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media/image41.tif" ContentType="image/tiff"/>
  <Override PartName="/word/media/image43.tif" ContentType="image/tiff"/>
  <Override PartName="/word/media/image46.tif" ContentType="image/tiff"/>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E667F" w14:textId="77777777" w:rsidR="0020061D" w:rsidRDefault="00766C9B">
      <w:pPr>
        <w:jc w:val="center"/>
        <w:rPr>
          <w:rFonts w:ascii="Arial" w:hAnsi="Arial"/>
          <w:b/>
          <w:bCs/>
          <w:sz w:val="44"/>
          <w:szCs w:val="44"/>
        </w:rPr>
      </w:pPr>
      <w:r>
        <w:rPr>
          <w:noProof/>
          <w:lang w:eastAsia="en-GB"/>
        </w:rPr>
        <w:drawing>
          <wp:inline distT="0" distB="0" distL="114300" distR="114300" wp14:anchorId="19774AC4" wp14:editId="107BFD00">
            <wp:extent cx="3036570" cy="1104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3036570" cy="1104265"/>
                    </a:xfrm>
                    <a:prstGeom prst="rect">
                      <a:avLst/>
                    </a:prstGeom>
                    <a:noFill/>
                    <a:ln w="9525">
                      <a:noFill/>
                      <a:miter lim="800000"/>
                      <a:headEnd/>
                      <a:tailEnd/>
                    </a:ln>
                  </pic:spPr>
                </pic:pic>
              </a:graphicData>
            </a:graphic>
          </wp:inline>
        </w:drawing>
      </w:r>
    </w:p>
    <w:p w14:paraId="5F1EE197" w14:textId="77777777" w:rsidR="0020061D" w:rsidRDefault="0020061D">
      <w:pPr>
        <w:jc w:val="center"/>
        <w:rPr>
          <w:rFonts w:ascii="Arial" w:hAnsi="Arial"/>
          <w:b/>
          <w:bCs/>
          <w:sz w:val="44"/>
          <w:szCs w:val="44"/>
        </w:rPr>
      </w:pPr>
    </w:p>
    <w:p w14:paraId="3EC13453" w14:textId="77777777" w:rsidR="0020061D" w:rsidRDefault="0020061D">
      <w:pPr>
        <w:jc w:val="center"/>
        <w:rPr>
          <w:rFonts w:ascii="Arial" w:hAnsi="Arial"/>
          <w:b/>
          <w:bCs/>
          <w:sz w:val="44"/>
          <w:szCs w:val="44"/>
        </w:rPr>
      </w:pPr>
    </w:p>
    <w:p w14:paraId="15011F29" w14:textId="77777777" w:rsidR="0020061D" w:rsidRDefault="00766C9B">
      <w:pPr>
        <w:spacing w:line="240" w:lineRule="auto"/>
        <w:jc w:val="center"/>
      </w:pPr>
      <w:bookmarkStart w:id="0" w:name="_GoBack362"/>
      <w:bookmarkEnd w:id="0"/>
      <w:r>
        <w:rPr>
          <w:rFonts w:ascii="Times New Roman" w:hAnsi="Times New Roman" w:cs="Times New Roman"/>
          <w:b/>
          <w:bCs/>
          <w:color w:val="222222"/>
          <w:sz w:val="32"/>
          <w:szCs w:val="32"/>
          <w:shd w:val="clear" w:color="auto" w:fill="FFFFFF"/>
        </w:rPr>
        <w:t xml:space="preserve">Host-pathogen interaction mechanisms in </w:t>
      </w:r>
      <w:r>
        <w:rPr>
          <w:rFonts w:ascii="Times New Roman" w:hAnsi="Times New Roman" w:cs="Times New Roman"/>
          <w:b/>
          <w:bCs/>
          <w:i/>
          <w:iCs/>
          <w:color w:val="222222"/>
          <w:sz w:val="32"/>
          <w:szCs w:val="32"/>
          <w:shd w:val="clear" w:color="auto" w:fill="FFFFFF"/>
        </w:rPr>
        <w:t>Staphylococcus aureus</w:t>
      </w:r>
      <w:r>
        <w:rPr>
          <w:rFonts w:ascii="Times New Roman" w:hAnsi="Times New Roman" w:cs="Times New Roman"/>
          <w:b/>
          <w:bCs/>
          <w:color w:val="222222"/>
          <w:sz w:val="32"/>
          <w:szCs w:val="32"/>
          <w:shd w:val="clear" w:color="auto" w:fill="FFFFFF"/>
        </w:rPr>
        <w:t xml:space="preserve"> infection</w:t>
      </w:r>
      <w:r>
        <w:rPr>
          <w:rFonts w:ascii="Times New Roman" w:hAnsi="Times New Roman" w:cs="Times New Roman"/>
          <w:b/>
          <w:bCs/>
          <w:color w:val="222222"/>
          <w:sz w:val="28"/>
          <w:szCs w:val="28"/>
        </w:rPr>
        <w:br/>
      </w:r>
      <w:r>
        <w:rPr>
          <w:rFonts w:ascii="Times New Roman" w:hAnsi="Times New Roman" w:cs="Times New Roman"/>
          <w:b/>
          <w:bCs/>
          <w:color w:val="222222"/>
          <w:sz w:val="28"/>
          <w:szCs w:val="28"/>
        </w:rPr>
        <w:br/>
      </w:r>
    </w:p>
    <w:p w14:paraId="6715148D" w14:textId="77777777" w:rsidR="0020061D" w:rsidRDefault="0020061D">
      <w:pPr>
        <w:spacing w:line="240" w:lineRule="auto"/>
        <w:rPr>
          <w:rFonts w:ascii="Times New Roman" w:hAnsi="Times New Roman" w:cs="Times New Roman"/>
          <w:sz w:val="24"/>
          <w:szCs w:val="24"/>
        </w:rPr>
      </w:pPr>
    </w:p>
    <w:p w14:paraId="2EC248F4" w14:textId="77777777" w:rsidR="0020061D" w:rsidRDefault="0020061D">
      <w:pPr>
        <w:spacing w:line="240" w:lineRule="auto"/>
        <w:jc w:val="center"/>
        <w:rPr>
          <w:rFonts w:ascii="Times New Roman" w:hAnsi="Times New Roman" w:cs="Times New Roman"/>
          <w:sz w:val="24"/>
          <w:szCs w:val="24"/>
        </w:rPr>
      </w:pPr>
    </w:p>
    <w:p w14:paraId="6E758969" w14:textId="77777777" w:rsidR="0020061D" w:rsidRDefault="0020061D">
      <w:pPr>
        <w:spacing w:line="240" w:lineRule="auto"/>
        <w:jc w:val="center"/>
        <w:rPr>
          <w:rFonts w:ascii="Times New Roman" w:hAnsi="Times New Roman" w:cs="Times New Roman"/>
          <w:sz w:val="24"/>
          <w:szCs w:val="24"/>
        </w:rPr>
      </w:pPr>
    </w:p>
    <w:p w14:paraId="2E257A01" w14:textId="77777777" w:rsidR="0020061D" w:rsidRDefault="00766C9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6EC651C0" w14:textId="77777777" w:rsidR="0020061D" w:rsidRDefault="0020061D">
      <w:pPr>
        <w:spacing w:line="240" w:lineRule="auto"/>
        <w:jc w:val="center"/>
        <w:rPr>
          <w:rFonts w:ascii="Times New Roman" w:hAnsi="Times New Roman" w:cs="Times New Roman"/>
          <w:sz w:val="24"/>
          <w:szCs w:val="24"/>
        </w:rPr>
      </w:pPr>
    </w:p>
    <w:p w14:paraId="493B2757" w14:textId="77777777" w:rsidR="0020061D" w:rsidRDefault="00766C9B">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Nelly Laura Wagner</w:t>
      </w:r>
    </w:p>
    <w:p w14:paraId="7D61005B" w14:textId="77777777" w:rsidR="0020061D" w:rsidRDefault="0020061D">
      <w:pPr>
        <w:spacing w:line="240" w:lineRule="auto"/>
        <w:rPr>
          <w:rFonts w:ascii="Times New Roman" w:hAnsi="Times New Roman" w:cs="Times New Roman"/>
          <w:sz w:val="28"/>
          <w:szCs w:val="28"/>
        </w:rPr>
      </w:pPr>
    </w:p>
    <w:p w14:paraId="0D579567" w14:textId="77777777" w:rsidR="0020061D" w:rsidRDefault="0020061D">
      <w:pPr>
        <w:spacing w:line="240" w:lineRule="auto"/>
        <w:rPr>
          <w:rFonts w:ascii="Times New Roman" w:hAnsi="Times New Roman" w:cs="Times New Roman"/>
          <w:sz w:val="24"/>
          <w:szCs w:val="24"/>
        </w:rPr>
      </w:pPr>
    </w:p>
    <w:p w14:paraId="740B4B15" w14:textId="77777777" w:rsidR="0020061D" w:rsidRDefault="0020061D">
      <w:pPr>
        <w:spacing w:line="240" w:lineRule="auto"/>
        <w:rPr>
          <w:rFonts w:ascii="Times New Roman" w:hAnsi="Times New Roman" w:cs="Times New Roman"/>
          <w:sz w:val="24"/>
          <w:szCs w:val="24"/>
        </w:rPr>
      </w:pPr>
    </w:p>
    <w:p w14:paraId="704C6D72" w14:textId="77777777" w:rsidR="0020061D" w:rsidRDefault="0020061D">
      <w:pPr>
        <w:spacing w:line="240" w:lineRule="auto"/>
        <w:rPr>
          <w:rFonts w:ascii="Times New Roman" w:hAnsi="Times New Roman" w:cs="Times New Roman"/>
          <w:sz w:val="24"/>
          <w:szCs w:val="24"/>
        </w:rPr>
      </w:pPr>
    </w:p>
    <w:p w14:paraId="3F0FA254" w14:textId="77777777" w:rsidR="0020061D" w:rsidRDefault="00766C9B">
      <w:pPr>
        <w:spacing w:line="240" w:lineRule="auto"/>
        <w:jc w:val="center"/>
        <w:rPr>
          <w:rFonts w:ascii="Times New Roman" w:hAnsi="Times New Roman" w:cs="Times New Roman"/>
          <w:sz w:val="24"/>
          <w:szCs w:val="24"/>
        </w:rPr>
      </w:pPr>
      <w:r>
        <w:rPr>
          <w:rFonts w:ascii="Times New Roman" w:hAnsi="Times New Roman" w:cs="Times New Roman"/>
          <w:sz w:val="24"/>
          <w:szCs w:val="24"/>
        </w:rPr>
        <w:t>A thesis submitted for the degree of</w:t>
      </w:r>
    </w:p>
    <w:p w14:paraId="55D34A5B" w14:textId="77777777" w:rsidR="0020061D" w:rsidRDefault="00766C9B">
      <w:pPr>
        <w:jc w:val="center"/>
        <w:rPr>
          <w:rFonts w:ascii="Times New Roman" w:hAnsi="Times New Roman" w:cs="Times New Roman"/>
          <w:sz w:val="24"/>
          <w:szCs w:val="24"/>
        </w:rPr>
      </w:pPr>
      <w:r>
        <w:rPr>
          <w:rFonts w:ascii="Times New Roman" w:hAnsi="Times New Roman" w:cs="Times New Roman"/>
          <w:sz w:val="24"/>
          <w:szCs w:val="24"/>
        </w:rPr>
        <w:t xml:space="preserve">Doctor of Philosophy </w:t>
      </w:r>
    </w:p>
    <w:p w14:paraId="25D856BB" w14:textId="77777777" w:rsidR="0020061D" w:rsidRDefault="0020061D">
      <w:pPr>
        <w:jc w:val="center"/>
        <w:rPr>
          <w:rFonts w:ascii="Times New Roman" w:hAnsi="Times New Roman" w:cs="Times New Roman"/>
          <w:sz w:val="24"/>
          <w:szCs w:val="24"/>
        </w:rPr>
      </w:pPr>
    </w:p>
    <w:p w14:paraId="77841D52" w14:textId="77777777" w:rsidR="0020061D" w:rsidRDefault="0020061D">
      <w:pPr>
        <w:jc w:val="center"/>
        <w:rPr>
          <w:rFonts w:ascii="Times New Roman" w:hAnsi="Times New Roman" w:cs="Times New Roman"/>
          <w:sz w:val="24"/>
          <w:szCs w:val="24"/>
        </w:rPr>
      </w:pPr>
    </w:p>
    <w:p w14:paraId="2265C761" w14:textId="77777777" w:rsidR="0020061D" w:rsidRDefault="0020061D">
      <w:pPr>
        <w:jc w:val="center"/>
        <w:rPr>
          <w:rFonts w:ascii="Times New Roman" w:hAnsi="Times New Roman" w:cs="Times New Roman"/>
          <w:sz w:val="24"/>
          <w:szCs w:val="24"/>
        </w:rPr>
      </w:pPr>
    </w:p>
    <w:p w14:paraId="359E9FFE" w14:textId="77777777" w:rsidR="0020061D" w:rsidRDefault="00766C9B">
      <w:pPr>
        <w:spacing w:line="240" w:lineRule="auto"/>
        <w:jc w:val="center"/>
        <w:rPr>
          <w:rFonts w:ascii="Times New Roman" w:hAnsi="Times New Roman" w:cs="Times New Roman"/>
          <w:sz w:val="24"/>
          <w:szCs w:val="24"/>
        </w:rPr>
      </w:pPr>
      <w:r>
        <w:rPr>
          <w:rFonts w:ascii="Times New Roman" w:hAnsi="Times New Roman" w:cs="Times New Roman"/>
          <w:sz w:val="24"/>
          <w:szCs w:val="24"/>
        </w:rPr>
        <w:t>The University of Sheffield</w:t>
      </w:r>
    </w:p>
    <w:p w14:paraId="216C9F41" w14:textId="77777777" w:rsidR="0020061D" w:rsidRDefault="00766C9B">
      <w:pPr>
        <w:spacing w:line="240" w:lineRule="auto"/>
        <w:jc w:val="center"/>
        <w:rPr>
          <w:rFonts w:ascii="Times New Roman" w:hAnsi="Times New Roman" w:cs="Times New Roman"/>
          <w:sz w:val="24"/>
          <w:szCs w:val="24"/>
        </w:rPr>
      </w:pPr>
      <w:r>
        <w:rPr>
          <w:rFonts w:ascii="Times New Roman" w:hAnsi="Times New Roman" w:cs="Times New Roman"/>
          <w:sz w:val="24"/>
          <w:szCs w:val="24"/>
        </w:rPr>
        <w:t>The Medical School</w:t>
      </w:r>
    </w:p>
    <w:p w14:paraId="5F263B21" w14:textId="77777777" w:rsidR="0020061D" w:rsidRDefault="00766C9B">
      <w:pPr>
        <w:jc w:val="center"/>
        <w:rPr>
          <w:rFonts w:ascii="Times New Roman" w:hAnsi="Times New Roman" w:cs="Times New Roman"/>
          <w:sz w:val="24"/>
          <w:szCs w:val="24"/>
        </w:rPr>
      </w:pPr>
      <w:r>
        <w:rPr>
          <w:rFonts w:ascii="Times New Roman" w:hAnsi="Times New Roman" w:cs="Times New Roman"/>
          <w:sz w:val="24"/>
          <w:szCs w:val="24"/>
        </w:rPr>
        <w:t>Department of Infection, Immunity and Cardiovascular Disease</w:t>
      </w:r>
    </w:p>
    <w:p w14:paraId="58B75BDF" w14:textId="77777777" w:rsidR="0020061D" w:rsidRDefault="0020061D">
      <w:pPr>
        <w:jc w:val="center"/>
        <w:rPr>
          <w:rFonts w:ascii="Arial" w:hAnsi="Arial"/>
          <w:sz w:val="28"/>
          <w:szCs w:val="28"/>
        </w:rPr>
      </w:pPr>
    </w:p>
    <w:p w14:paraId="0D4C4FA8" w14:textId="77777777" w:rsidR="0020061D" w:rsidRDefault="0020061D">
      <w:pPr>
        <w:jc w:val="center"/>
        <w:rPr>
          <w:rFonts w:ascii="Arial" w:hAnsi="Arial"/>
          <w:sz w:val="28"/>
          <w:szCs w:val="28"/>
        </w:rPr>
      </w:pPr>
    </w:p>
    <w:p w14:paraId="4398AB1C" w14:textId="77777777" w:rsidR="0020061D" w:rsidRDefault="0020061D">
      <w:pPr>
        <w:jc w:val="center"/>
        <w:rPr>
          <w:rFonts w:ascii="Arial" w:hAnsi="Arial"/>
          <w:sz w:val="28"/>
          <w:szCs w:val="28"/>
        </w:rPr>
      </w:pPr>
    </w:p>
    <w:p w14:paraId="52E92B29" w14:textId="77777777" w:rsidR="0020061D" w:rsidRDefault="0020061D">
      <w:pPr>
        <w:jc w:val="center"/>
        <w:rPr>
          <w:rFonts w:ascii="Arial" w:hAnsi="Arial"/>
          <w:sz w:val="28"/>
          <w:szCs w:val="28"/>
        </w:rPr>
      </w:pPr>
    </w:p>
    <w:p w14:paraId="5629A381" w14:textId="77777777" w:rsidR="0020061D" w:rsidRDefault="0020061D">
      <w:pPr>
        <w:jc w:val="center"/>
        <w:rPr>
          <w:rFonts w:ascii="Arial" w:hAnsi="Arial"/>
          <w:sz w:val="28"/>
          <w:szCs w:val="28"/>
        </w:rPr>
      </w:pPr>
    </w:p>
    <w:p w14:paraId="16725D03" w14:textId="77777777" w:rsidR="0020061D" w:rsidRDefault="00766C9B">
      <w:pPr>
        <w:jc w:val="center"/>
        <w:rPr>
          <w:rFonts w:ascii="Times New Roman" w:hAnsi="Times New Roman"/>
          <w:sz w:val="28"/>
          <w:szCs w:val="28"/>
        </w:rPr>
        <w:sectPr w:rsidR="0020061D">
          <w:pgSz w:w="11906" w:h="16838"/>
          <w:pgMar w:top="1134" w:right="1134" w:bottom="1134" w:left="1134" w:header="0" w:footer="0" w:gutter="0"/>
          <w:cols w:space="720"/>
          <w:formProt w:val="0"/>
          <w:docGrid w:linePitch="240" w:charSpace="-2049"/>
        </w:sectPr>
      </w:pPr>
      <w:r>
        <w:rPr>
          <w:rFonts w:ascii="Times New Roman" w:hAnsi="Times New Roman"/>
          <w:sz w:val="28"/>
          <w:szCs w:val="28"/>
        </w:rPr>
        <w:t>July 2016</w:t>
      </w:r>
    </w:p>
    <w:p w14:paraId="3C670B11" w14:textId="77777777" w:rsidR="0020061D" w:rsidRDefault="00766C9B">
      <w:pPr>
        <w:pStyle w:val="Contenttitle"/>
      </w:pPr>
      <w:bookmarkStart w:id="1" w:name="__RefHeading___Toc26866_335756348"/>
      <w:bookmarkEnd w:id="1"/>
      <w:r>
        <w:lastRenderedPageBreak/>
        <w:t>Abstract</w:t>
      </w:r>
      <w:r>
        <w:fldChar w:fldCharType="begin"/>
      </w:r>
      <w:r>
        <w:instrText>TC "Abstract" \l 2</w:instrText>
      </w:r>
      <w:r>
        <w:fldChar w:fldCharType="end"/>
      </w:r>
      <w:r>
        <w:fldChar w:fldCharType="begin"/>
      </w:r>
      <w:r>
        <w:instrText>TC "Abstract" \l 2</w:instrText>
      </w:r>
      <w:r>
        <w:fldChar w:fldCharType="end"/>
      </w:r>
    </w:p>
    <w:p w14:paraId="58204FE2" w14:textId="77777777" w:rsidR="0020061D" w:rsidRDefault="00766C9B">
      <w:pPr>
        <w:pStyle w:val="Paragraph"/>
      </w:pPr>
      <w:r>
        <w:tab/>
        <w:t xml:space="preserve">In spite of the availability of robust antibacterial strategies, </w:t>
      </w:r>
      <w:r>
        <w:rPr>
          <w:i/>
          <w:iCs/>
        </w:rPr>
        <w:t>Staphylococcus aureus</w:t>
      </w:r>
      <w:r>
        <w:rPr>
          <w:i/>
        </w:rPr>
        <w:t xml:space="preserve"> </w:t>
      </w:r>
      <w:r>
        <w:t>still constitutes a major, global health threat. Indeed, it is responsible for a wide range of infections in both healthcare and community settings. Staphylococcal infections are difficult to treat due to antibiotic resistance and the action of a plethora of virulence factors that manipulate the host immune response. There is therefore a need to better understand the mechanisms of virulence of this bacterium, as well as the immune response of the host, in order to identify new therapeutic breakpoints.</w:t>
      </w:r>
    </w:p>
    <w:p w14:paraId="6AA58098" w14:textId="77777777" w:rsidR="0020061D" w:rsidRDefault="00766C9B">
      <w:pPr>
        <w:pStyle w:val="Paragraph"/>
      </w:pPr>
      <w:r>
        <w:rPr>
          <w:rFonts w:cs="Times New Roman"/>
          <w:color w:val="00000A"/>
        </w:rPr>
        <w:tab/>
        <w:t xml:space="preserve">Mice and zebrafish systemic infection models have shown that </w:t>
      </w:r>
      <w:r>
        <w:rPr>
          <w:rFonts w:cs="Times New Roman"/>
          <w:i/>
          <w:iCs/>
          <w:color w:val="00000A"/>
        </w:rPr>
        <w:t>S. aureus</w:t>
      </w:r>
      <w:r>
        <w:rPr>
          <w:rFonts w:cs="Times New Roman"/>
          <w:color w:val="00000A"/>
        </w:rPr>
        <w:t xml:space="preserve"> goes through an immune bottleneck, after which the pathogen clonally expands leading to abscess formation</w:t>
      </w:r>
      <w:r>
        <w:rPr>
          <w:rFonts w:eastAsia="Times New Roman" w:cs="Times New Roman"/>
          <w:color w:val="00000A"/>
          <w:lang w:eastAsia="en-GB"/>
        </w:rPr>
        <w:t xml:space="preserve">. Thus, only a few cells within the inoculum contribute directly to disease. </w:t>
      </w:r>
      <w:r>
        <w:t>Here, a zebrafish embryo model of systemic infection was used to characterise new aspects of host-pathogen interactions.</w:t>
      </w:r>
      <w:r>
        <w:rPr>
          <w:rFonts w:eastAsia="Times New Roman" w:cs="Times New Roman"/>
          <w:color w:val="00000A"/>
          <w:lang w:eastAsia="en-GB"/>
        </w:rPr>
        <w:t xml:space="preserve"> My work examined the effect of antibiotic intervention on clonal expansion. G</w:t>
      </w:r>
      <w:r>
        <w:rPr>
          <w:rFonts w:cs="Times New Roman"/>
          <w:color w:val="00000A"/>
        </w:rPr>
        <w:t xml:space="preserve">rowth of pre-existing antibiotic resistant </w:t>
      </w:r>
      <w:r>
        <w:rPr>
          <w:rFonts w:cs="Times New Roman"/>
          <w:i/>
          <w:iCs/>
          <w:color w:val="00000A"/>
        </w:rPr>
        <w:t>S. aureus</w:t>
      </w:r>
      <w:r>
        <w:rPr>
          <w:rFonts w:cs="Times New Roman"/>
          <w:color w:val="00000A"/>
        </w:rPr>
        <w:t xml:space="preserve"> is favoured over sensitive strains in the presence of sub-curative doses of antibiotics which do not apparently affect the antibiotic-sensitive population. This has important implications for the implementation of antibiotic treatment regimes. </w:t>
      </w:r>
    </w:p>
    <w:p w14:paraId="6A432BD8" w14:textId="77777777" w:rsidR="0020061D" w:rsidRDefault="00766C9B">
      <w:pPr>
        <w:pStyle w:val="Paragraph"/>
      </w:pPr>
      <w:r>
        <w:rPr>
          <w:rFonts w:eastAsia="Times New Roman" w:cs="Times New Roman"/>
          <w:i/>
          <w:iCs/>
          <w:color w:val="00000A"/>
          <w:lang w:eastAsia="en-GB"/>
        </w:rPr>
        <w:tab/>
        <w:t>S. aureus</w:t>
      </w:r>
      <w:r>
        <w:rPr>
          <w:rFonts w:eastAsia="Times New Roman" w:cs="Times New Roman"/>
          <w:color w:val="00000A"/>
          <w:lang w:eastAsia="en-GB"/>
        </w:rPr>
        <w:t xml:space="preserve"> disease models are characterised by the need for a large inoculum. Here it was demonstrated that attenuated mutants can substitute for much of the inoculum leading to death of the host. This shows that it is the number of organisms that is important for the initiation of infection, not that they are all pathogenic. The nature of the augmentation of virulence likely constitutes a specific immune interaction, as shown by whole-body level immune responses in the presence of</w:t>
      </w:r>
      <w:r>
        <w:rPr>
          <w:rFonts w:eastAsia="Times New Roman" w:cs="Times New Roman"/>
          <w:i/>
          <w:iCs/>
          <w:color w:val="00000A"/>
          <w:lang w:eastAsia="en-GB"/>
        </w:rPr>
        <w:t xml:space="preserve"> S. aureus</w:t>
      </w:r>
      <w:r>
        <w:rPr>
          <w:rFonts w:eastAsia="Times New Roman" w:cs="Times New Roman"/>
          <w:color w:val="00000A"/>
          <w:lang w:eastAsia="en-GB"/>
        </w:rPr>
        <w:t xml:space="preserve">. </w:t>
      </w:r>
      <w:r>
        <w:rPr>
          <w:rFonts w:eastAsia="Times New Roman" w:cs="Times New Roman"/>
          <w:bCs/>
          <w:color w:val="000000"/>
          <w:szCs w:val="20"/>
          <w:lang w:eastAsia="en-GB"/>
        </w:rPr>
        <w:t xml:space="preserve">The immune response to </w:t>
      </w:r>
      <w:r>
        <w:rPr>
          <w:rFonts w:eastAsia="Times New Roman" w:cs="Times New Roman"/>
          <w:bCs/>
          <w:i/>
          <w:iCs/>
          <w:color w:val="000000"/>
          <w:szCs w:val="20"/>
          <w:lang w:eastAsia="en-GB"/>
        </w:rPr>
        <w:t>S. aureus</w:t>
      </w:r>
      <w:r>
        <w:rPr>
          <w:rFonts w:eastAsia="Times New Roman" w:cs="Times New Roman"/>
          <w:bCs/>
          <w:color w:val="000000"/>
          <w:szCs w:val="20"/>
          <w:lang w:eastAsia="en-GB"/>
        </w:rPr>
        <w:t xml:space="preserve"> is therefore a therapeutic target that could be exploited to enhance host survival.</w:t>
      </w:r>
    </w:p>
    <w:p w14:paraId="2DF5FB80" w14:textId="77777777" w:rsidR="0020061D" w:rsidRDefault="0020061D">
      <w:pPr>
        <w:spacing w:after="198" w:line="360" w:lineRule="auto"/>
        <w:jc w:val="both"/>
        <w:rPr>
          <w:rFonts w:ascii="Arial" w:eastAsia="Times New Roman" w:hAnsi="Arial" w:cs="Times New Roman"/>
          <w:bCs/>
          <w:color w:val="000000"/>
          <w:szCs w:val="20"/>
          <w:lang w:eastAsia="en-GB"/>
        </w:rPr>
      </w:pPr>
    </w:p>
    <w:p w14:paraId="50BE24E8" w14:textId="77777777" w:rsidR="0020061D" w:rsidRDefault="00766C9B">
      <w:pPr>
        <w:pStyle w:val="Contenttitle"/>
        <w:rPr>
          <w:rFonts w:eastAsia="Times New Roman" w:cs="Times New Roman"/>
          <w:lang w:eastAsia="en-GB"/>
        </w:rPr>
      </w:pPr>
      <w:bookmarkStart w:id="2" w:name="__RefHeading___Toc26868_335756348"/>
      <w:bookmarkEnd w:id="2"/>
      <w:r>
        <w:rPr>
          <w:rFonts w:eastAsia="Times New Roman" w:cs="Times New Roman"/>
          <w:lang w:eastAsia="en-GB"/>
        </w:rPr>
        <w:t>Publications arising from this work</w:t>
      </w:r>
    </w:p>
    <w:p w14:paraId="299AB618" w14:textId="77777777" w:rsidR="0020061D" w:rsidRDefault="00766C9B">
      <w:pPr>
        <w:pStyle w:val="Paragraph"/>
      </w:pPr>
      <w:bookmarkStart w:id="3" w:name="author-list"/>
      <w:bookmarkEnd w:id="3"/>
      <w:r>
        <w:rPr>
          <w:color w:val="000000"/>
        </w:rPr>
        <w:t xml:space="preserve">Gareth McVicker, Tomasz K. Prajsnar, Alexander Williams, Nelly L. Wagner, Michael Boots, Stephen A. Renshaw and Simon J. Foster (2014). Clonal Expansion during </w:t>
      </w:r>
      <w:r>
        <w:rPr>
          <w:i/>
          <w:iCs/>
          <w:color w:val="000000"/>
        </w:rPr>
        <w:t>Staphylococcus aureus</w:t>
      </w:r>
      <w:r>
        <w:rPr>
          <w:color w:val="000000"/>
        </w:rPr>
        <w:t xml:space="preserve"> Infection Dynamics Reveals the Effect of Antibiotic Intervention</w:t>
      </w:r>
      <w:bookmarkStart w:id="4" w:name="artPubDate"/>
      <w:bookmarkEnd w:id="4"/>
      <w:r>
        <w:rPr>
          <w:rFonts w:eastAsia="Times New Roman" w:cs="Times New Roman"/>
          <w:color w:val="000000"/>
          <w:lang w:eastAsia="en-GB"/>
        </w:rPr>
        <w:t>. PLoS Pathogens, February 27, 2014.</w:t>
      </w:r>
      <w:r>
        <w:br w:type="page"/>
      </w:r>
    </w:p>
    <w:p w14:paraId="2F487A15" w14:textId="77777777" w:rsidR="0020061D" w:rsidRDefault="00766C9B">
      <w:pPr>
        <w:pStyle w:val="Contenttitle"/>
      </w:pPr>
      <w:bookmarkStart w:id="5" w:name="__RefHeading___Toc26870_335756348"/>
      <w:bookmarkEnd w:id="5"/>
      <w:r>
        <w:lastRenderedPageBreak/>
        <w:t>Acknowledgements</w:t>
      </w:r>
    </w:p>
    <w:p w14:paraId="0A80366C" w14:textId="77777777" w:rsidR="0020061D" w:rsidRDefault="0020061D">
      <w:pPr>
        <w:pStyle w:val="ContentsHeading"/>
        <w:rPr>
          <w:rFonts w:eastAsia="Times New Roman" w:cs="Times New Roman"/>
          <w:b w:val="0"/>
          <w:color w:val="000000"/>
          <w:sz w:val="22"/>
          <w:szCs w:val="22"/>
          <w:lang w:eastAsia="en-GB"/>
        </w:rPr>
      </w:pPr>
    </w:p>
    <w:p w14:paraId="73B488F3" w14:textId="77777777" w:rsidR="0020061D" w:rsidRDefault="00766C9B">
      <w:pPr>
        <w:pStyle w:val="Paragraph"/>
      </w:pPr>
      <w:r>
        <w:rPr>
          <w:rFonts w:eastAsia="Times New Roman" w:cs="Times New Roman"/>
          <w:color w:val="000000"/>
          <w:lang w:eastAsia="en-GB"/>
        </w:rPr>
        <w:t>I would like to thank my supervisors Professors Simon Foster and Stephen Renshaw for their guidance during these four years. My thanks also go</w:t>
      </w:r>
      <w:del w:id="6" w:author="Nelly Wagner" w:date="2017-01-22T18:10:00Z">
        <w:r w:rsidDel="00742AD1">
          <w:rPr>
            <w:rFonts w:eastAsia="Times New Roman" w:cs="Times New Roman"/>
            <w:color w:val="000000"/>
            <w:lang w:eastAsia="en-GB"/>
          </w:rPr>
          <w:delText>es</w:delText>
        </w:r>
      </w:del>
      <w:r>
        <w:rPr>
          <w:rFonts w:eastAsia="Times New Roman" w:cs="Times New Roman"/>
          <w:color w:val="000000"/>
          <w:lang w:eastAsia="en-GB"/>
        </w:rPr>
        <w:t xml:space="preserve"> to all members of Foster and Renshaw labs who have been here between 2012-2016 and have provided technical advice and shared their techniques with me. This work would have not been possible without them. I would also like to acknowledge the aquarium staff for help with zebrafish husbandry. </w:t>
      </w:r>
    </w:p>
    <w:p w14:paraId="6FF6C990" w14:textId="77777777" w:rsidR="0020061D" w:rsidRDefault="0020061D">
      <w:pPr>
        <w:pStyle w:val="Paragraph"/>
      </w:pPr>
    </w:p>
    <w:p w14:paraId="699F79BE" w14:textId="217CA3BE" w:rsidR="0020061D" w:rsidRDefault="00766C9B">
      <w:pPr>
        <w:pStyle w:val="Paragraph"/>
      </w:pPr>
      <w:r>
        <w:rPr>
          <w:rFonts w:eastAsia="Times New Roman" w:cs="Times New Roman"/>
          <w:color w:val="000000"/>
          <w:lang w:eastAsia="en-GB"/>
        </w:rPr>
        <w:t xml:space="preserve">I would also like to thank all the PI, PhD students and post-docs from the FishForPharma consortium for their constructive feedback, </w:t>
      </w:r>
      <w:del w:id="7" w:author="Nelly Wagner" w:date="2017-01-22T18:10:00Z">
        <w:r w:rsidDel="00742AD1">
          <w:rPr>
            <w:rFonts w:eastAsia="Times New Roman" w:cs="Times New Roman"/>
            <w:color w:val="000000"/>
            <w:lang w:eastAsia="en-GB"/>
          </w:rPr>
          <w:delText>advice</w:delText>
        </w:r>
      </w:del>
      <w:ins w:id="8" w:author="Nelly Wagner" w:date="2017-01-22T18:10:00Z">
        <w:r w:rsidR="00742AD1">
          <w:rPr>
            <w:rFonts w:eastAsia="Times New Roman" w:cs="Times New Roman"/>
            <w:color w:val="000000"/>
            <w:lang w:eastAsia="en-GB"/>
          </w:rPr>
          <w:t>advice,</w:t>
        </w:r>
      </w:ins>
      <w:r>
        <w:rPr>
          <w:rFonts w:eastAsia="Times New Roman" w:cs="Times New Roman"/>
          <w:color w:val="000000"/>
          <w:lang w:eastAsia="en-GB"/>
        </w:rPr>
        <w:t xml:space="preserve"> and countless scientific discussions. Special thanks </w:t>
      </w:r>
      <w:del w:id="9" w:author="Nelly Wagner" w:date="2017-01-22T18:10:00Z">
        <w:r w:rsidDel="00742AD1">
          <w:rPr>
            <w:rFonts w:eastAsia="Times New Roman" w:cs="Times New Roman"/>
            <w:color w:val="000000"/>
            <w:lang w:eastAsia="en-GB"/>
          </w:rPr>
          <w:delText>goes</w:delText>
        </w:r>
      </w:del>
      <w:ins w:id="10" w:author="Nelly Wagner" w:date="2017-01-22T18:10:00Z">
        <w:r w:rsidR="00742AD1">
          <w:rPr>
            <w:rFonts w:eastAsia="Times New Roman" w:cs="Times New Roman"/>
            <w:color w:val="000000"/>
            <w:lang w:eastAsia="en-GB"/>
          </w:rPr>
          <w:t>go</w:t>
        </w:r>
      </w:ins>
      <w:r>
        <w:rPr>
          <w:rFonts w:eastAsia="Times New Roman" w:cs="Times New Roman"/>
          <w:color w:val="000000"/>
          <w:lang w:eastAsia="en-GB"/>
        </w:rPr>
        <w:t xml:space="preserve"> to Dr. Annette Vergunst, from Université de Montpellier- Faculté de Médecine, for help on statistics as well as Dr. David O'Callaghan and Professor Jean-Philippe Lavigne for helpful discussions. I would also like to specially thank Professor Annemarie Meijer, Vincenzo Torraca, Dr. Tomasz Prajsnar and all other lab members from Leiden University for their help during my secondment.</w:t>
      </w:r>
    </w:p>
    <w:p w14:paraId="260E6589" w14:textId="77777777" w:rsidR="0020061D" w:rsidRDefault="0020061D">
      <w:pPr>
        <w:pStyle w:val="Paragraph"/>
      </w:pPr>
    </w:p>
    <w:p w14:paraId="115A07BF" w14:textId="77777777" w:rsidR="0020061D" w:rsidRDefault="00766C9B">
      <w:pPr>
        <w:pStyle w:val="Paragraph"/>
      </w:pPr>
      <w:r>
        <w:t>Finally, I would like to thank my parents and my partner for their continuous patience and understanding throughout these years.</w:t>
      </w:r>
    </w:p>
    <w:p w14:paraId="45E7EF19" w14:textId="77777777" w:rsidR="0020061D" w:rsidRDefault="0020061D">
      <w:pPr>
        <w:pStyle w:val="Paragraph"/>
      </w:pPr>
    </w:p>
    <w:p w14:paraId="6DCC5B36" w14:textId="77777777" w:rsidR="0020061D" w:rsidRDefault="00766C9B">
      <w:pPr>
        <w:pStyle w:val="Paragraph"/>
      </w:pPr>
      <w:r>
        <w:rPr>
          <w:rFonts w:eastAsia="Times New Roman" w:cs="Times New Roman"/>
          <w:color w:val="000000"/>
          <w:lang w:eastAsia="en-GB"/>
        </w:rPr>
        <w:t>This work is part of a Marie Curie Initial Training Network funded by the 7th Framework People Programme of the European Commission.</w:t>
      </w:r>
      <w:r>
        <w:br w:type="page"/>
      </w:r>
    </w:p>
    <w:p w14:paraId="53D40B3F" w14:textId="77777777" w:rsidR="0020061D" w:rsidRDefault="00766C9B">
      <w:pPr>
        <w:pStyle w:val="Contenttitle"/>
      </w:pPr>
      <w:bookmarkStart w:id="11" w:name="__RefHeading___Toc26872_335756348"/>
      <w:bookmarkEnd w:id="11"/>
      <w:r>
        <w:lastRenderedPageBreak/>
        <w:t>Abbreviations</w:t>
      </w:r>
    </w:p>
    <w:tbl>
      <w:tblPr>
        <w:tblW w:w="7875" w:type="dxa"/>
        <w:tblInd w:w="55" w:type="dxa"/>
        <w:tblLayout w:type="fixed"/>
        <w:tblCellMar>
          <w:top w:w="55" w:type="dxa"/>
          <w:left w:w="55" w:type="dxa"/>
          <w:bottom w:w="55" w:type="dxa"/>
          <w:right w:w="55" w:type="dxa"/>
        </w:tblCellMar>
        <w:tblLook w:val="0000" w:firstRow="0" w:lastRow="0" w:firstColumn="0" w:lastColumn="0" w:noHBand="0" w:noVBand="0"/>
        <w:tblPrChange w:id="12" w:author="Nelly Wagner" w:date="2017-01-24T22:23:00Z">
          <w:tblPr>
            <w:tblW w:w="7875" w:type="dxa"/>
            <w:tblInd w:w="55" w:type="dxa"/>
            <w:tblCellMar>
              <w:top w:w="55" w:type="dxa"/>
              <w:left w:w="55" w:type="dxa"/>
              <w:bottom w:w="55" w:type="dxa"/>
              <w:right w:w="55" w:type="dxa"/>
            </w:tblCellMar>
            <w:tblLook w:val="0000" w:firstRow="0" w:lastRow="0" w:firstColumn="0" w:lastColumn="0" w:noHBand="0" w:noVBand="0"/>
          </w:tblPr>
        </w:tblPrChange>
      </w:tblPr>
      <w:tblGrid>
        <w:gridCol w:w="1409"/>
        <w:gridCol w:w="6466"/>
        <w:tblGridChange w:id="13">
          <w:tblGrid>
            <w:gridCol w:w="1409"/>
            <w:gridCol w:w="6466"/>
          </w:tblGrid>
        </w:tblGridChange>
      </w:tblGrid>
      <w:tr w:rsidR="0020061D" w14:paraId="3F4F2CFA" w14:textId="77777777" w:rsidTr="006255A4">
        <w:trPr>
          <w:trHeight w:val="283"/>
        </w:trPr>
        <w:tc>
          <w:tcPr>
            <w:tcW w:w="1409" w:type="dxa"/>
            <w:shd w:val="clear" w:color="auto" w:fill="auto"/>
            <w:tcPrChange w:id="14" w:author="Nelly Wagner" w:date="2017-01-24T22:23:00Z">
              <w:tcPr>
                <w:tcW w:w="1409" w:type="dxa"/>
                <w:shd w:val="clear" w:color="auto" w:fill="auto"/>
              </w:tcPr>
            </w:tcPrChange>
          </w:tcPr>
          <w:p w14:paraId="08C047A2"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 xml:space="preserve">°C </w:t>
            </w:r>
          </w:p>
        </w:tc>
        <w:tc>
          <w:tcPr>
            <w:tcW w:w="6465" w:type="dxa"/>
            <w:shd w:val="clear" w:color="auto" w:fill="auto"/>
            <w:tcPrChange w:id="15" w:author="Nelly Wagner" w:date="2017-01-24T22:23:00Z">
              <w:tcPr>
                <w:tcW w:w="6465" w:type="dxa"/>
                <w:shd w:val="clear" w:color="auto" w:fill="auto"/>
              </w:tcPr>
            </w:tcPrChange>
          </w:tcPr>
          <w:p w14:paraId="5388B9DD"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egrees Celsius</w:t>
            </w:r>
          </w:p>
        </w:tc>
      </w:tr>
      <w:tr w:rsidR="0020061D" w14:paraId="18C17CD3" w14:textId="77777777" w:rsidTr="006255A4">
        <w:trPr>
          <w:trHeight w:val="283"/>
        </w:trPr>
        <w:tc>
          <w:tcPr>
            <w:tcW w:w="1409" w:type="dxa"/>
            <w:shd w:val="clear" w:color="auto" w:fill="auto"/>
            <w:tcPrChange w:id="16" w:author="Nelly Wagner" w:date="2017-01-24T22:23:00Z">
              <w:tcPr>
                <w:tcW w:w="1409" w:type="dxa"/>
                <w:shd w:val="clear" w:color="auto" w:fill="auto"/>
              </w:tcPr>
            </w:tcPrChange>
          </w:tcPr>
          <w:p w14:paraId="5B7D368E" w14:textId="77777777" w:rsidR="0020061D" w:rsidRDefault="00766C9B">
            <w:pPr>
              <w:pStyle w:val="TextBody"/>
              <w:spacing w:after="0" w:line="360" w:lineRule="auto"/>
              <w:jc w:val="both"/>
              <w:rPr>
                <w:rFonts w:ascii="Arial" w:eastAsia="Times New Roman" w:hAnsi="Arial" w:cs="Times New Roman"/>
                <w:i/>
                <w:iCs/>
                <w:color w:val="000000"/>
                <w:sz w:val="20"/>
                <w:szCs w:val="20"/>
                <w:lang w:eastAsia="en-GB"/>
              </w:rPr>
            </w:pPr>
            <w:r>
              <w:rPr>
                <w:rFonts w:ascii="Arial" w:eastAsia="Times New Roman" w:hAnsi="Arial" w:cs="Times New Roman"/>
                <w:i/>
                <w:iCs/>
                <w:color w:val="000000"/>
                <w:sz w:val="20"/>
                <w:szCs w:val="20"/>
                <w:lang w:eastAsia="en-GB"/>
              </w:rPr>
              <w:t>agr</w:t>
            </w:r>
          </w:p>
        </w:tc>
        <w:tc>
          <w:tcPr>
            <w:tcW w:w="6465" w:type="dxa"/>
            <w:shd w:val="clear" w:color="auto" w:fill="auto"/>
            <w:tcPrChange w:id="17" w:author="Nelly Wagner" w:date="2017-01-24T22:23:00Z">
              <w:tcPr>
                <w:tcW w:w="6465" w:type="dxa"/>
                <w:shd w:val="clear" w:color="auto" w:fill="auto"/>
              </w:tcPr>
            </w:tcPrChange>
          </w:tcPr>
          <w:p w14:paraId="6DA2C737" w14:textId="77777777" w:rsidR="0020061D" w:rsidRDefault="00766C9B">
            <w:pPr>
              <w:pStyle w:val="TextBody"/>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Accessory gene regulator</w:t>
            </w:r>
          </w:p>
        </w:tc>
      </w:tr>
      <w:tr w:rsidR="0020061D" w14:paraId="073BC3D9" w14:textId="77777777" w:rsidTr="006255A4">
        <w:trPr>
          <w:trHeight w:val="283"/>
        </w:trPr>
        <w:tc>
          <w:tcPr>
            <w:tcW w:w="1409" w:type="dxa"/>
            <w:shd w:val="clear" w:color="auto" w:fill="auto"/>
            <w:tcPrChange w:id="18" w:author="Nelly Wagner" w:date="2017-01-24T22:23:00Z">
              <w:tcPr>
                <w:tcW w:w="1409" w:type="dxa"/>
                <w:shd w:val="clear" w:color="auto" w:fill="auto"/>
              </w:tcPr>
            </w:tcPrChange>
          </w:tcPr>
          <w:p w14:paraId="51DE573C"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CIP</w:t>
            </w:r>
          </w:p>
        </w:tc>
        <w:tc>
          <w:tcPr>
            <w:tcW w:w="6465" w:type="dxa"/>
            <w:shd w:val="clear" w:color="auto" w:fill="auto"/>
            <w:tcPrChange w:id="19" w:author="Nelly Wagner" w:date="2017-01-24T22:23:00Z">
              <w:tcPr>
                <w:tcW w:w="6465" w:type="dxa"/>
                <w:shd w:val="clear" w:color="auto" w:fill="auto"/>
              </w:tcPr>
            </w:tcPrChange>
          </w:tcPr>
          <w:p w14:paraId="59C5758F"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 xml:space="preserve">5-Bromo-4-chloro-3-indolyl phosphate </w:t>
            </w:r>
          </w:p>
        </w:tc>
      </w:tr>
      <w:tr w:rsidR="0020061D" w14:paraId="4C074A2A" w14:textId="77777777" w:rsidTr="006255A4">
        <w:trPr>
          <w:trHeight w:val="283"/>
        </w:trPr>
        <w:tc>
          <w:tcPr>
            <w:tcW w:w="1409" w:type="dxa"/>
            <w:shd w:val="clear" w:color="auto" w:fill="auto"/>
            <w:tcPrChange w:id="20" w:author="Nelly Wagner" w:date="2017-01-24T22:23:00Z">
              <w:tcPr>
                <w:tcW w:w="1409" w:type="dxa"/>
                <w:shd w:val="clear" w:color="auto" w:fill="auto"/>
              </w:tcPr>
            </w:tcPrChange>
          </w:tcPr>
          <w:p w14:paraId="1AD50798"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HI</w:t>
            </w:r>
          </w:p>
        </w:tc>
        <w:tc>
          <w:tcPr>
            <w:tcW w:w="6465" w:type="dxa"/>
            <w:shd w:val="clear" w:color="auto" w:fill="auto"/>
            <w:tcPrChange w:id="21" w:author="Nelly Wagner" w:date="2017-01-24T22:23:00Z">
              <w:tcPr>
                <w:tcW w:w="6465" w:type="dxa"/>
                <w:shd w:val="clear" w:color="auto" w:fill="auto"/>
              </w:tcPr>
            </w:tcPrChange>
          </w:tcPr>
          <w:p w14:paraId="799108B0"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rain heart infusion</w:t>
            </w:r>
          </w:p>
        </w:tc>
      </w:tr>
      <w:tr w:rsidR="0020061D" w14:paraId="5DF30D8F" w14:textId="77777777" w:rsidTr="006255A4">
        <w:trPr>
          <w:trHeight w:val="283"/>
        </w:trPr>
        <w:tc>
          <w:tcPr>
            <w:tcW w:w="1409" w:type="dxa"/>
            <w:shd w:val="clear" w:color="auto" w:fill="auto"/>
            <w:tcPrChange w:id="22" w:author="Nelly Wagner" w:date="2017-01-24T22:23:00Z">
              <w:tcPr>
                <w:tcW w:w="1409" w:type="dxa"/>
                <w:shd w:val="clear" w:color="auto" w:fill="auto"/>
              </w:tcPr>
            </w:tcPrChange>
          </w:tcPr>
          <w:p w14:paraId="4EB4FB68"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p</w:t>
            </w:r>
          </w:p>
        </w:tc>
        <w:tc>
          <w:tcPr>
            <w:tcW w:w="6465" w:type="dxa"/>
            <w:shd w:val="clear" w:color="auto" w:fill="auto"/>
            <w:tcPrChange w:id="23" w:author="Nelly Wagner" w:date="2017-01-24T22:23:00Z">
              <w:tcPr>
                <w:tcW w:w="6465" w:type="dxa"/>
                <w:shd w:val="clear" w:color="auto" w:fill="auto"/>
              </w:tcPr>
            </w:tcPrChange>
          </w:tcPr>
          <w:p w14:paraId="101DAFEF"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ase-pair</w:t>
            </w:r>
          </w:p>
        </w:tc>
      </w:tr>
      <w:tr w:rsidR="0020061D" w14:paraId="39D71DBF" w14:textId="77777777" w:rsidTr="006255A4">
        <w:trPr>
          <w:trHeight w:val="283"/>
        </w:trPr>
        <w:tc>
          <w:tcPr>
            <w:tcW w:w="1409" w:type="dxa"/>
            <w:shd w:val="clear" w:color="auto" w:fill="auto"/>
            <w:tcPrChange w:id="24" w:author="Nelly Wagner" w:date="2017-01-24T22:23:00Z">
              <w:tcPr>
                <w:tcW w:w="1409" w:type="dxa"/>
                <w:shd w:val="clear" w:color="auto" w:fill="auto"/>
              </w:tcPr>
            </w:tcPrChange>
          </w:tcPr>
          <w:p w14:paraId="505C0775"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SA</w:t>
            </w:r>
          </w:p>
        </w:tc>
        <w:tc>
          <w:tcPr>
            <w:tcW w:w="6465" w:type="dxa"/>
            <w:shd w:val="clear" w:color="auto" w:fill="auto"/>
            <w:tcPrChange w:id="25" w:author="Nelly Wagner" w:date="2017-01-24T22:23:00Z">
              <w:tcPr>
                <w:tcW w:w="6465" w:type="dxa"/>
                <w:shd w:val="clear" w:color="auto" w:fill="auto"/>
              </w:tcPr>
            </w:tcPrChange>
          </w:tcPr>
          <w:p w14:paraId="7596EB8B"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Bovine serum albumin</w:t>
            </w:r>
          </w:p>
        </w:tc>
      </w:tr>
      <w:tr w:rsidR="0020061D" w14:paraId="2E831E78" w14:textId="77777777" w:rsidTr="006255A4">
        <w:trPr>
          <w:trHeight w:val="283"/>
        </w:trPr>
        <w:tc>
          <w:tcPr>
            <w:tcW w:w="1409" w:type="dxa"/>
            <w:shd w:val="clear" w:color="auto" w:fill="auto"/>
            <w:tcPrChange w:id="26" w:author="Nelly Wagner" w:date="2017-01-24T22:23:00Z">
              <w:tcPr>
                <w:tcW w:w="1409" w:type="dxa"/>
                <w:shd w:val="clear" w:color="auto" w:fill="auto"/>
              </w:tcPr>
            </w:tcPrChange>
          </w:tcPr>
          <w:p w14:paraId="0C9CF1BF" w14:textId="77777777" w:rsidR="0020061D" w:rsidRDefault="00766C9B">
            <w:pPr>
              <w:pStyle w:val="TextBody"/>
              <w:spacing w:after="0" w:line="360" w:lineRule="auto"/>
              <w:jc w:val="both"/>
              <w:rPr>
                <w:rFonts w:ascii="Arial" w:hAnsi="Arial"/>
                <w:color w:val="000000"/>
                <w:sz w:val="20"/>
                <w:szCs w:val="20"/>
              </w:rPr>
            </w:pPr>
            <w:r>
              <w:rPr>
                <w:rFonts w:ascii="Arial" w:eastAsia="Times New Roman" w:hAnsi="Arial" w:cs="Times New Roman"/>
                <w:color w:val="000000"/>
                <w:sz w:val="20"/>
                <w:szCs w:val="20"/>
                <w:lang w:eastAsia="en-GB"/>
              </w:rPr>
              <w:t>C5a</w:t>
            </w:r>
          </w:p>
        </w:tc>
        <w:tc>
          <w:tcPr>
            <w:tcW w:w="6465" w:type="dxa"/>
            <w:shd w:val="clear" w:color="auto" w:fill="auto"/>
            <w:tcPrChange w:id="27" w:author="Nelly Wagner" w:date="2017-01-24T22:23:00Z">
              <w:tcPr>
                <w:tcW w:w="6465" w:type="dxa"/>
                <w:shd w:val="clear" w:color="auto" w:fill="auto"/>
              </w:tcPr>
            </w:tcPrChange>
          </w:tcPr>
          <w:p w14:paraId="7BF2D931" w14:textId="77777777" w:rsidR="0020061D" w:rsidRDefault="00766C9B">
            <w:pPr>
              <w:pStyle w:val="TextBody"/>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omponent 5a</w:t>
            </w:r>
          </w:p>
        </w:tc>
      </w:tr>
      <w:tr w:rsidR="0020061D" w14:paraId="4C2A872C" w14:textId="77777777" w:rsidTr="006255A4">
        <w:trPr>
          <w:trHeight w:val="283"/>
        </w:trPr>
        <w:tc>
          <w:tcPr>
            <w:tcW w:w="1409" w:type="dxa"/>
            <w:shd w:val="clear" w:color="auto" w:fill="auto"/>
            <w:tcPrChange w:id="28" w:author="Nelly Wagner" w:date="2017-01-24T22:23:00Z">
              <w:tcPr>
                <w:tcW w:w="1409" w:type="dxa"/>
                <w:shd w:val="clear" w:color="auto" w:fill="auto"/>
              </w:tcPr>
            </w:tcPrChange>
          </w:tcPr>
          <w:p w14:paraId="7734AA32"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A-MRSA</w:t>
            </w:r>
          </w:p>
        </w:tc>
        <w:tc>
          <w:tcPr>
            <w:tcW w:w="6465" w:type="dxa"/>
            <w:shd w:val="clear" w:color="auto" w:fill="auto"/>
            <w:tcPrChange w:id="29" w:author="Nelly Wagner" w:date="2017-01-24T22:23:00Z">
              <w:tcPr>
                <w:tcW w:w="6465" w:type="dxa"/>
                <w:shd w:val="clear" w:color="auto" w:fill="auto"/>
              </w:tcPr>
            </w:tcPrChange>
          </w:tcPr>
          <w:p w14:paraId="3A7240BE" w14:textId="77777777" w:rsidR="0020061D" w:rsidRDefault="00766C9B">
            <w:pPr>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 xml:space="preserve">Community-acquired methicillin-resistant </w:t>
            </w:r>
            <w:r>
              <w:rPr>
                <w:rFonts w:ascii="Arial" w:eastAsia="Times New Roman" w:hAnsi="Arial" w:cs="Times New Roman"/>
                <w:i/>
                <w:iCs/>
                <w:color w:val="000000"/>
                <w:sz w:val="20"/>
                <w:szCs w:val="20"/>
                <w:lang w:eastAsia="en-GB"/>
              </w:rPr>
              <w:t>Staphylococcus aureus</w:t>
            </w:r>
          </w:p>
        </w:tc>
      </w:tr>
      <w:tr w:rsidR="0020061D" w14:paraId="7B64E248" w14:textId="77777777" w:rsidTr="006255A4">
        <w:trPr>
          <w:trHeight w:val="283"/>
        </w:trPr>
        <w:tc>
          <w:tcPr>
            <w:tcW w:w="1409" w:type="dxa"/>
            <w:shd w:val="clear" w:color="auto" w:fill="auto"/>
            <w:tcPrChange w:id="30" w:author="Nelly Wagner" w:date="2017-01-24T22:23:00Z">
              <w:tcPr>
                <w:tcW w:w="1409" w:type="dxa"/>
                <w:shd w:val="clear" w:color="auto" w:fill="auto"/>
              </w:tcPr>
            </w:tcPrChange>
          </w:tcPr>
          <w:p w14:paraId="16908E22" w14:textId="77777777" w:rsidR="0020061D" w:rsidRDefault="00766C9B">
            <w:pPr>
              <w:widowControl w:val="0"/>
              <w:spacing w:line="360" w:lineRule="auto"/>
              <w:jc w:val="both"/>
              <w:rPr>
                <w:rFonts w:ascii="Arial" w:eastAsia="Times" w:hAnsi="Arial" w:cs="Times New Roman"/>
                <w:color w:val="000000"/>
                <w:sz w:val="20"/>
                <w:szCs w:val="20"/>
                <w:lang w:eastAsia="en-GB"/>
              </w:rPr>
            </w:pPr>
            <w:r>
              <w:rPr>
                <w:rFonts w:ascii="Arial" w:eastAsia="Times" w:hAnsi="Arial" w:cs="Times New Roman"/>
                <w:color w:val="000000"/>
                <w:sz w:val="20"/>
                <w:szCs w:val="20"/>
                <w:lang w:eastAsia="en-GB"/>
              </w:rPr>
              <w:t>cDNA</w:t>
            </w:r>
          </w:p>
        </w:tc>
        <w:tc>
          <w:tcPr>
            <w:tcW w:w="6465" w:type="dxa"/>
            <w:shd w:val="clear" w:color="auto" w:fill="auto"/>
            <w:tcPrChange w:id="31" w:author="Nelly Wagner" w:date="2017-01-24T22:23:00Z">
              <w:tcPr>
                <w:tcW w:w="6465" w:type="dxa"/>
                <w:shd w:val="clear" w:color="auto" w:fill="auto"/>
              </w:tcPr>
            </w:tcPrChange>
          </w:tcPr>
          <w:p w14:paraId="42A97E73" w14:textId="77777777" w:rsidR="0020061D" w:rsidRDefault="00766C9B">
            <w:pPr>
              <w:widowControl w:val="0"/>
              <w:spacing w:line="360" w:lineRule="auto"/>
              <w:jc w:val="both"/>
              <w:rPr>
                <w:rFonts w:ascii="Arial" w:hAnsi="Arial"/>
                <w:color w:val="000000"/>
                <w:sz w:val="20"/>
                <w:szCs w:val="20"/>
              </w:rPr>
            </w:pPr>
            <w:r>
              <w:rPr>
                <w:rFonts w:ascii="Arial" w:eastAsia="Times" w:hAnsi="Arial" w:cs="Times New Roman"/>
                <w:color w:val="000000"/>
                <w:sz w:val="20"/>
                <w:szCs w:val="20"/>
                <w:lang w:eastAsia="en-GB"/>
              </w:rPr>
              <w:t xml:space="preserve">Complementary </w:t>
            </w:r>
            <w:r>
              <w:rPr>
                <w:rFonts w:ascii="Arial" w:eastAsia="Times New Roman" w:hAnsi="Arial" w:cs="Times New Roman"/>
                <w:color w:val="000000"/>
                <w:sz w:val="20"/>
                <w:szCs w:val="20"/>
                <w:lang w:eastAsia="en-GB"/>
              </w:rPr>
              <w:t>Deoxyribonucleic acid</w:t>
            </w:r>
          </w:p>
        </w:tc>
      </w:tr>
      <w:tr w:rsidR="0020061D" w14:paraId="1B7DB79B" w14:textId="77777777" w:rsidTr="006255A4">
        <w:trPr>
          <w:trHeight w:val="283"/>
        </w:trPr>
        <w:tc>
          <w:tcPr>
            <w:tcW w:w="1409" w:type="dxa"/>
            <w:shd w:val="clear" w:color="auto" w:fill="auto"/>
            <w:tcPrChange w:id="32" w:author="Nelly Wagner" w:date="2017-01-24T22:23:00Z">
              <w:tcPr>
                <w:tcW w:w="1409" w:type="dxa"/>
                <w:shd w:val="clear" w:color="auto" w:fill="auto"/>
              </w:tcPr>
            </w:tcPrChange>
          </w:tcPr>
          <w:p w14:paraId="6849E28F"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FP</w:t>
            </w:r>
          </w:p>
        </w:tc>
        <w:tc>
          <w:tcPr>
            <w:tcW w:w="6465" w:type="dxa"/>
            <w:shd w:val="clear" w:color="auto" w:fill="auto"/>
            <w:tcPrChange w:id="33" w:author="Nelly Wagner" w:date="2017-01-24T22:23:00Z">
              <w:tcPr>
                <w:tcW w:w="6465" w:type="dxa"/>
                <w:shd w:val="clear" w:color="auto" w:fill="auto"/>
              </w:tcPr>
            </w:tcPrChange>
          </w:tcPr>
          <w:p w14:paraId="75857245"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yan fluorescent protein</w:t>
            </w:r>
          </w:p>
        </w:tc>
      </w:tr>
      <w:tr w:rsidR="0020061D" w14:paraId="59975392" w14:textId="77777777" w:rsidTr="006255A4">
        <w:trPr>
          <w:trHeight w:val="283"/>
        </w:trPr>
        <w:tc>
          <w:tcPr>
            <w:tcW w:w="1409" w:type="dxa"/>
            <w:shd w:val="clear" w:color="auto" w:fill="auto"/>
            <w:tcPrChange w:id="34" w:author="Nelly Wagner" w:date="2017-01-24T22:23:00Z">
              <w:tcPr>
                <w:tcW w:w="1409" w:type="dxa"/>
                <w:shd w:val="clear" w:color="auto" w:fill="auto"/>
              </w:tcPr>
            </w:tcPrChange>
          </w:tcPr>
          <w:p w14:paraId="40F97692" w14:textId="77777777" w:rsidR="0020061D" w:rsidRDefault="00766C9B">
            <w:pPr>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CFU</w:t>
            </w:r>
          </w:p>
        </w:tc>
        <w:tc>
          <w:tcPr>
            <w:tcW w:w="6465" w:type="dxa"/>
            <w:shd w:val="clear" w:color="auto" w:fill="auto"/>
            <w:tcPrChange w:id="35" w:author="Nelly Wagner" w:date="2017-01-24T22:23:00Z">
              <w:tcPr>
                <w:tcW w:w="6465" w:type="dxa"/>
                <w:shd w:val="clear" w:color="auto" w:fill="auto"/>
              </w:tcPr>
            </w:tcPrChange>
          </w:tcPr>
          <w:p w14:paraId="3D46A0E5"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olony forming units</w:t>
            </w:r>
          </w:p>
        </w:tc>
      </w:tr>
      <w:tr w:rsidR="0020061D" w14:paraId="7853A9DE" w14:textId="77777777" w:rsidTr="006255A4">
        <w:trPr>
          <w:trHeight w:val="283"/>
        </w:trPr>
        <w:tc>
          <w:tcPr>
            <w:tcW w:w="1409" w:type="dxa"/>
            <w:shd w:val="clear" w:color="auto" w:fill="auto"/>
            <w:tcPrChange w:id="36" w:author="Nelly Wagner" w:date="2017-01-24T22:23:00Z">
              <w:tcPr>
                <w:tcW w:w="1409" w:type="dxa"/>
                <w:shd w:val="clear" w:color="auto" w:fill="auto"/>
              </w:tcPr>
            </w:tcPrChange>
          </w:tcPr>
          <w:p w14:paraId="1D6DF4D6"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it</w:t>
            </w:r>
          </w:p>
        </w:tc>
        <w:tc>
          <w:tcPr>
            <w:tcW w:w="6465" w:type="dxa"/>
            <w:shd w:val="clear" w:color="auto" w:fill="auto"/>
            <w:tcPrChange w:id="37" w:author="Nelly Wagner" w:date="2017-01-24T22:23:00Z">
              <w:tcPr>
                <w:tcW w:w="6465" w:type="dxa"/>
                <w:shd w:val="clear" w:color="auto" w:fill="auto"/>
              </w:tcPr>
            </w:tcPrChange>
          </w:tcPr>
          <w:p w14:paraId="1E5685B1"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itrate</w:t>
            </w:r>
          </w:p>
        </w:tc>
      </w:tr>
      <w:tr w:rsidR="0020061D" w14:paraId="02F84D82" w14:textId="77777777" w:rsidTr="006255A4">
        <w:trPr>
          <w:trHeight w:val="283"/>
        </w:trPr>
        <w:tc>
          <w:tcPr>
            <w:tcW w:w="1409" w:type="dxa"/>
            <w:shd w:val="clear" w:color="auto" w:fill="auto"/>
            <w:tcPrChange w:id="38" w:author="Nelly Wagner" w:date="2017-01-24T22:23:00Z">
              <w:tcPr>
                <w:tcW w:w="1409" w:type="dxa"/>
                <w:shd w:val="clear" w:color="auto" w:fill="auto"/>
              </w:tcPr>
            </w:tcPrChange>
          </w:tcPr>
          <w:p w14:paraId="3CA8B04C"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XCR</w:t>
            </w:r>
          </w:p>
        </w:tc>
        <w:tc>
          <w:tcPr>
            <w:tcW w:w="6465" w:type="dxa"/>
            <w:shd w:val="clear" w:color="auto" w:fill="auto"/>
            <w:tcPrChange w:id="39" w:author="Nelly Wagner" w:date="2017-01-24T22:23:00Z">
              <w:tcPr>
                <w:tcW w:w="6465" w:type="dxa"/>
                <w:shd w:val="clear" w:color="auto" w:fill="auto"/>
              </w:tcPr>
            </w:tcPrChange>
          </w:tcPr>
          <w:p w14:paraId="2E8016D2"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Chemokine receptor</w:t>
            </w:r>
          </w:p>
        </w:tc>
      </w:tr>
      <w:tr w:rsidR="0020061D" w14:paraId="0764B425" w14:textId="77777777" w:rsidTr="006255A4">
        <w:trPr>
          <w:trHeight w:val="283"/>
        </w:trPr>
        <w:tc>
          <w:tcPr>
            <w:tcW w:w="1409" w:type="dxa"/>
            <w:shd w:val="clear" w:color="auto" w:fill="auto"/>
            <w:tcPrChange w:id="40" w:author="Nelly Wagner" w:date="2017-01-24T22:23:00Z">
              <w:tcPr>
                <w:tcW w:w="1409" w:type="dxa"/>
                <w:shd w:val="clear" w:color="auto" w:fill="auto"/>
              </w:tcPr>
            </w:tcPrChange>
          </w:tcPr>
          <w:p w14:paraId="0AC23831"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MSO</w:t>
            </w:r>
          </w:p>
        </w:tc>
        <w:tc>
          <w:tcPr>
            <w:tcW w:w="6465" w:type="dxa"/>
            <w:shd w:val="clear" w:color="auto" w:fill="auto"/>
            <w:tcPrChange w:id="41" w:author="Nelly Wagner" w:date="2017-01-24T22:23:00Z">
              <w:tcPr>
                <w:tcW w:w="6465" w:type="dxa"/>
                <w:shd w:val="clear" w:color="auto" w:fill="auto"/>
              </w:tcPr>
            </w:tcPrChange>
          </w:tcPr>
          <w:p w14:paraId="57F2599D"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imethyl sulfoxide</w:t>
            </w:r>
          </w:p>
        </w:tc>
      </w:tr>
      <w:tr w:rsidR="0020061D" w14:paraId="4B3CA294" w14:textId="77777777" w:rsidTr="006255A4">
        <w:trPr>
          <w:trHeight w:val="283"/>
        </w:trPr>
        <w:tc>
          <w:tcPr>
            <w:tcW w:w="1409" w:type="dxa"/>
            <w:shd w:val="clear" w:color="auto" w:fill="auto"/>
            <w:tcPrChange w:id="42" w:author="Nelly Wagner" w:date="2017-01-24T22:23:00Z">
              <w:tcPr>
                <w:tcW w:w="1409" w:type="dxa"/>
                <w:shd w:val="clear" w:color="auto" w:fill="auto"/>
              </w:tcPr>
            </w:tcPrChange>
          </w:tcPr>
          <w:p w14:paraId="3D5FAB03" w14:textId="77777777" w:rsidR="0020061D" w:rsidRDefault="00766C9B">
            <w:pPr>
              <w:pStyle w:val="TextBody"/>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NA</w:t>
            </w:r>
          </w:p>
        </w:tc>
        <w:tc>
          <w:tcPr>
            <w:tcW w:w="6465" w:type="dxa"/>
            <w:shd w:val="clear" w:color="auto" w:fill="auto"/>
            <w:tcPrChange w:id="43" w:author="Nelly Wagner" w:date="2017-01-24T22:23:00Z">
              <w:tcPr>
                <w:tcW w:w="6465" w:type="dxa"/>
                <w:shd w:val="clear" w:color="auto" w:fill="auto"/>
              </w:tcPr>
            </w:tcPrChange>
          </w:tcPr>
          <w:p w14:paraId="1A305514" w14:textId="77777777" w:rsidR="0020061D" w:rsidRDefault="00766C9B">
            <w:pPr>
              <w:pStyle w:val="TextBody"/>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eoxyribonucleic acid</w:t>
            </w:r>
          </w:p>
        </w:tc>
      </w:tr>
      <w:tr w:rsidR="0020061D" w14:paraId="5C689688" w14:textId="77777777" w:rsidTr="006255A4">
        <w:trPr>
          <w:trHeight w:val="283"/>
        </w:trPr>
        <w:tc>
          <w:tcPr>
            <w:tcW w:w="1409" w:type="dxa"/>
            <w:shd w:val="clear" w:color="auto" w:fill="auto"/>
            <w:tcPrChange w:id="44" w:author="Nelly Wagner" w:date="2017-01-24T22:23:00Z">
              <w:tcPr>
                <w:tcW w:w="1409" w:type="dxa"/>
                <w:shd w:val="clear" w:color="auto" w:fill="auto"/>
              </w:tcPr>
            </w:tcPrChange>
          </w:tcPr>
          <w:p w14:paraId="7035D816" w14:textId="77777777" w:rsidR="0020061D" w:rsidRDefault="00766C9B">
            <w:pPr>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dpf</w:t>
            </w:r>
          </w:p>
        </w:tc>
        <w:tc>
          <w:tcPr>
            <w:tcW w:w="6465" w:type="dxa"/>
            <w:shd w:val="clear" w:color="auto" w:fill="auto"/>
            <w:tcPrChange w:id="45" w:author="Nelly Wagner" w:date="2017-01-24T22:23:00Z">
              <w:tcPr>
                <w:tcW w:w="6465" w:type="dxa"/>
                <w:shd w:val="clear" w:color="auto" w:fill="auto"/>
              </w:tcPr>
            </w:tcPrChange>
          </w:tcPr>
          <w:p w14:paraId="5CAFB967"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Days post-fertilisation</w:t>
            </w:r>
          </w:p>
        </w:tc>
      </w:tr>
      <w:tr w:rsidR="0020061D" w14:paraId="1BD6C497" w14:textId="77777777" w:rsidTr="006255A4">
        <w:trPr>
          <w:trHeight w:val="283"/>
        </w:trPr>
        <w:tc>
          <w:tcPr>
            <w:tcW w:w="1409" w:type="dxa"/>
            <w:shd w:val="clear" w:color="auto" w:fill="auto"/>
            <w:tcPrChange w:id="46" w:author="Nelly Wagner" w:date="2017-01-24T22:23:00Z">
              <w:tcPr>
                <w:tcW w:w="1409" w:type="dxa"/>
                <w:shd w:val="clear" w:color="auto" w:fill="auto"/>
              </w:tcPr>
            </w:tcPrChange>
          </w:tcPr>
          <w:p w14:paraId="3363D1BF"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3</w:t>
            </w:r>
          </w:p>
        </w:tc>
        <w:tc>
          <w:tcPr>
            <w:tcW w:w="6465" w:type="dxa"/>
            <w:shd w:val="clear" w:color="auto" w:fill="auto"/>
            <w:tcPrChange w:id="47" w:author="Nelly Wagner" w:date="2017-01-24T22:23:00Z">
              <w:tcPr>
                <w:tcW w:w="6465" w:type="dxa"/>
                <w:shd w:val="clear" w:color="auto" w:fill="auto"/>
              </w:tcPr>
            </w:tcPrChange>
          </w:tcPr>
          <w:p w14:paraId="17726D46" w14:textId="77777777" w:rsidR="0020061D" w:rsidRDefault="00766C9B">
            <w:pPr>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Embryo water</w:t>
            </w:r>
          </w:p>
        </w:tc>
      </w:tr>
      <w:tr w:rsidR="0020061D" w14:paraId="0F2A2EBD" w14:textId="77777777" w:rsidTr="006255A4">
        <w:trPr>
          <w:trHeight w:val="283"/>
        </w:trPr>
        <w:tc>
          <w:tcPr>
            <w:tcW w:w="1409" w:type="dxa"/>
            <w:shd w:val="clear" w:color="auto" w:fill="auto"/>
            <w:tcPrChange w:id="48" w:author="Nelly Wagner" w:date="2017-01-24T22:23:00Z">
              <w:tcPr>
                <w:tcW w:w="1409" w:type="dxa"/>
                <w:shd w:val="clear" w:color="auto" w:fill="auto"/>
              </w:tcPr>
            </w:tcPrChange>
          </w:tcPr>
          <w:p w14:paraId="19408423"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B</w:t>
            </w:r>
          </w:p>
        </w:tc>
        <w:tc>
          <w:tcPr>
            <w:tcW w:w="6465" w:type="dxa"/>
            <w:shd w:val="clear" w:color="auto" w:fill="auto"/>
            <w:tcPrChange w:id="49" w:author="Nelly Wagner" w:date="2017-01-24T22:23:00Z">
              <w:tcPr>
                <w:tcW w:w="6465" w:type="dxa"/>
                <w:shd w:val="clear" w:color="auto" w:fill="auto"/>
              </w:tcPr>
            </w:tcPrChange>
          </w:tcPr>
          <w:p w14:paraId="5B19FDCB"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lution buffer</w:t>
            </w:r>
          </w:p>
        </w:tc>
      </w:tr>
      <w:tr w:rsidR="0020061D" w14:paraId="0A9FF4F0" w14:textId="77777777" w:rsidTr="006255A4">
        <w:trPr>
          <w:trHeight w:val="283"/>
        </w:trPr>
        <w:tc>
          <w:tcPr>
            <w:tcW w:w="1409" w:type="dxa"/>
            <w:shd w:val="clear" w:color="auto" w:fill="auto"/>
            <w:tcPrChange w:id="50" w:author="Nelly Wagner" w:date="2017-01-24T22:23:00Z">
              <w:tcPr>
                <w:tcW w:w="1409" w:type="dxa"/>
                <w:shd w:val="clear" w:color="auto" w:fill="auto"/>
              </w:tcPr>
            </w:tcPrChange>
          </w:tcPr>
          <w:p w14:paraId="604FC1E7" w14:textId="77777777" w:rsidR="0020061D" w:rsidRDefault="00766C9B">
            <w:pPr>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EDTA</w:t>
            </w:r>
          </w:p>
        </w:tc>
        <w:tc>
          <w:tcPr>
            <w:tcW w:w="6465" w:type="dxa"/>
            <w:shd w:val="clear" w:color="auto" w:fill="auto"/>
            <w:tcPrChange w:id="51" w:author="Nelly Wagner" w:date="2017-01-24T22:23:00Z">
              <w:tcPr>
                <w:tcW w:w="6465" w:type="dxa"/>
                <w:shd w:val="clear" w:color="auto" w:fill="auto"/>
              </w:tcPr>
            </w:tcPrChange>
          </w:tcPr>
          <w:p w14:paraId="6ECEB26D" w14:textId="77777777" w:rsidR="0020061D" w:rsidRDefault="00766C9B">
            <w:pPr>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thylenediamine tetra-acetic acid</w:t>
            </w:r>
          </w:p>
        </w:tc>
      </w:tr>
      <w:tr w:rsidR="0020061D" w14:paraId="7B6FC8FB" w14:textId="77777777" w:rsidTr="006255A4">
        <w:trPr>
          <w:trHeight w:val="283"/>
        </w:trPr>
        <w:tc>
          <w:tcPr>
            <w:tcW w:w="1409" w:type="dxa"/>
            <w:shd w:val="clear" w:color="auto" w:fill="auto"/>
            <w:tcPrChange w:id="52" w:author="Nelly Wagner" w:date="2017-01-24T22:23:00Z">
              <w:tcPr>
                <w:tcW w:w="1409" w:type="dxa"/>
                <w:shd w:val="clear" w:color="auto" w:fill="auto"/>
              </w:tcPr>
            </w:tcPrChange>
          </w:tcPr>
          <w:p w14:paraId="3584600C" w14:textId="77777777" w:rsidR="0020061D" w:rsidRDefault="00766C9B">
            <w:pPr>
              <w:widowControl w:val="0"/>
              <w:spacing w:line="360" w:lineRule="auto"/>
              <w:jc w:val="both"/>
              <w:rPr>
                <w:rFonts w:ascii="Arial" w:eastAsia="Times" w:hAnsi="Arial" w:cs="Times New Roman"/>
                <w:color w:val="000000"/>
                <w:sz w:val="20"/>
                <w:szCs w:val="20"/>
                <w:lang w:eastAsia="en-GB"/>
              </w:rPr>
            </w:pPr>
            <w:r>
              <w:rPr>
                <w:rFonts w:ascii="Arial" w:eastAsia="Times" w:hAnsi="Arial" w:cs="Times New Roman"/>
                <w:color w:val="000000"/>
                <w:sz w:val="20"/>
                <w:szCs w:val="20"/>
                <w:lang w:eastAsia="en-GB"/>
              </w:rPr>
              <w:t>EGFP</w:t>
            </w:r>
          </w:p>
        </w:tc>
        <w:tc>
          <w:tcPr>
            <w:tcW w:w="6465" w:type="dxa"/>
            <w:shd w:val="clear" w:color="auto" w:fill="auto"/>
            <w:tcPrChange w:id="53" w:author="Nelly Wagner" w:date="2017-01-24T22:23:00Z">
              <w:tcPr>
                <w:tcW w:w="6465" w:type="dxa"/>
                <w:shd w:val="clear" w:color="auto" w:fill="auto"/>
              </w:tcPr>
            </w:tcPrChange>
          </w:tcPr>
          <w:p w14:paraId="3265836D" w14:textId="77777777" w:rsidR="0020061D" w:rsidRDefault="00766C9B">
            <w:pPr>
              <w:widowControl w:val="0"/>
              <w:spacing w:line="360" w:lineRule="auto"/>
              <w:jc w:val="both"/>
              <w:rPr>
                <w:rFonts w:ascii="Arial" w:hAnsi="Arial"/>
                <w:color w:val="000000"/>
                <w:sz w:val="20"/>
                <w:szCs w:val="20"/>
              </w:rPr>
            </w:pPr>
            <w:r>
              <w:rPr>
                <w:rFonts w:ascii="Arial" w:eastAsia="Times" w:hAnsi="Arial" w:cs="Times New Roman"/>
                <w:color w:val="000000"/>
                <w:sz w:val="20"/>
                <w:szCs w:val="20"/>
                <w:lang w:eastAsia="en-GB"/>
              </w:rPr>
              <w:t>Enhanced green fluorescent protein</w:t>
            </w:r>
          </w:p>
        </w:tc>
      </w:tr>
      <w:tr w:rsidR="0020061D" w14:paraId="50D642AE" w14:textId="77777777" w:rsidTr="006255A4">
        <w:trPr>
          <w:trHeight w:val="283"/>
        </w:trPr>
        <w:tc>
          <w:tcPr>
            <w:tcW w:w="1409" w:type="dxa"/>
            <w:shd w:val="clear" w:color="auto" w:fill="auto"/>
            <w:tcPrChange w:id="54" w:author="Nelly Wagner" w:date="2017-01-24T22:23:00Z">
              <w:tcPr>
                <w:tcW w:w="1409" w:type="dxa"/>
                <w:shd w:val="clear" w:color="auto" w:fill="auto"/>
              </w:tcPr>
            </w:tcPrChange>
          </w:tcPr>
          <w:p w14:paraId="0A7E43F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la2</w:t>
            </w:r>
          </w:p>
        </w:tc>
        <w:tc>
          <w:tcPr>
            <w:tcW w:w="6465" w:type="dxa"/>
            <w:shd w:val="clear" w:color="auto" w:fill="auto"/>
            <w:tcPrChange w:id="55" w:author="Nelly Wagner" w:date="2017-01-24T22:23:00Z">
              <w:tcPr>
                <w:tcW w:w="6465" w:type="dxa"/>
                <w:shd w:val="clear" w:color="auto" w:fill="auto"/>
              </w:tcPr>
            </w:tcPrChange>
          </w:tcPr>
          <w:p w14:paraId="29021B18"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Neutrophil elastase</w:t>
            </w:r>
          </w:p>
        </w:tc>
      </w:tr>
      <w:tr w:rsidR="0020061D" w14:paraId="3BE9EE6F" w14:textId="77777777" w:rsidTr="006255A4">
        <w:trPr>
          <w:trHeight w:val="283"/>
        </w:trPr>
        <w:tc>
          <w:tcPr>
            <w:tcW w:w="1409" w:type="dxa"/>
            <w:shd w:val="clear" w:color="auto" w:fill="auto"/>
            <w:tcPrChange w:id="56" w:author="Nelly Wagner" w:date="2017-01-24T22:23:00Z">
              <w:tcPr>
                <w:tcW w:w="1409" w:type="dxa"/>
                <w:shd w:val="clear" w:color="auto" w:fill="auto"/>
              </w:tcPr>
            </w:tcPrChange>
          </w:tcPr>
          <w:p w14:paraId="46C8FAAE"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ry</w:t>
            </w:r>
          </w:p>
        </w:tc>
        <w:tc>
          <w:tcPr>
            <w:tcW w:w="6465" w:type="dxa"/>
            <w:shd w:val="clear" w:color="auto" w:fill="auto"/>
            <w:tcPrChange w:id="57" w:author="Nelly Wagner" w:date="2017-01-24T22:23:00Z">
              <w:tcPr>
                <w:tcW w:w="6465" w:type="dxa"/>
                <w:shd w:val="clear" w:color="auto" w:fill="auto"/>
              </w:tcPr>
            </w:tcPrChange>
          </w:tcPr>
          <w:p w14:paraId="2745CD83"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rythromycin</w:t>
            </w:r>
          </w:p>
        </w:tc>
      </w:tr>
      <w:tr w:rsidR="0020061D" w14:paraId="5F85E187" w14:textId="77777777" w:rsidTr="006255A4">
        <w:trPr>
          <w:trHeight w:val="283"/>
        </w:trPr>
        <w:tc>
          <w:tcPr>
            <w:tcW w:w="1409" w:type="dxa"/>
            <w:shd w:val="clear" w:color="auto" w:fill="auto"/>
            <w:tcPrChange w:id="58" w:author="Nelly Wagner" w:date="2017-01-24T22:23:00Z">
              <w:tcPr>
                <w:tcW w:w="1409" w:type="dxa"/>
                <w:shd w:val="clear" w:color="auto" w:fill="auto"/>
              </w:tcPr>
            </w:tcPrChange>
          </w:tcPr>
          <w:p w14:paraId="186CFBFB"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ery</w:t>
            </w:r>
            <w:r>
              <w:rPr>
                <w:rFonts w:ascii="Arial" w:eastAsia="Times New Roman" w:hAnsi="Arial" w:cs="Times New Roman"/>
                <w:color w:val="000000"/>
                <w:sz w:val="20"/>
                <w:szCs w:val="20"/>
                <w:vertAlign w:val="superscript"/>
                <w:lang w:eastAsia="en-GB"/>
              </w:rPr>
              <w:t>R</w:t>
            </w:r>
          </w:p>
        </w:tc>
        <w:tc>
          <w:tcPr>
            <w:tcW w:w="6465" w:type="dxa"/>
            <w:shd w:val="clear" w:color="auto" w:fill="auto"/>
            <w:tcPrChange w:id="59" w:author="Nelly Wagner" w:date="2017-01-24T22:23:00Z">
              <w:tcPr>
                <w:tcW w:w="6465" w:type="dxa"/>
                <w:shd w:val="clear" w:color="auto" w:fill="auto"/>
              </w:tcPr>
            </w:tcPrChange>
          </w:tcPr>
          <w:p w14:paraId="280B95F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Erythromycin resistant</w:t>
            </w:r>
          </w:p>
        </w:tc>
      </w:tr>
      <w:tr w:rsidR="0020061D" w14:paraId="4AEF3AA1" w14:textId="77777777" w:rsidTr="006255A4">
        <w:trPr>
          <w:trHeight w:val="283"/>
        </w:trPr>
        <w:tc>
          <w:tcPr>
            <w:tcW w:w="1409" w:type="dxa"/>
            <w:shd w:val="clear" w:color="auto" w:fill="auto"/>
            <w:tcPrChange w:id="60" w:author="Nelly Wagner" w:date="2017-01-24T22:23:00Z">
              <w:tcPr>
                <w:tcW w:w="1409" w:type="dxa"/>
                <w:shd w:val="clear" w:color="auto" w:fill="auto"/>
              </w:tcPr>
            </w:tcPrChange>
          </w:tcPr>
          <w:p w14:paraId="2E29D0FC"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GFP</w:t>
            </w:r>
          </w:p>
        </w:tc>
        <w:tc>
          <w:tcPr>
            <w:tcW w:w="6465" w:type="dxa"/>
            <w:shd w:val="clear" w:color="auto" w:fill="auto"/>
            <w:tcPrChange w:id="61" w:author="Nelly Wagner" w:date="2017-01-24T22:23:00Z">
              <w:tcPr>
                <w:tcW w:w="6465" w:type="dxa"/>
                <w:shd w:val="clear" w:color="auto" w:fill="auto"/>
              </w:tcPr>
            </w:tcPrChange>
          </w:tcPr>
          <w:p w14:paraId="15431E54"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Green fluorescent protein</w:t>
            </w:r>
          </w:p>
        </w:tc>
      </w:tr>
      <w:tr w:rsidR="0020061D" w14:paraId="7506185A" w14:textId="77777777" w:rsidTr="006255A4">
        <w:trPr>
          <w:trHeight w:val="283"/>
        </w:trPr>
        <w:tc>
          <w:tcPr>
            <w:tcW w:w="1409" w:type="dxa"/>
            <w:shd w:val="clear" w:color="auto" w:fill="auto"/>
            <w:tcPrChange w:id="62" w:author="Nelly Wagner" w:date="2017-01-24T22:23:00Z">
              <w:tcPr>
                <w:tcW w:w="1409" w:type="dxa"/>
                <w:shd w:val="clear" w:color="auto" w:fill="auto"/>
              </w:tcPr>
            </w:tcPrChange>
          </w:tcPr>
          <w:p w14:paraId="56A92294"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is2A</w:t>
            </w:r>
          </w:p>
        </w:tc>
        <w:tc>
          <w:tcPr>
            <w:tcW w:w="6465" w:type="dxa"/>
            <w:shd w:val="clear" w:color="auto" w:fill="auto"/>
            <w:tcPrChange w:id="63" w:author="Nelly Wagner" w:date="2017-01-24T22:23:00Z">
              <w:tcPr>
                <w:tcW w:w="6465" w:type="dxa"/>
                <w:shd w:val="clear" w:color="auto" w:fill="auto"/>
              </w:tcPr>
            </w:tcPrChange>
          </w:tcPr>
          <w:p w14:paraId="31A07DC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istone 2A</w:t>
            </w:r>
          </w:p>
        </w:tc>
      </w:tr>
      <w:tr w:rsidR="0020061D" w14:paraId="70A88DDA" w14:textId="77777777" w:rsidTr="006255A4">
        <w:trPr>
          <w:trHeight w:val="283"/>
        </w:trPr>
        <w:tc>
          <w:tcPr>
            <w:tcW w:w="1409" w:type="dxa"/>
            <w:shd w:val="clear" w:color="auto" w:fill="auto"/>
            <w:tcPrChange w:id="64" w:author="Nelly Wagner" w:date="2017-01-24T22:23:00Z">
              <w:tcPr>
                <w:tcW w:w="1409" w:type="dxa"/>
                <w:shd w:val="clear" w:color="auto" w:fill="auto"/>
              </w:tcPr>
            </w:tcPrChange>
          </w:tcPr>
          <w:p w14:paraId="05E1257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pf</w:t>
            </w:r>
          </w:p>
        </w:tc>
        <w:tc>
          <w:tcPr>
            <w:tcW w:w="6465" w:type="dxa"/>
            <w:shd w:val="clear" w:color="auto" w:fill="auto"/>
            <w:tcPrChange w:id="65" w:author="Nelly Wagner" w:date="2017-01-24T22:23:00Z">
              <w:tcPr>
                <w:tcW w:w="6465" w:type="dxa"/>
                <w:shd w:val="clear" w:color="auto" w:fill="auto"/>
              </w:tcPr>
            </w:tcPrChange>
          </w:tcPr>
          <w:p w14:paraId="296707F2"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ours post-fertilisation</w:t>
            </w:r>
          </w:p>
        </w:tc>
      </w:tr>
      <w:tr w:rsidR="0020061D" w14:paraId="5060B672" w14:textId="77777777" w:rsidTr="006255A4">
        <w:trPr>
          <w:trHeight w:val="283"/>
        </w:trPr>
        <w:tc>
          <w:tcPr>
            <w:tcW w:w="1409" w:type="dxa"/>
            <w:shd w:val="clear" w:color="auto" w:fill="auto"/>
            <w:tcPrChange w:id="66" w:author="Nelly Wagner" w:date="2017-01-24T22:23:00Z">
              <w:tcPr>
                <w:tcW w:w="1409" w:type="dxa"/>
                <w:shd w:val="clear" w:color="auto" w:fill="auto"/>
              </w:tcPr>
            </w:tcPrChange>
          </w:tcPr>
          <w:p w14:paraId="0D56D43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pi</w:t>
            </w:r>
          </w:p>
        </w:tc>
        <w:tc>
          <w:tcPr>
            <w:tcW w:w="6465" w:type="dxa"/>
            <w:shd w:val="clear" w:color="auto" w:fill="auto"/>
            <w:tcPrChange w:id="67" w:author="Nelly Wagner" w:date="2017-01-24T22:23:00Z">
              <w:tcPr>
                <w:tcW w:w="6465" w:type="dxa"/>
                <w:shd w:val="clear" w:color="auto" w:fill="auto"/>
              </w:tcPr>
            </w:tcPrChange>
          </w:tcPr>
          <w:p w14:paraId="57180ABC"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Hours post-infection/injection</w:t>
            </w:r>
          </w:p>
        </w:tc>
      </w:tr>
      <w:tr w:rsidR="0020061D" w14:paraId="1A34B304" w14:textId="77777777" w:rsidTr="006255A4">
        <w:trPr>
          <w:trHeight w:val="283"/>
        </w:trPr>
        <w:tc>
          <w:tcPr>
            <w:tcW w:w="1409" w:type="dxa"/>
            <w:shd w:val="clear" w:color="auto" w:fill="auto"/>
            <w:tcPrChange w:id="68" w:author="Nelly Wagner" w:date="2017-01-24T22:23:00Z">
              <w:tcPr>
                <w:tcW w:w="1409" w:type="dxa"/>
                <w:shd w:val="clear" w:color="auto" w:fill="auto"/>
              </w:tcPr>
            </w:tcPrChange>
          </w:tcPr>
          <w:p w14:paraId="29441FB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IL-1β</w:t>
            </w:r>
          </w:p>
        </w:tc>
        <w:tc>
          <w:tcPr>
            <w:tcW w:w="6465" w:type="dxa"/>
            <w:shd w:val="clear" w:color="auto" w:fill="auto"/>
            <w:tcPrChange w:id="69" w:author="Nelly Wagner" w:date="2017-01-24T22:23:00Z">
              <w:tcPr>
                <w:tcW w:w="6465" w:type="dxa"/>
                <w:shd w:val="clear" w:color="auto" w:fill="auto"/>
              </w:tcPr>
            </w:tcPrChange>
          </w:tcPr>
          <w:p w14:paraId="3580687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Interleukin 1β</w:t>
            </w:r>
          </w:p>
        </w:tc>
      </w:tr>
      <w:tr w:rsidR="0020061D" w14:paraId="208A413E" w14:textId="77777777" w:rsidTr="006255A4">
        <w:trPr>
          <w:trHeight w:val="283"/>
        </w:trPr>
        <w:tc>
          <w:tcPr>
            <w:tcW w:w="1409" w:type="dxa"/>
            <w:shd w:val="clear" w:color="auto" w:fill="auto"/>
            <w:tcPrChange w:id="70" w:author="Nelly Wagner" w:date="2017-01-24T22:23:00Z">
              <w:tcPr>
                <w:tcW w:w="1409" w:type="dxa"/>
                <w:shd w:val="clear" w:color="auto" w:fill="auto"/>
              </w:tcPr>
            </w:tcPrChange>
          </w:tcPr>
          <w:p w14:paraId="72C457BF"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Kan</w:t>
            </w:r>
          </w:p>
        </w:tc>
        <w:tc>
          <w:tcPr>
            <w:tcW w:w="6465" w:type="dxa"/>
            <w:shd w:val="clear" w:color="auto" w:fill="auto"/>
            <w:tcPrChange w:id="71" w:author="Nelly Wagner" w:date="2017-01-24T22:23:00Z">
              <w:tcPr>
                <w:tcW w:w="6465" w:type="dxa"/>
                <w:shd w:val="clear" w:color="auto" w:fill="auto"/>
              </w:tcPr>
            </w:tcPrChange>
          </w:tcPr>
          <w:p w14:paraId="71673C8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Kanamycin</w:t>
            </w:r>
          </w:p>
        </w:tc>
      </w:tr>
      <w:tr w:rsidR="0020061D" w14:paraId="22767EAA" w14:textId="77777777" w:rsidTr="006255A4">
        <w:trPr>
          <w:trHeight w:val="283"/>
        </w:trPr>
        <w:tc>
          <w:tcPr>
            <w:tcW w:w="1409" w:type="dxa"/>
            <w:shd w:val="clear" w:color="auto" w:fill="auto"/>
            <w:tcPrChange w:id="72" w:author="Nelly Wagner" w:date="2017-01-24T22:23:00Z">
              <w:tcPr>
                <w:tcW w:w="1409" w:type="dxa"/>
                <w:shd w:val="clear" w:color="auto" w:fill="auto"/>
              </w:tcPr>
            </w:tcPrChange>
          </w:tcPr>
          <w:p w14:paraId="72F5A988"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lastRenderedPageBreak/>
              <w:t>kan</w:t>
            </w:r>
            <w:r>
              <w:rPr>
                <w:rFonts w:ascii="Arial" w:eastAsia="Times New Roman" w:hAnsi="Arial" w:cs="Times New Roman"/>
                <w:color w:val="000000"/>
                <w:sz w:val="20"/>
                <w:szCs w:val="20"/>
                <w:vertAlign w:val="superscript"/>
                <w:lang w:eastAsia="en-GB"/>
              </w:rPr>
              <w:t>R</w:t>
            </w:r>
          </w:p>
        </w:tc>
        <w:tc>
          <w:tcPr>
            <w:tcW w:w="6465" w:type="dxa"/>
            <w:shd w:val="clear" w:color="auto" w:fill="auto"/>
            <w:tcPrChange w:id="73" w:author="Nelly Wagner" w:date="2017-01-24T22:23:00Z">
              <w:tcPr>
                <w:tcW w:w="6465" w:type="dxa"/>
                <w:shd w:val="clear" w:color="auto" w:fill="auto"/>
              </w:tcPr>
            </w:tcPrChange>
          </w:tcPr>
          <w:p w14:paraId="5575C795"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Kanamycin-resistant</w:t>
            </w:r>
          </w:p>
        </w:tc>
      </w:tr>
      <w:tr w:rsidR="0020061D" w14:paraId="600F27DA" w14:textId="77777777" w:rsidTr="006255A4">
        <w:trPr>
          <w:trHeight w:val="283"/>
        </w:trPr>
        <w:tc>
          <w:tcPr>
            <w:tcW w:w="1409" w:type="dxa"/>
            <w:shd w:val="clear" w:color="auto" w:fill="auto"/>
            <w:tcPrChange w:id="74" w:author="Nelly Wagner" w:date="2017-01-24T22:23:00Z">
              <w:tcPr>
                <w:tcW w:w="1409" w:type="dxa"/>
                <w:shd w:val="clear" w:color="auto" w:fill="auto"/>
              </w:tcPr>
            </w:tcPrChange>
          </w:tcPr>
          <w:p w14:paraId="36E609F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kbp</w:t>
            </w:r>
          </w:p>
        </w:tc>
        <w:tc>
          <w:tcPr>
            <w:tcW w:w="6465" w:type="dxa"/>
            <w:shd w:val="clear" w:color="auto" w:fill="auto"/>
            <w:tcPrChange w:id="75" w:author="Nelly Wagner" w:date="2017-01-24T22:23:00Z">
              <w:tcPr>
                <w:tcW w:w="6465" w:type="dxa"/>
                <w:shd w:val="clear" w:color="auto" w:fill="auto"/>
              </w:tcPr>
            </w:tcPrChange>
          </w:tcPr>
          <w:p w14:paraId="32180F4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Kilobase pair</w:t>
            </w:r>
          </w:p>
        </w:tc>
      </w:tr>
      <w:tr w:rsidR="0020061D" w14:paraId="4EAF6434" w14:textId="77777777" w:rsidTr="006255A4">
        <w:trPr>
          <w:trHeight w:val="283"/>
        </w:trPr>
        <w:tc>
          <w:tcPr>
            <w:tcW w:w="1409" w:type="dxa"/>
            <w:shd w:val="clear" w:color="auto" w:fill="auto"/>
            <w:tcPrChange w:id="76" w:author="Nelly Wagner" w:date="2017-01-24T22:23:00Z">
              <w:tcPr>
                <w:tcW w:w="1409" w:type="dxa"/>
                <w:shd w:val="clear" w:color="auto" w:fill="auto"/>
              </w:tcPr>
            </w:tcPrChange>
          </w:tcPr>
          <w:p w14:paraId="4078C936"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B</w:t>
            </w:r>
          </w:p>
        </w:tc>
        <w:tc>
          <w:tcPr>
            <w:tcW w:w="6465" w:type="dxa"/>
            <w:shd w:val="clear" w:color="auto" w:fill="auto"/>
            <w:tcPrChange w:id="77" w:author="Nelly Wagner" w:date="2017-01-24T22:23:00Z">
              <w:tcPr>
                <w:tcW w:w="6465" w:type="dxa"/>
                <w:shd w:val="clear" w:color="auto" w:fill="auto"/>
              </w:tcPr>
            </w:tcPrChange>
          </w:tcPr>
          <w:p w14:paraId="74CBEF7C"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uria broth</w:t>
            </w:r>
          </w:p>
        </w:tc>
      </w:tr>
      <w:tr w:rsidR="0020061D" w14:paraId="11F9C3CB" w14:textId="77777777" w:rsidTr="006255A4">
        <w:trPr>
          <w:trHeight w:val="283"/>
        </w:trPr>
        <w:tc>
          <w:tcPr>
            <w:tcW w:w="1409" w:type="dxa"/>
            <w:shd w:val="clear" w:color="auto" w:fill="auto"/>
            <w:tcPrChange w:id="78" w:author="Nelly Wagner" w:date="2017-01-24T22:23:00Z">
              <w:tcPr>
                <w:tcW w:w="1409" w:type="dxa"/>
                <w:shd w:val="clear" w:color="auto" w:fill="auto"/>
              </w:tcPr>
            </w:tcPrChange>
          </w:tcPr>
          <w:p w14:paraId="39A3F7FB"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inco</w:t>
            </w:r>
          </w:p>
        </w:tc>
        <w:tc>
          <w:tcPr>
            <w:tcW w:w="6465" w:type="dxa"/>
            <w:shd w:val="clear" w:color="auto" w:fill="auto"/>
            <w:tcPrChange w:id="79" w:author="Nelly Wagner" w:date="2017-01-24T22:23:00Z">
              <w:tcPr>
                <w:tcW w:w="6465" w:type="dxa"/>
                <w:shd w:val="clear" w:color="auto" w:fill="auto"/>
              </w:tcPr>
            </w:tcPrChange>
          </w:tcPr>
          <w:p w14:paraId="626D30E6"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incomycin</w:t>
            </w:r>
          </w:p>
        </w:tc>
      </w:tr>
      <w:tr w:rsidR="0020061D" w14:paraId="5AEDF10F" w14:textId="77777777" w:rsidTr="006255A4">
        <w:trPr>
          <w:trHeight w:val="283"/>
        </w:trPr>
        <w:tc>
          <w:tcPr>
            <w:tcW w:w="1409" w:type="dxa"/>
            <w:shd w:val="clear" w:color="auto" w:fill="auto"/>
            <w:tcPrChange w:id="80" w:author="Nelly Wagner" w:date="2017-01-24T22:23:00Z">
              <w:tcPr>
                <w:tcW w:w="1409" w:type="dxa"/>
                <w:shd w:val="clear" w:color="auto" w:fill="auto"/>
              </w:tcPr>
            </w:tcPrChange>
          </w:tcPr>
          <w:p w14:paraId="35D90D3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K</w:t>
            </w:r>
          </w:p>
        </w:tc>
        <w:tc>
          <w:tcPr>
            <w:tcW w:w="6465" w:type="dxa"/>
            <w:shd w:val="clear" w:color="auto" w:fill="auto"/>
            <w:tcPrChange w:id="81" w:author="Nelly Wagner" w:date="2017-01-24T22:23:00Z">
              <w:tcPr>
                <w:tcW w:w="6465" w:type="dxa"/>
                <w:shd w:val="clear" w:color="auto" w:fill="auto"/>
              </w:tcPr>
            </w:tcPrChange>
          </w:tcPr>
          <w:p w14:paraId="62DD32A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ysogeny broth</w:t>
            </w:r>
          </w:p>
        </w:tc>
      </w:tr>
      <w:tr w:rsidR="0020061D" w14:paraId="326A0034" w14:textId="77777777" w:rsidTr="006255A4">
        <w:trPr>
          <w:trHeight w:val="283"/>
        </w:trPr>
        <w:tc>
          <w:tcPr>
            <w:tcW w:w="1409" w:type="dxa"/>
            <w:shd w:val="clear" w:color="auto" w:fill="auto"/>
            <w:tcPrChange w:id="82" w:author="Nelly Wagner" w:date="2017-01-24T22:23:00Z">
              <w:tcPr>
                <w:tcW w:w="1409" w:type="dxa"/>
                <w:shd w:val="clear" w:color="auto" w:fill="auto"/>
              </w:tcPr>
            </w:tcPrChange>
          </w:tcPr>
          <w:p w14:paraId="7545C0F6"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PS</w:t>
            </w:r>
          </w:p>
        </w:tc>
        <w:tc>
          <w:tcPr>
            <w:tcW w:w="6465" w:type="dxa"/>
            <w:shd w:val="clear" w:color="auto" w:fill="auto"/>
            <w:tcPrChange w:id="83" w:author="Nelly Wagner" w:date="2017-01-24T22:23:00Z">
              <w:tcPr>
                <w:tcW w:w="6465" w:type="dxa"/>
                <w:shd w:val="clear" w:color="auto" w:fill="auto"/>
              </w:tcPr>
            </w:tcPrChange>
          </w:tcPr>
          <w:p w14:paraId="10088885"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ipopolysaccharide</w:t>
            </w:r>
          </w:p>
        </w:tc>
      </w:tr>
      <w:tr w:rsidR="0020061D" w14:paraId="1A0EEA9D" w14:textId="77777777" w:rsidTr="006255A4">
        <w:trPr>
          <w:trHeight w:val="283"/>
        </w:trPr>
        <w:tc>
          <w:tcPr>
            <w:tcW w:w="1409" w:type="dxa"/>
            <w:shd w:val="clear" w:color="auto" w:fill="auto"/>
            <w:tcPrChange w:id="84" w:author="Nelly Wagner" w:date="2017-01-24T22:23:00Z">
              <w:tcPr>
                <w:tcW w:w="1409" w:type="dxa"/>
                <w:shd w:val="clear" w:color="auto" w:fill="auto"/>
              </w:tcPr>
            </w:tcPrChange>
          </w:tcPr>
          <w:p w14:paraId="279692F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ysC</w:t>
            </w:r>
          </w:p>
        </w:tc>
        <w:tc>
          <w:tcPr>
            <w:tcW w:w="6465" w:type="dxa"/>
            <w:shd w:val="clear" w:color="auto" w:fill="auto"/>
            <w:tcPrChange w:id="85" w:author="Nelly Wagner" w:date="2017-01-24T22:23:00Z">
              <w:tcPr>
                <w:tcW w:w="6465" w:type="dxa"/>
                <w:shd w:val="clear" w:color="auto" w:fill="auto"/>
              </w:tcPr>
            </w:tcPrChange>
          </w:tcPr>
          <w:p w14:paraId="56912A41"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Lysozyme C</w:t>
            </w:r>
          </w:p>
        </w:tc>
      </w:tr>
      <w:tr w:rsidR="0020061D" w14:paraId="1039D94D" w14:textId="77777777" w:rsidTr="006255A4">
        <w:trPr>
          <w:trHeight w:val="283"/>
        </w:trPr>
        <w:tc>
          <w:tcPr>
            <w:tcW w:w="1409" w:type="dxa"/>
            <w:shd w:val="clear" w:color="auto" w:fill="auto"/>
            <w:tcPrChange w:id="86" w:author="Nelly Wagner" w:date="2017-01-24T22:23:00Z">
              <w:tcPr>
                <w:tcW w:w="1409" w:type="dxa"/>
                <w:shd w:val="clear" w:color="auto" w:fill="auto"/>
              </w:tcPr>
            </w:tcPrChange>
          </w:tcPr>
          <w:p w14:paraId="494B4B32"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IC</w:t>
            </w:r>
          </w:p>
        </w:tc>
        <w:tc>
          <w:tcPr>
            <w:tcW w:w="6465" w:type="dxa"/>
            <w:shd w:val="clear" w:color="auto" w:fill="auto"/>
            <w:tcPrChange w:id="87" w:author="Nelly Wagner" w:date="2017-01-24T22:23:00Z">
              <w:tcPr>
                <w:tcW w:w="6465" w:type="dxa"/>
                <w:shd w:val="clear" w:color="auto" w:fill="auto"/>
              </w:tcPr>
            </w:tcPrChange>
          </w:tcPr>
          <w:p w14:paraId="6890A5E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inimum inhibitory concentration</w:t>
            </w:r>
          </w:p>
        </w:tc>
      </w:tr>
      <w:tr w:rsidR="0020061D" w14:paraId="4AC867F2" w14:textId="77777777" w:rsidTr="006255A4">
        <w:trPr>
          <w:trHeight w:val="283"/>
        </w:trPr>
        <w:tc>
          <w:tcPr>
            <w:tcW w:w="1409" w:type="dxa"/>
            <w:shd w:val="clear" w:color="auto" w:fill="auto"/>
            <w:tcPrChange w:id="88" w:author="Nelly Wagner" w:date="2017-01-24T22:23:00Z">
              <w:tcPr>
                <w:tcW w:w="1409" w:type="dxa"/>
                <w:shd w:val="clear" w:color="auto" w:fill="auto"/>
              </w:tcPr>
            </w:tcPrChange>
          </w:tcPr>
          <w:p w14:paraId="165229E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in</w:t>
            </w:r>
          </w:p>
        </w:tc>
        <w:tc>
          <w:tcPr>
            <w:tcW w:w="6465" w:type="dxa"/>
            <w:shd w:val="clear" w:color="auto" w:fill="auto"/>
            <w:tcPrChange w:id="89" w:author="Nelly Wagner" w:date="2017-01-24T22:23:00Z">
              <w:tcPr>
                <w:tcW w:w="6465" w:type="dxa"/>
                <w:shd w:val="clear" w:color="auto" w:fill="auto"/>
              </w:tcPr>
            </w:tcPrChange>
          </w:tcPr>
          <w:p w14:paraId="691E4EF8"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inutes</w:t>
            </w:r>
          </w:p>
        </w:tc>
      </w:tr>
      <w:tr w:rsidR="0020061D" w14:paraId="0F154B30" w14:textId="77777777" w:rsidTr="006255A4">
        <w:trPr>
          <w:trHeight w:val="283"/>
        </w:trPr>
        <w:tc>
          <w:tcPr>
            <w:tcW w:w="1409" w:type="dxa"/>
            <w:shd w:val="clear" w:color="auto" w:fill="auto"/>
            <w:tcPrChange w:id="90" w:author="Nelly Wagner" w:date="2017-01-24T22:23:00Z">
              <w:tcPr>
                <w:tcW w:w="1409" w:type="dxa"/>
                <w:shd w:val="clear" w:color="auto" w:fill="auto"/>
              </w:tcPr>
            </w:tcPrChange>
          </w:tcPr>
          <w:p w14:paraId="05487F51"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o</w:t>
            </w:r>
          </w:p>
        </w:tc>
        <w:tc>
          <w:tcPr>
            <w:tcW w:w="6465" w:type="dxa"/>
            <w:shd w:val="clear" w:color="auto" w:fill="auto"/>
            <w:tcPrChange w:id="91" w:author="Nelly Wagner" w:date="2017-01-24T22:23:00Z">
              <w:tcPr>
                <w:tcW w:w="6465" w:type="dxa"/>
                <w:shd w:val="clear" w:color="auto" w:fill="auto"/>
              </w:tcPr>
            </w:tcPrChange>
          </w:tcPr>
          <w:p w14:paraId="4948F614"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orpholino</w:t>
            </w:r>
          </w:p>
        </w:tc>
      </w:tr>
      <w:tr w:rsidR="0020061D" w14:paraId="57C95D78" w14:textId="77777777" w:rsidTr="006255A4">
        <w:trPr>
          <w:trHeight w:val="283"/>
        </w:trPr>
        <w:tc>
          <w:tcPr>
            <w:tcW w:w="1409" w:type="dxa"/>
            <w:shd w:val="clear" w:color="auto" w:fill="auto"/>
            <w:tcPrChange w:id="92" w:author="Nelly Wagner" w:date="2017-01-24T22:23:00Z">
              <w:tcPr>
                <w:tcW w:w="1409" w:type="dxa"/>
                <w:shd w:val="clear" w:color="auto" w:fill="auto"/>
              </w:tcPr>
            </w:tcPrChange>
          </w:tcPr>
          <w:p w14:paraId="3EF235D2"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px</w:t>
            </w:r>
          </w:p>
        </w:tc>
        <w:tc>
          <w:tcPr>
            <w:tcW w:w="6465" w:type="dxa"/>
            <w:shd w:val="clear" w:color="auto" w:fill="auto"/>
            <w:tcPrChange w:id="93" w:author="Nelly Wagner" w:date="2017-01-24T22:23:00Z">
              <w:tcPr>
                <w:tcW w:w="6465" w:type="dxa"/>
                <w:shd w:val="clear" w:color="auto" w:fill="auto"/>
              </w:tcPr>
            </w:tcPrChange>
          </w:tcPr>
          <w:p w14:paraId="6D079AC5"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Myeloperoxidase</w:t>
            </w:r>
          </w:p>
        </w:tc>
      </w:tr>
      <w:tr w:rsidR="0020061D" w14:paraId="606B8346" w14:textId="77777777" w:rsidTr="006255A4">
        <w:trPr>
          <w:trHeight w:val="283"/>
        </w:trPr>
        <w:tc>
          <w:tcPr>
            <w:tcW w:w="1409" w:type="dxa"/>
            <w:shd w:val="clear" w:color="auto" w:fill="auto"/>
            <w:tcPrChange w:id="94" w:author="Nelly Wagner" w:date="2017-01-24T22:23:00Z">
              <w:tcPr>
                <w:tcW w:w="1409" w:type="dxa"/>
                <w:shd w:val="clear" w:color="auto" w:fill="auto"/>
              </w:tcPr>
            </w:tcPrChange>
          </w:tcPr>
          <w:p w14:paraId="63139FA1"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RSA</w:t>
            </w:r>
          </w:p>
        </w:tc>
        <w:tc>
          <w:tcPr>
            <w:tcW w:w="6465" w:type="dxa"/>
            <w:shd w:val="clear" w:color="auto" w:fill="auto"/>
            <w:tcPrChange w:id="95" w:author="Nelly Wagner" w:date="2017-01-24T22:23:00Z">
              <w:tcPr>
                <w:tcW w:w="6465" w:type="dxa"/>
                <w:shd w:val="clear" w:color="auto" w:fill="auto"/>
              </w:tcPr>
            </w:tcPrChange>
          </w:tcPr>
          <w:p w14:paraId="02DFD7EE"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 xml:space="preserve"> Methicillin-resistant </w:t>
            </w:r>
            <w:r>
              <w:rPr>
                <w:rFonts w:ascii="Arial" w:eastAsia="Times New Roman" w:hAnsi="Arial" w:cs="Times New Roman"/>
                <w:i/>
                <w:iCs/>
                <w:color w:val="000000"/>
                <w:sz w:val="20"/>
                <w:szCs w:val="20"/>
                <w:lang w:eastAsia="en-GB"/>
              </w:rPr>
              <w:t>Staphylococcus aureus</w:t>
            </w:r>
          </w:p>
        </w:tc>
      </w:tr>
      <w:tr w:rsidR="0020061D" w14:paraId="6727CC90" w14:textId="77777777" w:rsidTr="006255A4">
        <w:trPr>
          <w:trHeight w:val="283"/>
        </w:trPr>
        <w:tc>
          <w:tcPr>
            <w:tcW w:w="1409" w:type="dxa"/>
            <w:shd w:val="clear" w:color="auto" w:fill="auto"/>
            <w:tcPrChange w:id="96" w:author="Nelly Wagner" w:date="2017-01-24T22:23:00Z">
              <w:tcPr>
                <w:tcW w:w="1409" w:type="dxa"/>
                <w:shd w:val="clear" w:color="auto" w:fill="auto"/>
              </w:tcPr>
            </w:tcPrChange>
          </w:tcPr>
          <w:p w14:paraId="17980F04"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yD888</w:t>
            </w:r>
          </w:p>
        </w:tc>
        <w:tc>
          <w:tcPr>
            <w:tcW w:w="6465" w:type="dxa"/>
            <w:shd w:val="clear" w:color="auto" w:fill="auto"/>
            <w:tcPrChange w:id="97" w:author="Nelly Wagner" w:date="2017-01-24T22:23:00Z">
              <w:tcPr>
                <w:tcW w:w="6465" w:type="dxa"/>
                <w:shd w:val="clear" w:color="auto" w:fill="auto"/>
              </w:tcPr>
            </w:tcPrChange>
          </w:tcPr>
          <w:p w14:paraId="3F84DD3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Myeloid differentiation primary response gene 88</w:t>
            </w:r>
          </w:p>
        </w:tc>
      </w:tr>
      <w:tr w:rsidR="0020061D" w14:paraId="4956B35B" w14:textId="77777777" w:rsidTr="006255A4">
        <w:trPr>
          <w:trHeight w:val="283"/>
        </w:trPr>
        <w:tc>
          <w:tcPr>
            <w:tcW w:w="1409" w:type="dxa"/>
            <w:shd w:val="clear" w:color="auto" w:fill="auto"/>
            <w:tcPrChange w:id="98" w:author="Nelly Wagner" w:date="2017-01-24T22:23:00Z">
              <w:tcPr>
                <w:tcW w:w="1409" w:type="dxa"/>
                <w:shd w:val="clear" w:color="auto" w:fill="auto"/>
              </w:tcPr>
            </w:tcPrChange>
          </w:tcPr>
          <w:p w14:paraId="7CDFAFF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NBT</w:t>
            </w:r>
          </w:p>
        </w:tc>
        <w:tc>
          <w:tcPr>
            <w:tcW w:w="6465" w:type="dxa"/>
            <w:shd w:val="clear" w:color="auto" w:fill="auto"/>
            <w:tcPrChange w:id="99" w:author="Nelly Wagner" w:date="2017-01-24T22:23:00Z">
              <w:tcPr>
                <w:tcW w:w="6465" w:type="dxa"/>
                <w:shd w:val="clear" w:color="auto" w:fill="auto"/>
              </w:tcPr>
            </w:tcPrChange>
          </w:tcPr>
          <w:p w14:paraId="2C6F6A88" w14:textId="77777777" w:rsidR="0020061D" w:rsidRDefault="00766C9B">
            <w:pPr>
              <w:widowControl w:val="0"/>
              <w:spacing w:line="360" w:lineRule="auto"/>
              <w:jc w:val="both"/>
              <w:rPr>
                <w:rFonts w:ascii="Arial" w:hAnsi="Arial"/>
                <w:color w:val="000000"/>
                <w:sz w:val="20"/>
                <w:szCs w:val="20"/>
              </w:rPr>
            </w:pPr>
            <w:r>
              <w:rPr>
                <w:rStyle w:val="Emphasis"/>
                <w:rFonts w:ascii="Arial" w:eastAsia="Times New Roman" w:hAnsi="Arial" w:cs="Times New Roman"/>
                <w:i w:val="0"/>
                <w:color w:val="000000"/>
                <w:sz w:val="20"/>
                <w:szCs w:val="20"/>
                <w:lang w:eastAsia="en-GB"/>
              </w:rPr>
              <w:t>Nitro blue tetrazolium</w:t>
            </w:r>
          </w:p>
        </w:tc>
      </w:tr>
      <w:tr w:rsidR="0020061D" w14:paraId="444BCB11" w14:textId="77777777" w:rsidTr="006255A4">
        <w:trPr>
          <w:trHeight w:val="283"/>
        </w:trPr>
        <w:tc>
          <w:tcPr>
            <w:tcW w:w="1409" w:type="dxa"/>
            <w:shd w:val="clear" w:color="auto" w:fill="auto"/>
            <w:tcPrChange w:id="100" w:author="Nelly Wagner" w:date="2017-01-24T22:23:00Z">
              <w:tcPr>
                <w:tcW w:w="1409" w:type="dxa"/>
                <w:shd w:val="clear" w:color="auto" w:fill="auto"/>
              </w:tcPr>
            </w:tcPrChange>
          </w:tcPr>
          <w:p w14:paraId="1E2B7CA2"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NET</w:t>
            </w:r>
          </w:p>
        </w:tc>
        <w:tc>
          <w:tcPr>
            <w:tcW w:w="6465" w:type="dxa"/>
            <w:shd w:val="clear" w:color="auto" w:fill="auto"/>
            <w:tcPrChange w:id="101" w:author="Nelly Wagner" w:date="2017-01-24T22:23:00Z">
              <w:tcPr>
                <w:tcW w:w="6465" w:type="dxa"/>
                <w:shd w:val="clear" w:color="auto" w:fill="auto"/>
              </w:tcPr>
            </w:tcPrChange>
          </w:tcPr>
          <w:p w14:paraId="05590CC6"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Neutrophil extracellular trap</w:t>
            </w:r>
          </w:p>
        </w:tc>
      </w:tr>
      <w:tr w:rsidR="0020061D" w14:paraId="5E169F02" w14:textId="77777777" w:rsidTr="006255A4">
        <w:trPr>
          <w:trHeight w:val="283"/>
        </w:trPr>
        <w:tc>
          <w:tcPr>
            <w:tcW w:w="1409" w:type="dxa"/>
            <w:shd w:val="clear" w:color="auto" w:fill="auto"/>
            <w:tcPrChange w:id="102" w:author="Nelly Wagner" w:date="2017-01-24T22:23:00Z">
              <w:tcPr>
                <w:tcW w:w="1409" w:type="dxa"/>
                <w:shd w:val="clear" w:color="auto" w:fill="auto"/>
              </w:tcPr>
            </w:tcPrChange>
          </w:tcPr>
          <w:p w14:paraId="2ABA1B6D" w14:textId="77777777" w:rsidR="0020061D" w:rsidRDefault="00766C9B">
            <w:pPr>
              <w:widowControl w:val="0"/>
              <w:spacing w:line="360" w:lineRule="auto"/>
              <w:jc w:val="both"/>
              <w:rPr>
                <w:rFonts w:ascii="Arial" w:hAnsi="Arial"/>
                <w:color w:val="000000"/>
                <w:sz w:val="20"/>
                <w:szCs w:val="20"/>
              </w:rPr>
            </w:pPr>
            <w:r>
              <w:rPr>
                <w:rFonts w:ascii="Arial" w:eastAsia="Times" w:hAnsi="Arial" w:cs="Times New Roman"/>
                <w:color w:val="000000"/>
                <w:sz w:val="20"/>
                <w:szCs w:val="20"/>
                <w:lang w:eastAsia="en-GB"/>
              </w:rPr>
              <w:t>NF</w:t>
            </w:r>
            <w:r>
              <w:rPr>
                <w:rFonts w:ascii="Arial" w:eastAsia="Arial Greek" w:hAnsi="Arial" w:cs="Times New Roman"/>
                <w:color w:val="000000"/>
                <w:sz w:val="20"/>
                <w:szCs w:val="20"/>
                <w:lang w:eastAsia="en-GB"/>
              </w:rPr>
              <w:t>κ</w:t>
            </w:r>
            <w:r>
              <w:rPr>
                <w:rFonts w:ascii="Arial" w:eastAsia="Times" w:hAnsi="Arial" w:cs="Times New Roman"/>
                <w:color w:val="000000"/>
                <w:sz w:val="20"/>
                <w:szCs w:val="20"/>
                <w:lang w:eastAsia="en-GB"/>
              </w:rPr>
              <w:t>B</w:t>
            </w:r>
          </w:p>
        </w:tc>
        <w:tc>
          <w:tcPr>
            <w:tcW w:w="6465" w:type="dxa"/>
            <w:shd w:val="clear" w:color="auto" w:fill="auto"/>
            <w:tcPrChange w:id="103" w:author="Nelly Wagner" w:date="2017-01-24T22:23:00Z">
              <w:tcPr>
                <w:tcW w:w="6465" w:type="dxa"/>
                <w:shd w:val="clear" w:color="auto" w:fill="auto"/>
              </w:tcPr>
            </w:tcPrChange>
          </w:tcPr>
          <w:p w14:paraId="40BAECAE" w14:textId="77777777" w:rsidR="0020061D" w:rsidRDefault="00766C9B">
            <w:pPr>
              <w:widowControl w:val="0"/>
              <w:spacing w:line="360" w:lineRule="auto"/>
              <w:jc w:val="both"/>
              <w:rPr>
                <w:rFonts w:ascii="Arial" w:eastAsia="Times" w:hAnsi="Arial" w:cs="Times New Roman"/>
                <w:color w:val="000000"/>
                <w:sz w:val="20"/>
                <w:szCs w:val="20"/>
                <w:lang w:eastAsia="en-GB"/>
              </w:rPr>
            </w:pPr>
            <w:r>
              <w:rPr>
                <w:rFonts w:ascii="Arial" w:eastAsia="Times" w:hAnsi="Arial" w:cs="Times New Roman"/>
                <w:color w:val="000000"/>
                <w:sz w:val="20"/>
                <w:szCs w:val="20"/>
                <w:lang w:eastAsia="en-GB"/>
              </w:rPr>
              <w:t>Nuclear factor kappa B</w:t>
            </w:r>
          </w:p>
        </w:tc>
      </w:tr>
      <w:tr w:rsidR="0020061D" w14:paraId="1875B5B0" w14:textId="77777777" w:rsidTr="006255A4">
        <w:trPr>
          <w:trHeight w:val="283"/>
        </w:trPr>
        <w:tc>
          <w:tcPr>
            <w:tcW w:w="1409" w:type="dxa"/>
            <w:shd w:val="clear" w:color="auto" w:fill="auto"/>
            <w:tcPrChange w:id="104" w:author="Nelly Wagner" w:date="2017-01-24T22:23:00Z">
              <w:tcPr>
                <w:tcW w:w="1409" w:type="dxa"/>
                <w:shd w:val="clear" w:color="auto" w:fill="auto"/>
              </w:tcPr>
            </w:tcPrChange>
          </w:tcPr>
          <w:p w14:paraId="24DEFAB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ns</w:t>
            </w:r>
          </w:p>
        </w:tc>
        <w:tc>
          <w:tcPr>
            <w:tcW w:w="6465" w:type="dxa"/>
            <w:shd w:val="clear" w:color="auto" w:fill="auto"/>
            <w:tcPrChange w:id="105" w:author="Nelly Wagner" w:date="2017-01-24T22:23:00Z">
              <w:tcPr>
                <w:tcW w:w="6465" w:type="dxa"/>
                <w:shd w:val="clear" w:color="auto" w:fill="auto"/>
              </w:tcPr>
            </w:tcPrChange>
          </w:tcPr>
          <w:p w14:paraId="194573BC"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Not significant</w:t>
            </w:r>
          </w:p>
        </w:tc>
      </w:tr>
      <w:tr w:rsidR="0020061D" w14:paraId="084885D2" w14:textId="77777777" w:rsidTr="006255A4">
        <w:trPr>
          <w:trHeight w:val="283"/>
        </w:trPr>
        <w:tc>
          <w:tcPr>
            <w:tcW w:w="1409" w:type="dxa"/>
            <w:shd w:val="clear" w:color="auto" w:fill="auto"/>
            <w:tcPrChange w:id="106" w:author="Nelly Wagner" w:date="2017-01-24T22:23:00Z">
              <w:tcPr>
                <w:tcW w:w="1409" w:type="dxa"/>
                <w:shd w:val="clear" w:color="auto" w:fill="auto"/>
              </w:tcPr>
            </w:tcPrChange>
          </w:tcPr>
          <w:p w14:paraId="76C7D1D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OD</w:t>
            </w:r>
          </w:p>
        </w:tc>
        <w:tc>
          <w:tcPr>
            <w:tcW w:w="6465" w:type="dxa"/>
            <w:shd w:val="clear" w:color="auto" w:fill="auto"/>
            <w:tcPrChange w:id="107" w:author="Nelly Wagner" w:date="2017-01-24T22:23:00Z">
              <w:tcPr>
                <w:tcW w:w="6465" w:type="dxa"/>
                <w:shd w:val="clear" w:color="auto" w:fill="auto"/>
              </w:tcPr>
            </w:tcPrChange>
          </w:tcPr>
          <w:p w14:paraId="6ACAFC93"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Optical density</w:t>
            </w:r>
          </w:p>
        </w:tc>
      </w:tr>
      <w:tr w:rsidR="0020061D" w14:paraId="2F16FA36" w14:textId="77777777" w:rsidTr="006255A4">
        <w:trPr>
          <w:trHeight w:val="283"/>
        </w:trPr>
        <w:tc>
          <w:tcPr>
            <w:tcW w:w="1409" w:type="dxa"/>
            <w:shd w:val="clear" w:color="auto" w:fill="auto"/>
            <w:tcPrChange w:id="108" w:author="Nelly Wagner" w:date="2017-01-24T22:23:00Z">
              <w:tcPr>
                <w:tcW w:w="1409" w:type="dxa"/>
                <w:shd w:val="clear" w:color="auto" w:fill="auto"/>
              </w:tcPr>
            </w:tcPrChange>
          </w:tcPr>
          <w:p w14:paraId="61428AD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BS</w:t>
            </w:r>
          </w:p>
        </w:tc>
        <w:tc>
          <w:tcPr>
            <w:tcW w:w="6465" w:type="dxa"/>
            <w:shd w:val="clear" w:color="auto" w:fill="auto"/>
            <w:tcPrChange w:id="109" w:author="Nelly Wagner" w:date="2017-01-24T22:23:00Z">
              <w:tcPr>
                <w:tcW w:w="6465" w:type="dxa"/>
                <w:shd w:val="clear" w:color="auto" w:fill="auto"/>
              </w:tcPr>
            </w:tcPrChange>
          </w:tcPr>
          <w:p w14:paraId="50D5A49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hosphate buffer saline</w:t>
            </w:r>
          </w:p>
        </w:tc>
      </w:tr>
      <w:tr w:rsidR="0020061D" w14:paraId="77DA88DE" w14:textId="77777777" w:rsidTr="006255A4">
        <w:trPr>
          <w:trHeight w:val="283"/>
        </w:trPr>
        <w:tc>
          <w:tcPr>
            <w:tcW w:w="1409" w:type="dxa"/>
            <w:shd w:val="clear" w:color="auto" w:fill="auto"/>
            <w:tcPrChange w:id="110" w:author="Nelly Wagner" w:date="2017-01-24T22:23:00Z">
              <w:tcPr>
                <w:tcW w:w="1409" w:type="dxa"/>
                <w:shd w:val="clear" w:color="auto" w:fill="auto"/>
              </w:tcPr>
            </w:tcPrChange>
          </w:tcPr>
          <w:p w14:paraId="1F89B18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BT</w:t>
            </w:r>
          </w:p>
        </w:tc>
        <w:tc>
          <w:tcPr>
            <w:tcW w:w="6465" w:type="dxa"/>
            <w:shd w:val="clear" w:color="auto" w:fill="auto"/>
            <w:tcPrChange w:id="111" w:author="Nelly Wagner" w:date="2017-01-24T22:23:00Z">
              <w:tcPr>
                <w:tcW w:w="6465" w:type="dxa"/>
                <w:shd w:val="clear" w:color="auto" w:fill="auto"/>
              </w:tcPr>
            </w:tcPrChange>
          </w:tcPr>
          <w:p w14:paraId="006D301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hosphate buffer saline Tween</w:t>
            </w:r>
          </w:p>
        </w:tc>
      </w:tr>
      <w:tr w:rsidR="0020061D" w14:paraId="343AE9A3" w14:textId="77777777" w:rsidTr="006255A4">
        <w:trPr>
          <w:trHeight w:val="283"/>
        </w:trPr>
        <w:tc>
          <w:tcPr>
            <w:tcW w:w="1409" w:type="dxa"/>
            <w:shd w:val="clear" w:color="auto" w:fill="auto"/>
            <w:tcPrChange w:id="112" w:author="Nelly Wagner" w:date="2017-01-24T22:23:00Z">
              <w:tcPr>
                <w:tcW w:w="1409" w:type="dxa"/>
                <w:shd w:val="clear" w:color="auto" w:fill="auto"/>
              </w:tcPr>
            </w:tcPrChange>
          </w:tcPr>
          <w:p w14:paraId="15C1946E"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CR</w:t>
            </w:r>
          </w:p>
        </w:tc>
        <w:tc>
          <w:tcPr>
            <w:tcW w:w="6465" w:type="dxa"/>
            <w:shd w:val="clear" w:color="auto" w:fill="auto"/>
            <w:tcPrChange w:id="113" w:author="Nelly Wagner" w:date="2017-01-24T22:23:00Z">
              <w:tcPr>
                <w:tcW w:w="6465" w:type="dxa"/>
                <w:shd w:val="clear" w:color="auto" w:fill="auto"/>
              </w:tcPr>
            </w:tcPrChange>
          </w:tcPr>
          <w:p w14:paraId="3E67EEA4"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olymerase chain reaction</w:t>
            </w:r>
          </w:p>
        </w:tc>
      </w:tr>
      <w:tr w:rsidR="0020061D" w14:paraId="63EE4585" w14:textId="77777777" w:rsidTr="006255A4">
        <w:trPr>
          <w:trHeight w:val="283"/>
        </w:trPr>
        <w:tc>
          <w:tcPr>
            <w:tcW w:w="1409" w:type="dxa"/>
            <w:shd w:val="clear" w:color="auto" w:fill="auto"/>
            <w:tcPrChange w:id="114" w:author="Nelly Wagner" w:date="2017-01-24T22:23:00Z">
              <w:tcPr>
                <w:tcW w:w="1409" w:type="dxa"/>
                <w:shd w:val="clear" w:color="auto" w:fill="auto"/>
              </w:tcPr>
            </w:tcPrChange>
          </w:tcPr>
          <w:p w14:paraId="5321E6CF"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FA</w:t>
            </w:r>
          </w:p>
        </w:tc>
        <w:tc>
          <w:tcPr>
            <w:tcW w:w="6465" w:type="dxa"/>
            <w:shd w:val="clear" w:color="auto" w:fill="auto"/>
            <w:tcPrChange w:id="115" w:author="Nelly Wagner" w:date="2017-01-24T22:23:00Z">
              <w:tcPr>
                <w:tcW w:w="6465" w:type="dxa"/>
                <w:shd w:val="clear" w:color="auto" w:fill="auto"/>
              </w:tcPr>
            </w:tcPrChange>
          </w:tcPr>
          <w:p w14:paraId="56A06FCF"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araformaldehyde</w:t>
            </w:r>
          </w:p>
        </w:tc>
      </w:tr>
      <w:tr w:rsidR="0020061D" w14:paraId="70AB7A83" w14:textId="77777777" w:rsidTr="006255A4">
        <w:trPr>
          <w:trHeight w:val="283"/>
        </w:trPr>
        <w:tc>
          <w:tcPr>
            <w:tcW w:w="1409" w:type="dxa"/>
            <w:shd w:val="clear" w:color="auto" w:fill="auto"/>
            <w:tcPrChange w:id="116" w:author="Nelly Wagner" w:date="2017-01-24T22:23:00Z">
              <w:tcPr>
                <w:tcW w:w="1409" w:type="dxa"/>
                <w:shd w:val="clear" w:color="auto" w:fill="auto"/>
              </w:tcPr>
            </w:tcPrChange>
          </w:tcPr>
          <w:p w14:paraId="46EDD9AE"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G</w:t>
            </w:r>
          </w:p>
        </w:tc>
        <w:tc>
          <w:tcPr>
            <w:tcW w:w="6465" w:type="dxa"/>
            <w:shd w:val="clear" w:color="auto" w:fill="auto"/>
            <w:tcPrChange w:id="117" w:author="Nelly Wagner" w:date="2017-01-24T22:23:00Z">
              <w:tcPr>
                <w:tcW w:w="6465" w:type="dxa"/>
                <w:shd w:val="clear" w:color="auto" w:fill="auto"/>
              </w:tcPr>
            </w:tcPrChange>
          </w:tcPr>
          <w:p w14:paraId="2DC4C44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eptidoglycan</w:t>
            </w:r>
          </w:p>
        </w:tc>
      </w:tr>
      <w:tr w:rsidR="0020061D" w14:paraId="6F061353" w14:textId="77777777" w:rsidTr="006255A4">
        <w:trPr>
          <w:trHeight w:val="283"/>
        </w:trPr>
        <w:tc>
          <w:tcPr>
            <w:tcW w:w="1409" w:type="dxa"/>
            <w:shd w:val="clear" w:color="auto" w:fill="auto"/>
            <w:tcPrChange w:id="118" w:author="Nelly Wagner" w:date="2017-01-24T22:23:00Z">
              <w:tcPr>
                <w:tcW w:w="1409" w:type="dxa"/>
                <w:shd w:val="clear" w:color="auto" w:fill="auto"/>
              </w:tcPr>
            </w:tcPrChange>
          </w:tcPr>
          <w:p w14:paraId="7D87EACC"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VL</w:t>
            </w:r>
          </w:p>
        </w:tc>
        <w:tc>
          <w:tcPr>
            <w:tcW w:w="6465" w:type="dxa"/>
            <w:shd w:val="clear" w:color="auto" w:fill="auto"/>
            <w:tcPrChange w:id="119" w:author="Nelly Wagner" w:date="2017-01-24T22:23:00Z">
              <w:tcPr>
                <w:tcW w:w="6465" w:type="dxa"/>
                <w:shd w:val="clear" w:color="auto" w:fill="auto"/>
              </w:tcPr>
            </w:tcPrChange>
          </w:tcPr>
          <w:p w14:paraId="62479403"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Panton-Valentine leukocidin</w:t>
            </w:r>
          </w:p>
        </w:tc>
      </w:tr>
      <w:tr w:rsidR="0020061D" w14:paraId="443F467B" w14:textId="77777777" w:rsidTr="006255A4">
        <w:trPr>
          <w:trHeight w:val="283"/>
        </w:trPr>
        <w:tc>
          <w:tcPr>
            <w:tcW w:w="1409" w:type="dxa"/>
            <w:shd w:val="clear" w:color="auto" w:fill="auto"/>
            <w:tcPrChange w:id="120" w:author="Nelly Wagner" w:date="2017-01-24T22:23:00Z">
              <w:tcPr>
                <w:tcW w:w="1409" w:type="dxa"/>
                <w:shd w:val="clear" w:color="auto" w:fill="auto"/>
              </w:tcPr>
            </w:tcPrChange>
          </w:tcPr>
          <w:p w14:paraId="572047FE"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RFP</w:t>
            </w:r>
          </w:p>
        </w:tc>
        <w:tc>
          <w:tcPr>
            <w:tcW w:w="6465" w:type="dxa"/>
            <w:shd w:val="clear" w:color="auto" w:fill="auto"/>
            <w:tcPrChange w:id="121" w:author="Nelly Wagner" w:date="2017-01-24T22:23:00Z">
              <w:tcPr>
                <w:tcW w:w="6465" w:type="dxa"/>
                <w:shd w:val="clear" w:color="auto" w:fill="auto"/>
              </w:tcPr>
            </w:tcPrChange>
          </w:tcPr>
          <w:p w14:paraId="0C76CA65"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Red fluorescent protein</w:t>
            </w:r>
          </w:p>
        </w:tc>
      </w:tr>
      <w:tr w:rsidR="0020061D" w14:paraId="54ABC32B" w14:textId="77777777" w:rsidTr="006255A4">
        <w:trPr>
          <w:trHeight w:val="283"/>
        </w:trPr>
        <w:tc>
          <w:tcPr>
            <w:tcW w:w="1409" w:type="dxa"/>
            <w:shd w:val="clear" w:color="auto" w:fill="auto"/>
            <w:tcPrChange w:id="122" w:author="Nelly Wagner" w:date="2017-01-24T22:23:00Z">
              <w:tcPr>
                <w:tcW w:w="1409" w:type="dxa"/>
                <w:shd w:val="clear" w:color="auto" w:fill="auto"/>
              </w:tcPr>
            </w:tcPrChange>
          </w:tcPr>
          <w:p w14:paraId="4A7FA29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RNA</w:t>
            </w:r>
          </w:p>
        </w:tc>
        <w:tc>
          <w:tcPr>
            <w:tcW w:w="6465" w:type="dxa"/>
            <w:shd w:val="clear" w:color="auto" w:fill="auto"/>
            <w:tcPrChange w:id="123" w:author="Nelly Wagner" w:date="2017-01-24T22:23:00Z">
              <w:tcPr>
                <w:tcW w:w="6465" w:type="dxa"/>
                <w:shd w:val="clear" w:color="auto" w:fill="auto"/>
              </w:tcPr>
            </w:tcPrChange>
          </w:tcPr>
          <w:p w14:paraId="1D8D66C1"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Ribonucleic acid</w:t>
            </w:r>
          </w:p>
        </w:tc>
      </w:tr>
      <w:tr w:rsidR="0020061D" w14:paraId="7A74D1F1" w14:textId="77777777" w:rsidTr="006255A4">
        <w:trPr>
          <w:trHeight w:val="283"/>
        </w:trPr>
        <w:tc>
          <w:tcPr>
            <w:tcW w:w="1409" w:type="dxa"/>
            <w:shd w:val="clear" w:color="auto" w:fill="auto"/>
            <w:tcPrChange w:id="124" w:author="Nelly Wagner" w:date="2017-01-24T22:23:00Z">
              <w:tcPr>
                <w:tcW w:w="1409" w:type="dxa"/>
                <w:shd w:val="clear" w:color="auto" w:fill="auto"/>
              </w:tcPr>
            </w:tcPrChange>
          </w:tcPr>
          <w:p w14:paraId="5C6B2648"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rpm</w:t>
            </w:r>
          </w:p>
        </w:tc>
        <w:tc>
          <w:tcPr>
            <w:tcW w:w="6465" w:type="dxa"/>
            <w:shd w:val="clear" w:color="auto" w:fill="auto"/>
            <w:tcPrChange w:id="125" w:author="Nelly Wagner" w:date="2017-01-24T22:23:00Z">
              <w:tcPr>
                <w:tcW w:w="6465" w:type="dxa"/>
                <w:shd w:val="clear" w:color="auto" w:fill="auto"/>
              </w:tcPr>
            </w:tcPrChange>
          </w:tcPr>
          <w:p w14:paraId="15A873F2"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Revolutions per minute</w:t>
            </w:r>
          </w:p>
        </w:tc>
      </w:tr>
      <w:tr w:rsidR="0020061D" w14:paraId="686FB86B" w14:textId="77777777" w:rsidTr="006255A4">
        <w:trPr>
          <w:trHeight w:val="283"/>
        </w:trPr>
        <w:tc>
          <w:tcPr>
            <w:tcW w:w="1409" w:type="dxa"/>
            <w:shd w:val="clear" w:color="auto" w:fill="auto"/>
            <w:tcPrChange w:id="126" w:author="Nelly Wagner" w:date="2017-01-24T22:23:00Z">
              <w:tcPr>
                <w:tcW w:w="1409" w:type="dxa"/>
                <w:shd w:val="clear" w:color="auto" w:fill="auto"/>
              </w:tcPr>
            </w:tcPrChange>
          </w:tcPr>
          <w:p w14:paraId="6EA7123E" w14:textId="77777777" w:rsidR="0020061D" w:rsidRDefault="00766C9B">
            <w:pPr>
              <w:widowControl w:val="0"/>
              <w:spacing w:line="360" w:lineRule="auto"/>
              <w:jc w:val="both"/>
              <w:rPr>
                <w:rFonts w:ascii="Arial" w:eastAsia="Times" w:hAnsi="Arial" w:cs="Times New Roman"/>
                <w:color w:val="000000"/>
                <w:sz w:val="20"/>
                <w:szCs w:val="20"/>
                <w:lang w:eastAsia="en-GB"/>
              </w:rPr>
            </w:pPr>
            <w:r>
              <w:rPr>
                <w:rFonts w:ascii="Arial" w:eastAsia="Times" w:hAnsi="Arial" w:cs="Times New Roman"/>
                <w:color w:val="000000"/>
                <w:sz w:val="20"/>
                <w:szCs w:val="20"/>
                <w:lang w:eastAsia="en-GB"/>
              </w:rPr>
              <w:t>RT-PCR</w:t>
            </w:r>
          </w:p>
        </w:tc>
        <w:tc>
          <w:tcPr>
            <w:tcW w:w="6465" w:type="dxa"/>
            <w:shd w:val="clear" w:color="auto" w:fill="auto"/>
            <w:tcPrChange w:id="127" w:author="Nelly Wagner" w:date="2017-01-24T22:23:00Z">
              <w:tcPr>
                <w:tcW w:w="6465" w:type="dxa"/>
                <w:shd w:val="clear" w:color="auto" w:fill="auto"/>
              </w:tcPr>
            </w:tcPrChange>
          </w:tcPr>
          <w:p w14:paraId="1A73D2EE" w14:textId="77777777" w:rsidR="0020061D" w:rsidRDefault="00766C9B">
            <w:pPr>
              <w:widowControl w:val="0"/>
              <w:spacing w:line="360" w:lineRule="auto"/>
              <w:jc w:val="both"/>
              <w:rPr>
                <w:rFonts w:ascii="Arial" w:eastAsia="Times" w:hAnsi="Arial" w:cs="Times New Roman"/>
                <w:color w:val="000000"/>
                <w:sz w:val="20"/>
                <w:szCs w:val="20"/>
                <w:lang w:eastAsia="en-GB"/>
              </w:rPr>
            </w:pPr>
            <w:r>
              <w:rPr>
                <w:rFonts w:ascii="Arial" w:eastAsia="Times" w:hAnsi="Arial" w:cs="Times New Roman"/>
                <w:color w:val="000000"/>
                <w:sz w:val="20"/>
                <w:szCs w:val="20"/>
                <w:lang w:eastAsia="en-GB"/>
              </w:rPr>
              <w:t>Reverse transcription polymerase chain reaction</w:t>
            </w:r>
          </w:p>
        </w:tc>
      </w:tr>
      <w:tr w:rsidR="0020061D" w14:paraId="1BF3EFE6" w14:textId="77777777" w:rsidTr="006255A4">
        <w:trPr>
          <w:trHeight w:val="283"/>
        </w:trPr>
        <w:tc>
          <w:tcPr>
            <w:tcW w:w="1409" w:type="dxa"/>
            <w:shd w:val="clear" w:color="auto" w:fill="auto"/>
            <w:tcPrChange w:id="128" w:author="Nelly Wagner" w:date="2017-01-24T22:23:00Z">
              <w:tcPr>
                <w:tcW w:w="1409" w:type="dxa"/>
                <w:shd w:val="clear" w:color="auto" w:fill="auto"/>
              </w:tcPr>
            </w:tcPrChange>
          </w:tcPr>
          <w:p w14:paraId="2102D76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w:t>
            </w:r>
          </w:p>
        </w:tc>
        <w:tc>
          <w:tcPr>
            <w:tcW w:w="6465" w:type="dxa"/>
            <w:shd w:val="clear" w:color="auto" w:fill="auto"/>
            <w:tcPrChange w:id="129" w:author="Nelly Wagner" w:date="2017-01-24T22:23:00Z">
              <w:tcPr>
                <w:tcW w:w="6465" w:type="dxa"/>
                <w:shd w:val="clear" w:color="auto" w:fill="auto"/>
              </w:tcPr>
            </w:tcPrChange>
          </w:tcPr>
          <w:p w14:paraId="050E9843"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econds</w:t>
            </w:r>
          </w:p>
        </w:tc>
      </w:tr>
      <w:tr w:rsidR="0020061D" w14:paraId="5CB290D0" w14:textId="77777777" w:rsidTr="006255A4">
        <w:trPr>
          <w:trHeight w:val="283"/>
        </w:trPr>
        <w:tc>
          <w:tcPr>
            <w:tcW w:w="1409" w:type="dxa"/>
            <w:shd w:val="clear" w:color="auto" w:fill="auto"/>
            <w:tcPrChange w:id="130" w:author="Nelly Wagner" w:date="2017-01-24T22:23:00Z">
              <w:tcPr>
                <w:tcW w:w="1409" w:type="dxa"/>
                <w:shd w:val="clear" w:color="auto" w:fill="auto"/>
              </w:tcPr>
            </w:tcPrChange>
          </w:tcPr>
          <w:p w14:paraId="78470ED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i.</w:t>
            </w:r>
          </w:p>
        </w:tc>
        <w:tc>
          <w:tcPr>
            <w:tcW w:w="6465" w:type="dxa"/>
            <w:shd w:val="clear" w:color="auto" w:fill="auto"/>
            <w:tcPrChange w:id="131" w:author="Nelly Wagner" w:date="2017-01-24T22:23:00Z">
              <w:tcPr>
                <w:tcW w:w="6465" w:type="dxa"/>
                <w:shd w:val="clear" w:color="auto" w:fill="auto"/>
              </w:tcPr>
            </w:tcPrChange>
          </w:tcPr>
          <w:p w14:paraId="59102D9C"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mall inoculum</w:t>
            </w:r>
          </w:p>
        </w:tc>
      </w:tr>
      <w:tr w:rsidR="0020061D" w14:paraId="6B262DDB" w14:textId="77777777" w:rsidTr="006255A4">
        <w:trPr>
          <w:trHeight w:val="283"/>
        </w:trPr>
        <w:tc>
          <w:tcPr>
            <w:tcW w:w="1409" w:type="dxa"/>
            <w:shd w:val="clear" w:color="auto" w:fill="auto"/>
            <w:tcPrChange w:id="132" w:author="Nelly Wagner" w:date="2017-01-24T22:23:00Z">
              <w:tcPr>
                <w:tcW w:w="1409" w:type="dxa"/>
                <w:shd w:val="clear" w:color="auto" w:fill="auto"/>
              </w:tcPr>
            </w:tcPrChange>
          </w:tcPr>
          <w:p w14:paraId="496A5EEB"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lastRenderedPageBreak/>
              <w:t>SCV</w:t>
            </w:r>
          </w:p>
        </w:tc>
        <w:tc>
          <w:tcPr>
            <w:tcW w:w="6465" w:type="dxa"/>
            <w:shd w:val="clear" w:color="auto" w:fill="auto"/>
            <w:tcPrChange w:id="133" w:author="Nelly Wagner" w:date="2017-01-24T22:23:00Z">
              <w:tcPr>
                <w:tcW w:w="6465" w:type="dxa"/>
                <w:shd w:val="clear" w:color="auto" w:fill="auto"/>
              </w:tcPr>
            </w:tcPrChange>
          </w:tcPr>
          <w:p w14:paraId="10C831AB"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mall colony variants</w:t>
            </w:r>
          </w:p>
        </w:tc>
      </w:tr>
      <w:tr w:rsidR="0020061D" w14:paraId="0944BA5A" w14:textId="77777777" w:rsidTr="006255A4">
        <w:trPr>
          <w:trHeight w:val="283"/>
        </w:trPr>
        <w:tc>
          <w:tcPr>
            <w:tcW w:w="1409" w:type="dxa"/>
            <w:shd w:val="clear" w:color="auto" w:fill="auto"/>
            <w:tcPrChange w:id="134" w:author="Nelly Wagner" w:date="2017-01-24T22:23:00Z">
              <w:tcPr>
                <w:tcW w:w="1409" w:type="dxa"/>
                <w:shd w:val="clear" w:color="auto" w:fill="auto"/>
              </w:tcPr>
            </w:tcPrChange>
          </w:tcPr>
          <w:p w14:paraId="32BA285D"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OC</w:t>
            </w:r>
          </w:p>
        </w:tc>
        <w:tc>
          <w:tcPr>
            <w:tcW w:w="6465" w:type="dxa"/>
            <w:shd w:val="clear" w:color="auto" w:fill="auto"/>
            <w:tcPrChange w:id="135" w:author="Nelly Wagner" w:date="2017-01-24T22:23:00Z">
              <w:tcPr>
                <w:tcW w:w="6465" w:type="dxa"/>
                <w:shd w:val="clear" w:color="auto" w:fill="auto"/>
              </w:tcPr>
            </w:tcPrChange>
          </w:tcPr>
          <w:p w14:paraId="2AAB50B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 xml:space="preserve">Super Optimal broth with Catabolite repression </w:t>
            </w:r>
          </w:p>
        </w:tc>
      </w:tr>
      <w:tr w:rsidR="0020061D" w14:paraId="187F39E6" w14:textId="77777777" w:rsidTr="006255A4">
        <w:trPr>
          <w:trHeight w:val="283"/>
        </w:trPr>
        <w:tc>
          <w:tcPr>
            <w:tcW w:w="1409" w:type="dxa"/>
            <w:shd w:val="clear" w:color="auto" w:fill="auto"/>
            <w:tcPrChange w:id="136" w:author="Nelly Wagner" w:date="2017-01-24T22:23:00Z">
              <w:tcPr>
                <w:tcW w:w="1409" w:type="dxa"/>
                <w:shd w:val="clear" w:color="auto" w:fill="auto"/>
              </w:tcPr>
            </w:tcPrChange>
          </w:tcPr>
          <w:p w14:paraId="2CADCCD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SC</w:t>
            </w:r>
          </w:p>
        </w:tc>
        <w:tc>
          <w:tcPr>
            <w:tcW w:w="6465" w:type="dxa"/>
            <w:shd w:val="clear" w:color="auto" w:fill="auto"/>
            <w:tcPrChange w:id="137" w:author="Nelly Wagner" w:date="2017-01-24T22:23:00Z">
              <w:tcPr>
                <w:tcW w:w="6465" w:type="dxa"/>
                <w:shd w:val="clear" w:color="auto" w:fill="auto"/>
              </w:tcPr>
            </w:tcPrChange>
          </w:tcPr>
          <w:p w14:paraId="2297114B"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Saline Sodium Citrate</w:t>
            </w:r>
          </w:p>
        </w:tc>
      </w:tr>
      <w:tr w:rsidR="0020061D" w14:paraId="23722475" w14:textId="77777777" w:rsidTr="006255A4">
        <w:trPr>
          <w:trHeight w:val="283"/>
        </w:trPr>
        <w:tc>
          <w:tcPr>
            <w:tcW w:w="1409" w:type="dxa"/>
            <w:shd w:val="clear" w:color="auto" w:fill="auto"/>
            <w:tcPrChange w:id="138" w:author="Nelly Wagner" w:date="2017-01-24T22:23:00Z">
              <w:tcPr>
                <w:tcW w:w="1409" w:type="dxa"/>
                <w:shd w:val="clear" w:color="auto" w:fill="auto"/>
              </w:tcPr>
            </w:tcPrChange>
          </w:tcPr>
          <w:p w14:paraId="63DCE340"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AE</w:t>
            </w:r>
          </w:p>
        </w:tc>
        <w:tc>
          <w:tcPr>
            <w:tcW w:w="6465" w:type="dxa"/>
            <w:shd w:val="clear" w:color="auto" w:fill="auto"/>
            <w:tcPrChange w:id="139" w:author="Nelly Wagner" w:date="2017-01-24T22:23:00Z">
              <w:tcPr>
                <w:tcW w:w="6465" w:type="dxa"/>
                <w:shd w:val="clear" w:color="auto" w:fill="auto"/>
              </w:tcPr>
            </w:tcPrChange>
          </w:tcPr>
          <w:p w14:paraId="2C06FF05"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 xml:space="preserve">Tris base, acetic acid and EDTA </w:t>
            </w:r>
          </w:p>
        </w:tc>
      </w:tr>
      <w:tr w:rsidR="0020061D" w14:paraId="7BFA7989" w14:textId="77777777" w:rsidTr="006255A4">
        <w:trPr>
          <w:trHeight w:val="283"/>
        </w:trPr>
        <w:tc>
          <w:tcPr>
            <w:tcW w:w="1409" w:type="dxa"/>
            <w:shd w:val="clear" w:color="auto" w:fill="auto"/>
            <w:tcPrChange w:id="140" w:author="Nelly Wagner" w:date="2017-01-24T22:23:00Z">
              <w:tcPr>
                <w:tcW w:w="1409" w:type="dxa"/>
                <w:shd w:val="clear" w:color="auto" w:fill="auto"/>
              </w:tcPr>
            </w:tcPrChange>
          </w:tcPr>
          <w:p w14:paraId="6CED547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E</w:t>
            </w:r>
          </w:p>
        </w:tc>
        <w:tc>
          <w:tcPr>
            <w:tcW w:w="6465" w:type="dxa"/>
            <w:shd w:val="clear" w:color="auto" w:fill="auto"/>
            <w:tcPrChange w:id="141" w:author="Nelly Wagner" w:date="2017-01-24T22:23:00Z">
              <w:tcPr>
                <w:tcW w:w="6465" w:type="dxa"/>
                <w:shd w:val="clear" w:color="auto" w:fill="auto"/>
              </w:tcPr>
            </w:tcPrChange>
          </w:tcPr>
          <w:p w14:paraId="67CE9A18"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ris-EDTA</w:t>
            </w:r>
          </w:p>
        </w:tc>
      </w:tr>
      <w:tr w:rsidR="0020061D" w14:paraId="11FB62EA" w14:textId="77777777" w:rsidTr="006255A4">
        <w:trPr>
          <w:trHeight w:val="283"/>
        </w:trPr>
        <w:tc>
          <w:tcPr>
            <w:tcW w:w="1409" w:type="dxa"/>
            <w:shd w:val="clear" w:color="auto" w:fill="auto"/>
            <w:tcPrChange w:id="142" w:author="Nelly Wagner" w:date="2017-01-24T22:23:00Z">
              <w:tcPr>
                <w:tcW w:w="1409" w:type="dxa"/>
                <w:shd w:val="clear" w:color="auto" w:fill="auto"/>
              </w:tcPr>
            </w:tcPrChange>
          </w:tcPr>
          <w:p w14:paraId="53156F69"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et</w:t>
            </w:r>
          </w:p>
        </w:tc>
        <w:tc>
          <w:tcPr>
            <w:tcW w:w="6465" w:type="dxa"/>
            <w:shd w:val="clear" w:color="auto" w:fill="auto"/>
            <w:tcPrChange w:id="143" w:author="Nelly Wagner" w:date="2017-01-24T22:23:00Z">
              <w:tcPr>
                <w:tcW w:w="6465" w:type="dxa"/>
                <w:shd w:val="clear" w:color="auto" w:fill="auto"/>
              </w:tcPr>
            </w:tcPrChange>
          </w:tcPr>
          <w:p w14:paraId="785FE5AF"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etracycline</w:t>
            </w:r>
          </w:p>
        </w:tc>
      </w:tr>
      <w:tr w:rsidR="0020061D" w14:paraId="73C6B820" w14:textId="77777777" w:rsidTr="006255A4">
        <w:trPr>
          <w:trHeight w:val="283"/>
        </w:trPr>
        <w:tc>
          <w:tcPr>
            <w:tcW w:w="1409" w:type="dxa"/>
            <w:shd w:val="clear" w:color="auto" w:fill="auto"/>
            <w:tcPrChange w:id="144" w:author="Nelly Wagner" w:date="2017-01-24T22:23:00Z">
              <w:tcPr>
                <w:tcW w:w="1409" w:type="dxa"/>
                <w:shd w:val="clear" w:color="auto" w:fill="auto"/>
              </w:tcPr>
            </w:tcPrChange>
          </w:tcPr>
          <w:p w14:paraId="740E53B1"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tet</w:t>
            </w:r>
            <w:r>
              <w:rPr>
                <w:rFonts w:ascii="Arial" w:eastAsia="Times New Roman" w:hAnsi="Arial" w:cs="Times New Roman"/>
                <w:color w:val="000000"/>
                <w:sz w:val="20"/>
                <w:szCs w:val="20"/>
                <w:vertAlign w:val="superscript"/>
                <w:lang w:eastAsia="en-GB"/>
              </w:rPr>
              <w:t>R</w:t>
            </w:r>
          </w:p>
        </w:tc>
        <w:tc>
          <w:tcPr>
            <w:tcW w:w="6465" w:type="dxa"/>
            <w:shd w:val="clear" w:color="auto" w:fill="auto"/>
            <w:tcPrChange w:id="145" w:author="Nelly Wagner" w:date="2017-01-24T22:23:00Z">
              <w:tcPr>
                <w:tcW w:w="6465" w:type="dxa"/>
                <w:shd w:val="clear" w:color="auto" w:fill="auto"/>
              </w:tcPr>
            </w:tcPrChange>
          </w:tcPr>
          <w:p w14:paraId="64AD9F57"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etracycline-resistant</w:t>
            </w:r>
          </w:p>
        </w:tc>
      </w:tr>
      <w:tr w:rsidR="0020061D" w14:paraId="5D6D3B6B" w14:textId="77777777" w:rsidTr="006255A4">
        <w:trPr>
          <w:trHeight w:val="283"/>
        </w:trPr>
        <w:tc>
          <w:tcPr>
            <w:tcW w:w="1409" w:type="dxa"/>
            <w:shd w:val="clear" w:color="auto" w:fill="auto"/>
            <w:tcPrChange w:id="146" w:author="Nelly Wagner" w:date="2017-01-24T22:23:00Z">
              <w:tcPr>
                <w:tcW w:w="1409" w:type="dxa"/>
                <w:shd w:val="clear" w:color="auto" w:fill="auto"/>
              </w:tcPr>
            </w:tcPrChange>
          </w:tcPr>
          <w:p w14:paraId="29929691"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g</w:t>
            </w:r>
          </w:p>
        </w:tc>
        <w:tc>
          <w:tcPr>
            <w:tcW w:w="6465" w:type="dxa"/>
            <w:shd w:val="clear" w:color="auto" w:fill="auto"/>
            <w:tcPrChange w:id="147" w:author="Nelly Wagner" w:date="2017-01-24T22:23:00Z">
              <w:tcPr>
                <w:tcW w:w="6465" w:type="dxa"/>
                <w:shd w:val="clear" w:color="auto" w:fill="auto"/>
              </w:tcPr>
            </w:tcPrChange>
          </w:tcPr>
          <w:p w14:paraId="77A704BA"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ransgenic</w:t>
            </w:r>
          </w:p>
        </w:tc>
      </w:tr>
      <w:tr w:rsidR="0020061D" w14:paraId="139F905A" w14:textId="77777777" w:rsidTr="006255A4">
        <w:trPr>
          <w:trHeight w:val="283"/>
        </w:trPr>
        <w:tc>
          <w:tcPr>
            <w:tcW w:w="1409" w:type="dxa"/>
            <w:shd w:val="clear" w:color="auto" w:fill="auto"/>
            <w:tcPrChange w:id="148" w:author="Nelly Wagner" w:date="2017-01-24T22:23:00Z">
              <w:tcPr>
                <w:tcW w:w="1409" w:type="dxa"/>
                <w:shd w:val="clear" w:color="auto" w:fill="auto"/>
              </w:tcPr>
            </w:tcPrChange>
          </w:tcPr>
          <w:p w14:paraId="428D6EC8"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LR</w:t>
            </w:r>
          </w:p>
        </w:tc>
        <w:tc>
          <w:tcPr>
            <w:tcW w:w="6465" w:type="dxa"/>
            <w:shd w:val="clear" w:color="auto" w:fill="auto"/>
            <w:tcPrChange w:id="149" w:author="Nelly Wagner" w:date="2017-01-24T22:23:00Z">
              <w:tcPr>
                <w:tcW w:w="6465" w:type="dxa"/>
                <w:shd w:val="clear" w:color="auto" w:fill="auto"/>
              </w:tcPr>
            </w:tcPrChange>
          </w:tcPr>
          <w:p w14:paraId="46DFD29C" w14:textId="77777777" w:rsidR="0020061D" w:rsidRDefault="00766C9B">
            <w:pPr>
              <w:pStyle w:val="TextBody"/>
              <w:widowControl w:val="0"/>
              <w:spacing w:after="0"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Toll-like receptors</w:t>
            </w:r>
          </w:p>
        </w:tc>
      </w:tr>
      <w:tr w:rsidR="0020061D" w14:paraId="3CE3AA45" w14:textId="77777777" w:rsidTr="006255A4">
        <w:trPr>
          <w:trHeight w:val="283"/>
        </w:trPr>
        <w:tc>
          <w:tcPr>
            <w:tcW w:w="1409" w:type="dxa"/>
            <w:shd w:val="clear" w:color="auto" w:fill="auto"/>
            <w:tcPrChange w:id="150" w:author="Nelly Wagner" w:date="2017-01-24T22:23:00Z">
              <w:tcPr>
                <w:tcW w:w="1409" w:type="dxa"/>
                <w:shd w:val="clear" w:color="auto" w:fill="auto"/>
              </w:tcPr>
            </w:tcPrChange>
          </w:tcPr>
          <w:p w14:paraId="6B7192D3"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v/v</w:t>
            </w:r>
          </w:p>
        </w:tc>
        <w:tc>
          <w:tcPr>
            <w:tcW w:w="6465" w:type="dxa"/>
            <w:shd w:val="clear" w:color="auto" w:fill="auto"/>
            <w:tcPrChange w:id="151" w:author="Nelly Wagner" w:date="2017-01-24T22:23:00Z">
              <w:tcPr>
                <w:tcW w:w="6465" w:type="dxa"/>
                <w:shd w:val="clear" w:color="auto" w:fill="auto"/>
              </w:tcPr>
            </w:tcPrChange>
          </w:tcPr>
          <w:p w14:paraId="7F1AA973"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Volume per volume</w:t>
            </w:r>
          </w:p>
        </w:tc>
      </w:tr>
      <w:tr w:rsidR="0020061D" w14:paraId="5681BB89" w14:textId="77777777" w:rsidTr="006255A4">
        <w:trPr>
          <w:trHeight w:val="283"/>
        </w:trPr>
        <w:tc>
          <w:tcPr>
            <w:tcW w:w="1409" w:type="dxa"/>
            <w:shd w:val="clear" w:color="auto" w:fill="auto"/>
            <w:tcPrChange w:id="152" w:author="Nelly Wagner" w:date="2017-01-24T22:23:00Z">
              <w:tcPr>
                <w:tcW w:w="1409" w:type="dxa"/>
                <w:shd w:val="clear" w:color="auto" w:fill="auto"/>
              </w:tcPr>
            </w:tcPrChange>
          </w:tcPr>
          <w:p w14:paraId="0507FEE6"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w/v</w:t>
            </w:r>
          </w:p>
        </w:tc>
        <w:tc>
          <w:tcPr>
            <w:tcW w:w="6465" w:type="dxa"/>
            <w:shd w:val="clear" w:color="auto" w:fill="auto"/>
            <w:tcPrChange w:id="153" w:author="Nelly Wagner" w:date="2017-01-24T22:23:00Z">
              <w:tcPr>
                <w:tcW w:w="6465" w:type="dxa"/>
                <w:shd w:val="clear" w:color="auto" w:fill="auto"/>
              </w:tcPr>
            </w:tcPrChange>
          </w:tcPr>
          <w:p w14:paraId="1ECA6B43" w14:textId="77777777" w:rsidR="0020061D" w:rsidRDefault="00766C9B">
            <w:pPr>
              <w:widowControl w:val="0"/>
              <w:spacing w:line="360" w:lineRule="auto"/>
              <w:jc w:val="both"/>
              <w:rPr>
                <w:rFonts w:ascii="Arial" w:hAnsi="Arial"/>
                <w:color w:val="000000"/>
                <w:sz w:val="20"/>
                <w:szCs w:val="20"/>
              </w:rPr>
            </w:pPr>
            <w:r>
              <w:rPr>
                <w:rFonts w:ascii="Arial" w:eastAsia="Times New Roman" w:hAnsi="Arial" w:cs="Times New Roman"/>
                <w:color w:val="000000"/>
                <w:sz w:val="20"/>
                <w:szCs w:val="20"/>
                <w:lang w:eastAsia="en-GB"/>
              </w:rPr>
              <w:t>Weight per volume</w:t>
            </w:r>
          </w:p>
        </w:tc>
      </w:tr>
      <w:tr w:rsidR="0020061D" w14:paraId="1DB406D2" w14:textId="77777777" w:rsidTr="006255A4">
        <w:trPr>
          <w:trHeight w:val="283"/>
        </w:trPr>
        <w:tc>
          <w:tcPr>
            <w:tcW w:w="1409" w:type="dxa"/>
            <w:shd w:val="clear" w:color="auto" w:fill="auto"/>
            <w:tcPrChange w:id="154" w:author="Nelly Wagner" w:date="2017-01-24T22:23:00Z">
              <w:tcPr>
                <w:tcW w:w="1409" w:type="dxa"/>
                <w:shd w:val="clear" w:color="auto" w:fill="auto"/>
              </w:tcPr>
            </w:tcPrChange>
          </w:tcPr>
          <w:p w14:paraId="4A045A93"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WT</w:t>
            </w:r>
          </w:p>
        </w:tc>
        <w:tc>
          <w:tcPr>
            <w:tcW w:w="6465" w:type="dxa"/>
            <w:shd w:val="clear" w:color="auto" w:fill="auto"/>
            <w:tcPrChange w:id="155" w:author="Nelly Wagner" w:date="2017-01-24T22:23:00Z">
              <w:tcPr>
                <w:tcW w:w="6465" w:type="dxa"/>
                <w:shd w:val="clear" w:color="auto" w:fill="auto"/>
              </w:tcPr>
            </w:tcPrChange>
          </w:tcPr>
          <w:p w14:paraId="24139125"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Wild-type</w:t>
            </w:r>
          </w:p>
        </w:tc>
      </w:tr>
      <w:tr w:rsidR="0020061D" w14:paraId="11B5E7FC" w14:textId="77777777" w:rsidTr="006255A4">
        <w:trPr>
          <w:trHeight w:val="283"/>
        </w:trPr>
        <w:tc>
          <w:tcPr>
            <w:tcW w:w="1409" w:type="dxa"/>
            <w:shd w:val="clear" w:color="auto" w:fill="auto"/>
            <w:tcPrChange w:id="156" w:author="Nelly Wagner" w:date="2017-01-24T22:23:00Z">
              <w:tcPr>
                <w:tcW w:w="1409" w:type="dxa"/>
                <w:shd w:val="clear" w:color="auto" w:fill="auto"/>
              </w:tcPr>
            </w:tcPrChange>
          </w:tcPr>
          <w:p w14:paraId="1E76599E"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YFP</w:t>
            </w:r>
          </w:p>
        </w:tc>
        <w:tc>
          <w:tcPr>
            <w:tcW w:w="6465" w:type="dxa"/>
            <w:shd w:val="clear" w:color="auto" w:fill="auto"/>
            <w:tcPrChange w:id="157" w:author="Nelly Wagner" w:date="2017-01-24T22:23:00Z">
              <w:tcPr>
                <w:tcW w:w="6465" w:type="dxa"/>
                <w:shd w:val="clear" w:color="auto" w:fill="auto"/>
              </w:tcPr>
            </w:tcPrChange>
          </w:tcPr>
          <w:p w14:paraId="3D58C622" w14:textId="77777777" w:rsidR="0020061D" w:rsidRDefault="00766C9B">
            <w:pPr>
              <w:widowControl w:val="0"/>
              <w:spacing w:line="360" w:lineRule="auto"/>
              <w:jc w:val="both"/>
              <w:rPr>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Yellow fluorescent protein</w:t>
            </w:r>
          </w:p>
        </w:tc>
      </w:tr>
    </w:tbl>
    <w:p w14:paraId="0A917C07" w14:textId="4CF29524" w:rsidR="006255A4" w:rsidRDefault="00766C9B">
      <w:pPr>
        <w:spacing w:line="360" w:lineRule="auto"/>
        <w:jc w:val="both"/>
        <w:rPr>
          <w:ins w:id="158" w:author="Nelly Wagner" w:date="2017-01-24T22:24:00Z"/>
          <w:rFonts w:ascii="Arial" w:eastAsia="Times New Roman" w:hAnsi="Arial" w:cs="Times New Roman"/>
          <w:color w:val="000000"/>
          <w:sz w:val="20"/>
          <w:szCs w:val="20"/>
          <w:lang w:eastAsia="en-GB"/>
        </w:rPr>
      </w:pPr>
      <w:r>
        <w:rPr>
          <w:rFonts w:ascii="Arial" w:eastAsia="Times New Roman" w:hAnsi="Arial" w:cs="Times New Roman"/>
          <w:color w:val="000000"/>
          <w:sz w:val="20"/>
          <w:szCs w:val="20"/>
          <w:lang w:eastAsia="en-GB"/>
        </w:rPr>
        <w:t xml:space="preserve"> </w:t>
      </w:r>
    </w:p>
    <w:p w14:paraId="11507739" w14:textId="77777777" w:rsidR="006255A4" w:rsidRDefault="006255A4">
      <w:pPr>
        <w:suppressAutoHyphens w:val="0"/>
        <w:rPr>
          <w:ins w:id="159" w:author="Nelly Wagner" w:date="2017-01-24T22:24:00Z"/>
          <w:rFonts w:ascii="Arial" w:eastAsia="Times New Roman" w:hAnsi="Arial" w:cs="Times New Roman"/>
          <w:color w:val="000000"/>
          <w:sz w:val="20"/>
          <w:szCs w:val="20"/>
          <w:lang w:eastAsia="en-GB"/>
        </w:rPr>
      </w:pPr>
      <w:ins w:id="160" w:author="Nelly Wagner" w:date="2017-01-24T22:24:00Z">
        <w:r>
          <w:rPr>
            <w:rFonts w:ascii="Arial" w:eastAsia="Times New Roman" w:hAnsi="Arial" w:cs="Times New Roman"/>
            <w:color w:val="000000"/>
            <w:sz w:val="20"/>
            <w:szCs w:val="20"/>
            <w:lang w:eastAsia="en-GB"/>
          </w:rPr>
          <w:br w:type="page"/>
        </w:r>
      </w:ins>
    </w:p>
    <w:p w14:paraId="5A0A01C4" w14:textId="77777777" w:rsidR="0020061D" w:rsidRDefault="0020061D">
      <w:pPr>
        <w:spacing w:line="360" w:lineRule="auto"/>
        <w:jc w:val="both"/>
        <w:rPr>
          <w:rFonts w:ascii="Arial" w:eastAsia="Times New Roman" w:hAnsi="Arial" w:cs="Times New Roman"/>
          <w:color w:val="000000"/>
          <w:sz w:val="20"/>
          <w:szCs w:val="20"/>
          <w:lang w:eastAsia="en-GB"/>
        </w:rPr>
      </w:pPr>
    </w:p>
    <w:p w14:paraId="0A4FC4FB" w14:textId="77777777" w:rsidR="0020061D" w:rsidRDefault="00766C9B">
      <w:pPr>
        <w:pStyle w:val="ContentsHeading"/>
      </w:pPr>
      <w:r>
        <w:t>Table of Contents</w:t>
      </w:r>
    </w:p>
    <w:p w14:paraId="314479A5" w14:textId="58D5B322" w:rsidR="0020061D" w:rsidRDefault="00766C9B">
      <w:pPr>
        <w:pStyle w:val="Contents1"/>
        <w:tabs>
          <w:tab w:val="right" w:leader="dot" w:pos="8504"/>
        </w:tabs>
      </w:pPr>
      <w:r>
        <w:fldChar w:fldCharType="begin"/>
      </w:r>
      <w:r>
        <w:instrText>TOC \f \t "Chapter title,1,3.1.,3,3.1.1.,4,3.1.1.1.,5" \h</w:instrText>
      </w:r>
      <w:r>
        <w:fldChar w:fldCharType="separate"/>
      </w:r>
      <w:r>
        <w:rPr>
          <w:rFonts w:ascii="Arial" w:hAnsi="Arial"/>
          <w:sz w:val="20"/>
          <w:szCs w:val="20"/>
        </w:rPr>
        <w:t>Abstract</w:t>
      </w:r>
      <w:r>
        <w:rPr>
          <w:rFonts w:ascii="Arial" w:hAnsi="Arial"/>
          <w:sz w:val="20"/>
          <w:szCs w:val="20"/>
        </w:rPr>
        <w:tab/>
        <w:t>i</w:t>
      </w:r>
    </w:p>
    <w:p w14:paraId="2AFB8C14" w14:textId="092353D3" w:rsidR="0020061D" w:rsidRDefault="00766C9B">
      <w:pPr>
        <w:pStyle w:val="Contents1"/>
        <w:tabs>
          <w:tab w:val="right" w:leader="dot" w:pos="8504"/>
        </w:tabs>
        <w:rPr>
          <w:rFonts w:ascii="Arial" w:hAnsi="Arial"/>
          <w:sz w:val="20"/>
          <w:szCs w:val="20"/>
        </w:rPr>
      </w:pPr>
      <w:r>
        <w:rPr>
          <w:rFonts w:ascii="Arial" w:hAnsi="Arial"/>
          <w:sz w:val="20"/>
          <w:szCs w:val="20"/>
        </w:rPr>
        <w:t>Publications arising from this work</w:t>
      </w:r>
      <w:ins w:id="161" w:author="Nelly Wagner" w:date="2017-01-23T18:42:00Z">
        <w:r w:rsidR="00612EDF">
          <w:rPr>
            <w:rFonts w:ascii="Arial" w:hAnsi="Arial"/>
            <w:sz w:val="20"/>
            <w:szCs w:val="20"/>
          </w:rPr>
          <w:t>………………………………………………………………………i</w:t>
        </w:r>
      </w:ins>
    </w:p>
    <w:p w14:paraId="0F39ACA4" w14:textId="77777777" w:rsidR="0020061D" w:rsidRDefault="00766C9B">
      <w:pPr>
        <w:pStyle w:val="Contents1"/>
        <w:tabs>
          <w:tab w:val="right" w:leader="dot" w:pos="8504"/>
        </w:tabs>
        <w:rPr>
          <w:rFonts w:ascii="Arial" w:hAnsi="Arial"/>
          <w:sz w:val="20"/>
          <w:szCs w:val="20"/>
        </w:rPr>
      </w:pPr>
      <w:r>
        <w:rPr>
          <w:rFonts w:ascii="Arial" w:hAnsi="Arial"/>
          <w:sz w:val="20"/>
          <w:szCs w:val="20"/>
        </w:rPr>
        <w:t>Acknowledgements</w:t>
      </w:r>
      <w:r>
        <w:rPr>
          <w:rFonts w:ascii="Arial" w:hAnsi="Arial"/>
          <w:sz w:val="20"/>
          <w:szCs w:val="20"/>
        </w:rPr>
        <w:tab/>
        <w:t>ii</w:t>
      </w:r>
    </w:p>
    <w:p w14:paraId="32A0CD18" w14:textId="77777777" w:rsidR="0020061D" w:rsidRDefault="00766C9B">
      <w:pPr>
        <w:pStyle w:val="Contents1"/>
        <w:tabs>
          <w:tab w:val="right" w:leader="dot" w:pos="8504"/>
        </w:tabs>
        <w:rPr>
          <w:rFonts w:ascii="Arial" w:hAnsi="Arial"/>
          <w:sz w:val="20"/>
          <w:szCs w:val="20"/>
        </w:rPr>
      </w:pPr>
      <w:r>
        <w:rPr>
          <w:rFonts w:ascii="Arial" w:hAnsi="Arial"/>
          <w:sz w:val="20"/>
          <w:szCs w:val="20"/>
        </w:rPr>
        <w:softHyphen/>
        <w:t>Abbreviations</w:t>
      </w:r>
      <w:r>
        <w:rPr>
          <w:rFonts w:ascii="Arial" w:hAnsi="Arial"/>
          <w:sz w:val="20"/>
          <w:szCs w:val="20"/>
        </w:rPr>
        <w:tab/>
        <w:t>iii</w:t>
      </w:r>
    </w:p>
    <w:p w14:paraId="5DE8F06D" w14:textId="28260B15" w:rsidR="0020061D" w:rsidRDefault="00766C9B">
      <w:pPr>
        <w:pStyle w:val="Contents1"/>
        <w:tabs>
          <w:tab w:val="right" w:leader="dot" w:pos="8504"/>
        </w:tabs>
        <w:rPr>
          <w:rFonts w:ascii="Arial" w:hAnsi="Arial"/>
          <w:sz w:val="20"/>
          <w:szCs w:val="20"/>
        </w:rPr>
      </w:pPr>
      <w:r>
        <w:rPr>
          <w:rFonts w:ascii="Arial" w:hAnsi="Arial"/>
          <w:sz w:val="20"/>
          <w:szCs w:val="20"/>
        </w:rPr>
        <w:t>Table of contents</w:t>
      </w:r>
      <w:r>
        <w:rPr>
          <w:rFonts w:ascii="Arial" w:hAnsi="Arial"/>
          <w:sz w:val="20"/>
          <w:szCs w:val="20"/>
        </w:rPr>
        <w:tab/>
        <w:t>v</w:t>
      </w:r>
      <w:ins w:id="162" w:author="Nelly Wagner" w:date="2017-01-24T22:25:00Z">
        <w:r w:rsidR="00323ED0">
          <w:rPr>
            <w:rFonts w:ascii="Arial" w:hAnsi="Arial"/>
            <w:sz w:val="20"/>
            <w:szCs w:val="20"/>
          </w:rPr>
          <w:t>i</w:t>
        </w:r>
      </w:ins>
    </w:p>
    <w:p w14:paraId="4C5C7637" w14:textId="22613648" w:rsidR="0020061D" w:rsidRDefault="00766C9B">
      <w:pPr>
        <w:pStyle w:val="Contents1"/>
        <w:tabs>
          <w:tab w:val="right" w:leader="dot" w:pos="8504"/>
        </w:tabs>
        <w:rPr>
          <w:rFonts w:ascii="Arial" w:hAnsi="Arial"/>
          <w:sz w:val="20"/>
          <w:szCs w:val="20"/>
        </w:rPr>
      </w:pPr>
      <w:r>
        <w:rPr>
          <w:rFonts w:ascii="Arial" w:hAnsi="Arial"/>
          <w:sz w:val="20"/>
          <w:szCs w:val="20"/>
        </w:rPr>
        <w:t>List of figures</w:t>
      </w:r>
      <w:r>
        <w:rPr>
          <w:rFonts w:ascii="Arial" w:hAnsi="Arial"/>
          <w:sz w:val="20"/>
          <w:szCs w:val="20"/>
        </w:rPr>
        <w:tab/>
      </w:r>
      <w:ins w:id="163" w:author="Nelly Wagner" w:date="2017-01-23T19:52:00Z">
        <w:r w:rsidR="0018043C">
          <w:rPr>
            <w:rFonts w:ascii="Arial" w:hAnsi="Arial"/>
            <w:sz w:val="20"/>
            <w:szCs w:val="20"/>
          </w:rPr>
          <w:t>ix</w:t>
        </w:r>
      </w:ins>
      <w:del w:id="164" w:author="Nelly Wagner" w:date="2017-01-23T19:52:00Z">
        <w:r w:rsidDel="0018043C">
          <w:rPr>
            <w:rFonts w:ascii="Arial" w:hAnsi="Arial"/>
            <w:sz w:val="20"/>
            <w:szCs w:val="20"/>
          </w:rPr>
          <w:delText>viii</w:delText>
        </w:r>
      </w:del>
    </w:p>
    <w:p w14:paraId="122FF60C" w14:textId="3828CA74" w:rsidR="0020061D" w:rsidRDefault="00766C9B">
      <w:pPr>
        <w:pStyle w:val="Contents1"/>
        <w:tabs>
          <w:tab w:val="right" w:leader="dot" w:pos="8504"/>
        </w:tabs>
        <w:rPr>
          <w:rFonts w:ascii="Arial" w:hAnsi="Arial"/>
          <w:sz w:val="20"/>
          <w:szCs w:val="20"/>
        </w:rPr>
      </w:pPr>
      <w:r>
        <w:rPr>
          <w:rFonts w:ascii="Arial" w:hAnsi="Arial"/>
          <w:sz w:val="20"/>
          <w:szCs w:val="20"/>
        </w:rPr>
        <w:t>List of tables</w:t>
      </w:r>
      <w:r>
        <w:rPr>
          <w:rFonts w:ascii="Arial" w:hAnsi="Arial"/>
          <w:sz w:val="20"/>
          <w:szCs w:val="20"/>
        </w:rPr>
        <w:tab/>
      </w:r>
      <w:ins w:id="165" w:author="Nelly Wagner" w:date="2017-01-23T19:52:00Z">
        <w:r w:rsidR="0018043C">
          <w:rPr>
            <w:rFonts w:ascii="Arial" w:hAnsi="Arial"/>
            <w:sz w:val="20"/>
            <w:szCs w:val="20"/>
          </w:rPr>
          <w:t>x</w:t>
        </w:r>
      </w:ins>
      <w:ins w:id="166" w:author="Nelly Wagner" w:date="2017-01-24T22:25:00Z">
        <w:r w:rsidR="00A72282">
          <w:rPr>
            <w:rFonts w:ascii="Arial" w:hAnsi="Arial"/>
            <w:sz w:val="20"/>
            <w:szCs w:val="20"/>
          </w:rPr>
          <w:t>i</w:t>
        </w:r>
      </w:ins>
      <w:ins w:id="167" w:author="Nelly Wagner" w:date="2017-01-23T19:52:00Z">
        <w:r w:rsidR="0018043C">
          <w:rPr>
            <w:rFonts w:ascii="Arial" w:hAnsi="Arial"/>
            <w:sz w:val="20"/>
            <w:szCs w:val="20"/>
          </w:rPr>
          <w:t>i</w:t>
        </w:r>
      </w:ins>
      <w:del w:id="168" w:author="Nelly Wagner" w:date="2017-01-23T19:52:00Z">
        <w:r w:rsidDel="0018043C">
          <w:rPr>
            <w:rFonts w:ascii="Arial" w:hAnsi="Arial"/>
            <w:sz w:val="20"/>
            <w:szCs w:val="20"/>
          </w:rPr>
          <w:delText>x</w:delText>
        </w:r>
      </w:del>
    </w:p>
    <w:p w14:paraId="54FEEA92" w14:textId="77777777" w:rsidR="0020061D" w:rsidRDefault="0020061D">
      <w:pPr>
        <w:pStyle w:val="Contents1"/>
        <w:tabs>
          <w:tab w:val="right" w:leader="dot" w:pos="8504"/>
        </w:tabs>
        <w:rPr>
          <w:rFonts w:ascii="Arial" w:hAnsi="Arial"/>
          <w:sz w:val="20"/>
          <w:szCs w:val="20"/>
        </w:rPr>
      </w:pPr>
    </w:p>
    <w:p w14:paraId="5279D66E" w14:textId="77777777" w:rsidR="0020061D" w:rsidRDefault="00952F27">
      <w:pPr>
        <w:pStyle w:val="Contents1"/>
        <w:tabs>
          <w:tab w:val="right" w:leader="dot" w:pos="8504"/>
        </w:tabs>
      </w:pPr>
      <w:r>
        <w:fldChar w:fldCharType="begin"/>
      </w:r>
      <w:r>
        <w:instrText xml:space="preserve"> HYPERLINK \l "__RefHeading___Toc101865_40547708" \h </w:instrText>
      </w:r>
      <w:r>
        <w:fldChar w:fldCharType="separate"/>
      </w:r>
      <w:r w:rsidR="00766C9B">
        <w:rPr>
          <w:rStyle w:val="IndexLink"/>
          <w:rFonts w:ascii="Arial" w:hAnsi="Arial"/>
          <w:b/>
          <w:bCs/>
          <w:sz w:val="20"/>
          <w:szCs w:val="20"/>
        </w:rPr>
        <w:t>Chapter 1: General introduction</w:t>
      </w:r>
      <w:r w:rsidR="00766C9B">
        <w:rPr>
          <w:rStyle w:val="IndexLink"/>
          <w:rFonts w:ascii="Arial" w:hAnsi="Arial"/>
          <w:b/>
          <w:bCs/>
          <w:sz w:val="20"/>
          <w:szCs w:val="20"/>
        </w:rPr>
        <w:tab/>
      </w:r>
      <w:r>
        <w:rPr>
          <w:rStyle w:val="IndexLink"/>
          <w:rFonts w:ascii="Arial" w:hAnsi="Arial"/>
          <w:b/>
          <w:bCs/>
          <w:sz w:val="20"/>
          <w:szCs w:val="20"/>
        </w:rPr>
        <w:fldChar w:fldCharType="end"/>
      </w:r>
      <w:r w:rsidR="00766C9B">
        <w:rPr>
          <w:rFonts w:ascii="Arial" w:hAnsi="Arial"/>
          <w:b/>
          <w:bCs/>
          <w:sz w:val="20"/>
          <w:szCs w:val="20"/>
        </w:rPr>
        <w:t>1</w:t>
      </w:r>
    </w:p>
    <w:p w14:paraId="27240950" w14:textId="77777777" w:rsidR="0020061D" w:rsidRDefault="0020061D">
      <w:pPr>
        <w:pStyle w:val="Contents1"/>
        <w:tabs>
          <w:tab w:val="right" w:leader="dot" w:pos="8504"/>
        </w:tabs>
        <w:rPr>
          <w:rFonts w:ascii="Arial" w:hAnsi="Arial"/>
          <w:sz w:val="20"/>
          <w:szCs w:val="20"/>
        </w:rPr>
      </w:pPr>
    </w:p>
    <w:p w14:paraId="2C860340" w14:textId="77777777" w:rsidR="0020061D" w:rsidRDefault="00952F27">
      <w:pPr>
        <w:pStyle w:val="Contents1"/>
        <w:tabs>
          <w:tab w:val="right" w:leader="dot" w:pos="8504"/>
        </w:tabs>
      </w:pPr>
      <w:r>
        <w:fldChar w:fldCharType="begin"/>
      </w:r>
      <w:r>
        <w:instrText xml:space="preserve"> HYPERLINK \l "__RefHeading___Toc101867_40547708" \h </w:instrText>
      </w:r>
      <w:r>
        <w:fldChar w:fldCharType="separate"/>
      </w:r>
      <w:r w:rsidR="00766C9B">
        <w:rPr>
          <w:rStyle w:val="IndexLink"/>
          <w:rFonts w:ascii="Arial" w:hAnsi="Arial"/>
          <w:sz w:val="20"/>
          <w:szCs w:val="20"/>
        </w:rPr>
        <w:t>1.1.</w:t>
      </w:r>
      <w:r w:rsidR="00766C9B">
        <w:rPr>
          <w:rStyle w:val="IndexLink"/>
          <w:rFonts w:ascii="Arial" w:hAnsi="Arial"/>
          <w:i/>
          <w:iCs/>
          <w:sz w:val="20"/>
          <w:szCs w:val="20"/>
        </w:rPr>
        <w:t>Staphylococcus aureus</w:t>
      </w:r>
      <w:r w:rsidR="00766C9B">
        <w:rPr>
          <w:rStyle w:val="IndexLink"/>
          <w:rFonts w:ascii="Arial" w:hAnsi="Arial"/>
          <w:sz w:val="20"/>
          <w:szCs w:val="20"/>
        </w:rPr>
        <w:t>: an opportunist human pathogen</w:t>
      </w:r>
      <w:r w:rsidR="00766C9B">
        <w:rPr>
          <w:rStyle w:val="IndexLink"/>
          <w:rFonts w:ascii="Arial" w:hAnsi="Arial"/>
          <w:sz w:val="20"/>
          <w:szCs w:val="20"/>
        </w:rPr>
        <w:tab/>
      </w:r>
      <w:r>
        <w:rPr>
          <w:rStyle w:val="IndexLink"/>
          <w:rFonts w:ascii="Arial" w:hAnsi="Arial"/>
          <w:sz w:val="20"/>
          <w:szCs w:val="20"/>
        </w:rPr>
        <w:fldChar w:fldCharType="end"/>
      </w:r>
      <w:r w:rsidR="00766C9B">
        <w:rPr>
          <w:rFonts w:ascii="Arial" w:hAnsi="Arial"/>
          <w:sz w:val="20"/>
          <w:szCs w:val="20"/>
        </w:rPr>
        <w:t>1</w:t>
      </w:r>
    </w:p>
    <w:p w14:paraId="2C378924" w14:textId="77777777" w:rsidR="0020061D" w:rsidRDefault="0020061D">
      <w:pPr>
        <w:pStyle w:val="Contents1"/>
        <w:tabs>
          <w:tab w:val="right" w:leader="dot" w:pos="8504"/>
        </w:tabs>
        <w:rPr>
          <w:rFonts w:ascii="Arial" w:hAnsi="Arial"/>
          <w:sz w:val="20"/>
          <w:szCs w:val="20"/>
        </w:rPr>
      </w:pPr>
    </w:p>
    <w:p w14:paraId="6994EA37" w14:textId="77777777" w:rsidR="0020061D" w:rsidRDefault="00766C9B">
      <w:pPr>
        <w:pStyle w:val="Contents1"/>
        <w:tabs>
          <w:tab w:val="right" w:leader="dot" w:pos="8504"/>
        </w:tabs>
        <w:rPr>
          <w:rFonts w:ascii="Arial" w:hAnsi="Arial"/>
          <w:sz w:val="20"/>
          <w:szCs w:val="20"/>
        </w:rPr>
      </w:pPr>
      <w:r>
        <w:rPr>
          <w:rFonts w:ascii="Arial" w:hAnsi="Arial"/>
          <w:sz w:val="20"/>
          <w:szCs w:val="20"/>
        </w:rPr>
        <w:t>1.1.1. Staphylococcal diseases</w:t>
      </w:r>
      <w:r>
        <w:rPr>
          <w:rFonts w:ascii="Arial" w:hAnsi="Arial"/>
          <w:sz w:val="20"/>
          <w:szCs w:val="20"/>
        </w:rPr>
        <w:tab/>
        <w:t>1</w:t>
      </w:r>
    </w:p>
    <w:p w14:paraId="10EA2C68" w14:textId="77777777" w:rsidR="0020061D" w:rsidRDefault="00766C9B">
      <w:pPr>
        <w:pStyle w:val="Contents1"/>
        <w:tabs>
          <w:tab w:val="right" w:leader="dot" w:pos="8504"/>
        </w:tabs>
        <w:rPr>
          <w:rFonts w:ascii="Arial" w:hAnsi="Arial"/>
          <w:sz w:val="20"/>
          <w:szCs w:val="20"/>
        </w:rPr>
      </w:pPr>
      <w:r>
        <w:rPr>
          <w:rFonts w:ascii="Arial" w:hAnsi="Arial"/>
          <w:sz w:val="20"/>
          <w:szCs w:val="20"/>
        </w:rPr>
        <w:t xml:space="preserve">     1.1.1.1. From trivial to chronic and fulminant infections</w:t>
      </w:r>
      <w:r>
        <w:rPr>
          <w:rFonts w:ascii="Arial" w:hAnsi="Arial"/>
          <w:sz w:val="20"/>
          <w:szCs w:val="20"/>
        </w:rPr>
        <w:tab/>
        <w:t>1</w:t>
      </w:r>
    </w:p>
    <w:p w14:paraId="02B63EE4" w14:textId="77777777" w:rsidR="0020061D" w:rsidRDefault="00766C9B">
      <w:pPr>
        <w:pStyle w:val="Contents1"/>
        <w:tabs>
          <w:tab w:val="right" w:leader="dot" w:pos="8504"/>
        </w:tabs>
        <w:rPr>
          <w:rFonts w:ascii="Arial" w:hAnsi="Arial"/>
          <w:sz w:val="20"/>
          <w:szCs w:val="20"/>
        </w:rPr>
      </w:pPr>
      <w:r>
        <w:rPr>
          <w:rFonts w:ascii="Arial" w:hAnsi="Arial"/>
          <w:sz w:val="20"/>
          <w:szCs w:val="20"/>
        </w:rPr>
        <w:t xml:space="preserve">     1.1.1.2. Abscess: a hallmark of staphylococcal infection</w:t>
      </w:r>
      <w:r>
        <w:rPr>
          <w:rFonts w:ascii="Arial" w:hAnsi="Arial"/>
          <w:sz w:val="20"/>
          <w:szCs w:val="20"/>
        </w:rPr>
        <w:tab/>
        <w:t>2</w:t>
      </w:r>
    </w:p>
    <w:p w14:paraId="249771A5" w14:textId="77777777" w:rsidR="0020061D" w:rsidRDefault="00766C9B">
      <w:pPr>
        <w:pStyle w:val="Contents1"/>
        <w:tabs>
          <w:tab w:val="right" w:leader="dot" w:pos="8504"/>
        </w:tabs>
        <w:rPr>
          <w:rFonts w:ascii="Arial" w:hAnsi="Arial"/>
          <w:sz w:val="20"/>
          <w:szCs w:val="20"/>
        </w:rPr>
      </w:pPr>
      <w:r>
        <w:rPr>
          <w:rFonts w:ascii="Arial" w:hAnsi="Arial"/>
          <w:sz w:val="20"/>
          <w:szCs w:val="20"/>
        </w:rPr>
        <w:t xml:space="preserve">1.1.2. Virulence strategies of </w:t>
      </w:r>
      <w:r>
        <w:rPr>
          <w:rFonts w:ascii="Arial" w:hAnsi="Arial"/>
          <w:i/>
          <w:iCs/>
          <w:sz w:val="20"/>
          <w:szCs w:val="20"/>
        </w:rPr>
        <w:t>Staphylococcus aureus</w:t>
      </w:r>
      <w:r>
        <w:rPr>
          <w:rFonts w:ascii="Arial" w:hAnsi="Arial"/>
          <w:sz w:val="20"/>
          <w:szCs w:val="20"/>
        </w:rPr>
        <w:tab/>
        <w:t>3</w:t>
      </w:r>
    </w:p>
    <w:p w14:paraId="60EF7EFD" w14:textId="77777777" w:rsidR="0020061D" w:rsidRDefault="00766C9B">
      <w:pPr>
        <w:pStyle w:val="Contents1"/>
        <w:tabs>
          <w:tab w:val="right" w:leader="dot" w:pos="8504"/>
        </w:tabs>
        <w:rPr>
          <w:rFonts w:ascii="Arial" w:hAnsi="Arial"/>
          <w:sz w:val="20"/>
          <w:szCs w:val="20"/>
        </w:rPr>
      </w:pPr>
      <w:r>
        <w:rPr>
          <w:rFonts w:ascii="Arial" w:hAnsi="Arial"/>
          <w:sz w:val="20"/>
          <w:szCs w:val="20"/>
        </w:rPr>
        <w:t xml:space="preserve">     1.1.2.1. Regulation of virulence</w:t>
      </w:r>
      <w:r>
        <w:rPr>
          <w:rFonts w:ascii="Arial" w:hAnsi="Arial"/>
          <w:sz w:val="20"/>
          <w:szCs w:val="20"/>
        </w:rPr>
        <w:tab/>
        <w:t>3</w:t>
      </w:r>
    </w:p>
    <w:p w14:paraId="5EE79BA8" w14:textId="6CCCA4D3" w:rsidR="0020061D" w:rsidRDefault="00766C9B">
      <w:pPr>
        <w:pStyle w:val="Contents1"/>
        <w:tabs>
          <w:tab w:val="right" w:leader="dot" w:pos="8504"/>
        </w:tabs>
        <w:rPr>
          <w:rFonts w:ascii="Arial" w:hAnsi="Arial"/>
          <w:sz w:val="20"/>
          <w:szCs w:val="20"/>
        </w:rPr>
      </w:pPr>
      <w:r>
        <w:rPr>
          <w:rFonts w:ascii="Arial" w:hAnsi="Arial"/>
          <w:sz w:val="20"/>
          <w:szCs w:val="20"/>
        </w:rPr>
        <w:t xml:space="preserve">     1.1.2.2. The</w:t>
      </w:r>
      <w:r w:rsidR="00266C7E">
        <w:rPr>
          <w:rFonts w:ascii="Arial" w:hAnsi="Arial"/>
          <w:sz w:val="20"/>
          <w:szCs w:val="20"/>
        </w:rPr>
        <w:t xml:space="preserve"> role of staphylococcal toxins</w:t>
      </w:r>
      <w:r w:rsidR="00266C7E">
        <w:rPr>
          <w:rFonts w:ascii="Arial" w:hAnsi="Arial"/>
          <w:sz w:val="20"/>
          <w:szCs w:val="20"/>
        </w:rPr>
        <w:tab/>
        <w:t>5</w:t>
      </w:r>
    </w:p>
    <w:p w14:paraId="764B5D83" w14:textId="53ACFC54" w:rsidR="0020061D" w:rsidRDefault="00766C9B">
      <w:pPr>
        <w:pStyle w:val="Contents1"/>
        <w:tabs>
          <w:tab w:val="right" w:leader="dot" w:pos="8504"/>
        </w:tabs>
        <w:rPr>
          <w:rFonts w:ascii="Arial" w:hAnsi="Arial"/>
          <w:sz w:val="20"/>
          <w:szCs w:val="20"/>
        </w:rPr>
      </w:pPr>
      <w:r>
        <w:rPr>
          <w:rFonts w:ascii="Arial" w:hAnsi="Arial"/>
          <w:sz w:val="20"/>
          <w:szCs w:val="20"/>
        </w:rPr>
        <w:t xml:space="preserve">          1.1.2.2.1. </w:t>
      </w:r>
      <w:r w:rsidR="00266C7E">
        <w:rPr>
          <w:rFonts w:ascii="Arial" w:hAnsi="Arial"/>
          <w:sz w:val="20"/>
          <w:szCs w:val="20"/>
        </w:rPr>
        <w:t>Adhesion</w:t>
      </w:r>
      <w:r w:rsidR="00266C7E">
        <w:rPr>
          <w:rFonts w:ascii="Arial" w:hAnsi="Arial"/>
          <w:sz w:val="20"/>
          <w:szCs w:val="20"/>
        </w:rPr>
        <w:tab/>
        <w:t>5</w:t>
      </w:r>
    </w:p>
    <w:p w14:paraId="444F507E" w14:textId="3CEC237F" w:rsidR="0020061D" w:rsidRDefault="00266C7E">
      <w:pPr>
        <w:pStyle w:val="Contents1"/>
        <w:tabs>
          <w:tab w:val="right" w:leader="dot" w:pos="8504"/>
        </w:tabs>
        <w:rPr>
          <w:rFonts w:ascii="Arial" w:hAnsi="Arial"/>
          <w:sz w:val="20"/>
          <w:szCs w:val="20"/>
        </w:rPr>
      </w:pPr>
      <w:r>
        <w:rPr>
          <w:rFonts w:ascii="Arial" w:hAnsi="Arial"/>
          <w:sz w:val="20"/>
          <w:szCs w:val="20"/>
        </w:rPr>
        <w:t xml:space="preserve">          1.1.2.2.2. Toxins</w:t>
      </w:r>
      <w:r>
        <w:rPr>
          <w:rFonts w:ascii="Arial" w:hAnsi="Arial"/>
          <w:sz w:val="20"/>
          <w:szCs w:val="20"/>
        </w:rPr>
        <w:tab/>
        <w:t>6</w:t>
      </w:r>
    </w:p>
    <w:p w14:paraId="31CFCCD0" w14:textId="6513A026" w:rsidR="0020061D" w:rsidRDefault="00766C9B">
      <w:pPr>
        <w:pStyle w:val="Contents1"/>
        <w:tabs>
          <w:tab w:val="right" w:leader="dot" w:pos="8504"/>
        </w:tabs>
        <w:rPr>
          <w:rFonts w:ascii="Arial" w:hAnsi="Arial"/>
          <w:sz w:val="20"/>
          <w:szCs w:val="20"/>
        </w:rPr>
      </w:pPr>
      <w:r>
        <w:rPr>
          <w:rFonts w:ascii="Arial" w:hAnsi="Arial"/>
          <w:sz w:val="20"/>
          <w:szCs w:val="20"/>
        </w:rPr>
        <w:t xml:space="preserve">    </w:t>
      </w:r>
      <w:r w:rsidR="00266C7E">
        <w:rPr>
          <w:rFonts w:ascii="Arial" w:hAnsi="Arial"/>
          <w:sz w:val="20"/>
          <w:szCs w:val="20"/>
        </w:rPr>
        <w:t xml:space="preserve">      1.1.2.2.3. Superantigens</w:t>
      </w:r>
      <w:r w:rsidR="00266C7E">
        <w:rPr>
          <w:rFonts w:ascii="Arial" w:hAnsi="Arial"/>
          <w:sz w:val="20"/>
          <w:szCs w:val="20"/>
        </w:rPr>
        <w:tab/>
        <w:t>7</w:t>
      </w:r>
      <w:del w:id="169" w:author="Nelly Wagner" w:date="2017-01-23T18:48:00Z">
        <w:r w:rsidDel="00612EDF">
          <w:rPr>
            <w:rFonts w:ascii="Arial" w:hAnsi="Arial"/>
            <w:sz w:val="20"/>
            <w:szCs w:val="20"/>
          </w:rPr>
          <w:delText>1</w:delText>
        </w:r>
      </w:del>
    </w:p>
    <w:p w14:paraId="0BF115A4" w14:textId="6BFBF18C" w:rsidR="0020061D" w:rsidRDefault="00766C9B">
      <w:pPr>
        <w:pStyle w:val="Contents1"/>
        <w:tabs>
          <w:tab w:val="right" w:leader="dot" w:pos="8504"/>
        </w:tabs>
        <w:rPr>
          <w:rFonts w:ascii="Arial" w:hAnsi="Arial"/>
          <w:sz w:val="20"/>
          <w:szCs w:val="20"/>
        </w:rPr>
      </w:pPr>
      <w:r>
        <w:rPr>
          <w:rFonts w:ascii="Arial" w:hAnsi="Arial"/>
          <w:sz w:val="20"/>
          <w:szCs w:val="20"/>
        </w:rPr>
        <w:t xml:space="preserve">     </w:t>
      </w:r>
      <w:r w:rsidR="00266C7E">
        <w:rPr>
          <w:rFonts w:ascii="Arial" w:hAnsi="Arial"/>
          <w:sz w:val="20"/>
          <w:szCs w:val="20"/>
        </w:rPr>
        <w:t xml:space="preserve">     1.1.2.2.4. Immune evasion</w:t>
      </w:r>
      <w:r w:rsidR="00266C7E">
        <w:rPr>
          <w:rFonts w:ascii="Arial" w:hAnsi="Arial"/>
          <w:sz w:val="20"/>
          <w:szCs w:val="20"/>
        </w:rPr>
        <w:tab/>
        <w:t>7</w:t>
      </w:r>
      <w:del w:id="170" w:author="Nelly Wagner" w:date="2017-01-23T18:48:00Z">
        <w:r w:rsidDel="00612EDF">
          <w:rPr>
            <w:rFonts w:ascii="Arial" w:hAnsi="Arial"/>
            <w:sz w:val="20"/>
            <w:szCs w:val="20"/>
          </w:rPr>
          <w:delText>1</w:delText>
        </w:r>
      </w:del>
    </w:p>
    <w:p w14:paraId="3AD7F265" w14:textId="2CA9542F" w:rsidR="0020061D" w:rsidRDefault="00766C9B">
      <w:pPr>
        <w:pStyle w:val="Contents1"/>
        <w:tabs>
          <w:tab w:val="right" w:leader="dot" w:pos="8504"/>
        </w:tabs>
        <w:rPr>
          <w:rFonts w:ascii="Arial" w:hAnsi="Arial"/>
          <w:sz w:val="20"/>
          <w:szCs w:val="20"/>
        </w:rPr>
      </w:pPr>
      <w:r>
        <w:rPr>
          <w:rFonts w:ascii="Arial" w:hAnsi="Arial"/>
          <w:sz w:val="20"/>
          <w:szCs w:val="20"/>
        </w:rPr>
        <w:t xml:space="preserve">1.1.3. Host counter-measures against </w:t>
      </w:r>
      <w:r>
        <w:rPr>
          <w:rFonts w:ascii="Arial" w:hAnsi="Arial"/>
          <w:i/>
          <w:iCs/>
          <w:sz w:val="20"/>
          <w:szCs w:val="20"/>
        </w:rPr>
        <w:t>S. aureus</w:t>
      </w:r>
      <w:r w:rsidR="00266C7E">
        <w:rPr>
          <w:rFonts w:ascii="Arial" w:hAnsi="Arial"/>
          <w:sz w:val="20"/>
          <w:szCs w:val="20"/>
        </w:rPr>
        <w:t xml:space="preserve"> virulence factors</w:t>
      </w:r>
      <w:r w:rsidR="00266C7E">
        <w:rPr>
          <w:rFonts w:ascii="Arial" w:hAnsi="Arial"/>
          <w:sz w:val="20"/>
          <w:szCs w:val="20"/>
        </w:rPr>
        <w:tab/>
        <w:t>8</w:t>
      </w:r>
      <w:del w:id="171" w:author="Nelly Wagner" w:date="2017-01-23T18:48:00Z">
        <w:r w:rsidDel="00612EDF">
          <w:rPr>
            <w:rFonts w:ascii="Arial" w:hAnsi="Arial"/>
            <w:sz w:val="20"/>
            <w:szCs w:val="20"/>
          </w:rPr>
          <w:delText>2</w:delText>
        </w:r>
      </w:del>
    </w:p>
    <w:p w14:paraId="097AE0EA" w14:textId="0D63AF91" w:rsidR="0020061D" w:rsidRDefault="00766C9B">
      <w:pPr>
        <w:pStyle w:val="Contents1"/>
        <w:tabs>
          <w:tab w:val="right" w:leader="dot" w:pos="8504"/>
        </w:tabs>
        <w:rPr>
          <w:rFonts w:ascii="Arial" w:hAnsi="Arial"/>
          <w:sz w:val="20"/>
          <w:szCs w:val="20"/>
        </w:rPr>
      </w:pPr>
      <w:r>
        <w:rPr>
          <w:rFonts w:ascii="Arial" w:hAnsi="Arial"/>
          <w:sz w:val="20"/>
          <w:szCs w:val="20"/>
        </w:rPr>
        <w:t xml:space="preserve">1.1.4. </w:t>
      </w:r>
      <w:r>
        <w:rPr>
          <w:rFonts w:ascii="Arial" w:eastAsia="SimSun" w:hAnsi="Arial"/>
          <w:sz w:val="20"/>
          <w:szCs w:val="20"/>
        </w:rPr>
        <w:t xml:space="preserve">Antibiotic resistance of </w:t>
      </w:r>
      <w:r>
        <w:rPr>
          <w:rFonts w:ascii="Arial" w:eastAsia="SimSun" w:hAnsi="Arial"/>
          <w:i/>
          <w:iCs/>
          <w:sz w:val="20"/>
          <w:szCs w:val="20"/>
        </w:rPr>
        <w:t>Staphylococcus aureus</w:t>
      </w:r>
      <w:r w:rsidR="00266C7E">
        <w:rPr>
          <w:rFonts w:ascii="Arial" w:hAnsi="Arial"/>
          <w:sz w:val="20"/>
          <w:szCs w:val="20"/>
        </w:rPr>
        <w:tab/>
        <w:t>9</w:t>
      </w:r>
      <w:del w:id="172" w:author="Nelly Wagner" w:date="2017-01-23T18:49:00Z">
        <w:r w:rsidDel="00612EDF">
          <w:rPr>
            <w:rFonts w:ascii="Arial" w:hAnsi="Arial"/>
            <w:sz w:val="20"/>
            <w:szCs w:val="20"/>
          </w:rPr>
          <w:delText>3</w:delText>
        </w:r>
      </w:del>
    </w:p>
    <w:p w14:paraId="4A132AC7" w14:textId="77777777" w:rsidR="0020061D" w:rsidRDefault="0020061D">
      <w:pPr>
        <w:pStyle w:val="Contents1"/>
        <w:tabs>
          <w:tab w:val="right" w:leader="dot" w:pos="8504"/>
        </w:tabs>
        <w:rPr>
          <w:rFonts w:ascii="Arial" w:hAnsi="Arial"/>
          <w:sz w:val="20"/>
          <w:szCs w:val="20"/>
        </w:rPr>
      </w:pPr>
    </w:p>
    <w:p w14:paraId="5C5CEFDB" w14:textId="323E13C1" w:rsidR="0020061D" w:rsidRDefault="00766C9B">
      <w:pPr>
        <w:pStyle w:val="Contents1"/>
        <w:tabs>
          <w:tab w:val="right" w:leader="dot" w:pos="8504"/>
        </w:tabs>
        <w:rPr>
          <w:rFonts w:ascii="Arial" w:hAnsi="Arial"/>
          <w:sz w:val="20"/>
          <w:szCs w:val="20"/>
        </w:rPr>
      </w:pPr>
      <w:r>
        <w:rPr>
          <w:rFonts w:ascii="Arial" w:hAnsi="Arial"/>
          <w:sz w:val="20"/>
          <w:szCs w:val="20"/>
        </w:rPr>
        <w:t xml:space="preserve">1.2. </w:t>
      </w:r>
      <w:bookmarkStart w:id="173" w:name="_Toc345581952593710"/>
      <w:r>
        <w:rPr>
          <w:rFonts w:ascii="Arial" w:hAnsi="Arial"/>
          <w:sz w:val="20"/>
          <w:szCs w:val="20"/>
        </w:rPr>
        <w:t xml:space="preserve">Antibiotic resistance and the modulation of virulence </w:t>
      </w:r>
      <w:bookmarkEnd w:id="173"/>
      <w:r>
        <w:rPr>
          <w:rFonts w:ascii="Arial" w:hAnsi="Arial"/>
          <w:sz w:val="20"/>
          <w:szCs w:val="20"/>
        </w:rPr>
        <w:t>and host-pathogen interactions</w:t>
      </w:r>
      <w:r>
        <w:rPr>
          <w:rFonts w:ascii="Arial" w:hAnsi="Arial"/>
          <w:sz w:val="20"/>
          <w:szCs w:val="20"/>
        </w:rPr>
        <w:tab/>
        <w:t>1</w:t>
      </w:r>
      <w:r w:rsidR="00266C7E">
        <w:rPr>
          <w:rFonts w:ascii="Arial" w:hAnsi="Arial"/>
          <w:sz w:val="20"/>
          <w:szCs w:val="20"/>
        </w:rPr>
        <w:t>0</w:t>
      </w:r>
      <w:del w:id="174" w:author="Nelly Wagner" w:date="2017-01-23T18:51:00Z">
        <w:r w:rsidDel="00536B99">
          <w:rPr>
            <w:rFonts w:ascii="Arial" w:hAnsi="Arial"/>
            <w:sz w:val="20"/>
            <w:szCs w:val="20"/>
          </w:rPr>
          <w:delText>5</w:delText>
        </w:r>
      </w:del>
    </w:p>
    <w:p w14:paraId="746A7D0C" w14:textId="77777777" w:rsidR="0020061D" w:rsidRDefault="0020061D">
      <w:pPr>
        <w:pStyle w:val="Contents1"/>
        <w:tabs>
          <w:tab w:val="right" w:leader="dot" w:pos="8504"/>
        </w:tabs>
        <w:rPr>
          <w:rFonts w:ascii="Arial" w:hAnsi="Arial"/>
          <w:sz w:val="20"/>
          <w:szCs w:val="20"/>
        </w:rPr>
      </w:pPr>
    </w:p>
    <w:p w14:paraId="344C230E" w14:textId="4E945D1E" w:rsidR="0020061D" w:rsidRDefault="00766C9B">
      <w:pPr>
        <w:pStyle w:val="Contents1"/>
        <w:tabs>
          <w:tab w:val="right" w:leader="dot" w:pos="8504"/>
        </w:tabs>
        <w:rPr>
          <w:rFonts w:ascii="Arial" w:hAnsi="Arial"/>
          <w:sz w:val="20"/>
          <w:szCs w:val="20"/>
        </w:rPr>
      </w:pPr>
      <w:r>
        <w:rPr>
          <w:rFonts w:ascii="Arial" w:hAnsi="Arial"/>
          <w:sz w:val="20"/>
          <w:szCs w:val="20"/>
        </w:rPr>
        <w:t>1.2.1. Dynamic mechanisms of antibiotic resistance</w:t>
      </w:r>
      <w:r>
        <w:rPr>
          <w:rFonts w:ascii="Arial" w:hAnsi="Arial"/>
          <w:sz w:val="20"/>
          <w:szCs w:val="20"/>
        </w:rPr>
        <w:tab/>
        <w:t>1</w:t>
      </w:r>
      <w:r w:rsidR="00266C7E">
        <w:rPr>
          <w:rFonts w:ascii="Arial" w:hAnsi="Arial"/>
          <w:sz w:val="20"/>
          <w:szCs w:val="20"/>
        </w:rPr>
        <w:t>0</w:t>
      </w:r>
      <w:del w:id="175" w:author="Nelly Wagner" w:date="2017-01-23T18:51:00Z">
        <w:r w:rsidDel="00536B99">
          <w:rPr>
            <w:rFonts w:ascii="Arial" w:hAnsi="Arial"/>
            <w:sz w:val="20"/>
            <w:szCs w:val="20"/>
          </w:rPr>
          <w:delText>5</w:delText>
        </w:r>
      </w:del>
    </w:p>
    <w:p w14:paraId="67E9A6ED" w14:textId="667BE12E" w:rsidR="0020061D" w:rsidRDefault="00766C9B">
      <w:pPr>
        <w:pStyle w:val="Contents1"/>
        <w:tabs>
          <w:tab w:val="right" w:leader="dot" w:pos="8504"/>
        </w:tabs>
        <w:rPr>
          <w:rFonts w:ascii="Arial" w:hAnsi="Arial"/>
          <w:sz w:val="20"/>
          <w:szCs w:val="20"/>
        </w:rPr>
      </w:pPr>
      <w:r>
        <w:rPr>
          <w:rFonts w:ascii="Arial" w:hAnsi="Arial"/>
          <w:sz w:val="20"/>
          <w:szCs w:val="20"/>
        </w:rPr>
        <w:t xml:space="preserve">     1.2.1.1. Acquisition of antibiotic resistance</w:t>
      </w:r>
      <w:r>
        <w:rPr>
          <w:rFonts w:ascii="Arial" w:hAnsi="Arial"/>
          <w:sz w:val="20"/>
          <w:szCs w:val="20"/>
        </w:rPr>
        <w:tab/>
        <w:t>1</w:t>
      </w:r>
      <w:r w:rsidR="00266C7E">
        <w:rPr>
          <w:rFonts w:ascii="Arial" w:hAnsi="Arial"/>
          <w:sz w:val="20"/>
          <w:szCs w:val="20"/>
        </w:rPr>
        <w:t>0</w:t>
      </w:r>
      <w:del w:id="176" w:author="Nelly Wagner" w:date="2017-01-23T18:51:00Z">
        <w:r w:rsidDel="00536B99">
          <w:rPr>
            <w:rFonts w:ascii="Arial" w:hAnsi="Arial"/>
            <w:sz w:val="20"/>
            <w:szCs w:val="20"/>
          </w:rPr>
          <w:delText>5</w:delText>
        </w:r>
      </w:del>
    </w:p>
    <w:p w14:paraId="09B5BFF2" w14:textId="59BE57B3" w:rsidR="0020061D" w:rsidRDefault="00766C9B">
      <w:pPr>
        <w:pStyle w:val="Contents1"/>
        <w:tabs>
          <w:tab w:val="right" w:leader="dot" w:pos="8504"/>
        </w:tabs>
        <w:rPr>
          <w:rFonts w:ascii="Arial" w:hAnsi="Arial"/>
          <w:sz w:val="20"/>
          <w:szCs w:val="20"/>
        </w:rPr>
      </w:pPr>
      <w:r>
        <w:rPr>
          <w:rFonts w:ascii="Arial" w:hAnsi="Arial"/>
          <w:sz w:val="20"/>
          <w:szCs w:val="20"/>
        </w:rPr>
        <w:t xml:space="preserve">     1.2.1.2. The compromise between a selective advantage and a fitness cost</w:t>
      </w:r>
      <w:r>
        <w:rPr>
          <w:rFonts w:ascii="Arial" w:hAnsi="Arial"/>
          <w:sz w:val="20"/>
          <w:szCs w:val="20"/>
        </w:rPr>
        <w:tab/>
        <w:t>1</w:t>
      </w:r>
      <w:r w:rsidR="00266C7E">
        <w:rPr>
          <w:rFonts w:ascii="Arial" w:hAnsi="Arial"/>
          <w:sz w:val="20"/>
          <w:szCs w:val="20"/>
        </w:rPr>
        <w:t>1</w:t>
      </w:r>
      <w:del w:id="177" w:author="Nelly Wagner" w:date="2017-01-23T18:51:00Z">
        <w:r w:rsidDel="00536B99">
          <w:rPr>
            <w:rFonts w:ascii="Arial" w:hAnsi="Arial"/>
            <w:sz w:val="20"/>
            <w:szCs w:val="20"/>
          </w:rPr>
          <w:delText>6</w:delText>
        </w:r>
      </w:del>
    </w:p>
    <w:p w14:paraId="1C916555" w14:textId="77225203" w:rsidR="0020061D" w:rsidRDefault="00766C9B">
      <w:pPr>
        <w:pStyle w:val="Contents1"/>
        <w:tabs>
          <w:tab w:val="right" w:leader="dot" w:pos="8504"/>
        </w:tabs>
        <w:rPr>
          <w:rFonts w:ascii="Arial" w:hAnsi="Arial"/>
          <w:sz w:val="20"/>
          <w:szCs w:val="20"/>
        </w:rPr>
      </w:pPr>
      <w:r>
        <w:rPr>
          <w:rFonts w:ascii="Arial" w:hAnsi="Arial"/>
          <w:sz w:val="20"/>
          <w:szCs w:val="20"/>
        </w:rPr>
        <w:t>1.2.2. Interactions between virulence and antibiotic resistance</w:t>
      </w:r>
      <w:r>
        <w:rPr>
          <w:rFonts w:ascii="Arial" w:hAnsi="Arial"/>
          <w:sz w:val="20"/>
          <w:szCs w:val="20"/>
        </w:rPr>
        <w:tab/>
        <w:t>1</w:t>
      </w:r>
      <w:r w:rsidR="00266C7E">
        <w:rPr>
          <w:rFonts w:ascii="Arial" w:hAnsi="Arial"/>
          <w:sz w:val="20"/>
          <w:szCs w:val="20"/>
        </w:rPr>
        <w:t>2</w:t>
      </w:r>
      <w:del w:id="178" w:author="Nelly Wagner" w:date="2017-01-23T18:51:00Z">
        <w:r w:rsidDel="00536B99">
          <w:rPr>
            <w:rFonts w:ascii="Arial" w:hAnsi="Arial"/>
            <w:sz w:val="20"/>
            <w:szCs w:val="20"/>
          </w:rPr>
          <w:delText>7</w:delText>
        </w:r>
      </w:del>
    </w:p>
    <w:p w14:paraId="10E92D1F" w14:textId="655B76EB" w:rsidR="0020061D" w:rsidRDefault="00766C9B">
      <w:pPr>
        <w:pStyle w:val="Contents1"/>
        <w:tabs>
          <w:tab w:val="right" w:leader="dot" w:pos="8504"/>
        </w:tabs>
        <w:rPr>
          <w:rFonts w:ascii="Arial" w:hAnsi="Arial"/>
          <w:sz w:val="20"/>
          <w:szCs w:val="20"/>
        </w:rPr>
      </w:pPr>
      <w:r>
        <w:rPr>
          <w:rFonts w:ascii="Arial" w:hAnsi="Arial"/>
          <w:sz w:val="20"/>
          <w:szCs w:val="20"/>
        </w:rPr>
        <w:t>1.2.3. Antibiotics and their impact on host-pathogen interactions</w:t>
      </w:r>
      <w:r>
        <w:rPr>
          <w:rFonts w:ascii="Arial" w:hAnsi="Arial"/>
          <w:sz w:val="20"/>
          <w:szCs w:val="20"/>
        </w:rPr>
        <w:tab/>
        <w:t>1</w:t>
      </w:r>
      <w:r w:rsidR="00266C7E">
        <w:rPr>
          <w:rFonts w:ascii="Arial" w:hAnsi="Arial"/>
          <w:sz w:val="20"/>
          <w:szCs w:val="20"/>
        </w:rPr>
        <w:t>3</w:t>
      </w:r>
      <w:del w:id="179" w:author="Nelly Wagner" w:date="2017-01-23T18:51:00Z">
        <w:r w:rsidDel="00536B99">
          <w:rPr>
            <w:rFonts w:ascii="Arial" w:hAnsi="Arial"/>
            <w:sz w:val="20"/>
            <w:szCs w:val="20"/>
          </w:rPr>
          <w:delText>7</w:delText>
        </w:r>
      </w:del>
    </w:p>
    <w:p w14:paraId="5C74BD6D" w14:textId="77777777" w:rsidR="0020061D" w:rsidRDefault="0020061D">
      <w:pPr>
        <w:pStyle w:val="Contents1"/>
        <w:tabs>
          <w:tab w:val="right" w:leader="dot" w:pos="8504"/>
        </w:tabs>
        <w:rPr>
          <w:rFonts w:ascii="Arial" w:hAnsi="Arial"/>
          <w:sz w:val="20"/>
          <w:szCs w:val="20"/>
        </w:rPr>
      </w:pPr>
    </w:p>
    <w:p w14:paraId="0593DD29" w14:textId="2111A68A" w:rsidR="0020061D" w:rsidRDefault="00766C9B">
      <w:pPr>
        <w:pStyle w:val="Contents1"/>
        <w:tabs>
          <w:tab w:val="right" w:leader="dot" w:pos="8504"/>
        </w:tabs>
        <w:rPr>
          <w:rFonts w:ascii="Arial" w:hAnsi="Arial"/>
          <w:sz w:val="20"/>
          <w:szCs w:val="20"/>
        </w:rPr>
      </w:pPr>
      <w:r>
        <w:rPr>
          <w:rFonts w:ascii="Arial" w:hAnsi="Arial"/>
          <w:sz w:val="20"/>
          <w:szCs w:val="20"/>
        </w:rPr>
        <w:t>1.3. Mechanisms of host innate immunity</w:t>
      </w:r>
      <w:r>
        <w:rPr>
          <w:rFonts w:ascii="Arial" w:hAnsi="Arial"/>
          <w:sz w:val="20"/>
          <w:szCs w:val="20"/>
        </w:rPr>
        <w:tab/>
        <w:t>1</w:t>
      </w:r>
      <w:r w:rsidR="00266C7E">
        <w:rPr>
          <w:rFonts w:ascii="Arial" w:hAnsi="Arial"/>
          <w:sz w:val="20"/>
          <w:szCs w:val="20"/>
        </w:rPr>
        <w:t>3</w:t>
      </w:r>
      <w:del w:id="180" w:author="Nelly Wagner" w:date="2017-01-23T18:52:00Z">
        <w:r w:rsidDel="00536B99">
          <w:rPr>
            <w:rFonts w:ascii="Arial" w:hAnsi="Arial"/>
            <w:sz w:val="20"/>
            <w:szCs w:val="20"/>
          </w:rPr>
          <w:delText>8</w:delText>
        </w:r>
      </w:del>
    </w:p>
    <w:p w14:paraId="14982A37" w14:textId="77777777" w:rsidR="0020061D" w:rsidRDefault="0020061D">
      <w:pPr>
        <w:pStyle w:val="Contents1"/>
        <w:tabs>
          <w:tab w:val="right" w:leader="dot" w:pos="8504"/>
        </w:tabs>
        <w:rPr>
          <w:rFonts w:ascii="Arial" w:hAnsi="Arial"/>
          <w:sz w:val="20"/>
          <w:szCs w:val="20"/>
        </w:rPr>
      </w:pPr>
    </w:p>
    <w:p w14:paraId="2C983BED" w14:textId="61ABE8B6" w:rsidR="0020061D" w:rsidRDefault="00766C9B">
      <w:pPr>
        <w:pStyle w:val="Contents1"/>
        <w:tabs>
          <w:tab w:val="right" w:leader="dot" w:pos="8504"/>
        </w:tabs>
        <w:rPr>
          <w:rFonts w:ascii="Arial" w:hAnsi="Arial"/>
          <w:sz w:val="20"/>
          <w:szCs w:val="20"/>
        </w:rPr>
      </w:pPr>
      <w:r>
        <w:rPr>
          <w:rFonts w:ascii="Arial" w:hAnsi="Arial"/>
          <w:sz w:val="20"/>
          <w:szCs w:val="20"/>
        </w:rPr>
        <w:t>1.3.1. Cellular innate immunity</w:t>
      </w:r>
      <w:r>
        <w:rPr>
          <w:rFonts w:ascii="Arial" w:hAnsi="Arial"/>
          <w:sz w:val="20"/>
          <w:szCs w:val="20"/>
        </w:rPr>
        <w:tab/>
        <w:t>1</w:t>
      </w:r>
      <w:r w:rsidR="00266C7E">
        <w:rPr>
          <w:rFonts w:ascii="Arial" w:hAnsi="Arial"/>
          <w:sz w:val="20"/>
          <w:szCs w:val="20"/>
        </w:rPr>
        <w:t>3</w:t>
      </w:r>
      <w:del w:id="181" w:author="Nelly Wagner" w:date="2017-01-23T18:52:00Z">
        <w:r w:rsidDel="00536B99">
          <w:rPr>
            <w:rFonts w:ascii="Arial" w:hAnsi="Arial"/>
            <w:sz w:val="20"/>
            <w:szCs w:val="20"/>
          </w:rPr>
          <w:delText>8</w:delText>
        </w:r>
      </w:del>
    </w:p>
    <w:p w14:paraId="673FB28F" w14:textId="677B5F9A" w:rsidR="0020061D" w:rsidRDefault="00766C9B">
      <w:pPr>
        <w:pStyle w:val="Contents1"/>
        <w:tabs>
          <w:tab w:val="right" w:leader="dot" w:pos="8504"/>
        </w:tabs>
        <w:rPr>
          <w:rFonts w:ascii="Arial" w:hAnsi="Arial"/>
          <w:sz w:val="20"/>
          <w:szCs w:val="20"/>
        </w:rPr>
      </w:pPr>
      <w:r>
        <w:rPr>
          <w:rFonts w:ascii="Arial" w:hAnsi="Arial"/>
          <w:sz w:val="20"/>
          <w:szCs w:val="20"/>
        </w:rPr>
        <w:t xml:space="preserve">     1.3.1.1. </w:t>
      </w:r>
      <w:bookmarkStart w:id="182" w:name="_Toc345581940711"/>
      <w:bookmarkStart w:id="183" w:name="_Toc357557329712"/>
      <w:r>
        <w:rPr>
          <w:rFonts w:ascii="Arial" w:hAnsi="Arial"/>
          <w:sz w:val="20"/>
          <w:szCs w:val="20"/>
        </w:rPr>
        <w:t xml:space="preserve">The neutrophil: </w:t>
      </w:r>
      <w:bookmarkEnd w:id="182"/>
      <w:bookmarkEnd w:id="183"/>
      <w:r>
        <w:rPr>
          <w:rFonts w:ascii="Arial" w:hAnsi="Arial"/>
          <w:sz w:val="20"/>
          <w:szCs w:val="20"/>
        </w:rPr>
        <w:t>first line of defence against bacteria</w:t>
      </w:r>
      <w:r>
        <w:rPr>
          <w:rFonts w:ascii="Arial" w:hAnsi="Arial"/>
          <w:sz w:val="20"/>
          <w:szCs w:val="20"/>
        </w:rPr>
        <w:tab/>
        <w:t>1</w:t>
      </w:r>
      <w:r w:rsidR="00266C7E">
        <w:rPr>
          <w:rFonts w:ascii="Arial" w:hAnsi="Arial"/>
          <w:sz w:val="20"/>
          <w:szCs w:val="20"/>
        </w:rPr>
        <w:t>3</w:t>
      </w:r>
      <w:del w:id="184" w:author="Nelly Wagner" w:date="2017-01-23T18:52:00Z">
        <w:r w:rsidDel="00536B99">
          <w:rPr>
            <w:rFonts w:ascii="Arial" w:hAnsi="Arial"/>
            <w:sz w:val="20"/>
            <w:szCs w:val="20"/>
          </w:rPr>
          <w:delText>8</w:delText>
        </w:r>
      </w:del>
    </w:p>
    <w:p w14:paraId="11B21263" w14:textId="0221237A" w:rsidR="0020061D" w:rsidRDefault="00766C9B">
      <w:pPr>
        <w:pStyle w:val="Contents1"/>
        <w:tabs>
          <w:tab w:val="right" w:leader="dot" w:pos="8504"/>
        </w:tabs>
        <w:rPr>
          <w:rFonts w:ascii="Arial" w:hAnsi="Arial"/>
          <w:sz w:val="20"/>
          <w:szCs w:val="20"/>
        </w:rPr>
      </w:pPr>
      <w:r>
        <w:rPr>
          <w:rFonts w:ascii="Arial" w:hAnsi="Arial"/>
          <w:sz w:val="20"/>
          <w:szCs w:val="20"/>
        </w:rPr>
        <w:t xml:space="preserve">          1.3.1.1.1. Morphology and specialised intracellular components</w:t>
      </w:r>
      <w:r>
        <w:rPr>
          <w:rFonts w:ascii="Arial" w:hAnsi="Arial"/>
          <w:sz w:val="20"/>
          <w:szCs w:val="20"/>
        </w:rPr>
        <w:tab/>
        <w:t>1</w:t>
      </w:r>
      <w:r w:rsidR="00266C7E">
        <w:rPr>
          <w:rFonts w:ascii="Arial" w:hAnsi="Arial"/>
          <w:sz w:val="20"/>
          <w:szCs w:val="20"/>
        </w:rPr>
        <w:t>3</w:t>
      </w:r>
      <w:del w:id="185" w:author="Nelly Wagner" w:date="2017-01-23T18:52:00Z">
        <w:r w:rsidDel="00536B99">
          <w:rPr>
            <w:rFonts w:ascii="Arial" w:hAnsi="Arial"/>
            <w:sz w:val="20"/>
            <w:szCs w:val="20"/>
          </w:rPr>
          <w:delText>8</w:delText>
        </w:r>
      </w:del>
    </w:p>
    <w:p w14:paraId="77780BCB" w14:textId="10D7792A" w:rsidR="0020061D" w:rsidRDefault="00766C9B">
      <w:pPr>
        <w:pStyle w:val="Contents1"/>
        <w:tabs>
          <w:tab w:val="right" w:leader="dot" w:pos="8504"/>
        </w:tabs>
        <w:rPr>
          <w:rFonts w:ascii="Arial" w:hAnsi="Arial"/>
          <w:sz w:val="20"/>
          <w:szCs w:val="20"/>
        </w:rPr>
      </w:pPr>
      <w:r>
        <w:rPr>
          <w:rFonts w:ascii="Arial" w:hAnsi="Arial"/>
          <w:sz w:val="20"/>
          <w:szCs w:val="20"/>
        </w:rPr>
        <w:t xml:space="preserve">          1.3.1.1.2. Neutrophil</w:t>
      </w:r>
      <w:bookmarkStart w:id="186" w:name="_Toc345581941713"/>
      <w:bookmarkStart w:id="187" w:name="_Toc357557330714"/>
      <w:r>
        <w:rPr>
          <w:rFonts w:ascii="Arial" w:hAnsi="Arial"/>
          <w:sz w:val="20"/>
          <w:szCs w:val="20"/>
        </w:rPr>
        <w:t xml:space="preserve"> recruitment and activation</w:t>
      </w:r>
      <w:bookmarkEnd w:id="186"/>
      <w:bookmarkEnd w:id="187"/>
      <w:r>
        <w:rPr>
          <w:rFonts w:ascii="Arial" w:hAnsi="Arial"/>
          <w:sz w:val="20"/>
          <w:szCs w:val="20"/>
        </w:rPr>
        <w:tab/>
      </w:r>
      <w:ins w:id="188" w:author="Nelly Wagner" w:date="2017-01-23T18:52:00Z">
        <w:r w:rsidR="008E427D">
          <w:rPr>
            <w:rFonts w:ascii="Arial" w:hAnsi="Arial"/>
            <w:sz w:val="20"/>
            <w:szCs w:val="20"/>
          </w:rPr>
          <w:t>1</w:t>
        </w:r>
      </w:ins>
      <w:r w:rsidR="00266C7E">
        <w:rPr>
          <w:rFonts w:ascii="Arial" w:hAnsi="Arial"/>
          <w:sz w:val="20"/>
          <w:szCs w:val="20"/>
        </w:rPr>
        <w:t>4</w:t>
      </w:r>
      <w:del w:id="189" w:author="Nelly Wagner" w:date="2017-01-23T18:52:00Z">
        <w:r w:rsidDel="00536B99">
          <w:rPr>
            <w:rFonts w:ascii="Arial" w:hAnsi="Arial"/>
            <w:sz w:val="20"/>
            <w:szCs w:val="20"/>
          </w:rPr>
          <w:delText>19</w:delText>
        </w:r>
      </w:del>
    </w:p>
    <w:p w14:paraId="536974EA" w14:textId="5EAE9D90" w:rsidR="0020061D" w:rsidRDefault="00766C9B">
      <w:pPr>
        <w:pStyle w:val="Contents1"/>
        <w:tabs>
          <w:tab w:val="right" w:leader="dot" w:pos="8504"/>
        </w:tabs>
        <w:rPr>
          <w:rFonts w:ascii="Arial" w:hAnsi="Arial"/>
          <w:sz w:val="20"/>
          <w:szCs w:val="20"/>
        </w:rPr>
      </w:pPr>
      <w:r>
        <w:rPr>
          <w:rFonts w:ascii="Arial" w:hAnsi="Arial"/>
          <w:sz w:val="20"/>
          <w:szCs w:val="20"/>
        </w:rPr>
        <w:t xml:space="preserve">          1.3.1.1.3. The “classic” killing mechanisms of neutrophils</w:t>
      </w:r>
      <w:r>
        <w:rPr>
          <w:rFonts w:ascii="Arial" w:hAnsi="Arial"/>
          <w:sz w:val="20"/>
          <w:szCs w:val="20"/>
        </w:rPr>
        <w:tab/>
      </w:r>
      <w:r w:rsidR="00BF189F">
        <w:rPr>
          <w:rFonts w:ascii="Arial" w:hAnsi="Arial"/>
          <w:sz w:val="20"/>
          <w:szCs w:val="20"/>
        </w:rPr>
        <w:t>15</w:t>
      </w:r>
      <w:del w:id="190" w:author="Nelly Wagner" w:date="2017-01-23T18:52:00Z">
        <w:r w:rsidDel="00536B99">
          <w:rPr>
            <w:rFonts w:ascii="Arial" w:hAnsi="Arial"/>
            <w:sz w:val="20"/>
            <w:szCs w:val="20"/>
          </w:rPr>
          <w:delText>19</w:delText>
        </w:r>
      </w:del>
    </w:p>
    <w:p w14:paraId="0FB70CC1" w14:textId="5B8280A6" w:rsidR="0020061D" w:rsidRDefault="00766C9B">
      <w:pPr>
        <w:pStyle w:val="Contents1"/>
        <w:tabs>
          <w:tab w:val="right" w:leader="dot" w:pos="8504"/>
        </w:tabs>
        <w:rPr>
          <w:rFonts w:ascii="Arial" w:hAnsi="Arial"/>
          <w:sz w:val="20"/>
          <w:szCs w:val="20"/>
        </w:rPr>
      </w:pPr>
      <w:r>
        <w:rPr>
          <w:rFonts w:ascii="Arial" w:hAnsi="Arial"/>
          <w:sz w:val="20"/>
          <w:szCs w:val="20"/>
        </w:rPr>
        <w:t xml:space="preserve">     1.3.1.2. The macroph</w:t>
      </w:r>
      <w:r w:rsidR="00BF189F">
        <w:rPr>
          <w:rFonts w:ascii="Arial" w:hAnsi="Arial"/>
          <w:sz w:val="20"/>
          <w:szCs w:val="20"/>
        </w:rPr>
        <w:t>age: a heterogeneous phagocyte</w:t>
      </w:r>
      <w:r w:rsidR="00BF189F">
        <w:rPr>
          <w:rFonts w:ascii="Arial" w:hAnsi="Arial"/>
          <w:sz w:val="20"/>
          <w:szCs w:val="20"/>
        </w:rPr>
        <w:tab/>
        <w:t>17</w:t>
      </w:r>
      <w:del w:id="191" w:author="Nelly Wagner" w:date="2017-01-23T18:55:00Z">
        <w:r w:rsidDel="00536B99">
          <w:rPr>
            <w:rFonts w:ascii="Arial" w:hAnsi="Arial"/>
            <w:sz w:val="20"/>
            <w:szCs w:val="20"/>
          </w:rPr>
          <w:delText>1</w:delText>
        </w:r>
      </w:del>
    </w:p>
    <w:p w14:paraId="7C70F01F" w14:textId="24045197" w:rsidR="0020061D" w:rsidRDefault="00766C9B">
      <w:pPr>
        <w:pStyle w:val="Contents1"/>
        <w:tabs>
          <w:tab w:val="right" w:leader="dot" w:pos="8504"/>
        </w:tabs>
        <w:rPr>
          <w:rFonts w:ascii="Arial" w:hAnsi="Arial"/>
          <w:sz w:val="20"/>
          <w:szCs w:val="20"/>
        </w:rPr>
      </w:pPr>
      <w:r>
        <w:rPr>
          <w:rFonts w:ascii="Arial" w:hAnsi="Arial"/>
          <w:sz w:val="20"/>
          <w:szCs w:val="20"/>
        </w:rPr>
        <w:t xml:space="preserve">          1</w:t>
      </w:r>
      <w:r w:rsidR="00BF189F">
        <w:rPr>
          <w:rFonts w:ascii="Arial" w:hAnsi="Arial"/>
          <w:sz w:val="20"/>
          <w:szCs w:val="20"/>
        </w:rPr>
        <w:t>.3.1.2.1. Macrophage functions</w:t>
      </w:r>
      <w:r w:rsidR="00BF189F">
        <w:rPr>
          <w:rFonts w:ascii="Arial" w:hAnsi="Arial"/>
          <w:sz w:val="20"/>
          <w:szCs w:val="20"/>
        </w:rPr>
        <w:tab/>
        <w:t>17</w:t>
      </w:r>
      <w:del w:id="192" w:author="Nelly Wagner" w:date="2017-01-23T18:55:00Z">
        <w:r w:rsidDel="00536B99">
          <w:rPr>
            <w:rFonts w:ascii="Arial" w:hAnsi="Arial"/>
            <w:sz w:val="20"/>
            <w:szCs w:val="20"/>
          </w:rPr>
          <w:delText>1</w:delText>
        </w:r>
      </w:del>
    </w:p>
    <w:p w14:paraId="13B8D551" w14:textId="4DB1346C" w:rsidR="0020061D" w:rsidRDefault="00766C9B">
      <w:pPr>
        <w:pStyle w:val="Contents1"/>
        <w:tabs>
          <w:tab w:val="right" w:leader="dot" w:pos="8504"/>
        </w:tabs>
        <w:rPr>
          <w:rFonts w:ascii="Arial" w:hAnsi="Arial"/>
          <w:sz w:val="20"/>
          <w:szCs w:val="20"/>
        </w:rPr>
      </w:pPr>
      <w:r>
        <w:rPr>
          <w:rFonts w:ascii="Arial" w:hAnsi="Arial"/>
          <w:sz w:val="20"/>
          <w:szCs w:val="20"/>
        </w:rPr>
        <w:t xml:space="preserve">          1.</w:t>
      </w:r>
      <w:r w:rsidR="00BF189F">
        <w:rPr>
          <w:rFonts w:ascii="Arial" w:hAnsi="Arial"/>
          <w:sz w:val="20"/>
          <w:szCs w:val="20"/>
        </w:rPr>
        <w:t>3.1.2.2. Macrophage activation</w:t>
      </w:r>
      <w:r w:rsidR="00BF189F">
        <w:rPr>
          <w:rFonts w:ascii="Arial" w:hAnsi="Arial"/>
          <w:sz w:val="20"/>
          <w:szCs w:val="20"/>
        </w:rPr>
        <w:tab/>
        <w:t>18</w:t>
      </w:r>
      <w:del w:id="193" w:author="Nelly Wagner" w:date="2017-01-23T18:55:00Z">
        <w:r w:rsidDel="00536B99">
          <w:rPr>
            <w:rFonts w:ascii="Arial" w:hAnsi="Arial"/>
            <w:sz w:val="20"/>
            <w:szCs w:val="20"/>
          </w:rPr>
          <w:delText>2</w:delText>
        </w:r>
      </w:del>
    </w:p>
    <w:p w14:paraId="372DABAA" w14:textId="6E0F2A5D" w:rsidR="00536B99" w:rsidRDefault="00766C9B">
      <w:pPr>
        <w:pStyle w:val="Contents1"/>
        <w:tabs>
          <w:tab w:val="right" w:leader="dot" w:pos="8504"/>
        </w:tabs>
        <w:rPr>
          <w:ins w:id="194" w:author="Nelly Wagner" w:date="2017-01-23T18:56:00Z"/>
          <w:rFonts w:ascii="Arial" w:hAnsi="Arial"/>
          <w:sz w:val="20"/>
          <w:szCs w:val="20"/>
        </w:rPr>
      </w:pPr>
      <w:del w:id="195" w:author="Nelly Wagner" w:date="2017-01-23T18:56:00Z">
        <w:r w:rsidDel="00536B99">
          <w:rPr>
            <w:rFonts w:ascii="Arial" w:hAnsi="Arial"/>
            <w:sz w:val="20"/>
            <w:szCs w:val="20"/>
          </w:rPr>
          <w:delText xml:space="preserve">     </w:delText>
        </w:r>
      </w:del>
      <w:r>
        <w:rPr>
          <w:rFonts w:ascii="Arial" w:hAnsi="Arial"/>
          <w:sz w:val="20"/>
          <w:szCs w:val="20"/>
        </w:rPr>
        <w:t>1.3.</w:t>
      </w:r>
      <w:ins w:id="196" w:author="Nelly Wagner" w:date="2017-01-23T18:56:00Z">
        <w:r w:rsidR="00536B99">
          <w:rPr>
            <w:rFonts w:ascii="Arial" w:hAnsi="Arial"/>
            <w:sz w:val="20"/>
            <w:szCs w:val="20"/>
          </w:rPr>
          <w:t>2</w:t>
        </w:r>
      </w:ins>
      <w:del w:id="197" w:author="Nelly Wagner" w:date="2017-01-23T18:56:00Z">
        <w:r w:rsidDel="00536B99">
          <w:rPr>
            <w:rFonts w:ascii="Arial" w:hAnsi="Arial"/>
            <w:sz w:val="20"/>
            <w:szCs w:val="20"/>
          </w:rPr>
          <w:delText>1.3</w:delText>
        </w:r>
      </w:del>
      <w:r w:rsidR="00BF189F">
        <w:rPr>
          <w:rFonts w:ascii="Arial" w:hAnsi="Arial"/>
          <w:sz w:val="20"/>
          <w:szCs w:val="20"/>
        </w:rPr>
        <w:t>. The complement system</w:t>
      </w:r>
      <w:r w:rsidR="00BF189F">
        <w:rPr>
          <w:rFonts w:ascii="Arial" w:hAnsi="Arial"/>
          <w:sz w:val="20"/>
          <w:szCs w:val="20"/>
        </w:rPr>
        <w:tab/>
        <w:t>18</w:t>
      </w:r>
    </w:p>
    <w:p w14:paraId="34DC483D" w14:textId="0D7ADC7C" w:rsidR="0020061D" w:rsidRDefault="00536B99">
      <w:pPr>
        <w:pStyle w:val="Contents1"/>
        <w:tabs>
          <w:tab w:val="right" w:leader="dot" w:pos="8504"/>
        </w:tabs>
        <w:rPr>
          <w:rFonts w:ascii="Arial" w:hAnsi="Arial"/>
          <w:sz w:val="20"/>
          <w:szCs w:val="20"/>
        </w:rPr>
      </w:pPr>
      <w:ins w:id="198" w:author="Nelly Wagner" w:date="2017-01-23T18:56:00Z">
        <w:r>
          <w:rPr>
            <w:rFonts w:ascii="Arial" w:hAnsi="Arial"/>
            <w:sz w:val="20"/>
            <w:szCs w:val="20"/>
          </w:rPr>
          <w:t>1.3.3. The adaptive im</w:t>
        </w:r>
      </w:ins>
      <w:ins w:id="199" w:author="Nelly Wagner" w:date="2017-01-23T18:57:00Z">
        <w:r>
          <w:rPr>
            <w:rFonts w:ascii="Arial" w:hAnsi="Arial"/>
            <w:sz w:val="20"/>
            <w:szCs w:val="20"/>
          </w:rPr>
          <w:t>mune system………………………………</w:t>
        </w:r>
        <w:r w:rsidR="008E427D">
          <w:rPr>
            <w:rFonts w:ascii="Arial" w:hAnsi="Arial"/>
            <w:sz w:val="20"/>
            <w:szCs w:val="20"/>
          </w:rPr>
          <w:t>…………………………………..</w:t>
        </w:r>
      </w:ins>
      <w:r w:rsidR="00BF189F">
        <w:rPr>
          <w:rFonts w:ascii="Arial" w:hAnsi="Arial"/>
          <w:sz w:val="20"/>
          <w:szCs w:val="20"/>
        </w:rPr>
        <w:t>19</w:t>
      </w:r>
      <w:del w:id="200" w:author="Nelly Wagner" w:date="2017-01-23T18:55:00Z">
        <w:r w:rsidR="00766C9B" w:rsidDel="00536B99">
          <w:rPr>
            <w:rFonts w:ascii="Arial" w:hAnsi="Arial"/>
            <w:sz w:val="20"/>
            <w:szCs w:val="20"/>
          </w:rPr>
          <w:delText>2</w:delText>
        </w:r>
      </w:del>
    </w:p>
    <w:p w14:paraId="01CC0E67" w14:textId="77777777" w:rsidR="0020061D" w:rsidRDefault="0020061D">
      <w:pPr>
        <w:pStyle w:val="Contents1"/>
        <w:tabs>
          <w:tab w:val="right" w:leader="dot" w:pos="8504"/>
        </w:tabs>
        <w:rPr>
          <w:rFonts w:ascii="Arial" w:hAnsi="Arial"/>
          <w:sz w:val="20"/>
          <w:szCs w:val="20"/>
        </w:rPr>
      </w:pPr>
    </w:p>
    <w:p w14:paraId="0C51286A" w14:textId="5404CA61" w:rsidR="0020061D" w:rsidRDefault="00766C9B">
      <w:pPr>
        <w:pStyle w:val="Contents1"/>
        <w:tabs>
          <w:tab w:val="right" w:leader="dot" w:pos="8504"/>
        </w:tabs>
        <w:rPr>
          <w:rFonts w:ascii="Arial" w:hAnsi="Arial"/>
          <w:sz w:val="20"/>
          <w:szCs w:val="20"/>
        </w:rPr>
      </w:pPr>
      <w:r>
        <w:rPr>
          <w:rFonts w:ascii="Arial" w:hAnsi="Arial"/>
          <w:sz w:val="20"/>
          <w:szCs w:val="20"/>
        </w:rPr>
        <w:t xml:space="preserve">1.4. Models of </w:t>
      </w:r>
      <w:r>
        <w:rPr>
          <w:rFonts w:ascii="Arial" w:hAnsi="Arial"/>
          <w:i/>
          <w:iCs/>
          <w:sz w:val="20"/>
          <w:szCs w:val="20"/>
        </w:rPr>
        <w:t>Staphylococcus aureus</w:t>
      </w:r>
      <w:r>
        <w:rPr>
          <w:rFonts w:ascii="Arial" w:hAnsi="Arial"/>
          <w:sz w:val="20"/>
          <w:szCs w:val="20"/>
        </w:rPr>
        <w:t xml:space="preserve"> infection</w:t>
      </w:r>
      <w:r>
        <w:rPr>
          <w:rFonts w:ascii="Arial" w:hAnsi="Arial"/>
          <w:sz w:val="20"/>
          <w:szCs w:val="20"/>
        </w:rPr>
        <w:tab/>
        <w:t>2</w:t>
      </w:r>
      <w:r w:rsidR="00BF189F">
        <w:rPr>
          <w:rFonts w:ascii="Arial" w:hAnsi="Arial"/>
          <w:sz w:val="20"/>
          <w:szCs w:val="20"/>
        </w:rPr>
        <w:t>0</w:t>
      </w:r>
      <w:del w:id="201" w:author="Nelly Wagner" w:date="2017-01-23T18:57:00Z">
        <w:r w:rsidDel="00536B99">
          <w:rPr>
            <w:rFonts w:ascii="Arial" w:hAnsi="Arial"/>
            <w:sz w:val="20"/>
            <w:szCs w:val="20"/>
          </w:rPr>
          <w:delText>4</w:delText>
        </w:r>
      </w:del>
    </w:p>
    <w:p w14:paraId="20881752" w14:textId="77777777" w:rsidR="0020061D" w:rsidRDefault="0020061D">
      <w:pPr>
        <w:pStyle w:val="Contents1"/>
        <w:tabs>
          <w:tab w:val="right" w:leader="dot" w:pos="8504"/>
        </w:tabs>
        <w:rPr>
          <w:rFonts w:ascii="Arial" w:hAnsi="Arial"/>
          <w:sz w:val="20"/>
          <w:szCs w:val="20"/>
        </w:rPr>
      </w:pPr>
    </w:p>
    <w:p w14:paraId="1FF360BA" w14:textId="44110B35" w:rsidR="0020061D" w:rsidRDefault="00766C9B">
      <w:pPr>
        <w:pStyle w:val="Contents1"/>
        <w:tabs>
          <w:tab w:val="right" w:leader="dot" w:pos="8504"/>
        </w:tabs>
        <w:rPr>
          <w:rFonts w:ascii="Arial" w:hAnsi="Arial"/>
          <w:sz w:val="20"/>
          <w:szCs w:val="20"/>
        </w:rPr>
      </w:pPr>
      <w:r>
        <w:rPr>
          <w:rFonts w:ascii="Arial" w:hAnsi="Arial"/>
          <w:sz w:val="20"/>
          <w:szCs w:val="20"/>
        </w:rPr>
        <w:lastRenderedPageBreak/>
        <w:t>1.4.1. Invertebrate models</w:t>
      </w:r>
      <w:r>
        <w:rPr>
          <w:rFonts w:ascii="Arial" w:hAnsi="Arial"/>
          <w:sz w:val="20"/>
          <w:szCs w:val="20"/>
        </w:rPr>
        <w:tab/>
        <w:t>2</w:t>
      </w:r>
      <w:r w:rsidR="00E02652">
        <w:rPr>
          <w:rFonts w:ascii="Arial" w:hAnsi="Arial"/>
          <w:sz w:val="20"/>
          <w:szCs w:val="20"/>
        </w:rPr>
        <w:t>0</w:t>
      </w:r>
      <w:del w:id="202" w:author="Nelly Wagner" w:date="2017-01-23T18:57:00Z">
        <w:r w:rsidDel="00536B99">
          <w:rPr>
            <w:rFonts w:ascii="Arial" w:hAnsi="Arial"/>
            <w:sz w:val="20"/>
            <w:szCs w:val="20"/>
          </w:rPr>
          <w:delText>4</w:delText>
        </w:r>
      </w:del>
    </w:p>
    <w:p w14:paraId="56D26FC9" w14:textId="71B10449" w:rsidR="0020061D" w:rsidRDefault="00766C9B">
      <w:pPr>
        <w:pStyle w:val="Contents1"/>
        <w:tabs>
          <w:tab w:val="right" w:leader="dot" w:pos="8504"/>
        </w:tabs>
        <w:rPr>
          <w:rFonts w:ascii="Arial" w:hAnsi="Arial"/>
          <w:sz w:val="20"/>
          <w:szCs w:val="20"/>
        </w:rPr>
      </w:pPr>
      <w:r>
        <w:rPr>
          <w:rFonts w:ascii="Arial" w:hAnsi="Arial"/>
          <w:sz w:val="20"/>
          <w:szCs w:val="20"/>
        </w:rPr>
        <w:t>1.4.2. Vertebrate models</w:t>
      </w:r>
      <w:r>
        <w:rPr>
          <w:rFonts w:ascii="Arial" w:hAnsi="Arial"/>
          <w:sz w:val="20"/>
          <w:szCs w:val="20"/>
        </w:rPr>
        <w:tab/>
        <w:t>2</w:t>
      </w:r>
      <w:r w:rsidR="00BF189F">
        <w:rPr>
          <w:rFonts w:ascii="Arial" w:hAnsi="Arial"/>
          <w:sz w:val="20"/>
          <w:szCs w:val="20"/>
        </w:rPr>
        <w:t>1</w:t>
      </w:r>
      <w:del w:id="203" w:author="Nelly Wagner" w:date="2017-01-23T18:57:00Z">
        <w:r w:rsidDel="00536B99">
          <w:rPr>
            <w:rFonts w:ascii="Arial" w:hAnsi="Arial"/>
            <w:sz w:val="20"/>
            <w:szCs w:val="20"/>
          </w:rPr>
          <w:delText>5</w:delText>
        </w:r>
      </w:del>
    </w:p>
    <w:p w14:paraId="1BDDD1CE" w14:textId="60F70AE4" w:rsidR="00536B99" w:rsidRDefault="00766C9B">
      <w:pPr>
        <w:pStyle w:val="Contents1"/>
        <w:tabs>
          <w:tab w:val="right" w:leader="dot" w:pos="8504"/>
        </w:tabs>
        <w:rPr>
          <w:ins w:id="204" w:author="Nelly Wagner" w:date="2017-01-23T18:58:00Z"/>
          <w:rFonts w:ascii="Arial" w:hAnsi="Arial"/>
          <w:sz w:val="20"/>
          <w:szCs w:val="20"/>
        </w:rPr>
      </w:pPr>
      <w:r>
        <w:rPr>
          <w:rFonts w:ascii="Arial" w:hAnsi="Arial"/>
          <w:sz w:val="20"/>
          <w:szCs w:val="20"/>
        </w:rPr>
        <w:t xml:space="preserve">     1.4.2.1. Rodents models</w:t>
      </w:r>
      <w:r>
        <w:rPr>
          <w:rFonts w:ascii="Arial" w:hAnsi="Arial"/>
          <w:sz w:val="20"/>
          <w:szCs w:val="20"/>
        </w:rPr>
        <w:tab/>
        <w:t>2</w:t>
      </w:r>
      <w:r w:rsidR="00E02652">
        <w:rPr>
          <w:rFonts w:ascii="Arial" w:hAnsi="Arial"/>
          <w:sz w:val="20"/>
          <w:szCs w:val="20"/>
        </w:rPr>
        <w:t>1</w:t>
      </w:r>
    </w:p>
    <w:p w14:paraId="62175AA8" w14:textId="66A560F0" w:rsidR="0020061D" w:rsidRDefault="008E427D">
      <w:pPr>
        <w:pStyle w:val="Contents1"/>
        <w:tabs>
          <w:tab w:val="right" w:leader="dot" w:pos="8504"/>
        </w:tabs>
        <w:rPr>
          <w:rFonts w:ascii="Arial" w:hAnsi="Arial"/>
          <w:sz w:val="20"/>
          <w:szCs w:val="20"/>
        </w:rPr>
      </w:pPr>
      <w:ins w:id="205" w:author="Nelly Wagner" w:date="2017-01-23T18:58:00Z">
        <w:r>
          <w:rPr>
            <w:rFonts w:ascii="Arial" w:hAnsi="Arial"/>
            <w:sz w:val="20"/>
            <w:szCs w:val="20"/>
          </w:rPr>
          <w:t xml:space="preserve">     1.4.2.2. Leporine models</w:t>
        </w:r>
        <w:r>
          <w:rPr>
            <w:rFonts w:ascii="Arial" w:hAnsi="Arial"/>
            <w:sz w:val="20"/>
            <w:szCs w:val="20"/>
          </w:rPr>
          <w:tab/>
          <w:t>2</w:t>
        </w:r>
      </w:ins>
      <w:r w:rsidR="00BF189F">
        <w:rPr>
          <w:rFonts w:ascii="Arial" w:hAnsi="Arial"/>
          <w:sz w:val="20"/>
          <w:szCs w:val="20"/>
        </w:rPr>
        <w:t>2</w:t>
      </w:r>
      <w:del w:id="206" w:author="Nelly Wagner" w:date="2017-01-23T18:57:00Z">
        <w:r w:rsidR="00766C9B" w:rsidDel="00536B99">
          <w:rPr>
            <w:rFonts w:ascii="Arial" w:hAnsi="Arial"/>
            <w:sz w:val="20"/>
            <w:szCs w:val="20"/>
          </w:rPr>
          <w:delText>5</w:delText>
        </w:r>
      </w:del>
    </w:p>
    <w:p w14:paraId="34FDBF17" w14:textId="1D2DEA71" w:rsidR="0020061D" w:rsidRDefault="00766C9B">
      <w:pPr>
        <w:pStyle w:val="Contents1"/>
        <w:tabs>
          <w:tab w:val="right" w:leader="dot" w:pos="8504"/>
        </w:tabs>
        <w:rPr>
          <w:rFonts w:ascii="Arial" w:hAnsi="Arial"/>
          <w:sz w:val="20"/>
          <w:szCs w:val="20"/>
        </w:rPr>
      </w:pPr>
      <w:r>
        <w:rPr>
          <w:rFonts w:ascii="Arial" w:hAnsi="Arial"/>
          <w:sz w:val="20"/>
          <w:szCs w:val="20"/>
        </w:rPr>
        <w:t xml:space="preserve">     1.4.2.</w:t>
      </w:r>
      <w:ins w:id="207" w:author="Nelly Wagner" w:date="2017-01-23T18:58:00Z">
        <w:r w:rsidR="00536B99">
          <w:rPr>
            <w:rFonts w:ascii="Arial" w:hAnsi="Arial"/>
            <w:sz w:val="20"/>
            <w:szCs w:val="20"/>
          </w:rPr>
          <w:t>3</w:t>
        </w:r>
      </w:ins>
      <w:del w:id="208" w:author="Nelly Wagner" w:date="2017-01-23T18:58:00Z">
        <w:r w:rsidDel="00536B99">
          <w:rPr>
            <w:rFonts w:ascii="Arial" w:hAnsi="Arial"/>
            <w:sz w:val="20"/>
            <w:szCs w:val="20"/>
          </w:rPr>
          <w:delText>2</w:delText>
        </w:r>
      </w:del>
      <w:r>
        <w:rPr>
          <w:rFonts w:ascii="Arial" w:hAnsi="Arial"/>
          <w:sz w:val="20"/>
          <w:szCs w:val="20"/>
        </w:rPr>
        <w:t>. Farm animals models</w:t>
      </w:r>
      <w:r>
        <w:rPr>
          <w:rFonts w:ascii="Arial" w:hAnsi="Arial"/>
          <w:sz w:val="20"/>
          <w:szCs w:val="20"/>
        </w:rPr>
        <w:tab/>
      </w:r>
      <w:ins w:id="209" w:author="Nelly Wagner" w:date="2017-01-23T18:59:00Z">
        <w:r w:rsidR="008E427D">
          <w:rPr>
            <w:rFonts w:ascii="Arial" w:hAnsi="Arial"/>
            <w:sz w:val="20"/>
            <w:szCs w:val="20"/>
          </w:rPr>
          <w:t>2</w:t>
        </w:r>
      </w:ins>
      <w:r w:rsidR="00E02652">
        <w:rPr>
          <w:rFonts w:ascii="Arial" w:hAnsi="Arial"/>
          <w:sz w:val="20"/>
          <w:szCs w:val="20"/>
        </w:rPr>
        <w:t>2</w:t>
      </w:r>
      <w:del w:id="210" w:author="Nelly Wagner" w:date="2017-01-23T18:59:00Z">
        <w:r w:rsidDel="00536B99">
          <w:rPr>
            <w:rFonts w:ascii="Arial" w:hAnsi="Arial"/>
            <w:sz w:val="20"/>
            <w:szCs w:val="20"/>
          </w:rPr>
          <w:delText>26</w:delText>
        </w:r>
      </w:del>
    </w:p>
    <w:p w14:paraId="70E55B40" w14:textId="1FB102C9" w:rsidR="00536B99" w:rsidRDefault="00766C9B">
      <w:pPr>
        <w:pStyle w:val="Contents1"/>
        <w:tabs>
          <w:tab w:val="right" w:leader="dot" w:pos="8504"/>
        </w:tabs>
        <w:rPr>
          <w:ins w:id="211" w:author="Nelly Wagner" w:date="2017-01-23T18:59:00Z"/>
          <w:rFonts w:ascii="Arial" w:hAnsi="Arial"/>
          <w:sz w:val="20"/>
          <w:szCs w:val="20"/>
        </w:rPr>
      </w:pPr>
      <w:r>
        <w:rPr>
          <w:rFonts w:ascii="Arial" w:hAnsi="Arial"/>
          <w:sz w:val="20"/>
          <w:szCs w:val="20"/>
        </w:rPr>
        <w:t xml:space="preserve">     1.4.2.</w:t>
      </w:r>
      <w:ins w:id="212" w:author="Nelly Wagner" w:date="2017-01-23T18:58:00Z">
        <w:r w:rsidR="00536B99">
          <w:rPr>
            <w:rFonts w:ascii="Arial" w:hAnsi="Arial"/>
            <w:sz w:val="20"/>
            <w:szCs w:val="20"/>
          </w:rPr>
          <w:t>4</w:t>
        </w:r>
      </w:ins>
      <w:del w:id="213" w:author="Nelly Wagner" w:date="2017-01-23T18:58:00Z">
        <w:r w:rsidDel="00536B99">
          <w:rPr>
            <w:rFonts w:ascii="Arial" w:hAnsi="Arial"/>
            <w:sz w:val="20"/>
            <w:szCs w:val="20"/>
          </w:rPr>
          <w:delText>3</w:delText>
        </w:r>
      </w:del>
      <w:r>
        <w:rPr>
          <w:rFonts w:ascii="Arial" w:hAnsi="Arial"/>
          <w:sz w:val="20"/>
          <w:szCs w:val="20"/>
        </w:rPr>
        <w:t>. Zebrafish model</w:t>
      </w:r>
      <w:r>
        <w:rPr>
          <w:rFonts w:ascii="Arial" w:hAnsi="Arial"/>
          <w:sz w:val="20"/>
          <w:szCs w:val="20"/>
        </w:rPr>
        <w:tab/>
      </w:r>
      <w:ins w:id="214" w:author="Nelly Wagner" w:date="2017-01-23T18:59:00Z">
        <w:r w:rsidR="008E427D">
          <w:rPr>
            <w:rFonts w:ascii="Arial" w:hAnsi="Arial"/>
            <w:sz w:val="20"/>
            <w:szCs w:val="20"/>
          </w:rPr>
          <w:t>2</w:t>
        </w:r>
      </w:ins>
      <w:r w:rsidR="00BF189F">
        <w:rPr>
          <w:rFonts w:ascii="Arial" w:hAnsi="Arial"/>
          <w:sz w:val="20"/>
          <w:szCs w:val="20"/>
        </w:rPr>
        <w:t>3</w:t>
      </w:r>
    </w:p>
    <w:p w14:paraId="63CA4114" w14:textId="1C7E2458" w:rsidR="00536B99" w:rsidRDefault="00536B99" w:rsidP="00536B99">
      <w:pPr>
        <w:pStyle w:val="Contents1"/>
        <w:tabs>
          <w:tab w:val="right" w:leader="dot" w:pos="8504"/>
        </w:tabs>
        <w:rPr>
          <w:ins w:id="215" w:author="Nelly Wagner" w:date="2017-01-23T18:59:00Z"/>
          <w:rFonts w:ascii="Arial" w:hAnsi="Arial"/>
          <w:sz w:val="20"/>
          <w:szCs w:val="20"/>
        </w:rPr>
      </w:pPr>
      <w:ins w:id="216" w:author="Nelly Wagner" w:date="2017-01-23T18:59:00Z">
        <w:r>
          <w:rPr>
            <w:rFonts w:ascii="Arial" w:hAnsi="Arial"/>
            <w:sz w:val="20"/>
            <w:szCs w:val="20"/>
          </w:rPr>
          <w:t xml:space="preserve"> 1.4.3. Pros </w:t>
        </w:r>
        <w:r w:rsidR="008E427D">
          <w:rPr>
            <w:rFonts w:ascii="Arial" w:hAnsi="Arial"/>
            <w:sz w:val="20"/>
            <w:szCs w:val="20"/>
          </w:rPr>
          <w:t>and cons of each animal model</w:t>
        </w:r>
        <w:r w:rsidR="008E427D">
          <w:rPr>
            <w:rFonts w:ascii="Arial" w:hAnsi="Arial"/>
            <w:sz w:val="20"/>
            <w:szCs w:val="20"/>
          </w:rPr>
          <w:tab/>
        </w:r>
      </w:ins>
      <w:r w:rsidR="00BF189F">
        <w:rPr>
          <w:rFonts w:ascii="Arial" w:hAnsi="Arial"/>
          <w:sz w:val="20"/>
          <w:szCs w:val="20"/>
        </w:rPr>
        <w:t>23</w:t>
      </w:r>
    </w:p>
    <w:p w14:paraId="0598A9F4" w14:textId="16EF2EDC" w:rsidR="0020061D" w:rsidRDefault="00766C9B">
      <w:pPr>
        <w:pStyle w:val="Contents1"/>
        <w:tabs>
          <w:tab w:val="right" w:leader="dot" w:pos="8504"/>
        </w:tabs>
        <w:rPr>
          <w:rFonts w:ascii="Arial" w:hAnsi="Arial"/>
          <w:sz w:val="20"/>
          <w:szCs w:val="20"/>
        </w:rPr>
      </w:pPr>
      <w:del w:id="217" w:author="Nelly Wagner" w:date="2017-01-23T18:59:00Z">
        <w:r w:rsidDel="00536B99">
          <w:rPr>
            <w:rFonts w:ascii="Arial" w:hAnsi="Arial"/>
            <w:sz w:val="20"/>
            <w:szCs w:val="20"/>
          </w:rPr>
          <w:delText>26</w:delText>
        </w:r>
      </w:del>
    </w:p>
    <w:p w14:paraId="4CBCABE3" w14:textId="77777777" w:rsidR="0020061D" w:rsidRDefault="0020061D">
      <w:pPr>
        <w:pStyle w:val="Contents1"/>
        <w:tabs>
          <w:tab w:val="right" w:leader="dot" w:pos="8504"/>
        </w:tabs>
        <w:rPr>
          <w:rFonts w:ascii="Arial" w:hAnsi="Arial"/>
          <w:sz w:val="20"/>
          <w:szCs w:val="20"/>
        </w:rPr>
      </w:pPr>
    </w:p>
    <w:p w14:paraId="7D1B10C8" w14:textId="47B6F1FC" w:rsidR="0020061D" w:rsidRDefault="00766C9B">
      <w:pPr>
        <w:pStyle w:val="Contents1"/>
        <w:tabs>
          <w:tab w:val="right" w:leader="dot" w:pos="8504"/>
        </w:tabs>
        <w:rPr>
          <w:rFonts w:ascii="Arial" w:hAnsi="Arial"/>
          <w:sz w:val="20"/>
          <w:szCs w:val="20"/>
        </w:rPr>
      </w:pPr>
      <w:r>
        <w:rPr>
          <w:rFonts w:ascii="Arial" w:hAnsi="Arial"/>
          <w:sz w:val="20"/>
          <w:szCs w:val="20"/>
        </w:rPr>
        <w:t>1.5. Zebrafish embryos: a successful model for the study of infectious diseases</w:t>
      </w:r>
      <w:r>
        <w:rPr>
          <w:rFonts w:ascii="Arial" w:hAnsi="Arial"/>
          <w:sz w:val="20"/>
          <w:szCs w:val="20"/>
        </w:rPr>
        <w:tab/>
      </w:r>
      <w:r w:rsidR="00E02652">
        <w:rPr>
          <w:rFonts w:ascii="Arial" w:hAnsi="Arial"/>
          <w:sz w:val="20"/>
          <w:szCs w:val="20"/>
        </w:rPr>
        <w:t>24</w:t>
      </w:r>
      <w:del w:id="218" w:author="Nelly Wagner" w:date="2017-01-23T19:00:00Z">
        <w:r w:rsidDel="00536B99">
          <w:rPr>
            <w:rFonts w:ascii="Arial" w:hAnsi="Arial"/>
            <w:sz w:val="20"/>
            <w:szCs w:val="20"/>
          </w:rPr>
          <w:delText>27</w:delText>
        </w:r>
      </w:del>
    </w:p>
    <w:p w14:paraId="125FC963" w14:textId="77777777" w:rsidR="0020061D" w:rsidRDefault="0020061D">
      <w:pPr>
        <w:pStyle w:val="Contents1"/>
        <w:tabs>
          <w:tab w:val="right" w:leader="dot" w:pos="8504"/>
        </w:tabs>
        <w:rPr>
          <w:rFonts w:ascii="Arial" w:hAnsi="Arial"/>
          <w:sz w:val="20"/>
          <w:szCs w:val="20"/>
        </w:rPr>
      </w:pPr>
    </w:p>
    <w:p w14:paraId="7FBD90D6" w14:textId="34465275" w:rsidR="0020061D" w:rsidRDefault="00766C9B">
      <w:pPr>
        <w:pStyle w:val="Contents1"/>
        <w:tabs>
          <w:tab w:val="right" w:leader="dot" w:pos="8504"/>
        </w:tabs>
        <w:rPr>
          <w:rFonts w:ascii="Arial" w:hAnsi="Arial"/>
          <w:sz w:val="20"/>
          <w:szCs w:val="20"/>
        </w:rPr>
      </w:pPr>
      <w:r>
        <w:rPr>
          <w:rFonts w:ascii="Arial" w:hAnsi="Arial"/>
          <w:sz w:val="20"/>
          <w:szCs w:val="20"/>
        </w:rPr>
        <w:t>1.5.1. Innate immune defences of zebrafish embryos</w:t>
      </w:r>
      <w:r>
        <w:rPr>
          <w:rFonts w:ascii="Arial" w:hAnsi="Arial"/>
          <w:sz w:val="20"/>
          <w:szCs w:val="20"/>
        </w:rPr>
        <w:tab/>
      </w:r>
      <w:r w:rsidR="00BF189F">
        <w:rPr>
          <w:rFonts w:ascii="Arial" w:hAnsi="Arial"/>
          <w:sz w:val="20"/>
          <w:szCs w:val="20"/>
        </w:rPr>
        <w:t>25</w:t>
      </w:r>
      <w:del w:id="219" w:author="Nelly Wagner" w:date="2017-01-23T19:00:00Z">
        <w:r w:rsidDel="00536B99">
          <w:rPr>
            <w:rFonts w:ascii="Arial" w:hAnsi="Arial"/>
            <w:sz w:val="20"/>
            <w:szCs w:val="20"/>
          </w:rPr>
          <w:delText>27</w:delText>
        </w:r>
      </w:del>
    </w:p>
    <w:p w14:paraId="266A5296" w14:textId="751B07F6" w:rsidR="0020061D" w:rsidRDefault="00766C9B">
      <w:pPr>
        <w:pStyle w:val="Contents1"/>
        <w:tabs>
          <w:tab w:val="right" w:leader="dot" w:pos="8504"/>
        </w:tabs>
        <w:rPr>
          <w:rFonts w:ascii="Arial" w:hAnsi="Arial"/>
          <w:sz w:val="20"/>
          <w:szCs w:val="20"/>
        </w:rPr>
      </w:pPr>
      <w:r>
        <w:rPr>
          <w:rFonts w:ascii="Arial" w:hAnsi="Arial"/>
          <w:sz w:val="20"/>
          <w:szCs w:val="20"/>
        </w:rPr>
        <w:t>1.5.2. Key models of host-pathogen interactions</w:t>
      </w:r>
      <w:r>
        <w:rPr>
          <w:rFonts w:ascii="Arial" w:hAnsi="Arial"/>
          <w:sz w:val="20"/>
          <w:szCs w:val="20"/>
        </w:rPr>
        <w:tab/>
      </w:r>
      <w:r w:rsidR="00BF189F">
        <w:rPr>
          <w:rFonts w:ascii="Arial" w:hAnsi="Arial"/>
          <w:sz w:val="20"/>
          <w:szCs w:val="20"/>
        </w:rPr>
        <w:t>26</w:t>
      </w:r>
      <w:del w:id="220" w:author="Nelly Wagner" w:date="2017-01-23T19:01:00Z">
        <w:r w:rsidDel="00266120">
          <w:rPr>
            <w:rFonts w:ascii="Arial" w:hAnsi="Arial"/>
            <w:sz w:val="20"/>
            <w:szCs w:val="20"/>
          </w:rPr>
          <w:delText>29</w:delText>
        </w:r>
      </w:del>
    </w:p>
    <w:p w14:paraId="57EF0D3F" w14:textId="77777777" w:rsidR="0020061D" w:rsidRDefault="0020061D">
      <w:pPr>
        <w:pStyle w:val="Contents1"/>
        <w:tabs>
          <w:tab w:val="right" w:leader="dot" w:pos="8504"/>
        </w:tabs>
        <w:rPr>
          <w:rFonts w:ascii="Arial" w:hAnsi="Arial"/>
          <w:sz w:val="20"/>
          <w:szCs w:val="20"/>
        </w:rPr>
      </w:pPr>
    </w:p>
    <w:p w14:paraId="08DC120A" w14:textId="5AC17637" w:rsidR="0020061D" w:rsidRDefault="00E02652">
      <w:pPr>
        <w:pStyle w:val="Contents1"/>
        <w:tabs>
          <w:tab w:val="right" w:leader="dot" w:pos="8504"/>
        </w:tabs>
        <w:rPr>
          <w:rFonts w:ascii="Arial" w:hAnsi="Arial"/>
          <w:sz w:val="20"/>
          <w:szCs w:val="20"/>
        </w:rPr>
      </w:pPr>
      <w:r>
        <w:rPr>
          <w:rFonts w:ascii="Arial" w:hAnsi="Arial"/>
          <w:sz w:val="20"/>
          <w:szCs w:val="20"/>
        </w:rPr>
        <w:t>1.6. Aims of the present study</w:t>
      </w:r>
      <w:r>
        <w:rPr>
          <w:rFonts w:ascii="Arial" w:hAnsi="Arial"/>
          <w:sz w:val="20"/>
          <w:szCs w:val="20"/>
        </w:rPr>
        <w:tab/>
        <w:t>28</w:t>
      </w:r>
      <w:del w:id="221" w:author="Nelly Wagner" w:date="2017-01-23T19:01:00Z">
        <w:r w:rsidR="00766C9B" w:rsidDel="00266120">
          <w:rPr>
            <w:rFonts w:ascii="Arial" w:hAnsi="Arial"/>
            <w:sz w:val="20"/>
            <w:szCs w:val="20"/>
          </w:rPr>
          <w:delText>2</w:delText>
        </w:r>
      </w:del>
    </w:p>
    <w:p w14:paraId="7DACCF8A" w14:textId="77777777" w:rsidR="0020061D" w:rsidRDefault="0020061D">
      <w:pPr>
        <w:pStyle w:val="Contents1"/>
        <w:tabs>
          <w:tab w:val="right" w:leader="dot" w:pos="8504"/>
        </w:tabs>
        <w:rPr>
          <w:rFonts w:ascii="Arial" w:hAnsi="Arial"/>
          <w:sz w:val="20"/>
          <w:szCs w:val="20"/>
        </w:rPr>
      </w:pPr>
    </w:p>
    <w:p w14:paraId="69A2CD07" w14:textId="7499FF3E" w:rsidR="0020061D" w:rsidRDefault="00952F27">
      <w:pPr>
        <w:pStyle w:val="Contents1"/>
        <w:tabs>
          <w:tab w:val="right" w:leader="dot" w:pos="8504"/>
        </w:tabs>
      </w:pPr>
      <w:r>
        <w:fldChar w:fldCharType="begin"/>
      </w:r>
      <w:r>
        <w:instrText xml:space="preserve"> HYPERLINK \l "__RefHeading___Toc29992_249651581" \h </w:instrText>
      </w:r>
      <w:r>
        <w:fldChar w:fldCharType="separate"/>
      </w:r>
      <w:r w:rsidR="00766C9B">
        <w:rPr>
          <w:rStyle w:val="IndexLink"/>
          <w:rFonts w:ascii="Arial" w:hAnsi="Arial"/>
          <w:b/>
          <w:bCs/>
          <w:sz w:val="20"/>
          <w:szCs w:val="20"/>
        </w:rPr>
        <w:t>Chapter 2: Materials and methods</w:t>
      </w:r>
      <w:r w:rsidR="00766C9B">
        <w:rPr>
          <w:rStyle w:val="IndexLink"/>
          <w:rFonts w:ascii="Arial" w:hAnsi="Arial"/>
          <w:b/>
          <w:bCs/>
          <w:sz w:val="20"/>
          <w:szCs w:val="20"/>
        </w:rPr>
        <w:tab/>
      </w:r>
      <w:r>
        <w:rPr>
          <w:rStyle w:val="IndexLink"/>
          <w:rFonts w:ascii="Arial" w:hAnsi="Arial"/>
          <w:b/>
          <w:bCs/>
          <w:sz w:val="20"/>
          <w:szCs w:val="20"/>
        </w:rPr>
        <w:fldChar w:fldCharType="end"/>
      </w:r>
      <w:ins w:id="222" w:author="Nelly Wagner" w:date="2017-01-23T19:03:00Z">
        <w:r w:rsidR="008E427D">
          <w:rPr>
            <w:rFonts w:ascii="Arial" w:hAnsi="Arial"/>
            <w:b/>
            <w:bCs/>
            <w:sz w:val="20"/>
            <w:szCs w:val="20"/>
          </w:rPr>
          <w:t>3</w:t>
        </w:r>
      </w:ins>
      <w:r w:rsidR="00E02652">
        <w:rPr>
          <w:rFonts w:ascii="Arial" w:hAnsi="Arial"/>
          <w:b/>
          <w:bCs/>
          <w:sz w:val="20"/>
          <w:szCs w:val="20"/>
        </w:rPr>
        <w:t>0</w:t>
      </w:r>
      <w:del w:id="223" w:author="Nelly Wagner" w:date="2017-01-23T19:03:00Z">
        <w:r w:rsidR="00766C9B" w:rsidDel="00266120">
          <w:rPr>
            <w:rFonts w:ascii="Arial" w:hAnsi="Arial"/>
            <w:b/>
            <w:bCs/>
            <w:sz w:val="20"/>
            <w:szCs w:val="20"/>
          </w:rPr>
          <w:delText>33</w:delText>
        </w:r>
      </w:del>
    </w:p>
    <w:p w14:paraId="25A074F7" w14:textId="77777777" w:rsidR="0020061D" w:rsidRDefault="0020061D">
      <w:pPr>
        <w:pStyle w:val="Contents1"/>
        <w:tabs>
          <w:tab w:val="right" w:leader="dot" w:pos="8504"/>
        </w:tabs>
        <w:rPr>
          <w:rFonts w:ascii="Arial" w:hAnsi="Arial"/>
          <w:sz w:val="20"/>
          <w:szCs w:val="20"/>
        </w:rPr>
      </w:pPr>
    </w:p>
    <w:p w14:paraId="17B3DF08" w14:textId="7420AD40" w:rsidR="0020061D" w:rsidRDefault="00766C9B">
      <w:pPr>
        <w:pStyle w:val="Contents1"/>
        <w:tabs>
          <w:tab w:val="right" w:leader="dot" w:pos="8504"/>
        </w:tabs>
        <w:rPr>
          <w:rFonts w:ascii="Arial" w:hAnsi="Arial"/>
          <w:sz w:val="20"/>
          <w:szCs w:val="20"/>
        </w:rPr>
      </w:pPr>
      <w:r>
        <w:rPr>
          <w:rFonts w:ascii="Arial" w:hAnsi="Arial"/>
          <w:sz w:val="20"/>
          <w:szCs w:val="20"/>
        </w:rPr>
        <w:t>2.1. Materials</w:t>
      </w:r>
      <w:r>
        <w:rPr>
          <w:rFonts w:ascii="Arial" w:hAnsi="Arial"/>
          <w:sz w:val="20"/>
          <w:szCs w:val="20"/>
        </w:rPr>
        <w:tab/>
      </w:r>
      <w:ins w:id="224" w:author="Nelly Wagner" w:date="2017-01-23T19:03:00Z">
        <w:r w:rsidR="008E427D">
          <w:rPr>
            <w:rFonts w:ascii="Arial" w:hAnsi="Arial"/>
            <w:sz w:val="20"/>
            <w:szCs w:val="20"/>
          </w:rPr>
          <w:t>3</w:t>
        </w:r>
      </w:ins>
      <w:r w:rsidR="00E02652">
        <w:rPr>
          <w:rFonts w:ascii="Arial" w:hAnsi="Arial"/>
          <w:sz w:val="20"/>
          <w:szCs w:val="20"/>
        </w:rPr>
        <w:t>0</w:t>
      </w:r>
      <w:del w:id="225" w:author="Nelly Wagner" w:date="2017-01-23T19:03:00Z">
        <w:r w:rsidDel="00266120">
          <w:rPr>
            <w:rFonts w:ascii="Arial" w:hAnsi="Arial"/>
            <w:sz w:val="20"/>
            <w:szCs w:val="20"/>
          </w:rPr>
          <w:delText>33</w:delText>
        </w:r>
      </w:del>
    </w:p>
    <w:p w14:paraId="6A7FEB54" w14:textId="77777777" w:rsidR="0020061D" w:rsidRDefault="0020061D">
      <w:pPr>
        <w:pStyle w:val="Contents1"/>
        <w:tabs>
          <w:tab w:val="right" w:leader="dot" w:pos="8504"/>
        </w:tabs>
        <w:rPr>
          <w:rFonts w:ascii="Arial" w:hAnsi="Arial"/>
          <w:sz w:val="20"/>
          <w:szCs w:val="20"/>
        </w:rPr>
      </w:pPr>
    </w:p>
    <w:p w14:paraId="4873E2E9" w14:textId="75D7E933" w:rsidR="0020061D" w:rsidRDefault="00766C9B">
      <w:pPr>
        <w:pStyle w:val="Contents1"/>
        <w:tabs>
          <w:tab w:val="right" w:leader="dot" w:pos="8504"/>
        </w:tabs>
        <w:rPr>
          <w:rFonts w:ascii="Arial" w:hAnsi="Arial"/>
          <w:sz w:val="20"/>
          <w:szCs w:val="20"/>
        </w:rPr>
      </w:pPr>
      <w:r>
        <w:rPr>
          <w:rFonts w:ascii="Arial" w:hAnsi="Arial"/>
          <w:sz w:val="20"/>
          <w:szCs w:val="20"/>
        </w:rPr>
        <w:t>2.1.1. Fish lines</w:t>
      </w:r>
      <w:r>
        <w:rPr>
          <w:rFonts w:ascii="Arial" w:hAnsi="Arial"/>
          <w:sz w:val="20"/>
          <w:szCs w:val="20"/>
        </w:rPr>
        <w:tab/>
      </w:r>
      <w:ins w:id="226" w:author="Nelly Wagner" w:date="2017-01-23T19:03:00Z">
        <w:r w:rsidR="008E427D">
          <w:rPr>
            <w:rFonts w:ascii="Arial" w:hAnsi="Arial"/>
            <w:sz w:val="20"/>
            <w:szCs w:val="20"/>
          </w:rPr>
          <w:t>3</w:t>
        </w:r>
      </w:ins>
      <w:r w:rsidR="00E02652">
        <w:rPr>
          <w:rFonts w:ascii="Arial" w:hAnsi="Arial"/>
          <w:sz w:val="20"/>
          <w:szCs w:val="20"/>
        </w:rPr>
        <w:t>0</w:t>
      </w:r>
      <w:del w:id="227" w:author="Nelly Wagner" w:date="2017-01-23T19:03:00Z">
        <w:r w:rsidDel="00266120">
          <w:rPr>
            <w:rFonts w:ascii="Arial" w:hAnsi="Arial"/>
            <w:sz w:val="20"/>
            <w:szCs w:val="20"/>
          </w:rPr>
          <w:delText>33</w:delText>
        </w:r>
      </w:del>
    </w:p>
    <w:p w14:paraId="20D4E5FB" w14:textId="734358AB" w:rsidR="0020061D" w:rsidRDefault="00766C9B">
      <w:pPr>
        <w:pStyle w:val="Contents1"/>
        <w:tabs>
          <w:tab w:val="right" w:leader="dot" w:pos="8504"/>
        </w:tabs>
        <w:rPr>
          <w:rFonts w:ascii="Arial" w:hAnsi="Arial"/>
          <w:sz w:val="20"/>
          <w:szCs w:val="20"/>
        </w:rPr>
      </w:pPr>
      <w:r>
        <w:rPr>
          <w:rFonts w:ascii="Arial" w:hAnsi="Arial"/>
          <w:sz w:val="20"/>
          <w:szCs w:val="20"/>
        </w:rPr>
        <w:t>2.1.2. Bacterial strains</w:t>
      </w:r>
      <w:r>
        <w:rPr>
          <w:rFonts w:ascii="Arial" w:hAnsi="Arial"/>
          <w:sz w:val="20"/>
          <w:szCs w:val="20"/>
        </w:rPr>
        <w:tab/>
      </w:r>
      <w:ins w:id="228" w:author="Nelly Wagner" w:date="2017-01-23T19:04:00Z">
        <w:r w:rsidR="008E427D">
          <w:rPr>
            <w:rFonts w:ascii="Arial" w:hAnsi="Arial"/>
            <w:sz w:val="20"/>
            <w:szCs w:val="20"/>
          </w:rPr>
          <w:t>3</w:t>
        </w:r>
      </w:ins>
      <w:r w:rsidR="00E02652">
        <w:rPr>
          <w:rFonts w:ascii="Arial" w:hAnsi="Arial"/>
          <w:sz w:val="20"/>
          <w:szCs w:val="20"/>
        </w:rPr>
        <w:t>0</w:t>
      </w:r>
      <w:del w:id="229" w:author="Nelly Wagner" w:date="2017-01-23T19:04:00Z">
        <w:r w:rsidDel="00266120">
          <w:rPr>
            <w:rFonts w:ascii="Arial" w:hAnsi="Arial"/>
            <w:sz w:val="20"/>
            <w:szCs w:val="20"/>
          </w:rPr>
          <w:delText>33</w:delText>
        </w:r>
      </w:del>
    </w:p>
    <w:p w14:paraId="22877FCA" w14:textId="6E9F387B" w:rsidR="0020061D" w:rsidRDefault="00766C9B">
      <w:pPr>
        <w:pStyle w:val="Contents1"/>
        <w:tabs>
          <w:tab w:val="right" w:leader="dot" w:pos="8504"/>
        </w:tabs>
        <w:rPr>
          <w:rFonts w:ascii="Arial" w:hAnsi="Arial"/>
          <w:sz w:val="20"/>
          <w:szCs w:val="20"/>
        </w:rPr>
      </w:pPr>
      <w:r>
        <w:rPr>
          <w:rFonts w:ascii="Arial" w:hAnsi="Arial"/>
          <w:sz w:val="20"/>
          <w:szCs w:val="20"/>
        </w:rPr>
        <w:t>2.1.3. Media and buffers</w:t>
      </w:r>
      <w:r>
        <w:rPr>
          <w:rFonts w:ascii="Arial" w:hAnsi="Arial"/>
          <w:sz w:val="20"/>
          <w:szCs w:val="20"/>
        </w:rPr>
        <w:tab/>
      </w:r>
      <w:r w:rsidR="00E02652">
        <w:rPr>
          <w:rFonts w:ascii="Arial" w:hAnsi="Arial"/>
          <w:sz w:val="20"/>
          <w:szCs w:val="20"/>
        </w:rPr>
        <w:t>31</w:t>
      </w:r>
      <w:del w:id="230" w:author="Nelly Wagner" w:date="2017-01-23T19:04:00Z">
        <w:r w:rsidDel="00266120">
          <w:rPr>
            <w:rFonts w:ascii="Arial" w:hAnsi="Arial"/>
            <w:sz w:val="20"/>
            <w:szCs w:val="20"/>
          </w:rPr>
          <w:delText>34</w:delText>
        </w:r>
      </w:del>
    </w:p>
    <w:p w14:paraId="433E254D" w14:textId="2409FF77" w:rsidR="0020061D" w:rsidRDefault="00766C9B">
      <w:pPr>
        <w:pStyle w:val="Contents1"/>
        <w:tabs>
          <w:tab w:val="right" w:leader="dot" w:pos="8504"/>
        </w:tabs>
        <w:rPr>
          <w:rFonts w:ascii="Arial" w:hAnsi="Arial"/>
          <w:sz w:val="20"/>
          <w:szCs w:val="20"/>
        </w:rPr>
      </w:pPr>
      <w:r>
        <w:rPr>
          <w:rFonts w:ascii="Arial" w:hAnsi="Arial"/>
          <w:sz w:val="20"/>
          <w:szCs w:val="20"/>
        </w:rPr>
        <w:t xml:space="preserve">     2.1.3.1. BHI medium for culture of </w:t>
      </w:r>
      <w:r>
        <w:rPr>
          <w:rFonts w:ascii="Arial" w:hAnsi="Arial"/>
          <w:i/>
          <w:iCs/>
          <w:sz w:val="20"/>
          <w:szCs w:val="20"/>
        </w:rPr>
        <w:t>Staphylococcus aureus</w:t>
      </w:r>
      <w:r>
        <w:rPr>
          <w:rFonts w:ascii="Arial" w:hAnsi="Arial"/>
          <w:sz w:val="20"/>
          <w:szCs w:val="20"/>
        </w:rPr>
        <w:tab/>
      </w:r>
      <w:r w:rsidR="00E02652">
        <w:rPr>
          <w:rFonts w:ascii="Arial" w:hAnsi="Arial"/>
          <w:sz w:val="20"/>
          <w:szCs w:val="20"/>
        </w:rPr>
        <w:t>31</w:t>
      </w:r>
      <w:del w:id="231" w:author="Nelly Wagner" w:date="2017-01-23T19:04:00Z">
        <w:r w:rsidDel="00266120">
          <w:rPr>
            <w:rFonts w:ascii="Arial" w:hAnsi="Arial"/>
            <w:sz w:val="20"/>
            <w:szCs w:val="20"/>
          </w:rPr>
          <w:delText>34</w:delText>
        </w:r>
      </w:del>
    </w:p>
    <w:p w14:paraId="4229C84D" w14:textId="7E3B7B98" w:rsidR="0020061D" w:rsidRDefault="00766C9B">
      <w:pPr>
        <w:pStyle w:val="Contents1"/>
        <w:tabs>
          <w:tab w:val="right" w:leader="dot" w:pos="8504"/>
        </w:tabs>
        <w:rPr>
          <w:rFonts w:ascii="Arial" w:hAnsi="Arial"/>
          <w:sz w:val="20"/>
          <w:szCs w:val="20"/>
        </w:rPr>
      </w:pPr>
      <w:r>
        <w:rPr>
          <w:rFonts w:ascii="Arial" w:hAnsi="Arial"/>
          <w:sz w:val="20"/>
          <w:szCs w:val="20"/>
        </w:rPr>
        <w:t xml:space="preserve">     2.1.3.2. LB medium for culture of </w:t>
      </w:r>
      <w:r>
        <w:rPr>
          <w:rFonts w:ascii="Arial" w:hAnsi="Arial"/>
          <w:i/>
          <w:sz w:val="20"/>
          <w:szCs w:val="20"/>
        </w:rPr>
        <w:t>Escherichia coli</w:t>
      </w:r>
      <w:r>
        <w:rPr>
          <w:rFonts w:ascii="Arial" w:hAnsi="Arial"/>
          <w:sz w:val="20"/>
          <w:szCs w:val="20"/>
        </w:rPr>
        <w:tab/>
      </w:r>
      <w:r w:rsidR="00E02652">
        <w:rPr>
          <w:rFonts w:ascii="Arial" w:hAnsi="Arial"/>
          <w:sz w:val="20"/>
          <w:szCs w:val="20"/>
        </w:rPr>
        <w:t>32</w:t>
      </w:r>
      <w:del w:id="232" w:author="Nelly Wagner" w:date="2017-01-23T19:04:00Z">
        <w:r w:rsidDel="00266120">
          <w:rPr>
            <w:rFonts w:ascii="Arial" w:hAnsi="Arial"/>
            <w:sz w:val="20"/>
            <w:szCs w:val="20"/>
          </w:rPr>
          <w:delText>34</w:delText>
        </w:r>
      </w:del>
    </w:p>
    <w:p w14:paraId="57F5F6D5" w14:textId="7D859F19" w:rsidR="0020061D" w:rsidRDefault="00766C9B">
      <w:pPr>
        <w:pStyle w:val="Contents1"/>
        <w:tabs>
          <w:tab w:val="right" w:leader="dot" w:pos="8504"/>
        </w:tabs>
        <w:rPr>
          <w:rFonts w:ascii="Arial" w:hAnsi="Arial"/>
          <w:sz w:val="20"/>
          <w:szCs w:val="20"/>
        </w:rPr>
      </w:pPr>
      <w:r>
        <w:rPr>
          <w:rFonts w:ascii="Arial" w:hAnsi="Arial"/>
          <w:sz w:val="20"/>
          <w:szCs w:val="20"/>
        </w:rPr>
        <w:t xml:space="preserve">     2.1.3.3. Embryo water (E3)</w:t>
      </w:r>
      <w:r>
        <w:rPr>
          <w:rFonts w:ascii="Arial" w:hAnsi="Arial"/>
          <w:sz w:val="20"/>
          <w:szCs w:val="20"/>
        </w:rPr>
        <w:tab/>
      </w:r>
      <w:r w:rsidR="00E02652">
        <w:rPr>
          <w:rFonts w:ascii="Arial" w:hAnsi="Arial"/>
          <w:sz w:val="20"/>
          <w:szCs w:val="20"/>
        </w:rPr>
        <w:t>32</w:t>
      </w:r>
      <w:del w:id="233" w:author="Nelly Wagner" w:date="2017-01-23T19:04:00Z">
        <w:r w:rsidDel="00266120">
          <w:rPr>
            <w:rFonts w:ascii="Arial" w:hAnsi="Arial"/>
            <w:sz w:val="20"/>
            <w:szCs w:val="20"/>
          </w:rPr>
          <w:delText>34</w:delText>
        </w:r>
      </w:del>
    </w:p>
    <w:p w14:paraId="120B2073" w14:textId="0771DBDA" w:rsidR="0020061D" w:rsidRDefault="00766C9B">
      <w:pPr>
        <w:pStyle w:val="Contents1"/>
        <w:tabs>
          <w:tab w:val="right" w:leader="dot" w:pos="8504"/>
        </w:tabs>
        <w:rPr>
          <w:rFonts w:ascii="Arial" w:hAnsi="Arial"/>
          <w:sz w:val="20"/>
          <w:szCs w:val="20"/>
        </w:rPr>
      </w:pPr>
      <w:r>
        <w:rPr>
          <w:rFonts w:ascii="Arial" w:hAnsi="Arial"/>
          <w:sz w:val="20"/>
          <w:szCs w:val="20"/>
        </w:rPr>
        <w:t xml:space="preserve">     2.1.3.4. Phosphate Buffer Saline</w:t>
      </w:r>
      <w:r>
        <w:rPr>
          <w:rFonts w:ascii="Arial" w:hAnsi="Arial"/>
          <w:sz w:val="20"/>
          <w:szCs w:val="20"/>
        </w:rPr>
        <w:tab/>
      </w:r>
      <w:r w:rsidR="00E02652">
        <w:rPr>
          <w:rFonts w:ascii="Arial" w:hAnsi="Arial"/>
          <w:sz w:val="20"/>
          <w:szCs w:val="20"/>
        </w:rPr>
        <w:t>32</w:t>
      </w:r>
      <w:del w:id="234" w:author="Nelly Wagner" w:date="2017-01-23T19:04:00Z">
        <w:r w:rsidDel="00266120">
          <w:rPr>
            <w:rFonts w:ascii="Arial" w:hAnsi="Arial"/>
            <w:sz w:val="20"/>
            <w:szCs w:val="20"/>
          </w:rPr>
          <w:delText>35</w:delText>
        </w:r>
      </w:del>
    </w:p>
    <w:p w14:paraId="4FE891CD" w14:textId="7B5B9522" w:rsidR="0020061D" w:rsidRDefault="00766C9B">
      <w:pPr>
        <w:pStyle w:val="Contents1"/>
        <w:tabs>
          <w:tab w:val="right" w:leader="dot" w:pos="8504"/>
        </w:tabs>
        <w:rPr>
          <w:rFonts w:ascii="Arial" w:hAnsi="Arial"/>
          <w:sz w:val="20"/>
          <w:szCs w:val="20"/>
        </w:rPr>
      </w:pPr>
      <w:r>
        <w:rPr>
          <w:rFonts w:ascii="Arial" w:hAnsi="Arial"/>
          <w:sz w:val="20"/>
          <w:szCs w:val="20"/>
        </w:rPr>
        <w:t xml:space="preserve">     2.1.3.5. Methylcellulose</w:t>
      </w:r>
      <w:r>
        <w:rPr>
          <w:rFonts w:ascii="Arial" w:hAnsi="Arial"/>
          <w:sz w:val="20"/>
          <w:szCs w:val="20"/>
        </w:rPr>
        <w:tab/>
      </w:r>
      <w:r w:rsidR="00E02652">
        <w:rPr>
          <w:rFonts w:ascii="Arial" w:hAnsi="Arial"/>
          <w:sz w:val="20"/>
          <w:szCs w:val="20"/>
        </w:rPr>
        <w:t>32</w:t>
      </w:r>
      <w:del w:id="235" w:author="Nelly Wagner" w:date="2017-01-23T19:04:00Z">
        <w:r w:rsidDel="00266120">
          <w:rPr>
            <w:rFonts w:ascii="Arial" w:hAnsi="Arial"/>
            <w:sz w:val="20"/>
            <w:szCs w:val="20"/>
          </w:rPr>
          <w:delText>35</w:delText>
        </w:r>
      </w:del>
    </w:p>
    <w:p w14:paraId="282E3DE4" w14:textId="19C71614" w:rsidR="0020061D" w:rsidRDefault="00766C9B">
      <w:pPr>
        <w:pStyle w:val="Contents1"/>
        <w:tabs>
          <w:tab w:val="right" w:leader="dot" w:pos="8504"/>
        </w:tabs>
        <w:rPr>
          <w:rFonts w:ascii="Arial" w:hAnsi="Arial"/>
          <w:sz w:val="20"/>
          <w:szCs w:val="20"/>
        </w:rPr>
      </w:pPr>
      <w:r>
        <w:rPr>
          <w:rFonts w:ascii="Arial" w:hAnsi="Arial"/>
          <w:sz w:val="20"/>
          <w:szCs w:val="20"/>
        </w:rPr>
        <w:t xml:space="preserve">     2.1.3.6. Agarose medium</w:t>
      </w:r>
      <w:r>
        <w:rPr>
          <w:rFonts w:ascii="Arial" w:hAnsi="Arial"/>
          <w:sz w:val="20"/>
          <w:szCs w:val="20"/>
        </w:rPr>
        <w:tab/>
      </w:r>
      <w:r w:rsidR="00E02652">
        <w:rPr>
          <w:rFonts w:ascii="Arial" w:hAnsi="Arial"/>
          <w:sz w:val="20"/>
          <w:szCs w:val="20"/>
        </w:rPr>
        <w:t>33</w:t>
      </w:r>
      <w:del w:id="236" w:author="Nelly Wagner" w:date="2017-01-23T19:04:00Z">
        <w:r w:rsidDel="00266120">
          <w:rPr>
            <w:rFonts w:ascii="Arial" w:hAnsi="Arial"/>
            <w:sz w:val="20"/>
            <w:szCs w:val="20"/>
          </w:rPr>
          <w:delText>35</w:delText>
        </w:r>
      </w:del>
    </w:p>
    <w:p w14:paraId="11091432" w14:textId="5F58FB6C" w:rsidR="0020061D" w:rsidRDefault="00766C9B">
      <w:pPr>
        <w:pStyle w:val="Contents1"/>
        <w:tabs>
          <w:tab w:val="right" w:leader="dot" w:pos="8504"/>
        </w:tabs>
        <w:rPr>
          <w:rFonts w:ascii="Arial" w:hAnsi="Arial"/>
          <w:sz w:val="20"/>
          <w:szCs w:val="20"/>
        </w:rPr>
      </w:pPr>
      <w:r>
        <w:rPr>
          <w:rFonts w:ascii="Arial" w:hAnsi="Arial"/>
          <w:sz w:val="20"/>
          <w:szCs w:val="20"/>
        </w:rPr>
        <w:t xml:space="preserve">     2.1.3.7. TAE buffer</w:t>
      </w:r>
      <w:r>
        <w:rPr>
          <w:rFonts w:ascii="Arial" w:hAnsi="Arial"/>
          <w:sz w:val="20"/>
          <w:szCs w:val="20"/>
        </w:rPr>
        <w:tab/>
      </w:r>
      <w:r w:rsidR="00E02652">
        <w:rPr>
          <w:rFonts w:ascii="Arial" w:hAnsi="Arial"/>
          <w:sz w:val="20"/>
          <w:szCs w:val="20"/>
        </w:rPr>
        <w:t>33</w:t>
      </w:r>
      <w:del w:id="237" w:author="Nelly Wagner" w:date="2017-01-23T19:04:00Z">
        <w:r w:rsidDel="00266120">
          <w:rPr>
            <w:rFonts w:ascii="Arial" w:hAnsi="Arial"/>
            <w:sz w:val="20"/>
            <w:szCs w:val="20"/>
          </w:rPr>
          <w:delText>36</w:delText>
        </w:r>
      </w:del>
    </w:p>
    <w:p w14:paraId="245876C4" w14:textId="0DCBDAB2" w:rsidR="0020061D" w:rsidRDefault="00766C9B">
      <w:pPr>
        <w:pStyle w:val="Contents1"/>
        <w:tabs>
          <w:tab w:val="right" w:leader="dot" w:pos="8504"/>
        </w:tabs>
        <w:rPr>
          <w:rFonts w:ascii="Arial" w:hAnsi="Arial"/>
          <w:sz w:val="20"/>
          <w:szCs w:val="20"/>
        </w:rPr>
      </w:pPr>
      <w:r>
        <w:rPr>
          <w:rFonts w:ascii="Arial" w:hAnsi="Arial"/>
          <w:sz w:val="20"/>
          <w:szCs w:val="20"/>
        </w:rPr>
        <w:t>2.1.4. Antibiotics</w:t>
      </w:r>
      <w:r>
        <w:rPr>
          <w:rFonts w:ascii="Arial" w:hAnsi="Arial"/>
          <w:sz w:val="20"/>
          <w:szCs w:val="20"/>
        </w:rPr>
        <w:tab/>
      </w:r>
      <w:r w:rsidR="00E02652">
        <w:rPr>
          <w:rFonts w:ascii="Arial" w:hAnsi="Arial"/>
          <w:sz w:val="20"/>
          <w:szCs w:val="20"/>
        </w:rPr>
        <w:t>33</w:t>
      </w:r>
      <w:del w:id="238" w:author="Nelly Wagner" w:date="2017-01-23T19:04:00Z">
        <w:r w:rsidDel="00266120">
          <w:rPr>
            <w:rFonts w:ascii="Arial" w:hAnsi="Arial"/>
            <w:sz w:val="20"/>
            <w:szCs w:val="20"/>
          </w:rPr>
          <w:delText>36</w:delText>
        </w:r>
      </w:del>
    </w:p>
    <w:p w14:paraId="70D1044F" w14:textId="445FFA9A" w:rsidR="0020061D" w:rsidRDefault="00766C9B">
      <w:pPr>
        <w:pStyle w:val="Contents1"/>
        <w:tabs>
          <w:tab w:val="right" w:leader="dot" w:pos="8504"/>
        </w:tabs>
        <w:rPr>
          <w:rFonts w:ascii="Arial" w:hAnsi="Arial"/>
          <w:sz w:val="20"/>
          <w:szCs w:val="20"/>
        </w:rPr>
      </w:pPr>
      <w:r>
        <w:rPr>
          <w:rFonts w:ascii="Arial" w:hAnsi="Arial"/>
          <w:sz w:val="20"/>
          <w:szCs w:val="20"/>
        </w:rPr>
        <w:t>2.1.5. Transgenes and oligonucleotides</w:t>
      </w:r>
      <w:r>
        <w:rPr>
          <w:rFonts w:ascii="Arial" w:hAnsi="Arial"/>
          <w:sz w:val="20"/>
          <w:szCs w:val="20"/>
        </w:rPr>
        <w:tab/>
      </w:r>
      <w:r w:rsidR="00E02652">
        <w:rPr>
          <w:rFonts w:ascii="Arial" w:hAnsi="Arial"/>
          <w:sz w:val="20"/>
          <w:szCs w:val="20"/>
        </w:rPr>
        <w:t>34</w:t>
      </w:r>
      <w:del w:id="239" w:author="Nelly Wagner" w:date="2017-01-23T19:05:00Z">
        <w:r w:rsidDel="00266120">
          <w:rPr>
            <w:rFonts w:ascii="Arial" w:hAnsi="Arial"/>
            <w:sz w:val="20"/>
            <w:szCs w:val="20"/>
          </w:rPr>
          <w:delText>36</w:delText>
        </w:r>
      </w:del>
    </w:p>
    <w:p w14:paraId="1D9F3300" w14:textId="77777777" w:rsidR="0020061D" w:rsidRDefault="0020061D">
      <w:pPr>
        <w:pStyle w:val="Contents1"/>
        <w:tabs>
          <w:tab w:val="right" w:leader="dot" w:pos="8504"/>
        </w:tabs>
        <w:rPr>
          <w:rFonts w:ascii="Arial" w:hAnsi="Arial"/>
          <w:sz w:val="20"/>
          <w:szCs w:val="20"/>
        </w:rPr>
      </w:pPr>
    </w:p>
    <w:p w14:paraId="7F745AD7" w14:textId="69505950" w:rsidR="0020061D" w:rsidRDefault="00766C9B">
      <w:pPr>
        <w:pStyle w:val="Contents1"/>
        <w:tabs>
          <w:tab w:val="right" w:leader="dot" w:pos="8504"/>
        </w:tabs>
        <w:rPr>
          <w:rFonts w:ascii="Arial" w:hAnsi="Arial"/>
          <w:sz w:val="20"/>
          <w:szCs w:val="20"/>
        </w:rPr>
      </w:pPr>
      <w:r>
        <w:rPr>
          <w:rFonts w:ascii="Arial" w:hAnsi="Arial"/>
          <w:sz w:val="20"/>
          <w:szCs w:val="20"/>
        </w:rPr>
        <w:t>2.2. Methods</w:t>
      </w:r>
      <w:r>
        <w:rPr>
          <w:rFonts w:ascii="Arial" w:hAnsi="Arial"/>
          <w:sz w:val="20"/>
          <w:szCs w:val="20"/>
        </w:rPr>
        <w:tab/>
      </w:r>
      <w:r w:rsidR="00E02652">
        <w:rPr>
          <w:rFonts w:ascii="Arial" w:hAnsi="Arial"/>
          <w:sz w:val="20"/>
          <w:szCs w:val="20"/>
        </w:rPr>
        <w:t>35</w:t>
      </w:r>
      <w:del w:id="240" w:author="Nelly Wagner" w:date="2017-01-23T19:05:00Z">
        <w:r w:rsidDel="00266120">
          <w:rPr>
            <w:rFonts w:ascii="Arial" w:hAnsi="Arial"/>
            <w:sz w:val="20"/>
            <w:szCs w:val="20"/>
          </w:rPr>
          <w:delText>37</w:delText>
        </w:r>
      </w:del>
    </w:p>
    <w:p w14:paraId="2DCDF420" w14:textId="77777777" w:rsidR="0020061D" w:rsidRDefault="0020061D">
      <w:pPr>
        <w:pStyle w:val="Contents1"/>
        <w:tabs>
          <w:tab w:val="right" w:leader="dot" w:pos="8504"/>
        </w:tabs>
        <w:rPr>
          <w:rFonts w:ascii="Arial" w:hAnsi="Arial"/>
          <w:sz w:val="20"/>
          <w:szCs w:val="20"/>
        </w:rPr>
      </w:pPr>
    </w:p>
    <w:p w14:paraId="511B3994" w14:textId="58B59FC8" w:rsidR="0020061D" w:rsidRDefault="00766C9B">
      <w:pPr>
        <w:pStyle w:val="Contents1"/>
        <w:tabs>
          <w:tab w:val="right" w:leader="dot" w:pos="8504"/>
        </w:tabs>
        <w:rPr>
          <w:rFonts w:ascii="Arial" w:hAnsi="Arial"/>
          <w:sz w:val="20"/>
          <w:szCs w:val="20"/>
        </w:rPr>
      </w:pPr>
      <w:r>
        <w:rPr>
          <w:rFonts w:ascii="Arial" w:hAnsi="Arial"/>
          <w:sz w:val="20"/>
          <w:szCs w:val="20"/>
        </w:rPr>
        <w:t>2.2.1. Zebrafish husbandry and breeding</w:t>
      </w:r>
      <w:r>
        <w:rPr>
          <w:rFonts w:ascii="Arial" w:hAnsi="Arial"/>
          <w:sz w:val="20"/>
          <w:szCs w:val="20"/>
        </w:rPr>
        <w:tab/>
      </w:r>
      <w:r w:rsidR="00E02652">
        <w:rPr>
          <w:rFonts w:ascii="Arial" w:hAnsi="Arial"/>
          <w:sz w:val="20"/>
          <w:szCs w:val="20"/>
        </w:rPr>
        <w:t>35</w:t>
      </w:r>
      <w:del w:id="241" w:author="Nelly Wagner" w:date="2017-01-23T19:05:00Z">
        <w:r w:rsidDel="00266120">
          <w:rPr>
            <w:rFonts w:ascii="Arial" w:hAnsi="Arial"/>
            <w:sz w:val="20"/>
            <w:szCs w:val="20"/>
          </w:rPr>
          <w:delText>37</w:delText>
        </w:r>
      </w:del>
    </w:p>
    <w:p w14:paraId="1C7CC752" w14:textId="19C06402" w:rsidR="0020061D" w:rsidRDefault="00766C9B">
      <w:pPr>
        <w:pStyle w:val="Contents1"/>
        <w:tabs>
          <w:tab w:val="right" w:leader="dot" w:pos="8504"/>
        </w:tabs>
        <w:rPr>
          <w:rFonts w:ascii="Arial" w:hAnsi="Arial"/>
          <w:sz w:val="20"/>
          <w:szCs w:val="20"/>
        </w:rPr>
      </w:pPr>
      <w:r>
        <w:rPr>
          <w:rFonts w:ascii="Arial" w:hAnsi="Arial"/>
          <w:sz w:val="20"/>
          <w:szCs w:val="20"/>
        </w:rPr>
        <w:t>2.2.2. Anaesthesia</w:t>
      </w:r>
      <w:r>
        <w:rPr>
          <w:rFonts w:ascii="Arial" w:hAnsi="Arial"/>
          <w:sz w:val="20"/>
          <w:szCs w:val="20"/>
        </w:rPr>
        <w:tab/>
      </w:r>
      <w:r w:rsidR="00E02652">
        <w:rPr>
          <w:rFonts w:ascii="Arial" w:hAnsi="Arial"/>
          <w:sz w:val="20"/>
          <w:szCs w:val="20"/>
        </w:rPr>
        <w:t>35</w:t>
      </w:r>
      <w:del w:id="242" w:author="Nelly Wagner" w:date="2017-01-23T19:05:00Z">
        <w:r w:rsidDel="00266120">
          <w:rPr>
            <w:rFonts w:ascii="Arial" w:hAnsi="Arial"/>
            <w:sz w:val="20"/>
            <w:szCs w:val="20"/>
          </w:rPr>
          <w:delText>38</w:delText>
        </w:r>
      </w:del>
    </w:p>
    <w:p w14:paraId="79F7657C" w14:textId="713C4420" w:rsidR="0020061D" w:rsidRDefault="00766C9B">
      <w:pPr>
        <w:pStyle w:val="Contents1"/>
        <w:tabs>
          <w:tab w:val="right" w:leader="dot" w:pos="8504"/>
        </w:tabs>
        <w:rPr>
          <w:rFonts w:ascii="Arial" w:hAnsi="Arial"/>
          <w:sz w:val="20"/>
          <w:szCs w:val="20"/>
        </w:rPr>
      </w:pPr>
      <w:r>
        <w:rPr>
          <w:rFonts w:ascii="Arial" w:hAnsi="Arial"/>
          <w:sz w:val="20"/>
          <w:szCs w:val="20"/>
        </w:rPr>
        <w:t>2.2.3. Preparation of needles, microinjection apparatus</w:t>
      </w:r>
      <w:r>
        <w:rPr>
          <w:rFonts w:ascii="Arial" w:hAnsi="Arial"/>
          <w:sz w:val="20"/>
          <w:szCs w:val="20"/>
        </w:rPr>
        <w:tab/>
      </w:r>
      <w:r w:rsidR="00E02652">
        <w:rPr>
          <w:rFonts w:ascii="Arial" w:hAnsi="Arial"/>
          <w:sz w:val="20"/>
          <w:szCs w:val="20"/>
        </w:rPr>
        <w:t>36</w:t>
      </w:r>
      <w:del w:id="243" w:author="Nelly Wagner" w:date="2017-01-23T19:05:00Z">
        <w:r w:rsidDel="00266120">
          <w:rPr>
            <w:rFonts w:ascii="Arial" w:hAnsi="Arial"/>
            <w:sz w:val="20"/>
            <w:szCs w:val="20"/>
          </w:rPr>
          <w:delText>38</w:delText>
        </w:r>
      </w:del>
    </w:p>
    <w:p w14:paraId="22FD37F1" w14:textId="23CD2734" w:rsidR="0020061D" w:rsidRDefault="00766C9B">
      <w:pPr>
        <w:pStyle w:val="Contents1"/>
        <w:tabs>
          <w:tab w:val="right" w:leader="dot" w:pos="8504"/>
        </w:tabs>
        <w:rPr>
          <w:rFonts w:ascii="Arial" w:hAnsi="Arial"/>
          <w:sz w:val="20"/>
          <w:szCs w:val="20"/>
        </w:rPr>
      </w:pPr>
      <w:r>
        <w:rPr>
          <w:rFonts w:ascii="Arial" w:hAnsi="Arial"/>
          <w:sz w:val="20"/>
          <w:szCs w:val="20"/>
        </w:rPr>
        <w:t>2.2.4. Injection at the 1-cell stage</w:t>
      </w:r>
      <w:r>
        <w:rPr>
          <w:rFonts w:ascii="Arial" w:hAnsi="Arial"/>
          <w:sz w:val="20"/>
          <w:szCs w:val="20"/>
        </w:rPr>
        <w:tab/>
      </w:r>
      <w:r w:rsidR="00E02652">
        <w:rPr>
          <w:rFonts w:ascii="Arial" w:hAnsi="Arial"/>
          <w:sz w:val="20"/>
          <w:szCs w:val="20"/>
        </w:rPr>
        <w:t>36</w:t>
      </w:r>
      <w:del w:id="244" w:author="Nelly Wagner" w:date="2017-01-23T19:05:00Z">
        <w:r w:rsidDel="00266120">
          <w:rPr>
            <w:rFonts w:ascii="Arial" w:hAnsi="Arial"/>
            <w:sz w:val="20"/>
            <w:szCs w:val="20"/>
          </w:rPr>
          <w:delText>38</w:delText>
        </w:r>
      </w:del>
    </w:p>
    <w:p w14:paraId="6757CF9F" w14:textId="26979C30" w:rsidR="0020061D" w:rsidRDefault="00766C9B">
      <w:pPr>
        <w:pStyle w:val="Contents1"/>
        <w:tabs>
          <w:tab w:val="right" w:leader="dot" w:pos="8504"/>
        </w:tabs>
        <w:rPr>
          <w:rFonts w:ascii="Arial" w:hAnsi="Arial"/>
          <w:sz w:val="20"/>
          <w:szCs w:val="20"/>
        </w:rPr>
      </w:pPr>
      <w:r>
        <w:rPr>
          <w:rFonts w:ascii="Arial" w:hAnsi="Arial"/>
          <w:sz w:val="20"/>
          <w:szCs w:val="20"/>
        </w:rPr>
        <w:t xml:space="preserve">2.2.5. </w:t>
      </w:r>
      <w:bookmarkStart w:id="245" w:name="_Toc357557367715"/>
      <w:r>
        <w:rPr>
          <w:rFonts w:ascii="Arial" w:hAnsi="Arial"/>
          <w:sz w:val="20"/>
          <w:szCs w:val="20"/>
        </w:rPr>
        <w:t xml:space="preserve">Preparation of </w:t>
      </w:r>
      <w:bookmarkEnd w:id="245"/>
      <w:r>
        <w:rPr>
          <w:rFonts w:ascii="Arial" w:hAnsi="Arial"/>
          <w:i/>
          <w:iCs/>
          <w:sz w:val="20"/>
          <w:szCs w:val="20"/>
        </w:rPr>
        <w:t>Staphylococcus aureus</w:t>
      </w:r>
      <w:r>
        <w:rPr>
          <w:rFonts w:ascii="Arial" w:hAnsi="Arial"/>
          <w:sz w:val="20"/>
          <w:szCs w:val="20"/>
        </w:rPr>
        <w:tab/>
      </w:r>
      <w:r w:rsidR="00E02652">
        <w:rPr>
          <w:rFonts w:ascii="Arial" w:hAnsi="Arial"/>
          <w:sz w:val="20"/>
          <w:szCs w:val="20"/>
        </w:rPr>
        <w:t>36</w:t>
      </w:r>
      <w:del w:id="246" w:author="Nelly Wagner" w:date="2017-01-23T19:05:00Z">
        <w:r w:rsidDel="00266120">
          <w:rPr>
            <w:rFonts w:ascii="Arial" w:hAnsi="Arial"/>
            <w:sz w:val="20"/>
            <w:szCs w:val="20"/>
          </w:rPr>
          <w:delText>39</w:delText>
        </w:r>
      </w:del>
    </w:p>
    <w:p w14:paraId="2EC4F402" w14:textId="6DD700CE" w:rsidR="0020061D" w:rsidRDefault="00766C9B">
      <w:pPr>
        <w:pStyle w:val="Contents1"/>
        <w:tabs>
          <w:tab w:val="right" w:leader="dot" w:pos="8504"/>
        </w:tabs>
        <w:rPr>
          <w:rFonts w:ascii="Arial" w:hAnsi="Arial"/>
          <w:sz w:val="20"/>
          <w:szCs w:val="20"/>
        </w:rPr>
      </w:pPr>
      <w:r>
        <w:rPr>
          <w:rFonts w:ascii="Arial" w:hAnsi="Arial"/>
          <w:sz w:val="20"/>
          <w:szCs w:val="20"/>
        </w:rPr>
        <w:t>2.2.6. Dechorionation and mounting of the embryos</w:t>
      </w:r>
      <w:r>
        <w:rPr>
          <w:rFonts w:ascii="Arial" w:hAnsi="Arial"/>
          <w:sz w:val="20"/>
          <w:szCs w:val="20"/>
        </w:rPr>
        <w:tab/>
      </w:r>
      <w:r w:rsidR="00E02652">
        <w:rPr>
          <w:rFonts w:ascii="Arial" w:hAnsi="Arial"/>
          <w:sz w:val="20"/>
          <w:szCs w:val="20"/>
        </w:rPr>
        <w:t>37</w:t>
      </w:r>
      <w:del w:id="247" w:author="Nelly Wagner" w:date="2017-01-23T19:06:00Z">
        <w:r w:rsidDel="00266120">
          <w:rPr>
            <w:rFonts w:ascii="Arial" w:hAnsi="Arial"/>
            <w:sz w:val="20"/>
            <w:szCs w:val="20"/>
          </w:rPr>
          <w:delText>39</w:delText>
        </w:r>
      </w:del>
    </w:p>
    <w:p w14:paraId="54D1C41F" w14:textId="04BBE51A" w:rsidR="0020061D" w:rsidRDefault="00766C9B">
      <w:pPr>
        <w:pStyle w:val="Contents1"/>
        <w:tabs>
          <w:tab w:val="right" w:leader="dot" w:pos="8504"/>
        </w:tabs>
        <w:rPr>
          <w:rFonts w:ascii="Arial" w:hAnsi="Arial"/>
          <w:sz w:val="20"/>
          <w:szCs w:val="20"/>
        </w:rPr>
      </w:pPr>
      <w:r>
        <w:rPr>
          <w:rFonts w:ascii="Arial" w:hAnsi="Arial"/>
          <w:sz w:val="20"/>
          <w:szCs w:val="20"/>
        </w:rPr>
        <w:t>2.2.7. Infection of zebrafish embryos</w:t>
      </w:r>
      <w:r>
        <w:rPr>
          <w:rFonts w:ascii="Arial" w:hAnsi="Arial"/>
          <w:sz w:val="20"/>
          <w:szCs w:val="20"/>
        </w:rPr>
        <w:tab/>
      </w:r>
      <w:r w:rsidR="00E02652">
        <w:rPr>
          <w:rFonts w:ascii="Arial" w:hAnsi="Arial"/>
          <w:sz w:val="20"/>
          <w:szCs w:val="20"/>
        </w:rPr>
        <w:t>37</w:t>
      </w:r>
      <w:del w:id="248" w:author="Nelly Wagner" w:date="2017-01-23T19:06:00Z">
        <w:r w:rsidDel="00266120">
          <w:rPr>
            <w:rFonts w:ascii="Arial" w:hAnsi="Arial"/>
            <w:sz w:val="20"/>
            <w:szCs w:val="20"/>
          </w:rPr>
          <w:delText>40</w:delText>
        </w:r>
      </w:del>
    </w:p>
    <w:p w14:paraId="0E5DB979" w14:textId="07677259" w:rsidR="0020061D" w:rsidRDefault="00766C9B">
      <w:pPr>
        <w:pStyle w:val="Contents1"/>
        <w:tabs>
          <w:tab w:val="right" w:leader="dot" w:pos="8504"/>
        </w:tabs>
        <w:rPr>
          <w:rFonts w:ascii="Arial" w:hAnsi="Arial"/>
          <w:sz w:val="20"/>
          <w:szCs w:val="20"/>
        </w:rPr>
      </w:pPr>
      <w:r>
        <w:rPr>
          <w:rFonts w:ascii="Arial" w:hAnsi="Arial"/>
          <w:sz w:val="20"/>
          <w:szCs w:val="20"/>
        </w:rPr>
        <w:t>2.2.8. Toxicity assay</w:t>
      </w:r>
      <w:r>
        <w:rPr>
          <w:rFonts w:ascii="Arial" w:hAnsi="Arial"/>
          <w:sz w:val="20"/>
          <w:szCs w:val="20"/>
        </w:rPr>
        <w:tab/>
      </w:r>
      <w:r w:rsidR="00E02652">
        <w:rPr>
          <w:rFonts w:ascii="Arial" w:hAnsi="Arial"/>
          <w:sz w:val="20"/>
          <w:szCs w:val="20"/>
        </w:rPr>
        <w:t>38</w:t>
      </w:r>
      <w:del w:id="249" w:author="Nelly Wagner" w:date="2017-01-23T19:06:00Z">
        <w:r w:rsidDel="00266120">
          <w:rPr>
            <w:rFonts w:ascii="Arial" w:hAnsi="Arial"/>
            <w:sz w:val="20"/>
            <w:szCs w:val="20"/>
          </w:rPr>
          <w:delText>40</w:delText>
        </w:r>
      </w:del>
    </w:p>
    <w:p w14:paraId="3CA11320" w14:textId="2C0FF534" w:rsidR="0020061D" w:rsidRDefault="00766C9B">
      <w:pPr>
        <w:pStyle w:val="Contents1"/>
        <w:tabs>
          <w:tab w:val="right" w:leader="dot" w:pos="8504"/>
        </w:tabs>
        <w:rPr>
          <w:rFonts w:ascii="Arial" w:hAnsi="Arial"/>
          <w:sz w:val="20"/>
          <w:szCs w:val="20"/>
        </w:rPr>
      </w:pPr>
      <w:r>
        <w:rPr>
          <w:rFonts w:ascii="Arial" w:hAnsi="Arial"/>
          <w:sz w:val="20"/>
          <w:szCs w:val="20"/>
        </w:rPr>
        <w:t>2.2.9. Treatment of infected embryos</w:t>
      </w:r>
      <w:r>
        <w:rPr>
          <w:rFonts w:ascii="Arial" w:hAnsi="Arial"/>
          <w:sz w:val="20"/>
          <w:szCs w:val="20"/>
        </w:rPr>
        <w:tab/>
      </w:r>
      <w:r w:rsidR="00E02652">
        <w:rPr>
          <w:rFonts w:ascii="Arial" w:hAnsi="Arial"/>
          <w:sz w:val="20"/>
          <w:szCs w:val="20"/>
        </w:rPr>
        <w:t>38</w:t>
      </w:r>
      <w:del w:id="250" w:author="Nelly Wagner" w:date="2017-01-23T19:06:00Z">
        <w:r w:rsidDel="00266120">
          <w:rPr>
            <w:rFonts w:ascii="Arial" w:hAnsi="Arial"/>
            <w:sz w:val="20"/>
            <w:szCs w:val="20"/>
          </w:rPr>
          <w:delText>40</w:delText>
        </w:r>
      </w:del>
    </w:p>
    <w:p w14:paraId="0A6786FF" w14:textId="0A9849B5" w:rsidR="0020061D" w:rsidRDefault="00766C9B">
      <w:pPr>
        <w:pStyle w:val="Contents1"/>
        <w:tabs>
          <w:tab w:val="right" w:leader="dot" w:pos="8504"/>
        </w:tabs>
        <w:rPr>
          <w:rFonts w:ascii="Arial" w:hAnsi="Arial"/>
          <w:sz w:val="20"/>
          <w:szCs w:val="20"/>
        </w:rPr>
      </w:pPr>
      <w:r>
        <w:rPr>
          <w:rFonts w:ascii="Arial" w:hAnsi="Arial"/>
          <w:sz w:val="20"/>
          <w:szCs w:val="20"/>
        </w:rPr>
        <w:t xml:space="preserve">     2.2.9.1. By immersion</w:t>
      </w:r>
      <w:r>
        <w:rPr>
          <w:rFonts w:ascii="Arial" w:hAnsi="Arial"/>
          <w:sz w:val="20"/>
          <w:szCs w:val="20"/>
        </w:rPr>
        <w:tab/>
      </w:r>
      <w:r w:rsidR="00E02652">
        <w:rPr>
          <w:rFonts w:ascii="Arial" w:hAnsi="Arial"/>
          <w:sz w:val="20"/>
          <w:szCs w:val="20"/>
        </w:rPr>
        <w:t>38</w:t>
      </w:r>
      <w:del w:id="251" w:author="Nelly Wagner" w:date="2017-01-23T19:06:00Z">
        <w:r w:rsidDel="00266120">
          <w:rPr>
            <w:rFonts w:ascii="Arial" w:hAnsi="Arial"/>
            <w:sz w:val="20"/>
            <w:szCs w:val="20"/>
          </w:rPr>
          <w:delText>40</w:delText>
        </w:r>
      </w:del>
    </w:p>
    <w:p w14:paraId="40B2AC58" w14:textId="47AFD478" w:rsidR="0020061D" w:rsidRDefault="00766C9B">
      <w:pPr>
        <w:pStyle w:val="Contents1"/>
        <w:tabs>
          <w:tab w:val="right" w:leader="dot" w:pos="8504"/>
        </w:tabs>
        <w:rPr>
          <w:rFonts w:ascii="Arial" w:hAnsi="Arial"/>
          <w:sz w:val="20"/>
          <w:szCs w:val="20"/>
        </w:rPr>
      </w:pPr>
      <w:r>
        <w:rPr>
          <w:rFonts w:ascii="Arial" w:hAnsi="Arial"/>
          <w:sz w:val="20"/>
          <w:szCs w:val="20"/>
        </w:rPr>
        <w:t xml:space="preserve">     2.2.9.2. By injection</w:t>
      </w:r>
      <w:r>
        <w:rPr>
          <w:rFonts w:ascii="Arial" w:hAnsi="Arial"/>
          <w:sz w:val="20"/>
          <w:szCs w:val="20"/>
        </w:rPr>
        <w:tab/>
      </w:r>
      <w:r w:rsidR="00E02652">
        <w:rPr>
          <w:rFonts w:ascii="Arial" w:hAnsi="Arial"/>
          <w:sz w:val="20"/>
          <w:szCs w:val="20"/>
        </w:rPr>
        <w:t>38</w:t>
      </w:r>
      <w:del w:id="252" w:author="Nelly Wagner" w:date="2017-01-23T19:06:00Z">
        <w:r w:rsidDel="00266120">
          <w:rPr>
            <w:rFonts w:ascii="Arial" w:hAnsi="Arial"/>
            <w:sz w:val="20"/>
            <w:szCs w:val="20"/>
          </w:rPr>
          <w:delText>41</w:delText>
        </w:r>
      </w:del>
    </w:p>
    <w:p w14:paraId="218A7F4B" w14:textId="64EC6978" w:rsidR="0020061D" w:rsidRDefault="00766C9B">
      <w:pPr>
        <w:pStyle w:val="Contents1"/>
        <w:tabs>
          <w:tab w:val="right" w:leader="dot" w:pos="8504"/>
        </w:tabs>
        <w:rPr>
          <w:rFonts w:ascii="Arial" w:hAnsi="Arial"/>
          <w:sz w:val="20"/>
          <w:szCs w:val="20"/>
        </w:rPr>
      </w:pPr>
      <w:r>
        <w:rPr>
          <w:rFonts w:ascii="Arial" w:hAnsi="Arial"/>
          <w:sz w:val="20"/>
          <w:szCs w:val="20"/>
        </w:rPr>
        <w:t>2.2.10.Determ</w:t>
      </w:r>
      <w:r w:rsidR="00E02652">
        <w:rPr>
          <w:rFonts w:ascii="Arial" w:hAnsi="Arial"/>
          <w:sz w:val="20"/>
          <w:szCs w:val="20"/>
        </w:rPr>
        <w:t>ination of the infectious dose</w:t>
      </w:r>
      <w:r w:rsidR="00E02652">
        <w:rPr>
          <w:rFonts w:ascii="Arial" w:hAnsi="Arial"/>
          <w:sz w:val="20"/>
          <w:szCs w:val="20"/>
        </w:rPr>
        <w:tab/>
        <w:t>39</w:t>
      </w:r>
      <w:del w:id="253" w:author="Nelly Wagner" w:date="2017-01-23T19:06:00Z">
        <w:r w:rsidDel="00266120">
          <w:rPr>
            <w:rFonts w:ascii="Arial" w:hAnsi="Arial"/>
            <w:sz w:val="20"/>
            <w:szCs w:val="20"/>
          </w:rPr>
          <w:delText>1</w:delText>
        </w:r>
      </w:del>
    </w:p>
    <w:p w14:paraId="5942131F" w14:textId="7CCDD160" w:rsidR="0020061D" w:rsidRDefault="00E02652">
      <w:pPr>
        <w:pStyle w:val="Contents1"/>
        <w:tabs>
          <w:tab w:val="right" w:leader="dot" w:pos="8504"/>
        </w:tabs>
        <w:rPr>
          <w:rFonts w:ascii="Arial" w:hAnsi="Arial"/>
          <w:sz w:val="20"/>
          <w:szCs w:val="20"/>
        </w:rPr>
      </w:pPr>
      <w:r>
        <w:rPr>
          <w:rFonts w:ascii="Arial" w:hAnsi="Arial"/>
          <w:sz w:val="20"/>
          <w:szCs w:val="20"/>
        </w:rPr>
        <w:t>2.2.11. Survival assay</w:t>
      </w:r>
      <w:r>
        <w:rPr>
          <w:rFonts w:ascii="Arial" w:hAnsi="Arial"/>
          <w:sz w:val="20"/>
          <w:szCs w:val="20"/>
        </w:rPr>
        <w:tab/>
        <w:t>39</w:t>
      </w:r>
      <w:del w:id="254" w:author="Nelly Wagner" w:date="2017-01-23T19:06:00Z">
        <w:r w:rsidR="00766C9B" w:rsidDel="00266120">
          <w:rPr>
            <w:rFonts w:ascii="Arial" w:hAnsi="Arial"/>
            <w:sz w:val="20"/>
            <w:szCs w:val="20"/>
          </w:rPr>
          <w:delText>1</w:delText>
        </w:r>
      </w:del>
    </w:p>
    <w:p w14:paraId="56E472EA" w14:textId="512F3AB9" w:rsidR="0020061D" w:rsidRDefault="00766C9B">
      <w:pPr>
        <w:pStyle w:val="Contents1"/>
        <w:tabs>
          <w:tab w:val="right" w:leader="dot" w:pos="8504"/>
        </w:tabs>
        <w:rPr>
          <w:rFonts w:ascii="Arial" w:hAnsi="Arial"/>
          <w:sz w:val="20"/>
          <w:szCs w:val="20"/>
        </w:rPr>
      </w:pPr>
      <w:r>
        <w:rPr>
          <w:rFonts w:ascii="Arial" w:hAnsi="Arial"/>
          <w:sz w:val="20"/>
          <w:szCs w:val="20"/>
        </w:rPr>
        <w:t>2.2.12. Deter</w:t>
      </w:r>
      <w:r w:rsidR="00E02652">
        <w:rPr>
          <w:rFonts w:ascii="Arial" w:hAnsi="Arial"/>
          <w:sz w:val="20"/>
          <w:szCs w:val="20"/>
        </w:rPr>
        <w:t>mination of the bacterial load</w:t>
      </w:r>
      <w:r w:rsidR="00E02652">
        <w:rPr>
          <w:rFonts w:ascii="Arial" w:hAnsi="Arial"/>
          <w:sz w:val="20"/>
          <w:szCs w:val="20"/>
        </w:rPr>
        <w:tab/>
        <w:t>39</w:t>
      </w:r>
      <w:del w:id="255" w:author="Nelly Wagner" w:date="2017-01-23T19:06:00Z">
        <w:r w:rsidDel="00266120">
          <w:rPr>
            <w:rFonts w:ascii="Arial" w:hAnsi="Arial"/>
            <w:sz w:val="20"/>
            <w:szCs w:val="20"/>
          </w:rPr>
          <w:delText>1</w:delText>
        </w:r>
      </w:del>
    </w:p>
    <w:p w14:paraId="15194F01" w14:textId="5392518B" w:rsidR="0020061D" w:rsidRDefault="00766C9B">
      <w:pPr>
        <w:pStyle w:val="Contents1"/>
        <w:tabs>
          <w:tab w:val="right" w:leader="dot" w:pos="8504"/>
        </w:tabs>
        <w:rPr>
          <w:rFonts w:ascii="Arial" w:hAnsi="Arial"/>
          <w:sz w:val="20"/>
          <w:szCs w:val="20"/>
        </w:rPr>
      </w:pPr>
      <w:r>
        <w:rPr>
          <w:rFonts w:ascii="Arial" w:hAnsi="Arial"/>
          <w:sz w:val="20"/>
          <w:szCs w:val="20"/>
        </w:rPr>
        <w:t>2.2</w:t>
      </w:r>
      <w:r w:rsidR="00E02652">
        <w:rPr>
          <w:rFonts w:ascii="Arial" w:hAnsi="Arial"/>
          <w:sz w:val="20"/>
          <w:szCs w:val="20"/>
        </w:rPr>
        <w:t>.13. Homogenisation of embryos</w:t>
      </w:r>
      <w:r w:rsidR="00E02652">
        <w:rPr>
          <w:rFonts w:ascii="Arial" w:hAnsi="Arial"/>
          <w:sz w:val="20"/>
          <w:szCs w:val="20"/>
        </w:rPr>
        <w:tab/>
        <w:t>39</w:t>
      </w:r>
      <w:del w:id="256" w:author="Nelly Wagner" w:date="2017-01-23T19:06:00Z">
        <w:r w:rsidDel="00266120">
          <w:rPr>
            <w:rFonts w:ascii="Arial" w:hAnsi="Arial"/>
            <w:sz w:val="20"/>
            <w:szCs w:val="20"/>
          </w:rPr>
          <w:delText>2</w:delText>
        </w:r>
      </w:del>
    </w:p>
    <w:p w14:paraId="06F8A498" w14:textId="77781B33" w:rsidR="0020061D" w:rsidRDefault="00766C9B">
      <w:pPr>
        <w:pStyle w:val="Contents1"/>
        <w:tabs>
          <w:tab w:val="right" w:leader="dot" w:pos="8504"/>
        </w:tabs>
        <w:rPr>
          <w:rFonts w:ascii="Arial" w:hAnsi="Arial"/>
          <w:sz w:val="20"/>
          <w:szCs w:val="20"/>
        </w:rPr>
      </w:pPr>
      <w:r>
        <w:rPr>
          <w:rFonts w:ascii="Arial" w:hAnsi="Arial"/>
          <w:sz w:val="20"/>
          <w:szCs w:val="20"/>
        </w:rPr>
        <w:t xml:space="preserve">2.2.14. </w:t>
      </w:r>
      <w:bookmarkStart w:id="257" w:name="_Toc357557375716"/>
      <w:r>
        <w:rPr>
          <w:rFonts w:ascii="Arial" w:hAnsi="Arial"/>
          <w:sz w:val="20"/>
          <w:szCs w:val="20"/>
        </w:rPr>
        <w:t>Fluorescence imag</w:t>
      </w:r>
      <w:bookmarkEnd w:id="257"/>
      <w:r w:rsidR="00E02652">
        <w:rPr>
          <w:rFonts w:ascii="Arial" w:hAnsi="Arial"/>
          <w:sz w:val="20"/>
          <w:szCs w:val="20"/>
        </w:rPr>
        <w:t>ing</w:t>
      </w:r>
      <w:r w:rsidR="00E02652">
        <w:rPr>
          <w:rFonts w:ascii="Arial" w:hAnsi="Arial"/>
          <w:sz w:val="20"/>
          <w:szCs w:val="20"/>
        </w:rPr>
        <w:tab/>
        <w:t>39</w:t>
      </w:r>
      <w:del w:id="258" w:author="Nelly Wagner" w:date="2017-01-23T19:06:00Z">
        <w:r w:rsidDel="00266120">
          <w:rPr>
            <w:rFonts w:ascii="Arial" w:hAnsi="Arial"/>
            <w:sz w:val="20"/>
            <w:szCs w:val="20"/>
          </w:rPr>
          <w:delText>2</w:delText>
        </w:r>
      </w:del>
    </w:p>
    <w:p w14:paraId="0BCF1CC9" w14:textId="17A91EE7" w:rsidR="0020061D" w:rsidRDefault="00766C9B">
      <w:pPr>
        <w:pStyle w:val="Contents1"/>
        <w:tabs>
          <w:tab w:val="right" w:leader="dot" w:pos="8504"/>
        </w:tabs>
        <w:rPr>
          <w:rFonts w:ascii="Arial" w:hAnsi="Arial"/>
          <w:sz w:val="20"/>
          <w:szCs w:val="20"/>
        </w:rPr>
      </w:pPr>
      <w:r>
        <w:rPr>
          <w:rFonts w:ascii="Arial" w:hAnsi="Arial"/>
          <w:sz w:val="20"/>
          <w:szCs w:val="20"/>
        </w:rPr>
        <w:t>2.2.15. Polymerase chain reaction (PCR)</w:t>
      </w:r>
      <w:r>
        <w:rPr>
          <w:rFonts w:ascii="Arial" w:hAnsi="Arial"/>
          <w:sz w:val="20"/>
          <w:szCs w:val="20"/>
        </w:rPr>
        <w:tab/>
      </w:r>
      <w:ins w:id="259" w:author="Nelly Wagner" w:date="2017-01-23T19:07:00Z">
        <w:r w:rsidR="008E427D">
          <w:rPr>
            <w:rFonts w:ascii="Arial" w:hAnsi="Arial"/>
            <w:sz w:val="20"/>
            <w:szCs w:val="20"/>
          </w:rPr>
          <w:t>4</w:t>
        </w:r>
      </w:ins>
      <w:r w:rsidR="00E02652">
        <w:rPr>
          <w:rFonts w:ascii="Arial" w:hAnsi="Arial"/>
          <w:sz w:val="20"/>
          <w:szCs w:val="20"/>
        </w:rPr>
        <w:t>0</w:t>
      </w:r>
      <w:del w:id="260" w:author="Nelly Wagner" w:date="2017-01-23T19:07:00Z">
        <w:r w:rsidDel="00266120">
          <w:rPr>
            <w:rFonts w:ascii="Arial" w:hAnsi="Arial"/>
            <w:sz w:val="20"/>
            <w:szCs w:val="20"/>
          </w:rPr>
          <w:delText>42</w:delText>
        </w:r>
      </w:del>
    </w:p>
    <w:p w14:paraId="238FFC06" w14:textId="18C2A65E" w:rsidR="0020061D" w:rsidRDefault="00766C9B">
      <w:pPr>
        <w:pStyle w:val="Contents1"/>
        <w:tabs>
          <w:tab w:val="right" w:leader="dot" w:pos="8504"/>
        </w:tabs>
        <w:rPr>
          <w:rFonts w:ascii="Arial" w:hAnsi="Arial"/>
          <w:sz w:val="20"/>
          <w:szCs w:val="20"/>
        </w:rPr>
      </w:pPr>
      <w:r>
        <w:rPr>
          <w:rFonts w:ascii="Arial" w:hAnsi="Arial"/>
          <w:sz w:val="20"/>
          <w:szCs w:val="20"/>
        </w:rPr>
        <w:t>2.2.16. Purification of PCR products</w:t>
      </w:r>
      <w:r>
        <w:rPr>
          <w:rFonts w:ascii="Arial" w:hAnsi="Arial"/>
          <w:sz w:val="20"/>
          <w:szCs w:val="20"/>
        </w:rPr>
        <w:tab/>
      </w:r>
      <w:r w:rsidR="00E02652">
        <w:rPr>
          <w:rFonts w:ascii="Arial" w:hAnsi="Arial"/>
          <w:sz w:val="20"/>
          <w:szCs w:val="20"/>
        </w:rPr>
        <w:t>41</w:t>
      </w:r>
      <w:del w:id="261" w:author="Nelly Wagner" w:date="2017-01-23T19:07:00Z">
        <w:r w:rsidDel="00266120">
          <w:rPr>
            <w:rFonts w:ascii="Arial" w:hAnsi="Arial"/>
            <w:sz w:val="20"/>
            <w:szCs w:val="20"/>
          </w:rPr>
          <w:delText>43</w:delText>
        </w:r>
      </w:del>
    </w:p>
    <w:p w14:paraId="65C44413" w14:textId="4ED126E8" w:rsidR="0020061D" w:rsidRDefault="00766C9B">
      <w:pPr>
        <w:pStyle w:val="Contents1"/>
        <w:tabs>
          <w:tab w:val="right" w:leader="dot" w:pos="8504"/>
        </w:tabs>
        <w:rPr>
          <w:rFonts w:ascii="Arial" w:hAnsi="Arial"/>
          <w:sz w:val="20"/>
          <w:szCs w:val="20"/>
        </w:rPr>
      </w:pPr>
      <w:r>
        <w:rPr>
          <w:rFonts w:ascii="Arial" w:hAnsi="Arial"/>
          <w:sz w:val="20"/>
          <w:szCs w:val="20"/>
        </w:rPr>
        <w:lastRenderedPageBreak/>
        <w:t>2.2.17. DNA electrophoresis</w:t>
      </w:r>
      <w:r>
        <w:rPr>
          <w:rFonts w:ascii="Arial" w:hAnsi="Arial"/>
          <w:sz w:val="20"/>
          <w:szCs w:val="20"/>
        </w:rPr>
        <w:tab/>
      </w:r>
      <w:r w:rsidR="00E02652">
        <w:rPr>
          <w:rFonts w:ascii="Arial" w:hAnsi="Arial"/>
          <w:sz w:val="20"/>
          <w:szCs w:val="20"/>
        </w:rPr>
        <w:t>41</w:t>
      </w:r>
      <w:del w:id="262" w:author="Nelly Wagner" w:date="2017-01-23T19:07:00Z">
        <w:r w:rsidDel="00266120">
          <w:rPr>
            <w:rFonts w:ascii="Arial" w:hAnsi="Arial"/>
            <w:sz w:val="20"/>
            <w:szCs w:val="20"/>
          </w:rPr>
          <w:delText>43</w:delText>
        </w:r>
      </w:del>
    </w:p>
    <w:p w14:paraId="35747B33" w14:textId="59081470" w:rsidR="0020061D" w:rsidRDefault="00766C9B">
      <w:pPr>
        <w:pStyle w:val="Contents1"/>
        <w:tabs>
          <w:tab w:val="right" w:leader="dot" w:pos="8504"/>
        </w:tabs>
        <w:rPr>
          <w:rFonts w:ascii="Arial" w:hAnsi="Arial"/>
          <w:sz w:val="20"/>
          <w:szCs w:val="20"/>
        </w:rPr>
      </w:pPr>
      <w:r>
        <w:rPr>
          <w:rFonts w:ascii="Arial" w:hAnsi="Arial"/>
          <w:sz w:val="20"/>
          <w:szCs w:val="20"/>
        </w:rPr>
        <w:t>2.2.18. DNA extraction from electrophoresis gel</w:t>
      </w:r>
      <w:r>
        <w:rPr>
          <w:rFonts w:ascii="Arial" w:hAnsi="Arial"/>
          <w:sz w:val="20"/>
          <w:szCs w:val="20"/>
        </w:rPr>
        <w:tab/>
      </w:r>
      <w:r w:rsidR="00E02652">
        <w:rPr>
          <w:rFonts w:ascii="Arial" w:hAnsi="Arial"/>
          <w:sz w:val="20"/>
          <w:szCs w:val="20"/>
        </w:rPr>
        <w:t>41</w:t>
      </w:r>
      <w:del w:id="263" w:author="Nelly Wagner" w:date="2017-01-23T19:07:00Z">
        <w:r w:rsidDel="00266120">
          <w:rPr>
            <w:rFonts w:ascii="Arial" w:hAnsi="Arial"/>
            <w:sz w:val="20"/>
            <w:szCs w:val="20"/>
          </w:rPr>
          <w:delText>44</w:delText>
        </w:r>
      </w:del>
    </w:p>
    <w:p w14:paraId="50A71563" w14:textId="3546F5A4" w:rsidR="0020061D" w:rsidRDefault="00766C9B">
      <w:pPr>
        <w:pStyle w:val="Contents1"/>
        <w:tabs>
          <w:tab w:val="right" w:leader="dot" w:pos="8504"/>
        </w:tabs>
        <w:rPr>
          <w:rFonts w:ascii="Arial" w:hAnsi="Arial"/>
          <w:sz w:val="20"/>
          <w:szCs w:val="20"/>
        </w:rPr>
      </w:pPr>
      <w:r>
        <w:rPr>
          <w:rFonts w:ascii="Arial" w:hAnsi="Arial"/>
          <w:sz w:val="20"/>
          <w:szCs w:val="20"/>
        </w:rPr>
        <w:t>2.2.19. Cloning of PCR products</w:t>
      </w:r>
      <w:r>
        <w:rPr>
          <w:rFonts w:ascii="Arial" w:hAnsi="Arial"/>
          <w:sz w:val="20"/>
          <w:szCs w:val="20"/>
        </w:rPr>
        <w:tab/>
      </w:r>
      <w:r w:rsidR="00E02652">
        <w:rPr>
          <w:rFonts w:ascii="Arial" w:hAnsi="Arial"/>
          <w:sz w:val="20"/>
          <w:szCs w:val="20"/>
        </w:rPr>
        <w:t>42</w:t>
      </w:r>
      <w:del w:id="264" w:author="Nelly Wagner" w:date="2017-01-23T19:07:00Z">
        <w:r w:rsidDel="00266120">
          <w:rPr>
            <w:rFonts w:ascii="Arial" w:hAnsi="Arial"/>
            <w:sz w:val="20"/>
            <w:szCs w:val="20"/>
          </w:rPr>
          <w:delText>44</w:delText>
        </w:r>
      </w:del>
    </w:p>
    <w:p w14:paraId="34EC6A35" w14:textId="01763D6D" w:rsidR="0020061D" w:rsidRDefault="00766C9B">
      <w:pPr>
        <w:pStyle w:val="Contents1"/>
        <w:tabs>
          <w:tab w:val="right" w:leader="dot" w:pos="8504"/>
        </w:tabs>
        <w:rPr>
          <w:rFonts w:ascii="Arial" w:hAnsi="Arial"/>
          <w:sz w:val="20"/>
          <w:szCs w:val="20"/>
        </w:rPr>
      </w:pPr>
      <w:r>
        <w:rPr>
          <w:rFonts w:ascii="Arial" w:hAnsi="Arial"/>
          <w:sz w:val="20"/>
          <w:szCs w:val="20"/>
        </w:rPr>
        <w:t xml:space="preserve">2.2.20. </w:t>
      </w:r>
      <w:r>
        <w:rPr>
          <w:rFonts w:ascii="Arial" w:hAnsi="Arial"/>
          <w:color w:val="000000"/>
          <w:sz w:val="20"/>
          <w:szCs w:val="20"/>
        </w:rPr>
        <w:t xml:space="preserve">Tol2 site-specific recombination-based cloning </w:t>
      </w:r>
      <w:r>
        <w:rPr>
          <w:rFonts w:ascii="Arial" w:hAnsi="Arial"/>
          <w:sz w:val="20"/>
          <w:szCs w:val="20"/>
        </w:rPr>
        <w:tab/>
      </w:r>
      <w:r w:rsidR="00E02652">
        <w:rPr>
          <w:rFonts w:ascii="Arial" w:hAnsi="Arial"/>
          <w:sz w:val="20"/>
          <w:szCs w:val="20"/>
        </w:rPr>
        <w:t>42</w:t>
      </w:r>
      <w:del w:id="265" w:author="Nelly Wagner" w:date="2017-01-23T19:07:00Z">
        <w:r w:rsidDel="00266120">
          <w:rPr>
            <w:rFonts w:ascii="Arial" w:hAnsi="Arial"/>
            <w:sz w:val="20"/>
            <w:szCs w:val="20"/>
          </w:rPr>
          <w:delText>44</w:delText>
        </w:r>
      </w:del>
    </w:p>
    <w:p w14:paraId="6CB334AA" w14:textId="6FD5BEDA" w:rsidR="0020061D" w:rsidRDefault="00766C9B">
      <w:pPr>
        <w:pStyle w:val="Contents1"/>
        <w:tabs>
          <w:tab w:val="right" w:leader="dot" w:pos="8504"/>
        </w:tabs>
        <w:rPr>
          <w:rFonts w:ascii="Arial" w:hAnsi="Arial"/>
          <w:sz w:val="20"/>
          <w:szCs w:val="20"/>
        </w:rPr>
      </w:pPr>
      <w:r>
        <w:rPr>
          <w:rFonts w:ascii="Arial" w:hAnsi="Arial"/>
          <w:sz w:val="20"/>
          <w:szCs w:val="20"/>
        </w:rPr>
        <w:t>2.2.21. Plasmid DNA extraction from bacterial cultures</w:t>
      </w:r>
      <w:r>
        <w:rPr>
          <w:rFonts w:ascii="Arial" w:hAnsi="Arial"/>
          <w:sz w:val="20"/>
          <w:szCs w:val="20"/>
        </w:rPr>
        <w:tab/>
      </w:r>
      <w:r w:rsidR="00E02652">
        <w:rPr>
          <w:rFonts w:ascii="Arial" w:hAnsi="Arial"/>
          <w:sz w:val="20"/>
          <w:szCs w:val="20"/>
        </w:rPr>
        <w:t>43</w:t>
      </w:r>
      <w:del w:id="266" w:author="Nelly Wagner" w:date="2017-01-23T19:07:00Z">
        <w:r w:rsidDel="00266120">
          <w:rPr>
            <w:rFonts w:ascii="Arial" w:hAnsi="Arial"/>
            <w:sz w:val="20"/>
            <w:szCs w:val="20"/>
          </w:rPr>
          <w:delText>45</w:delText>
        </w:r>
      </w:del>
    </w:p>
    <w:p w14:paraId="31F84D8D" w14:textId="48D20160" w:rsidR="0020061D" w:rsidRDefault="00766C9B">
      <w:pPr>
        <w:pStyle w:val="Contents1"/>
        <w:tabs>
          <w:tab w:val="right" w:leader="dot" w:pos="8504"/>
        </w:tabs>
        <w:rPr>
          <w:rFonts w:ascii="Arial" w:hAnsi="Arial"/>
          <w:sz w:val="20"/>
          <w:szCs w:val="20"/>
        </w:rPr>
      </w:pPr>
      <w:r>
        <w:rPr>
          <w:rFonts w:ascii="Arial" w:hAnsi="Arial"/>
          <w:sz w:val="20"/>
          <w:szCs w:val="20"/>
        </w:rPr>
        <w:t>2.2.22. Measurement of DNA concentration</w:t>
      </w:r>
      <w:r>
        <w:rPr>
          <w:rFonts w:ascii="Arial" w:hAnsi="Arial"/>
          <w:sz w:val="20"/>
          <w:szCs w:val="20"/>
        </w:rPr>
        <w:tab/>
      </w:r>
      <w:r w:rsidR="00E02652">
        <w:rPr>
          <w:rFonts w:ascii="Arial" w:hAnsi="Arial"/>
          <w:sz w:val="20"/>
          <w:szCs w:val="20"/>
        </w:rPr>
        <w:t>44</w:t>
      </w:r>
      <w:del w:id="267" w:author="Nelly Wagner" w:date="2017-01-23T19:07:00Z">
        <w:r w:rsidDel="00266120">
          <w:rPr>
            <w:rFonts w:ascii="Arial" w:hAnsi="Arial"/>
            <w:sz w:val="20"/>
            <w:szCs w:val="20"/>
          </w:rPr>
          <w:delText>47</w:delText>
        </w:r>
      </w:del>
    </w:p>
    <w:p w14:paraId="1DC3F45D" w14:textId="23D76821" w:rsidR="0020061D" w:rsidRDefault="00766C9B">
      <w:pPr>
        <w:pStyle w:val="Contents1"/>
        <w:tabs>
          <w:tab w:val="right" w:leader="dot" w:pos="8504"/>
        </w:tabs>
        <w:rPr>
          <w:rFonts w:ascii="Arial" w:hAnsi="Arial"/>
          <w:sz w:val="20"/>
          <w:szCs w:val="20"/>
        </w:rPr>
      </w:pPr>
      <w:r>
        <w:rPr>
          <w:rFonts w:ascii="Arial" w:hAnsi="Arial"/>
          <w:sz w:val="20"/>
          <w:szCs w:val="20"/>
        </w:rPr>
        <w:t xml:space="preserve">2.2.23. Transformation of </w:t>
      </w:r>
      <w:r>
        <w:rPr>
          <w:rFonts w:ascii="Arial" w:hAnsi="Arial"/>
          <w:i/>
          <w:sz w:val="20"/>
          <w:szCs w:val="20"/>
        </w:rPr>
        <w:t>Escherichia coli</w:t>
      </w:r>
      <w:r>
        <w:rPr>
          <w:rFonts w:ascii="Arial" w:hAnsi="Arial"/>
          <w:sz w:val="20"/>
          <w:szCs w:val="20"/>
        </w:rPr>
        <w:tab/>
      </w:r>
      <w:r w:rsidR="00E02652">
        <w:rPr>
          <w:rFonts w:ascii="Arial" w:hAnsi="Arial"/>
          <w:sz w:val="20"/>
          <w:szCs w:val="20"/>
        </w:rPr>
        <w:t>45</w:t>
      </w:r>
      <w:del w:id="268" w:author="Nelly Wagner" w:date="2017-01-23T19:08:00Z">
        <w:r w:rsidDel="00266120">
          <w:rPr>
            <w:rFonts w:ascii="Arial" w:hAnsi="Arial"/>
            <w:sz w:val="20"/>
            <w:szCs w:val="20"/>
          </w:rPr>
          <w:delText>47</w:delText>
        </w:r>
      </w:del>
    </w:p>
    <w:p w14:paraId="01825AF9" w14:textId="34785E07" w:rsidR="0020061D" w:rsidRDefault="00766C9B">
      <w:pPr>
        <w:pStyle w:val="Contents1"/>
        <w:tabs>
          <w:tab w:val="right" w:leader="dot" w:pos="8504"/>
        </w:tabs>
        <w:rPr>
          <w:rFonts w:ascii="Arial" w:hAnsi="Arial"/>
          <w:sz w:val="20"/>
          <w:szCs w:val="20"/>
        </w:rPr>
      </w:pPr>
      <w:r>
        <w:rPr>
          <w:rFonts w:ascii="Arial" w:hAnsi="Arial"/>
          <w:sz w:val="20"/>
          <w:szCs w:val="20"/>
        </w:rPr>
        <w:t>2.2.24. FastPrep for fractionation of bacterial cells</w:t>
      </w:r>
      <w:r>
        <w:rPr>
          <w:rFonts w:ascii="Arial" w:hAnsi="Arial"/>
          <w:sz w:val="20"/>
          <w:szCs w:val="20"/>
        </w:rPr>
        <w:tab/>
      </w:r>
      <w:r w:rsidR="00E02652">
        <w:rPr>
          <w:rFonts w:ascii="Arial" w:hAnsi="Arial"/>
          <w:sz w:val="20"/>
          <w:szCs w:val="20"/>
        </w:rPr>
        <w:t>45</w:t>
      </w:r>
      <w:del w:id="269" w:author="Nelly Wagner" w:date="2017-01-23T19:08:00Z">
        <w:r w:rsidDel="00266120">
          <w:rPr>
            <w:rFonts w:ascii="Arial" w:hAnsi="Arial"/>
            <w:sz w:val="20"/>
            <w:szCs w:val="20"/>
          </w:rPr>
          <w:delText>47</w:delText>
        </w:r>
      </w:del>
    </w:p>
    <w:p w14:paraId="00E8A501" w14:textId="2F5BDB34" w:rsidR="0020061D" w:rsidRDefault="00766C9B">
      <w:pPr>
        <w:pStyle w:val="Contents1"/>
        <w:tabs>
          <w:tab w:val="right" w:leader="dot" w:pos="8504"/>
        </w:tabs>
        <w:rPr>
          <w:rFonts w:ascii="Arial" w:hAnsi="Arial"/>
          <w:sz w:val="20"/>
          <w:szCs w:val="20"/>
        </w:rPr>
      </w:pPr>
      <w:r>
        <w:rPr>
          <w:rFonts w:ascii="Arial" w:hAnsi="Arial"/>
          <w:sz w:val="20"/>
          <w:szCs w:val="20"/>
        </w:rPr>
        <w:t>2.2.25. Ñ</w:t>
      </w:r>
      <w:r>
        <w:rPr>
          <w:rFonts w:ascii="Arial" w:hAnsi="Arial"/>
          <w:sz w:val="20"/>
          <w:szCs w:val="20"/>
          <w:vertAlign w:val="subscript"/>
        </w:rPr>
        <w:t>,,</w:t>
      </w:r>
      <w:r>
        <w:rPr>
          <w:rFonts w:ascii="Arial" w:hAnsi="Arial"/>
          <w:sz w:val="20"/>
          <w:szCs w:val="20"/>
        </w:rPr>
        <w:t>11 Bacteriophage transduction</w:t>
      </w:r>
      <w:r>
        <w:rPr>
          <w:rFonts w:ascii="Arial" w:hAnsi="Arial"/>
          <w:sz w:val="20"/>
          <w:szCs w:val="20"/>
        </w:rPr>
        <w:tab/>
      </w:r>
      <w:r w:rsidR="00E02652">
        <w:rPr>
          <w:rFonts w:ascii="Arial" w:hAnsi="Arial"/>
          <w:sz w:val="20"/>
          <w:szCs w:val="20"/>
        </w:rPr>
        <w:t>45</w:t>
      </w:r>
      <w:del w:id="270" w:author="Nelly Wagner" w:date="2017-01-23T19:08:00Z">
        <w:r w:rsidDel="00266120">
          <w:rPr>
            <w:rFonts w:ascii="Arial" w:hAnsi="Arial"/>
            <w:sz w:val="20"/>
            <w:szCs w:val="20"/>
          </w:rPr>
          <w:delText>48</w:delText>
        </w:r>
      </w:del>
    </w:p>
    <w:p w14:paraId="780EC0B9" w14:textId="0EBAA96A" w:rsidR="0020061D" w:rsidRDefault="00766C9B">
      <w:pPr>
        <w:pStyle w:val="Contents1"/>
        <w:tabs>
          <w:tab w:val="right" w:leader="dot" w:pos="8504"/>
        </w:tabs>
        <w:rPr>
          <w:rFonts w:ascii="Arial" w:hAnsi="Arial"/>
          <w:sz w:val="20"/>
          <w:szCs w:val="20"/>
        </w:rPr>
      </w:pPr>
      <w:r>
        <w:rPr>
          <w:rFonts w:ascii="Arial" w:hAnsi="Arial"/>
          <w:sz w:val="20"/>
          <w:szCs w:val="20"/>
        </w:rPr>
        <w:t>2.2.26. IL1-</w:t>
      </w:r>
      <w:r>
        <w:rPr>
          <w:rFonts w:ascii="Arial" w:hAnsi="Arial" w:cs="Arial"/>
          <w:sz w:val="20"/>
          <w:szCs w:val="20"/>
        </w:rPr>
        <w:t>β</w:t>
      </w:r>
      <w:r>
        <w:rPr>
          <w:rFonts w:ascii="Arial" w:hAnsi="Arial"/>
          <w:sz w:val="20"/>
          <w:szCs w:val="20"/>
        </w:rPr>
        <w:t xml:space="preserve"> </w:t>
      </w:r>
      <w:r>
        <w:rPr>
          <w:rFonts w:ascii="Arial" w:hAnsi="Arial"/>
          <w:i/>
          <w:sz w:val="20"/>
          <w:szCs w:val="20"/>
        </w:rPr>
        <w:t>in situ</w:t>
      </w:r>
      <w:r>
        <w:rPr>
          <w:rFonts w:ascii="Arial" w:hAnsi="Arial"/>
          <w:sz w:val="20"/>
          <w:szCs w:val="20"/>
        </w:rPr>
        <w:t xml:space="preserve"> hybridisation</w:t>
      </w:r>
      <w:r>
        <w:rPr>
          <w:rFonts w:ascii="Arial" w:hAnsi="Arial"/>
          <w:sz w:val="20"/>
          <w:szCs w:val="20"/>
        </w:rPr>
        <w:tab/>
      </w:r>
      <w:r w:rsidR="00E02652">
        <w:rPr>
          <w:rFonts w:ascii="Arial" w:hAnsi="Arial"/>
          <w:sz w:val="20"/>
          <w:szCs w:val="20"/>
        </w:rPr>
        <w:t>46</w:t>
      </w:r>
      <w:del w:id="271" w:author="Nelly Wagner" w:date="2017-01-23T19:08:00Z">
        <w:r w:rsidDel="00266120">
          <w:rPr>
            <w:rFonts w:ascii="Arial" w:hAnsi="Arial"/>
            <w:sz w:val="20"/>
            <w:szCs w:val="20"/>
          </w:rPr>
          <w:delText>48</w:delText>
        </w:r>
      </w:del>
    </w:p>
    <w:p w14:paraId="690468BC" w14:textId="6FCBF62A" w:rsidR="0020061D" w:rsidRDefault="00E02652">
      <w:pPr>
        <w:pStyle w:val="Contents1"/>
        <w:tabs>
          <w:tab w:val="right" w:leader="dot" w:pos="8504"/>
        </w:tabs>
        <w:rPr>
          <w:rFonts w:ascii="Arial" w:hAnsi="Arial"/>
          <w:sz w:val="20"/>
          <w:szCs w:val="20"/>
        </w:rPr>
      </w:pPr>
      <w:r>
        <w:rPr>
          <w:rFonts w:ascii="Arial" w:hAnsi="Arial"/>
          <w:sz w:val="20"/>
          <w:szCs w:val="20"/>
        </w:rPr>
        <w:t>2.2.27. Statistical analysis</w:t>
      </w:r>
      <w:r>
        <w:rPr>
          <w:rFonts w:ascii="Arial" w:hAnsi="Arial"/>
          <w:sz w:val="20"/>
          <w:szCs w:val="20"/>
        </w:rPr>
        <w:tab/>
        <w:t>48</w:t>
      </w:r>
      <w:del w:id="272" w:author="Nelly Wagner" w:date="2017-01-23T19:08:00Z">
        <w:r w:rsidR="00766C9B" w:rsidDel="00266120">
          <w:rPr>
            <w:rFonts w:ascii="Arial" w:hAnsi="Arial"/>
            <w:sz w:val="20"/>
            <w:szCs w:val="20"/>
          </w:rPr>
          <w:delText>1</w:delText>
        </w:r>
      </w:del>
    </w:p>
    <w:p w14:paraId="6932D8A0" w14:textId="77777777" w:rsidR="0020061D" w:rsidRDefault="0020061D">
      <w:pPr>
        <w:pStyle w:val="Contents1"/>
        <w:tabs>
          <w:tab w:val="right" w:leader="dot" w:pos="8504"/>
        </w:tabs>
        <w:rPr>
          <w:rFonts w:ascii="Arial" w:hAnsi="Arial"/>
          <w:sz w:val="20"/>
          <w:szCs w:val="20"/>
        </w:rPr>
      </w:pPr>
    </w:p>
    <w:p w14:paraId="5EAD5448" w14:textId="5C53262C" w:rsidR="0020061D" w:rsidRDefault="00952F27">
      <w:pPr>
        <w:pStyle w:val="Contents1"/>
        <w:tabs>
          <w:tab w:val="right" w:leader="dot" w:pos="8504"/>
        </w:tabs>
      </w:pPr>
      <w:r>
        <w:fldChar w:fldCharType="begin"/>
      </w:r>
      <w:r>
        <w:instrText xml:space="preserve"> HYPERLINK \l "__RefHeading___Toc101951_40547708" \h </w:instrText>
      </w:r>
      <w:r>
        <w:fldChar w:fldCharType="separate"/>
      </w:r>
      <w:r w:rsidR="00766C9B">
        <w:rPr>
          <w:rStyle w:val="IndexLink"/>
          <w:rFonts w:ascii="Arial" w:hAnsi="Arial"/>
          <w:b/>
          <w:bCs/>
          <w:sz w:val="20"/>
          <w:szCs w:val="20"/>
        </w:rPr>
        <w:t xml:space="preserve">Chapter 3: The effect of antibiotics on </w:t>
      </w:r>
      <w:r w:rsidR="00766C9B">
        <w:rPr>
          <w:rStyle w:val="IndexLink"/>
          <w:rFonts w:ascii="Arial" w:hAnsi="Arial"/>
          <w:b/>
          <w:bCs/>
          <w:i/>
          <w:iCs/>
          <w:sz w:val="20"/>
          <w:szCs w:val="20"/>
        </w:rPr>
        <w:t>S. aureus</w:t>
      </w:r>
      <w:r w:rsidR="00766C9B">
        <w:rPr>
          <w:rStyle w:val="IndexLink"/>
          <w:rFonts w:ascii="Arial" w:hAnsi="Arial"/>
          <w:b/>
          <w:bCs/>
          <w:sz w:val="20"/>
          <w:szCs w:val="20"/>
        </w:rPr>
        <w:t xml:space="preserve"> population dynamics during infection</w:t>
      </w:r>
      <w:r w:rsidR="00766C9B">
        <w:rPr>
          <w:rStyle w:val="IndexLink"/>
          <w:rFonts w:ascii="Arial" w:hAnsi="Arial"/>
          <w:b/>
          <w:bCs/>
          <w:sz w:val="20"/>
          <w:szCs w:val="20"/>
        </w:rPr>
        <w:tab/>
      </w:r>
      <w:r>
        <w:rPr>
          <w:rStyle w:val="IndexLink"/>
          <w:rFonts w:ascii="Arial" w:hAnsi="Arial"/>
          <w:b/>
          <w:bCs/>
          <w:sz w:val="20"/>
          <w:szCs w:val="20"/>
        </w:rPr>
        <w:fldChar w:fldCharType="end"/>
      </w:r>
      <w:r w:rsidR="00E02652">
        <w:rPr>
          <w:rFonts w:ascii="Arial" w:hAnsi="Arial"/>
          <w:b/>
          <w:bCs/>
          <w:sz w:val="20"/>
          <w:szCs w:val="20"/>
        </w:rPr>
        <w:t>49</w:t>
      </w:r>
      <w:del w:id="273" w:author="Nelly Wagner" w:date="2017-01-23T19:08:00Z">
        <w:r w:rsidR="00766C9B" w:rsidDel="00266120">
          <w:rPr>
            <w:rFonts w:ascii="Arial" w:hAnsi="Arial"/>
            <w:b/>
            <w:bCs/>
            <w:sz w:val="20"/>
            <w:szCs w:val="20"/>
          </w:rPr>
          <w:delText>2</w:delText>
        </w:r>
      </w:del>
    </w:p>
    <w:p w14:paraId="3A87260C" w14:textId="77777777" w:rsidR="0020061D" w:rsidRDefault="0020061D">
      <w:pPr>
        <w:pStyle w:val="Contents1"/>
        <w:tabs>
          <w:tab w:val="right" w:leader="dot" w:pos="8504"/>
        </w:tabs>
        <w:rPr>
          <w:rFonts w:ascii="Arial" w:hAnsi="Arial"/>
          <w:sz w:val="20"/>
          <w:szCs w:val="20"/>
        </w:rPr>
      </w:pPr>
    </w:p>
    <w:p w14:paraId="6DCB76AB" w14:textId="2AB2ACFD" w:rsidR="0020061D" w:rsidRDefault="00E02652">
      <w:pPr>
        <w:pStyle w:val="Contents1"/>
        <w:tabs>
          <w:tab w:val="right" w:leader="dot" w:pos="8504"/>
        </w:tabs>
        <w:rPr>
          <w:rFonts w:ascii="Arial" w:hAnsi="Arial"/>
          <w:sz w:val="20"/>
          <w:szCs w:val="20"/>
        </w:rPr>
      </w:pPr>
      <w:r>
        <w:rPr>
          <w:rFonts w:ascii="Arial" w:hAnsi="Arial"/>
          <w:sz w:val="20"/>
          <w:szCs w:val="20"/>
        </w:rPr>
        <w:t>3.1. Introduction</w:t>
      </w:r>
      <w:r>
        <w:rPr>
          <w:rFonts w:ascii="Arial" w:hAnsi="Arial"/>
          <w:sz w:val="20"/>
          <w:szCs w:val="20"/>
        </w:rPr>
        <w:tab/>
        <w:t>49</w:t>
      </w:r>
      <w:del w:id="274" w:author="Nelly Wagner" w:date="2017-01-23T19:08:00Z">
        <w:r w:rsidR="00766C9B" w:rsidDel="00266120">
          <w:rPr>
            <w:rFonts w:ascii="Arial" w:hAnsi="Arial"/>
            <w:sz w:val="20"/>
            <w:szCs w:val="20"/>
          </w:rPr>
          <w:delText>2</w:delText>
        </w:r>
      </w:del>
    </w:p>
    <w:p w14:paraId="319475EF" w14:textId="77777777" w:rsidR="0020061D" w:rsidRDefault="0020061D">
      <w:pPr>
        <w:pStyle w:val="Contents1"/>
        <w:tabs>
          <w:tab w:val="right" w:leader="dot" w:pos="8504"/>
        </w:tabs>
        <w:rPr>
          <w:rFonts w:ascii="Arial" w:hAnsi="Arial"/>
          <w:sz w:val="20"/>
          <w:szCs w:val="20"/>
        </w:rPr>
      </w:pPr>
    </w:p>
    <w:p w14:paraId="277D1663" w14:textId="7B3A2404" w:rsidR="0020061D" w:rsidRDefault="00766C9B">
      <w:pPr>
        <w:pStyle w:val="Contents1"/>
        <w:tabs>
          <w:tab w:val="right" w:leader="dot" w:pos="8504"/>
        </w:tabs>
        <w:rPr>
          <w:rFonts w:ascii="Arial" w:hAnsi="Arial"/>
          <w:sz w:val="20"/>
          <w:szCs w:val="20"/>
        </w:rPr>
      </w:pPr>
      <w:r>
        <w:rPr>
          <w:rFonts w:ascii="Arial" w:hAnsi="Arial"/>
          <w:sz w:val="20"/>
          <w:szCs w:val="20"/>
        </w:rPr>
        <w:t>3.2. Results</w:t>
      </w:r>
      <w:r>
        <w:rPr>
          <w:rFonts w:ascii="Arial" w:hAnsi="Arial"/>
          <w:sz w:val="20"/>
          <w:szCs w:val="20"/>
        </w:rPr>
        <w:tab/>
      </w:r>
      <w:ins w:id="275" w:author="Nelly Wagner" w:date="2017-01-23T19:08:00Z">
        <w:r w:rsidR="008E427D">
          <w:rPr>
            <w:rFonts w:ascii="Arial" w:hAnsi="Arial"/>
            <w:sz w:val="20"/>
            <w:szCs w:val="20"/>
          </w:rPr>
          <w:t>5</w:t>
        </w:r>
      </w:ins>
      <w:r w:rsidR="00E02652">
        <w:rPr>
          <w:rFonts w:ascii="Arial" w:hAnsi="Arial"/>
          <w:sz w:val="20"/>
          <w:szCs w:val="20"/>
        </w:rPr>
        <w:t>0</w:t>
      </w:r>
      <w:del w:id="276" w:author="Nelly Wagner" w:date="2017-01-23T19:08:00Z">
        <w:r w:rsidDel="00266120">
          <w:rPr>
            <w:rFonts w:ascii="Arial" w:hAnsi="Arial"/>
            <w:sz w:val="20"/>
            <w:szCs w:val="20"/>
          </w:rPr>
          <w:delText>53</w:delText>
        </w:r>
      </w:del>
    </w:p>
    <w:p w14:paraId="04D08F2A" w14:textId="77777777" w:rsidR="0020061D" w:rsidRDefault="0020061D">
      <w:pPr>
        <w:pStyle w:val="Contents1"/>
        <w:tabs>
          <w:tab w:val="right" w:leader="dot" w:pos="8504"/>
        </w:tabs>
        <w:rPr>
          <w:rFonts w:ascii="Arial" w:hAnsi="Arial"/>
          <w:sz w:val="20"/>
          <w:szCs w:val="20"/>
        </w:rPr>
      </w:pPr>
    </w:p>
    <w:p w14:paraId="5010DE67" w14:textId="2DA140CE" w:rsidR="0020061D" w:rsidRDefault="00766C9B">
      <w:pPr>
        <w:pStyle w:val="Contents1"/>
        <w:tabs>
          <w:tab w:val="right" w:leader="dot" w:pos="8504"/>
        </w:tabs>
        <w:rPr>
          <w:rFonts w:ascii="Arial" w:hAnsi="Arial"/>
          <w:sz w:val="20"/>
          <w:szCs w:val="20"/>
        </w:rPr>
      </w:pPr>
      <w:r>
        <w:rPr>
          <w:rFonts w:ascii="Arial" w:hAnsi="Arial"/>
          <w:sz w:val="20"/>
          <w:szCs w:val="20"/>
        </w:rPr>
        <w:t>3.2.1. Development of a new technique: delivery of antibiotics to the bloodstream of zebrafish embryos</w:t>
      </w:r>
      <w:r>
        <w:rPr>
          <w:rFonts w:ascii="Arial" w:hAnsi="Arial"/>
          <w:sz w:val="20"/>
          <w:szCs w:val="20"/>
        </w:rPr>
        <w:tab/>
      </w:r>
      <w:ins w:id="277" w:author="Nelly Wagner" w:date="2017-01-23T19:09:00Z">
        <w:r w:rsidR="008E427D">
          <w:rPr>
            <w:rFonts w:ascii="Arial" w:hAnsi="Arial"/>
            <w:sz w:val="20"/>
            <w:szCs w:val="20"/>
          </w:rPr>
          <w:t>5</w:t>
        </w:r>
      </w:ins>
      <w:r w:rsidR="00E02652">
        <w:rPr>
          <w:rFonts w:ascii="Arial" w:hAnsi="Arial"/>
          <w:sz w:val="20"/>
          <w:szCs w:val="20"/>
        </w:rPr>
        <w:t>0</w:t>
      </w:r>
      <w:del w:id="278" w:author="Nelly Wagner" w:date="2017-01-23T19:09:00Z">
        <w:r w:rsidDel="00266120">
          <w:rPr>
            <w:rFonts w:ascii="Arial" w:hAnsi="Arial"/>
            <w:sz w:val="20"/>
            <w:szCs w:val="20"/>
          </w:rPr>
          <w:delText>53</w:delText>
        </w:r>
      </w:del>
    </w:p>
    <w:p w14:paraId="3230EC56" w14:textId="37788E0E" w:rsidR="0020061D" w:rsidRDefault="00766C9B">
      <w:pPr>
        <w:pStyle w:val="Contents1"/>
        <w:tabs>
          <w:tab w:val="right" w:leader="dot" w:pos="8504"/>
        </w:tabs>
        <w:rPr>
          <w:rFonts w:ascii="Arial" w:hAnsi="Arial"/>
          <w:sz w:val="20"/>
          <w:szCs w:val="20"/>
        </w:rPr>
      </w:pPr>
      <w:r>
        <w:rPr>
          <w:rFonts w:ascii="Arial" w:hAnsi="Arial"/>
          <w:sz w:val="20"/>
          <w:szCs w:val="20"/>
        </w:rPr>
        <w:t xml:space="preserve">     3.2.1.1. </w:t>
      </w:r>
      <w:ins w:id="279" w:author="Nelly Wagner" w:date="2017-01-23T19:09:00Z">
        <w:r w:rsidR="00266120" w:rsidRPr="00266120">
          <w:rPr>
            <w:rFonts w:ascii="Arial" w:hAnsi="Arial"/>
            <w:sz w:val="20"/>
            <w:szCs w:val="20"/>
          </w:rPr>
          <w:t>Antibiotics can be toxic to zebrafish embryos</w:t>
        </w:r>
      </w:ins>
      <w:del w:id="280" w:author="Nelly Wagner" w:date="2017-01-23T19:09:00Z">
        <w:r w:rsidDel="00266120">
          <w:rPr>
            <w:rFonts w:ascii="Arial" w:hAnsi="Arial"/>
            <w:sz w:val="20"/>
            <w:szCs w:val="20"/>
          </w:rPr>
          <w:delText>Toxicity of antibiotics on zebrafish embryos</w:delText>
        </w:r>
      </w:del>
      <w:r>
        <w:rPr>
          <w:rFonts w:ascii="Arial" w:hAnsi="Arial"/>
          <w:sz w:val="20"/>
          <w:szCs w:val="20"/>
        </w:rPr>
        <w:tab/>
      </w:r>
      <w:r w:rsidR="00E02652">
        <w:rPr>
          <w:rFonts w:ascii="Arial" w:hAnsi="Arial"/>
          <w:sz w:val="20"/>
          <w:szCs w:val="20"/>
        </w:rPr>
        <w:t>51</w:t>
      </w:r>
      <w:del w:id="281" w:author="Nelly Wagner" w:date="2017-01-23T19:09:00Z">
        <w:r w:rsidDel="00266120">
          <w:rPr>
            <w:rFonts w:ascii="Arial" w:hAnsi="Arial"/>
            <w:sz w:val="20"/>
            <w:szCs w:val="20"/>
          </w:rPr>
          <w:delText>54</w:delText>
        </w:r>
      </w:del>
    </w:p>
    <w:p w14:paraId="19E76DB2" w14:textId="359B77AE" w:rsidR="0020061D" w:rsidRDefault="00766C9B">
      <w:pPr>
        <w:pStyle w:val="Contents1"/>
        <w:tabs>
          <w:tab w:val="right" w:leader="dot" w:pos="8504"/>
        </w:tabs>
        <w:rPr>
          <w:rFonts w:ascii="Arial" w:hAnsi="Arial"/>
          <w:sz w:val="20"/>
          <w:szCs w:val="20"/>
        </w:rPr>
      </w:pPr>
      <w:r>
        <w:rPr>
          <w:rFonts w:ascii="Arial" w:hAnsi="Arial"/>
          <w:sz w:val="20"/>
          <w:szCs w:val="20"/>
        </w:rPr>
        <w:t xml:space="preserve">     3.2.1.2. </w:t>
      </w:r>
      <w:ins w:id="282" w:author="Nelly Wagner" w:date="2017-01-23T19:09:00Z">
        <w:r w:rsidR="00266120" w:rsidRPr="00266120">
          <w:rPr>
            <w:rFonts w:ascii="Arial" w:hAnsi="Arial"/>
            <w:sz w:val="20"/>
            <w:szCs w:val="20"/>
          </w:rPr>
          <w:t>Antibiotics show reduced toxicity by injection compared to immersion</w:t>
        </w:r>
      </w:ins>
      <w:del w:id="283" w:author="Nelly Wagner" w:date="2017-01-23T19:09:00Z">
        <w:r w:rsidDel="00266120">
          <w:rPr>
            <w:rFonts w:ascii="Arial" w:hAnsi="Arial"/>
            <w:sz w:val="20"/>
            <w:szCs w:val="20"/>
          </w:rPr>
          <w:delText>Comparison of antibiotic efficiency by immersion and injection</w:delText>
        </w:r>
      </w:del>
      <w:r>
        <w:rPr>
          <w:rFonts w:ascii="Arial" w:hAnsi="Arial"/>
          <w:sz w:val="20"/>
          <w:szCs w:val="20"/>
        </w:rPr>
        <w:tab/>
      </w:r>
      <w:r w:rsidR="00E02652">
        <w:rPr>
          <w:rFonts w:ascii="Arial" w:hAnsi="Arial"/>
          <w:sz w:val="20"/>
          <w:szCs w:val="20"/>
        </w:rPr>
        <w:t>52</w:t>
      </w:r>
      <w:del w:id="284" w:author="Nelly Wagner" w:date="2017-01-23T19:10:00Z">
        <w:r w:rsidDel="00266120">
          <w:rPr>
            <w:rFonts w:ascii="Arial" w:hAnsi="Arial"/>
            <w:sz w:val="20"/>
            <w:szCs w:val="20"/>
          </w:rPr>
          <w:delText>55</w:delText>
        </w:r>
      </w:del>
    </w:p>
    <w:p w14:paraId="5E67FFF5" w14:textId="1AA1CAC4" w:rsidR="0020061D" w:rsidRDefault="00766C9B">
      <w:pPr>
        <w:pStyle w:val="Contents1"/>
        <w:tabs>
          <w:tab w:val="right" w:leader="dot" w:pos="8504"/>
        </w:tabs>
        <w:rPr>
          <w:rFonts w:ascii="Arial" w:hAnsi="Arial"/>
          <w:sz w:val="20"/>
          <w:szCs w:val="20"/>
        </w:rPr>
      </w:pPr>
      <w:r>
        <w:rPr>
          <w:rFonts w:ascii="Arial" w:hAnsi="Arial"/>
          <w:sz w:val="20"/>
          <w:szCs w:val="20"/>
        </w:rPr>
        <w:t xml:space="preserve">3.2.2. </w:t>
      </w:r>
      <w:ins w:id="285" w:author="Nelly Wagner" w:date="2017-01-23T19:11:00Z">
        <w:r w:rsidR="00B12F19" w:rsidRPr="00B12F19">
          <w:rPr>
            <w:rFonts w:ascii="Arial" w:hAnsi="Arial"/>
            <w:sz w:val="20"/>
            <w:szCs w:val="20"/>
          </w:rPr>
          <w:t>Determination of an in vivo sub-inhibitory and curative antibiotic dose of erythromycin</w:t>
        </w:r>
      </w:ins>
      <w:del w:id="286" w:author="Nelly Wagner" w:date="2017-01-23T19:11:00Z">
        <w:r w:rsidDel="00B12F19">
          <w:rPr>
            <w:rFonts w:ascii="Arial" w:hAnsi="Arial"/>
            <w:sz w:val="20"/>
            <w:szCs w:val="20"/>
          </w:rPr>
          <w:delText xml:space="preserve">Determination of an </w:delText>
        </w:r>
        <w:r w:rsidDel="00B12F19">
          <w:rPr>
            <w:rFonts w:ascii="Arial" w:hAnsi="Arial"/>
            <w:i/>
            <w:iCs/>
            <w:sz w:val="20"/>
            <w:szCs w:val="20"/>
          </w:rPr>
          <w:delText>in vivo</w:delText>
        </w:r>
        <w:r w:rsidDel="00B12F19">
          <w:rPr>
            <w:rFonts w:ascii="Arial" w:hAnsi="Arial"/>
            <w:sz w:val="20"/>
            <w:szCs w:val="20"/>
          </w:rPr>
          <w:delText xml:space="preserve"> sub-inhibitory and curative antibiotic dose</w:delText>
        </w:r>
      </w:del>
      <w:r>
        <w:rPr>
          <w:rFonts w:ascii="Arial" w:hAnsi="Arial"/>
          <w:sz w:val="20"/>
          <w:szCs w:val="20"/>
        </w:rPr>
        <w:tab/>
      </w:r>
      <w:r w:rsidR="00E02652">
        <w:rPr>
          <w:rFonts w:ascii="Arial" w:hAnsi="Arial"/>
          <w:sz w:val="20"/>
          <w:szCs w:val="20"/>
        </w:rPr>
        <w:t>59</w:t>
      </w:r>
      <w:del w:id="287" w:author="Nelly Wagner" w:date="2017-01-23T19:11:00Z">
        <w:r w:rsidDel="00B12F19">
          <w:rPr>
            <w:rFonts w:ascii="Arial" w:hAnsi="Arial"/>
            <w:sz w:val="20"/>
            <w:szCs w:val="20"/>
          </w:rPr>
          <w:delText>62</w:delText>
        </w:r>
      </w:del>
    </w:p>
    <w:p w14:paraId="56D33FFB" w14:textId="6F639493" w:rsidR="0020061D" w:rsidRDefault="00766C9B">
      <w:pPr>
        <w:pStyle w:val="Contents1"/>
        <w:tabs>
          <w:tab w:val="right" w:leader="dot" w:pos="8504"/>
        </w:tabs>
        <w:rPr>
          <w:rFonts w:ascii="Arial" w:hAnsi="Arial"/>
          <w:sz w:val="20"/>
          <w:szCs w:val="20"/>
        </w:rPr>
      </w:pPr>
      <w:r>
        <w:rPr>
          <w:rFonts w:ascii="Arial" w:hAnsi="Arial"/>
          <w:sz w:val="20"/>
          <w:szCs w:val="20"/>
        </w:rPr>
        <w:t xml:space="preserve">     3.2.2.1. </w:t>
      </w:r>
      <w:ins w:id="288" w:author="Nelly Wagner" w:date="2017-01-23T19:11:00Z">
        <w:r w:rsidR="00B12F19" w:rsidRPr="00B12F19">
          <w:rPr>
            <w:rFonts w:ascii="Arial" w:hAnsi="Arial"/>
            <w:sz w:val="20"/>
            <w:szCs w:val="20"/>
          </w:rPr>
          <w:t>Embryo survival and bacterial dynamics are unchanged by a sub-inhibitory dose</w:t>
        </w:r>
      </w:ins>
      <w:del w:id="289" w:author="Nelly Wagner" w:date="2017-01-23T19:11:00Z">
        <w:r w:rsidDel="00B12F19">
          <w:rPr>
            <w:rFonts w:ascii="Arial" w:hAnsi="Arial"/>
            <w:sz w:val="20"/>
            <w:szCs w:val="20"/>
          </w:rPr>
          <w:delText>Bacterial population dynamics at a sub-inhibitory dose of erythromycin</w:delText>
        </w:r>
      </w:del>
      <w:r>
        <w:rPr>
          <w:rFonts w:ascii="Arial" w:hAnsi="Arial"/>
          <w:sz w:val="20"/>
          <w:szCs w:val="20"/>
        </w:rPr>
        <w:tab/>
      </w:r>
      <w:r w:rsidR="00E02652">
        <w:rPr>
          <w:rFonts w:ascii="Arial" w:hAnsi="Arial"/>
          <w:sz w:val="20"/>
          <w:szCs w:val="20"/>
        </w:rPr>
        <w:t>59</w:t>
      </w:r>
      <w:del w:id="290" w:author="Nelly Wagner" w:date="2017-01-23T19:11:00Z">
        <w:r w:rsidDel="00B12F19">
          <w:rPr>
            <w:rFonts w:ascii="Arial" w:hAnsi="Arial"/>
            <w:sz w:val="20"/>
            <w:szCs w:val="20"/>
          </w:rPr>
          <w:delText>62</w:delText>
        </w:r>
      </w:del>
    </w:p>
    <w:p w14:paraId="014A6232" w14:textId="02B4432F" w:rsidR="0020061D" w:rsidRDefault="00766C9B">
      <w:pPr>
        <w:pStyle w:val="Contents1"/>
        <w:tabs>
          <w:tab w:val="right" w:leader="dot" w:pos="8504"/>
        </w:tabs>
        <w:rPr>
          <w:rFonts w:ascii="Arial" w:hAnsi="Arial"/>
          <w:sz w:val="20"/>
          <w:szCs w:val="20"/>
        </w:rPr>
      </w:pPr>
      <w:r>
        <w:rPr>
          <w:rFonts w:ascii="Arial" w:hAnsi="Arial"/>
          <w:sz w:val="20"/>
          <w:szCs w:val="20"/>
        </w:rPr>
        <w:t xml:space="preserve">     3.2.2.2. </w:t>
      </w:r>
      <w:ins w:id="291" w:author="Nelly Wagner" w:date="2017-01-23T19:13:00Z">
        <w:r w:rsidR="00B12F19" w:rsidRPr="00B12F19">
          <w:rPr>
            <w:rFonts w:ascii="Arial" w:hAnsi="Arial"/>
            <w:sz w:val="20"/>
            <w:szCs w:val="20"/>
          </w:rPr>
          <w:t>Embryo survival and bacterial dynamics are affected by a curative dose</w:t>
        </w:r>
      </w:ins>
      <w:del w:id="292" w:author="Nelly Wagner" w:date="2017-01-23T19:13:00Z">
        <w:r w:rsidDel="00B12F19">
          <w:rPr>
            <w:rFonts w:ascii="Arial" w:hAnsi="Arial"/>
            <w:sz w:val="20"/>
            <w:szCs w:val="20"/>
          </w:rPr>
          <w:delText>Bacterial dynamics at a curative dose of erythromycin</w:delText>
        </w:r>
      </w:del>
      <w:r>
        <w:rPr>
          <w:rFonts w:ascii="Arial" w:hAnsi="Arial"/>
          <w:sz w:val="20"/>
          <w:szCs w:val="20"/>
        </w:rPr>
        <w:tab/>
      </w:r>
      <w:r w:rsidR="00E02652">
        <w:rPr>
          <w:rFonts w:ascii="Arial" w:hAnsi="Arial"/>
          <w:sz w:val="20"/>
          <w:szCs w:val="20"/>
        </w:rPr>
        <w:t>63</w:t>
      </w:r>
      <w:del w:id="293" w:author="Nelly Wagner" w:date="2017-01-23T19:13:00Z">
        <w:r w:rsidDel="00B12F19">
          <w:rPr>
            <w:rFonts w:ascii="Arial" w:hAnsi="Arial"/>
            <w:sz w:val="20"/>
            <w:szCs w:val="20"/>
          </w:rPr>
          <w:delText>66</w:delText>
        </w:r>
      </w:del>
    </w:p>
    <w:p w14:paraId="1DA5BBC2" w14:textId="759759F5" w:rsidR="0020061D" w:rsidRDefault="00766C9B">
      <w:pPr>
        <w:pStyle w:val="Contents1"/>
        <w:tabs>
          <w:tab w:val="right" w:leader="dot" w:pos="8504"/>
        </w:tabs>
        <w:rPr>
          <w:rFonts w:ascii="Arial" w:hAnsi="Arial"/>
          <w:sz w:val="20"/>
          <w:szCs w:val="20"/>
        </w:rPr>
      </w:pPr>
      <w:r>
        <w:rPr>
          <w:rFonts w:ascii="Arial" w:hAnsi="Arial"/>
          <w:sz w:val="20"/>
          <w:szCs w:val="20"/>
        </w:rPr>
        <w:t xml:space="preserve">3.2.3. </w:t>
      </w:r>
      <w:r>
        <w:rPr>
          <w:rFonts w:ascii="Arial" w:eastAsia="Arial" w:hAnsi="Arial" w:cs="Arial"/>
          <w:color w:val="000000"/>
          <w:sz w:val="20"/>
          <w:szCs w:val="20"/>
        </w:rPr>
        <w:t xml:space="preserve">Effects of antibiotic intervention on the clonal expansion of </w:t>
      </w:r>
      <w:r>
        <w:rPr>
          <w:rFonts w:ascii="Arial" w:eastAsia="Arial" w:hAnsi="Arial" w:cs="Arial"/>
          <w:i/>
          <w:iCs/>
          <w:color w:val="000000"/>
          <w:sz w:val="20"/>
          <w:szCs w:val="20"/>
        </w:rPr>
        <w:t>Staphylococcus aureus</w:t>
      </w:r>
      <w:r w:rsidR="00E02652">
        <w:rPr>
          <w:rFonts w:ascii="Arial" w:hAnsi="Arial"/>
          <w:sz w:val="20"/>
          <w:szCs w:val="20"/>
        </w:rPr>
        <w:tab/>
        <w:t>67</w:t>
      </w:r>
      <w:del w:id="294" w:author="Nelly Wagner" w:date="2017-01-23T19:13:00Z">
        <w:r w:rsidDel="00B12F19">
          <w:rPr>
            <w:rFonts w:ascii="Arial" w:hAnsi="Arial"/>
            <w:sz w:val="20"/>
            <w:szCs w:val="20"/>
          </w:rPr>
          <w:delText>0</w:delText>
        </w:r>
      </w:del>
    </w:p>
    <w:p w14:paraId="7A20BFAA" w14:textId="5863D9D8" w:rsidR="0020061D" w:rsidRDefault="00766C9B">
      <w:pPr>
        <w:pStyle w:val="Contents1"/>
        <w:tabs>
          <w:tab w:val="right" w:leader="dot" w:pos="8504"/>
        </w:tabs>
        <w:rPr>
          <w:rFonts w:ascii="Arial" w:hAnsi="Arial"/>
          <w:sz w:val="20"/>
          <w:szCs w:val="20"/>
        </w:rPr>
      </w:pPr>
      <w:r>
        <w:rPr>
          <w:rFonts w:ascii="Arial" w:hAnsi="Arial"/>
          <w:sz w:val="20"/>
          <w:szCs w:val="20"/>
        </w:rPr>
        <w:t xml:space="preserve">     3.2.3.1. </w:t>
      </w:r>
      <w:ins w:id="295" w:author="Nelly Wagner" w:date="2017-01-23T19:13:00Z">
        <w:r w:rsidR="00B12F19" w:rsidRPr="00B12F19">
          <w:rPr>
            <w:rFonts w:ascii="Arial" w:hAnsi="Arial"/>
            <w:sz w:val="20"/>
            <w:szCs w:val="20"/>
          </w:rPr>
          <w:t>Some sub-inhibitory doses of erythromycin favour a resistant strain</w:t>
        </w:r>
      </w:ins>
      <w:del w:id="296" w:author="Nelly Wagner" w:date="2017-01-23T19:13:00Z">
        <w:r w:rsidDel="00B12F19">
          <w:rPr>
            <w:rFonts w:ascii="Arial" w:eastAsia="Arial" w:hAnsi="Arial" w:cs="Arial"/>
            <w:color w:val="000000"/>
            <w:sz w:val="20"/>
            <w:szCs w:val="20"/>
          </w:rPr>
          <w:delText>Effect of a sub-inhibitory dose of erythromycin</w:delText>
        </w:r>
      </w:del>
      <w:r w:rsidR="00E02652">
        <w:rPr>
          <w:rFonts w:ascii="Arial" w:hAnsi="Arial"/>
          <w:sz w:val="20"/>
          <w:szCs w:val="20"/>
        </w:rPr>
        <w:tab/>
        <w:t>67</w:t>
      </w:r>
      <w:del w:id="297" w:author="Nelly Wagner" w:date="2017-01-23T19:13:00Z">
        <w:r w:rsidDel="00B12F19">
          <w:rPr>
            <w:rFonts w:ascii="Arial" w:hAnsi="Arial"/>
            <w:sz w:val="20"/>
            <w:szCs w:val="20"/>
          </w:rPr>
          <w:delText>0</w:delText>
        </w:r>
      </w:del>
    </w:p>
    <w:p w14:paraId="5565DF52" w14:textId="6DCA7C71" w:rsidR="0020061D" w:rsidRDefault="00766C9B">
      <w:pPr>
        <w:pStyle w:val="Contents1"/>
        <w:tabs>
          <w:tab w:val="right" w:leader="dot" w:pos="8504"/>
        </w:tabs>
        <w:rPr>
          <w:rFonts w:ascii="Arial" w:hAnsi="Arial"/>
          <w:sz w:val="20"/>
          <w:szCs w:val="20"/>
        </w:rPr>
      </w:pPr>
      <w:r>
        <w:rPr>
          <w:rFonts w:ascii="Arial" w:hAnsi="Arial"/>
          <w:sz w:val="20"/>
          <w:szCs w:val="20"/>
        </w:rPr>
        <w:t xml:space="preserve">     3.2.3.2. Effect of a curative dose of erythromycin</w:t>
      </w:r>
      <w:r>
        <w:rPr>
          <w:rFonts w:ascii="Arial" w:hAnsi="Arial"/>
          <w:sz w:val="20"/>
          <w:szCs w:val="20"/>
        </w:rPr>
        <w:tab/>
      </w:r>
      <w:r w:rsidR="00E02652">
        <w:rPr>
          <w:rFonts w:ascii="Arial" w:hAnsi="Arial"/>
          <w:sz w:val="20"/>
          <w:szCs w:val="20"/>
        </w:rPr>
        <w:t>73</w:t>
      </w:r>
      <w:del w:id="298" w:author="Nelly Wagner" w:date="2017-01-23T19:14:00Z">
        <w:r w:rsidDel="00B12F19">
          <w:rPr>
            <w:rFonts w:ascii="Arial" w:hAnsi="Arial"/>
            <w:sz w:val="20"/>
            <w:szCs w:val="20"/>
          </w:rPr>
          <w:delText>76</w:delText>
        </w:r>
      </w:del>
    </w:p>
    <w:p w14:paraId="40352714" w14:textId="77777777" w:rsidR="0020061D" w:rsidRDefault="0020061D">
      <w:pPr>
        <w:pStyle w:val="Contents1"/>
        <w:tabs>
          <w:tab w:val="right" w:leader="dot" w:pos="8504"/>
        </w:tabs>
        <w:rPr>
          <w:rFonts w:ascii="Arial" w:hAnsi="Arial"/>
          <w:sz w:val="20"/>
          <w:szCs w:val="20"/>
        </w:rPr>
      </w:pPr>
    </w:p>
    <w:p w14:paraId="5228FF62" w14:textId="63CCEF74" w:rsidR="0020061D" w:rsidRDefault="00E02652">
      <w:pPr>
        <w:pStyle w:val="Contents1"/>
        <w:tabs>
          <w:tab w:val="right" w:leader="dot" w:pos="8504"/>
        </w:tabs>
        <w:rPr>
          <w:rFonts w:ascii="Arial" w:hAnsi="Arial"/>
          <w:sz w:val="20"/>
          <w:szCs w:val="20"/>
        </w:rPr>
      </w:pPr>
      <w:r>
        <w:rPr>
          <w:rFonts w:ascii="Arial" w:hAnsi="Arial"/>
          <w:sz w:val="20"/>
          <w:szCs w:val="20"/>
        </w:rPr>
        <w:t>3.3. Discussion</w:t>
      </w:r>
      <w:r>
        <w:rPr>
          <w:rFonts w:ascii="Arial" w:hAnsi="Arial"/>
          <w:sz w:val="20"/>
          <w:szCs w:val="20"/>
        </w:rPr>
        <w:tab/>
        <w:t>77</w:t>
      </w:r>
      <w:del w:id="299" w:author="Nelly Wagner" w:date="2017-01-23T19:15:00Z">
        <w:r w:rsidR="00766C9B" w:rsidDel="00B12F19">
          <w:rPr>
            <w:rFonts w:ascii="Arial" w:hAnsi="Arial"/>
            <w:sz w:val="20"/>
            <w:szCs w:val="20"/>
          </w:rPr>
          <w:delText>0</w:delText>
        </w:r>
      </w:del>
    </w:p>
    <w:p w14:paraId="09DA39A2" w14:textId="77777777" w:rsidR="0020061D" w:rsidRDefault="0020061D">
      <w:pPr>
        <w:pStyle w:val="Contents1"/>
        <w:tabs>
          <w:tab w:val="right" w:leader="dot" w:pos="8504"/>
        </w:tabs>
        <w:rPr>
          <w:rFonts w:ascii="Arial" w:hAnsi="Arial"/>
          <w:sz w:val="20"/>
          <w:szCs w:val="20"/>
        </w:rPr>
      </w:pPr>
    </w:p>
    <w:p w14:paraId="13E1A5F7" w14:textId="1F5FF71C" w:rsidR="0020061D" w:rsidRDefault="00952F27">
      <w:pPr>
        <w:pStyle w:val="Contents1"/>
        <w:tabs>
          <w:tab w:val="right" w:leader="dot" w:pos="8504"/>
        </w:tabs>
      </w:pPr>
      <w:r>
        <w:fldChar w:fldCharType="begin"/>
      </w:r>
      <w:r>
        <w:instrText xml:space="preserve"> HYPERLINK \l "__RefHeading___Toc101957_40547708" \h </w:instrText>
      </w:r>
      <w:r>
        <w:fldChar w:fldCharType="separate"/>
      </w:r>
      <w:r w:rsidR="00766C9B">
        <w:rPr>
          <w:rStyle w:val="IndexLink"/>
          <w:rFonts w:ascii="Arial" w:hAnsi="Arial"/>
          <w:b/>
          <w:bCs/>
          <w:sz w:val="20"/>
          <w:szCs w:val="20"/>
        </w:rPr>
        <w:t xml:space="preserve">Chapter 4: Intra-bacterial synergy in the pathogenesis of </w:t>
      </w:r>
      <w:r w:rsidR="00766C9B">
        <w:rPr>
          <w:rStyle w:val="IndexLink"/>
          <w:rFonts w:ascii="Arial" w:hAnsi="Arial"/>
          <w:b/>
          <w:bCs/>
          <w:i/>
          <w:iCs/>
          <w:sz w:val="20"/>
          <w:szCs w:val="20"/>
        </w:rPr>
        <w:t>Staphylococcus aureus</w:t>
      </w:r>
      <w:r w:rsidR="00766C9B">
        <w:rPr>
          <w:rStyle w:val="IndexLink"/>
          <w:rFonts w:ascii="Arial" w:hAnsi="Arial"/>
          <w:b/>
          <w:bCs/>
          <w:sz w:val="20"/>
          <w:szCs w:val="20"/>
        </w:rPr>
        <w:tab/>
      </w:r>
      <w:r>
        <w:rPr>
          <w:rStyle w:val="IndexLink"/>
          <w:rFonts w:ascii="Arial" w:hAnsi="Arial"/>
          <w:b/>
          <w:bCs/>
          <w:sz w:val="20"/>
          <w:szCs w:val="20"/>
        </w:rPr>
        <w:fldChar w:fldCharType="end"/>
      </w:r>
      <w:r w:rsidR="00E02652">
        <w:rPr>
          <w:rFonts w:ascii="Arial" w:hAnsi="Arial"/>
          <w:b/>
          <w:bCs/>
          <w:sz w:val="20"/>
          <w:szCs w:val="20"/>
        </w:rPr>
        <w:t>82</w:t>
      </w:r>
      <w:del w:id="300" w:author="Nelly Wagner" w:date="2017-01-23T19:15:00Z">
        <w:r w:rsidR="00766C9B" w:rsidDel="00B12F19">
          <w:rPr>
            <w:rFonts w:ascii="Arial" w:hAnsi="Arial"/>
            <w:b/>
            <w:bCs/>
            <w:sz w:val="20"/>
            <w:szCs w:val="20"/>
          </w:rPr>
          <w:delText>85</w:delText>
        </w:r>
      </w:del>
    </w:p>
    <w:p w14:paraId="52A8AB5A" w14:textId="77777777" w:rsidR="0020061D" w:rsidRDefault="0020061D">
      <w:pPr>
        <w:pStyle w:val="Contents1"/>
        <w:tabs>
          <w:tab w:val="right" w:leader="dot" w:pos="8504"/>
        </w:tabs>
        <w:rPr>
          <w:rFonts w:ascii="Arial" w:hAnsi="Arial"/>
          <w:sz w:val="20"/>
          <w:szCs w:val="20"/>
        </w:rPr>
      </w:pPr>
    </w:p>
    <w:p w14:paraId="2BC2857F" w14:textId="3DB29043" w:rsidR="0020061D" w:rsidRDefault="00766C9B">
      <w:pPr>
        <w:pStyle w:val="Contents1"/>
        <w:tabs>
          <w:tab w:val="right" w:leader="dot" w:pos="8504"/>
        </w:tabs>
        <w:rPr>
          <w:rFonts w:ascii="Arial" w:hAnsi="Arial"/>
          <w:sz w:val="20"/>
          <w:szCs w:val="20"/>
        </w:rPr>
      </w:pPr>
      <w:r>
        <w:rPr>
          <w:rFonts w:ascii="Arial" w:hAnsi="Arial"/>
          <w:sz w:val="20"/>
          <w:szCs w:val="20"/>
        </w:rPr>
        <w:t>4.1. Introduction</w:t>
      </w:r>
      <w:r>
        <w:rPr>
          <w:rFonts w:ascii="Arial" w:hAnsi="Arial"/>
          <w:sz w:val="20"/>
          <w:szCs w:val="20"/>
        </w:rPr>
        <w:tab/>
      </w:r>
      <w:r w:rsidR="00E02652">
        <w:rPr>
          <w:rFonts w:ascii="Arial" w:hAnsi="Arial"/>
          <w:sz w:val="20"/>
          <w:szCs w:val="20"/>
        </w:rPr>
        <w:t>82</w:t>
      </w:r>
      <w:del w:id="301" w:author="Nelly Wagner" w:date="2017-01-23T19:15:00Z">
        <w:r w:rsidDel="00B12F19">
          <w:rPr>
            <w:rFonts w:ascii="Arial" w:hAnsi="Arial"/>
            <w:sz w:val="20"/>
            <w:szCs w:val="20"/>
          </w:rPr>
          <w:delText>85</w:delText>
        </w:r>
      </w:del>
    </w:p>
    <w:p w14:paraId="60881EE5" w14:textId="77777777" w:rsidR="0020061D" w:rsidRDefault="0020061D">
      <w:pPr>
        <w:pStyle w:val="Contents1"/>
        <w:tabs>
          <w:tab w:val="right" w:leader="dot" w:pos="8504"/>
        </w:tabs>
        <w:rPr>
          <w:rFonts w:ascii="Arial" w:hAnsi="Arial"/>
          <w:sz w:val="20"/>
          <w:szCs w:val="20"/>
        </w:rPr>
      </w:pPr>
    </w:p>
    <w:p w14:paraId="61161526" w14:textId="142453C7" w:rsidR="0020061D" w:rsidRDefault="00766C9B">
      <w:pPr>
        <w:pStyle w:val="Contents1"/>
        <w:tabs>
          <w:tab w:val="right" w:leader="dot" w:pos="8504"/>
        </w:tabs>
        <w:rPr>
          <w:rFonts w:ascii="Arial" w:hAnsi="Arial"/>
          <w:sz w:val="20"/>
          <w:szCs w:val="20"/>
        </w:rPr>
      </w:pPr>
      <w:r>
        <w:rPr>
          <w:rFonts w:ascii="Arial" w:hAnsi="Arial"/>
          <w:sz w:val="20"/>
          <w:szCs w:val="20"/>
        </w:rPr>
        <w:t>4.2. Results</w:t>
      </w:r>
      <w:r>
        <w:rPr>
          <w:rFonts w:ascii="Arial" w:hAnsi="Arial"/>
          <w:sz w:val="20"/>
          <w:szCs w:val="20"/>
        </w:rPr>
        <w:tab/>
      </w:r>
      <w:r w:rsidR="00E02652">
        <w:rPr>
          <w:rFonts w:ascii="Arial" w:hAnsi="Arial"/>
          <w:sz w:val="20"/>
          <w:szCs w:val="20"/>
        </w:rPr>
        <w:t>83</w:t>
      </w:r>
      <w:del w:id="302" w:author="Nelly Wagner" w:date="2017-01-23T19:15:00Z">
        <w:r w:rsidDel="00B12F19">
          <w:rPr>
            <w:rFonts w:ascii="Arial" w:hAnsi="Arial"/>
            <w:sz w:val="20"/>
            <w:szCs w:val="20"/>
          </w:rPr>
          <w:delText>86</w:delText>
        </w:r>
      </w:del>
    </w:p>
    <w:p w14:paraId="27364A78" w14:textId="77777777" w:rsidR="0020061D" w:rsidRDefault="0020061D">
      <w:pPr>
        <w:pStyle w:val="Contents1"/>
        <w:tabs>
          <w:tab w:val="right" w:leader="dot" w:pos="8504"/>
        </w:tabs>
        <w:rPr>
          <w:rFonts w:ascii="Arial" w:hAnsi="Arial"/>
          <w:sz w:val="20"/>
          <w:szCs w:val="20"/>
        </w:rPr>
      </w:pPr>
    </w:p>
    <w:p w14:paraId="68D39424" w14:textId="00296047" w:rsidR="0020061D" w:rsidRDefault="00766C9B">
      <w:pPr>
        <w:pStyle w:val="Contents1"/>
        <w:tabs>
          <w:tab w:val="right" w:leader="dot" w:pos="8504"/>
        </w:tabs>
        <w:rPr>
          <w:rFonts w:ascii="Arial" w:hAnsi="Arial"/>
          <w:sz w:val="20"/>
          <w:szCs w:val="20"/>
        </w:rPr>
      </w:pPr>
      <w:r>
        <w:rPr>
          <w:rFonts w:ascii="Arial" w:hAnsi="Arial"/>
          <w:sz w:val="20"/>
          <w:szCs w:val="20"/>
        </w:rPr>
        <w:t xml:space="preserve">4.2.1. </w:t>
      </w:r>
      <w:r>
        <w:rPr>
          <w:rFonts w:ascii="Arial" w:eastAsia="Arial" w:hAnsi="Arial" w:cs="Arial"/>
          <w:sz w:val="20"/>
          <w:szCs w:val="20"/>
        </w:rPr>
        <w:t xml:space="preserve">Attenuated mutants can promote the pathogenesis of </w:t>
      </w:r>
      <w:r>
        <w:rPr>
          <w:rFonts w:ascii="Arial" w:eastAsia="Arial" w:hAnsi="Arial" w:cs="Arial"/>
          <w:i/>
          <w:iCs/>
          <w:sz w:val="20"/>
          <w:szCs w:val="20"/>
        </w:rPr>
        <w:t xml:space="preserve">S. aureus </w:t>
      </w:r>
      <w:r>
        <w:rPr>
          <w:rFonts w:ascii="Arial" w:eastAsia="Arial" w:hAnsi="Arial" w:cs="Arial"/>
          <w:sz w:val="20"/>
          <w:szCs w:val="20"/>
        </w:rPr>
        <w:t>in a synergistic fashion</w:t>
      </w:r>
      <w:r>
        <w:rPr>
          <w:rFonts w:ascii="Arial" w:hAnsi="Arial"/>
          <w:sz w:val="20"/>
          <w:szCs w:val="20"/>
        </w:rPr>
        <w:tab/>
      </w:r>
      <w:r w:rsidR="00E02652">
        <w:rPr>
          <w:rFonts w:ascii="Arial" w:hAnsi="Arial"/>
          <w:sz w:val="20"/>
          <w:szCs w:val="20"/>
        </w:rPr>
        <w:t>83</w:t>
      </w:r>
      <w:del w:id="303" w:author="Nelly Wagner" w:date="2017-01-23T19:15:00Z">
        <w:r w:rsidDel="00B12F19">
          <w:rPr>
            <w:rFonts w:ascii="Arial" w:hAnsi="Arial"/>
            <w:sz w:val="20"/>
            <w:szCs w:val="20"/>
          </w:rPr>
          <w:delText>86</w:delText>
        </w:r>
      </w:del>
    </w:p>
    <w:p w14:paraId="17E70BE9" w14:textId="16B85855" w:rsidR="0020061D" w:rsidRDefault="00766C9B">
      <w:pPr>
        <w:pStyle w:val="Contents1"/>
        <w:tabs>
          <w:tab w:val="right" w:leader="dot" w:pos="8504"/>
        </w:tabs>
        <w:rPr>
          <w:rFonts w:ascii="Arial" w:hAnsi="Arial"/>
          <w:sz w:val="20"/>
          <w:szCs w:val="20"/>
        </w:rPr>
      </w:pPr>
      <w:r>
        <w:rPr>
          <w:rFonts w:ascii="Arial" w:hAnsi="Arial"/>
          <w:sz w:val="20"/>
          <w:szCs w:val="20"/>
        </w:rPr>
        <w:t xml:space="preserve">4.2.2. </w:t>
      </w:r>
      <w:del w:id="304" w:author="Nelly Wagner" w:date="2017-01-23T19:16:00Z">
        <w:r w:rsidDel="00B12F19">
          <w:rPr>
            <w:rFonts w:ascii="Arial" w:hAnsi="Arial"/>
            <w:sz w:val="20"/>
            <w:szCs w:val="20"/>
          </w:rPr>
          <w:delText>I</w:delText>
        </w:r>
      </w:del>
      <w:ins w:id="305" w:author="Nelly Wagner" w:date="2017-01-23T19:16:00Z">
        <w:r w:rsidR="00B12F19" w:rsidRPr="00B12F19">
          <w:rPr>
            <w:rFonts w:ascii="Arial" w:hAnsi="Arial"/>
            <w:sz w:val="20"/>
            <w:szCs w:val="20"/>
          </w:rPr>
          <w:t>Persistence in the host is not associated with the “synergy effect”</w:t>
        </w:r>
      </w:ins>
      <w:del w:id="306" w:author="Nelly Wagner" w:date="2017-01-23T19:16:00Z">
        <w:r w:rsidDel="00B12F19">
          <w:rPr>
            <w:rFonts w:ascii="Arial" w:hAnsi="Arial"/>
            <w:sz w:val="20"/>
            <w:szCs w:val="20"/>
          </w:rPr>
          <w:delText>nvestigating association between persistence in the host and the synergy effect</w:delText>
        </w:r>
      </w:del>
      <w:r>
        <w:rPr>
          <w:rFonts w:ascii="Arial" w:hAnsi="Arial"/>
          <w:sz w:val="20"/>
          <w:szCs w:val="20"/>
        </w:rPr>
        <w:tab/>
      </w:r>
      <w:r w:rsidR="00E02652">
        <w:rPr>
          <w:rFonts w:ascii="Arial" w:hAnsi="Arial"/>
          <w:sz w:val="20"/>
          <w:szCs w:val="20"/>
        </w:rPr>
        <w:t>86</w:t>
      </w:r>
      <w:del w:id="307" w:author="Nelly Wagner" w:date="2017-01-23T19:16:00Z">
        <w:r w:rsidDel="00B12F19">
          <w:rPr>
            <w:rFonts w:ascii="Arial" w:hAnsi="Arial"/>
            <w:sz w:val="20"/>
            <w:szCs w:val="20"/>
          </w:rPr>
          <w:delText>89</w:delText>
        </w:r>
      </w:del>
    </w:p>
    <w:p w14:paraId="15C0B387" w14:textId="58467E1D" w:rsidR="0020061D" w:rsidRDefault="00766C9B">
      <w:pPr>
        <w:pStyle w:val="Contents1"/>
        <w:tabs>
          <w:tab w:val="right" w:leader="dot" w:pos="8504"/>
        </w:tabs>
        <w:rPr>
          <w:rFonts w:ascii="Arial" w:hAnsi="Arial"/>
          <w:sz w:val="20"/>
          <w:szCs w:val="20"/>
        </w:rPr>
      </w:pPr>
      <w:r>
        <w:rPr>
          <w:rFonts w:ascii="Arial" w:hAnsi="Arial"/>
          <w:sz w:val="20"/>
          <w:szCs w:val="20"/>
        </w:rPr>
        <w:t xml:space="preserve">4.2.3. </w:t>
      </w:r>
      <w:ins w:id="308" w:author="Nelly Wagner" w:date="2017-01-23T19:16:00Z">
        <w:r w:rsidR="00B12F19" w:rsidRPr="00B12F19">
          <w:rPr>
            <w:rFonts w:ascii="Arial" w:hAnsi="Arial"/>
            <w:sz w:val="20"/>
            <w:szCs w:val="20"/>
          </w:rPr>
          <w:t>In vivo growth is not associated with the “synergy effect”</w:t>
        </w:r>
      </w:ins>
      <w:del w:id="309" w:author="Nelly Wagner" w:date="2017-01-23T19:16:00Z">
        <w:r w:rsidDel="00B12F19">
          <w:rPr>
            <w:rFonts w:ascii="Arial" w:hAnsi="Arial"/>
            <w:sz w:val="20"/>
            <w:szCs w:val="20"/>
          </w:rPr>
          <w:delText xml:space="preserve">Investigating the association between </w:delText>
        </w:r>
        <w:r w:rsidDel="00B12F19">
          <w:rPr>
            <w:rFonts w:ascii="Arial" w:hAnsi="Arial"/>
            <w:i/>
            <w:iCs/>
            <w:sz w:val="20"/>
            <w:szCs w:val="20"/>
          </w:rPr>
          <w:delText xml:space="preserve">in vivo </w:delText>
        </w:r>
        <w:r w:rsidDel="00B12F19">
          <w:rPr>
            <w:rFonts w:ascii="Arial" w:hAnsi="Arial"/>
            <w:sz w:val="20"/>
            <w:szCs w:val="20"/>
          </w:rPr>
          <w:delText>growth and the synergy effect</w:delText>
        </w:r>
      </w:del>
      <w:r w:rsidR="00E02652">
        <w:rPr>
          <w:rFonts w:ascii="Arial" w:hAnsi="Arial"/>
          <w:sz w:val="20"/>
          <w:szCs w:val="20"/>
        </w:rPr>
        <w:tab/>
        <w:t>87</w:t>
      </w:r>
      <w:del w:id="310" w:author="Nelly Wagner" w:date="2017-01-23T19:16:00Z">
        <w:r w:rsidDel="00B12F19">
          <w:rPr>
            <w:rFonts w:ascii="Arial" w:hAnsi="Arial"/>
            <w:sz w:val="20"/>
            <w:szCs w:val="20"/>
          </w:rPr>
          <w:delText>0</w:delText>
        </w:r>
      </w:del>
    </w:p>
    <w:p w14:paraId="1CB3F945" w14:textId="568142F3" w:rsidR="0020061D" w:rsidRDefault="00766C9B">
      <w:pPr>
        <w:pStyle w:val="Contents1"/>
        <w:tabs>
          <w:tab w:val="right" w:leader="dot" w:pos="8504"/>
        </w:tabs>
        <w:rPr>
          <w:rFonts w:ascii="Arial" w:hAnsi="Arial"/>
          <w:sz w:val="20"/>
          <w:szCs w:val="20"/>
        </w:rPr>
      </w:pPr>
      <w:r>
        <w:rPr>
          <w:rFonts w:ascii="Arial" w:hAnsi="Arial"/>
          <w:sz w:val="20"/>
          <w:szCs w:val="20"/>
        </w:rPr>
        <w:t xml:space="preserve">4.2.4. Investigating pathogenesis at the cellular level for the </w:t>
      </w:r>
      <w:r>
        <w:rPr>
          <w:rFonts w:ascii="Arial" w:hAnsi="Arial"/>
          <w:i/>
          <w:iCs/>
          <w:sz w:val="20"/>
          <w:szCs w:val="20"/>
        </w:rPr>
        <w:t xml:space="preserve">sagB </w:t>
      </w:r>
      <w:r>
        <w:rPr>
          <w:rFonts w:ascii="Arial" w:hAnsi="Arial"/>
          <w:sz w:val="20"/>
          <w:szCs w:val="20"/>
        </w:rPr>
        <w:t>strain</w:t>
      </w:r>
      <w:r>
        <w:rPr>
          <w:rFonts w:ascii="Arial" w:hAnsi="Arial"/>
          <w:sz w:val="20"/>
          <w:szCs w:val="20"/>
        </w:rPr>
        <w:tab/>
      </w:r>
      <w:r w:rsidR="00E02652">
        <w:rPr>
          <w:rFonts w:ascii="Arial" w:hAnsi="Arial"/>
          <w:sz w:val="20"/>
          <w:szCs w:val="20"/>
        </w:rPr>
        <w:t>92</w:t>
      </w:r>
      <w:del w:id="311" w:author="Nelly Wagner" w:date="2017-01-23T19:17:00Z">
        <w:r w:rsidDel="00B12F19">
          <w:rPr>
            <w:rFonts w:ascii="Arial" w:hAnsi="Arial"/>
            <w:sz w:val="20"/>
            <w:szCs w:val="20"/>
          </w:rPr>
          <w:delText>95</w:delText>
        </w:r>
      </w:del>
    </w:p>
    <w:p w14:paraId="3F6E7A86" w14:textId="394678F8" w:rsidR="0020061D" w:rsidRDefault="00766C9B">
      <w:pPr>
        <w:pStyle w:val="Contents1"/>
        <w:tabs>
          <w:tab w:val="right" w:leader="dot" w:pos="8504"/>
        </w:tabs>
        <w:rPr>
          <w:rFonts w:ascii="Arial" w:hAnsi="Arial"/>
          <w:sz w:val="20"/>
          <w:szCs w:val="20"/>
        </w:rPr>
      </w:pPr>
      <w:r>
        <w:rPr>
          <w:rFonts w:ascii="Arial" w:hAnsi="Arial"/>
          <w:sz w:val="20"/>
          <w:szCs w:val="20"/>
        </w:rPr>
        <w:t xml:space="preserve">4.2.5. </w:t>
      </w:r>
      <w:ins w:id="312" w:author="Nelly Wagner" w:date="2017-01-23T19:18:00Z">
        <w:r w:rsidR="00B12F19" w:rsidRPr="00B12F19">
          <w:rPr>
            <w:rFonts w:ascii="Arial" w:hAnsi="Arial"/>
            <w:sz w:val="20"/>
            <w:szCs w:val="20"/>
          </w:rPr>
          <w:t>The peptidoglycan structure may be involved in the “synergy effect”</w:t>
        </w:r>
      </w:ins>
      <w:del w:id="313" w:author="Nelly Wagner" w:date="2017-01-23T19:18:00Z">
        <w:r w:rsidDel="00B12F19">
          <w:rPr>
            <w:rFonts w:ascii="Arial" w:eastAsia="Arial" w:hAnsi="Arial" w:cs="Arial"/>
            <w:sz w:val="20"/>
            <w:szCs w:val="20"/>
          </w:rPr>
          <w:delText>Investigating the role of peptidoglycan structure in the synergy effect</w:delText>
        </w:r>
      </w:del>
      <w:r w:rsidR="00E02652">
        <w:rPr>
          <w:rFonts w:ascii="Arial" w:hAnsi="Arial"/>
          <w:sz w:val="20"/>
          <w:szCs w:val="20"/>
        </w:rPr>
        <w:tab/>
        <w:t>99</w:t>
      </w:r>
      <w:del w:id="314" w:author="Nelly Wagner" w:date="2017-01-23T19:18:00Z">
        <w:r w:rsidDel="00B12F19">
          <w:rPr>
            <w:rFonts w:ascii="Arial" w:hAnsi="Arial"/>
            <w:sz w:val="20"/>
            <w:szCs w:val="20"/>
          </w:rPr>
          <w:delText>02</w:delText>
        </w:r>
      </w:del>
    </w:p>
    <w:p w14:paraId="0C5F31D6" w14:textId="77777777" w:rsidR="0020061D" w:rsidRDefault="0020061D">
      <w:pPr>
        <w:pStyle w:val="Contents1"/>
        <w:tabs>
          <w:tab w:val="right" w:leader="dot" w:pos="8504"/>
        </w:tabs>
        <w:rPr>
          <w:rFonts w:ascii="Arial" w:hAnsi="Arial"/>
          <w:sz w:val="20"/>
          <w:szCs w:val="20"/>
        </w:rPr>
      </w:pPr>
    </w:p>
    <w:p w14:paraId="3B079956" w14:textId="0660206B" w:rsidR="0020061D" w:rsidRDefault="00E02652">
      <w:pPr>
        <w:pStyle w:val="Contents1"/>
        <w:tabs>
          <w:tab w:val="right" w:leader="dot" w:pos="8504"/>
        </w:tabs>
        <w:rPr>
          <w:rFonts w:ascii="Arial" w:hAnsi="Arial"/>
          <w:sz w:val="20"/>
          <w:szCs w:val="20"/>
        </w:rPr>
      </w:pPr>
      <w:r>
        <w:rPr>
          <w:rFonts w:ascii="Arial" w:hAnsi="Arial"/>
          <w:sz w:val="20"/>
          <w:szCs w:val="20"/>
        </w:rPr>
        <w:t>4.3. Discussion</w:t>
      </w:r>
      <w:r>
        <w:rPr>
          <w:rFonts w:ascii="Arial" w:hAnsi="Arial"/>
          <w:sz w:val="20"/>
          <w:szCs w:val="20"/>
        </w:rPr>
        <w:tab/>
        <w:t>99</w:t>
      </w:r>
      <w:del w:id="315" w:author="Nelly Wagner" w:date="2017-01-23T19:18:00Z">
        <w:r w:rsidR="00766C9B" w:rsidDel="00B12F19">
          <w:rPr>
            <w:rFonts w:ascii="Arial" w:hAnsi="Arial"/>
            <w:sz w:val="20"/>
            <w:szCs w:val="20"/>
          </w:rPr>
          <w:delText>02</w:delText>
        </w:r>
      </w:del>
    </w:p>
    <w:p w14:paraId="2D9253BB" w14:textId="77777777" w:rsidR="0020061D" w:rsidRDefault="0020061D">
      <w:pPr>
        <w:pStyle w:val="Contents1"/>
        <w:tabs>
          <w:tab w:val="right" w:leader="dot" w:pos="8504"/>
        </w:tabs>
        <w:rPr>
          <w:rFonts w:ascii="Arial" w:hAnsi="Arial"/>
          <w:sz w:val="20"/>
          <w:szCs w:val="20"/>
        </w:rPr>
      </w:pPr>
    </w:p>
    <w:p w14:paraId="61A2FE74" w14:textId="03CE6CCD" w:rsidR="0020061D" w:rsidRDefault="00952F27">
      <w:pPr>
        <w:pStyle w:val="Contents1"/>
        <w:tabs>
          <w:tab w:val="right" w:leader="dot" w:pos="8504"/>
        </w:tabs>
      </w:pPr>
      <w:r>
        <w:fldChar w:fldCharType="begin"/>
      </w:r>
      <w:r>
        <w:instrText xml:space="preserve"> HYPERLINK \l "__RefHeading___Toc79877_1995552439" \h </w:instrText>
      </w:r>
      <w:r>
        <w:fldChar w:fldCharType="separate"/>
      </w:r>
      <w:r w:rsidR="00766C9B">
        <w:rPr>
          <w:rStyle w:val="IndexLink"/>
          <w:rFonts w:ascii="Arial" w:hAnsi="Arial"/>
          <w:b/>
          <w:bCs/>
          <w:sz w:val="20"/>
          <w:szCs w:val="20"/>
        </w:rPr>
        <w:t>Chapter 5: Characterisation of the immune response in relation to the synergy effect</w:t>
      </w:r>
      <w:r w:rsidR="00766C9B">
        <w:rPr>
          <w:rStyle w:val="IndexLink"/>
          <w:rFonts w:ascii="Arial" w:hAnsi="Arial"/>
          <w:b/>
          <w:bCs/>
          <w:sz w:val="20"/>
          <w:szCs w:val="20"/>
        </w:rPr>
        <w:tab/>
        <w:t>1</w:t>
      </w:r>
      <w:r>
        <w:rPr>
          <w:rStyle w:val="IndexLink"/>
          <w:rFonts w:ascii="Arial" w:hAnsi="Arial"/>
          <w:b/>
          <w:bCs/>
          <w:sz w:val="20"/>
          <w:szCs w:val="20"/>
        </w:rPr>
        <w:fldChar w:fldCharType="end"/>
      </w:r>
      <w:r w:rsidR="00E02652">
        <w:rPr>
          <w:rFonts w:ascii="Arial" w:hAnsi="Arial"/>
          <w:b/>
          <w:bCs/>
          <w:sz w:val="20"/>
          <w:szCs w:val="20"/>
        </w:rPr>
        <w:t>02</w:t>
      </w:r>
      <w:del w:id="316" w:author="Nelly Wagner" w:date="2017-01-23T19:18:00Z">
        <w:r w:rsidR="00766C9B" w:rsidDel="00B12F19">
          <w:rPr>
            <w:rFonts w:ascii="Arial" w:hAnsi="Arial"/>
            <w:b/>
            <w:bCs/>
            <w:sz w:val="20"/>
            <w:szCs w:val="20"/>
          </w:rPr>
          <w:delText>05</w:delText>
        </w:r>
      </w:del>
    </w:p>
    <w:p w14:paraId="450899F5" w14:textId="77777777" w:rsidR="0020061D" w:rsidRDefault="0020061D">
      <w:pPr>
        <w:pStyle w:val="Contents1"/>
        <w:tabs>
          <w:tab w:val="right" w:leader="dot" w:pos="8504"/>
        </w:tabs>
        <w:rPr>
          <w:rFonts w:ascii="Arial" w:hAnsi="Arial"/>
          <w:sz w:val="20"/>
          <w:szCs w:val="20"/>
        </w:rPr>
      </w:pPr>
    </w:p>
    <w:p w14:paraId="76072278" w14:textId="38A2F4D1" w:rsidR="0020061D" w:rsidRDefault="00766C9B">
      <w:pPr>
        <w:pStyle w:val="Contents1"/>
        <w:tabs>
          <w:tab w:val="right" w:leader="dot" w:pos="8504"/>
        </w:tabs>
        <w:rPr>
          <w:rFonts w:ascii="Arial" w:hAnsi="Arial"/>
          <w:sz w:val="20"/>
          <w:szCs w:val="20"/>
        </w:rPr>
      </w:pPr>
      <w:r>
        <w:rPr>
          <w:rFonts w:ascii="Arial" w:hAnsi="Arial"/>
          <w:sz w:val="20"/>
          <w:szCs w:val="20"/>
        </w:rPr>
        <w:t>5.1. Introduction</w:t>
      </w:r>
      <w:r>
        <w:rPr>
          <w:rFonts w:ascii="Arial" w:hAnsi="Arial"/>
          <w:sz w:val="20"/>
          <w:szCs w:val="20"/>
        </w:rPr>
        <w:tab/>
        <w:t>1</w:t>
      </w:r>
      <w:r w:rsidR="00E02652">
        <w:rPr>
          <w:rFonts w:ascii="Arial" w:hAnsi="Arial"/>
          <w:sz w:val="20"/>
          <w:szCs w:val="20"/>
        </w:rPr>
        <w:t>02</w:t>
      </w:r>
      <w:del w:id="317" w:author="Nelly Wagner" w:date="2017-01-23T19:18:00Z">
        <w:r w:rsidDel="00B12F19">
          <w:rPr>
            <w:rFonts w:ascii="Arial" w:hAnsi="Arial"/>
            <w:sz w:val="20"/>
            <w:szCs w:val="20"/>
          </w:rPr>
          <w:delText>05</w:delText>
        </w:r>
      </w:del>
    </w:p>
    <w:p w14:paraId="0AC246F7" w14:textId="77777777" w:rsidR="0020061D" w:rsidRDefault="0020061D">
      <w:pPr>
        <w:pStyle w:val="Contents1"/>
        <w:tabs>
          <w:tab w:val="right" w:leader="dot" w:pos="8504"/>
        </w:tabs>
        <w:rPr>
          <w:rFonts w:ascii="Arial" w:hAnsi="Arial"/>
          <w:sz w:val="20"/>
          <w:szCs w:val="20"/>
        </w:rPr>
      </w:pPr>
    </w:p>
    <w:p w14:paraId="5A291E76" w14:textId="54B368F5" w:rsidR="0020061D" w:rsidRDefault="00766C9B">
      <w:pPr>
        <w:pStyle w:val="Contents1"/>
        <w:tabs>
          <w:tab w:val="right" w:leader="dot" w:pos="8504"/>
        </w:tabs>
        <w:rPr>
          <w:rFonts w:ascii="Arial" w:hAnsi="Arial"/>
          <w:sz w:val="20"/>
          <w:szCs w:val="20"/>
        </w:rPr>
      </w:pPr>
      <w:r>
        <w:rPr>
          <w:rFonts w:ascii="Arial" w:hAnsi="Arial"/>
          <w:sz w:val="20"/>
          <w:szCs w:val="20"/>
        </w:rPr>
        <w:t>5.2. Results</w:t>
      </w:r>
      <w:r>
        <w:rPr>
          <w:rFonts w:ascii="Arial" w:hAnsi="Arial"/>
          <w:sz w:val="20"/>
          <w:szCs w:val="20"/>
        </w:rPr>
        <w:tab/>
        <w:t>1</w:t>
      </w:r>
      <w:r w:rsidR="00E02652">
        <w:rPr>
          <w:rFonts w:ascii="Arial" w:hAnsi="Arial"/>
          <w:sz w:val="20"/>
          <w:szCs w:val="20"/>
        </w:rPr>
        <w:t>04</w:t>
      </w:r>
      <w:del w:id="318" w:author="Nelly Wagner" w:date="2017-01-23T19:18:00Z">
        <w:r w:rsidDel="00B12F19">
          <w:rPr>
            <w:rFonts w:ascii="Arial" w:hAnsi="Arial"/>
            <w:sz w:val="20"/>
            <w:szCs w:val="20"/>
          </w:rPr>
          <w:delText>06</w:delText>
        </w:r>
      </w:del>
    </w:p>
    <w:p w14:paraId="76827F90" w14:textId="77777777" w:rsidR="0020061D" w:rsidRDefault="0020061D">
      <w:pPr>
        <w:pStyle w:val="Contents1"/>
        <w:tabs>
          <w:tab w:val="right" w:leader="dot" w:pos="8504"/>
        </w:tabs>
        <w:rPr>
          <w:rFonts w:ascii="Arial" w:hAnsi="Arial"/>
          <w:sz w:val="20"/>
          <w:szCs w:val="20"/>
        </w:rPr>
      </w:pPr>
    </w:p>
    <w:p w14:paraId="0764AA55" w14:textId="22A7C48D" w:rsidR="0020061D" w:rsidRDefault="00766C9B">
      <w:pPr>
        <w:pStyle w:val="Contents1"/>
        <w:tabs>
          <w:tab w:val="right" w:leader="dot" w:pos="8504"/>
        </w:tabs>
        <w:rPr>
          <w:rFonts w:ascii="Arial" w:hAnsi="Arial"/>
          <w:sz w:val="20"/>
          <w:szCs w:val="20"/>
        </w:rPr>
      </w:pPr>
      <w:r>
        <w:rPr>
          <w:rFonts w:ascii="Arial" w:hAnsi="Arial"/>
          <w:sz w:val="20"/>
          <w:szCs w:val="20"/>
        </w:rPr>
        <w:t xml:space="preserve">5.2.1. </w:t>
      </w:r>
      <w:r>
        <w:rPr>
          <w:rFonts w:ascii="Arial" w:eastAsia="Times" w:hAnsi="Arial"/>
          <w:color w:val="000000"/>
          <w:sz w:val="20"/>
          <w:szCs w:val="20"/>
          <w:lang w:eastAsia="en-GB"/>
        </w:rPr>
        <w:t>Comparison of NF</w:t>
      </w:r>
      <w:r>
        <w:rPr>
          <w:rFonts w:ascii="Arial" w:eastAsia="Arial Greek" w:hAnsi="Arial"/>
          <w:color w:val="000000"/>
          <w:sz w:val="20"/>
          <w:szCs w:val="20"/>
          <w:lang w:eastAsia="en-GB"/>
        </w:rPr>
        <w:t>κ</w:t>
      </w:r>
      <w:r>
        <w:rPr>
          <w:rFonts w:ascii="Arial" w:eastAsia="Times" w:hAnsi="Arial"/>
          <w:color w:val="000000"/>
          <w:sz w:val="20"/>
          <w:szCs w:val="20"/>
          <w:lang w:eastAsia="en-GB"/>
        </w:rPr>
        <w:t>B expression induced by different strains</w:t>
      </w:r>
      <w:r>
        <w:rPr>
          <w:rFonts w:ascii="Arial" w:hAnsi="Arial"/>
          <w:sz w:val="20"/>
          <w:szCs w:val="20"/>
        </w:rPr>
        <w:tab/>
        <w:t>1</w:t>
      </w:r>
      <w:r w:rsidR="00E02652">
        <w:rPr>
          <w:rFonts w:ascii="Arial" w:hAnsi="Arial"/>
          <w:sz w:val="20"/>
          <w:szCs w:val="20"/>
        </w:rPr>
        <w:t>04</w:t>
      </w:r>
      <w:del w:id="319" w:author="Nelly Wagner" w:date="2017-01-23T19:18:00Z">
        <w:r w:rsidDel="00B12F19">
          <w:rPr>
            <w:rFonts w:ascii="Arial" w:hAnsi="Arial"/>
            <w:sz w:val="20"/>
            <w:szCs w:val="20"/>
          </w:rPr>
          <w:delText>06</w:delText>
        </w:r>
      </w:del>
    </w:p>
    <w:p w14:paraId="3BE72B76" w14:textId="41E4CC29" w:rsidR="0020061D" w:rsidRDefault="00766C9B">
      <w:pPr>
        <w:pStyle w:val="Contents1"/>
        <w:tabs>
          <w:tab w:val="right" w:leader="dot" w:pos="8504"/>
        </w:tabs>
        <w:rPr>
          <w:rFonts w:ascii="Arial" w:hAnsi="Arial"/>
          <w:sz w:val="20"/>
          <w:szCs w:val="20"/>
        </w:rPr>
      </w:pPr>
      <w:r>
        <w:rPr>
          <w:rFonts w:ascii="Arial" w:hAnsi="Arial"/>
          <w:sz w:val="20"/>
          <w:szCs w:val="20"/>
        </w:rPr>
        <w:t xml:space="preserve">     5.2.1.1. </w:t>
      </w:r>
      <w:r>
        <w:rPr>
          <w:rFonts w:ascii="Arial" w:eastAsia="Times" w:hAnsi="Arial"/>
          <w:color w:val="000000"/>
          <w:sz w:val="20"/>
          <w:szCs w:val="20"/>
          <w:lang w:eastAsia="en-GB"/>
        </w:rPr>
        <w:t>Whole body intensity measurement of NF</w:t>
      </w:r>
      <w:r>
        <w:rPr>
          <w:rFonts w:ascii="Arial" w:eastAsia="Arial Greek" w:hAnsi="Arial"/>
          <w:color w:val="000000"/>
          <w:sz w:val="20"/>
          <w:szCs w:val="20"/>
          <w:lang w:eastAsia="en-GB"/>
        </w:rPr>
        <w:t>κ</w:t>
      </w:r>
      <w:r>
        <w:rPr>
          <w:rFonts w:ascii="Arial" w:eastAsia="Times" w:hAnsi="Arial"/>
          <w:color w:val="000000"/>
          <w:sz w:val="20"/>
          <w:szCs w:val="20"/>
          <w:lang w:eastAsia="en-GB"/>
        </w:rPr>
        <w:t>B expression</w:t>
      </w:r>
      <w:r>
        <w:rPr>
          <w:rFonts w:ascii="Arial" w:hAnsi="Arial"/>
          <w:sz w:val="20"/>
          <w:szCs w:val="20"/>
        </w:rPr>
        <w:tab/>
        <w:t>1</w:t>
      </w:r>
      <w:r w:rsidR="00E02652">
        <w:rPr>
          <w:rFonts w:ascii="Arial" w:hAnsi="Arial"/>
          <w:sz w:val="20"/>
          <w:szCs w:val="20"/>
        </w:rPr>
        <w:t>04</w:t>
      </w:r>
      <w:del w:id="320" w:author="Nelly Wagner" w:date="2017-01-23T19:18:00Z">
        <w:r w:rsidDel="00B12F19">
          <w:rPr>
            <w:rFonts w:ascii="Arial" w:hAnsi="Arial"/>
            <w:sz w:val="20"/>
            <w:szCs w:val="20"/>
          </w:rPr>
          <w:delText>06</w:delText>
        </w:r>
      </w:del>
    </w:p>
    <w:p w14:paraId="2E7B2AA1" w14:textId="01491705" w:rsidR="0020061D" w:rsidRDefault="00766C9B">
      <w:pPr>
        <w:pStyle w:val="Contents1"/>
        <w:tabs>
          <w:tab w:val="right" w:leader="dot" w:pos="8504"/>
        </w:tabs>
        <w:rPr>
          <w:rFonts w:ascii="Arial" w:hAnsi="Arial"/>
          <w:sz w:val="20"/>
          <w:szCs w:val="20"/>
        </w:rPr>
      </w:pPr>
      <w:r>
        <w:rPr>
          <w:rFonts w:ascii="Arial" w:hAnsi="Arial"/>
          <w:sz w:val="20"/>
          <w:szCs w:val="20"/>
        </w:rPr>
        <w:lastRenderedPageBreak/>
        <w:t xml:space="preserve">     5.2.1.2. </w:t>
      </w:r>
      <w:r>
        <w:rPr>
          <w:rFonts w:ascii="Arial" w:eastAsia="Times" w:hAnsi="Arial"/>
          <w:color w:val="000000"/>
          <w:sz w:val="20"/>
          <w:szCs w:val="20"/>
          <w:lang w:eastAsia="en-GB"/>
        </w:rPr>
        <w:t>Quantification of NF</w:t>
      </w:r>
      <w:r>
        <w:rPr>
          <w:rFonts w:ascii="Arial" w:eastAsia="Arial Greek" w:hAnsi="Arial"/>
          <w:color w:val="000000"/>
          <w:sz w:val="20"/>
          <w:szCs w:val="20"/>
          <w:lang w:eastAsia="en-GB"/>
        </w:rPr>
        <w:t>κ</w:t>
      </w:r>
      <w:r>
        <w:rPr>
          <w:rFonts w:ascii="Arial" w:eastAsia="Times" w:hAnsi="Arial"/>
          <w:color w:val="000000"/>
          <w:sz w:val="20"/>
          <w:szCs w:val="20"/>
          <w:lang w:eastAsia="en-GB"/>
        </w:rPr>
        <w:t>B expression in the vicinity of abscesses</w:t>
      </w:r>
      <w:r>
        <w:rPr>
          <w:rFonts w:ascii="Arial" w:hAnsi="Arial"/>
          <w:sz w:val="20"/>
          <w:szCs w:val="20"/>
        </w:rPr>
        <w:tab/>
        <w:t>1</w:t>
      </w:r>
      <w:r w:rsidR="00521380">
        <w:rPr>
          <w:rFonts w:ascii="Arial" w:hAnsi="Arial"/>
          <w:sz w:val="20"/>
          <w:szCs w:val="20"/>
        </w:rPr>
        <w:t>09</w:t>
      </w:r>
      <w:del w:id="321" w:author="Nelly Wagner" w:date="2017-01-23T19:19:00Z">
        <w:r w:rsidDel="00B12F19">
          <w:rPr>
            <w:rFonts w:ascii="Arial" w:hAnsi="Arial"/>
            <w:sz w:val="20"/>
            <w:szCs w:val="20"/>
          </w:rPr>
          <w:delText>11</w:delText>
        </w:r>
      </w:del>
    </w:p>
    <w:p w14:paraId="461F3762" w14:textId="006326EA" w:rsidR="0020061D" w:rsidRDefault="00766C9B">
      <w:pPr>
        <w:pStyle w:val="Contents1"/>
        <w:tabs>
          <w:tab w:val="right" w:leader="dot" w:pos="8504"/>
        </w:tabs>
        <w:rPr>
          <w:rFonts w:ascii="Arial" w:hAnsi="Arial"/>
          <w:sz w:val="20"/>
          <w:szCs w:val="20"/>
        </w:rPr>
      </w:pPr>
      <w:r>
        <w:rPr>
          <w:rFonts w:ascii="Arial" w:hAnsi="Arial"/>
          <w:sz w:val="20"/>
          <w:szCs w:val="20"/>
        </w:rPr>
        <w:t xml:space="preserve">5.2.2. </w:t>
      </w:r>
      <w:r>
        <w:rPr>
          <w:rFonts w:ascii="Arial" w:eastAsia="Times" w:hAnsi="Arial"/>
          <w:color w:val="000000"/>
          <w:sz w:val="20"/>
          <w:szCs w:val="20"/>
          <w:lang w:eastAsia="en-GB"/>
        </w:rPr>
        <w:t xml:space="preserve">Innate immunity against systemic </w:t>
      </w:r>
      <w:r>
        <w:rPr>
          <w:rFonts w:ascii="Arial" w:eastAsia="Times" w:hAnsi="Arial"/>
          <w:i/>
          <w:iCs/>
          <w:color w:val="000000"/>
          <w:sz w:val="20"/>
          <w:szCs w:val="20"/>
          <w:lang w:eastAsia="en-GB"/>
        </w:rPr>
        <w:t>S. aureus</w:t>
      </w:r>
      <w:r>
        <w:rPr>
          <w:rFonts w:ascii="Arial" w:eastAsia="Times" w:hAnsi="Arial"/>
          <w:i/>
          <w:color w:val="000000"/>
          <w:sz w:val="20"/>
          <w:szCs w:val="20"/>
          <w:lang w:eastAsia="en-GB"/>
        </w:rPr>
        <w:t xml:space="preserve"> </w:t>
      </w:r>
      <w:r>
        <w:rPr>
          <w:rFonts w:ascii="Arial" w:eastAsia="Times" w:hAnsi="Arial"/>
          <w:color w:val="000000"/>
          <w:sz w:val="20"/>
          <w:szCs w:val="20"/>
          <w:lang w:eastAsia="en-GB"/>
        </w:rPr>
        <w:t>infection is MyD88-independent</w:t>
      </w:r>
      <w:r>
        <w:rPr>
          <w:rFonts w:ascii="Arial" w:hAnsi="Arial"/>
          <w:sz w:val="20"/>
          <w:szCs w:val="20"/>
        </w:rPr>
        <w:tab/>
        <w:t>1</w:t>
      </w:r>
      <w:r w:rsidR="00521380">
        <w:rPr>
          <w:rFonts w:ascii="Arial" w:hAnsi="Arial"/>
          <w:sz w:val="20"/>
          <w:szCs w:val="20"/>
        </w:rPr>
        <w:t>25</w:t>
      </w:r>
      <w:del w:id="322" w:author="Nelly Wagner" w:date="2017-01-23T19:21:00Z">
        <w:r w:rsidDel="0070187C">
          <w:rPr>
            <w:rFonts w:ascii="Arial" w:hAnsi="Arial"/>
            <w:sz w:val="20"/>
            <w:szCs w:val="20"/>
          </w:rPr>
          <w:delText>28</w:delText>
        </w:r>
      </w:del>
    </w:p>
    <w:p w14:paraId="369C7CB9" w14:textId="0F31E00D" w:rsidR="0020061D" w:rsidRDefault="00766C9B">
      <w:pPr>
        <w:pStyle w:val="Contents1"/>
        <w:tabs>
          <w:tab w:val="right" w:leader="dot" w:pos="8504"/>
        </w:tabs>
        <w:rPr>
          <w:rFonts w:ascii="Arial" w:hAnsi="Arial"/>
          <w:sz w:val="20"/>
          <w:szCs w:val="20"/>
        </w:rPr>
      </w:pPr>
      <w:r>
        <w:rPr>
          <w:rFonts w:ascii="Arial" w:hAnsi="Arial"/>
          <w:sz w:val="20"/>
          <w:szCs w:val="20"/>
        </w:rPr>
        <w:t xml:space="preserve">     5.2.2.1. </w:t>
      </w:r>
      <w:r>
        <w:rPr>
          <w:rFonts w:ascii="Arial" w:eastAsia="Times" w:hAnsi="Arial"/>
          <w:color w:val="000000"/>
          <w:sz w:val="20"/>
          <w:szCs w:val="20"/>
          <w:lang w:eastAsia="en-GB"/>
        </w:rPr>
        <w:t xml:space="preserve">Impact of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knock-down on host survival</w:t>
      </w:r>
      <w:r>
        <w:rPr>
          <w:rFonts w:ascii="Arial" w:hAnsi="Arial"/>
          <w:sz w:val="20"/>
          <w:szCs w:val="20"/>
        </w:rPr>
        <w:tab/>
        <w:t>1</w:t>
      </w:r>
      <w:r w:rsidR="00521380">
        <w:rPr>
          <w:rFonts w:ascii="Arial" w:hAnsi="Arial"/>
          <w:sz w:val="20"/>
          <w:szCs w:val="20"/>
        </w:rPr>
        <w:t>25</w:t>
      </w:r>
      <w:del w:id="323" w:author="Nelly Wagner" w:date="2017-01-23T19:21:00Z">
        <w:r w:rsidDel="0070187C">
          <w:rPr>
            <w:rFonts w:ascii="Arial" w:hAnsi="Arial"/>
            <w:sz w:val="20"/>
            <w:szCs w:val="20"/>
          </w:rPr>
          <w:delText>28</w:delText>
        </w:r>
      </w:del>
    </w:p>
    <w:p w14:paraId="2C69A20B" w14:textId="6256971E" w:rsidR="0020061D" w:rsidRDefault="00766C9B">
      <w:pPr>
        <w:pStyle w:val="Contents1"/>
        <w:tabs>
          <w:tab w:val="right" w:leader="dot" w:pos="8504"/>
        </w:tabs>
        <w:rPr>
          <w:rFonts w:ascii="Arial" w:hAnsi="Arial"/>
          <w:sz w:val="20"/>
          <w:szCs w:val="20"/>
        </w:rPr>
      </w:pPr>
      <w:r>
        <w:rPr>
          <w:rFonts w:ascii="Arial" w:hAnsi="Arial"/>
          <w:sz w:val="20"/>
          <w:szCs w:val="20"/>
        </w:rPr>
        <w:t xml:space="preserve">     5.2.2.2. </w:t>
      </w:r>
      <w:r>
        <w:rPr>
          <w:rFonts w:ascii="Arial" w:eastAsia="Times" w:hAnsi="Arial"/>
          <w:color w:val="000000"/>
          <w:sz w:val="20"/>
          <w:szCs w:val="20"/>
          <w:lang w:eastAsia="en-GB"/>
        </w:rPr>
        <w:t xml:space="preserve">Bacterial dynamics in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knock-down</w:t>
      </w:r>
      <w:r>
        <w:rPr>
          <w:rFonts w:ascii="Arial" w:hAnsi="Arial"/>
          <w:sz w:val="20"/>
          <w:szCs w:val="20"/>
        </w:rPr>
        <w:tab/>
        <w:t>1</w:t>
      </w:r>
      <w:r w:rsidR="00521380">
        <w:rPr>
          <w:rFonts w:ascii="Arial" w:hAnsi="Arial"/>
          <w:sz w:val="20"/>
          <w:szCs w:val="20"/>
        </w:rPr>
        <w:t>28</w:t>
      </w:r>
      <w:del w:id="324" w:author="Nelly Wagner" w:date="2017-01-23T19:22:00Z">
        <w:r w:rsidDel="0070187C">
          <w:rPr>
            <w:rFonts w:ascii="Arial" w:hAnsi="Arial"/>
            <w:sz w:val="20"/>
            <w:szCs w:val="20"/>
          </w:rPr>
          <w:delText>32</w:delText>
        </w:r>
      </w:del>
    </w:p>
    <w:p w14:paraId="6B7A5BDB" w14:textId="4A4E4C63" w:rsidR="0020061D" w:rsidRDefault="00766C9B">
      <w:pPr>
        <w:pStyle w:val="Contents1"/>
        <w:tabs>
          <w:tab w:val="right" w:leader="dot" w:pos="8504"/>
        </w:tabs>
        <w:rPr>
          <w:rFonts w:ascii="Arial" w:hAnsi="Arial"/>
          <w:sz w:val="20"/>
          <w:szCs w:val="20"/>
        </w:rPr>
      </w:pPr>
      <w:r>
        <w:rPr>
          <w:rFonts w:ascii="Arial" w:hAnsi="Arial"/>
          <w:sz w:val="20"/>
          <w:szCs w:val="20"/>
        </w:rPr>
        <w:t xml:space="preserve">     5.2.2.3. </w:t>
      </w:r>
      <w:r>
        <w:rPr>
          <w:rFonts w:ascii="Arial" w:eastAsia="Times" w:hAnsi="Arial"/>
          <w:color w:val="000000"/>
          <w:sz w:val="20"/>
          <w:szCs w:val="20"/>
          <w:lang w:eastAsia="en-GB"/>
        </w:rPr>
        <w:t>Impact of the absence of functional MyD88 on host survival</w:t>
      </w:r>
      <w:r>
        <w:rPr>
          <w:rFonts w:ascii="Arial" w:hAnsi="Arial"/>
          <w:sz w:val="20"/>
          <w:szCs w:val="20"/>
        </w:rPr>
        <w:tab/>
        <w:t>1</w:t>
      </w:r>
      <w:r w:rsidR="00521380">
        <w:rPr>
          <w:rFonts w:ascii="Arial" w:hAnsi="Arial"/>
          <w:sz w:val="20"/>
          <w:szCs w:val="20"/>
        </w:rPr>
        <w:t>29</w:t>
      </w:r>
      <w:del w:id="325" w:author="Nelly Wagner" w:date="2017-01-23T19:22:00Z">
        <w:r w:rsidDel="0070187C">
          <w:rPr>
            <w:rFonts w:ascii="Arial" w:hAnsi="Arial"/>
            <w:sz w:val="20"/>
            <w:szCs w:val="20"/>
          </w:rPr>
          <w:delText>32</w:delText>
        </w:r>
      </w:del>
    </w:p>
    <w:p w14:paraId="5022D4EC" w14:textId="31B4FB89" w:rsidR="0020061D" w:rsidRDefault="00766C9B">
      <w:pPr>
        <w:pStyle w:val="Contents1"/>
        <w:tabs>
          <w:tab w:val="right" w:leader="dot" w:pos="8504"/>
        </w:tabs>
        <w:rPr>
          <w:rFonts w:ascii="Arial" w:hAnsi="Arial"/>
          <w:sz w:val="20"/>
          <w:szCs w:val="20"/>
        </w:rPr>
      </w:pPr>
      <w:r>
        <w:rPr>
          <w:rFonts w:ascii="Arial" w:hAnsi="Arial"/>
          <w:sz w:val="20"/>
          <w:szCs w:val="20"/>
        </w:rPr>
        <w:t>5.2.3. Different strains lead to different interleukin 1β expression levels</w:t>
      </w:r>
      <w:r>
        <w:rPr>
          <w:rFonts w:ascii="Arial" w:hAnsi="Arial"/>
          <w:sz w:val="20"/>
          <w:szCs w:val="20"/>
        </w:rPr>
        <w:tab/>
        <w:t>1</w:t>
      </w:r>
      <w:r w:rsidR="00521380">
        <w:rPr>
          <w:rFonts w:ascii="Arial" w:hAnsi="Arial"/>
          <w:sz w:val="20"/>
          <w:szCs w:val="20"/>
        </w:rPr>
        <w:t>32</w:t>
      </w:r>
      <w:del w:id="326" w:author="Nelly Wagner" w:date="2017-01-27T16:58:00Z">
        <w:r w:rsidDel="00696C08">
          <w:rPr>
            <w:rFonts w:ascii="Arial" w:hAnsi="Arial"/>
            <w:sz w:val="20"/>
            <w:szCs w:val="20"/>
          </w:rPr>
          <w:delText>6</w:delText>
        </w:r>
      </w:del>
    </w:p>
    <w:p w14:paraId="634F3F05" w14:textId="58AEC8C9" w:rsidR="0020061D" w:rsidRDefault="00766C9B">
      <w:pPr>
        <w:pStyle w:val="Contents1"/>
        <w:tabs>
          <w:tab w:val="right" w:leader="dot" w:pos="8504"/>
        </w:tabs>
        <w:rPr>
          <w:rFonts w:ascii="Arial" w:hAnsi="Arial"/>
          <w:sz w:val="20"/>
          <w:szCs w:val="20"/>
        </w:rPr>
      </w:pPr>
      <w:r>
        <w:rPr>
          <w:rFonts w:ascii="Arial" w:hAnsi="Arial"/>
          <w:sz w:val="20"/>
          <w:szCs w:val="20"/>
        </w:rPr>
        <w:t xml:space="preserve">     5.2.3.1. </w:t>
      </w:r>
      <w:r>
        <w:rPr>
          <w:rFonts w:ascii="Arial" w:eastAsia="Times" w:hAnsi="Arial"/>
          <w:color w:val="000000"/>
          <w:sz w:val="20"/>
          <w:szCs w:val="20"/>
          <w:lang w:eastAsia="en-GB"/>
        </w:rPr>
        <w:t>Early in infection, expression of IL-1</w:t>
      </w:r>
      <w:r>
        <w:rPr>
          <w:rFonts w:ascii="Arial" w:eastAsia="Arial Greek" w:hAnsi="Arial"/>
          <w:color w:val="000000"/>
          <w:sz w:val="20"/>
          <w:szCs w:val="20"/>
          <w:lang w:eastAsia="en-GB"/>
        </w:rPr>
        <w:t>β</w:t>
      </w:r>
      <w:r>
        <w:rPr>
          <w:rFonts w:ascii="Arial" w:eastAsia="Times" w:hAnsi="Arial"/>
          <w:color w:val="000000"/>
          <w:sz w:val="20"/>
          <w:szCs w:val="20"/>
          <w:lang w:eastAsia="en-GB"/>
        </w:rPr>
        <w:t xml:space="preserve"> is dependent on the size of the inoculum</w:t>
      </w:r>
      <w:r>
        <w:rPr>
          <w:rFonts w:ascii="Arial" w:hAnsi="Arial"/>
          <w:sz w:val="20"/>
          <w:szCs w:val="20"/>
        </w:rPr>
        <w:tab/>
        <w:t>1</w:t>
      </w:r>
      <w:r w:rsidR="00521380">
        <w:rPr>
          <w:rFonts w:ascii="Arial" w:hAnsi="Arial"/>
          <w:sz w:val="20"/>
          <w:szCs w:val="20"/>
        </w:rPr>
        <w:t>32</w:t>
      </w:r>
      <w:del w:id="327" w:author="Nelly Wagner" w:date="2017-01-27T16:59:00Z">
        <w:r w:rsidDel="00696C08">
          <w:rPr>
            <w:rFonts w:ascii="Arial" w:hAnsi="Arial"/>
            <w:sz w:val="20"/>
            <w:szCs w:val="20"/>
          </w:rPr>
          <w:delText>6</w:delText>
        </w:r>
      </w:del>
    </w:p>
    <w:p w14:paraId="7231821F" w14:textId="75E8CD70" w:rsidR="0020061D" w:rsidRDefault="00766C9B">
      <w:pPr>
        <w:pStyle w:val="Contents1"/>
        <w:tabs>
          <w:tab w:val="right" w:leader="dot" w:pos="8504"/>
        </w:tabs>
        <w:rPr>
          <w:rFonts w:ascii="Arial" w:hAnsi="Arial"/>
          <w:sz w:val="20"/>
          <w:szCs w:val="20"/>
        </w:rPr>
      </w:pPr>
      <w:r>
        <w:rPr>
          <w:rFonts w:ascii="Arial" w:hAnsi="Arial"/>
          <w:sz w:val="20"/>
          <w:szCs w:val="20"/>
        </w:rPr>
        <w:t xml:space="preserve">     5.2.3.2. </w:t>
      </w:r>
      <w:r>
        <w:rPr>
          <w:rFonts w:ascii="Arial" w:eastAsia="Arial" w:hAnsi="Arial"/>
          <w:color w:val="000000"/>
          <w:sz w:val="20"/>
          <w:szCs w:val="20"/>
          <w:lang w:eastAsia="en-GB"/>
        </w:rPr>
        <w:t xml:space="preserve">SH1000, </w:t>
      </w:r>
      <w:r>
        <w:rPr>
          <w:rFonts w:ascii="Arial" w:eastAsia="Arial" w:hAnsi="Arial"/>
          <w:i/>
          <w:color w:val="000000"/>
          <w:sz w:val="20"/>
          <w:szCs w:val="20"/>
          <w:lang w:eastAsia="en-GB"/>
        </w:rPr>
        <w:t xml:space="preserve">sagB </w:t>
      </w:r>
      <w:r>
        <w:rPr>
          <w:rFonts w:ascii="Arial" w:eastAsia="Arial" w:hAnsi="Arial"/>
          <w:color w:val="000000"/>
          <w:sz w:val="20"/>
          <w:szCs w:val="20"/>
          <w:lang w:eastAsia="en-GB"/>
        </w:rPr>
        <w:t xml:space="preserve">and </w:t>
      </w:r>
      <w:r>
        <w:rPr>
          <w:rFonts w:ascii="Arial" w:eastAsia="Arial" w:hAnsi="Arial"/>
          <w:i/>
          <w:color w:val="000000"/>
          <w:sz w:val="20"/>
          <w:szCs w:val="20"/>
          <w:lang w:eastAsia="en-GB"/>
        </w:rPr>
        <w:t>phePsaeR</w:t>
      </w:r>
      <w:r>
        <w:rPr>
          <w:rFonts w:ascii="Arial" w:eastAsia="Arial" w:hAnsi="Arial"/>
          <w:color w:val="000000"/>
          <w:sz w:val="20"/>
          <w:szCs w:val="20"/>
          <w:lang w:eastAsia="en-GB"/>
        </w:rPr>
        <w:t xml:space="preserve"> elicit different levels of IL-1</w:t>
      </w:r>
      <w:r>
        <w:rPr>
          <w:rFonts w:ascii="Arial" w:eastAsia="Arial Greek" w:hAnsi="Arial"/>
          <w:color w:val="000000"/>
          <w:sz w:val="20"/>
          <w:szCs w:val="20"/>
          <w:lang w:eastAsia="en-GB"/>
        </w:rPr>
        <w:t>β expression in infected embryos</w:t>
      </w:r>
      <w:r>
        <w:rPr>
          <w:rFonts w:ascii="Arial" w:hAnsi="Arial"/>
          <w:sz w:val="20"/>
          <w:szCs w:val="20"/>
        </w:rPr>
        <w:tab/>
        <w:t>1</w:t>
      </w:r>
      <w:r w:rsidR="00521380">
        <w:rPr>
          <w:rFonts w:ascii="Arial" w:hAnsi="Arial"/>
          <w:sz w:val="20"/>
          <w:szCs w:val="20"/>
        </w:rPr>
        <w:t>33</w:t>
      </w:r>
      <w:del w:id="328" w:author="Nelly Wagner" w:date="2017-01-27T16:59:00Z">
        <w:r w:rsidDel="00696C08">
          <w:rPr>
            <w:rFonts w:ascii="Arial" w:hAnsi="Arial"/>
            <w:sz w:val="20"/>
            <w:szCs w:val="20"/>
          </w:rPr>
          <w:delText>8</w:delText>
        </w:r>
      </w:del>
    </w:p>
    <w:p w14:paraId="7059E142" w14:textId="604CF456" w:rsidR="0020061D" w:rsidRDefault="00766C9B">
      <w:pPr>
        <w:pStyle w:val="Contents1"/>
        <w:tabs>
          <w:tab w:val="right" w:leader="dot" w:pos="8504"/>
        </w:tabs>
        <w:rPr>
          <w:rFonts w:ascii="Arial" w:hAnsi="Arial"/>
          <w:sz w:val="20"/>
          <w:szCs w:val="20"/>
        </w:rPr>
      </w:pPr>
      <w:r>
        <w:rPr>
          <w:rFonts w:ascii="Arial" w:hAnsi="Arial"/>
          <w:sz w:val="20"/>
          <w:szCs w:val="20"/>
        </w:rPr>
        <w:t xml:space="preserve">          5.2.3.2.1. Comparison of IL-1</w:t>
      </w:r>
      <w:r>
        <w:rPr>
          <w:rFonts w:ascii="Arial" w:hAnsi="Arial" w:cs="Liberation Serif"/>
          <w:sz w:val="20"/>
          <w:szCs w:val="20"/>
        </w:rPr>
        <w:t>β expression by attributing ranks</w:t>
      </w:r>
      <w:r>
        <w:rPr>
          <w:rFonts w:ascii="Arial" w:hAnsi="Arial"/>
          <w:sz w:val="20"/>
          <w:szCs w:val="20"/>
        </w:rPr>
        <w:tab/>
        <w:t>1</w:t>
      </w:r>
      <w:r w:rsidR="00521380">
        <w:rPr>
          <w:rFonts w:ascii="Arial" w:hAnsi="Arial"/>
          <w:sz w:val="20"/>
          <w:szCs w:val="20"/>
        </w:rPr>
        <w:t>33</w:t>
      </w:r>
      <w:del w:id="329" w:author="Nelly Wagner" w:date="2017-01-27T16:59:00Z">
        <w:r w:rsidDel="00696C08">
          <w:rPr>
            <w:rFonts w:ascii="Arial" w:hAnsi="Arial"/>
            <w:sz w:val="20"/>
            <w:szCs w:val="20"/>
          </w:rPr>
          <w:delText>8</w:delText>
        </w:r>
      </w:del>
    </w:p>
    <w:p w14:paraId="4323A6E0" w14:textId="12440601" w:rsidR="0020061D" w:rsidRDefault="00766C9B">
      <w:pPr>
        <w:pStyle w:val="Contents1"/>
        <w:tabs>
          <w:tab w:val="right" w:leader="dot" w:pos="8504"/>
        </w:tabs>
        <w:rPr>
          <w:rFonts w:ascii="Arial" w:hAnsi="Arial"/>
          <w:sz w:val="20"/>
          <w:szCs w:val="20"/>
        </w:rPr>
      </w:pPr>
      <w:r>
        <w:rPr>
          <w:rFonts w:ascii="Arial" w:hAnsi="Arial"/>
          <w:sz w:val="20"/>
          <w:szCs w:val="20"/>
        </w:rPr>
        <w:t xml:space="preserve">          5.2.3.2.2. Comparison of IL-1</w:t>
      </w:r>
      <w:r>
        <w:rPr>
          <w:rFonts w:ascii="Arial" w:hAnsi="Arial" w:cs="Liberation Serif"/>
          <w:sz w:val="20"/>
          <w:szCs w:val="20"/>
        </w:rPr>
        <w:t xml:space="preserve">β expression by </w:t>
      </w:r>
      <w:r>
        <w:rPr>
          <w:rFonts w:ascii="Arial" w:hAnsi="Arial" w:cs="Liberation Serif"/>
          <w:i/>
          <w:iCs/>
          <w:sz w:val="20"/>
          <w:szCs w:val="20"/>
        </w:rPr>
        <w:t xml:space="preserve">in situ </w:t>
      </w:r>
      <w:r>
        <w:rPr>
          <w:rFonts w:ascii="Arial" w:hAnsi="Arial" w:cs="Liberation Serif"/>
          <w:sz w:val="20"/>
          <w:szCs w:val="20"/>
        </w:rPr>
        <w:t>phenotype</w:t>
      </w:r>
      <w:r>
        <w:rPr>
          <w:rFonts w:ascii="Arial" w:hAnsi="Arial"/>
          <w:sz w:val="20"/>
          <w:szCs w:val="20"/>
        </w:rPr>
        <w:tab/>
        <w:t>1</w:t>
      </w:r>
      <w:r w:rsidR="00521380">
        <w:rPr>
          <w:rFonts w:ascii="Arial" w:hAnsi="Arial"/>
          <w:sz w:val="20"/>
          <w:szCs w:val="20"/>
        </w:rPr>
        <w:t>39</w:t>
      </w:r>
      <w:del w:id="330" w:author="Nelly Wagner" w:date="2017-01-23T19:23:00Z">
        <w:r w:rsidDel="0070187C">
          <w:rPr>
            <w:rFonts w:ascii="Arial" w:hAnsi="Arial"/>
            <w:sz w:val="20"/>
            <w:szCs w:val="20"/>
          </w:rPr>
          <w:delText>42</w:delText>
        </w:r>
      </w:del>
    </w:p>
    <w:p w14:paraId="49C5A9A1" w14:textId="71C14E2C" w:rsidR="0020061D" w:rsidRDefault="00766C9B">
      <w:pPr>
        <w:pStyle w:val="Contents1"/>
        <w:tabs>
          <w:tab w:val="right" w:leader="dot" w:pos="8504"/>
        </w:tabs>
        <w:rPr>
          <w:rFonts w:ascii="Arial" w:hAnsi="Arial"/>
          <w:sz w:val="20"/>
          <w:szCs w:val="20"/>
        </w:rPr>
      </w:pPr>
      <w:r>
        <w:rPr>
          <w:rFonts w:ascii="Arial" w:hAnsi="Arial"/>
          <w:sz w:val="20"/>
          <w:szCs w:val="20"/>
        </w:rPr>
        <w:t xml:space="preserve">     5.2.3.3. </w:t>
      </w:r>
      <w:r>
        <w:rPr>
          <w:rFonts w:ascii="Arial" w:eastAsia="Arial" w:hAnsi="Arial"/>
          <w:color w:val="000000"/>
          <w:sz w:val="20"/>
          <w:szCs w:val="20"/>
          <w:lang w:eastAsia="en-GB"/>
        </w:rPr>
        <w:t xml:space="preserve">Heat-killed </w:t>
      </w:r>
      <w:r>
        <w:rPr>
          <w:rFonts w:ascii="Arial" w:eastAsia="Arial" w:hAnsi="Arial"/>
          <w:i/>
          <w:iCs/>
          <w:color w:val="000000"/>
          <w:sz w:val="20"/>
          <w:szCs w:val="20"/>
          <w:lang w:eastAsia="en-GB"/>
        </w:rPr>
        <w:t>S. aureus</w:t>
      </w:r>
      <w:r>
        <w:rPr>
          <w:rFonts w:ascii="Arial" w:eastAsia="Arial Greek" w:hAnsi="Arial"/>
          <w:color w:val="000000"/>
          <w:sz w:val="20"/>
          <w:szCs w:val="20"/>
          <w:lang w:eastAsia="en-GB"/>
        </w:rPr>
        <w:t xml:space="preserve"> and peptidoglycan induce very low IL-1β expression</w:t>
      </w:r>
      <w:r>
        <w:rPr>
          <w:rFonts w:ascii="Arial" w:hAnsi="Arial"/>
          <w:sz w:val="20"/>
          <w:szCs w:val="20"/>
        </w:rPr>
        <w:tab/>
        <w:t>1</w:t>
      </w:r>
      <w:r w:rsidR="00521380">
        <w:rPr>
          <w:rFonts w:ascii="Arial" w:hAnsi="Arial"/>
          <w:sz w:val="20"/>
          <w:szCs w:val="20"/>
        </w:rPr>
        <w:t>40</w:t>
      </w:r>
      <w:del w:id="331" w:author="Nelly Wagner" w:date="2017-01-23T19:23:00Z">
        <w:r w:rsidDel="0070187C">
          <w:rPr>
            <w:rFonts w:ascii="Arial" w:hAnsi="Arial"/>
            <w:sz w:val="20"/>
            <w:szCs w:val="20"/>
          </w:rPr>
          <w:delText>43</w:delText>
        </w:r>
      </w:del>
    </w:p>
    <w:p w14:paraId="3F095F8D" w14:textId="77777777" w:rsidR="0020061D" w:rsidRDefault="0020061D">
      <w:pPr>
        <w:pStyle w:val="Contents1"/>
        <w:tabs>
          <w:tab w:val="right" w:leader="dot" w:pos="8504"/>
        </w:tabs>
        <w:rPr>
          <w:rFonts w:ascii="Arial" w:hAnsi="Arial"/>
          <w:sz w:val="20"/>
          <w:szCs w:val="20"/>
        </w:rPr>
      </w:pPr>
    </w:p>
    <w:p w14:paraId="65A38ACC" w14:textId="1656CCC8" w:rsidR="0020061D" w:rsidRDefault="00766C9B">
      <w:pPr>
        <w:pStyle w:val="Contents1"/>
        <w:tabs>
          <w:tab w:val="right" w:leader="dot" w:pos="8504"/>
        </w:tabs>
        <w:rPr>
          <w:rFonts w:ascii="Arial" w:hAnsi="Arial"/>
          <w:sz w:val="20"/>
          <w:szCs w:val="20"/>
        </w:rPr>
      </w:pPr>
      <w:r>
        <w:rPr>
          <w:rFonts w:ascii="Arial" w:hAnsi="Arial"/>
          <w:sz w:val="20"/>
          <w:szCs w:val="20"/>
        </w:rPr>
        <w:t>5.3. Discussion</w:t>
      </w:r>
      <w:r>
        <w:rPr>
          <w:rFonts w:ascii="Arial" w:hAnsi="Arial"/>
          <w:sz w:val="20"/>
          <w:szCs w:val="20"/>
        </w:rPr>
        <w:tab/>
        <w:t>1</w:t>
      </w:r>
      <w:r w:rsidR="00521380">
        <w:rPr>
          <w:rFonts w:ascii="Arial" w:hAnsi="Arial"/>
          <w:sz w:val="20"/>
          <w:szCs w:val="20"/>
        </w:rPr>
        <w:t>43</w:t>
      </w:r>
      <w:del w:id="332" w:author="Nelly Wagner" w:date="2017-01-23T19:24:00Z">
        <w:r w:rsidDel="0070187C">
          <w:rPr>
            <w:rFonts w:ascii="Arial" w:hAnsi="Arial"/>
            <w:sz w:val="20"/>
            <w:szCs w:val="20"/>
          </w:rPr>
          <w:delText>46</w:delText>
        </w:r>
      </w:del>
    </w:p>
    <w:p w14:paraId="4E10A780" w14:textId="77777777" w:rsidR="0020061D" w:rsidRDefault="0020061D">
      <w:pPr>
        <w:pStyle w:val="Contents1"/>
        <w:tabs>
          <w:tab w:val="right" w:leader="dot" w:pos="8504"/>
        </w:tabs>
        <w:rPr>
          <w:rFonts w:ascii="Arial" w:hAnsi="Arial"/>
          <w:sz w:val="20"/>
          <w:szCs w:val="20"/>
        </w:rPr>
      </w:pPr>
    </w:p>
    <w:p w14:paraId="6FF6A8D9" w14:textId="40FB3BA6" w:rsidR="0020061D" w:rsidRDefault="00952F27">
      <w:pPr>
        <w:pStyle w:val="Contents1"/>
        <w:tabs>
          <w:tab w:val="right" w:leader="dot" w:pos="8504"/>
        </w:tabs>
      </w:pPr>
      <w:r>
        <w:fldChar w:fldCharType="begin"/>
      </w:r>
      <w:r>
        <w:instrText xml:space="preserve"> HYPERLINK \l "__RefHeading___Toc79905_1995552439" \h </w:instrText>
      </w:r>
      <w:r>
        <w:fldChar w:fldCharType="separate"/>
      </w:r>
      <w:r w:rsidR="00766C9B">
        <w:rPr>
          <w:rStyle w:val="IndexLink"/>
          <w:rFonts w:ascii="Arial" w:hAnsi="Arial"/>
          <w:b/>
          <w:bCs/>
          <w:sz w:val="20"/>
          <w:szCs w:val="20"/>
        </w:rPr>
        <w:t>Chapter 6: General discussion</w:t>
      </w:r>
      <w:r w:rsidR="00766C9B">
        <w:rPr>
          <w:rStyle w:val="IndexLink"/>
          <w:rFonts w:ascii="Arial" w:hAnsi="Arial"/>
          <w:b/>
          <w:bCs/>
          <w:sz w:val="20"/>
          <w:szCs w:val="20"/>
        </w:rPr>
        <w:tab/>
        <w:t>1</w:t>
      </w:r>
      <w:r>
        <w:rPr>
          <w:rStyle w:val="IndexLink"/>
          <w:rFonts w:ascii="Arial" w:hAnsi="Arial"/>
          <w:b/>
          <w:bCs/>
          <w:sz w:val="20"/>
          <w:szCs w:val="20"/>
        </w:rPr>
        <w:fldChar w:fldCharType="end"/>
      </w:r>
      <w:r w:rsidR="00521380">
        <w:rPr>
          <w:rFonts w:ascii="Arial" w:hAnsi="Arial"/>
          <w:b/>
          <w:bCs/>
          <w:sz w:val="20"/>
          <w:szCs w:val="20"/>
        </w:rPr>
        <w:t>46</w:t>
      </w:r>
      <w:del w:id="333" w:author="Nelly Wagner" w:date="2017-01-23T19:24:00Z">
        <w:r w:rsidR="00766C9B" w:rsidDel="0070187C">
          <w:rPr>
            <w:rFonts w:ascii="Arial" w:hAnsi="Arial"/>
            <w:b/>
            <w:bCs/>
            <w:sz w:val="20"/>
            <w:szCs w:val="20"/>
          </w:rPr>
          <w:delText>50</w:delText>
        </w:r>
      </w:del>
    </w:p>
    <w:p w14:paraId="64B87462" w14:textId="7AEE1F48" w:rsidR="0020061D" w:rsidRDefault="00952F27">
      <w:pPr>
        <w:pStyle w:val="Contents2"/>
        <w:tabs>
          <w:tab w:val="right" w:leader="dot" w:pos="8504"/>
        </w:tabs>
      </w:pPr>
      <w:del w:id="334" w:author="Nelly Wagner" w:date="2017-01-23T19:25:00Z">
        <w:r w:rsidDel="0070187C">
          <w:fldChar w:fldCharType="begin"/>
        </w:r>
        <w:r w:rsidDel="0070187C">
          <w:delInstrText xml:space="preserve"> HYPERLINK \l "__RefHeading___Toc79907_1995552439" \h </w:delInstrText>
        </w:r>
        <w:r w:rsidDel="0070187C">
          <w:fldChar w:fldCharType="separate"/>
        </w:r>
        <w:r w:rsidR="00766C9B" w:rsidDel="0070187C">
          <w:rPr>
            <w:rStyle w:val="IndexLink"/>
            <w:rFonts w:ascii="Arial" w:hAnsi="Arial"/>
            <w:sz w:val="20"/>
            <w:szCs w:val="20"/>
          </w:rPr>
          <w:delText>6.1. Antibiotics in host-pathogen interactions</w:delText>
        </w:r>
        <w:r w:rsidR="00766C9B" w:rsidDel="0070187C">
          <w:rPr>
            <w:rStyle w:val="IndexLink"/>
            <w:rFonts w:ascii="Arial" w:hAnsi="Arial"/>
            <w:sz w:val="20"/>
            <w:szCs w:val="20"/>
          </w:rPr>
          <w:tab/>
          <w:delText>15</w:delText>
        </w:r>
        <w:r w:rsidDel="0070187C">
          <w:rPr>
            <w:rStyle w:val="IndexLink"/>
            <w:rFonts w:ascii="Arial" w:hAnsi="Arial"/>
            <w:sz w:val="20"/>
            <w:szCs w:val="20"/>
          </w:rPr>
          <w:fldChar w:fldCharType="end"/>
        </w:r>
      </w:del>
      <w:ins w:id="335" w:author="Nelly Wagner" w:date="2017-01-23T19:25:00Z">
        <w:r w:rsidR="0070187C">
          <w:fldChar w:fldCharType="begin"/>
        </w:r>
        <w:r w:rsidR="0070187C">
          <w:instrText xml:space="preserve"> HYPERLINK \l "__RefHeading___Toc79907_1995552439" \h </w:instrText>
        </w:r>
        <w:r w:rsidR="0070187C">
          <w:fldChar w:fldCharType="separate"/>
        </w:r>
        <w:r w:rsidR="0070187C">
          <w:rPr>
            <w:rStyle w:val="IndexLink"/>
            <w:rFonts w:ascii="Arial" w:hAnsi="Arial"/>
            <w:sz w:val="20"/>
            <w:szCs w:val="20"/>
          </w:rPr>
          <w:t>6.1. Antibiotics in host-pathogen interactions</w:t>
        </w:r>
        <w:r w:rsidR="0070187C">
          <w:rPr>
            <w:rStyle w:val="IndexLink"/>
            <w:rFonts w:ascii="Arial" w:hAnsi="Arial"/>
            <w:sz w:val="20"/>
            <w:szCs w:val="20"/>
          </w:rPr>
          <w:tab/>
          <w:t>1</w:t>
        </w:r>
      </w:ins>
      <w:r w:rsidR="00521380">
        <w:rPr>
          <w:rStyle w:val="IndexLink"/>
          <w:rFonts w:ascii="Arial" w:hAnsi="Arial"/>
          <w:sz w:val="20"/>
          <w:szCs w:val="20"/>
        </w:rPr>
        <w:t>47</w:t>
      </w:r>
      <w:ins w:id="336" w:author="Nelly Wagner" w:date="2017-01-23T19:25:00Z">
        <w:r w:rsidR="0070187C">
          <w:rPr>
            <w:rStyle w:val="IndexLink"/>
            <w:rFonts w:ascii="Arial" w:hAnsi="Arial"/>
            <w:sz w:val="20"/>
            <w:szCs w:val="20"/>
          </w:rPr>
          <w:fldChar w:fldCharType="end"/>
        </w:r>
      </w:ins>
      <w:del w:id="337" w:author="Nelly Wagner" w:date="2017-01-23T19:24:00Z">
        <w:r w:rsidR="00766C9B" w:rsidDel="0070187C">
          <w:rPr>
            <w:rFonts w:ascii="Arial" w:hAnsi="Arial"/>
            <w:sz w:val="20"/>
            <w:szCs w:val="20"/>
          </w:rPr>
          <w:delText>1</w:delText>
        </w:r>
      </w:del>
    </w:p>
    <w:p w14:paraId="1355AEA4" w14:textId="6FE406B6" w:rsidR="0020061D" w:rsidRDefault="00952F27">
      <w:pPr>
        <w:pStyle w:val="Contents2"/>
        <w:tabs>
          <w:tab w:val="right" w:leader="dot" w:pos="8504"/>
        </w:tabs>
      </w:pPr>
      <w:del w:id="338" w:author="Nelly Wagner" w:date="2017-01-23T19:25:00Z">
        <w:r w:rsidDel="0070187C">
          <w:fldChar w:fldCharType="begin"/>
        </w:r>
        <w:r w:rsidDel="0070187C">
          <w:delInstrText xml:space="preserve"> HYPERLINK \l "__RefHeading___Toc79909_1995552439" \h </w:delInstrText>
        </w:r>
        <w:r w:rsidDel="0070187C">
          <w:fldChar w:fldCharType="separate"/>
        </w:r>
        <w:r w:rsidR="00766C9B" w:rsidDel="0070187C">
          <w:rPr>
            <w:rStyle w:val="IndexLink"/>
            <w:rFonts w:ascii="Arial" w:hAnsi="Arial"/>
            <w:sz w:val="20"/>
            <w:szCs w:val="20"/>
          </w:rPr>
          <w:delText>6.2. Inter-bacterial cooperation and inflammation in disease</w:delText>
        </w:r>
        <w:r w:rsidR="00766C9B" w:rsidDel="0070187C">
          <w:rPr>
            <w:rStyle w:val="IndexLink"/>
            <w:rFonts w:ascii="Arial" w:hAnsi="Arial"/>
            <w:sz w:val="20"/>
            <w:szCs w:val="20"/>
          </w:rPr>
          <w:tab/>
          <w:delText>15</w:delText>
        </w:r>
        <w:r w:rsidDel="0070187C">
          <w:rPr>
            <w:rStyle w:val="IndexLink"/>
            <w:rFonts w:ascii="Arial" w:hAnsi="Arial"/>
            <w:sz w:val="20"/>
            <w:szCs w:val="20"/>
          </w:rPr>
          <w:fldChar w:fldCharType="end"/>
        </w:r>
      </w:del>
      <w:ins w:id="339" w:author="Nelly Wagner" w:date="2017-01-23T19:25:00Z">
        <w:r w:rsidR="0070187C">
          <w:fldChar w:fldCharType="begin"/>
        </w:r>
        <w:r w:rsidR="0070187C">
          <w:instrText xml:space="preserve"> HYPERLINK \l "__RefHeading___Toc79909_1995552439" \h </w:instrText>
        </w:r>
        <w:r w:rsidR="0070187C">
          <w:fldChar w:fldCharType="separate"/>
        </w:r>
        <w:r w:rsidR="0070187C">
          <w:rPr>
            <w:rStyle w:val="IndexLink"/>
            <w:rFonts w:ascii="Arial" w:hAnsi="Arial"/>
            <w:sz w:val="20"/>
            <w:szCs w:val="20"/>
          </w:rPr>
          <w:t>6.2. Inter-bacterial cooperation and inflammation in disease</w:t>
        </w:r>
        <w:r w:rsidR="0070187C">
          <w:rPr>
            <w:rStyle w:val="IndexLink"/>
            <w:rFonts w:ascii="Arial" w:hAnsi="Arial"/>
            <w:sz w:val="20"/>
            <w:szCs w:val="20"/>
          </w:rPr>
          <w:tab/>
          <w:t>1</w:t>
        </w:r>
      </w:ins>
      <w:r w:rsidR="00A151DD">
        <w:rPr>
          <w:rStyle w:val="IndexLink"/>
          <w:rFonts w:ascii="Arial" w:hAnsi="Arial"/>
          <w:sz w:val="20"/>
          <w:szCs w:val="20"/>
        </w:rPr>
        <w:t>47</w:t>
      </w:r>
      <w:ins w:id="340" w:author="Nelly Wagner" w:date="2017-01-23T19:25:00Z">
        <w:r w:rsidR="0070187C">
          <w:rPr>
            <w:rStyle w:val="IndexLink"/>
            <w:rFonts w:ascii="Arial" w:hAnsi="Arial"/>
            <w:sz w:val="20"/>
            <w:szCs w:val="20"/>
          </w:rPr>
          <w:fldChar w:fldCharType="end"/>
        </w:r>
      </w:ins>
      <w:del w:id="341" w:author="Nelly Wagner" w:date="2017-01-23T19:25:00Z">
        <w:r w:rsidR="00766C9B" w:rsidDel="0070187C">
          <w:rPr>
            <w:rFonts w:ascii="Arial" w:hAnsi="Arial"/>
            <w:sz w:val="20"/>
            <w:szCs w:val="20"/>
          </w:rPr>
          <w:delText>1</w:delText>
        </w:r>
      </w:del>
    </w:p>
    <w:p w14:paraId="591997A7" w14:textId="58DEEA1D" w:rsidR="0020061D" w:rsidRDefault="00952F27">
      <w:pPr>
        <w:pStyle w:val="Contents2"/>
        <w:tabs>
          <w:tab w:val="right" w:leader="dot" w:pos="8504"/>
        </w:tabs>
      </w:pPr>
      <w:r>
        <w:fldChar w:fldCharType="begin"/>
      </w:r>
      <w:r>
        <w:instrText xml:space="preserve"> HYPERLINK \l "__RefHeading___Toc79911_1995552439" \h </w:instrText>
      </w:r>
      <w:r>
        <w:fldChar w:fldCharType="separate"/>
      </w:r>
      <w:r w:rsidR="00766C9B">
        <w:rPr>
          <w:rStyle w:val="IndexLink"/>
          <w:rFonts w:ascii="Arial" w:hAnsi="Arial"/>
          <w:sz w:val="20"/>
          <w:szCs w:val="20"/>
        </w:rPr>
        <w:t>6.3. Future</w:t>
      </w:r>
      <w:ins w:id="342" w:author="Nelly Wagner" w:date="2017-01-23T19:25:00Z">
        <w:r w:rsidR="0070187C">
          <w:rPr>
            <w:rStyle w:val="IndexLink"/>
            <w:rFonts w:ascii="Arial" w:hAnsi="Arial"/>
            <w:sz w:val="20"/>
            <w:szCs w:val="20"/>
          </w:rPr>
          <w:t xml:space="preserve"> work and</w:t>
        </w:r>
      </w:ins>
      <w:r w:rsidR="00766C9B">
        <w:rPr>
          <w:rStyle w:val="IndexLink"/>
          <w:rFonts w:ascii="Arial" w:hAnsi="Arial"/>
          <w:sz w:val="20"/>
          <w:szCs w:val="20"/>
        </w:rPr>
        <w:t xml:space="preserve"> directions</w:t>
      </w:r>
      <w:r w:rsidR="00766C9B">
        <w:rPr>
          <w:rStyle w:val="IndexLink"/>
          <w:rFonts w:ascii="Arial" w:hAnsi="Arial"/>
          <w:sz w:val="20"/>
          <w:szCs w:val="20"/>
        </w:rPr>
        <w:tab/>
        <w:t>1</w:t>
      </w:r>
      <w:r>
        <w:rPr>
          <w:rStyle w:val="IndexLink"/>
          <w:rFonts w:ascii="Arial" w:hAnsi="Arial"/>
          <w:sz w:val="20"/>
          <w:szCs w:val="20"/>
        </w:rPr>
        <w:fldChar w:fldCharType="end"/>
      </w:r>
      <w:r w:rsidR="00A151DD">
        <w:rPr>
          <w:rFonts w:ascii="Arial" w:hAnsi="Arial"/>
          <w:sz w:val="20"/>
          <w:szCs w:val="20"/>
        </w:rPr>
        <w:t>49</w:t>
      </w:r>
      <w:del w:id="343" w:author="Nelly Wagner" w:date="2017-01-23T19:26:00Z">
        <w:r w:rsidR="00766C9B" w:rsidDel="0070187C">
          <w:rPr>
            <w:rFonts w:ascii="Arial" w:hAnsi="Arial"/>
            <w:sz w:val="20"/>
            <w:szCs w:val="20"/>
          </w:rPr>
          <w:delText>52</w:delText>
        </w:r>
      </w:del>
    </w:p>
    <w:p w14:paraId="0DD319F1" w14:textId="2208B490" w:rsidR="0070187C" w:rsidRDefault="00952F27">
      <w:pPr>
        <w:pStyle w:val="Contents2"/>
        <w:tabs>
          <w:tab w:val="right" w:leader="dot" w:pos="8504"/>
        </w:tabs>
        <w:rPr>
          <w:ins w:id="344" w:author="Nelly Wagner" w:date="2017-01-23T19:26:00Z"/>
          <w:rFonts w:ascii="Arial" w:hAnsi="Arial"/>
          <w:sz w:val="20"/>
          <w:szCs w:val="20"/>
        </w:rPr>
      </w:pPr>
      <w:r>
        <w:fldChar w:fldCharType="begin"/>
      </w:r>
      <w:r>
        <w:instrText xml:space="preserve"> HYPERLINK \l "__RefHeading___Toc79913_1995552439" \h </w:instrText>
      </w:r>
      <w:r>
        <w:fldChar w:fldCharType="separate"/>
      </w:r>
      <w:r w:rsidR="00766C9B">
        <w:rPr>
          <w:rStyle w:val="IndexLink"/>
          <w:rFonts w:ascii="Arial" w:hAnsi="Arial"/>
          <w:sz w:val="20"/>
          <w:szCs w:val="20"/>
        </w:rPr>
        <w:t>6.4. Concluding remarks</w:t>
      </w:r>
      <w:r w:rsidR="00766C9B">
        <w:rPr>
          <w:rStyle w:val="IndexLink"/>
          <w:rFonts w:ascii="Arial" w:hAnsi="Arial"/>
          <w:sz w:val="20"/>
          <w:szCs w:val="20"/>
        </w:rPr>
        <w:tab/>
        <w:t>1</w:t>
      </w:r>
      <w:r>
        <w:rPr>
          <w:rStyle w:val="IndexLink"/>
          <w:rFonts w:ascii="Arial" w:hAnsi="Arial"/>
          <w:sz w:val="20"/>
          <w:szCs w:val="20"/>
        </w:rPr>
        <w:fldChar w:fldCharType="end"/>
      </w:r>
      <w:r w:rsidR="00A151DD">
        <w:rPr>
          <w:rFonts w:ascii="Arial" w:hAnsi="Arial"/>
          <w:sz w:val="20"/>
          <w:szCs w:val="20"/>
        </w:rPr>
        <w:t>51</w:t>
      </w:r>
    </w:p>
    <w:p w14:paraId="45DBC5D9" w14:textId="1277826C" w:rsidR="0020061D" w:rsidRDefault="00766C9B">
      <w:pPr>
        <w:pStyle w:val="Contents2"/>
        <w:tabs>
          <w:tab w:val="right" w:leader="dot" w:pos="8504"/>
        </w:tabs>
      </w:pPr>
      <w:del w:id="345" w:author="Nelly Wagner" w:date="2017-01-23T19:26:00Z">
        <w:r w:rsidDel="0070187C">
          <w:rPr>
            <w:rFonts w:ascii="Arial" w:hAnsi="Arial"/>
            <w:sz w:val="20"/>
            <w:szCs w:val="20"/>
          </w:rPr>
          <w:delText>53</w:delText>
        </w:r>
      </w:del>
    </w:p>
    <w:p w14:paraId="1B41EA0E" w14:textId="2930111E" w:rsidR="0020061D" w:rsidRDefault="00952F27">
      <w:pPr>
        <w:pStyle w:val="Contents1"/>
        <w:tabs>
          <w:tab w:val="right" w:leader="dot" w:pos="8504"/>
        </w:tabs>
      </w:pPr>
      <w:r>
        <w:fldChar w:fldCharType="begin"/>
      </w:r>
      <w:r>
        <w:instrText xml:space="preserve"> HYPERLINK \l "__RefHeading___Toc101967_40547708" \h </w:instrText>
      </w:r>
      <w:r>
        <w:fldChar w:fldCharType="separate"/>
      </w:r>
      <w:r w:rsidR="00766C9B">
        <w:rPr>
          <w:rStyle w:val="IndexLink"/>
          <w:rFonts w:ascii="Arial" w:hAnsi="Arial"/>
          <w:b/>
          <w:bCs/>
          <w:sz w:val="20"/>
          <w:szCs w:val="20"/>
        </w:rPr>
        <w:t>Chapter 7: References</w:t>
      </w:r>
      <w:r w:rsidR="00766C9B">
        <w:rPr>
          <w:rStyle w:val="IndexLink"/>
          <w:rFonts w:ascii="Arial" w:hAnsi="Arial"/>
          <w:b/>
          <w:bCs/>
          <w:sz w:val="20"/>
          <w:szCs w:val="20"/>
        </w:rPr>
        <w:tab/>
        <w:t>1</w:t>
      </w:r>
      <w:r>
        <w:rPr>
          <w:rStyle w:val="IndexLink"/>
          <w:rFonts w:ascii="Arial" w:hAnsi="Arial"/>
          <w:b/>
          <w:bCs/>
          <w:sz w:val="20"/>
          <w:szCs w:val="20"/>
        </w:rPr>
        <w:fldChar w:fldCharType="end"/>
      </w:r>
      <w:r w:rsidR="00A151DD">
        <w:rPr>
          <w:rFonts w:ascii="Arial" w:hAnsi="Arial"/>
          <w:b/>
          <w:bCs/>
          <w:sz w:val="20"/>
          <w:szCs w:val="20"/>
        </w:rPr>
        <w:t>53</w:t>
      </w:r>
      <w:del w:id="346" w:author="Nelly Wagner" w:date="2017-01-23T19:26:00Z">
        <w:r w:rsidR="00766C9B" w:rsidDel="0070187C">
          <w:rPr>
            <w:rFonts w:ascii="Arial" w:hAnsi="Arial"/>
            <w:b/>
            <w:bCs/>
            <w:sz w:val="20"/>
            <w:szCs w:val="20"/>
          </w:rPr>
          <w:delText>55</w:delText>
        </w:r>
      </w:del>
    </w:p>
    <w:p w14:paraId="4ABCD4DB" w14:textId="77777777" w:rsidR="0020061D" w:rsidRDefault="0020061D">
      <w:pPr>
        <w:pStyle w:val="Contents1"/>
        <w:tabs>
          <w:tab w:val="right" w:leader="dot" w:pos="8504"/>
        </w:tabs>
        <w:rPr>
          <w:rFonts w:ascii="Arial" w:hAnsi="Arial"/>
          <w:sz w:val="20"/>
          <w:szCs w:val="20"/>
        </w:rPr>
      </w:pPr>
    </w:p>
    <w:p w14:paraId="493EB11F" w14:textId="3A86A42F" w:rsidR="0020061D" w:rsidRDefault="00952F27">
      <w:pPr>
        <w:pStyle w:val="Contents1"/>
        <w:tabs>
          <w:tab w:val="right" w:leader="dot" w:pos="8504"/>
        </w:tabs>
      </w:pPr>
      <w:r>
        <w:fldChar w:fldCharType="begin"/>
      </w:r>
      <w:r>
        <w:instrText xml:space="preserve"> HYPERLINK \l "__RefHeading___Toc101969_40547708" \h </w:instrText>
      </w:r>
      <w:r>
        <w:fldChar w:fldCharType="separate"/>
      </w:r>
      <w:r w:rsidR="00766C9B">
        <w:rPr>
          <w:rStyle w:val="IndexLink"/>
          <w:rFonts w:ascii="Arial" w:hAnsi="Arial"/>
          <w:b/>
          <w:bCs/>
          <w:sz w:val="20"/>
          <w:szCs w:val="20"/>
        </w:rPr>
        <w:t xml:space="preserve">Appendix A: Clonal expansion during </w:t>
      </w:r>
      <w:r w:rsidR="00766C9B">
        <w:rPr>
          <w:rStyle w:val="IndexLink"/>
          <w:rFonts w:ascii="Arial" w:hAnsi="Arial"/>
          <w:b/>
          <w:bCs/>
          <w:i/>
          <w:iCs/>
          <w:sz w:val="20"/>
          <w:szCs w:val="20"/>
        </w:rPr>
        <w:t>Staphylococcus aureus</w:t>
      </w:r>
      <w:r w:rsidR="00766C9B">
        <w:rPr>
          <w:rStyle w:val="IndexLink"/>
          <w:rFonts w:ascii="Arial" w:hAnsi="Arial"/>
          <w:b/>
          <w:bCs/>
          <w:sz w:val="20"/>
          <w:szCs w:val="20"/>
        </w:rPr>
        <w:t xml:space="preserve"> infection reveals the effect of antibiotics intervention (publication)</w:t>
      </w:r>
      <w:r w:rsidR="00766C9B">
        <w:rPr>
          <w:rStyle w:val="IndexLink"/>
          <w:rFonts w:ascii="Arial" w:hAnsi="Arial"/>
          <w:b/>
          <w:bCs/>
          <w:sz w:val="20"/>
          <w:szCs w:val="20"/>
        </w:rPr>
        <w:tab/>
        <w:t>1</w:t>
      </w:r>
      <w:r>
        <w:rPr>
          <w:rStyle w:val="IndexLink"/>
          <w:rFonts w:ascii="Arial" w:hAnsi="Arial"/>
          <w:b/>
          <w:bCs/>
          <w:sz w:val="20"/>
          <w:szCs w:val="20"/>
        </w:rPr>
        <w:fldChar w:fldCharType="end"/>
      </w:r>
      <w:ins w:id="347" w:author="Nelly Wagner" w:date="2017-01-23T19:46:00Z">
        <w:r w:rsidR="00696C08">
          <w:rPr>
            <w:rFonts w:ascii="Arial" w:hAnsi="Arial"/>
            <w:b/>
            <w:bCs/>
            <w:sz w:val="20"/>
            <w:szCs w:val="20"/>
          </w:rPr>
          <w:t>7</w:t>
        </w:r>
      </w:ins>
      <w:r w:rsidR="00A151DD">
        <w:rPr>
          <w:rFonts w:ascii="Arial" w:hAnsi="Arial"/>
          <w:b/>
          <w:bCs/>
          <w:sz w:val="20"/>
          <w:szCs w:val="20"/>
        </w:rPr>
        <w:t>0</w:t>
      </w:r>
      <w:del w:id="348" w:author="Nelly Wagner" w:date="2017-01-23T19:46:00Z">
        <w:r w:rsidR="00766C9B" w:rsidDel="003173F7">
          <w:rPr>
            <w:rFonts w:ascii="Arial" w:hAnsi="Arial"/>
            <w:b/>
            <w:bCs/>
            <w:sz w:val="20"/>
            <w:szCs w:val="20"/>
          </w:rPr>
          <w:delText>68</w:delText>
        </w:r>
      </w:del>
    </w:p>
    <w:p w14:paraId="051DCAC2" w14:textId="77777777" w:rsidR="0020061D" w:rsidRDefault="0020061D">
      <w:pPr>
        <w:pStyle w:val="Contents1"/>
        <w:tabs>
          <w:tab w:val="right" w:leader="dot" w:pos="8504"/>
        </w:tabs>
      </w:pPr>
    </w:p>
    <w:p w14:paraId="62F81571" w14:textId="047E02B2" w:rsidR="0020061D" w:rsidRDefault="00766C9B">
      <w:pPr>
        <w:pStyle w:val="Contents1"/>
        <w:tabs>
          <w:tab w:val="right" w:leader="dot" w:pos="8504"/>
        </w:tabs>
        <w:rPr>
          <w:rFonts w:ascii="Arial" w:hAnsi="Arial"/>
          <w:b/>
          <w:bCs/>
          <w:sz w:val="20"/>
          <w:szCs w:val="20"/>
        </w:rPr>
      </w:pPr>
      <w:r>
        <w:rPr>
          <w:rFonts w:ascii="Arial" w:hAnsi="Arial"/>
          <w:b/>
          <w:bCs/>
          <w:sz w:val="20"/>
          <w:szCs w:val="20"/>
        </w:rPr>
        <w:t>Appendix B: Observation of n</w:t>
      </w:r>
      <w:bookmarkStart w:id="349" w:name="_Toc345581943280718"/>
      <w:bookmarkStart w:id="350" w:name="_Toc357557332280719"/>
      <w:r>
        <w:rPr>
          <w:rFonts w:ascii="Arial" w:hAnsi="Arial"/>
          <w:b/>
          <w:bCs/>
          <w:sz w:val="20"/>
          <w:szCs w:val="20"/>
        </w:rPr>
        <w:t>eutrophils extracellular trap</w:t>
      </w:r>
      <w:bookmarkEnd w:id="349"/>
      <w:bookmarkEnd w:id="350"/>
      <w:r>
        <w:rPr>
          <w:rFonts w:ascii="Arial" w:hAnsi="Arial"/>
          <w:b/>
          <w:bCs/>
          <w:sz w:val="20"/>
          <w:szCs w:val="20"/>
        </w:rPr>
        <w:t xml:space="preserve"> (NET) formation </w:t>
      </w:r>
      <w:r>
        <w:rPr>
          <w:rFonts w:ascii="Arial" w:hAnsi="Arial"/>
          <w:b/>
          <w:bCs/>
          <w:i/>
          <w:iCs/>
          <w:sz w:val="20"/>
          <w:szCs w:val="20"/>
        </w:rPr>
        <w:t>in vivo</w:t>
      </w:r>
      <w:r>
        <w:rPr>
          <w:rFonts w:ascii="Arial" w:hAnsi="Arial"/>
          <w:b/>
          <w:bCs/>
          <w:sz w:val="20"/>
          <w:szCs w:val="20"/>
        </w:rPr>
        <w:tab/>
        <w:t>2</w:t>
      </w:r>
      <w:r w:rsidR="00A151DD">
        <w:rPr>
          <w:rFonts w:ascii="Arial" w:hAnsi="Arial"/>
          <w:b/>
          <w:bCs/>
          <w:sz w:val="20"/>
          <w:szCs w:val="20"/>
        </w:rPr>
        <w:t>04</w:t>
      </w:r>
      <w:del w:id="351" w:author="Nelly Wagner" w:date="2017-01-23T19:40:00Z">
        <w:r w:rsidDel="0057706F">
          <w:rPr>
            <w:rFonts w:ascii="Arial" w:hAnsi="Arial"/>
            <w:b/>
            <w:bCs/>
            <w:sz w:val="20"/>
            <w:szCs w:val="20"/>
          </w:rPr>
          <w:delText>02</w:delText>
        </w:r>
      </w:del>
    </w:p>
    <w:p w14:paraId="625B8D41" w14:textId="77777777" w:rsidR="0020061D" w:rsidRDefault="0020061D">
      <w:pPr>
        <w:pStyle w:val="Contents1"/>
        <w:tabs>
          <w:tab w:val="right" w:leader="dot" w:pos="8504"/>
        </w:tabs>
        <w:rPr>
          <w:rFonts w:ascii="Arial" w:hAnsi="Arial"/>
          <w:sz w:val="20"/>
          <w:szCs w:val="20"/>
        </w:rPr>
      </w:pPr>
    </w:p>
    <w:p w14:paraId="6D46E475" w14:textId="65792993" w:rsidR="0020061D" w:rsidRDefault="00766C9B">
      <w:pPr>
        <w:pStyle w:val="Contents1"/>
        <w:tabs>
          <w:tab w:val="right" w:leader="dot" w:pos="8504"/>
        </w:tabs>
        <w:rPr>
          <w:rFonts w:ascii="Arial" w:hAnsi="Arial"/>
          <w:sz w:val="20"/>
          <w:szCs w:val="20"/>
        </w:rPr>
      </w:pPr>
      <w:r>
        <w:rPr>
          <w:rFonts w:ascii="Arial" w:hAnsi="Arial"/>
          <w:sz w:val="20"/>
          <w:szCs w:val="20"/>
        </w:rPr>
        <w:t>B1. Introduction</w:t>
      </w:r>
      <w:r>
        <w:rPr>
          <w:rFonts w:ascii="Arial" w:hAnsi="Arial"/>
          <w:sz w:val="20"/>
          <w:szCs w:val="20"/>
        </w:rPr>
        <w:tab/>
        <w:t>2</w:t>
      </w:r>
      <w:r w:rsidR="00A151DD">
        <w:rPr>
          <w:rFonts w:ascii="Arial" w:hAnsi="Arial"/>
          <w:sz w:val="20"/>
          <w:szCs w:val="20"/>
        </w:rPr>
        <w:t>04</w:t>
      </w:r>
      <w:del w:id="352" w:author="Nelly Wagner" w:date="2017-01-23T19:40:00Z">
        <w:r w:rsidDel="0057706F">
          <w:rPr>
            <w:rFonts w:ascii="Arial" w:hAnsi="Arial"/>
            <w:sz w:val="20"/>
            <w:szCs w:val="20"/>
          </w:rPr>
          <w:delText>02</w:delText>
        </w:r>
      </w:del>
    </w:p>
    <w:p w14:paraId="53B74148" w14:textId="77777777" w:rsidR="0020061D" w:rsidRDefault="0020061D">
      <w:pPr>
        <w:pStyle w:val="Contents1"/>
        <w:tabs>
          <w:tab w:val="right" w:leader="dot" w:pos="8504"/>
        </w:tabs>
        <w:rPr>
          <w:rFonts w:ascii="Arial" w:hAnsi="Arial"/>
          <w:sz w:val="20"/>
          <w:szCs w:val="20"/>
        </w:rPr>
      </w:pPr>
    </w:p>
    <w:p w14:paraId="38504CD6" w14:textId="5AB997BE" w:rsidR="0020061D" w:rsidRDefault="00766C9B">
      <w:pPr>
        <w:pStyle w:val="Contents1"/>
        <w:tabs>
          <w:tab w:val="right" w:leader="dot" w:pos="8504"/>
        </w:tabs>
        <w:rPr>
          <w:rFonts w:ascii="Arial" w:hAnsi="Arial"/>
          <w:sz w:val="20"/>
          <w:szCs w:val="20"/>
        </w:rPr>
      </w:pPr>
      <w:r>
        <w:rPr>
          <w:rFonts w:ascii="Arial" w:hAnsi="Arial"/>
          <w:sz w:val="20"/>
          <w:szCs w:val="20"/>
        </w:rPr>
        <w:t>B2. Results</w:t>
      </w:r>
      <w:r>
        <w:rPr>
          <w:rFonts w:ascii="Arial" w:hAnsi="Arial"/>
          <w:sz w:val="20"/>
          <w:szCs w:val="20"/>
        </w:rPr>
        <w:tab/>
        <w:t>2</w:t>
      </w:r>
      <w:r w:rsidR="00A151DD">
        <w:rPr>
          <w:rFonts w:ascii="Arial" w:hAnsi="Arial"/>
          <w:sz w:val="20"/>
          <w:szCs w:val="20"/>
        </w:rPr>
        <w:t>05</w:t>
      </w:r>
      <w:del w:id="353" w:author="Nelly Wagner" w:date="2017-01-23T19:40:00Z">
        <w:r w:rsidDel="0057706F">
          <w:rPr>
            <w:rFonts w:ascii="Arial" w:hAnsi="Arial"/>
            <w:sz w:val="20"/>
            <w:szCs w:val="20"/>
          </w:rPr>
          <w:delText>03</w:delText>
        </w:r>
      </w:del>
    </w:p>
    <w:p w14:paraId="7BA073DF" w14:textId="77777777" w:rsidR="0020061D" w:rsidRDefault="0020061D">
      <w:pPr>
        <w:pStyle w:val="Contents1"/>
        <w:tabs>
          <w:tab w:val="right" w:leader="dot" w:pos="8504"/>
        </w:tabs>
        <w:rPr>
          <w:rFonts w:ascii="Arial" w:hAnsi="Arial"/>
          <w:sz w:val="20"/>
          <w:szCs w:val="20"/>
        </w:rPr>
      </w:pPr>
    </w:p>
    <w:p w14:paraId="558A32D0" w14:textId="5E372053" w:rsidR="0020061D" w:rsidRDefault="00766C9B">
      <w:pPr>
        <w:pStyle w:val="Contents1"/>
        <w:tabs>
          <w:tab w:val="right" w:leader="dot" w:pos="8504"/>
        </w:tabs>
        <w:rPr>
          <w:rFonts w:ascii="Arial" w:hAnsi="Arial"/>
          <w:sz w:val="20"/>
          <w:szCs w:val="20"/>
        </w:rPr>
      </w:pPr>
      <w:r>
        <w:rPr>
          <w:rFonts w:ascii="Arial" w:hAnsi="Arial"/>
          <w:sz w:val="20"/>
          <w:szCs w:val="20"/>
        </w:rPr>
        <w:t>B2.1. Generation of the transgenic lines</w:t>
      </w:r>
      <w:r>
        <w:rPr>
          <w:rFonts w:ascii="Arial" w:hAnsi="Arial"/>
          <w:sz w:val="20"/>
          <w:szCs w:val="20"/>
        </w:rPr>
        <w:tab/>
        <w:t>2</w:t>
      </w:r>
      <w:r w:rsidR="00A151DD">
        <w:rPr>
          <w:rFonts w:ascii="Arial" w:hAnsi="Arial"/>
          <w:sz w:val="20"/>
          <w:szCs w:val="20"/>
        </w:rPr>
        <w:t>05</w:t>
      </w:r>
      <w:del w:id="354" w:author="Nelly Wagner" w:date="2017-01-23T19:40:00Z">
        <w:r w:rsidDel="0057706F">
          <w:rPr>
            <w:rFonts w:ascii="Arial" w:hAnsi="Arial"/>
            <w:sz w:val="20"/>
            <w:szCs w:val="20"/>
          </w:rPr>
          <w:delText>03</w:delText>
        </w:r>
      </w:del>
    </w:p>
    <w:p w14:paraId="31CC38B2" w14:textId="18617339" w:rsidR="0020061D" w:rsidRDefault="00766C9B">
      <w:pPr>
        <w:pStyle w:val="Contents1"/>
        <w:tabs>
          <w:tab w:val="right" w:leader="dot" w:pos="8504"/>
        </w:tabs>
        <w:rPr>
          <w:rFonts w:ascii="Arial" w:hAnsi="Arial"/>
          <w:sz w:val="20"/>
          <w:szCs w:val="20"/>
        </w:rPr>
      </w:pPr>
      <w:r>
        <w:rPr>
          <w:rFonts w:ascii="Arial" w:hAnsi="Arial"/>
          <w:sz w:val="20"/>
          <w:szCs w:val="20"/>
        </w:rPr>
        <w:t xml:space="preserve">     B2.1.1. Fluorescent histone transgene</w:t>
      </w:r>
      <w:r>
        <w:rPr>
          <w:rFonts w:ascii="Arial" w:hAnsi="Arial"/>
          <w:sz w:val="20"/>
          <w:szCs w:val="20"/>
        </w:rPr>
        <w:tab/>
        <w:t>2</w:t>
      </w:r>
      <w:r w:rsidR="00A151DD">
        <w:rPr>
          <w:rFonts w:ascii="Arial" w:hAnsi="Arial"/>
          <w:sz w:val="20"/>
          <w:szCs w:val="20"/>
        </w:rPr>
        <w:t>05</w:t>
      </w:r>
      <w:del w:id="355" w:author="Nelly Wagner" w:date="2017-01-23T19:40:00Z">
        <w:r w:rsidDel="0057706F">
          <w:rPr>
            <w:rFonts w:ascii="Arial" w:hAnsi="Arial"/>
            <w:sz w:val="20"/>
            <w:szCs w:val="20"/>
          </w:rPr>
          <w:delText>03</w:delText>
        </w:r>
      </w:del>
    </w:p>
    <w:p w14:paraId="02A7C40F" w14:textId="7E5B82B9" w:rsidR="0020061D" w:rsidRDefault="00766C9B">
      <w:pPr>
        <w:pStyle w:val="Contents1"/>
        <w:tabs>
          <w:tab w:val="right" w:leader="dot" w:pos="8504"/>
        </w:tabs>
        <w:rPr>
          <w:rFonts w:ascii="Arial" w:hAnsi="Arial"/>
          <w:sz w:val="20"/>
          <w:szCs w:val="20"/>
        </w:rPr>
      </w:pPr>
      <w:r>
        <w:rPr>
          <w:rFonts w:ascii="Arial" w:hAnsi="Arial"/>
          <w:sz w:val="20"/>
          <w:szCs w:val="20"/>
        </w:rPr>
        <w:t xml:space="preserve">     B2.1.2. Fluorescent myeloperoxidase transgene</w:t>
      </w:r>
      <w:r>
        <w:rPr>
          <w:rFonts w:ascii="Arial" w:hAnsi="Arial"/>
          <w:sz w:val="20"/>
          <w:szCs w:val="20"/>
        </w:rPr>
        <w:tab/>
        <w:t>2</w:t>
      </w:r>
      <w:r w:rsidR="00A151DD">
        <w:rPr>
          <w:rFonts w:ascii="Arial" w:hAnsi="Arial"/>
          <w:sz w:val="20"/>
          <w:szCs w:val="20"/>
        </w:rPr>
        <w:t>06</w:t>
      </w:r>
      <w:del w:id="356" w:author="Nelly Wagner" w:date="2017-01-23T19:42:00Z">
        <w:r w:rsidDel="003173F7">
          <w:rPr>
            <w:rFonts w:ascii="Arial" w:hAnsi="Arial"/>
            <w:sz w:val="20"/>
            <w:szCs w:val="20"/>
          </w:rPr>
          <w:delText>04</w:delText>
        </w:r>
      </w:del>
    </w:p>
    <w:p w14:paraId="79191A2F" w14:textId="570C744C" w:rsidR="0020061D" w:rsidRDefault="00766C9B">
      <w:pPr>
        <w:pStyle w:val="Contents1"/>
        <w:tabs>
          <w:tab w:val="right" w:leader="dot" w:pos="8504"/>
        </w:tabs>
        <w:rPr>
          <w:rFonts w:ascii="Arial" w:hAnsi="Arial"/>
          <w:sz w:val="20"/>
          <w:szCs w:val="20"/>
        </w:rPr>
      </w:pPr>
      <w:r>
        <w:rPr>
          <w:rFonts w:ascii="Arial" w:hAnsi="Arial"/>
          <w:sz w:val="20"/>
          <w:szCs w:val="20"/>
        </w:rPr>
        <w:t xml:space="preserve">     B2.1.3. Fluorescent neutrophil elastase transgene</w:t>
      </w:r>
      <w:r>
        <w:rPr>
          <w:rFonts w:ascii="Arial" w:hAnsi="Arial"/>
          <w:sz w:val="20"/>
          <w:szCs w:val="20"/>
        </w:rPr>
        <w:tab/>
        <w:t>2</w:t>
      </w:r>
      <w:r w:rsidR="00A151DD">
        <w:rPr>
          <w:rFonts w:ascii="Arial" w:hAnsi="Arial"/>
          <w:sz w:val="20"/>
          <w:szCs w:val="20"/>
        </w:rPr>
        <w:t>12</w:t>
      </w:r>
      <w:del w:id="357" w:author="Nelly Wagner" w:date="2017-01-23T19:42:00Z">
        <w:r w:rsidDel="003173F7">
          <w:rPr>
            <w:rFonts w:ascii="Arial" w:hAnsi="Arial"/>
            <w:sz w:val="20"/>
            <w:szCs w:val="20"/>
          </w:rPr>
          <w:delText>10</w:delText>
        </w:r>
      </w:del>
    </w:p>
    <w:p w14:paraId="530E79C2" w14:textId="6BCFCEA1" w:rsidR="0020061D" w:rsidRDefault="00766C9B">
      <w:pPr>
        <w:pStyle w:val="Contents1"/>
        <w:tabs>
          <w:tab w:val="right" w:leader="dot" w:pos="8504"/>
        </w:tabs>
        <w:rPr>
          <w:rFonts w:ascii="Arial" w:hAnsi="Arial"/>
          <w:sz w:val="20"/>
          <w:szCs w:val="20"/>
        </w:rPr>
      </w:pPr>
      <w:r>
        <w:rPr>
          <w:rFonts w:ascii="Arial" w:hAnsi="Arial"/>
          <w:sz w:val="20"/>
          <w:szCs w:val="20"/>
        </w:rPr>
        <w:t xml:space="preserve">B2.2. Observation of NETs </w:t>
      </w:r>
      <w:r>
        <w:rPr>
          <w:rFonts w:ascii="Arial" w:hAnsi="Arial"/>
          <w:i/>
          <w:iCs/>
          <w:sz w:val="20"/>
          <w:szCs w:val="20"/>
        </w:rPr>
        <w:t>in vivo</w:t>
      </w:r>
      <w:r>
        <w:rPr>
          <w:rFonts w:ascii="Arial" w:hAnsi="Arial"/>
          <w:sz w:val="20"/>
          <w:szCs w:val="20"/>
        </w:rPr>
        <w:tab/>
        <w:t>2</w:t>
      </w:r>
      <w:r w:rsidR="00A151DD">
        <w:rPr>
          <w:rFonts w:ascii="Arial" w:hAnsi="Arial"/>
          <w:sz w:val="20"/>
          <w:szCs w:val="20"/>
        </w:rPr>
        <w:t>15</w:t>
      </w:r>
      <w:del w:id="358" w:author="Nelly Wagner" w:date="2017-01-23T19:42:00Z">
        <w:r w:rsidDel="003173F7">
          <w:rPr>
            <w:rFonts w:ascii="Arial" w:hAnsi="Arial"/>
            <w:sz w:val="20"/>
            <w:szCs w:val="20"/>
          </w:rPr>
          <w:delText>13</w:delText>
        </w:r>
      </w:del>
    </w:p>
    <w:p w14:paraId="6D61DB9E" w14:textId="77777777" w:rsidR="0020061D" w:rsidRDefault="0020061D">
      <w:pPr>
        <w:pStyle w:val="Contents1"/>
        <w:tabs>
          <w:tab w:val="right" w:leader="dot" w:pos="8504"/>
        </w:tabs>
        <w:rPr>
          <w:rFonts w:ascii="Arial" w:hAnsi="Arial"/>
          <w:sz w:val="20"/>
          <w:szCs w:val="20"/>
        </w:rPr>
      </w:pPr>
    </w:p>
    <w:p w14:paraId="5E333BED" w14:textId="51D9FB1D" w:rsidR="0020061D" w:rsidRDefault="00766C9B">
      <w:pPr>
        <w:pStyle w:val="Contents1"/>
        <w:tabs>
          <w:tab w:val="right" w:leader="dot" w:pos="8504"/>
        </w:tabs>
        <w:rPr>
          <w:rFonts w:ascii="Arial" w:hAnsi="Arial"/>
          <w:sz w:val="20"/>
          <w:szCs w:val="20"/>
        </w:rPr>
      </w:pPr>
      <w:r>
        <w:rPr>
          <w:rFonts w:ascii="Arial" w:hAnsi="Arial"/>
          <w:sz w:val="20"/>
          <w:szCs w:val="20"/>
        </w:rPr>
        <w:t>B3. Discussion</w:t>
      </w:r>
      <w:r>
        <w:rPr>
          <w:rFonts w:ascii="Arial" w:hAnsi="Arial"/>
          <w:sz w:val="20"/>
          <w:szCs w:val="20"/>
        </w:rPr>
        <w:tab/>
        <w:t>2</w:t>
      </w:r>
      <w:r w:rsidR="00A151DD">
        <w:rPr>
          <w:rFonts w:ascii="Arial" w:hAnsi="Arial"/>
          <w:sz w:val="20"/>
          <w:szCs w:val="20"/>
        </w:rPr>
        <w:t>16</w:t>
      </w:r>
      <w:del w:id="359" w:author="Nelly Wagner" w:date="2017-01-23T19:42:00Z">
        <w:r w:rsidDel="003173F7">
          <w:rPr>
            <w:rFonts w:ascii="Arial" w:hAnsi="Arial"/>
            <w:sz w:val="20"/>
            <w:szCs w:val="20"/>
          </w:rPr>
          <w:delText>14</w:delText>
        </w:r>
      </w:del>
    </w:p>
    <w:p w14:paraId="6E8ED2EE" w14:textId="77777777" w:rsidR="0020061D" w:rsidRDefault="0020061D">
      <w:pPr>
        <w:pStyle w:val="Contents1"/>
        <w:tabs>
          <w:tab w:val="right" w:leader="dot" w:pos="8504"/>
        </w:tabs>
        <w:rPr>
          <w:rFonts w:ascii="Arial" w:hAnsi="Arial"/>
          <w:sz w:val="20"/>
          <w:szCs w:val="20"/>
        </w:rPr>
      </w:pPr>
    </w:p>
    <w:p w14:paraId="783EDA83" w14:textId="37345973" w:rsidR="0020061D" w:rsidRDefault="00766C9B">
      <w:pPr>
        <w:pStyle w:val="Contents1"/>
        <w:tabs>
          <w:tab w:val="right" w:leader="dot" w:pos="8504"/>
        </w:tabs>
        <w:rPr>
          <w:rFonts w:ascii="Arial" w:hAnsi="Arial"/>
          <w:sz w:val="20"/>
          <w:szCs w:val="20"/>
        </w:rPr>
      </w:pPr>
      <w:r>
        <w:rPr>
          <w:rFonts w:ascii="Arial" w:hAnsi="Arial"/>
          <w:sz w:val="20"/>
          <w:szCs w:val="20"/>
        </w:rPr>
        <w:t>B4. References</w:t>
      </w:r>
      <w:r>
        <w:rPr>
          <w:rFonts w:ascii="Arial" w:hAnsi="Arial"/>
          <w:sz w:val="20"/>
          <w:szCs w:val="20"/>
        </w:rPr>
        <w:tab/>
      </w:r>
      <w:del w:id="360" w:author="Nelly Wagner" w:date="2017-01-23T19:43:00Z">
        <w:r w:rsidDel="003173F7">
          <w:rPr>
            <w:rFonts w:ascii="Arial" w:hAnsi="Arial"/>
            <w:sz w:val="20"/>
            <w:szCs w:val="20"/>
          </w:rPr>
          <w:delText>221</w:delText>
        </w:r>
      </w:del>
      <w:ins w:id="361" w:author="Nelly Wagner" w:date="2017-01-23T19:43:00Z">
        <w:r w:rsidR="003173F7">
          <w:rPr>
            <w:rFonts w:ascii="Arial" w:hAnsi="Arial"/>
            <w:sz w:val="20"/>
            <w:szCs w:val="20"/>
          </w:rPr>
          <w:t>2</w:t>
        </w:r>
      </w:ins>
      <w:r w:rsidR="00A151DD">
        <w:rPr>
          <w:rFonts w:ascii="Arial" w:hAnsi="Arial"/>
          <w:sz w:val="20"/>
          <w:szCs w:val="20"/>
        </w:rPr>
        <w:t>23</w:t>
      </w:r>
      <w:r>
        <w:fldChar w:fldCharType="end"/>
      </w:r>
    </w:p>
    <w:p w14:paraId="1E51BCB7" w14:textId="77777777" w:rsidR="0020061D" w:rsidRDefault="00766C9B">
      <w:pPr>
        <w:pStyle w:val="IllustrationIndexHeading"/>
        <w:rPr>
          <w:rFonts w:ascii="Arial" w:hAnsi="Arial"/>
          <w:b/>
          <w:bCs/>
        </w:rPr>
      </w:pPr>
      <w:r>
        <w:rPr>
          <w:rFonts w:ascii="Arial" w:hAnsi="Arial"/>
          <w:b/>
          <w:bCs/>
        </w:rPr>
        <w:t>List of figures</w:t>
      </w:r>
    </w:p>
    <w:p w14:paraId="40C18C53" w14:textId="77777777"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1.1. </w:t>
      </w:r>
      <w:r>
        <w:rPr>
          <w:rFonts w:ascii="Arial" w:hAnsi="Arial"/>
          <w:sz w:val="20"/>
          <w:szCs w:val="20"/>
        </w:rPr>
        <w:t xml:space="preserve">Structure of an abscess formed by </w:t>
      </w:r>
      <w:r>
        <w:rPr>
          <w:rFonts w:ascii="Arial" w:hAnsi="Arial"/>
          <w:i/>
          <w:iCs/>
          <w:sz w:val="20"/>
          <w:szCs w:val="20"/>
        </w:rPr>
        <w:t>S. aureus</w:t>
      </w:r>
      <w:r>
        <w:rPr>
          <w:rFonts w:ascii="Arial" w:hAnsi="Arial"/>
          <w:sz w:val="20"/>
          <w:szCs w:val="20"/>
        </w:rPr>
        <w:tab/>
        <w:t>4</w:t>
      </w:r>
    </w:p>
    <w:p w14:paraId="3E0216FB" w14:textId="6B572A0B"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1.4. </w:t>
      </w:r>
      <w:r>
        <w:rPr>
          <w:rFonts w:ascii="Arial" w:hAnsi="Arial"/>
          <w:sz w:val="20"/>
          <w:szCs w:val="20"/>
        </w:rPr>
        <w:t>The n</w:t>
      </w:r>
      <w:r w:rsidR="001A2AE3">
        <w:rPr>
          <w:rFonts w:ascii="Arial" w:hAnsi="Arial"/>
          <w:sz w:val="20"/>
          <w:szCs w:val="20"/>
        </w:rPr>
        <w:t>eutrophil effector mechanisms.</w:t>
      </w:r>
      <w:r w:rsidR="001A2AE3">
        <w:rPr>
          <w:rFonts w:ascii="Arial" w:hAnsi="Arial"/>
          <w:sz w:val="20"/>
          <w:szCs w:val="20"/>
        </w:rPr>
        <w:tab/>
        <w:t>16</w:t>
      </w:r>
      <w:del w:id="362" w:author="Nelly Wagner" w:date="2017-01-23T18:54:00Z">
        <w:r w:rsidDel="00536B99">
          <w:rPr>
            <w:rFonts w:ascii="Arial" w:hAnsi="Arial"/>
            <w:sz w:val="20"/>
            <w:szCs w:val="20"/>
          </w:rPr>
          <w:delText>0</w:delText>
        </w:r>
      </w:del>
    </w:p>
    <w:p w14:paraId="2BBAE60C" w14:textId="786FB38D" w:rsidR="0020061D" w:rsidRDefault="0070187C">
      <w:pPr>
        <w:pStyle w:val="Contents1"/>
        <w:tabs>
          <w:tab w:val="right" w:leader="dot" w:pos="8504"/>
        </w:tabs>
        <w:rPr>
          <w:rFonts w:ascii="Arial" w:hAnsi="Arial"/>
          <w:sz w:val="20"/>
          <w:szCs w:val="20"/>
        </w:rPr>
      </w:pPr>
      <w:ins w:id="363" w:author="Nelly Wagner" w:date="2017-01-23T19:28:00Z">
        <w:r w:rsidRPr="0070187C">
          <w:rPr>
            <w:rFonts w:ascii="Arial" w:hAnsi="Arial"/>
            <w:b/>
            <w:sz w:val="20"/>
            <w:szCs w:val="20"/>
            <w:rPrChange w:id="364" w:author="Nelly Wagner" w:date="2017-01-23T19:28:00Z">
              <w:rPr>
                <w:rFonts w:ascii="Arial" w:hAnsi="Arial"/>
                <w:sz w:val="20"/>
                <w:szCs w:val="20"/>
              </w:rPr>
            </w:rPrChange>
          </w:rPr>
          <w:t xml:space="preserve">Figure 1.8. </w:t>
        </w:r>
        <w:r w:rsidRPr="0070187C">
          <w:rPr>
            <w:rFonts w:ascii="Arial" w:hAnsi="Arial"/>
            <w:sz w:val="20"/>
            <w:szCs w:val="20"/>
          </w:rPr>
          <w:t xml:space="preserve">Factors that potentially influence the stochastic clonal expansion of </w:t>
        </w:r>
        <w:r w:rsidRPr="0070187C">
          <w:rPr>
            <w:rFonts w:ascii="Arial" w:hAnsi="Arial"/>
            <w:i/>
            <w:sz w:val="20"/>
            <w:szCs w:val="20"/>
            <w:rPrChange w:id="365" w:author="Nelly Wagner" w:date="2017-01-23T19:28:00Z">
              <w:rPr>
                <w:rFonts w:ascii="Arial" w:hAnsi="Arial"/>
                <w:sz w:val="20"/>
                <w:szCs w:val="20"/>
              </w:rPr>
            </w:rPrChange>
          </w:rPr>
          <w:t>S. aureus</w:t>
        </w:r>
        <w:r w:rsidR="00696C08">
          <w:rPr>
            <w:rFonts w:ascii="Arial" w:hAnsi="Arial"/>
            <w:sz w:val="20"/>
            <w:szCs w:val="20"/>
          </w:rPr>
          <w:t>…...</w:t>
        </w:r>
      </w:ins>
      <w:r w:rsidR="001A2AE3">
        <w:rPr>
          <w:rFonts w:ascii="Arial" w:hAnsi="Arial"/>
          <w:sz w:val="20"/>
          <w:szCs w:val="20"/>
        </w:rPr>
        <w:t>29</w:t>
      </w:r>
      <w:del w:id="366" w:author="Nelly Wagner" w:date="2017-01-23T19:27:00Z">
        <w:r w:rsidR="00766C9B" w:rsidDel="0070187C">
          <w:rPr>
            <w:rFonts w:ascii="Arial" w:hAnsi="Arial"/>
            <w:sz w:val="20"/>
            <w:szCs w:val="20"/>
          </w:rPr>
          <w:delText>30</w:delText>
        </w:r>
      </w:del>
    </w:p>
    <w:p w14:paraId="3C183207" w14:textId="77777777" w:rsidR="0020061D" w:rsidRDefault="0020061D">
      <w:pPr>
        <w:pStyle w:val="Contents1"/>
        <w:tabs>
          <w:tab w:val="right" w:leader="dot" w:pos="8504"/>
        </w:tabs>
        <w:rPr>
          <w:rFonts w:ascii="Arial" w:hAnsi="Arial"/>
          <w:sz w:val="20"/>
          <w:szCs w:val="20"/>
        </w:rPr>
      </w:pPr>
    </w:p>
    <w:p w14:paraId="0743FDF4" w14:textId="68B6F311"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 </w:t>
      </w:r>
      <w:r>
        <w:rPr>
          <w:rFonts w:ascii="Arial" w:eastAsia="Arial" w:hAnsi="Arial" w:cs="Arial"/>
          <w:color w:val="000000"/>
          <w:sz w:val="20"/>
          <w:szCs w:val="20"/>
        </w:rPr>
        <w:t>Survival of non-infected zebrafish embryos in embryo water containing erythromycin, tetracycline and kanamycin and their respective solvents</w:t>
      </w:r>
      <w:r>
        <w:rPr>
          <w:rFonts w:ascii="Arial" w:hAnsi="Arial"/>
          <w:sz w:val="20"/>
          <w:szCs w:val="20"/>
        </w:rPr>
        <w:tab/>
      </w:r>
      <w:r w:rsidR="001A2AE3">
        <w:rPr>
          <w:rFonts w:ascii="Arial" w:hAnsi="Arial"/>
          <w:sz w:val="20"/>
          <w:szCs w:val="20"/>
        </w:rPr>
        <w:t>53</w:t>
      </w:r>
      <w:del w:id="367" w:author="Nelly Wagner" w:date="2017-01-23T19:28:00Z">
        <w:r w:rsidDel="0070187C">
          <w:rPr>
            <w:rFonts w:ascii="Arial" w:hAnsi="Arial"/>
            <w:sz w:val="20"/>
            <w:szCs w:val="20"/>
          </w:rPr>
          <w:delText>56</w:delText>
        </w:r>
      </w:del>
    </w:p>
    <w:p w14:paraId="56723116" w14:textId="7B4552D9" w:rsidR="0020061D" w:rsidRDefault="00766C9B">
      <w:pPr>
        <w:pStyle w:val="Contents1"/>
        <w:tabs>
          <w:tab w:val="right" w:leader="dot" w:pos="8504"/>
        </w:tabs>
        <w:rPr>
          <w:rFonts w:ascii="Arial" w:hAnsi="Arial"/>
          <w:sz w:val="20"/>
          <w:szCs w:val="20"/>
        </w:rPr>
      </w:pPr>
      <w:r>
        <w:rPr>
          <w:rFonts w:ascii="Arial" w:eastAsia="Arial" w:hAnsi="Arial" w:cs="Arial"/>
          <w:b/>
          <w:bCs/>
          <w:sz w:val="20"/>
          <w:szCs w:val="20"/>
        </w:rPr>
        <w:t xml:space="preserve">Figure 3.2. </w:t>
      </w:r>
      <w:r>
        <w:rPr>
          <w:rFonts w:ascii="Arial" w:eastAsia="Arial" w:hAnsi="Arial" w:cs="Arial"/>
          <w:sz w:val="20"/>
          <w:szCs w:val="20"/>
        </w:rPr>
        <w:t>Survival of non-infected zebrafish embryos in embryo water containing erythromycin and tetracycline</w:t>
      </w:r>
      <w:r>
        <w:rPr>
          <w:rFonts w:ascii="Arial" w:hAnsi="Arial"/>
          <w:sz w:val="20"/>
          <w:szCs w:val="20"/>
        </w:rPr>
        <w:tab/>
      </w:r>
      <w:r w:rsidR="001A2AE3">
        <w:rPr>
          <w:rFonts w:ascii="Arial" w:hAnsi="Arial"/>
          <w:sz w:val="20"/>
          <w:szCs w:val="20"/>
        </w:rPr>
        <w:t>54</w:t>
      </w:r>
      <w:del w:id="368" w:author="Nelly Wagner" w:date="2017-01-23T19:28:00Z">
        <w:r w:rsidDel="0070187C">
          <w:rPr>
            <w:rFonts w:ascii="Arial" w:hAnsi="Arial"/>
            <w:sz w:val="20"/>
            <w:szCs w:val="20"/>
          </w:rPr>
          <w:delText>57</w:delText>
        </w:r>
      </w:del>
    </w:p>
    <w:p w14:paraId="75D202B7" w14:textId="326060B9" w:rsidR="0020061D" w:rsidRDefault="00766C9B">
      <w:pPr>
        <w:pStyle w:val="Contents1"/>
        <w:tabs>
          <w:tab w:val="right" w:leader="dot" w:pos="8504"/>
        </w:tabs>
        <w:rPr>
          <w:rFonts w:ascii="Arial" w:hAnsi="Arial"/>
          <w:sz w:val="20"/>
          <w:szCs w:val="20"/>
        </w:rPr>
      </w:pPr>
      <w:r>
        <w:rPr>
          <w:rFonts w:ascii="Arial" w:eastAsia="Arial" w:hAnsi="Arial" w:cs="Arial"/>
          <w:b/>
          <w:bCs/>
          <w:sz w:val="20"/>
          <w:szCs w:val="20"/>
        </w:rPr>
        <w:lastRenderedPageBreak/>
        <w:t xml:space="preserve">Figure 3.3. </w:t>
      </w:r>
      <w:r>
        <w:rPr>
          <w:rFonts w:ascii="Arial" w:eastAsia="Arial" w:hAnsi="Arial" w:cs="Arial"/>
          <w:sz w:val="20"/>
          <w:szCs w:val="20"/>
        </w:rPr>
        <w:t>Survival of non-infected zebrafish embryos in embryo water containing spectinomycin, oxacillin or trimethoprim</w:t>
      </w:r>
      <w:r>
        <w:rPr>
          <w:rFonts w:ascii="Arial" w:hAnsi="Arial"/>
          <w:sz w:val="20"/>
          <w:szCs w:val="20"/>
        </w:rPr>
        <w:tab/>
      </w:r>
      <w:r w:rsidR="001A2AE3">
        <w:rPr>
          <w:rFonts w:ascii="Arial" w:hAnsi="Arial"/>
          <w:sz w:val="20"/>
          <w:szCs w:val="20"/>
        </w:rPr>
        <w:t>55</w:t>
      </w:r>
      <w:del w:id="369" w:author="Nelly Wagner" w:date="2017-01-23T19:29:00Z">
        <w:r w:rsidDel="0070187C">
          <w:rPr>
            <w:rFonts w:ascii="Arial" w:hAnsi="Arial"/>
            <w:sz w:val="20"/>
            <w:szCs w:val="20"/>
          </w:rPr>
          <w:delText>58</w:delText>
        </w:r>
      </w:del>
    </w:p>
    <w:p w14:paraId="14BF0BA3" w14:textId="49396AED" w:rsidR="0020061D" w:rsidRDefault="00766C9B">
      <w:pPr>
        <w:pStyle w:val="Contents1"/>
        <w:tabs>
          <w:tab w:val="right" w:leader="dot" w:pos="8504"/>
        </w:tabs>
        <w:rPr>
          <w:rFonts w:ascii="Arial" w:hAnsi="Arial"/>
          <w:sz w:val="20"/>
          <w:szCs w:val="20"/>
        </w:rPr>
      </w:pPr>
      <w:r>
        <w:rPr>
          <w:rFonts w:ascii="Arial" w:eastAsia="Arial" w:hAnsi="Arial" w:cs="Arial"/>
          <w:b/>
          <w:bCs/>
          <w:sz w:val="20"/>
          <w:szCs w:val="20"/>
        </w:rPr>
        <w:t xml:space="preserve">Figure 3.4. </w:t>
      </w:r>
      <w:r>
        <w:rPr>
          <w:rFonts w:ascii="Arial" w:eastAsia="Arial" w:hAnsi="Arial" w:cs="Arial"/>
          <w:sz w:val="20"/>
          <w:szCs w:val="20"/>
        </w:rPr>
        <w:t xml:space="preserve">Survival of </w:t>
      </w:r>
      <w:r>
        <w:rPr>
          <w:rFonts w:ascii="Arial" w:eastAsia="Arial" w:hAnsi="Arial" w:cs="Arial"/>
          <w:i/>
          <w:iCs/>
          <w:sz w:val="20"/>
          <w:szCs w:val="20"/>
        </w:rPr>
        <w:t>S. aureus</w:t>
      </w:r>
      <w:r>
        <w:rPr>
          <w:rFonts w:ascii="Arial" w:eastAsia="Arial" w:hAnsi="Arial" w:cs="Arial"/>
          <w:sz w:val="20"/>
          <w:szCs w:val="20"/>
        </w:rPr>
        <w:t xml:space="preserve"> infected zebrafish embryos treated with erythromycin or kanamycin by immersion</w:t>
      </w:r>
      <w:r>
        <w:rPr>
          <w:rFonts w:ascii="Arial" w:hAnsi="Arial"/>
          <w:sz w:val="20"/>
          <w:szCs w:val="20"/>
        </w:rPr>
        <w:tab/>
      </w:r>
      <w:r w:rsidR="001A2AE3">
        <w:rPr>
          <w:rFonts w:ascii="Arial" w:hAnsi="Arial"/>
          <w:sz w:val="20"/>
          <w:szCs w:val="20"/>
        </w:rPr>
        <w:t>56</w:t>
      </w:r>
      <w:del w:id="370" w:author="Nelly Wagner" w:date="2017-01-23T19:29:00Z">
        <w:r w:rsidDel="0070187C">
          <w:rPr>
            <w:rFonts w:ascii="Arial" w:hAnsi="Arial"/>
            <w:sz w:val="20"/>
            <w:szCs w:val="20"/>
          </w:rPr>
          <w:delText>59</w:delText>
        </w:r>
      </w:del>
    </w:p>
    <w:p w14:paraId="002E2816" w14:textId="5F7A8ADB" w:rsidR="0020061D" w:rsidRDefault="00766C9B">
      <w:pPr>
        <w:pStyle w:val="Contents1"/>
        <w:tabs>
          <w:tab w:val="right" w:leader="dot" w:pos="8504"/>
        </w:tabs>
        <w:rPr>
          <w:rFonts w:ascii="Arial" w:hAnsi="Arial"/>
          <w:sz w:val="20"/>
          <w:szCs w:val="20"/>
        </w:rPr>
      </w:pPr>
      <w:r>
        <w:rPr>
          <w:rFonts w:ascii="Arial" w:eastAsia="Arial" w:hAnsi="Arial" w:cs="Arial"/>
          <w:b/>
          <w:bCs/>
          <w:sz w:val="20"/>
          <w:szCs w:val="20"/>
        </w:rPr>
        <w:t xml:space="preserve">Figure 3.5. </w:t>
      </w:r>
      <w:r>
        <w:rPr>
          <w:rFonts w:ascii="Arial" w:eastAsia="Arial" w:hAnsi="Arial" w:cs="Arial"/>
          <w:sz w:val="20"/>
          <w:szCs w:val="20"/>
        </w:rPr>
        <w:t>Survival of non-infected zebrafish embryos injected with antibiotics</w:t>
      </w:r>
      <w:r w:rsidR="001A2AE3">
        <w:rPr>
          <w:rFonts w:ascii="Arial" w:hAnsi="Arial"/>
          <w:sz w:val="20"/>
          <w:szCs w:val="20"/>
        </w:rPr>
        <w:tab/>
        <w:t>57</w:t>
      </w:r>
      <w:del w:id="371" w:author="Nelly Wagner" w:date="2017-01-23T19:29:00Z">
        <w:r w:rsidDel="0070187C">
          <w:rPr>
            <w:rFonts w:ascii="Arial" w:hAnsi="Arial"/>
            <w:sz w:val="20"/>
            <w:szCs w:val="20"/>
          </w:rPr>
          <w:delText>0</w:delText>
        </w:r>
      </w:del>
    </w:p>
    <w:p w14:paraId="05C48C7E" w14:textId="344D7E7A" w:rsidR="0020061D" w:rsidRDefault="00766C9B">
      <w:pPr>
        <w:pStyle w:val="Contents1"/>
        <w:tabs>
          <w:tab w:val="right" w:leader="dot" w:pos="8504"/>
        </w:tabs>
        <w:rPr>
          <w:rFonts w:ascii="Arial" w:hAnsi="Arial"/>
          <w:sz w:val="20"/>
          <w:szCs w:val="20"/>
        </w:rPr>
      </w:pPr>
      <w:r>
        <w:rPr>
          <w:rFonts w:ascii="Arial" w:eastAsia="Arial" w:hAnsi="Arial" w:cs="Arial"/>
          <w:b/>
          <w:bCs/>
          <w:sz w:val="20"/>
          <w:szCs w:val="20"/>
        </w:rPr>
        <w:t xml:space="preserve">Figure 3.6. </w:t>
      </w:r>
      <w:r>
        <w:rPr>
          <w:rFonts w:ascii="Arial" w:eastAsia="Arial" w:hAnsi="Arial" w:cs="Arial"/>
          <w:sz w:val="20"/>
          <w:szCs w:val="20"/>
        </w:rPr>
        <w:t xml:space="preserve">Survival of </w:t>
      </w:r>
      <w:r>
        <w:rPr>
          <w:rFonts w:ascii="Arial" w:eastAsia="Arial" w:hAnsi="Arial" w:cs="Arial"/>
          <w:i/>
          <w:iCs/>
          <w:sz w:val="20"/>
          <w:szCs w:val="20"/>
        </w:rPr>
        <w:t xml:space="preserve">S. aureus </w:t>
      </w:r>
      <w:r>
        <w:rPr>
          <w:rFonts w:ascii="Arial" w:eastAsia="Arial" w:hAnsi="Arial" w:cs="Arial"/>
          <w:sz w:val="20"/>
          <w:szCs w:val="20"/>
        </w:rPr>
        <w:t>infected zebrafish embryos treated by injection with antibiotics</w:t>
      </w:r>
      <w:r>
        <w:rPr>
          <w:rFonts w:ascii="Arial" w:hAnsi="Arial"/>
          <w:sz w:val="20"/>
          <w:szCs w:val="20"/>
        </w:rPr>
        <w:tab/>
      </w:r>
      <w:ins w:id="372" w:author="Nelly Wagner" w:date="2017-01-23T19:29:00Z">
        <w:r w:rsidR="00696C08">
          <w:rPr>
            <w:rFonts w:ascii="Arial" w:hAnsi="Arial"/>
            <w:sz w:val="20"/>
            <w:szCs w:val="20"/>
          </w:rPr>
          <w:t>6</w:t>
        </w:r>
      </w:ins>
      <w:r w:rsidR="001A2AE3">
        <w:rPr>
          <w:rFonts w:ascii="Arial" w:hAnsi="Arial"/>
          <w:sz w:val="20"/>
          <w:szCs w:val="20"/>
        </w:rPr>
        <w:t>0</w:t>
      </w:r>
      <w:del w:id="373" w:author="Nelly Wagner" w:date="2017-01-23T19:29:00Z">
        <w:r w:rsidDel="0070187C">
          <w:rPr>
            <w:rFonts w:ascii="Arial" w:hAnsi="Arial"/>
            <w:sz w:val="20"/>
            <w:szCs w:val="20"/>
          </w:rPr>
          <w:delText>63</w:delText>
        </w:r>
      </w:del>
    </w:p>
    <w:p w14:paraId="604E6F9A" w14:textId="0FE075EA"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3.7. </w:t>
      </w:r>
      <w:r>
        <w:rPr>
          <w:rFonts w:ascii="Arial" w:hAnsi="Arial"/>
          <w:sz w:val="20"/>
          <w:szCs w:val="20"/>
        </w:rPr>
        <w:t xml:space="preserve">The effect of a sub-inhibitory dose of erythromycin on </w:t>
      </w:r>
      <w:r>
        <w:rPr>
          <w:rFonts w:ascii="Arial" w:hAnsi="Arial"/>
          <w:i/>
          <w:iCs/>
          <w:sz w:val="20"/>
          <w:szCs w:val="20"/>
        </w:rPr>
        <w:t>in vivo</w:t>
      </w:r>
      <w:r>
        <w:rPr>
          <w:rFonts w:ascii="Arial" w:hAnsi="Arial"/>
          <w:sz w:val="20"/>
          <w:szCs w:val="20"/>
        </w:rPr>
        <w:t xml:space="preserve"> growth of the erythromycin-resistant SH1000 strain</w:t>
      </w:r>
      <w:r>
        <w:rPr>
          <w:rFonts w:ascii="Arial" w:hAnsi="Arial"/>
          <w:sz w:val="20"/>
          <w:szCs w:val="20"/>
        </w:rPr>
        <w:tab/>
      </w:r>
      <w:r w:rsidR="001A2AE3">
        <w:rPr>
          <w:rFonts w:ascii="Arial" w:hAnsi="Arial"/>
          <w:sz w:val="20"/>
          <w:szCs w:val="20"/>
        </w:rPr>
        <w:t>61</w:t>
      </w:r>
      <w:del w:id="374" w:author="Nelly Wagner" w:date="2017-01-23T19:29:00Z">
        <w:r w:rsidDel="0070187C">
          <w:rPr>
            <w:rFonts w:ascii="Arial" w:hAnsi="Arial"/>
            <w:sz w:val="20"/>
            <w:szCs w:val="20"/>
          </w:rPr>
          <w:delText>64</w:delText>
        </w:r>
      </w:del>
    </w:p>
    <w:p w14:paraId="3C1C4724" w14:textId="0E2DA368"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3.8. </w:t>
      </w:r>
      <w:r>
        <w:rPr>
          <w:rFonts w:ascii="Arial" w:hAnsi="Arial"/>
          <w:sz w:val="20"/>
          <w:szCs w:val="20"/>
        </w:rPr>
        <w:t xml:space="preserve">The effect of a sub-inhibitory dose of erythromycin on </w:t>
      </w:r>
      <w:r>
        <w:rPr>
          <w:rFonts w:ascii="Arial" w:hAnsi="Arial"/>
          <w:i/>
          <w:iCs/>
          <w:sz w:val="20"/>
          <w:szCs w:val="20"/>
        </w:rPr>
        <w:t>in vivo</w:t>
      </w:r>
      <w:r>
        <w:rPr>
          <w:rFonts w:ascii="Arial" w:hAnsi="Arial"/>
          <w:sz w:val="20"/>
          <w:szCs w:val="20"/>
        </w:rPr>
        <w:t xml:space="preserve"> growth of an erythromycin-sensitive SH1000 strain</w:t>
      </w:r>
      <w:r>
        <w:rPr>
          <w:rFonts w:ascii="Arial" w:hAnsi="Arial"/>
          <w:sz w:val="20"/>
          <w:szCs w:val="20"/>
        </w:rPr>
        <w:tab/>
      </w:r>
      <w:r w:rsidR="001A2AE3">
        <w:rPr>
          <w:rFonts w:ascii="Arial" w:hAnsi="Arial"/>
          <w:sz w:val="20"/>
          <w:szCs w:val="20"/>
        </w:rPr>
        <w:t>62</w:t>
      </w:r>
      <w:del w:id="375" w:author="Nelly Wagner" w:date="2017-01-23T19:29:00Z">
        <w:r w:rsidDel="0070187C">
          <w:rPr>
            <w:rFonts w:ascii="Arial" w:hAnsi="Arial"/>
            <w:sz w:val="20"/>
            <w:szCs w:val="20"/>
          </w:rPr>
          <w:delText>65</w:delText>
        </w:r>
      </w:del>
    </w:p>
    <w:p w14:paraId="23E1FBC2" w14:textId="3FBF593E"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3.9. </w:t>
      </w:r>
      <w:r>
        <w:rPr>
          <w:rFonts w:ascii="Arial" w:hAnsi="Arial"/>
          <w:sz w:val="20"/>
          <w:szCs w:val="20"/>
        </w:rPr>
        <w:t>Effect of a sub-inhibitory dose of erythromycin on the virulence of an erythromycin-sensitive SH1000 strain</w:t>
      </w:r>
      <w:r>
        <w:rPr>
          <w:rFonts w:ascii="Arial" w:hAnsi="Arial"/>
          <w:sz w:val="20"/>
          <w:szCs w:val="20"/>
        </w:rPr>
        <w:tab/>
      </w:r>
      <w:r w:rsidR="001A2AE3">
        <w:rPr>
          <w:rFonts w:ascii="Arial" w:hAnsi="Arial"/>
          <w:sz w:val="20"/>
          <w:szCs w:val="20"/>
        </w:rPr>
        <w:t>64</w:t>
      </w:r>
      <w:del w:id="376" w:author="Nelly Wagner" w:date="2017-01-23T19:29:00Z">
        <w:r w:rsidDel="0070187C">
          <w:rPr>
            <w:rFonts w:ascii="Arial" w:hAnsi="Arial"/>
            <w:sz w:val="20"/>
            <w:szCs w:val="20"/>
          </w:rPr>
          <w:delText>67</w:delText>
        </w:r>
      </w:del>
    </w:p>
    <w:p w14:paraId="2F84067D" w14:textId="313CCA6D"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0. </w:t>
      </w:r>
      <w:r>
        <w:rPr>
          <w:rFonts w:ascii="Arial" w:eastAsia="Arial" w:hAnsi="Arial" w:cs="Arial"/>
          <w:color w:val="000000"/>
          <w:sz w:val="20"/>
          <w:szCs w:val="20"/>
        </w:rPr>
        <w:t xml:space="preserve">The effect of curative doses of erythromycin on mortality of infected zebrafish embryos and </w:t>
      </w:r>
      <w:r>
        <w:rPr>
          <w:rFonts w:ascii="Arial" w:eastAsia="Arial" w:hAnsi="Arial" w:cs="Arial"/>
          <w:i/>
          <w:iCs/>
          <w:color w:val="000000"/>
          <w:sz w:val="20"/>
          <w:szCs w:val="20"/>
        </w:rPr>
        <w:t>in vivo</w:t>
      </w:r>
      <w:r>
        <w:rPr>
          <w:rFonts w:ascii="Arial" w:eastAsia="Arial" w:hAnsi="Arial" w:cs="Arial"/>
          <w:color w:val="000000"/>
          <w:sz w:val="20"/>
          <w:szCs w:val="20"/>
        </w:rPr>
        <w:t xml:space="preserve"> growth of erythromycin-sensitive and resistant SH1000 strains</w:t>
      </w:r>
      <w:r>
        <w:rPr>
          <w:rFonts w:ascii="Arial" w:hAnsi="Arial"/>
          <w:sz w:val="20"/>
          <w:szCs w:val="20"/>
        </w:rPr>
        <w:tab/>
      </w:r>
      <w:r w:rsidR="001A2AE3">
        <w:rPr>
          <w:rFonts w:ascii="Arial" w:hAnsi="Arial"/>
          <w:sz w:val="20"/>
          <w:szCs w:val="20"/>
        </w:rPr>
        <w:t>65</w:t>
      </w:r>
      <w:del w:id="377" w:author="Nelly Wagner" w:date="2017-01-23T19:29:00Z">
        <w:r w:rsidDel="0070187C">
          <w:rPr>
            <w:rFonts w:ascii="Arial" w:hAnsi="Arial"/>
            <w:sz w:val="20"/>
            <w:szCs w:val="20"/>
          </w:rPr>
          <w:delText>68</w:delText>
        </w:r>
      </w:del>
    </w:p>
    <w:p w14:paraId="76F9A80C" w14:textId="7E7741E1"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1. </w:t>
      </w:r>
      <w:r>
        <w:rPr>
          <w:rFonts w:ascii="Arial" w:eastAsia="Arial" w:hAnsi="Arial" w:cs="Arial"/>
          <w:color w:val="000000"/>
          <w:sz w:val="20"/>
          <w:szCs w:val="20"/>
        </w:rPr>
        <w:t>The effect of a sub-inhibitory dose of 20 µg/ml of erythromycin on mixed strain infection</w:t>
      </w:r>
      <w:r>
        <w:rPr>
          <w:rFonts w:ascii="Arial" w:hAnsi="Arial"/>
          <w:sz w:val="20"/>
          <w:szCs w:val="20"/>
        </w:rPr>
        <w:tab/>
      </w:r>
      <w:r w:rsidR="00437544">
        <w:rPr>
          <w:rFonts w:ascii="Arial" w:hAnsi="Arial"/>
          <w:sz w:val="20"/>
          <w:szCs w:val="20"/>
        </w:rPr>
        <w:t>69</w:t>
      </w:r>
      <w:del w:id="378" w:author="Nelly Wagner" w:date="2017-01-23T19:30:00Z">
        <w:r w:rsidDel="0070187C">
          <w:rPr>
            <w:rFonts w:ascii="Arial" w:hAnsi="Arial"/>
            <w:sz w:val="20"/>
            <w:szCs w:val="20"/>
          </w:rPr>
          <w:delText>72</w:delText>
        </w:r>
      </w:del>
    </w:p>
    <w:p w14:paraId="62B0CEDE" w14:textId="4ACB6E20"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2. </w:t>
      </w:r>
      <w:r>
        <w:rPr>
          <w:rFonts w:ascii="Arial" w:eastAsia="Arial" w:hAnsi="Arial" w:cs="Arial"/>
          <w:color w:val="000000"/>
          <w:sz w:val="20"/>
          <w:szCs w:val="20"/>
        </w:rPr>
        <w:t>The effect of a sub-inhibitory dose of 50 µg/ml of erythromycin on mixed strain infection</w:t>
      </w:r>
      <w:r>
        <w:rPr>
          <w:rFonts w:ascii="Arial" w:hAnsi="Arial"/>
          <w:sz w:val="20"/>
          <w:szCs w:val="20"/>
        </w:rPr>
        <w:tab/>
      </w:r>
      <w:r w:rsidR="00437544">
        <w:rPr>
          <w:rFonts w:ascii="Arial" w:hAnsi="Arial"/>
          <w:sz w:val="20"/>
          <w:szCs w:val="20"/>
        </w:rPr>
        <w:t>70</w:t>
      </w:r>
      <w:del w:id="379" w:author="Nelly Wagner" w:date="2017-01-23T19:30:00Z">
        <w:r w:rsidDel="0070187C">
          <w:rPr>
            <w:rFonts w:ascii="Arial" w:hAnsi="Arial"/>
            <w:sz w:val="20"/>
            <w:szCs w:val="20"/>
          </w:rPr>
          <w:delText>73</w:delText>
        </w:r>
      </w:del>
    </w:p>
    <w:p w14:paraId="33FCF3E4" w14:textId="0EB49430"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Figure 3.13.</w:t>
      </w:r>
      <w:r>
        <w:rPr>
          <w:rFonts w:ascii="Arial" w:eastAsia="Arial" w:hAnsi="Arial" w:cs="Arial"/>
          <w:color w:val="000000"/>
          <w:sz w:val="20"/>
          <w:szCs w:val="20"/>
        </w:rPr>
        <w:t xml:space="preserve"> The effect of a sub-inhibitory dose of 100 µg/ml of erythromycin on mixed strain infection</w:t>
      </w:r>
      <w:r>
        <w:rPr>
          <w:rFonts w:ascii="Arial" w:hAnsi="Arial"/>
          <w:sz w:val="20"/>
          <w:szCs w:val="20"/>
        </w:rPr>
        <w:tab/>
      </w:r>
      <w:r w:rsidR="00437544">
        <w:rPr>
          <w:rFonts w:ascii="Arial" w:hAnsi="Arial"/>
          <w:sz w:val="20"/>
          <w:szCs w:val="20"/>
        </w:rPr>
        <w:t>71</w:t>
      </w:r>
      <w:del w:id="380" w:author="Nelly Wagner" w:date="2017-01-23T19:30:00Z">
        <w:r w:rsidDel="0070187C">
          <w:rPr>
            <w:rFonts w:ascii="Arial" w:hAnsi="Arial"/>
            <w:sz w:val="20"/>
            <w:szCs w:val="20"/>
          </w:rPr>
          <w:delText>74</w:delText>
        </w:r>
      </w:del>
    </w:p>
    <w:p w14:paraId="0A25321F" w14:textId="4B067748"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4. </w:t>
      </w:r>
      <w:r>
        <w:rPr>
          <w:rFonts w:ascii="Arial" w:eastAsia="Arial" w:hAnsi="Arial" w:cs="Arial"/>
          <w:color w:val="000000"/>
          <w:sz w:val="20"/>
          <w:szCs w:val="20"/>
        </w:rPr>
        <w:t>The effect of a sub-inhibitory dose of tetracycline on mixed infection by two sensitive strains</w:t>
      </w:r>
      <w:r>
        <w:rPr>
          <w:rFonts w:ascii="Arial" w:hAnsi="Arial"/>
          <w:sz w:val="20"/>
          <w:szCs w:val="20"/>
        </w:rPr>
        <w:tab/>
      </w:r>
      <w:r w:rsidR="00437544">
        <w:rPr>
          <w:rFonts w:ascii="Arial" w:hAnsi="Arial"/>
          <w:sz w:val="20"/>
          <w:szCs w:val="20"/>
        </w:rPr>
        <w:t>72</w:t>
      </w:r>
      <w:del w:id="381" w:author="Nelly Wagner" w:date="2017-01-23T19:30:00Z">
        <w:r w:rsidDel="0070187C">
          <w:rPr>
            <w:rFonts w:ascii="Arial" w:hAnsi="Arial"/>
            <w:sz w:val="20"/>
            <w:szCs w:val="20"/>
          </w:rPr>
          <w:delText>75</w:delText>
        </w:r>
      </w:del>
    </w:p>
    <w:p w14:paraId="50007CE4" w14:textId="51DA9841"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5. </w:t>
      </w:r>
      <w:r>
        <w:rPr>
          <w:rFonts w:ascii="Arial" w:eastAsia="Arial" w:hAnsi="Arial" w:cs="Arial"/>
          <w:color w:val="000000"/>
          <w:sz w:val="20"/>
          <w:szCs w:val="20"/>
        </w:rPr>
        <w:t>Effect of curative doses of tetracycline and erythromycin on mixed strain infection</w:t>
      </w:r>
      <w:r>
        <w:rPr>
          <w:rFonts w:ascii="Arial" w:hAnsi="Arial"/>
          <w:sz w:val="20"/>
          <w:szCs w:val="20"/>
        </w:rPr>
        <w:tab/>
      </w:r>
      <w:r w:rsidR="00437544">
        <w:rPr>
          <w:rFonts w:ascii="Arial" w:hAnsi="Arial"/>
          <w:sz w:val="20"/>
          <w:szCs w:val="20"/>
        </w:rPr>
        <w:t>75</w:t>
      </w:r>
      <w:del w:id="382" w:author="Nelly Wagner" w:date="2017-01-23T19:30:00Z">
        <w:r w:rsidDel="0070187C">
          <w:rPr>
            <w:rFonts w:ascii="Arial" w:hAnsi="Arial"/>
            <w:sz w:val="20"/>
            <w:szCs w:val="20"/>
          </w:rPr>
          <w:delText>78</w:delText>
        </w:r>
      </w:del>
    </w:p>
    <w:p w14:paraId="3DC4286B" w14:textId="2847C54B" w:rsidR="0020061D" w:rsidRDefault="00766C9B">
      <w:pPr>
        <w:pStyle w:val="Contents1"/>
        <w:tabs>
          <w:tab w:val="right" w:leader="dot" w:pos="8504"/>
        </w:tabs>
        <w:rPr>
          <w:rFonts w:ascii="Arial" w:hAnsi="Arial"/>
          <w:sz w:val="20"/>
          <w:szCs w:val="20"/>
        </w:rPr>
      </w:pPr>
      <w:r>
        <w:rPr>
          <w:rFonts w:ascii="Arial" w:eastAsia="Arial" w:hAnsi="Arial" w:cs="Arial"/>
          <w:b/>
          <w:bCs/>
          <w:color w:val="000000"/>
          <w:sz w:val="20"/>
          <w:szCs w:val="20"/>
        </w:rPr>
        <w:t xml:space="preserve">Figure 3.16. </w:t>
      </w:r>
      <w:r>
        <w:rPr>
          <w:rFonts w:ascii="Arial" w:eastAsia="Arial" w:hAnsi="Arial" w:cs="Arial"/>
          <w:color w:val="000000"/>
          <w:sz w:val="20"/>
          <w:szCs w:val="20"/>
        </w:rPr>
        <w:t>Effect of oxacillin by immersion on zebrafish embryos infected with JE2 strains</w:t>
      </w:r>
      <w:r>
        <w:rPr>
          <w:rFonts w:ascii="Arial" w:hAnsi="Arial"/>
          <w:sz w:val="20"/>
          <w:szCs w:val="20"/>
        </w:rPr>
        <w:tab/>
      </w:r>
      <w:r w:rsidR="00437544">
        <w:rPr>
          <w:rFonts w:ascii="Arial" w:hAnsi="Arial"/>
          <w:sz w:val="20"/>
          <w:szCs w:val="20"/>
        </w:rPr>
        <w:t>76</w:t>
      </w:r>
      <w:del w:id="383" w:author="Nelly Wagner" w:date="2017-01-23T19:30:00Z">
        <w:r w:rsidDel="0070187C">
          <w:rPr>
            <w:rFonts w:ascii="Arial" w:hAnsi="Arial"/>
            <w:sz w:val="20"/>
            <w:szCs w:val="20"/>
          </w:rPr>
          <w:delText>79</w:delText>
        </w:r>
      </w:del>
    </w:p>
    <w:p w14:paraId="294F78CC" w14:textId="77777777" w:rsidR="0020061D" w:rsidRDefault="0020061D">
      <w:pPr>
        <w:pStyle w:val="Contents1"/>
        <w:tabs>
          <w:tab w:val="right" w:leader="dot" w:pos="8504"/>
        </w:tabs>
        <w:rPr>
          <w:rFonts w:ascii="Arial" w:hAnsi="Arial"/>
          <w:sz w:val="20"/>
          <w:szCs w:val="20"/>
        </w:rPr>
      </w:pPr>
    </w:p>
    <w:p w14:paraId="68DA0179" w14:textId="78CF5C2A" w:rsidR="0020061D" w:rsidRDefault="00766C9B">
      <w:pPr>
        <w:pStyle w:val="Contents1"/>
        <w:tabs>
          <w:tab w:val="right" w:leader="dot" w:pos="8504"/>
        </w:tabs>
      </w:pPr>
      <w:r>
        <w:rPr>
          <w:rFonts w:ascii="Arial" w:eastAsia="Arial" w:hAnsi="Arial" w:cs="Arial"/>
          <w:b/>
          <w:bCs/>
          <w:color w:val="000000"/>
          <w:sz w:val="20"/>
          <w:szCs w:val="20"/>
        </w:rPr>
        <w:t xml:space="preserve">Figure 4.1. </w:t>
      </w:r>
      <w:r>
        <w:rPr>
          <w:rFonts w:ascii="Arial" w:eastAsia="Arial" w:hAnsi="Arial" w:cs="Arial"/>
          <w:color w:val="000000"/>
          <w:sz w:val="20"/>
          <w:szCs w:val="20"/>
        </w:rPr>
        <w:t>Combinations of attenuated mutants and their parental strain reveal a synergy effect in pathogenesis</w:t>
      </w:r>
      <w:r>
        <w:rPr>
          <w:rFonts w:ascii="Arial" w:hAnsi="Arial"/>
          <w:sz w:val="20"/>
          <w:szCs w:val="20"/>
        </w:rPr>
        <w:tab/>
      </w:r>
      <w:r w:rsidR="00437544">
        <w:rPr>
          <w:rFonts w:ascii="Arial" w:hAnsi="Arial"/>
          <w:sz w:val="20"/>
          <w:szCs w:val="20"/>
        </w:rPr>
        <w:t>85</w:t>
      </w:r>
      <w:del w:id="384" w:author="Nelly Wagner" w:date="2017-01-23T19:30:00Z">
        <w:r w:rsidDel="0070187C">
          <w:rPr>
            <w:rFonts w:ascii="Arial" w:hAnsi="Arial"/>
            <w:sz w:val="20"/>
            <w:szCs w:val="20"/>
          </w:rPr>
          <w:delText>88</w:delText>
        </w:r>
      </w:del>
    </w:p>
    <w:p w14:paraId="0E777738" w14:textId="1DFE60DA" w:rsidR="0020061D" w:rsidRDefault="00766C9B">
      <w:pPr>
        <w:pStyle w:val="Contents1"/>
        <w:tabs>
          <w:tab w:val="right" w:leader="dot" w:pos="8504"/>
        </w:tabs>
      </w:pPr>
      <w:r>
        <w:rPr>
          <w:rFonts w:ascii="Arial" w:eastAsia="Arial" w:hAnsi="Arial" w:cs="Arial"/>
          <w:b/>
          <w:bCs/>
          <w:color w:val="000000"/>
          <w:sz w:val="20"/>
          <w:szCs w:val="20"/>
        </w:rPr>
        <w:t xml:space="preserve">Figure 4.2. </w:t>
      </w:r>
      <w:r>
        <w:rPr>
          <w:rFonts w:ascii="Arial" w:eastAsia="Arial" w:hAnsi="Arial" w:cs="Arial"/>
          <w:i/>
          <w:iCs/>
          <w:color w:val="000000"/>
          <w:sz w:val="20"/>
          <w:szCs w:val="20"/>
        </w:rPr>
        <w:t>In vivo</w:t>
      </w:r>
      <w:r>
        <w:rPr>
          <w:rFonts w:ascii="Arial" w:eastAsia="Arial" w:hAnsi="Arial" w:cs="Arial"/>
          <w:color w:val="000000"/>
          <w:sz w:val="20"/>
          <w:szCs w:val="20"/>
        </w:rPr>
        <w:t xml:space="preserve"> growth experiments demonstrate that </w:t>
      </w:r>
      <w:r>
        <w:rPr>
          <w:rFonts w:ascii="Arial" w:eastAsia="Arial" w:hAnsi="Arial" w:cs="Arial"/>
          <w:i/>
          <w:iCs/>
          <w:color w:val="000000"/>
          <w:sz w:val="20"/>
          <w:szCs w:val="20"/>
        </w:rPr>
        <w:t>phePsaeR</w:t>
      </w:r>
      <w:r>
        <w:rPr>
          <w:rFonts w:ascii="Arial" w:eastAsia="Arial" w:hAnsi="Arial" w:cs="Arial"/>
          <w:color w:val="000000"/>
          <w:sz w:val="20"/>
          <w:szCs w:val="20"/>
        </w:rPr>
        <w:t xml:space="preserve"> and </w:t>
      </w:r>
      <w:r>
        <w:rPr>
          <w:rFonts w:ascii="Arial" w:eastAsia="Arial" w:hAnsi="Arial" w:cs="Arial"/>
          <w:i/>
          <w:iCs/>
          <w:color w:val="000000"/>
          <w:sz w:val="20"/>
          <w:szCs w:val="20"/>
        </w:rPr>
        <w:t>sagB</w:t>
      </w:r>
      <w:r>
        <w:rPr>
          <w:rFonts w:ascii="Arial" w:eastAsia="Arial" w:hAnsi="Arial" w:cs="Arial"/>
          <w:color w:val="000000"/>
          <w:sz w:val="20"/>
          <w:szCs w:val="20"/>
        </w:rPr>
        <w:t xml:space="preserve"> persist in infected zebrafish embryos</w:t>
      </w:r>
      <w:r>
        <w:rPr>
          <w:rFonts w:ascii="Arial" w:hAnsi="Arial"/>
          <w:sz w:val="20"/>
          <w:szCs w:val="20"/>
        </w:rPr>
        <w:tab/>
      </w:r>
      <w:r w:rsidR="00437544">
        <w:rPr>
          <w:rFonts w:ascii="Arial" w:hAnsi="Arial"/>
          <w:sz w:val="20"/>
          <w:szCs w:val="20"/>
        </w:rPr>
        <w:t>88</w:t>
      </w:r>
      <w:del w:id="385" w:author="Nelly Wagner" w:date="2017-01-23T19:30:00Z">
        <w:r w:rsidDel="0070187C">
          <w:rPr>
            <w:rFonts w:ascii="Arial" w:hAnsi="Arial"/>
            <w:sz w:val="20"/>
            <w:szCs w:val="20"/>
          </w:rPr>
          <w:delText>91</w:delText>
        </w:r>
      </w:del>
    </w:p>
    <w:p w14:paraId="18256747" w14:textId="629624EA" w:rsidR="0020061D" w:rsidRDefault="00766C9B">
      <w:pPr>
        <w:pStyle w:val="Contents1"/>
        <w:tabs>
          <w:tab w:val="right" w:leader="dot" w:pos="8504"/>
        </w:tabs>
      </w:pPr>
      <w:r>
        <w:rPr>
          <w:rFonts w:ascii="Arial" w:eastAsia="Arial" w:hAnsi="Arial" w:cs="Arial"/>
          <w:b/>
          <w:bCs/>
          <w:color w:val="000000"/>
          <w:sz w:val="20"/>
          <w:szCs w:val="20"/>
        </w:rPr>
        <w:t xml:space="preserve">Figure 4.3. </w:t>
      </w:r>
      <w:r>
        <w:rPr>
          <w:rFonts w:ascii="Arial" w:eastAsia="Arial" w:hAnsi="Arial" w:cs="Arial"/>
          <w:color w:val="000000"/>
          <w:sz w:val="20"/>
          <w:szCs w:val="20"/>
        </w:rPr>
        <w:t xml:space="preserve">The </w:t>
      </w:r>
      <w:r>
        <w:rPr>
          <w:rFonts w:ascii="Arial" w:eastAsia="Arial" w:hAnsi="Arial" w:cs="Arial"/>
          <w:i/>
          <w:iCs/>
          <w:color w:val="000000"/>
          <w:sz w:val="20"/>
          <w:szCs w:val="20"/>
        </w:rPr>
        <w:t>sagB</w:t>
      </w:r>
      <w:r>
        <w:rPr>
          <w:rFonts w:ascii="Arial" w:eastAsia="Arial" w:hAnsi="Arial" w:cs="Arial"/>
          <w:color w:val="000000"/>
          <w:sz w:val="20"/>
          <w:szCs w:val="20"/>
        </w:rPr>
        <w:t xml:space="preserve"> and </w:t>
      </w:r>
      <w:r>
        <w:rPr>
          <w:rFonts w:ascii="Arial" w:eastAsia="Arial" w:hAnsi="Arial" w:cs="Arial"/>
          <w:i/>
          <w:iCs/>
          <w:color w:val="000000"/>
          <w:sz w:val="20"/>
          <w:szCs w:val="20"/>
        </w:rPr>
        <w:t>phePsaeR</w:t>
      </w:r>
      <w:r>
        <w:rPr>
          <w:rFonts w:ascii="Arial" w:eastAsia="Arial" w:hAnsi="Arial" w:cs="Arial"/>
          <w:color w:val="000000"/>
          <w:sz w:val="20"/>
          <w:szCs w:val="20"/>
        </w:rPr>
        <w:t xml:space="preserve"> strains are outgrown by their parental strain </w:t>
      </w:r>
      <w:r>
        <w:rPr>
          <w:rFonts w:ascii="Arial" w:eastAsia="Arial" w:hAnsi="Arial" w:cs="Arial"/>
          <w:i/>
          <w:iCs/>
          <w:color w:val="000000"/>
          <w:sz w:val="20"/>
          <w:szCs w:val="20"/>
        </w:rPr>
        <w:t>in vivo</w:t>
      </w:r>
      <w:r>
        <w:rPr>
          <w:rFonts w:ascii="Arial" w:hAnsi="Arial"/>
          <w:sz w:val="20"/>
          <w:szCs w:val="20"/>
        </w:rPr>
        <w:tab/>
      </w:r>
      <w:r w:rsidR="00437544">
        <w:rPr>
          <w:rFonts w:ascii="Arial" w:hAnsi="Arial"/>
          <w:sz w:val="20"/>
          <w:szCs w:val="20"/>
        </w:rPr>
        <w:t>89</w:t>
      </w:r>
      <w:del w:id="386" w:author="Nelly Wagner" w:date="2017-01-23T19:30:00Z">
        <w:r w:rsidDel="0070187C">
          <w:rPr>
            <w:rFonts w:ascii="Arial" w:hAnsi="Arial"/>
            <w:sz w:val="20"/>
            <w:szCs w:val="20"/>
          </w:rPr>
          <w:delText>92</w:delText>
        </w:r>
      </w:del>
    </w:p>
    <w:p w14:paraId="6DF7D0A7" w14:textId="19AE75F6" w:rsidR="0020061D" w:rsidRDefault="00766C9B">
      <w:pPr>
        <w:pStyle w:val="Contents1"/>
        <w:tabs>
          <w:tab w:val="right" w:leader="dot" w:pos="8504"/>
        </w:tabs>
      </w:pPr>
      <w:r>
        <w:rPr>
          <w:rFonts w:ascii="Arial" w:eastAsia="Arial" w:hAnsi="Arial" w:cs="Arial"/>
          <w:b/>
          <w:bCs/>
          <w:color w:val="000000"/>
          <w:sz w:val="20"/>
          <w:szCs w:val="20"/>
        </w:rPr>
        <w:t xml:space="preserve">Figure 4.4. </w:t>
      </w:r>
      <w:r>
        <w:rPr>
          <w:rFonts w:ascii="Arial" w:eastAsia="Arial" w:hAnsi="Arial" w:cs="Arial"/>
          <w:color w:val="000000"/>
          <w:sz w:val="20"/>
          <w:szCs w:val="20"/>
        </w:rPr>
        <w:t>Survival of non-infected and infected phagocyte-depleted zebrafish embryos</w:t>
      </w:r>
      <w:r>
        <w:rPr>
          <w:rFonts w:ascii="Arial" w:hAnsi="Arial"/>
          <w:sz w:val="20"/>
          <w:szCs w:val="20"/>
        </w:rPr>
        <w:tab/>
      </w:r>
      <w:ins w:id="387" w:author="Nelly Wagner" w:date="2017-01-23T19:30:00Z">
        <w:r w:rsidR="00696C08">
          <w:rPr>
            <w:rFonts w:ascii="Arial" w:hAnsi="Arial"/>
            <w:sz w:val="20"/>
            <w:szCs w:val="20"/>
          </w:rPr>
          <w:t>9</w:t>
        </w:r>
      </w:ins>
      <w:r w:rsidR="00437544">
        <w:rPr>
          <w:rFonts w:ascii="Arial" w:hAnsi="Arial"/>
          <w:sz w:val="20"/>
          <w:szCs w:val="20"/>
        </w:rPr>
        <w:t>0</w:t>
      </w:r>
      <w:del w:id="388" w:author="Nelly Wagner" w:date="2017-01-23T19:30:00Z">
        <w:r w:rsidDel="0070187C">
          <w:rPr>
            <w:rFonts w:ascii="Arial" w:hAnsi="Arial"/>
            <w:sz w:val="20"/>
            <w:szCs w:val="20"/>
          </w:rPr>
          <w:delText>93</w:delText>
        </w:r>
      </w:del>
    </w:p>
    <w:p w14:paraId="570C89E8" w14:textId="4995F7DD" w:rsidR="0020061D" w:rsidRDefault="00766C9B">
      <w:pPr>
        <w:pStyle w:val="Contents1"/>
        <w:tabs>
          <w:tab w:val="right" w:leader="dot" w:pos="8504"/>
        </w:tabs>
      </w:pPr>
      <w:r>
        <w:rPr>
          <w:rFonts w:ascii="Arial" w:eastAsia="Arial" w:hAnsi="Arial" w:cs="Arial"/>
          <w:b/>
          <w:bCs/>
          <w:color w:val="000000"/>
          <w:sz w:val="20"/>
          <w:szCs w:val="20"/>
        </w:rPr>
        <w:t>Figure 4.5.</w:t>
      </w:r>
      <w:r>
        <w:rPr>
          <w:rFonts w:ascii="Arial" w:eastAsia="Arial" w:hAnsi="Arial" w:cs="Arial"/>
          <w:color w:val="000000"/>
          <w:sz w:val="20"/>
          <w:szCs w:val="20"/>
        </w:rPr>
        <w:t xml:space="preserve"> </w:t>
      </w:r>
      <w:r>
        <w:rPr>
          <w:rFonts w:ascii="Arial" w:eastAsia="Arial" w:hAnsi="Arial" w:cs="Arial"/>
          <w:i/>
          <w:iCs/>
          <w:color w:val="000000"/>
          <w:sz w:val="20"/>
          <w:szCs w:val="20"/>
        </w:rPr>
        <w:t>In vivo</w:t>
      </w:r>
      <w:r>
        <w:rPr>
          <w:rFonts w:ascii="Arial" w:eastAsia="Arial" w:hAnsi="Arial" w:cs="Arial"/>
          <w:color w:val="000000"/>
          <w:sz w:val="20"/>
          <w:szCs w:val="20"/>
        </w:rPr>
        <w:t xml:space="preserve"> growth of </w:t>
      </w:r>
      <w:r>
        <w:rPr>
          <w:rFonts w:ascii="Arial" w:eastAsia="Arial" w:hAnsi="Arial" w:cs="Arial"/>
          <w:i/>
          <w:iCs/>
          <w:color w:val="000000"/>
          <w:sz w:val="20"/>
          <w:szCs w:val="20"/>
        </w:rPr>
        <w:t>sagB</w:t>
      </w:r>
      <w:r>
        <w:rPr>
          <w:rFonts w:ascii="Arial" w:eastAsia="Arial" w:hAnsi="Arial" w:cs="Arial"/>
          <w:color w:val="000000"/>
          <w:sz w:val="20"/>
          <w:szCs w:val="20"/>
        </w:rPr>
        <w:t xml:space="preserve"> and </w:t>
      </w:r>
      <w:r>
        <w:rPr>
          <w:rFonts w:ascii="Arial" w:eastAsia="Arial" w:hAnsi="Arial" w:cs="Arial"/>
          <w:i/>
          <w:iCs/>
          <w:color w:val="000000"/>
          <w:sz w:val="20"/>
          <w:szCs w:val="20"/>
        </w:rPr>
        <w:t>phePsaeR</w:t>
      </w:r>
      <w:r>
        <w:rPr>
          <w:rFonts w:ascii="Arial" w:eastAsia="Arial" w:hAnsi="Arial" w:cs="Arial"/>
          <w:color w:val="000000"/>
          <w:sz w:val="20"/>
          <w:szCs w:val="20"/>
        </w:rPr>
        <w:t xml:space="preserve"> in phagocyte-depleted zebrafish embryos</w:t>
      </w:r>
      <w:r>
        <w:rPr>
          <w:rFonts w:ascii="Arial" w:hAnsi="Arial"/>
          <w:sz w:val="20"/>
          <w:szCs w:val="20"/>
        </w:rPr>
        <w:tab/>
      </w:r>
      <w:r w:rsidR="00437544">
        <w:rPr>
          <w:rFonts w:ascii="Arial" w:hAnsi="Arial"/>
          <w:sz w:val="20"/>
          <w:szCs w:val="20"/>
        </w:rPr>
        <w:t>91</w:t>
      </w:r>
      <w:del w:id="389" w:author="Nelly Wagner" w:date="2017-01-23T19:30:00Z">
        <w:r w:rsidDel="0070187C">
          <w:rPr>
            <w:rFonts w:ascii="Arial" w:hAnsi="Arial"/>
            <w:sz w:val="20"/>
            <w:szCs w:val="20"/>
          </w:rPr>
          <w:delText>94</w:delText>
        </w:r>
      </w:del>
    </w:p>
    <w:p w14:paraId="17137136" w14:textId="3C43F861" w:rsidR="0020061D" w:rsidRDefault="00766C9B">
      <w:pPr>
        <w:pStyle w:val="Contents1"/>
        <w:tabs>
          <w:tab w:val="right" w:leader="dot" w:pos="8504"/>
        </w:tabs>
      </w:pPr>
      <w:r>
        <w:rPr>
          <w:rFonts w:ascii="Arial" w:eastAsia="Arial" w:hAnsi="Arial" w:cs="Arial"/>
          <w:b/>
          <w:bCs/>
          <w:color w:val="000000"/>
          <w:sz w:val="20"/>
          <w:szCs w:val="20"/>
        </w:rPr>
        <w:t xml:space="preserve">Figure 4.6. </w:t>
      </w:r>
      <w:r>
        <w:rPr>
          <w:rFonts w:ascii="Arial" w:eastAsia="Arial" w:hAnsi="Arial" w:cs="Arial"/>
          <w:i/>
          <w:iCs/>
          <w:color w:val="000000"/>
          <w:sz w:val="20"/>
          <w:szCs w:val="20"/>
        </w:rPr>
        <w:t>In vivo</w:t>
      </w:r>
      <w:r>
        <w:rPr>
          <w:rFonts w:ascii="Arial" w:eastAsia="Arial" w:hAnsi="Arial" w:cs="Arial"/>
          <w:color w:val="000000"/>
          <w:sz w:val="20"/>
          <w:szCs w:val="20"/>
        </w:rPr>
        <w:t xml:space="preserve"> growth of a mixture of SH1000 and </w:t>
      </w:r>
      <w:r>
        <w:rPr>
          <w:rFonts w:ascii="Arial" w:eastAsia="Arial" w:hAnsi="Arial" w:cs="Arial"/>
          <w:i/>
          <w:iCs/>
          <w:color w:val="000000"/>
          <w:sz w:val="20"/>
          <w:szCs w:val="20"/>
        </w:rPr>
        <w:t>sagB</w:t>
      </w:r>
      <w:r>
        <w:rPr>
          <w:rFonts w:ascii="Arial" w:eastAsia="Arial" w:hAnsi="Arial" w:cs="Arial"/>
          <w:color w:val="000000"/>
          <w:sz w:val="20"/>
          <w:szCs w:val="20"/>
        </w:rPr>
        <w:t xml:space="preserve"> in phagocyte-depleted zebrafish embryos</w:t>
      </w:r>
      <w:r>
        <w:rPr>
          <w:rFonts w:ascii="Arial" w:hAnsi="Arial"/>
          <w:sz w:val="20"/>
          <w:szCs w:val="20"/>
        </w:rPr>
        <w:tab/>
      </w:r>
      <w:r w:rsidR="00437544">
        <w:rPr>
          <w:rFonts w:ascii="Arial" w:hAnsi="Arial"/>
          <w:sz w:val="20"/>
          <w:szCs w:val="20"/>
        </w:rPr>
        <w:t>94</w:t>
      </w:r>
      <w:del w:id="390" w:author="Nelly Wagner" w:date="2017-01-23T19:31:00Z">
        <w:r w:rsidDel="0057706F">
          <w:rPr>
            <w:rFonts w:ascii="Arial" w:hAnsi="Arial"/>
            <w:sz w:val="20"/>
            <w:szCs w:val="20"/>
          </w:rPr>
          <w:delText>97</w:delText>
        </w:r>
      </w:del>
    </w:p>
    <w:p w14:paraId="5FEAD59E" w14:textId="6D2316E3" w:rsidR="0020061D" w:rsidRDefault="00766C9B">
      <w:pPr>
        <w:pStyle w:val="Contents1"/>
        <w:tabs>
          <w:tab w:val="right" w:leader="dot" w:pos="8504"/>
        </w:tabs>
      </w:pPr>
      <w:r>
        <w:rPr>
          <w:rFonts w:ascii="Arial" w:eastAsia="Arial" w:hAnsi="Arial" w:cs="Arial"/>
          <w:b/>
          <w:bCs/>
          <w:color w:val="000000"/>
          <w:sz w:val="20"/>
          <w:szCs w:val="20"/>
        </w:rPr>
        <w:t xml:space="preserve">Figure 4.7. </w:t>
      </w:r>
      <w:r>
        <w:rPr>
          <w:rFonts w:ascii="Arial" w:eastAsia="Arial" w:hAnsi="Arial" w:cs="Arial"/>
          <w:color w:val="000000"/>
          <w:sz w:val="20"/>
          <w:szCs w:val="20"/>
        </w:rPr>
        <w:t xml:space="preserve">Population bottleneck during infection by the </w:t>
      </w:r>
      <w:r>
        <w:rPr>
          <w:rFonts w:ascii="Arial" w:eastAsia="Arial" w:hAnsi="Arial" w:cs="Arial"/>
          <w:i/>
          <w:iCs/>
          <w:color w:val="000000"/>
          <w:sz w:val="20"/>
          <w:szCs w:val="20"/>
        </w:rPr>
        <w:t>sagB</w:t>
      </w:r>
      <w:r>
        <w:rPr>
          <w:rFonts w:ascii="Arial" w:eastAsia="Arial" w:hAnsi="Arial" w:cs="Arial"/>
          <w:color w:val="000000"/>
          <w:sz w:val="20"/>
          <w:szCs w:val="20"/>
        </w:rPr>
        <w:t xml:space="preserve"> mutant revealed by fluorescence imaging</w:t>
      </w:r>
      <w:r>
        <w:rPr>
          <w:rFonts w:ascii="Arial" w:hAnsi="Arial"/>
          <w:sz w:val="20"/>
          <w:szCs w:val="20"/>
        </w:rPr>
        <w:tab/>
      </w:r>
      <w:r w:rsidR="00437544">
        <w:rPr>
          <w:rFonts w:ascii="Arial" w:hAnsi="Arial"/>
          <w:sz w:val="20"/>
          <w:szCs w:val="20"/>
        </w:rPr>
        <w:t>95</w:t>
      </w:r>
      <w:del w:id="391" w:author="Nelly Wagner" w:date="2017-01-23T19:31:00Z">
        <w:r w:rsidDel="0057706F">
          <w:rPr>
            <w:rFonts w:ascii="Arial" w:hAnsi="Arial"/>
            <w:sz w:val="20"/>
            <w:szCs w:val="20"/>
          </w:rPr>
          <w:delText>98</w:delText>
        </w:r>
      </w:del>
    </w:p>
    <w:p w14:paraId="4F1206A8" w14:textId="3B434691" w:rsidR="0020061D" w:rsidRDefault="00766C9B">
      <w:pPr>
        <w:pStyle w:val="Contents1"/>
        <w:tabs>
          <w:tab w:val="right" w:leader="dot" w:pos="8504"/>
        </w:tabs>
      </w:pPr>
      <w:r>
        <w:rPr>
          <w:rFonts w:ascii="Arial" w:hAnsi="Arial"/>
          <w:b/>
          <w:bCs/>
          <w:color w:val="000000"/>
          <w:sz w:val="20"/>
          <w:szCs w:val="20"/>
        </w:rPr>
        <w:t xml:space="preserve">Figure 4.8. </w:t>
      </w:r>
      <w:r>
        <w:rPr>
          <w:rFonts w:ascii="Arial" w:hAnsi="Arial"/>
          <w:color w:val="000000"/>
          <w:sz w:val="20"/>
          <w:szCs w:val="20"/>
        </w:rPr>
        <w:t xml:space="preserve">Analysis of strain ratios confirms that the </w:t>
      </w:r>
      <w:r>
        <w:rPr>
          <w:rFonts w:ascii="Arial" w:hAnsi="Arial"/>
          <w:i/>
          <w:iCs/>
          <w:color w:val="000000"/>
          <w:sz w:val="20"/>
          <w:szCs w:val="20"/>
        </w:rPr>
        <w:t>sagB</w:t>
      </w:r>
      <w:r>
        <w:rPr>
          <w:rFonts w:ascii="Arial" w:hAnsi="Arial"/>
          <w:color w:val="000000"/>
          <w:sz w:val="20"/>
          <w:szCs w:val="20"/>
        </w:rPr>
        <w:t xml:space="preserve"> mutant goes through a population bottleneck like its parent</w:t>
      </w:r>
      <w:r w:rsidR="00437544">
        <w:rPr>
          <w:rFonts w:ascii="Arial" w:hAnsi="Arial"/>
          <w:sz w:val="20"/>
          <w:szCs w:val="20"/>
        </w:rPr>
        <w:tab/>
        <w:t>97</w:t>
      </w:r>
      <w:del w:id="392" w:author="Nelly Wagner" w:date="2017-01-23T19:31:00Z">
        <w:r w:rsidDel="0057706F">
          <w:rPr>
            <w:rFonts w:ascii="Arial" w:hAnsi="Arial"/>
            <w:sz w:val="20"/>
            <w:szCs w:val="20"/>
          </w:rPr>
          <w:delText>00</w:delText>
        </w:r>
      </w:del>
    </w:p>
    <w:p w14:paraId="01964954" w14:textId="1B924E0E" w:rsidR="0020061D" w:rsidRDefault="00766C9B">
      <w:pPr>
        <w:pStyle w:val="Contents1"/>
        <w:tabs>
          <w:tab w:val="right" w:leader="dot" w:pos="8504"/>
        </w:tabs>
      </w:pPr>
      <w:r>
        <w:rPr>
          <w:rFonts w:ascii="Arial" w:eastAsia="Arial" w:hAnsi="Arial" w:cs="Arial"/>
          <w:b/>
          <w:bCs/>
          <w:color w:val="000000"/>
          <w:sz w:val="20"/>
          <w:szCs w:val="20"/>
        </w:rPr>
        <w:t xml:space="preserve">Figure 4.9. </w:t>
      </w:r>
      <w:r>
        <w:rPr>
          <w:rFonts w:ascii="Arial" w:eastAsia="Arial" w:hAnsi="Arial" w:cs="Arial"/>
          <w:color w:val="000000"/>
          <w:sz w:val="20"/>
          <w:szCs w:val="20"/>
        </w:rPr>
        <w:t>Effect of crude cell wall extracts on the pathogenesis of SH1000</w:t>
      </w:r>
      <w:r w:rsidR="00437544">
        <w:rPr>
          <w:rFonts w:ascii="Arial" w:hAnsi="Arial"/>
          <w:sz w:val="20"/>
          <w:szCs w:val="20"/>
        </w:rPr>
        <w:tab/>
        <w:t>98</w:t>
      </w:r>
      <w:del w:id="393" w:author="Nelly Wagner" w:date="2017-01-23T19:31:00Z">
        <w:r w:rsidDel="0057706F">
          <w:rPr>
            <w:rFonts w:ascii="Arial" w:hAnsi="Arial"/>
            <w:sz w:val="20"/>
            <w:szCs w:val="20"/>
          </w:rPr>
          <w:delText>01</w:delText>
        </w:r>
      </w:del>
    </w:p>
    <w:p w14:paraId="7D87DD60" w14:textId="77777777" w:rsidR="0020061D" w:rsidRDefault="0020061D">
      <w:pPr>
        <w:pStyle w:val="Contents1"/>
        <w:tabs>
          <w:tab w:val="right" w:leader="dot" w:pos="8504"/>
        </w:tabs>
        <w:rPr>
          <w:rFonts w:ascii="Arial" w:hAnsi="Arial"/>
          <w:sz w:val="20"/>
          <w:szCs w:val="20"/>
        </w:rPr>
      </w:pPr>
    </w:p>
    <w:p w14:paraId="60449F1D" w14:textId="4FBFD33E"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1. </w:t>
      </w:r>
      <w:r>
        <w:rPr>
          <w:rFonts w:ascii="Arial" w:eastAsia="Times" w:hAnsi="Arial"/>
          <w:color w:val="000000"/>
          <w:sz w:val="20"/>
          <w:szCs w:val="20"/>
          <w:lang w:eastAsia="en-GB"/>
        </w:rPr>
        <w:t>Examples of imaged control and infected NF</w:t>
      </w:r>
      <w:r>
        <w:rPr>
          <w:rFonts w:ascii="Arial" w:eastAsia="Arial Greek" w:hAnsi="Arial"/>
          <w:color w:val="000000"/>
          <w:sz w:val="20"/>
          <w:szCs w:val="20"/>
          <w:lang w:eastAsia="en-GB"/>
        </w:rPr>
        <w:t>κ</w:t>
      </w:r>
      <w:r>
        <w:rPr>
          <w:rFonts w:ascii="Arial" w:eastAsia="Times" w:hAnsi="Arial"/>
          <w:color w:val="000000"/>
          <w:sz w:val="20"/>
          <w:szCs w:val="20"/>
          <w:lang w:eastAsia="en-GB"/>
        </w:rPr>
        <w:t>B:EGFP embryos</w:t>
      </w:r>
      <w:r>
        <w:rPr>
          <w:rFonts w:ascii="Arial" w:hAnsi="Arial"/>
          <w:sz w:val="20"/>
          <w:szCs w:val="20"/>
        </w:rPr>
        <w:tab/>
        <w:t>1</w:t>
      </w:r>
      <w:r w:rsidR="00437544">
        <w:rPr>
          <w:rFonts w:ascii="Arial" w:hAnsi="Arial"/>
          <w:sz w:val="20"/>
          <w:szCs w:val="20"/>
        </w:rPr>
        <w:t>05</w:t>
      </w:r>
      <w:del w:id="394" w:author="Nelly Wagner" w:date="2017-01-23T19:31:00Z">
        <w:r w:rsidDel="0057706F">
          <w:rPr>
            <w:rFonts w:ascii="Arial" w:hAnsi="Arial"/>
            <w:sz w:val="20"/>
            <w:szCs w:val="20"/>
          </w:rPr>
          <w:delText>08</w:delText>
        </w:r>
      </w:del>
    </w:p>
    <w:p w14:paraId="43990EDA" w14:textId="369E861C"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2. </w:t>
      </w:r>
      <w:r>
        <w:rPr>
          <w:rFonts w:ascii="Arial" w:eastAsia="Times" w:hAnsi="Arial"/>
          <w:color w:val="000000"/>
          <w:sz w:val="20"/>
          <w:szCs w:val="20"/>
          <w:lang w:eastAsia="en-GB"/>
        </w:rPr>
        <w:t>Comparison of whole-body GFP fluorescence intensities between control and infected NF</w:t>
      </w:r>
      <w:r>
        <w:rPr>
          <w:rFonts w:ascii="Arial" w:eastAsia="Arial Greek" w:hAnsi="Arial"/>
          <w:color w:val="000000"/>
          <w:sz w:val="20"/>
          <w:szCs w:val="20"/>
          <w:lang w:eastAsia="en-GB"/>
        </w:rPr>
        <w:t>κ</w:t>
      </w:r>
      <w:r>
        <w:rPr>
          <w:rFonts w:ascii="Arial" w:eastAsia="Times" w:hAnsi="Arial"/>
          <w:color w:val="000000"/>
          <w:sz w:val="20"/>
          <w:szCs w:val="20"/>
          <w:lang w:eastAsia="en-GB"/>
        </w:rPr>
        <w:t>B:EGFP embryos</w:t>
      </w:r>
      <w:r>
        <w:rPr>
          <w:rFonts w:ascii="Arial" w:hAnsi="Arial"/>
          <w:sz w:val="20"/>
          <w:szCs w:val="20"/>
        </w:rPr>
        <w:tab/>
        <w:t>1</w:t>
      </w:r>
      <w:r w:rsidR="00437544">
        <w:rPr>
          <w:rFonts w:ascii="Arial" w:hAnsi="Arial"/>
          <w:sz w:val="20"/>
          <w:szCs w:val="20"/>
        </w:rPr>
        <w:t>07</w:t>
      </w:r>
      <w:del w:id="395" w:author="Nelly Wagner" w:date="2017-01-23T19:31:00Z">
        <w:r w:rsidDel="0057706F">
          <w:rPr>
            <w:rFonts w:ascii="Arial" w:hAnsi="Arial"/>
            <w:sz w:val="20"/>
            <w:szCs w:val="20"/>
          </w:rPr>
          <w:delText>09</w:delText>
        </w:r>
      </w:del>
    </w:p>
    <w:p w14:paraId="61DB8993" w14:textId="595D2B0D"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3. </w:t>
      </w:r>
      <w:r>
        <w:rPr>
          <w:rFonts w:ascii="Arial" w:eastAsia="Times" w:hAnsi="Arial"/>
          <w:color w:val="000000"/>
          <w:sz w:val="20"/>
          <w:szCs w:val="20"/>
          <w:lang w:eastAsia="en-GB"/>
        </w:rPr>
        <w:t>Change in whole-body mCherry fluorescence intensities and bacterial load over time in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s infected with mCherry-expressing SH1000 and </w:t>
      </w:r>
      <w:r>
        <w:rPr>
          <w:rFonts w:ascii="Arial" w:eastAsia="Times" w:hAnsi="Arial"/>
          <w:i/>
          <w:iCs/>
          <w:color w:val="000000"/>
          <w:sz w:val="20"/>
          <w:szCs w:val="20"/>
          <w:lang w:eastAsia="en-GB"/>
        </w:rPr>
        <w:t>sagB</w:t>
      </w:r>
      <w:r>
        <w:rPr>
          <w:rFonts w:ascii="Arial" w:hAnsi="Arial"/>
          <w:sz w:val="20"/>
          <w:szCs w:val="20"/>
        </w:rPr>
        <w:tab/>
        <w:t>1</w:t>
      </w:r>
      <w:r w:rsidR="00437544">
        <w:rPr>
          <w:rFonts w:ascii="Arial" w:hAnsi="Arial"/>
          <w:sz w:val="20"/>
          <w:szCs w:val="20"/>
        </w:rPr>
        <w:t>08</w:t>
      </w:r>
      <w:del w:id="396" w:author="Nelly Wagner" w:date="2017-01-23T19:31:00Z">
        <w:r w:rsidDel="0057706F">
          <w:rPr>
            <w:rFonts w:ascii="Arial" w:hAnsi="Arial"/>
            <w:sz w:val="20"/>
            <w:szCs w:val="20"/>
          </w:rPr>
          <w:delText>10</w:delText>
        </w:r>
      </w:del>
    </w:p>
    <w:p w14:paraId="3E39B813" w14:textId="0E3EE55E"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4. </w:t>
      </w:r>
      <w:r>
        <w:rPr>
          <w:rFonts w:ascii="Arial" w:eastAsia="Times" w:hAnsi="Arial"/>
          <w:color w:val="000000"/>
          <w:sz w:val="20"/>
          <w:szCs w:val="20"/>
          <w:lang w:eastAsia="en-GB"/>
        </w:rPr>
        <w:t>Comparison of whole-body mCherry fluorescence intensities between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s infected with mCherry-expressing SH1000 and </w:t>
      </w:r>
      <w:r>
        <w:rPr>
          <w:rFonts w:ascii="Arial" w:eastAsia="Times" w:hAnsi="Arial"/>
          <w:i/>
          <w:iCs/>
          <w:color w:val="000000"/>
          <w:sz w:val="20"/>
          <w:szCs w:val="20"/>
          <w:lang w:eastAsia="en-GB"/>
        </w:rPr>
        <w:t>sagB</w:t>
      </w:r>
      <w:r>
        <w:rPr>
          <w:rFonts w:ascii="Arial" w:hAnsi="Arial"/>
          <w:sz w:val="20"/>
          <w:szCs w:val="20"/>
        </w:rPr>
        <w:tab/>
        <w:t>1</w:t>
      </w:r>
      <w:r w:rsidR="00437544">
        <w:rPr>
          <w:rFonts w:ascii="Arial" w:hAnsi="Arial"/>
          <w:sz w:val="20"/>
          <w:szCs w:val="20"/>
        </w:rPr>
        <w:t>11</w:t>
      </w:r>
      <w:del w:id="397" w:author="Nelly Wagner" w:date="2017-01-23T19:31:00Z">
        <w:r w:rsidDel="0057706F">
          <w:rPr>
            <w:rFonts w:ascii="Arial" w:hAnsi="Arial"/>
            <w:sz w:val="20"/>
            <w:szCs w:val="20"/>
          </w:rPr>
          <w:delText>13</w:delText>
        </w:r>
      </w:del>
    </w:p>
    <w:p w14:paraId="47578B6A" w14:textId="6770D626"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Figure 5.5.</w:t>
      </w:r>
      <w:r>
        <w:rPr>
          <w:rFonts w:ascii="Arial" w:eastAsia="Times" w:hAnsi="Arial"/>
          <w:color w:val="000000"/>
          <w:sz w:val="20"/>
          <w:szCs w:val="20"/>
          <w:lang w:eastAsia="en-GB"/>
        </w:rPr>
        <w:t xml:space="preserve"> Relationship between whole-body mCherry and GFP fluorescence intensities in NFκB:EGFP embryos infected with mCherry-expressing SH1000 and </w:t>
      </w:r>
      <w:r>
        <w:rPr>
          <w:rFonts w:ascii="Arial" w:eastAsia="Times" w:hAnsi="Arial"/>
          <w:i/>
          <w:iCs/>
          <w:color w:val="000000"/>
          <w:sz w:val="20"/>
          <w:szCs w:val="20"/>
          <w:lang w:eastAsia="en-GB"/>
        </w:rPr>
        <w:t>sagB</w:t>
      </w:r>
      <w:r>
        <w:rPr>
          <w:rFonts w:ascii="Arial" w:hAnsi="Arial"/>
          <w:sz w:val="20"/>
          <w:szCs w:val="20"/>
        </w:rPr>
        <w:tab/>
        <w:t>1</w:t>
      </w:r>
      <w:r w:rsidR="00437544">
        <w:rPr>
          <w:rFonts w:ascii="Arial" w:hAnsi="Arial"/>
          <w:sz w:val="20"/>
          <w:szCs w:val="20"/>
        </w:rPr>
        <w:t>12</w:t>
      </w:r>
      <w:del w:id="398" w:author="Nelly Wagner" w:date="2017-01-23T19:31:00Z">
        <w:r w:rsidDel="0057706F">
          <w:rPr>
            <w:rFonts w:ascii="Arial" w:hAnsi="Arial"/>
            <w:sz w:val="20"/>
            <w:szCs w:val="20"/>
          </w:rPr>
          <w:delText>14</w:delText>
        </w:r>
      </w:del>
    </w:p>
    <w:p w14:paraId="048C4B89" w14:textId="4C548D1A"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6. </w:t>
      </w:r>
      <w:r>
        <w:rPr>
          <w:rFonts w:ascii="Arial" w:eastAsia="Times" w:hAnsi="Arial"/>
          <w:color w:val="000000"/>
          <w:sz w:val="20"/>
          <w:szCs w:val="20"/>
          <w:lang w:eastAsia="en-GB"/>
        </w:rPr>
        <w:t>Background GFP expression in the zebrafish reporter line NFκB:EGFP</w:t>
      </w:r>
      <w:r>
        <w:rPr>
          <w:rFonts w:ascii="Arial" w:hAnsi="Arial"/>
          <w:sz w:val="20"/>
          <w:szCs w:val="20"/>
        </w:rPr>
        <w:tab/>
        <w:t>1</w:t>
      </w:r>
      <w:r w:rsidR="00437544">
        <w:rPr>
          <w:rFonts w:ascii="Arial" w:hAnsi="Arial"/>
          <w:sz w:val="20"/>
          <w:szCs w:val="20"/>
        </w:rPr>
        <w:t>13</w:t>
      </w:r>
      <w:del w:id="399" w:author="Nelly Wagner" w:date="2017-01-23T19:31:00Z">
        <w:r w:rsidDel="0057706F">
          <w:rPr>
            <w:rFonts w:ascii="Arial" w:hAnsi="Arial"/>
            <w:sz w:val="20"/>
            <w:szCs w:val="20"/>
          </w:rPr>
          <w:delText>16</w:delText>
        </w:r>
      </w:del>
    </w:p>
    <w:p w14:paraId="153A7B13" w14:textId="746802B6"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7. </w:t>
      </w:r>
      <w:r>
        <w:rPr>
          <w:rFonts w:ascii="Arial" w:eastAsia="Times" w:hAnsi="Arial"/>
          <w:color w:val="000000"/>
          <w:sz w:val="20"/>
          <w:szCs w:val="20"/>
          <w:lang w:eastAsia="en-GB"/>
        </w:rPr>
        <w:t>Abscesses at 24 hours post-infection in NFκB:EGFP embryos infected with SH1000-mCherry</w:t>
      </w:r>
      <w:r>
        <w:rPr>
          <w:rFonts w:ascii="Arial" w:hAnsi="Arial"/>
          <w:sz w:val="20"/>
          <w:szCs w:val="20"/>
        </w:rPr>
        <w:tab/>
        <w:t>1</w:t>
      </w:r>
      <w:r w:rsidR="00437544">
        <w:rPr>
          <w:rFonts w:ascii="Arial" w:hAnsi="Arial"/>
          <w:sz w:val="20"/>
          <w:szCs w:val="20"/>
        </w:rPr>
        <w:t>15</w:t>
      </w:r>
      <w:del w:id="400" w:author="Nelly Wagner" w:date="2017-01-23T19:31:00Z">
        <w:r w:rsidDel="0057706F">
          <w:rPr>
            <w:rFonts w:ascii="Arial" w:hAnsi="Arial"/>
            <w:sz w:val="20"/>
            <w:szCs w:val="20"/>
          </w:rPr>
          <w:delText>18</w:delText>
        </w:r>
      </w:del>
    </w:p>
    <w:p w14:paraId="7F903322" w14:textId="55BAA81F"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lastRenderedPageBreak/>
        <w:t xml:space="preserve">Figure 5.8. </w:t>
      </w:r>
      <w:r>
        <w:rPr>
          <w:rFonts w:ascii="Arial" w:eastAsia="Times" w:hAnsi="Arial"/>
          <w:color w:val="000000"/>
          <w:sz w:val="20"/>
          <w:szCs w:val="20"/>
          <w:lang w:eastAsia="en-GB"/>
        </w:rPr>
        <w:t>Fluorescence profiles across abscesses formed by SH1000-mCherry at 24 hours post-infection in NFκB:EGFP embryos</w:t>
      </w:r>
      <w:r>
        <w:rPr>
          <w:rFonts w:ascii="Arial" w:hAnsi="Arial"/>
          <w:sz w:val="20"/>
          <w:szCs w:val="20"/>
        </w:rPr>
        <w:tab/>
        <w:t>1</w:t>
      </w:r>
      <w:r w:rsidR="00437544">
        <w:rPr>
          <w:rFonts w:ascii="Arial" w:hAnsi="Arial"/>
          <w:sz w:val="20"/>
          <w:szCs w:val="20"/>
        </w:rPr>
        <w:t>16</w:t>
      </w:r>
      <w:del w:id="401" w:author="Nelly Wagner" w:date="2017-01-23T19:31:00Z">
        <w:r w:rsidDel="0057706F">
          <w:rPr>
            <w:rFonts w:ascii="Arial" w:hAnsi="Arial"/>
            <w:sz w:val="20"/>
            <w:szCs w:val="20"/>
          </w:rPr>
          <w:delText>19</w:delText>
        </w:r>
      </w:del>
    </w:p>
    <w:p w14:paraId="5A069822" w14:textId="3683E002"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9. </w:t>
      </w:r>
      <w:r>
        <w:rPr>
          <w:rFonts w:ascii="Arial" w:eastAsia="Times" w:hAnsi="Arial"/>
          <w:color w:val="000000"/>
          <w:sz w:val="20"/>
          <w:szCs w:val="20"/>
          <w:lang w:eastAsia="en-GB"/>
        </w:rPr>
        <w:t>Abscesses at 44 hours post-infection in NFκB:EGFP embryos infected with SH1000-mCherry</w:t>
      </w:r>
      <w:r>
        <w:rPr>
          <w:rFonts w:ascii="Arial" w:hAnsi="Arial"/>
          <w:sz w:val="20"/>
          <w:szCs w:val="20"/>
        </w:rPr>
        <w:tab/>
        <w:t>1</w:t>
      </w:r>
      <w:r w:rsidR="00437544">
        <w:rPr>
          <w:rFonts w:ascii="Arial" w:hAnsi="Arial"/>
          <w:sz w:val="20"/>
          <w:szCs w:val="20"/>
        </w:rPr>
        <w:t>18</w:t>
      </w:r>
      <w:del w:id="402" w:author="Nelly Wagner" w:date="2017-01-23T19:32:00Z">
        <w:r w:rsidDel="0057706F">
          <w:rPr>
            <w:rFonts w:ascii="Arial" w:hAnsi="Arial"/>
            <w:sz w:val="20"/>
            <w:szCs w:val="20"/>
          </w:rPr>
          <w:delText>21</w:delText>
        </w:r>
      </w:del>
    </w:p>
    <w:p w14:paraId="4A074910" w14:textId="67D0C373"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10. </w:t>
      </w:r>
      <w:r>
        <w:rPr>
          <w:rFonts w:ascii="Arial" w:eastAsia="Times" w:hAnsi="Arial"/>
          <w:color w:val="000000"/>
          <w:sz w:val="20"/>
          <w:szCs w:val="20"/>
          <w:lang w:eastAsia="en-GB"/>
        </w:rPr>
        <w:t>Fluorescence profiles across abscesses formed by SH1000-mCherry at 44 hours post-infection in NFκB:EGFP embryos</w:t>
      </w:r>
      <w:r>
        <w:rPr>
          <w:rFonts w:ascii="Arial" w:hAnsi="Arial"/>
          <w:sz w:val="20"/>
          <w:szCs w:val="20"/>
        </w:rPr>
        <w:tab/>
        <w:t>1</w:t>
      </w:r>
      <w:r w:rsidR="00437544">
        <w:rPr>
          <w:rFonts w:ascii="Arial" w:hAnsi="Arial"/>
          <w:sz w:val="20"/>
          <w:szCs w:val="20"/>
        </w:rPr>
        <w:t>19</w:t>
      </w:r>
      <w:del w:id="403" w:author="Nelly Wagner" w:date="2017-01-23T19:32:00Z">
        <w:r w:rsidDel="0057706F">
          <w:rPr>
            <w:rFonts w:ascii="Arial" w:hAnsi="Arial"/>
            <w:sz w:val="20"/>
            <w:szCs w:val="20"/>
          </w:rPr>
          <w:delText>22</w:delText>
        </w:r>
      </w:del>
    </w:p>
    <w:p w14:paraId="148AB631" w14:textId="55ACB994"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11. </w:t>
      </w:r>
      <w:r>
        <w:rPr>
          <w:rFonts w:ascii="Arial" w:eastAsia="Times" w:hAnsi="Arial"/>
          <w:color w:val="000000"/>
          <w:sz w:val="20"/>
          <w:szCs w:val="20"/>
          <w:lang w:eastAsia="en-GB"/>
        </w:rPr>
        <w:t xml:space="preserve">Abscesses in NFκB:EGFP embryos infected with </w:t>
      </w:r>
      <w:r>
        <w:rPr>
          <w:rFonts w:ascii="Arial" w:eastAsia="Times" w:hAnsi="Arial"/>
          <w:i/>
          <w:color w:val="000000"/>
          <w:sz w:val="20"/>
          <w:szCs w:val="20"/>
          <w:lang w:eastAsia="en-GB"/>
        </w:rPr>
        <w:t>sagB</w:t>
      </w:r>
      <w:r>
        <w:rPr>
          <w:rFonts w:ascii="Arial" w:eastAsia="Times" w:hAnsi="Arial"/>
          <w:color w:val="000000"/>
          <w:sz w:val="20"/>
          <w:szCs w:val="20"/>
          <w:lang w:eastAsia="en-GB"/>
        </w:rPr>
        <w:t>-mCherry</w:t>
      </w:r>
      <w:r>
        <w:rPr>
          <w:rFonts w:ascii="Arial" w:hAnsi="Arial"/>
          <w:sz w:val="20"/>
          <w:szCs w:val="20"/>
        </w:rPr>
        <w:tab/>
        <w:t>1</w:t>
      </w:r>
      <w:r w:rsidR="00437544">
        <w:rPr>
          <w:rFonts w:ascii="Arial" w:hAnsi="Arial"/>
          <w:sz w:val="20"/>
          <w:szCs w:val="20"/>
        </w:rPr>
        <w:t>21</w:t>
      </w:r>
      <w:del w:id="404" w:author="Nelly Wagner" w:date="2017-01-23T19:32:00Z">
        <w:r w:rsidDel="0057706F">
          <w:rPr>
            <w:rFonts w:ascii="Arial" w:hAnsi="Arial"/>
            <w:sz w:val="20"/>
            <w:szCs w:val="20"/>
          </w:rPr>
          <w:delText>24</w:delText>
        </w:r>
      </w:del>
    </w:p>
    <w:p w14:paraId="287C454D" w14:textId="62A67374"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Figure 5.12.</w:t>
      </w:r>
      <w:r>
        <w:rPr>
          <w:rFonts w:ascii="Arial" w:eastAsia="Times" w:hAnsi="Arial"/>
          <w:color w:val="000000"/>
          <w:sz w:val="20"/>
          <w:szCs w:val="20"/>
          <w:lang w:eastAsia="en-GB"/>
        </w:rPr>
        <w:t xml:space="preserve"> Fluorescence profiles across abscesses formed by </w:t>
      </w:r>
      <w:r>
        <w:rPr>
          <w:rFonts w:ascii="Arial" w:eastAsia="Times" w:hAnsi="Arial"/>
          <w:i/>
          <w:color w:val="000000"/>
          <w:sz w:val="20"/>
          <w:szCs w:val="20"/>
          <w:lang w:eastAsia="en-GB"/>
        </w:rPr>
        <w:t>sagB</w:t>
      </w:r>
      <w:r>
        <w:rPr>
          <w:rFonts w:ascii="Arial" w:eastAsia="Times" w:hAnsi="Arial"/>
          <w:color w:val="000000"/>
          <w:sz w:val="20"/>
          <w:szCs w:val="20"/>
          <w:lang w:eastAsia="en-GB"/>
        </w:rPr>
        <w:t>-mCherry in NFκB:EGFP embryos</w:t>
      </w:r>
      <w:r>
        <w:rPr>
          <w:rFonts w:ascii="Arial" w:hAnsi="Arial"/>
          <w:sz w:val="20"/>
          <w:szCs w:val="20"/>
        </w:rPr>
        <w:tab/>
        <w:t>1</w:t>
      </w:r>
      <w:r w:rsidR="00437544">
        <w:rPr>
          <w:rFonts w:ascii="Arial" w:hAnsi="Arial"/>
          <w:sz w:val="20"/>
          <w:szCs w:val="20"/>
        </w:rPr>
        <w:t>22</w:t>
      </w:r>
      <w:del w:id="405" w:author="Nelly Wagner" w:date="2017-01-23T19:32:00Z">
        <w:r w:rsidDel="0057706F">
          <w:rPr>
            <w:rFonts w:ascii="Arial" w:hAnsi="Arial"/>
            <w:sz w:val="20"/>
            <w:szCs w:val="20"/>
          </w:rPr>
          <w:delText>25</w:delText>
        </w:r>
      </w:del>
    </w:p>
    <w:p w14:paraId="427B6A19" w14:textId="305D3EA8"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13. </w:t>
      </w:r>
      <w:r>
        <w:rPr>
          <w:rFonts w:ascii="Arial" w:eastAsia="Times" w:hAnsi="Arial"/>
          <w:color w:val="000000"/>
          <w:sz w:val="20"/>
          <w:szCs w:val="20"/>
          <w:lang w:eastAsia="en-GB"/>
        </w:rPr>
        <w:t xml:space="preserve">Efficacy of the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 xml:space="preserve">splice morpholino and impact of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gene knock-down on the survival of non-infected and infected embryo</w:t>
      </w:r>
      <w:r>
        <w:rPr>
          <w:rFonts w:ascii="Arial" w:hAnsi="Arial"/>
          <w:sz w:val="20"/>
          <w:szCs w:val="20"/>
        </w:rPr>
        <w:tab/>
        <w:t>1</w:t>
      </w:r>
      <w:r w:rsidR="00437544">
        <w:rPr>
          <w:rFonts w:ascii="Arial" w:hAnsi="Arial"/>
          <w:sz w:val="20"/>
          <w:szCs w:val="20"/>
        </w:rPr>
        <w:t>26</w:t>
      </w:r>
      <w:del w:id="406" w:author="Nelly Wagner" w:date="2017-01-23T19:32:00Z">
        <w:r w:rsidDel="0057706F">
          <w:rPr>
            <w:rFonts w:ascii="Arial" w:hAnsi="Arial"/>
            <w:sz w:val="20"/>
            <w:szCs w:val="20"/>
          </w:rPr>
          <w:delText>30</w:delText>
        </w:r>
      </w:del>
    </w:p>
    <w:p w14:paraId="13A213BB" w14:textId="7698C2FE"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14. </w:t>
      </w:r>
      <w:r>
        <w:rPr>
          <w:rFonts w:ascii="Arial" w:eastAsia="Times" w:hAnsi="Arial"/>
          <w:color w:val="000000"/>
          <w:sz w:val="20"/>
          <w:szCs w:val="20"/>
          <w:lang w:eastAsia="en-GB"/>
        </w:rPr>
        <w:t xml:space="preserve">Effect of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knock-down on the survival of embryos infected with SH1000, </w:t>
      </w:r>
      <w:r>
        <w:rPr>
          <w:rFonts w:ascii="Arial" w:eastAsia="Times" w:hAnsi="Arial"/>
          <w:i/>
          <w:color w:val="000000"/>
          <w:sz w:val="20"/>
          <w:szCs w:val="20"/>
          <w:lang w:eastAsia="en-GB"/>
        </w:rPr>
        <w:t xml:space="preserve">sagB </w:t>
      </w:r>
      <w:r>
        <w:rPr>
          <w:rFonts w:ascii="Arial" w:eastAsia="Times" w:hAnsi="Arial"/>
          <w:color w:val="000000"/>
          <w:sz w:val="20"/>
          <w:szCs w:val="20"/>
          <w:lang w:eastAsia="en-GB"/>
        </w:rPr>
        <w:t xml:space="preserve">and </w:t>
      </w:r>
      <w:r>
        <w:rPr>
          <w:rFonts w:ascii="Arial" w:eastAsia="Times" w:hAnsi="Arial"/>
          <w:i/>
          <w:color w:val="000000"/>
          <w:sz w:val="20"/>
          <w:szCs w:val="20"/>
          <w:lang w:eastAsia="en-GB"/>
        </w:rPr>
        <w:t>phePsaeR</w:t>
      </w:r>
      <w:r>
        <w:rPr>
          <w:rFonts w:ascii="Arial" w:hAnsi="Arial"/>
          <w:sz w:val="20"/>
          <w:szCs w:val="20"/>
        </w:rPr>
        <w:tab/>
        <w:t>1</w:t>
      </w:r>
      <w:r w:rsidR="00437544">
        <w:rPr>
          <w:rFonts w:ascii="Arial" w:hAnsi="Arial"/>
          <w:sz w:val="20"/>
          <w:szCs w:val="20"/>
        </w:rPr>
        <w:t>27</w:t>
      </w:r>
      <w:del w:id="407" w:author="Nelly Wagner" w:date="2017-01-23T19:32:00Z">
        <w:r w:rsidDel="0057706F">
          <w:rPr>
            <w:rFonts w:ascii="Arial" w:hAnsi="Arial"/>
            <w:sz w:val="20"/>
            <w:szCs w:val="20"/>
          </w:rPr>
          <w:delText>31</w:delText>
        </w:r>
      </w:del>
    </w:p>
    <w:p w14:paraId="4BDBADD2" w14:textId="5DE95DE8"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15. </w:t>
      </w:r>
      <w:r>
        <w:rPr>
          <w:rFonts w:ascii="Arial" w:eastAsia="Times" w:hAnsi="Arial"/>
          <w:color w:val="000000"/>
          <w:sz w:val="20"/>
          <w:szCs w:val="20"/>
          <w:lang w:eastAsia="en-GB"/>
        </w:rPr>
        <w:t xml:space="preserve">Bacterial dynamics in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infected with SH1000, </w:t>
      </w:r>
      <w:r>
        <w:rPr>
          <w:rFonts w:ascii="Arial" w:eastAsia="Times" w:hAnsi="Arial"/>
          <w:i/>
          <w:color w:val="000000"/>
          <w:sz w:val="20"/>
          <w:szCs w:val="20"/>
          <w:lang w:eastAsia="en-GB"/>
        </w:rPr>
        <w:t xml:space="preserve">sagB </w:t>
      </w:r>
      <w:r>
        <w:rPr>
          <w:rFonts w:ascii="Arial" w:eastAsia="Times" w:hAnsi="Arial"/>
          <w:color w:val="000000"/>
          <w:sz w:val="20"/>
          <w:szCs w:val="20"/>
          <w:lang w:eastAsia="en-GB"/>
        </w:rPr>
        <w:t xml:space="preserve">and </w:t>
      </w:r>
      <w:r>
        <w:rPr>
          <w:rFonts w:ascii="Arial" w:eastAsia="Times" w:hAnsi="Arial"/>
          <w:i/>
          <w:color w:val="000000"/>
          <w:sz w:val="20"/>
          <w:szCs w:val="20"/>
          <w:lang w:eastAsia="en-GB"/>
        </w:rPr>
        <w:t>phePsaeR</w:t>
      </w:r>
      <w:r>
        <w:rPr>
          <w:rFonts w:ascii="Arial" w:hAnsi="Arial"/>
          <w:sz w:val="20"/>
          <w:szCs w:val="20"/>
        </w:rPr>
        <w:tab/>
        <w:t>1</w:t>
      </w:r>
      <w:r w:rsidR="00437544">
        <w:rPr>
          <w:rFonts w:ascii="Arial" w:hAnsi="Arial"/>
          <w:sz w:val="20"/>
          <w:szCs w:val="20"/>
        </w:rPr>
        <w:t>30</w:t>
      </w:r>
      <w:del w:id="408" w:author="Nelly Wagner" w:date="2017-01-23T19:32:00Z">
        <w:r w:rsidDel="0057706F">
          <w:rPr>
            <w:rFonts w:ascii="Arial" w:hAnsi="Arial"/>
            <w:sz w:val="20"/>
            <w:szCs w:val="20"/>
          </w:rPr>
          <w:delText>34</w:delText>
        </w:r>
      </w:del>
    </w:p>
    <w:p w14:paraId="45A836AB" w14:textId="2CA03511"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16. </w:t>
      </w:r>
      <w:r>
        <w:rPr>
          <w:rFonts w:ascii="Arial" w:eastAsia="Times" w:hAnsi="Arial"/>
          <w:color w:val="000000"/>
          <w:sz w:val="20"/>
          <w:szCs w:val="20"/>
          <w:lang w:eastAsia="en-GB"/>
        </w:rPr>
        <w:t xml:space="preserve">Host survival and bacterial dynamics in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utant zebrafish embryos infected with SH1000,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and </w:t>
      </w:r>
      <w:r>
        <w:rPr>
          <w:rFonts w:ascii="Arial" w:eastAsia="Times" w:hAnsi="Arial"/>
          <w:i/>
          <w:color w:val="000000"/>
          <w:sz w:val="20"/>
          <w:szCs w:val="20"/>
          <w:lang w:eastAsia="en-GB"/>
        </w:rPr>
        <w:t>phePsaeR</w:t>
      </w:r>
      <w:r>
        <w:rPr>
          <w:rFonts w:ascii="Arial" w:hAnsi="Arial"/>
          <w:sz w:val="20"/>
          <w:szCs w:val="20"/>
        </w:rPr>
        <w:tab/>
        <w:t>1</w:t>
      </w:r>
      <w:r w:rsidR="00437544">
        <w:rPr>
          <w:rFonts w:ascii="Arial" w:hAnsi="Arial"/>
          <w:sz w:val="20"/>
          <w:szCs w:val="20"/>
        </w:rPr>
        <w:t>31</w:t>
      </w:r>
      <w:del w:id="409" w:author="Nelly Wagner" w:date="2017-01-23T19:32:00Z">
        <w:r w:rsidDel="0057706F">
          <w:rPr>
            <w:rFonts w:ascii="Arial" w:hAnsi="Arial"/>
            <w:sz w:val="20"/>
            <w:szCs w:val="20"/>
          </w:rPr>
          <w:delText>35</w:delText>
        </w:r>
      </w:del>
    </w:p>
    <w:p w14:paraId="61460EBE" w14:textId="5C435450" w:rsidR="0020061D" w:rsidRDefault="00766C9B">
      <w:pPr>
        <w:pStyle w:val="Contents1"/>
        <w:tabs>
          <w:tab w:val="right" w:leader="dot" w:pos="8504"/>
        </w:tabs>
        <w:rPr>
          <w:rFonts w:ascii="Arial" w:hAnsi="Arial"/>
          <w:sz w:val="20"/>
          <w:szCs w:val="20"/>
        </w:rPr>
      </w:pPr>
      <w:r>
        <w:rPr>
          <w:rFonts w:ascii="Arial" w:eastAsia="Times" w:hAnsi="Arial"/>
          <w:b/>
          <w:color w:val="000000"/>
          <w:sz w:val="20"/>
          <w:szCs w:val="20"/>
          <w:lang w:eastAsia="en-GB"/>
        </w:rPr>
        <w:t xml:space="preserve">Figure 5.17. </w:t>
      </w:r>
      <w:r>
        <w:rPr>
          <w:rFonts w:ascii="Arial" w:eastAsia="Times" w:hAnsi="Arial"/>
          <w:color w:val="000000"/>
          <w:sz w:val="20"/>
          <w:szCs w:val="20"/>
          <w:lang w:eastAsia="en-GB"/>
        </w:rPr>
        <w:t>Influence of the size of the inoculum on the number of cells expressing IL-1β in infected embryos 2 hours post-infection</w:t>
      </w:r>
      <w:r>
        <w:rPr>
          <w:rFonts w:ascii="Arial" w:hAnsi="Arial"/>
          <w:sz w:val="20"/>
          <w:szCs w:val="20"/>
        </w:rPr>
        <w:tab/>
        <w:t>1</w:t>
      </w:r>
      <w:r w:rsidR="00437544">
        <w:rPr>
          <w:rFonts w:ascii="Arial" w:hAnsi="Arial"/>
          <w:sz w:val="20"/>
          <w:szCs w:val="20"/>
        </w:rPr>
        <w:t>34</w:t>
      </w:r>
      <w:del w:id="410" w:author="Nelly Wagner" w:date="2017-01-23T19:32:00Z">
        <w:r w:rsidDel="0057706F">
          <w:rPr>
            <w:rFonts w:ascii="Arial" w:hAnsi="Arial"/>
            <w:sz w:val="20"/>
            <w:szCs w:val="20"/>
          </w:rPr>
          <w:delText>37</w:delText>
        </w:r>
      </w:del>
    </w:p>
    <w:p w14:paraId="57B079F2" w14:textId="701BFB50" w:rsidR="0020061D" w:rsidRDefault="00766C9B">
      <w:pPr>
        <w:pStyle w:val="Contents1"/>
        <w:tabs>
          <w:tab w:val="right" w:leader="dot" w:pos="8504"/>
        </w:tabs>
        <w:rPr>
          <w:rFonts w:ascii="Arial" w:hAnsi="Arial"/>
          <w:sz w:val="20"/>
          <w:szCs w:val="20"/>
        </w:rPr>
      </w:pPr>
      <w:r>
        <w:rPr>
          <w:rFonts w:ascii="Arial" w:eastAsia="Arial" w:hAnsi="Arial" w:cs="Liberation Serif"/>
          <w:b/>
          <w:bCs/>
          <w:color w:val="000000"/>
          <w:sz w:val="20"/>
          <w:szCs w:val="20"/>
          <w:lang w:eastAsia="en-GB"/>
        </w:rPr>
        <w:t>Figure 5.18.</w:t>
      </w:r>
      <w:r>
        <w:rPr>
          <w:rFonts w:ascii="Arial" w:eastAsia="Times" w:hAnsi="Arial" w:cs="Liberation Serif"/>
          <w:b/>
          <w:bCs/>
          <w:color w:val="000000"/>
          <w:sz w:val="20"/>
          <w:szCs w:val="20"/>
          <w:lang w:eastAsia="en-GB"/>
        </w:rPr>
        <w:t xml:space="preserve"> </w:t>
      </w:r>
      <w:r>
        <w:rPr>
          <w:rFonts w:ascii="Arial" w:eastAsia="Times" w:hAnsi="Arial" w:cs="Liberation Serif"/>
          <w:color w:val="000000"/>
          <w:sz w:val="20"/>
          <w:szCs w:val="20"/>
          <w:lang w:eastAsia="en-GB"/>
        </w:rPr>
        <w:t>Ranks of IL-1β expression attributed to embryos infected with SH1000. s</w:t>
      </w:r>
      <w:r>
        <w:rPr>
          <w:rFonts w:ascii="Arial" w:eastAsia="Times" w:hAnsi="Arial" w:cs="Liberation Serif"/>
          <w:i/>
          <w:color w:val="000000"/>
          <w:sz w:val="20"/>
          <w:szCs w:val="20"/>
          <w:lang w:eastAsia="en-GB"/>
        </w:rPr>
        <w:t>agB</w:t>
      </w:r>
      <w:r>
        <w:rPr>
          <w:rFonts w:ascii="Arial" w:eastAsia="Times" w:hAnsi="Arial" w:cs="Liberation Serif"/>
          <w:color w:val="000000"/>
          <w:sz w:val="20"/>
          <w:szCs w:val="20"/>
          <w:lang w:eastAsia="en-GB"/>
        </w:rPr>
        <w:t xml:space="preserve"> and </w:t>
      </w:r>
      <w:r>
        <w:rPr>
          <w:rFonts w:ascii="Arial" w:eastAsia="Times" w:hAnsi="Arial" w:cs="Liberation Serif"/>
          <w:i/>
          <w:color w:val="000000"/>
          <w:sz w:val="20"/>
          <w:szCs w:val="20"/>
          <w:lang w:eastAsia="en-GB"/>
        </w:rPr>
        <w:t>phePsaeR</w:t>
      </w:r>
      <w:r>
        <w:rPr>
          <w:rFonts w:ascii="Arial" w:hAnsi="Arial"/>
          <w:sz w:val="20"/>
          <w:szCs w:val="20"/>
        </w:rPr>
        <w:tab/>
        <w:t>1</w:t>
      </w:r>
      <w:r w:rsidR="00437544">
        <w:rPr>
          <w:rFonts w:ascii="Arial" w:hAnsi="Arial"/>
          <w:sz w:val="20"/>
          <w:szCs w:val="20"/>
        </w:rPr>
        <w:t>36</w:t>
      </w:r>
      <w:del w:id="411" w:author="Nelly Wagner" w:date="2017-01-23T19:32:00Z">
        <w:r w:rsidDel="0057706F">
          <w:rPr>
            <w:rFonts w:ascii="Arial" w:hAnsi="Arial"/>
            <w:sz w:val="20"/>
            <w:szCs w:val="20"/>
          </w:rPr>
          <w:delText>39</w:delText>
        </w:r>
      </w:del>
    </w:p>
    <w:p w14:paraId="28431A79" w14:textId="40D2C48A"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Figure 5.19. </w:t>
      </w:r>
      <w:r>
        <w:rPr>
          <w:rFonts w:ascii="Arial" w:eastAsia="Times" w:hAnsi="Arial"/>
          <w:color w:val="000000"/>
          <w:sz w:val="20"/>
          <w:szCs w:val="20"/>
          <w:lang w:eastAsia="en-GB"/>
        </w:rPr>
        <w:t xml:space="preserve">Quantification of the different phenotypes of IL-1β expression in embryos infected with SH1000,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and </w:t>
      </w:r>
      <w:r>
        <w:rPr>
          <w:rFonts w:ascii="Arial" w:eastAsia="Times" w:hAnsi="Arial"/>
          <w:i/>
          <w:color w:val="000000"/>
          <w:sz w:val="20"/>
          <w:szCs w:val="20"/>
          <w:lang w:eastAsia="en-GB"/>
        </w:rPr>
        <w:t>phePsaeR</w:t>
      </w:r>
      <w:r>
        <w:rPr>
          <w:rFonts w:ascii="Arial" w:hAnsi="Arial"/>
          <w:sz w:val="20"/>
          <w:szCs w:val="20"/>
        </w:rPr>
        <w:tab/>
        <w:t>1</w:t>
      </w:r>
      <w:r w:rsidR="00437544">
        <w:rPr>
          <w:rFonts w:ascii="Arial" w:hAnsi="Arial"/>
          <w:sz w:val="20"/>
          <w:szCs w:val="20"/>
        </w:rPr>
        <w:t>41</w:t>
      </w:r>
      <w:del w:id="412" w:author="Nelly Wagner" w:date="2017-01-23T19:32:00Z">
        <w:r w:rsidDel="0057706F">
          <w:rPr>
            <w:rFonts w:ascii="Arial" w:hAnsi="Arial"/>
            <w:sz w:val="20"/>
            <w:szCs w:val="20"/>
          </w:rPr>
          <w:delText>44</w:delText>
        </w:r>
      </w:del>
    </w:p>
    <w:p w14:paraId="76B4129F" w14:textId="51F31D5B" w:rsidR="0057706F" w:rsidRDefault="00766C9B">
      <w:pPr>
        <w:pStyle w:val="Contents1"/>
        <w:tabs>
          <w:tab w:val="right" w:leader="dot" w:pos="8504"/>
        </w:tabs>
        <w:rPr>
          <w:ins w:id="413" w:author="Nelly Wagner" w:date="2017-01-23T19:33:00Z"/>
          <w:rFonts w:ascii="Arial" w:hAnsi="Arial"/>
          <w:sz w:val="20"/>
          <w:szCs w:val="20"/>
        </w:rPr>
      </w:pPr>
      <w:r>
        <w:rPr>
          <w:rFonts w:ascii="Arial" w:eastAsia="Times" w:hAnsi="Arial"/>
          <w:b/>
          <w:bCs/>
          <w:color w:val="000000"/>
          <w:sz w:val="20"/>
          <w:szCs w:val="20"/>
          <w:lang w:eastAsia="en-GB"/>
        </w:rPr>
        <w:t xml:space="preserve">Figure 5.20. </w:t>
      </w:r>
      <w:r>
        <w:rPr>
          <w:rFonts w:ascii="Arial" w:eastAsia="Times" w:hAnsi="Arial"/>
          <w:color w:val="000000"/>
          <w:sz w:val="20"/>
          <w:szCs w:val="20"/>
          <w:lang w:eastAsia="en-GB"/>
        </w:rPr>
        <w:t xml:space="preserve">Number of cells expressing IL-1β in embryos injected with heat-killed SH1000 or peptidoglycan from </w:t>
      </w:r>
      <w:r>
        <w:rPr>
          <w:rFonts w:ascii="Arial" w:eastAsia="Times" w:hAnsi="Arial"/>
          <w:i/>
          <w:iCs/>
          <w:color w:val="000000"/>
          <w:sz w:val="20"/>
          <w:szCs w:val="20"/>
          <w:lang w:eastAsia="en-GB"/>
        </w:rPr>
        <w:t>S. aureus</w:t>
      </w:r>
      <w:r>
        <w:rPr>
          <w:rFonts w:ascii="Arial" w:eastAsia="Times" w:hAnsi="Arial"/>
          <w:i/>
          <w:color w:val="000000"/>
          <w:sz w:val="20"/>
          <w:szCs w:val="20"/>
          <w:lang w:eastAsia="en-GB"/>
        </w:rPr>
        <w:t xml:space="preserve"> </w:t>
      </w:r>
      <w:r>
        <w:rPr>
          <w:rFonts w:ascii="Arial" w:eastAsia="Times" w:hAnsi="Arial"/>
          <w:color w:val="000000"/>
          <w:sz w:val="20"/>
          <w:szCs w:val="20"/>
          <w:lang w:eastAsia="en-GB"/>
        </w:rPr>
        <w:t xml:space="preserve">and </w:t>
      </w:r>
      <w:r>
        <w:rPr>
          <w:rFonts w:ascii="Arial" w:eastAsia="Times" w:hAnsi="Arial"/>
          <w:i/>
          <w:color w:val="000000"/>
          <w:sz w:val="20"/>
          <w:szCs w:val="20"/>
          <w:lang w:eastAsia="en-GB"/>
        </w:rPr>
        <w:t>M. luteus</w:t>
      </w:r>
      <w:r>
        <w:rPr>
          <w:rFonts w:ascii="Arial" w:hAnsi="Arial"/>
          <w:sz w:val="20"/>
          <w:szCs w:val="20"/>
        </w:rPr>
        <w:tab/>
        <w:t>1</w:t>
      </w:r>
      <w:r w:rsidR="00437544">
        <w:rPr>
          <w:rFonts w:ascii="Arial" w:hAnsi="Arial"/>
          <w:sz w:val="20"/>
          <w:szCs w:val="20"/>
        </w:rPr>
        <w:t>42</w:t>
      </w:r>
    </w:p>
    <w:p w14:paraId="79369A6B" w14:textId="77777777" w:rsidR="0057706F" w:rsidRDefault="0057706F">
      <w:pPr>
        <w:pStyle w:val="Contents1"/>
        <w:tabs>
          <w:tab w:val="right" w:leader="dot" w:pos="8504"/>
        </w:tabs>
        <w:rPr>
          <w:ins w:id="414" w:author="Nelly Wagner" w:date="2017-01-23T19:33:00Z"/>
          <w:rFonts w:ascii="Arial" w:hAnsi="Arial"/>
          <w:sz w:val="20"/>
          <w:szCs w:val="20"/>
        </w:rPr>
      </w:pPr>
    </w:p>
    <w:p w14:paraId="2430EC70" w14:textId="5B545B08" w:rsidR="0057706F" w:rsidRDefault="0057706F">
      <w:pPr>
        <w:pStyle w:val="Contents1"/>
        <w:tabs>
          <w:tab w:val="right" w:leader="dot" w:pos="8504"/>
        </w:tabs>
        <w:rPr>
          <w:ins w:id="415" w:author="Nelly Wagner" w:date="2017-01-23T19:33:00Z"/>
          <w:rFonts w:ascii="Arial" w:hAnsi="Arial"/>
          <w:sz w:val="20"/>
          <w:szCs w:val="20"/>
        </w:rPr>
      </w:pPr>
      <w:ins w:id="416" w:author="Nelly Wagner" w:date="2017-01-23T19:33:00Z">
        <w:r w:rsidRPr="0057706F">
          <w:rPr>
            <w:rFonts w:ascii="Arial" w:hAnsi="Arial"/>
            <w:b/>
            <w:sz w:val="20"/>
            <w:szCs w:val="20"/>
            <w:rPrChange w:id="417" w:author="Nelly Wagner" w:date="2017-01-23T19:33:00Z">
              <w:rPr>
                <w:rFonts w:ascii="Arial" w:hAnsi="Arial"/>
                <w:sz w:val="20"/>
                <w:szCs w:val="20"/>
              </w:rPr>
            </w:rPrChange>
          </w:rPr>
          <w:t>Figure 6.1.</w:t>
        </w:r>
        <w:r w:rsidRPr="0057706F">
          <w:rPr>
            <w:rFonts w:ascii="Arial" w:hAnsi="Arial"/>
            <w:sz w:val="20"/>
            <w:szCs w:val="20"/>
          </w:rPr>
          <w:t xml:space="preserve"> Known impact of environmental, pathogen and host factors on the st</w:t>
        </w:r>
        <w:r>
          <w:rPr>
            <w:rFonts w:ascii="Arial" w:hAnsi="Arial"/>
            <w:sz w:val="20"/>
            <w:szCs w:val="20"/>
          </w:rPr>
          <w:t xml:space="preserve">ochastic clonal expansion of </w:t>
        </w:r>
        <w:r w:rsidRPr="0057706F">
          <w:rPr>
            <w:rFonts w:ascii="Arial" w:hAnsi="Arial"/>
            <w:i/>
            <w:sz w:val="20"/>
            <w:szCs w:val="20"/>
            <w:rPrChange w:id="418" w:author="Nelly Wagner" w:date="2017-01-23T19:34:00Z">
              <w:rPr>
                <w:rFonts w:ascii="Arial" w:hAnsi="Arial"/>
                <w:sz w:val="20"/>
                <w:szCs w:val="20"/>
              </w:rPr>
            </w:rPrChange>
          </w:rPr>
          <w:t>S.aureu</w:t>
        </w:r>
        <w:r w:rsidRPr="0057706F">
          <w:rPr>
            <w:rFonts w:ascii="Arial" w:hAnsi="Arial"/>
            <w:sz w:val="20"/>
            <w:szCs w:val="20"/>
          </w:rPr>
          <w:t>s</w:t>
        </w:r>
        <w:r>
          <w:rPr>
            <w:rFonts w:ascii="Arial" w:hAnsi="Arial"/>
            <w:sz w:val="20"/>
            <w:szCs w:val="20"/>
          </w:rPr>
          <w:t>……………………………………………………………………………</w:t>
        </w:r>
      </w:ins>
      <w:ins w:id="419" w:author="Nelly Wagner" w:date="2017-01-23T19:34:00Z">
        <w:r>
          <w:rPr>
            <w:rFonts w:ascii="Arial" w:hAnsi="Arial"/>
            <w:sz w:val="20"/>
            <w:szCs w:val="20"/>
          </w:rPr>
          <w:t>…...</w:t>
        </w:r>
      </w:ins>
      <w:ins w:id="420" w:author="Nelly Wagner" w:date="2017-01-23T19:33:00Z">
        <w:r w:rsidR="00E374D4">
          <w:rPr>
            <w:rFonts w:ascii="Arial" w:hAnsi="Arial"/>
            <w:sz w:val="20"/>
            <w:szCs w:val="20"/>
          </w:rPr>
          <w:t>15</w:t>
        </w:r>
      </w:ins>
      <w:r w:rsidR="00437544">
        <w:rPr>
          <w:rFonts w:ascii="Arial" w:hAnsi="Arial"/>
          <w:sz w:val="20"/>
          <w:szCs w:val="20"/>
        </w:rPr>
        <w:t>0</w:t>
      </w:r>
    </w:p>
    <w:p w14:paraId="315B5A77" w14:textId="6F016948" w:rsidR="0020061D" w:rsidDel="0057706F" w:rsidRDefault="00766C9B">
      <w:pPr>
        <w:pStyle w:val="Contents1"/>
        <w:tabs>
          <w:tab w:val="right" w:leader="dot" w:pos="8504"/>
        </w:tabs>
        <w:rPr>
          <w:del w:id="421" w:author="Nelly Wagner" w:date="2017-01-23T19:33:00Z"/>
          <w:rFonts w:ascii="Arial" w:hAnsi="Arial"/>
          <w:sz w:val="20"/>
          <w:szCs w:val="20"/>
        </w:rPr>
      </w:pPr>
      <w:del w:id="422" w:author="Nelly Wagner" w:date="2017-01-23T19:32:00Z">
        <w:r w:rsidDel="0057706F">
          <w:rPr>
            <w:rFonts w:ascii="Arial" w:hAnsi="Arial"/>
            <w:sz w:val="20"/>
            <w:szCs w:val="20"/>
          </w:rPr>
          <w:delText>45</w:delText>
        </w:r>
      </w:del>
    </w:p>
    <w:p w14:paraId="18AA5E26" w14:textId="77777777" w:rsidR="0020061D" w:rsidRDefault="0020061D">
      <w:pPr>
        <w:pStyle w:val="Contents1"/>
        <w:tabs>
          <w:tab w:val="right" w:leader="dot" w:pos="8504"/>
        </w:tabs>
        <w:rPr>
          <w:rFonts w:ascii="Arial" w:hAnsi="Arial"/>
          <w:sz w:val="20"/>
          <w:szCs w:val="20"/>
        </w:rPr>
      </w:pPr>
    </w:p>
    <w:p w14:paraId="5AEAA641" w14:textId="158FE59D" w:rsidR="0020061D" w:rsidRDefault="00766C9B">
      <w:pPr>
        <w:pStyle w:val="Contents1"/>
        <w:tabs>
          <w:tab w:val="right" w:leader="dot" w:pos="8504"/>
        </w:tabs>
      </w:pPr>
      <w:r>
        <w:rPr>
          <w:rFonts w:ascii="Arial" w:hAnsi="Arial"/>
          <w:b/>
          <w:color w:val="000000"/>
          <w:sz w:val="20"/>
          <w:szCs w:val="20"/>
        </w:rPr>
        <w:t>Figure 1. </w:t>
      </w:r>
      <w:r>
        <w:rPr>
          <w:rFonts w:ascii="Arial" w:hAnsi="Arial"/>
          <w:color w:val="000000"/>
          <w:sz w:val="20"/>
          <w:szCs w:val="20"/>
        </w:rPr>
        <w:t>The stochastic distribution of bacterial strains </w:t>
      </w:r>
      <w:r>
        <w:rPr>
          <w:rStyle w:val="Emphasis"/>
          <w:rFonts w:ascii="Arial" w:hAnsi="Arial"/>
          <w:color w:val="000000"/>
          <w:sz w:val="20"/>
          <w:szCs w:val="20"/>
        </w:rPr>
        <w:t>post mortem</w:t>
      </w:r>
      <w:r>
        <w:rPr>
          <w:rFonts w:ascii="Arial" w:hAnsi="Arial"/>
          <w:color w:val="000000"/>
          <w:sz w:val="20"/>
          <w:szCs w:val="20"/>
        </w:rPr>
        <w:t> in zebrafish embryos</w:t>
      </w:r>
      <w:r>
        <w:rPr>
          <w:rFonts w:ascii="Arial" w:hAnsi="Arial"/>
          <w:sz w:val="20"/>
          <w:szCs w:val="20"/>
        </w:rPr>
        <w:tab/>
      </w:r>
      <w:ins w:id="423" w:author="Nelly Wagner" w:date="2017-01-23T19:37:00Z">
        <w:r w:rsidR="00E374D4">
          <w:rPr>
            <w:rFonts w:ascii="Arial" w:hAnsi="Arial"/>
            <w:sz w:val="20"/>
            <w:szCs w:val="20"/>
          </w:rPr>
          <w:t>1</w:t>
        </w:r>
      </w:ins>
      <w:r w:rsidR="00437544">
        <w:rPr>
          <w:rFonts w:ascii="Arial" w:hAnsi="Arial"/>
          <w:sz w:val="20"/>
          <w:szCs w:val="20"/>
        </w:rPr>
        <w:t>85</w:t>
      </w:r>
      <w:del w:id="424" w:author="Nelly Wagner" w:date="2017-01-23T19:37:00Z">
        <w:r w:rsidDel="0057706F">
          <w:rPr>
            <w:rFonts w:ascii="Arial" w:hAnsi="Arial"/>
            <w:sz w:val="20"/>
            <w:szCs w:val="20"/>
          </w:rPr>
          <w:delText>183</w:delText>
        </w:r>
      </w:del>
    </w:p>
    <w:p w14:paraId="76F8EC45" w14:textId="2A7F0D2B" w:rsidR="0020061D" w:rsidRDefault="00766C9B">
      <w:pPr>
        <w:pStyle w:val="Contents1"/>
        <w:tabs>
          <w:tab w:val="right" w:leader="dot" w:pos="8504"/>
        </w:tabs>
        <w:rPr>
          <w:rFonts w:ascii="Arial" w:hAnsi="Arial"/>
          <w:sz w:val="20"/>
          <w:szCs w:val="20"/>
        </w:rPr>
      </w:pPr>
      <w:r>
        <w:rPr>
          <w:rFonts w:ascii="Arial" w:hAnsi="Arial"/>
          <w:b/>
          <w:color w:val="000000"/>
          <w:sz w:val="20"/>
          <w:szCs w:val="20"/>
        </w:rPr>
        <w:t>Figure 2. </w:t>
      </w:r>
      <w:r>
        <w:rPr>
          <w:rFonts w:ascii="Arial" w:hAnsi="Arial"/>
          <w:color w:val="000000"/>
          <w:sz w:val="20"/>
          <w:szCs w:val="20"/>
        </w:rPr>
        <w:t>The bacterial strain distribution in mouse organs at various time-points post infection</w:t>
      </w:r>
      <w:r>
        <w:rPr>
          <w:rFonts w:ascii="Arial" w:hAnsi="Arial"/>
          <w:sz w:val="20"/>
          <w:szCs w:val="20"/>
        </w:rPr>
        <w:tab/>
      </w:r>
      <w:ins w:id="425" w:author="Nelly Wagner" w:date="2017-01-23T19:37:00Z">
        <w:r w:rsidR="00E374D4">
          <w:rPr>
            <w:rFonts w:ascii="Arial" w:hAnsi="Arial"/>
            <w:sz w:val="20"/>
            <w:szCs w:val="20"/>
          </w:rPr>
          <w:t>1</w:t>
        </w:r>
      </w:ins>
      <w:r w:rsidR="00437544">
        <w:rPr>
          <w:rFonts w:ascii="Arial" w:hAnsi="Arial"/>
          <w:sz w:val="20"/>
          <w:szCs w:val="20"/>
        </w:rPr>
        <w:t>86</w:t>
      </w:r>
      <w:del w:id="426" w:author="Nelly Wagner" w:date="2017-01-23T19:37:00Z">
        <w:r w:rsidDel="0057706F">
          <w:rPr>
            <w:rFonts w:ascii="Arial" w:hAnsi="Arial"/>
            <w:sz w:val="20"/>
            <w:szCs w:val="20"/>
          </w:rPr>
          <w:delText>184</w:delText>
        </w:r>
      </w:del>
    </w:p>
    <w:p w14:paraId="468CF90B" w14:textId="53EA0236" w:rsidR="0020061D" w:rsidRDefault="00766C9B">
      <w:pPr>
        <w:pStyle w:val="Contents1"/>
        <w:tabs>
          <w:tab w:val="right" w:leader="dot" w:pos="8504"/>
        </w:tabs>
      </w:pPr>
      <w:r>
        <w:rPr>
          <w:rStyle w:val="Emphasis"/>
          <w:rFonts w:ascii="Arial" w:hAnsi="Arial"/>
          <w:b/>
          <w:i w:val="0"/>
          <w:color w:val="000000"/>
          <w:sz w:val="20"/>
          <w:szCs w:val="20"/>
        </w:rPr>
        <w:t>Figure 3. </w:t>
      </w:r>
      <w:r>
        <w:rPr>
          <w:rStyle w:val="Emphasis"/>
          <w:rFonts w:ascii="Arial" w:hAnsi="Arial"/>
          <w:i w:val="0"/>
          <w:color w:val="000000"/>
          <w:sz w:val="20"/>
          <w:szCs w:val="20"/>
        </w:rPr>
        <w:t>The effect of a sub-curative antibiotic dose on zebrafish embryos infected with </w:t>
      </w:r>
      <w:r>
        <w:rPr>
          <w:rStyle w:val="Emphasis"/>
          <w:rFonts w:ascii="Arial" w:hAnsi="Arial"/>
          <w:color w:val="000000"/>
          <w:sz w:val="20"/>
          <w:szCs w:val="20"/>
        </w:rPr>
        <w:t>S. aureus</w:t>
      </w:r>
      <w:r>
        <w:rPr>
          <w:rStyle w:val="Emphasis"/>
          <w:rFonts w:ascii="Arial" w:hAnsi="Arial"/>
          <w:i w:val="0"/>
          <w:color w:val="000000"/>
          <w:sz w:val="20"/>
          <w:szCs w:val="20"/>
        </w:rPr>
        <w:t> SH1000</w:t>
      </w:r>
      <w:r>
        <w:rPr>
          <w:rFonts w:ascii="Arial" w:hAnsi="Arial"/>
          <w:sz w:val="20"/>
          <w:szCs w:val="20"/>
        </w:rPr>
        <w:tab/>
      </w:r>
      <w:ins w:id="427" w:author="Nelly Wagner" w:date="2017-01-23T19:37:00Z">
        <w:r w:rsidR="00E374D4">
          <w:rPr>
            <w:rFonts w:ascii="Arial" w:hAnsi="Arial"/>
            <w:sz w:val="20"/>
            <w:szCs w:val="20"/>
          </w:rPr>
          <w:t>1</w:t>
        </w:r>
      </w:ins>
      <w:r w:rsidR="00437544">
        <w:rPr>
          <w:rFonts w:ascii="Arial" w:hAnsi="Arial"/>
          <w:sz w:val="20"/>
          <w:szCs w:val="20"/>
        </w:rPr>
        <w:t>87</w:t>
      </w:r>
      <w:del w:id="428" w:author="Nelly Wagner" w:date="2017-01-23T19:37:00Z">
        <w:r w:rsidDel="0057706F">
          <w:rPr>
            <w:rFonts w:ascii="Arial" w:hAnsi="Arial"/>
            <w:sz w:val="20"/>
            <w:szCs w:val="20"/>
          </w:rPr>
          <w:delText>185</w:delText>
        </w:r>
      </w:del>
    </w:p>
    <w:p w14:paraId="293AFD14" w14:textId="6507402A" w:rsidR="0020061D" w:rsidRDefault="00766C9B">
      <w:pPr>
        <w:pStyle w:val="Contents1"/>
        <w:tabs>
          <w:tab w:val="right" w:leader="dot" w:pos="8504"/>
        </w:tabs>
      </w:pPr>
      <w:r>
        <w:rPr>
          <w:rStyle w:val="Emphasis"/>
          <w:rFonts w:ascii="Arial" w:hAnsi="Arial"/>
          <w:b/>
          <w:i w:val="0"/>
          <w:color w:val="000000"/>
          <w:sz w:val="20"/>
          <w:szCs w:val="20"/>
        </w:rPr>
        <w:t>Figure 4. </w:t>
      </w:r>
      <w:r>
        <w:rPr>
          <w:rStyle w:val="Emphasis"/>
          <w:rFonts w:ascii="Arial" w:hAnsi="Arial"/>
          <w:i w:val="0"/>
          <w:color w:val="000000"/>
          <w:sz w:val="20"/>
          <w:szCs w:val="20"/>
        </w:rPr>
        <w:t>The effect of sub-curative antibiotic doses on zebrafish embryos infected with a variety of pathogens</w:t>
      </w:r>
      <w:r>
        <w:rPr>
          <w:rFonts w:ascii="Arial" w:hAnsi="Arial"/>
          <w:sz w:val="20"/>
          <w:szCs w:val="20"/>
        </w:rPr>
        <w:tab/>
      </w:r>
      <w:ins w:id="429" w:author="Nelly Wagner" w:date="2017-01-23T19:37:00Z">
        <w:r w:rsidR="00E374D4">
          <w:rPr>
            <w:rFonts w:ascii="Arial" w:hAnsi="Arial"/>
            <w:sz w:val="20"/>
            <w:szCs w:val="20"/>
          </w:rPr>
          <w:t>1</w:t>
        </w:r>
      </w:ins>
      <w:r w:rsidR="00437544">
        <w:rPr>
          <w:rFonts w:ascii="Arial" w:hAnsi="Arial"/>
          <w:sz w:val="20"/>
          <w:szCs w:val="20"/>
        </w:rPr>
        <w:t>88</w:t>
      </w:r>
      <w:del w:id="430" w:author="Nelly Wagner" w:date="2017-01-23T19:37:00Z">
        <w:r w:rsidDel="0057706F">
          <w:rPr>
            <w:rFonts w:ascii="Arial" w:hAnsi="Arial"/>
            <w:sz w:val="20"/>
            <w:szCs w:val="20"/>
          </w:rPr>
          <w:delText>186</w:delText>
        </w:r>
      </w:del>
    </w:p>
    <w:p w14:paraId="570BB930" w14:textId="54290AB5" w:rsidR="0020061D" w:rsidRDefault="00766C9B">
      <w:pPr>
        <w:pStyle w:val="Contents1"/>
        <w:tabs>
          <w:tab w:val="right" w:leader="dot" w:pos="8504"/>
        </w:tabs>
      </w:pPr>
      <w:r>
        <w:rPr>
          <w:rFonts w:ascii="Arial" w:hAnsi="Arial"/>
          <w:b/>
          <w:color w:val="000000"/>
          <w:sz w:val="20"/>
          <w:szCs w:val="20"/>
        </w:rPr>
        <w:t>Figure 5. </w:t>
      </w:r>
      <w:r>
        <w:rPr>
          <w:rFonts w:ascii="Arial" w:hAnsi="Arial"/>
          <w:color w:val="000000"/>
          <w:sz w:val="20"/>
          <w:szCs w:val="20"/>
        </w:rPr>
        <w:t>The effect of sub-curative antibiotic doses on mice infected with </w:t>
      </w:r>
      <w:r>
        <w:rPr>
          <w:rStyle w:val="Emphasis"/>
          <w:rFonts w:ascii="Arial" w:hAnsi="Arial"/>
          <w:color w:val="000000"/>
          <w:sz w:val="20"/>
          <w:szCs w:val="20"/>
        </w:rPr>
        <w:t>S. aureus</w:t>
      </w:r>
      <w:r>
        <w:rPr>
          <w:rFonts w:ascii="Arial" w:hAnsi="Arial"/>
          <w:color w:val="000000"/>
          <w:sz w:val="20"/>
          <w:szCs w:val="20"/>
        </w:rPr>
        <w:t> NewHG</w:t>
      </w:r>
      <w:r>
        <w:rPr>
          <w:rFonts w:ascii="Arial" w:hAnsi="Arial"/>
          <w:sz w:val="20"/>
          <w:szCs w:val="20"/>
        </w:rPr>
        <w:tab/>
      </w:r>
      <w:ins w:id="431" w:author="Nelly Wagner" w:date="2017-01-23T19:37:00Z">
        <w:r w:rsidR="00E374D4">
          <w:rPr>
            <w:rFonts w:ascii="Arial" w:hAnsi="Arial"/>
            <w:sz w:val="20"/>
            <w:szCs w:val="20"/>
          </w:rPr>
          <w:t>1</w:t>
        </w:r>
      </w:ins>
      <w:r w:rsidR="00437544">
        <w:rPr>
          <w:rFonts w:ascii="Arial" w:hAnsi="Arial"/>
          <w:sz w:val="20"/>
          <w:szCs w:val="20"/>
        </w:rPr>
        <w:t>89</w:t>
      </w:r>
      <w:del w:id="432" w:author="Nelly Wagner" w:date="2017-01-23T19:37:00Z">
        <w:r w:rsidDel="0057706F">
          <w:rPr>
            <w:rFonts w:ascii="Arial" w:hAnsi="Arial"/>
            <w:sz w:val="20"/>
            <w:szCs w:val="20"/>
          </w:rPr>
          <w:delText>187</w:delText>
        </w:r>
      </w:del>
    </w:p>
    <w:p w14:paraId="77CC46DE" w14:textId="520EE705" w:rsidR="0020061D" w:rsidRDefault="00766C9B">
      <w:pPr>
        <w:pStyle w:val="Contents1"/>
        <w:tabs>
          <w:tab w:val="right" w:leader="dot" w:pos="8504"/>
        </w:tabs>
      </w:pPr>
      <w:r>
        <w:rPr>
          <w:rStyle w:val="StrongEmphasis"/>
          <w:rFonts w:ascii="Arial" w:hAnsi="Arial"/>
          <w:color w:val="000000"/>
          <w:sz w:val="20"/>
          <w:szCs w:val="20"/>
        </w:rPr>
        <w:t xml:space="preserve">Figure S1. </w:t>
      </w:r>
      <w:r>
        <w:rPr>
          <w:rStyle w:val="StrongEmphasis"/>
          <w:rFonts w:ascii="Arial" w:hAnsi="Arial"/>
          <w:b w:val="0"/>
          <w:bCs w:val="0"/>
          <w:color w:val="000000"/>
          <w:sz w:val="20"/>
          <w:szCs w:val="20"/>
        </w:rPr>
        <w:t>Comparison of fitness of antibiotic resistance-tagged SH1000 strains</w:t>
      </w:r>
      <w:r>
        <w:rPr>
          <w:rFonts w:ascii="Arial" w:hAnsi="Arial"/>
          <w:sz w:val="20"/>
          <w:szCs w:val="20"/>
        </w:rPr>
        <w:tab/>
      </w:r>
      <w:ins w:id="433" w:author="Nelly Wagner" w:date="2017-01-23T19:37:00Z">
        <w:r w:rsidR="00E374D4">
          <w:rPr>
            <w:rFonts w:ascii="Arial" w:hAnsi="Arial"/>
            <w:sz w:val="20"/>
            <w:szCs w:val="20"/>
          </w:rPr>
          <w:t>19</w:t>
        </w:r>
      </w:ins>
      <w:r w:rsidR="00437544">
        <w:rPr>
          <w:rFonts w:ascii="Arial" w:hAnsi="Arial"/>
          <w:sz w:val="20"/>
          <w:szCs w:val="20"/>
        </w:rPr>
        <w:t>0</w:t>
      </w:r>
      <w:del w:id="434" w:author="Nelly Wagner" w:date="2017-01-23T19:37:00Z">
        <w:r w:rsidDel="0057706F">
          <w:rPr>
            <w:rFonts w:ascii="Arial" w:hAnsi="Arial"/>
            <w:sz w:val="20"/>
            <w:szCs w:val="20"/>
          </w:rPr>
          <w:delText>188</w:delText>
        </w:r>
      </w:del>
    </w:p>
    <w:p w14:paraId="72C7AA15" w14:textId="492CABEB" w:rsidR="0020061D" w:rsidRDefault="00766C9B">
      <w:pPr>
        <w:pStyle w:val="Contents1"/>
        <w:tabs>
          <w:tab w:val="right" w:leader="dot" w:pos="8504"/>
        </w:tabs>
      </w:pPr>
      <w:r>
        <w:rPr>
          <w:rFonts w:ascii="Arial" w:hAnsi="Arial"/>
          <w:b/>
          <w:color w:val="000000"/>
          <w:sz w:val="20"/>
          <w:szCs w:val="20"/>
        </w:rPr>
        <w:t xml:space="preserve">Figure S2. </w:t>
      </w:r>
      <w:r>
        <w:rPr>
          <w:rStyle w:val="StrongEmphasis"/>
          <w:rFonts w:ascii="Arial" w:hAnsi="Arial"/>
          <w:b w:val="0"/>
          <w:bCs w:val="0"/>
          <w:color w:val="000000"/>
          <w:sz w:val="20"/>
          <w:szCs w:val="20"/>
        </w:rPr>
        <w:t>The pattern of clonality observed during a systemic murine infection</w:t>
      </w:r>
      <w:r>
        <w:rPr>
          <w:rFonts w:ascii="Arial" w:hAnsi="Arial"/>
          <w:sz w:val="20"/>
          <w:szCs w:val="20"/>
        </w:rPr>
        <w:tab/>
      </w:r>
      <w:r w:rsidR="00437544">
        <w:rPr>
          <w:rFonts w:ascii="Arial" w:hAnsi="Arial"/>
          <w:sz w:val="20"/>
          <w:szCs w:val="20"/>
        </w:rPr>
        <w:t>191</w:t>
      </w:r>
      <w:del w:id="435" w:author="Nelly Wagner" w:date="2017-01-23T19:37:00Z">
        <w:r w:rsidDel="0057706F">
          <w:rPr>
            <w:rFonts w:ascii="Arial" w:hAnsi="Arial"/>
            <w:sz w:val="20"/>
            <w:szCs w:val="20"/>
          </w:rPr>
          <w:delText>189</w:delText>
        </w:r>
      </w:del>
    </w:p>
    <w:p w14:paraId="70D4D625" w14:textId="0D3AD5D6" w:rsidR="0020061D" w:rsidRDefault="00766C9B">
      <w:pPr>
        <w:pStyle w:val="Contents1"/>
        <w:tabs>
          <w:tab w:val="right" w:leader="dot" w:pos="8504"/>
        </w:tabs>
      </w:pPr>
      <w:r>
        <w:rPr>
          <w:rFonts w:ascii="Arial" w:hAnsi="Arial"/>
          <w:b/>
          <w:color w:val="000000"/>
          <w:sz w:val="20"/>
          <w:szCs w:val="20"/>
        </w:rPr>
        <w:t xml:space="preserve">Figure S3. </w:t>
      </w:r>
      <w:r>
        <w:rPr>
          <w:rStyle w:val="StrongEmphasis"/>
          <w:rFonts w:ascii="Arial" w:hAnsi="Arial"/>
          <w:b w:val="0"/>
          <w:bCs w:val="0"/>
          <w:color w:val="000000"/>
          <w:sz w:val="20"/>
          <w:szCs w:val="20"/>
        </w:rPr>
        <w:t>The effect of tetracycline on zebrafish embryos infected with </w:t>
      </w:r>
      <w:r>
        <w:rPr>
          <w:rStyle w:val="Emphasis"/>
          <w:rFonts w:ascii="Arial" w:hAnsi="Arial"/>
          <w:color w:val="000000"/>
          <w:sz w:val="20"/>
          <w:szCs w:val="20"/>
        </w:rPr>
        <w:t>S. aureus</w:t>
      </w:r>
      <w:r>
        <w:rPr>
          <w:rStyle w:val="StrongEmphasis"/>
          <w:rFonts w:ascii="Arial" w:hAnsi="Arial"/>
          <w:b w:val="0"/>
          <w:bCs w:val="0"/>
          <w:color w:val="000000"/>
          <w:sz w:val="20"/>
          <w:szCs w:val="20"/>
        </w:rPr>
        <w:t> SH1000 strains</w:t>
      </w:r>
      <w:r>
        <w:rPr>
          <w:rFonts w:ascii="Arial" w:hAnsi="Arial"/>
          <w:sz w:val="20"/>
          <w:szCs w:val="20"/>
        </w:rPr>
        <w:tab/>
      </w:r>
      <w:r w:rsidR="00437544">
        <w:rPr>
          <w:rFonts w:ascii="Arial" w:hAnsi="Arial"/>
          <w:sz w:val="20"/>
          <w:szCs w:val="20"/>
        </w:rPr>
        <w:t>192</w:t>
      </w:r>
      <w:del w:id="436" w:author="Nelly Wagner" w:date="2017-01-23T19:37:00Z">
        <w:r w:rsidDel="0057706F">
          <w:rPr>
            <w:rFonts w:ascii="Arial" w:hAnsi="Arial"/>
            <w:sz w:val="20"/>
            <w:szCs w:val="20"/>
          </w:rPr>
          <w:delText>190</w:delText>
        </w:r>
      </w:del>
    </w:p>
    <w:p w14:paraId="302846A6" w14:textId="3F9FBD5E" w:rsidR="0020061D" w:rsidRDefault="00766C9B">
      <w:pPr>
        <w:pStyle w:val="Contents1"/>
        <w:tabs>
          <w:tab w:val="right" w:leader="dot" w:pos="8504"/>
        </w:tabs>
      </w:pPr>
      <w:r>
        <w:rPr>
          <w:rFonts w:ascii="Arial" w:hAnsi="Arial"/>
          <w:b/>
          <w:color w:val="000000"/>
          <w:sz w:val="20"/>
          <w:szCs w:val="20"/>
        </w:rPr>
        <w:t xml:space="preserve">Figure S4. </w:t>
      </w:r>
      <w:r>
        <w:rPr>
          <w:rStyle w:val="StrongEmphasis"/>
          <w:rFonts w:ascii="Arial" w:hAnsi="Arial"/>
          <w:b w:val="0"/>
          <w:bCs w:val="0"/>
          <w:color w:val="000000"/>
          <w:sz w:val="20"/>
          <w:szCs w:val="20"/>
        </w:rPr>
        <w:t>The effect of tetracycline on growth of </w:t>
      </w:r>
      <w:r>
        <w:rPr>
          <w:rStyle w:val="Emphasis"/>
          <w:rFonts w:ascii="Arial" w:hAnsi="Arial"/>
          <w:color w:val="000000"/>
          <w:sz w:val="20"/>
          <w:szCs w:val="20"/>
        </w:rPr>
        <w:t>S. aureus</w:t>
      </w:r>
      <w:r>
        <w:rPr>
          <w:rStyle w:val="StrongEmphasis"/>
          <w:rFonts w:ascii="Arial" w:hAnsi="Arial"/>
          <w:b w:val="0"/>
          <w:bCs w:val="0"/>
          <w:color w:val="000000"/>
          <w:sz w:val="20"/>
          <w:szCs w:val="20"/>
        </w:rPr>
        <w:t> SH1000 </w:t>
      </w:r>
      <w:r>
        <w:rPr>
          <w:rStyle w:val="Emphasis"/>
          <w:rFonts w:ascii="Arial" w:hAnsi="Arial"/>
          <w:color w:val="000000"/>
          <w:sz w:val="20"/>
          <w:szCs w:val="20"/>
        </w:rPr>
        <w:t>in vivo</w:t>
      </w:r>
      <w:r>
        <w:rPr>
          <w:rFonts w:ascii="Arial" w:hAnsi="Arial"/>
          <w:sz w:val="20"/>
          <w:szCs w:val="20"/>
        </w:rPr>
        <w:tab/>
      </w:r>
      <w:r w:rsidR="00437544">
        <w:rPr>
          <w:rFonts w:ascii="Arial" w:hAnsi="Arial"/>
          <w:sz w:val="20"/>
          <w:szCs w:val="20"/>
        </w:rPr>
        <w:t>193</w:t>
      </w:r>
      <w:del w:id="437" w:author="Nelly Wagner" w:date="2017-01-23T19:37:00Z">
        <w:r w:rsidDel="0057706F">
          <w:rPr>
            <w:rFonts w:ascii="Arial" w:hAnsi="Arial"/>
            <w:sz w:val="20"/>
            <w:szCs w:val="20"/>
          </w:rPr>
          <w:delText>191</w:delText>
        </w:r>
      </w:del>
    </w:p>
    <w:p w14:paraId="142B15DD" w14:textId="11441D0D" w:rsidR="0020061D" w:rsidRDefault="00766C9B">
      <w:pPr>
        <w:pStyle w:val="Contents1"/>
        <w:tabs>
          <w:tab w:val="right" w:leader="dot" w:pos="8504"/>
        </w:tabs>
      </w:pPr>
      <w:r>
        <w:rPr>
          <w:rFonts w:ascii="Arial" w:hAnsi="Arial"/>
          <w:b/>
          <w:color w:val="000000"/>
          <w:sz w:val="20"/>
          <w:szCs w:val="20"/>
        </w:rPr>
        <w:t xml:space="preserve">Figure S5. </w:t>
      </w:r>
      <w:r>
        <w:rPr>
          <w:rStyle w:val="StrongEmphasis"/>
          <w:rFonts w:ascii="Arial" w:hAnsi="Arial"/>
          <w:b w:val="0"/>
          <w:bCs w:val="0"/>
          <w:color w:val="000000"/>
          <w:sz w:val="20"/>
          <w:szCs w:val="20"/>
        </w:rPr>
        <w:t>The effect of tetracycline on zebrafish embryos infected with </w:t>
      </w:r>
      <w:r>
        <w:rPr>
          <w:rStyle w:val="Emphasis"/>
          <w:rFonts w:ascii="Arial" w:hAnsi="Arial"/>
          <w:color w:val="000000"/>
          <w:sz w:val="20"/>
          <w:szCs w:val="20"/>
        </w:rPr>
        <w:t>S. aureus</w:t>
      </w:r>
      <w:r>
        <w:rPr>
          <w:rStyle w:val="StrongEmphasis"/>
          <w:rFonts w:ascii="Arial" w:hAnsi="Arial"/>
          <w:b w:val="0"/>
          <w:bCs w:val="0"/>
          <w:color w:val="000000"/>
          <w:sz w:val="20"/>
          <w:szCs w:val="20"/>
        </w:rPr>
        <w:t> NewHG strains</w:t>
      </w:r>
      <w:r>
        <w:rPr>
          <w:rFonts w:ascii="Arial" w:hAnsi="Arial"/>
          <w:sz w:val="20"/>
          <w:szCs w:val="20"/>
        </w:rPr>
        <w:tab/>
      </w:r>
      <w:r w:rsidR="00437544">
        <w:rPr>
          <w:rFonts w:ascii="Arial" w:hAnsi="Arial"/>
          <w:sz w:val="20"/>
          <w:szCs w:val="20"/>
        </w:rPr>
        <w:t>194</w:t>
      </w:r>
      <w:del w:id="438" w:author="Nelly Wagner" w:date="2017-01-23T19:37:00Z">
        <w:r w:rsidDel="0057706F">
          <w:rPr>
            <w:rFonts w:ascii="Arial" w:hAnsi="Arial"/>
            <w:sz w:val="20"/>
            <w:szCs w:val="20"/>
          </w:rPr>
          <w:delText>192</w:delText>
        </w:r>
      </w:del>
    </w:p>
    <w:p w14:paraId="53F284AB" w14:textId="63FC7597" w:rsidR="0020061D" w:rsidRDefault="00766C9B">
      <w:pPr>
        <w:pStyle w:val="Contents1"/>
        <w:tabs>
          <w:tab w:val="right" w:leader="dot" w:pos="8504"/>
        </w:tabs>
      </w:pPr>
      <w:r>
        <w:rPr>
          <w:rFonts w:ascii="Arial" w:hAnsi="Arial"/>
          <w:b/>
          <w:color w:val="000000"/>
          <w:sz w:val="20"/>
          <w:szCs w:val="20"/>
        </w:rPr>
        <w:t xml:space="preserve">Figure S6. </w:t>
      </w:r>
      <w:r>
        <w:rPr>
          <w:rStyle w:val="StrongEmphasis"/>
          <w:rFonts w:ascii="Arial" w:hAnsi="Arial"/>
          <w:b w:val="0"/>
          <w:bCs w:val="0"/>
          <w:color w:val="000000"/>
          <w:sz w:val="20"/>
          <w:szCs w:val="20"/>
        </w:rPr>
        <w:t>The effect of tetracycline on zebrafish embryos infected with </w:t>
      </w:r>
      <w:r>
        <w:rPr>
          <w:rStyle w:val="Emphasis"/>
          <w:rFonts w:ascii="Arial" w:hAnsi="Arial"/>
          <w:color w:val="000000"/>
          <w:sz w:val="20"/>
          <w:szCs w:val="20"/>
        </w:rPr>
        <w:t>P. aeruginosa</w:t>
      </w:r>
      <w:r>
        <w:rPr>
          <w:rStyle w:val="StrongEmphasis"/>
          <w:rFonts w:ascii="Arial" w:hAnsi="Arial"/>
          <w:b w:val="0"/>
          <w:bCs w:val="0"/>
          <w:color w:val="000000"/>
          <w:sz w:val="20"/>
          <w:szCs w:val="20"/>
        </w:rPr>
        <w:t> PAO1 strains</w:t>
      </w:r>
      <w:r>
        <w:rPr>
          <w:rFonts w:ascii="Arial" w:hAnsi="Arial"/>
          <w:sz w:val="20"/>
          <w:szCs w:val="20"/>
        </w:rPr>
        <w:tab/>
      </w:r>
      <w:r w:rsidR="00437544">
        <w:rPr>
          <w:rFonts w:ascii="Arial" w:hAnsi="Arial"/>
          <w:sz w:val="20"/>
          <w:szCs w:val="20"/>
        </w:rPr>
        <w:t>195</w:t>
      </w:r>
      <w:del w:id="439" w:author="Nelly Wagner" w:date="2017-01-23T19:38:00Z">
        <w:r w:rsidDel="0057706F">
          <w:rPr>
            <w:rFonts w:ascii="Arial" w:hAnsi="Arial"/>
            <w:sz w:val="20"/>
            <w:szCs w:val="20"/>
          </w:rPr>
          <w:delText>193</w:delText>
        </w:r>
      </w:del>
    </w:p>
    <w:p w14:paraId="19D8759B" w14:textId="5C18017D" w:rsidR="0020061D" w:rsidRDefault="00766C9B">
      <w:pPr>
        <w:pStyle w:val="Contents1"/>
        <w:tabs>
          <w:tab w:val="right" w:leader="dot" w:pos="8504"/>
        </w:tabs>
      </w:pPr>
      <w:r>
        <w:rPr>
          <w:rFonts w:ascii="Arial" w:hAnsi="Arial"/>
          <w:b/>
          <w:color w:val="000000"/>
          <w:sz w:val="20"/>
          <w:szCs w:val="20"/>
        </w:rPr>
        <w:t xml:space="preserve">Figure S7. </w:t>
      </w:r>
      <w:r>
        <w:rPr>
          <w:rStyle w:val="StrongEmphasis"/>
          <w:rFonts w:ascii="Arial" w:hAnsi="Arial"/>
          <w:b w:val="0"/>
          <w:bCs w:val="0"/>
          <w:color w:val="000000"/>
          <w:sz w:val="20"/>
          <w:szCs w:val="20"/>
        </w:rPr>
        <w:t>The effect of oxacillin on zebrafish embryos infected with </w:t>
      </w:r>
      <w:r>
        <w:rPr>
          <w:rStyle w:val="Emphasis"/>
          <w:rFonts w:ascii="Arial" w:hAnsi="Arial"/>
          <w:color w:val="000000"/>
          <w:sz w:val="20"/>
          <w:szCs w:val="20"/>
        </w:rPr>
        <w:t>S. aureus</w:t>
      </w:r>
      <w:r>
        <w:rPr>
          <w:rStyle w:val="StrongEmphasis"/>
          <w:rFonts w:ascii="Arial" w:hAnsi="Arial"/>
          <w:b w:val="0"/>
          <w:bCs w:val="0"/>
          <w:color w:val="000000"/>
          <w:sz w:val="20"/>
          <w:szCs w:val="20"/>
        </w:rPr>
        <w:t> strains</w:t>
      </w:r>
      <w:r>
        <w:rPr>
          <w:rFonts w:ascii="Arial" w:hAnsi="Arial"/>
          <w:sz w:val="20"/>
          <w:szCs w:val="20"/>
        </w:rPr>
        <w:tab/>
      </w:r>
      <w:r w:rsidR="00437544">
        <w:rPr>
          <w:rFonts w:ascii="Arial" w:hAnsi="Arial"/>
          <w:sz w:val="20"/>
          <w:szCs w:val="20"/>
        </w:rPr>
        <w:t>196</w:t>
      </w:r>
      <w:del w:id="440" w:author="Nelly Wagner" w:date="2017-01-23T19:38:00Z">
        <w:r w:rsidDel="0057706F">
          <w:rPr>
            <w:rFonts w:ascii="Arial" w:hAnsi="Arial"/>
            <w:sz w:val="20"/>
            <w:szCs w:val="20"/>
          </w:rPr>
          <w:delText>194</w:delText>
        </w:r>
      </w:del>
    </w:p>
    <w:p w14:paraId="20247ADA" w14:textId="2CCA562D" w:rsidR="0020061D" w:rsidRDefault="00766C9B">
      <w:pPr>
        <w:pStyle w:val="Contents1"/>
        <w:tabs>
          <w:tab w:val="right" w:leader="dot" w:pos="8504"/>
        </w:tabs>
      </w:pPr>
      <w:r>
        <w:rPr>
          <w:rFonts w:ascii="Arial" w:hAnsi="Arial"/>
          <w:b/>
          <w:color w:val="000000"/>
          <w:sz w:val="20"/>
          <w:szCs w:val="20"/>
        </w:rPr>
        <w:t xml:space="preserve">Figure S8. </w:t>
      </w:r>
      <w:r>
        <w:rPr>
          <w:rStyle w:val="StrongEmphasis"/>
          <w:rFonts w:ascii="Arial" w:hAnsi="Arial"/>
          <w:b w:val="0"/>
          <w:bCs w:val="0"/>
          <w:color w:val="000000"/>
          <w:sz w:val="20"/>
          <w:szCs w:val="20"/>
        </w:rPr>
        <w:t>The effect of 100 µg/ml (sub-curing) erythromycin on zebrafish embryos infected with </w:t>
      </w:r>
      <w:r>
        <w:rPr>
          <w:rStyle w:val="Emphasis"/>
          <w:rFonts w:ascii="Arial" w:hAnsi="Arial"/>
          <w:color w:val="000000"/>
          <w:sz w:val="20"/>
          <w:szCs w:val="20"/>
        </w:rPr>
        <w:t>S. aureus</w:t>
      </w:r>
      <w:r>
        <w:rPr>
          <w:rStyle w:val="StrongEmphasis"/>
          <w:rFonts w:ascii="Arial" w:hAnsi="Arial"/>
          <w:b w:val="0"/>
          <w:bCs w:val="0"/>
          <w:color w:val="000000"/>
          <w:sz w:val="20"/>
          <w:szCs w:val="20"/>
        </w:rPr>
        <w:t> SH1000 strains</w:t>
      </w:r>
      <w:r>
        <w:rPr>
          <w:rFonts w:ascii="Arial" w:hAnsi="Arial"/>
          <w:sz w:val="20"/>
          <w:szCs w:val="20"/>
        </w:rPr>
        <w:tab/>
      </w:r>
      <w:r w:rsidR="00437544">
        <w:rPr>
          <w:rFonts w:ascii="Arial" w:hAnsi="Arial"/>
          <w:sz w:val="20"/>
          <w:szCs w:val="20"/>
        </w:rPr>
        <w:t>197</w:t>
      </w:r>
      <w:del w:id="441" w:author="Nelly Wagner" w:date="2017-01-23T19:38:00Z">
        <w:r w:rsidDel="0057706F">
          <w:rPr>
            <w:rFonts w:ascii="Arial" w:hAnsi="Arial"/>
            <w:sz w:val="20"/>
            <w:szCs w:val="20"/>
          </w:rPr>
          <w:delText>195</w:delText>
        </w:r>
      </w:del>
    </w:p>
    <w:p w14:paraId="3289B1DF" w14:textId="31BCFC31" w:rsidR="0020061D" w:rsidRDefault="00766C9B">
      <w:pPr>
        <w:pStyle w:val="Contents1"/>
        <w:tabs>
          <w:tab w:val="right" w:leader="dot" w:pos="8504"/>
        </w:tabs>
      </w:pPr>
      <w:r>
        <w:rPr>
          <w:rFonts w:ascii="Arial" w:hAnsi="Arial"/>
          <w:b/>
          <w:color w:val="000000"/>
          <w:sz w:val="20"/>
          <w:szCs w:val="20"/>
        </w:rPr>
        <w:t xml:space="preserve">Figure S9. </w:t>
      </w:r>
      <w:r>
        <w:rPr>
          <w:rStyle w:val="StrongEmphasis"/>
          <w:rFonts w:ascii="Arial" w:hAnsi="Arial"/>
          <w:b w:val="0"/>
          <w:bCs w:val="0"/>
          <w:color w:val="000000"/>
          <w:sz w:val="20"/>
          <w:szCs w:val="20"/>
        </w:rPr>
        <w:t>The effect of sub-curative antibiotic doses on the pattern of </w:t>
      </w:r>
      <w:r>
        <w:rPr>
          <w:rStyle w:val="Emphasis"/>
          <w:rFonts w:ascii="Arial" w:hAnsi="Arial"/>
          <w:color w:val="000000"/>
          <w:sz w:val="20"/>
          <w:szCs w:val="20"/>
        </w:rPr>
        <w:t>S. aureus</w:t>
      </w:r>
      <w:r>
        <w:rPr>
          <w:rStyle w:val="StrongEmphasis"/>
          <w:rFonts w:ascii="Arial" w:hAnsi="Arial"/>
          <w:b w:val="0"/>
          <w:bCs w:val="0"/>
          <w:color w:val="000000"/>
          <w:sz w:val="20"/>
          <w:szCs w:val="20"/>
        </w:rPr>
        <w:t> NewHG infection in different murine organs</w:t>
      </w:r>
      <w:r>
        <w:rPr>
          <w:rFonts w:ascii="Arial" w:hAnsi="Arial"/>
          <w:sz w:val="20"/>
          <w:szCs w:val="20"/>
        </w:rPr>
        <w:tab/>
      </w:r>
      <w:r w:rsidR="00437544">
        <w:rPr>
          <w:rFonts w:ascii="Arial" w:hAnsi="Arial"/>
          <w:sz w:val="20"/>
          <w:szCs w:val="20"/>
        </w:rPr>
        <w:t>198</w:t>
      </w:r>
      <w:del w:id="442" w:author="Nelly Wagner" w:date="2017-01-23T19:38:00Z">
        <w:r w:rsidDel="0057706F">
          <w:rPr>
            <w:rFonts w:ascii="Arial" w:hAnsi="Arial"/>
            <w:sz w:val="20"/>
            <w:szCs w:val="20"/>
          </w:rPr>
          <w:delText>196</w:delText>
        </w:r>
      </w:del>
    </w:p>
    <w:p w14:paraId="67798616" w14:textId="77777777" w:rsidR="0020061D" w:rsidRDefault="0020061D">
      <w:pPr>
        <w:pStyle w:val="Contents1"/>
        <w:tabs>
          <w:tab w:val="right" w:leader="dot" w:pos="8504"/>
        </w:tabs>
        <w:rPr>
          <w:rFonts w:ascii="Arial" w:hAnsi="Arial"/>
          <w:sz w:val="20"/>
          <w:szCs w:val="20"/>
        </w:rPr>
      </w:pPr>
    </w:p>
    <w:p w14:paraId="3C19DE2C" w14:textId="57AFA50A"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B1. </w:t>
      </w:r>
      <w:r>
        <w:rPr>
          <w:rFonts w:ascii="Arial" w:hAnsi="Arial"/>
          <w:sz w:val="20"/>
          <w:szCs w:val="20"/>
        </w:rPr>
        <w:t>Map of the transgenic vector lysC:h2a-mCherry</w:t>
      </w:r>
      <w:r>
        <w:rPr>
          <w:rFonts w:ascii="Arial" w:hAnsi="Arial"/>
          <w:sz w:val="20"/>
          <w:szCs w:val="20"/>
        </w:rPr>
        <w:tab/>
        <w:t>2</w:t>
      </w:r>
      <w:r w:rsidR="00437544">
        <w:rPr>
          <w:rFonts w:ascii="Arial" w:hAnsi="Arial"/>
          <w:sz w:val="20"/>
          <w:szCs w:val="20"/>
        </w:rPr>
        <w:t>07</w:t>
      </w:r>
      <w:del w:id="443" w:author="Nelly Wagner" w:date="2017-01-23T19:43:00Z">
        <w:r w:rsidDel="003173F7">
          <w:rPr>
            <w:rFonts w:ascii="Arial" w:hAnsi="Arial"/>
            <w:sz w:val="20"/>
            <w:szCs w:val="20"/>
          </w:rPr>
          <w:delText>05</w:delText>
        </w:r>
      </w:del>
    </w:p>
    <w:p w14:paraId="476D1234" w14:textId="68A0A971" w:rsidR="0020061D" w:rsidRDefault="00766C9B">
      <w:pPr>
        <w:pStyle w:val="Contents1"/>
        <w:tabs>
          <w:tab w:val="right" w:leader="dot" w:pos="8504"/>
        </w:tabs>
        <w:rPr>
          <w:rFonts w:ascii="Arial" w:hAnsi="Arial"/>
          <w:sz w:val="20"/>
          <w:szCs w:val="20"/>
        </w:rPr>
      </w:pPr>
      <w:r>
        <w:rPr>
          <w:rFonts w:ascii="Arial" w:hAnsi="Arial"/>
          <w:b/>
          <w:sz w:val="20"/>
          <w:szCs w:val="20"/>
        </w:rPr>
        <w:t xml:space="preserve">Figure B2. </w:t>
      </w:r>
      <w:r>
        <w:rPr>
          <w:rFonts w:ascii="Arial" w:hAnsi="Arial"/>
          <w:sz w:val="20"/>
          <w:szCs w:val="20"/>
        </w:rPr>
        <w:t>Transient expression of lysC:h2a-mCherry inside GFP-labelled neutrophils</w:t>
      </w:r>
      <w:r>
        <w:rPr>
          <w:rFonts w:ascii="Arial" w:hAnsi="Arial"/>
          <w:sz w:val="20"/>
          <w:szCs w:val="20"/>
        </w:rPr>
        <w:tab/>
        <w:t>2</w:t>
      </w:r>
      <w:r w:rsidR="00437544">
        <w:rPr>
          <w:rFonts w:ascii="Arial" w:hAnsi="Arial"/>
          <w:sz w:val="20"/>
          <w:szCs w:val="20"/>
        </w:rPr>
        <w:t>08</w:t>
      </w:r>
      <w:del w:id="444" w:author="Nelly Wagner" w:date="2017-01-23T19:43:00Z">
        <w:r w:rsidDel="003173F7">
          <w:rPr>
            <w:rFonts w:ascii="Arial" w:hAnsi="Arial"/>
            <w:sz w:val="20"/>
            <w:szCs w:val="20"/>
          </w:rPr>
          <w:delText>06</w:delText>
        </w:r>
      </w:del>
    </w:p>
    <w:p w14:paraId="3E603506" w14:textId="6161DD18" w:rsidR="0020061D" w:rsidRDefault="00766C9B">
      <w:pPr>
        <w:pStyle w:val="Contents1"/>
        <w:tabs>
          <w:tab w:val="right" w:leader="dot" w:pos="8504"/>
        </w:tabs>
        <w:rPr>
          <w:rFonts w:ascii="Arial" w:hAnsi="Arial"/>
          <w:sz w:val="20"/>
          <w:szCs w:val="20"/>
        </w:rPr>
      </w:pPr>
      <w:r>
        <w:rPr>
          <w:rFonts w:ascii="Arial" w:hAnsi="Arial"/>
          <w:b/>
          <w:bCs/>
          <w:sz w:val="20"/>
          <w:szCs w:val="20"/>
        </w:rPr>
        <w:lastRenderedPageBreak/>
        <w:t>Figure B3.</w:t>
      </w:r>
      <w:r>
        <w:rPr>
          <w:rFonts w:ascii="Arial" w:hAnsi="Arial"/>
          <w:sz w:val="20"/>
          <w:szCs w:val="20"/>
        </w:rPr>
        <w:t xml:space="preserve"> Recruitment of neutrophils expressing mCherry-tagged histone 2A to a tail fin wound</w:t>
      </w:r>
      <w:r>
        <w:rPr>
          <w:rFonts w:ascii="Arial" w:hAnsi="Arial"/>
          <w:sz w:val="20"/>
          <w:szCs w:val="20"/>
        </w:rPr>
        <w:tab/>
        <w:t>2</w:t>
      </w:r>
      <w:r w:rsidR="00437544">
        <w:rPr>
          <w:rFonts w:ascii="Arial" w:hAnsi="Arial"/>
          <w:sz w:val="20"/>
          <w:szCs w:val="20"/>
        </w:rPr>
        <w:t>09</w:t>
      </w:r>
      <w:del w:id="445" w:author="Nelly Wagner" w:date="2017-01-23T19:43:00Z">
        <w:r w:rsidDel="003173F7">
          <w:rPr>
            <w:rFonts w:ascii="Arial" w:hAnsi="Arial"/>
            <w:sz w:val="20"/>
            <w:szCs w:val="20"/>
          </w:rPr>
          <w:delText>07</w:delText>
        </w:r>
      </w:del>
    </w:p>
    <w:p w14:paraId="0BDF02BF" w14:textId="1AAD7692" w:rsidR="0020061D" w:rsidRDefault="00766C9B">
      <w:pPr>
        <w:pStyle w:val="Contents1"/>
        <w:tabs>
          <w:tab w:val="right" w:leader="dot" w:pos="8504"/>
        </w:tabs>
        <w:rPr>
          <w:rFonts w:ascii="Arial" w:hAnsi="Arial"/>
          <w:sz w:val="20"/>
          <w:szCs w:val="20"/>
        </w:rPr>
      </w:pPr>
      <w:r>
        <w:rPr>
          <w:rFonts w:ascii="Arial" w:hAnsi="Arial"/>
          <w:b/>
          <w:bCs/>
          <w:sz w:val="20"/>
          <w:szCs w:val="20"/>
        </w:rPr>
        <w:t xml:space="preserve">Figure B4. </w:t>
      </w:r>
      <w:r>
        <w:rPr>
          <w:rFonts w:ascii="Arial" w:hAnsi="Arial"/>
          <w:sz w:val="20"/>
          <w:szCs w:val="20"/>
        </w:rPr>
        <w:t>Time-lapse of a myeloid cell expressing mCherry-tagged histone 2A migrating through tissue</w:t>
      </w:r>
      <w:r>
        <w:rPr>
          <w:rFonts w:ascii="Arial" w:hAnsi="Arial"/>
          <w:sz w:val="20"/>
          <w:szCs w:val="20"/>
        </w:rPr>
        <w:tab/>
        <w:t>2</w:t>
      </w:r>
      <w:ins w:id="446" w:author="Nelly Wagner" w:date="2017-01-23T19:43:00Z">
        <w:r w:rsidR="00E374D4">
          <w:rPr>
            <w:rFonts w:ascii="Arial" w:hAnsi="Arial"/>
            <w:sz w:val="20"/>
            <w:szCs w:val="20"/>
          </w:rPr>
          <w:t>1</w:t>
        </w:r>
      </w:ins>
      <w:r w:rsidR="00437544">
        <w:rPr>
          <w:rFonts w:ascii="Arial" w:hAnsi="Arial"/>
          <w:sz w:val="20"/>
          <w:szCs w:val="20"/>
        </w:rPr>
        <w:t>0</w:t>
      </w:r>
      <w:del w:id="447" w:author="Nelly Wagner" w:date="2017-01-23T19:43:00Z">
        <w:r w:rsidDel="003173F7">
          <w:rPr>
            <w:rFonts w:ascii="Arial" w:hAnsi="Arial"/>
            <w:sz w:val="20"/>
            <w:szCs w:val="20"/>
          </w:rPr>
          <w:delText>08</w:delText>
        </w:r>
      </w:del>
    </w:p>
    <w:p w14:paraId="05790B85" w14:textId="33C73F69" w:rsidR="0020061D" w:rsidRDefault="00766C9B">
      <w:pPr>
        <w:pStyle w:val="Contents1"/>
        <w:tabs>
          <w:tab w:val="right" w:leader="dot" w:pos="8504"/>
        </w:tabs>
        <w:rPr>
          <w:rFonts w:ascii="Arial" w:hAnsi="Arial"/>
          <w:sz w:val="20"/>
          <w:szCs w:val="20"/>
        </w:rPr>
      </w:pPr>
      <w:r>
        <w:rPr>
          <w:rFonts w:ascii="Arial" w:eastAsia="SimSun" w:hAnsi="Arial"/>
          <w:b/>
          <w:bCs/>
          <w:sz w:val="20"/>
          <w:szCs w:val="20"/>
        </w:rPr>
        <w:t xml:space="preserve">Figure B5. </w:t>
      </w:r>
      <w:r>
        <w:rPr>
          <w:rFonts w:ascii="Arial" w:eastAsia="SimSun" w:hAnsi="Arial"/>
          <w:sz w:val="20"/>
          <w:szCs w:val="20"/>
        </w:rPr>
        <w:t>Map of the transgenic vectors lysC:GFP-mpx and lysC:mpx-GFP</w:t>
      </w:r>
      <w:r>
        <w:rPr>
          <w:rFonts w:ascii="Arial" w:hAnsi="Arial"/>
          <w:sz w:val="20"/>
          <w:szCs w:val="20"/>
        </w:rPr>
        <w:tab/>
        <w:t>2</w:t>
      </w:r>
      <w:r w:rsidR="00437544">
        <w:rPr>
          <w:rFonts w:ascii="Arial" w:hAnsi="Arial"/>
          <w:sz w:val="20"/>
          <w:szCs w:val="20"/>
        </w:rPr>
        <w:t>13</w:t>
      </w:r>
      <w:del w:id="448" w:author="Nelly Wagner" w:date="2017-01-23T19:44:00Z">
        <w:r w:rsidDel="003173F7">
          <w:rPr>
            <w:rFonts w:ascii="Arial" w:hAnsi="Arial"/>
            <w:sz w:val="20"/>
            <w:szCs w:val="20"/>
          </w:rPr>
          <w:delText>11</w:delText>
        </w:r>
      </w:del>
    </w:p>
    <w:p w14:paraId="0FBB8E4A" w14:textId="0E5E0ABE" w:rsidR="0020061D" w:rsidRDefault="00766C9B">
      <w:pPr>
        <w:pStyle w:val="Contents1"/>
        <w:tabs>
          <w:tab w:val="right" w:leader="dot" w:pos="8504"/>
        </w:tabs>
        <w:rPr>
          <w:rFonts w:ascii="Arial" w:hAnsi="Arial"/>
          <w:sz w:val="20"/>
          <w:szCs w:val="20"/>
        </w:rPr>
      </w:pPr>
      <w:r>
        <w:rPr>
          <w:rFonts w:ascii="Arial" w:eastAsia="SimSun" w:hAnsi="Arial"/>
          <w:b/>
          <w:bCs/>
          <w:sz w:val="20"/>
          <w:szCs w:val="20"/>
        </w:rPr>
        <w:t xml:space="preserve">Figure B6. </w:t>
      </w:r>
      <w:r>
        <w:rPr>
          <w:rFonts w:ascii="Arial" w:eastAsia="SimSun" w:hAnsi="Arial"/>
          <w:sz w:val="20"/>
          <w:szCs w:val="20"/>
        </w:rPr>
        <w:t>Expression of the lysC:GFP-mpx vector in F1 embryos</w:t>
      </w:r>
      <w:r>
        <w:rPr>
          <w:rFonts w:ascii="Arial" w:hAnsi="Arial"/>
          <w:sz w:val="20"/>
          <w:szCs w:val="20"/>
        </w:rPr>
        <w:tab/>
        <w:t>2</w:t>
      </w:r>
      <w:r w:rsidR="00437544">
        <w:rPr>
          <w:rFonts w:ascii="Arial" w:hAnsi="Arial"/>
          <w:sz w:val="20"/>
          <w:szCs w:val="20"/>
        </w:rPr>
        <w:t>14</w:t>
      </w:r>
      <w:del w:id="449" w:author="Nelly Wagner" w:date="2017-01-23T19:44:00Z">
        <w:r w:rsidDel="003173F7">
          <w:rPr>
            <w:rFonts w:ascii="Arial" w:hAnsi="Arial"/>
            <w:sz w:val="20"/>
            <w:szCs w:val="20"/>
          </w:rPr>
          <w:delText>12</w:delText>
        </w:r>
      </w:del>
    </w:p>
    <w:p w14:paraId="294E5D5D" w14:textId="1BF8B62A" w:rsidR="0020061D" w:rsidRDefault="00766C9B">
      <w:pPr>
        <w:pStyle w:val="Contents1"/>
        <w:tabs>
          <w:tab w:val="right" w:leader="dot" w:pos="8504"/>
        </w:tabs>
        <w:rPr>
          <w:rFonts w:ascii="Arial" w:hAnsi="Arial"/>
          <w:sz w:val="20"/>
          <w:szCs w:val="20"/>
        </w:rPr>
      </w:pPr>
      <w:r>
        <w:rPr>
          <w:rFonts w:ascii="Arial" w:eastAsia="SimSun" w:hAnsi="Arial"/>
          <w:b/>
          <w:bCs/>
          <w:sz w:val="20"/>
          <w:szCs w:val="20"/>
        </w:rPr>
        <w:t xml:space="preserve">Figure B7. </w:t>
      </w:r>
      <w:r>
        <w:rPr>
          <w:rFonts w:ascii="Arial" w:eastAsia="SimSun" w:hAnsi="Arial"/>
          <w:sz w:val="20"/>
          <w:szCs w:val="20"/>
        </w:rPr>
        <w:t>Map of the transgenic vectors mpx:ela2-mVenus</w:t>
      </w:r>
      <w:r>
        <w:rPr>
          <w:rFonts w:ascii="Arial" w:hAnsi="Arial"/>
          <w:sz w:val="20"/>
          <w:szCs w:val="20"/>
        </w:rPr>
        <w:tab/>
        <w:t>2</w:t>
      </w:r>
      <w:r w:rsidR="00437544">
        <w:rPr>
          <w:rFonts w:ascii="Arial" w:hAnsi="Arial"/>
          <w:sz w:val="20"/>
          <w:szCs w:val="20"/>
        </w:rPr>
        <w:t>18</w:t>
      </w:r>
      <w:del w:id="450" w:author="Nelly Wagner" w:date="2017-01-23T19:44:00Z">
        <w:r w:rsidDel="003173F7">
          <w:rPr>
            <w:rFonts w:ascii="Arial" w:hAnsi="Arial"/>
            <w:sz w:val="20"/>
            <w:szCs w:val="20"/>
          </w:rPr>
          <w:delText>16</w:delText>
        </w:r>
      </w:del>
    </w:p>
    <w:p w14:paraId="3E608044" w14:textId="6FE66AF4" w:rsidR="0020061D" w:rsidRDefault="00766C9B">
      <w:pPr>
        <w:pStyle w:val="Contents1"/>
        <w:tabs>
          <w:tab w:val="right" w:leader="dot" w:pos="8504"/>
        </w:tabs>
        <w:rPr>
          <w:rFonts w:ascii="Arial" w:hAnsi="Arial"/>
          <w:sz w:val="20"/>
          <w:szCs w:val="20"/>
        </w:rPr>
      </w:pPr>
      <w:r>
        <w:rPr>
          <w:rFonts w:ascii="Arial" w:eastAsia="SimSun" w:hAnsi="Arial"/>
          <w:b/>
          <w:bCs/>
          <w:sz w:val="20"/>
          <w:szCs w:val="20"/>
        </w:rPr>
        <w:t xml:space="preserve">Figure B8. </w:t>
      </w:r>
      <w:r>
        <w:rPr>
          <w:rFonts w:ascii="Arial" w:eastAsia="SimSun" w:hAnsi="Arial"/>
          <w:sz w:val="20"/>
          <w:szCs w:val="20"/>
        </w:rPr>
        <w:t>Transient expression of mpx:ela2-mVenus in myeloid cells</w:t>
      </w:r>
      <w:r>
        <w:rPr>
          <w:rFonts w:ascii="Arial" w:hAnsi="Arial"/>
          <w:sz w:val="20"/>
          <w:szCs w:val="20"/>
        </w:rPr>
        <w:tab/>
        <w:t>2</w:t>
      </w:r>
      <w:r w:rsidR="00437544">
        <w:rPr>
          <w:rFonts w:ascii="Arial" w:hAnsi="Arial"/>
          <w:sz w:val="20"/>
          <w:szCs w:val="20"/>
        </w:rPr>
        <w:t>19</w:t>
      </w:r>
      <w:del w:id="451" w:author="Nelly Wagner" w:date="2017-01-23T19:44:00Z">
        <w:r w:rsidDel="003173F7">
          <w:rPr>
            <w:rFonts w:ascii="Arial" w:hAnsi="Arial"/>
            <w:sz w:val="20"/>
            <w:szCs w:val="20"/>
          </w:rPr>
          <w:delText>17</w:delText>
        </w:r>
      </w:del>
    </w:p>
    <w:p w14:paraId="1725957C" w14:textId="7F7BF4F5" w:rsidR="0020061D" w:rsidRDefault="00766C9B">
      <w:pPr>
        <w:pStyle w:val="Contents1"/>
        <w:tabs>
          <w:tab w:val="right" w:leader="dot" w:pos="8504"/>
        </w:tabs>
        <w:rPr>
          <w:rFonts w:ascii="Arial" w:hAnsi="Arial"/>
          <w:sz w:val="20"/>
          <w:szCs w:val="20"/>
        </w:rPr>
      </w:pPr>
      <w:r>
        <w:rPr>
          <w:rFonts w:ascii="Arial" w:eastAsia="SimSun" w:hAnsi="Arial"/>
          <w:b/>
          <w:bCs/>
          <w:sz w:val="20"/>
          <w:szCs w:val="20"/>
        </w:rPr>
        <w:t xml:space="preserve">Figure B9. </w:t>
      </w:r>
      <w:r>
        <w:rPr>
          <w:rFonts w:ascii="Arial" w:eastAsia="SimSun" w:hAnsi="Arial"/>
          <w:sz w:val="20"/>
          <w:szCs w:val="20"/>
        </w:rPr>
        <w:t>Sytox Green distribution in PBS and SH1000 injected zebrafish embryos</w:t>
      </w:r>
      <w:r>
        <w:rPr>
          <w:rFonts w:ascii="Arial" w:hAnsi="Arial"/>
          <w:sz w:val="20"/>
          <w:szCs w:val="20"/>
        </w:rPr>
        <w:tab/>
        <w:t>2</w:t>
      </w:r>
      <w:ins w:id="452" w:author="Nelly Wagner" w:date="2017-01-23T19:44:00Z">
        <w:r w:rsidR="00E374D4">
          <w:rPr>
            <w:rFonts w:ascii="Arial" w:hAnsi="Arial"/>
            <w:sz w:val="20"/>
            <w:szCs w:val="20"/>
          </w:rPr>
          <w:t>2</w:t>
        </w:r>
      </w:ins>
      <w:r w:rsidR="00437544">
        <w:rPr>
          <w:rFonts w:ascii="Arial" w:hAnsi="Arial"/>
          <w:sz w:val="20"/>
          <w:szCs w:val="20"/>
        </w:rPr>
        <w:t>0</w:t>
      </w:r>
      <w:del w:id="453" w:author="Nelly Wagner" w:date="2017-01-23T19:44:00Z">
        <w:r w:rsidDel="003173F7">
          <w:rPr>
            <w:rFonts w:ascii="Arial" w:hAnsi="Arial"/>
            <w:sz w:val="20"/>
            <w:szCs w:val="20"/>
          </w:rPr>
          <w:delText>18</w:delText>
        </w:r>
      </w:del>
    </w:p>
    <w:p w14:paraId="17E4754A" w14:textId="07A5EE3D" w:rsidR="0020061D" w:rsidRDefault="00766C9B">
      <w:pPr>
        <w:pStyle w:val="Contents1"/>
        <w:tabs>
          <w:tab w:val="right" w:leader="dot" w:pos="8504"/>
        </w:tabs>
      </w:pPr>
      <w:r>
        <w:rPr>
          <w:rFonts w:ascii="Arial" w:eastAsia="SimSun" w:hAnsi="Arial"/>
          <w:b/>
          <w:bCs/>
          <w:sz w:val="20"/>
          <w:szCs w:val="20"/>
        </w:rPr>
        <w:t xml:space="preserve">Figure B10. </w:t>
      </w:r>
      <w:r>
        <w:rPr>
          <w:rFonts w:ascii="Arial" w:eastAsia="SimSun" w:hAnsi="Arial"/>
          <w:sz w:val="20"/>
          <w:szCs w:val="20"/>
        </w:rPr>
        <w:t>Sytox Green distribution in lysC:h2a-mCherry embryos infected with SH1000-mCherry</w:t>
      </w:r>
      <w:r>
        <w:tab/>
        <w:t>2</w:t>
      </w:r>
      <w:r w:rsidR="00437544">
        <w:t>21</w:t>
      </w:r>
      <w:del w:id="454" w:author="Nelly Wagner" w:date="2017-01-23T19:44:00Z">
        <w:r w:rsidDel="003173F7">
          <w:delText>19</w:delText>
        </w:r>
      </w:del>
    </w:p>
    <w:p w14:paraId="07532B0E" w14:textId="3791DD6A" w:rsidR="0020061D" w:rsidRPr="006C1B38" w:rsidRDefault="00766C9B" w:rsidP="006C1B38">
      <w:pPr>
        <w:pStyle w:val="TableIndexHeading"/>
        <w:rPr>
          <w:rFonts w:ascii="Arial" w:hAnsi="Arial"/>
          <w:b/>
          <w:bCs/>
        </w:rPr>
      </w:pPr>
      <w:r>
        <w:rPr>
          <w:rFonts w:ascii="Arial" w:hAnsi="Arial"/>
          <w:b/>
          <w:bCs/>
        </w:rPr>
        <w:t>List of tables</w:t>
      </w:r>
    </w:p>
    <w:p w14:paraId="1CA77408" w14:textId="7AE0B1B3"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1. </w:t>
      </w:r>
      <w:r>
        <w:rPr>
          <w:rFonts w:ascii="Arial" w:hAnsi="Arial"/>
          <w:sz w:val="20"/>
          <w:szCs w:val="20"/>
        </w:rPr>
        <w:t>Established fish lines used in the study</w:t>
      </w:r>
      <w:r>
        <w:rPr>
          <w:rFonts w:ascii="Arial" w:hAnsi="Arial"/>
          <w:sz w:val="20"/>
          <w:szCs w:val="20"/>
        </w:rPr>
        <w:tab/>
      </w:r>
      <w:ins w:id="455" w:author="Nelly Wagner" w:date="2017-01-23T19:49:00Z">
        <w:r w:rsidR="00E374D4">
          <w:rPr>
            <w:rFonts w:ascii="Arial" w:hAnsi="Arial"/>
            <w:sz w:val="20"/>
            <w:szCs w:val="20"/>
          </w:rPr>
          <w:t>3</w:t>
        </w:r>
      </w:ins>
      <w:r w:rsidR="00437544">
        <w:rPr>
          <w:rFonts w:ascii="Arial" w:hAnsi="Arial"/>
          <w:sz w:val="20"/>
          <w:szCs w:val="20"/>
        </w:rPr>
        <w:t>0</w:t>
      </w:r>
      <w:bookmarkStart w:id="456" w:name="_GoBack"/>
      <w:bookmarkEnd w:id="456"/>
      <w:del w:id="457" w:author="Nelly Wagner" w:date="2017-01-23T19:49:00Z">
        <w:r w:rsidDel="003173F7">
          <w:rPr>
            <w:rFonts w:ascii="Arial" w:hAnsi="Arial"/>
            <w:sz w:val="20"/>
            <w:szCs w:val="20"/>
          </w:rPr>
          <w:delText>33</w:delText>
        </w:r>
      </w:del>
    </w:p>
    <w:p w14:paraId="5F1B165E" w14:textId="3487528E"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2. </w:t>
      </w:r>
      <w:r>
        <w:rPr>
          <w:rFonts w:ascii="Arial" w:hAnsi="Arial"/>
          <w:sz w:val="20"/>
          <w:szCs w:val="20"/>
        </w:rPr>
        <w:t>Fish lines generated during the study</w:t>
      </w:r>
      <w:r>
        <w:rPr>
          <w:rFonts w:ascii="Arial" w:hAnsi="Arial"/>
          <w:sz w:val="20"/>
          <w:szCs w:val="20"/>
        </w:rPr>
        <w:tab/>
      </w:r>
      <w:ins w:id="458" w:author="Nelly Wagner" w:date="2017-01-23T19:49:00Z">
        <w:r w:rsidR="00E374D4">
          <w:rPr>
            <w:rFonts w:ascii="Arial" w:hAnsi="Arial"/>
            <w:sz w:val="20"/>
            <w:szCs w:val="20"/>
          </w:rPr>
          <w:t>3</w:t>
        </w:r>
      </w:ins>
      <w:r w:rsidR="00437544">
        <w:rPr>
          <w:rFonts w:ascii="Arial" w:hAnsi="Arial"/>
          <w:sz w:val="20"/>
          <w:szCs w:val="20"/>
        </w:rPr>
        <w:t>0</w:t>
      </w:r>
      <w:del w:id="459" w:author="Nelly Wagner" w:date="2017-01-23T19:49:00Z">
        <w:r w:rsidDel="003173F7">
          <w:rPr>
            <w:rFonts w:ascii="Arial" w:hAnsi="Arial"/>
            <w:sz w:val="20"/>
            <w:szCs w:val="20"/>
          </w:rPr>
          <w:delText>33</w:delText>
        </w:r>
      </w:del>
    </w:p>
    <w:p w14:paraId="2D360E95" w14:textId="193A892F"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3. </w:t>
      </w:r>
      <w:r>
        <w:rPr>
          <w:rFonts w:ascii="Arial" w:hAnsi="Arial"/>
          <w:sz w:val="20"/>
          <w:szCs w:val="20"/>
        </w:rPr>
        <w:t>Bacterial strains used in the study</w:t>
      </w:r>
      <w:r>
        <w:rPr>
          <w:rFonts w:ascii="Arial" w:hAnsi="Arial"/>
          <w:sz w:val="20"/>
          <w:szCs w:val="20"/>
        </w:rPr>
        <w:tab/>
      </w:r>
      <w:ins w:id="460" w:author="Nelly Wagner" w:date="2017-01-23T19:49:00Z">
        <w:r w:rsidR="00E374D4">
          <w:rPr>
            <w:rFonts w:ascii="Arial" w:hAnsi="Arial"/>
            <w:sz w:val="20"/>
            <w:szCs w:val="20"/>
          </w:rPr>
          <w:t>3</w:t>
        </w:r>
      </w:ins>
      <w:r w:rsidR="00437544">
        <w:rPr>
          <w:rFonts w:ascii="Arial" w:hAnsi="Arial"/>
          <w:sz w:val="20"/>
          <w:szCs w:val="20"/>
        </w:rPr>
        <w:t>0</w:t>
      </w:r>
      <w:del w:id="461" w:author="Nelly Wagner" w:date="2017-01-23T19:49:00Z">
        <w:r w:rsidDel="003173F7">
          <w:rPr>
            <w:rFonts w:ascii="Arial" w:hAnsi="Arial"/>
            <w:sz w:val="20"/>
            <w:szCs w:val="20"/>
          </w:rPr>
          <w:delText>33</w:delText>
        </w:r>
      </w:del>
    </w:p>
    <w:p w14:paraId="0DDA3C54" w14:textId="097608DB"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4. </w:t>
      </w:r>
      <w:r>
        <w:rPr>
          <w:rFonts w:ascii="Arial" w:hAnsi="Arial"/>
          <w:sz w:val="20"/>
          <w:szCs w:val="20"/>
        </w:rPr>
        <w:t>List of antibiotics used for the study</w:t>
      </w:r>
      <w:r>
        <w:rPr>
          <w:rFonts w:ascii="Arial" w:hAnsi="Arial"/>
          <w:sz w:val="20"/>
          <w:szCs w:val="20"/>
        </w:rPr>
        <w:tab/>
      </w:r>
      <w:r w:rsidR="00437544">
        <w:rPr>
          <w:rFonts w:ascii="Arial" w:hAnsi="Arial"/>
          <w:sz w:val="20"/>
          <w:szCs w:val="20"/>
        </w:rPr>
        <w:t>33</w:t>
      </w:r>
      <w:del w:id="462" w:author="Nelly Wagner" w:date="2017-01-23T19:50:00Z">
        <w:r w:rsidDel="003173F7">
          <w:rPr>
            <w:rFonts w:ascii="Arial" w:hAnsi="Arial"/>
            <w:sz w:val="20"/>
            <w:szCs w:val="20"/>
          </w:rPr>
          <w:delText>36</w:delText>
        </w:r>
      </w:del>
    </w:p>
    <w:p w14:paraId="08491FF6" w14:textId="24FABBF0"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5. </w:t>
      </w:r>
      <w:r>
        <w:rPr>
          <w:rFonts w:ascii="Arial" w:hAnsi="Arial"/>
          <w:sz w:val="20"/>
          <w:szCs w:val="20"/>
        </w:rPr>
        <w:t>List of DNA transgenes used and generated in this study</w:t>
      </w:r>
      <w:r>
        <w:rPr>
          <w:rFonts w:ascii="Arial" w:hAnsi="Arial"/>
          <w:sz w:val="20"/>
          <w:szCs w:val="20"/>
        </w:rPr>
        <w:tab/>
      </w:r>
      <w:r w:rsidR="00437544">
        <w:rPr>
          <w:rFonts w:ascii="Arial" w:hAnsi="Arial"/>
          <w:sz w:val="20"/>
          <w:szCs w:val="20"/>
        </w:rPr>
        <w:t>34</w:t>
      </w:r>
      <w:del w:id="463" w:author="Nelly Wagner" w:date="2017-01-23T19:50:00Z">
        <w:r w:rsidDel="003173F7">
          <w:rPr>
            <w:rFonts w:ascii="Arial" w:hAnsi="Arial"/>
            <w:sz w:val="20"/>
            <w:szCs w:val="20"/>
          </w:rPr>
          <w:delText>36</w:delText>
        </w:r>
      </w:del>
    </w:p>
    <w:p w14:paraId="785BD1BE" w14:textId="6473026D"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6. </w:t>
      </w:r>
      <w:r>
        <w:rPr>
          <w:rFonts w:ascii="Arial" w:hAnsi="Arial"/>
          <w:sz w:val="20"/>
          <w:szCs w:val="20"/>
        </w:rPr>
        <w:t>List of morpholinos used in this study</w:t>
      </w:r>
      <w:r>
        <w:rPr>
          <w:rFonts w:ascii="Arial" w:hAnsi="Arial"/>
          <w:sz w:val="20"/>
          <w:szCs w:val="20"/>
        </w:rPr>
        <w:tab/>
      </w:r>
      <w:r w:rsidR="00437544">
        <w:rPr>
          <w:rFonts w:ascii="Arial" w:hAnsi="Arial"/>
          <w:sz w:val="20"/>
          <w:szCs w:val="20"/>
        </w:rPr>
        <w:t>34</w:t>
      </w:r>
      <w:del w:id="464" w:author="Nelly Wagner" w:date="2017-01-23T19:50:00Z">
        <w:r w:rsidDel="003173F7">
          <w:rPr>
            <w:rFonts w:ascii="Arial" w:hAnsi="Arial"/>
            <w:sz w:val="20"/>
            <w:szCs w:val="20"/>
          </w:rPr>
          <w:delText>37</w:delText>
        </w:r>
      </w:del>
    </w:p>
    <w:p w14:paraId="758A5AC2" w14:textId="64E50608" w:rsidR="0020061D" w:rsidRDefault="00766C9B">
      <w:pPr>
        <w:pStyle w:val="Contents1"/>
        <w:tabs>
          <w:tab w:val="right" w:leader="dot" w:pos="8504"/>
        </w:tabs>
        <w:rPr>
          <w:rFonts w:ascii="Arial" w:hAnsi="Arial"/>
          <w:sz w:val="20"/>
          <w:szCs w:val="20"/>
        </w:rPr>
      </w:pPr>
      <w:r>
        <w:rPr>
          <w:rFonts w:ascii="Arial" w:hAnsi="Arial"/>
          <w:b/>
          <w:bCs/>
          <w:sz w:val="20"/>
          <w:szCs w:val="20"/>
        </w:rPr>
        <w:t xml:space="preserve">Table 2.7. </w:t>
      </w:r>
      <w:r>
        <w:rPr>
          <w:rFonts w:ascii="Arial" w:hAnsi="Arial"/>
          <w:sz w:val="20"/>
          <w:szCs w:val="20"/>
        </w:rPr>
        <w:t>List of primers used in this study</w:t>
      </w:r>
      <w:r>
        <w:rPr>
          <w:rFonts w:ascii="Arial" w:hAnsi="Arial"/>
          <w:sz w:val="20"/>
          <w:szCs w:val="20"/>
        </w:rPr>
        <w:tab/>
      </w:r>
      <w:r w:rsidR="00437544">
        <w:rPr>
          <w:rFonts w:ascii="Arial" w:hAnsi="Arial"/>
          <w:sz w:val="20"/>
          <w:szCs w:val="20"/>
        </w:rPr>
        <w:t>34</w:t>
      </w:r>
      <w:del w:id="465" w:author="Nelly Wagner" w:date="2017-01-23T19:50:00Z">
        <w:r w:rsidDel="003173F7">
          <w:rPr>
            <w:rFonts w:ascii="Arial" w:hAnsi="Arial"/>
            <w:sz w:val="20"/>
            <w:szCs w:val="20"/>
          </w:rPr>
          <w:delText>37</w:delText>
        </w:r>
      </w:del>
    </w:p>
    <w:p w14:paraId="57C8C4AE" w14:textId="01977516" w:rsidR="0020061D" w:rsidRDefault="00766C9B">
      <w:pPr>
        <w:pStyle w:val="Contents1"/>
        <w:tabs>
          <w:tab w:val="right" w:leader="dot" w:pos="8504"/>
        </w:tabs>
        <w:rPr>
          <w:rFonts w:ascii="Arial" w:hAnsi="Arial"/>
          <w:sz w:val="20"/>
          <w:szCs w:val="20"/>
        </w:rPr>
      </w:pPr>
      <w:bookmarkStart w:id="466" w:name="OLE_LINK4708"/>
      <w:r>
        <w:rPr>
          <w:rFonts w:ascii="Arial" w:hAnsi="Arial"/>
          <w:b/>
          <w:bCs/>
          <w:sz w:val="20"/>
          <w:szCs w:val="20"/>
        </w:rPr>
        <w:t xml:space="preserve">Table 2.8.. </w:t>
      </w:r>
      <w:bookmarkEnd w:id="466"/>
      <w:r>
        <w:rPr>
          <w:rFonts w:ascii="Arial" w:hAnsi="Arial"/>
          <w:sz w:val="20"/>
          <w:szCs w:val="20"/>
        </w:rPr>
        <w:t>Parameters for pulling the microinjection needles</w:t>
      </w:r>
      <w:r>
        <w:rPr>
          <w:rFonts w:ascii="Arial" w:hAnsi="Arial"/>
          <w:sz w:val="20"/>
          <w:szCs w:val="20"/>
        </w:rPr>
        <w:tab/>
      </w:r>
      <w:r w:rsidR="00437544">
        <w:rPr>
          <w:rFonts w:ascii="Arial" w:hAnsi="Arial"/>
          <w:sz w:val="20"/>
          <w:szCs w:val="20"/>
        </w:rPr>
        <w:t>36</w:t>
      </w:r>
      <w:del w:id="467" w:author="Nelly Wagner" w:date="2017-01-23T19:50:00Z">
        <w:r w:rsidDel="003173F7">
          <w:rPr>
            <w:rFonts w:ascii="Arial" w:hAnsi="Arial"/>
            <w:sz w:val="20"/>
            <w:szCs w:val="20"/>
          </w:rPr>
          <w:delText>38</w:delText>
        </w:r>
      </w:del>
    </w:p>
    <w:p w14:paraId="4C2E18F5" w14:textId="77777777" w:rsidR="0020061D" w:rsidRDefault="0020061D">
      <w:pPr>
        <w:pStyle w:val="Contents1"/>
        <w:tabs>
          <w:tab w:val="right" w:leader="dot" w:pos="8504"/>
        </w:tabs>
        <w:rPr>
          <w:rFonts w:ascii="Arial" w:hAnsi="Arial"/>
          <w:sz w:val="20"/>
          <w:szCs w:val="20"/>
        </w:rPr>
      </w:pPr>
    </w:p>
    <w:p w14:paraId="1F804F5D" w14:textId="4F2BCA45"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Table 5.1. </w:t>
      </w:r>
      <w:r>
        <w:rPr>
          <w:rFonts w:ascii="Arial" w:eastAsia="Times" w:hAnsi="Arial"/>
          <w:color w:val="000000"/>
          <w:sz w:val="20"/>
          <w:szCs w:val="20"/>
          <w:lang w:eastAsia="en-GB"/>
        </w:rPr>
        <w:t xml:space="preserve">Abscess characteristics in NFκB:EGFP embryos infected with SH1000 and </w:t>
      </w:r>
      <w:r>
        <w:rPr>
          <w:rFonts w:ascii="Arial" w:eastAsia="Times" w:hAnsi="Arial"/>
          <w:i/>
          <w:color w:val="000000"/>
          <w:sz w:val="20"/>
          <w:szCs w:val="20"/>
          <w:lang w:eastAsia="en-GB"/>
        </w:rPr>
        <w:t>sagB</w:t>
      </w:r>
      <w:r>
        <w:rPr>
          <w:rFonts w:ascii="Arial" w:hAnsi="Arial"/>
          <w:sz w:val="20"/>
          <w:szCs w:val="20"/>
        </w:rPr>
        <w:tab/>
        <w:t>1</w:t>
      </w:r>
      <w:r w:rsidR="00437544">
        <w:rPr>
          <w:rFonts w:ascii="Arial" w:hAnsi="Arial"/>
          <w:sz w:val="20"/>
          <w:szCs w:val="20"/>
        </w:rPr>
        <w:t>23</w:t>
      </w:r>
      <w:del w:id="468" w:author="Nelly Wagner" w:date="2017-01-27T17:12:00Z">
        <w:r w:rsidDel="00E374D4">
          <w:rPr>
            <w:rFonts w:ascii="Arial" w:hAnsi="Arial"/>
            <w:sz w:val="20"/>
            <w:szCs w:val="20"/>
          </w:rPr>
          <w:delText>6</w:delText>
        </w:r>
      </w:del>
    </w:p>
    <w:p w14:paraId="18716CE4" w14:textId="4735F347" w:rsidR="0020061D" w:rsidRDefault="00766C9B">
      <w:pPr>
        <w:pStyle w:val="Contents1"/>
        <w:tabs>
          <w:tab w:val="right" w:leader="dot" w:pos="8504"/>
        </w:tabs>
        <w:rPr>
          <w:rFonts w:ascii="Arial" w:hAnsi="Arial"/>
          <w:sz w:val="20"/>
          <w:szCs w:val="20"/>
        </w:rPr>
      </w:pPr>
      <w:r>
        <w:rPr>
          <w:rFonts w:ascii="Arial" w:eastAsia="Times" w:hAnsi="Arial"/>
          <w:b/>
          <w:bCs/>
          <w:color w:val="000000"/>
          <w:sz w:val="20"/>
          <w:szCs w:val="20"/>
          <w:lang w:eastAsia="en-GB"/>
        </w:rPr>
        <w:t xml:space="preserve">Table 5.2. </w:t>
      </w:r>
      <w:r>
        <w:rPr>
          <w:rFonts w:ascii="Arial" w:eastAsia="Times" w:hAnsi="Arial"/>
          <w:color w:val="000000"/>
          <w:sz w:val="20"/>
          <w:szCs w:val="20"/>
          <w:lang w:eastAsia="en-GB"/>
        </w:rPr>
        <w:t xml:space="preserve">Qualitative comparison of abscesses and NFκB expression in embryos infected with SH1000 and </w:t>
      </w:r>
      <w:r>
        <w:rPr>
          <w:rFonts w:ascii="Arial" w:eastAsia="Times" w:hAnsi="Arial"/>
          <w:i/>
          <w:color w:val="000000"/>
          <w:sz w:val="20"/>
          <w:szCs w:val="20"/>
          <w:lang w:eastAsia="en-GB"/>
        </w:rPr>
        <w:t>sagB</w:t>
      </w:r>
      <w:r>
        <w:rPr>
          <w:rFonts w:ascii="Arial" w:hAnsi="Arial"/>
          <w:sz w:val="20"/>
          <w:szCs w:val="20"/>
        </w:rPr>
        <w:tab/>
        <w:t>1</w:t>
      </w:r>
      <w:r w:rsidR="00437544">
        <w:rPr>
          <w:rFonts w:ascii="Arial" w:hAnsi="Arial"/>
          <w:sz w:val="20"/>
          <w:szCs w:val="20"/>
        </w:rPr>
        <w:t>24</w:t>
      </w:r>
      <w:del w:id="469" w:author="Nelly Wagner" w:date="2017-01-27T17:12:00Z">
        <w:r w:rsidDel="00E374D4">
          <w:rPr>
            <w:rFonts w:ascii="Arial" w:hAnsi="Arial"/>
            <w:sz w:val="20"/>
            <w:szCs w:val="20"/>
          </w:rPr>
          <w:delText>7</w:delText>
        </w:r>
      </w:del>
    </w:p>
    <w:p w14:paraId="526B32F4" w14:textId="005958FA" w:rsidR="0020061D" w:rsidRDefault="00766C9B">
      <w:pPr>
        <w:pStyle w:val="Contents1"/>
        <w:tabs>
          <w:tab w:val="right" w:leader="dot" w:pos="8504"/>
        </w:tabs>
        <w:rPr>
          <w:rFonts w:ascii="Arial" w:hAnsi="Arial"/>
          <w:sz w:val="20"/>
          <w:szCs w:val="20"/>
        </w:rPr>
      </w:pPr>
      <w:r>
        <w:rPr>
          <w:rFonts w:ascii="Arial" w:eastAsia="Arial" w:hAnsi="Arial"/>
          <w:b/>
          <w:bCs/>
          <w:color w:val="000000"/>
          <w:sz w:val="20"/>
          <w:szCs w:val="20"/>
          <w:lang w:eastAsia="en-GB"/>
        </w:rPr>
        <w:t xml:space="preserve">Table 5.3. </w:t>
      </w:r>
      <w:r>
        <w:rPr>
          <w:rFonts w:ascii="Arial" w:eastAsia="Arial" w:hAnsi="Arial"/>
          <w:color w:val="000000"/>
          <w:sz w:val="20"/>
          <w:szCs w:val="20"/>
          <w:lang w:eastAsia="en-GB"/>
        </w:rPr>
        <w:t>Significance of each pairwise comparison of ranks of IL-</w:t>
      </w:r>
      <w:r>
        <w:rPr>
          <w:rFonts w:ascii="Arial" w:eastAsia="Times" w:hAnsi="Arial"/>
          <w:color w:val="000000"/>
          <w:sz w:val="20"/>
          <w:szCs w:val="20"/>
          <w:lang w:eastAsia="en-GB"/>
        </w:rPr>
        <w:t>1</w:t>
      </w:r>
      <w:r>
        <w:rPr>
          <w:rFonts w:ascii="Arial" w:eastAsia="Arial Greek" w:hAnsi="Arial"/>
          <w:color w:val="000000"/>
          <w:sz w:val="20"/>
          <w:szCs w:val="20"/>
          <w:lang w:eastAsia="en-GB"/>
        </w:rPr>
        <w:t>β expression after matching data for inoculum size</w:t>
      </w:r>
      <w:r>
        <w:rPr>
          <w:rFonts w:ascii="Arial" w:hAnsi="Arial"/>
          <w:sz w:val="20"/>
          <w:szCs w:val="20"/>
        </w:rPr>
        <w:tab/>
        <w:t>1</w:t>
      </w:r>
      <w:r w:rsidR="00437544">
        <w:rPr>
          <w:rFonts w:ascii="Arial" w:hAnsi="Arial"/>
          <w:sz w:val="20"/>
          <w:szCs w:val="20"/>
        </w:rPr>
        <w:t>38</w:t>
      </w:r>
      <w:del w:id="470" w:author="Nelly Wagner" w:date="2017-01-23T19:51:00Z">
        <w:r w:rsidDel="003173F7">
          <w:rPr>
            <w:rFonts w:ascii="Arial" w:hAnsi="Arial"/>
            <w:sz w:val="20"/>
            <w:szCs w:val="20"/>
          </w:rPr>
          <w:delText>4</w:delText>
        </w:r>
      </w:del>
      <w:del w:id="471" w:author="Nelly Wagner" w:date="2017-01-27T17:12:00Z">
        <w:r w:rsidDel="00E374D4">
          <w:rPr>
            <w:rFonts w:ascii="Arial" w:hAnsi="Arial"/>
            <w:sz w:val="20"/>
            <w:szCs w:val="20"/>
          </w:rPr>
          <w:delText>1</w:delText>
        </w:r>
      </w:del>
    </w:p>
    <w:p w14:paraId="758EA975" w14:textId="77777777" w:rsidR="0020061D" w:rsidRDefault="0020061D">
      <w:pPr>
        <w:pStyle w:val="Contents1"/>
        <w:tabs>
          <w:tab w:val="right" w:leader="dot" w:pos="8504"/>
        </w:tabs>
        <w:rPr>
          <w:rFonts w:ascii="Arial" w:hAnsi="Arial"/>
          <w:sz w:val="20"/>
          <w:szCs w:val="20"/>
        </w:rPr>
      </w:pPr>
    </w:p>
    <w:p w14:paraId="7D07E024" w14:textId="31FA9568" w:rsidR="0020061D" w:rsidRDefault="00766C9B">
      <w:pPr>
        <w:pStyle w:val="Contents1"/>
        <w:tabs>
          <w:tab w:val="right" w:leader="dot" w:pos="8504"/>
        </w:tabs>
        <w:rPr>
          <w:rFonts w:ascii="Arial" w:hAnsi="Arial"/>
          <w:sz w:val="20"/>
          <w:szCs w:val="20"/>
        </w:rPr>
        <w:sectPr w:rsidR="0020061D" w:rsidSect="00F655E8">
          <w:footerReference w:type="default" r:id="rId9"/>
          <w:pgSz w:w="11906" w:h="16838"/>
          <w:pgMar w:top="1134" w:right="1134" w:bottom="1700" w:left="2268" w:header="0" w:footer="1134" w:gutter="0"/>
          <w:pgNumType w:fmt="lowerRoman" w:start="1"/>
          <w:cols w:space="720"/>
          <w:formProt w:val="0"/>
          <w:docGrid w:linePitch="240" w:charSpace="-2049"/>
          <w:sectPrChange w:id="472" w:author="Nelly Wagner" w:date="2017-01-23T17:44:00Z">
            <w:sectPr w:rsidR="0020061D" w:rsidSect="00F655E8">
              <w:pgMar w:top="1134" w:right="1134" w:bottom="1700" w:left="2268" w:header="0" w:footer="1134" w:gutter="0"/>
              <w:pgNumType w:fmt="decimal"/>
            </w:sectPr>
          </w:sectPrChange>
        </w:sectPr>
      </w:pPr>
      <w:r>
        <w:rPr>
          <w:rFonts w:ascii="Arial" w:hAnsi="Arial"/>
          <w:b/>
          <w:bCs/>
          <w:color w:val="000000"/>
          <w:sz w:val="20"/>
          <w:szCs w:val="20"/>
        </w:rPr>
        <w:t xml:space="preserve">Table S1. </w:t>
      </w:r>
      <w:r>
        <w:rPr>
          <w:rStyle w:val="StrongEmphasis"/>
          <w:rFonts w:ascii="Arial" w:hAnsi="Arial"/>
          <w:b w:val="0"/>
          <w:bCs w:val="0"/>
          <w:color w:val="000000"/>
          <w:sz w:val="20"/>
          <w:szCs w:val="20"/>
        </w:rPr>
        <w:t>Bacterial strains and plasmids used in this study</w:t>
      </w:r>
      <w:r>
        <w:rPr>
          <w:rFonts w:ascii="Arial" w:hAnsi="Arial"/>
          <w:sz w:val="20"/>
          <w:szCs w:val="20"/>
        </w:rPr>
        <w:tab/>
      </w:r>
      <w:r w:rsidR="00437544">
        <w:rPr>
          <w:rFonts w:ascii="Arial" w:hAnsi="Arial"/>
          <w:sz w:val="20"/>
          <w:szCs w:val="20"/>
        </w:rPr>
        <w:t>199</w:t>
      </w:r>
      <w:del w:id="473" w:author="Nelly Wagner" w:date="2017-01-23T19:36:00Z">
        <w:r w:rsidDel="0057706F">
          <w:rPr>
            <w:rFonts w:ascii="Arial" w:hAnsi="Arial"/>
            <w:sz w:val="20"/>
            <w:szCs w:val="20"/>
          </w:rPr>
          <w:delText>197</w:delText>
        </w:r>
      </w:del>
    </w:p>
    <w:p w14:paraId="322EC1FC" w14:textId="77777777" w:rsidR="0020061D" w:rsidRDefault="00766C9B">
      <w:pPr>
        <w:pStyle w:val="Chaptertitle"/>
        <w:pPrChange w:id="474" w:author="Nelly Wagner" w:date="2017-01-23T17:47:00Z">
          <w:pPr>
            <w:pStyle w:val="Chaptertitle"/>
            <w:numPr>
              <w:numId w:val="1"/>
            </w:numPr>
          </w:pPr>
        </w:pPrChange>
      </w:pPr>
      <w:bookmarkStart w:id="475" w:name="__RefHeading___Toc101865_40547708"/>
      <w:bookmarkEnd w:id="475"/>
      <w:r>
        <w:rPr>
          <w:rFonts w:eastAsia="Times New Roman" w:cs="Times New Roman"/>
          <w:color w:val="000000"/>
          <w:lang w:eastAsia="en-GB"/>
        </w:rPr>
        <w:lastRenderedPageBreak/>
        <w:t>Chapter 1: General i</w:t>
      </w:r>
      <w:bookmarkStart w:id="476" w:name="_Toc357557326"/>
      <w:bookmarkEnd w:id="476"/>
      <w:r>
        <w:rPr>
          <w:rFonts w:eastAsia="Times New Roman" w:cs="Times New Roman"/>
          <w:color w:val="000000"/>
          <w:lang w:eastAsia="en-GB"/>
        </w:rPr>
        <w:t>ntroduction</w:t>
      </w:r>
    </w:p>
    <w:p w14:paraId="46D4B298" w14:textId="77777777" w:rsidR="0020061D" w:rsidRDefault="00766C9B">
      <w:pPr>
        <w:pStyle w:val="Heading2"/>
        <w:numPr>
          <w:ilvl w:val="1"/>
          <w:numId w:val="2"/>
        </w:numPr>
        <w:spacing w:line="360" w:lineRule="auto"/>
      </w:pPr>
      <w:bookmarkStart w:id="477" w:name="__RefHeading___Toc101867_40547708"/>
      <w:bookmarkStart w:id="478" w:name="_Toc357557327"/>
      <w:bookmarkStart w:id="479" w:name="_Toc345581938"/>
      <w:bookmarkEnd w:id="477"/>
      <w:r>
        <w:rPr>
          <w:i/>
          <w:iCs/>
        </w:rPr>
        <w:t>S</w:t>
      </w:r>
      <w:bookmarkEnd w:id="478"/>
      <w:bookmarkEnd w:id="479"/>
      <w:r>
        <w:rPr>
          <w:i/>
          <w:iCs/>
        </w:rPr>
        <w:t>taphylococcus aureus</w:t>
      </w:r>
      <w:r>
        <w:t>: an opportunist human pathogen</w:t>
      </w:r>
    </w:p>
    <w:p w14:paraId="68D44716" w14:textId="77777777" w:rsidR="0020061D" w:rsidRDefault="00766C9B">
      <w:pPr>
        <w:pStyle w:val="111"/>
        <w:numPr>
          <w:ilvl w:val="2"/>
          <w:numId w:val="2"/>
        </w:numPr>
        <w:rPr>
          <w:sz w:val="24"/>
          <w:szCs w:val="24"/>
        </w:rPr>
      </w:pPr>
      <w:bookmarkStart w:id="480" w:name="__RefHeading___Toc101869_40547708"/>
      <w:bookmarkEnd w:id="480"/>
      <w:r>
        <w:rPr>
          <w:sz w:val="24"/>
          <w:szCs w:val="24"/>
        </w:rPr>
        <w:t>Staphylococcal diseases</w:t>
      </w:r>
    </w:p>
    <w:p w14:paraId="32B7F6FA" w14:textId="77777777" w:rsidR="0020061D" w:rsidRDefault="00766C9B">
      <w:pPr>
        <w:pStyle w:val="111"/>
        <w:numPr>
          <w:ilvl w:val="3"/>
          <w:numId w:val="2"/>
        </w:numPr>
      </w:pPr>
      <w:bookmarkStart w:id="481" w:name="__RefHeading___Toc101871_40547708"/>
      <w:bookmarkEnd w:id="481"/>
      <w:r>
        <w:t>From trivial to chronic and fulminant infections</w:t>
      </w:r>
    </w:p>
    <w:p w14:paraId="568AA272" w14:textId="7E510E69" w:rsidR="0020061D" w:rsidRDefault="00766C9B">
      <w:pPr>
        <w:pStyle w:val="Paragraph"/>
      </w:pPr>
      <w:r>
        <w:tab/>
      </w:r>
      <w:r>
        <w:rPr>
          <w:i/>
          <w:iCs/>
        </w:rPr>
        <w:t xml:space="preserve">Staphylococcus aureus </w:t>
      </w:r>
      <w:r>
        <w:t xml:space="preserve">causes an impressive array of infections, ranging from small skin abscesses to necrotising fasciitis or even toxic-shock syndrome. It is considered an opportunist pathogen as it naturally colonises the nasal cavity of 20 to 40% of the human population without causing disease </w:t>
      </w:r>
      <w:bookmarkStart w:id="482" w:name="__UnoMark__41874_1995552439"/>
      <w:r>
        <w:t>(Yang et al. 2010)</w:t>
      </w:r>
      <w:bookmarkEnd w:id="482"/>
      <w:r>
        <w:t xml:space="preserve"> </w:t>
      </w:r>
      <w:bookmarkStart w:id="483" w:name="__UnoMark__41878_1995552439"/>
      <w:r>
        <w:t>(Faden et al. 2010)</w:t>
      </w:r>
      <w:bookmarkEnd w:id="483"/>
      <w:r>
        <w:t xml:space="preserve">. Although </w:t>
      </w:r>
      <w:r>
        <w:rPr>
          <w:i/>
          <w:iCs/>
        </w:rPr>
        <w:t xml:space="preserve">S. aureus </w:t>
      </w:r>
      <w:r>
        <w:t xml:space="preserve">carriers are more likely to develop a staphylococcal infection than non-carriers, colonisation prior to infection decreases the risk of mortality in the case of invasive disease </w:t>
      </w:r>
      <w:bookmarkStart w:id="484" w:name="__UnoMark__41882_1995552439"/>
      <w:r>
        <w:t>(Wertheim et al. 2004)</w:t>
      </w:r>
      <w:bookmarkEnd w:id="484"/>
      <w:r>
        <w:t xml:space="preserve">. In mice, it has also been shown that a minor skin infection protects from subsequent invasive infection by the same </w:t>
      </w:r>
      <w:r>
        <w:rPr>
          <w:i/>
          <w:iCs/>
        </w:rPr>
        <w:t xml:space="preserve">S. aureus </w:t>
      </w:r>
      <w:r>
        <w:t>strain</w:t>
      </w:r>
      <w:r>
        <w:rPr>
          <w:i/>
          <w:iCs/>
        </w:rPr>
        <w:t xml:space="preserve"> </w:t>
      </w:r>
      <w:bookmarkStart w:id="485" w:name="__UnoMark__41886_1995552439"/>
      <w:r>
        <w:t>(van den Berg et al. 2015)</w:t>
      </w:r>
      <w:bookmarkEnd w:id="485"/>
      <w:r>
        <w:t>. This suggest that the host develops an immunity specifically targeted to the endogenous strain. Indeed</w:t>
      </w:r>
      <w:ins w:id="486" w:author="Nelly Wagner" w:date="2017-01-22T18:11:00Z">
        <w:r w:rsidR="00BA0DDA">
          <w:t>,</w:t>
        </w:r>
      </w:ins>
      <w:r>
        <w:t xml:space="preserve"> clearance of </w:t>
      </w:r>
      <w:r>
        <w:rPr>
          <w:i/>
          <w:iCs/>
        </w:rPr>
        <w:t>S. aureus</w:t>
      </w:r>
      <w:r>
        <w:t xml:space="preserve"> from the nasal cavity is mediated by the host immune system, resulting in the development of a protective immunity against a transiently colonising strain </w:t>
      </w:r>
      <w:bookmarkStart w:id="487" w:name="__UnoMark__41890_1995552439"/>
      <w:r>
        <w:t>(Archer et al. 2013)</w:t>
      </w:r>
      <w:bookmarkEnd w:id="487"/>
      <w:r>
        <w:t xml:space="preserve">.  As </w:t>
      </w:r>
      <w:r>
        <w:rPr>
          <w:i/>
          <w:iCs/>
        </w:rPr>
        <w:t xml:space="preserve">S. aureus </w:t>
      </w:r>
      <w:r>
        <w:t xml:space="preserve">carriers are usually colonised by one strain at a time </w:t>
      </w:r>
      <w:bookmarkStart w:id="488" w:name="__UnoMark__41894_1995552439"/>
      <w:r>
        <w:t>(Noble et al. 1964)</w:t>
      </w:r>
      <w:bookmarkEnd w:id="488"/>
      <w:r>
        <w:t xml:space="preserve">, infections are likely caused by their endogenous strain. This would explain the decreased mortality of carriers versus non-carriers in the case of invasive infections. Long-term colonisation by </w:t>
      </w:r>
      <w:r>
        <w:rPr>
          <w:i/>
          <w:iCs/>
        </w:rPr>
        <w:t xml:space="preserve">S. aureus </w:t>
      </w:r>
      <w:r>
        <w:t>is therefore ambiguous as it provides protection against staphylococcal infections but also increases their likelihood.</w:t>
      </w:r>
    </w:p>
    <w:p w14:paraId="1F86D026" w14:textId="768F665A" w:rsidR="0020061D" w:rsidRDefault="00766C9B">
      <w:pPr>
        <w:pStyle w:val="Paragraph"/>
        <w:rPr>
          <w:i/>
          <w:iCs/>
        </w:rPr>
      </w:pPr>
      <w:r>
        <w:tab/>
        <w:t xml:space="preserve">Skin and soft tissue infections are mostly associated with community-acquired </w:t>
      </w:r>
      <w:r>
        <w:rPr>
          <w:i/>
          <w:iCs/>
        </w:rPr>
        <w:t>S. aureus</w:t>
      </w:r>
      <w:r>
        <w:t xml:space="preserve"> strains whilst invasive infections, such as respiratory and urinary tract infections, are generally acquired in hospital-settings </w:t>
      </w:r>
      <w:bookmarkStart w:id="489" w:name="__UnoMark__41898_1995552439"/>
      <w:r>
        <w:t>(Naimi et al. 2013)</w:t>
      </w:r>
      <w:bookmarkEnd w:id="489"/>
      <w:r>
        <w:t xml:space="preserve">. This is explained by the fact that hospital admissions often require some form of invasive procedure, therefore increasing the risk of contamination of the patient's internal tissues. Skin and soft tissue infections are therefore more likely caused by the patient's endogenous strain through long-term or transient colonisation from prolonged environmental exposure </w:t>
      </w:r>
      <w:bookmarkStart w:id="490" w:name="__UnoMark__41902_1995552439"/>
      <w:r>
        <w:t>(Fritz et al. 2012)</w:t>
      </w:r>
      <w:bookmarkEnd w:id="490"/>
      <w:r>
        <w:t xml:space="preserve">. In this regard, the increased risk of recurrent and chronic </w:t>
      </w:r>
      <w:r>
        <w:rPr>
          <w:i/>
          <w:iCs/>
        </w:rPr>
        <w:t>S. aureus</w:t>
      </w:r>
      <w:r>
        <w:t xml:space="preserve"> infections is also a problem. However, recurrent and chronic infections are mostly the result of the formation of persister cells and small colony variants and affect internal organs. The formation of persister cells is also triggered by exposure to antibiotics during treatment of the infection </w:t>
      </w:r>
      <w:bookmarkStart w:id="491" w:name="__UnoMark__41906_1995552439"/>
      <w:r>
        <w:t xml:space="preserve">(Tuchscherr et al. </w:t>
      </w:r>
      <w:r>
        <w:lastRenderedPageBreak/>
        <w:t>2016)</w:t>
      </w:r>
      <w:bookmarkEnd w:id="491"/>
      <w:r>
        <w:t xml:space="preserve">. Persister cell formation is a process in which </w:t>
      </w:r>
      <w:r>
        <w:rPr>
          <w:i/>
          <w:iCs/>
        </w:rPr>
        <w:t>S. aureus</w:t>
      </w:r>
      <w:r>
        <w:t xml:space="preserve"> metabolic activity decreases, leading to antibiotic tolerance and intracellular survival </w:t>
      </w:r>
      <w:bookmarkStart w:id="492" w:name="__UnoMark__41910_1995552439"/>
      <w:r>
        <w:t>(Chatterjee et al. 2008)</w:t>
      </w:r>
      <w:bookmarkEnd w:id="492"/>
      <w:r>
        <w:t xml:space="preserve"> </w:t>
      </w:r>
      <w:bookmarkStart w:id="493" w:name="__UnoMark__41914_1995552439"/>
      <w:r>
        <w:t>(Tuchscherr et al. 2010)</w:t>
      </w:r>
      <w:bookmarkEnd w:id="493"/>
      <w:r>
        <w:t xml:space="preserve">. Persister cells are therefore not eliminated by antibiotic treatment and act as a reservoir for relapsing infections once the treatment is stopped. Bloodstream infections can also evolve into chronic infections with the dissemination of </w:t>
      </w:r>
      <w:r>
        <w:rPr>
          <w:i/>
          <w:iCs/>
        </w:rPr>
        <w:t>S. aureus</w:t>
      </w:r>
      <w:r>
        <w:t xml:space="preserve"> into virtually any internal organ where it can form foci of infection </w:t>
      </w:r>
      <w:bookmarkStart w:id="494" w:name="__UnoMark__41918_1995552439"/>
      <w:r>
        <w:t>(Le Moing et al. 2015)</w:t>
      </w:r>
      <w:bookmarkEnd w:id="494"/>
      <w:r>
        <w:t xml:space="preserve">. </w:t>
      </w:r>
      <w:r>
        <w:rPr>
          <w:i/>
          <w:iCs/>
        </w:rPr>
        <w:t>S. aureus</w:t>
      </w:r>
      <w:r>
        <w:t xml:space="preserve"> is therefore a very versatile opportunist pathogen capable of forming abscesses in any organ. Abscesses are structures that limit the action of the immune system.</w:t>
      </w:r>
    </w:p>
    <w:p w14:paraId="11EC0864" w14:textId="77777777" w:rsidR="0020061D" w:rsidRDefault="00766C9B">
      <w:pPr>
        <w:pStyle w:val="111"/>
        <w:numPr>
          <w:ilvl w:val="3"/>
          <w:numId w:val="2"/>
        </w:numPr>
      </w:pPr>
      <w:bookmarkStart w:id="495" w:name="__RefHeading___Toc101873_40547708"/>
      <w:bookmarkEnd w:id="495"/>
      <w:r>
        <w:t>Abscess: a hallmark of staphylococcal infection</w:t>
      </w:r>
    </w:p>
    <w:p w14:paraId="270A9BDA" w14:textId="4420E360" w:rsidR="0020061D" w:rsidRDefault="00766C9B">
      <w:pPr>
        <w:pStyle w:val="Paragraph"/>
      </w:pPr>
      <w:r>
        <w:tab/>
        <w:t xml:space="preserve">Abscesses are the aggregation of bacteria and immune cells </w:t>
      </w:r>
      <w:bookmarkStart w:id="496" w:name="__UnoMark__41922_1995552439"/>
      <w:r>
        <w:t>(Kobayashi et al. 2015)</w:t>
      </w:r>
      <w:bookmarkEnd w:id="496"/>
      <w:r>
        <w:t xml:space="preserve">, similar in a way to the granulomas formed during tuberculosis </w:t>
      </w:r>
      <w:bookmarkStart w:id="497" w:name="__UnoMark__41926_1995552439"/>
      <w:r>
        <w:t>(Ramakrishnan 2012)</w:t>
      </w:r>
      <w:bookmarkEnd w:id="497"/>
      <w:r>
        <w:t xml:space="preserve">. The abscess is described as several structural layers, with </w:t>
      </w:r>
      <w:r>
        <w:rPr>
          <w:i/>
          <w:iCs/>
        </w:rPr>
        <w:t xml:space="preserve">S. aureus </w:t>
      </w:r>
      <w:r>
        <w:t xml:space="preserve">at the centre and separated from the immune cells by a pseudo-capsule </w:t>
      </w:r>
      <w:bookmarkStart w:id="498" w:name="__UnoMark__41930_1995552439"/>
      <w:r>
        <w:t>(Cheng et al. 2009)</w:t>
      </w:r>
      <w:bookmarkEnd w:id="498"/>
      <w:r>
        <w:t xml:space="preserve">. The formation of this capsule is presumably caused by </w:t>
      </w:r>
      <w:r>
        <w:rPr>
          <w:i/>
          <w:iCs/>
        </w:rPr>
        <w:t>S. aureus</w:t>
      </w:r>
      <w:r>
        <w:t xml:space="preserve"> itself whilst another fibrous capsule, resulting from tissue scarring, surrounds the whole abscess </w:t>
      </w:r>
      <w:bookmarkStart w:id="499" w:name="__UnoMark__41934_1995552439"/>
      <w:r>
        <w:t>(Kobayashi et al. 2015)</w:t>
      </w:r>
      <w:bookmarkEnd w:id="499"/>
      <w:r>
        <w:t>. The abscess is also now considered as an immune evasion strategy rather than an active containment of the pathogen by immune cells. Among the immune cells found in abscesses, neutrophils are the most important ones for several reasons.</w:t>
      </w:r>
    </w:p>
    <w:p w14:paraId="5D09C486" w14:textId="77777777" w:rsidR="0020061D" w:rsidRDefault="00766C9B">
      <w:pPr>
        <w:pStyle w:val="Paragraph"/>
      </w:pPr>
      <w:r>
        <w:tab/>
        <w:t xml:space="preserve">Neutrophils are indeed actively recruited by virulence factors produced by </w:t>
      </w:r>
      <w:r>
        <w:rPr>
          <w:i/>
          <w:iCs/>
        </w:rPr>
        <w:t>S. aureus</w:t>
      </w:r>
      <w:r>
        <w:t xml:space="preserve">, for instance the staphylococcal enterotoxin A </w:t>
      </w:r>
      <w:bookmarkStart w:id="500" w:name="__UnoMark__41938_1995552439"/>
      <w:r>
        <w:t>(Xu et al. 2014)</w:t>
      </w:r>
      <w:bookmarkEnd w:id="500"/>
      <w:del w:id="501" w:author="Nelly Wagner" w:date="2017-01-22T18:13:00Z">
        <w:r w:rsidDel="00BA0DDA">
          <w:delText>⁠</w:delText>
        </w:r>
      </w:del>
      <w:r>
        <w:t xml:space="preserve">. The absence of enterotoxin A reduces the number of abscesses in the liver but not in other organs. However other virulence factors have been shown to actually inhibit neutrophil recruitment via the CXCL2 chemokine pathway </w:t>
      </w:r>
      <w:bookmarkStart w:id="502" w:name="__UnoMark__41942_1995552439"/>
      <w:r>
        <w:t>(Laarman et al. 2012)</w:t>
      </w:r>
      <w:bookmarkEnd w:id="502"/>
      <w:del w:id="503" w:author="Nelly Wagner" w:date="2017-01-22T18:13:00Z">
        <w:r w:rsidDel="00BA0DDA">
          <w:delText>⁠</w:delText>
        </w:r>
      </w:del>
      <w:r>
        <w:t xml:space="preserve">. Whist this seems counter-intuitive, recruitment of neutrophils can occur through other means, for instance by the production of pro-inflammatory cytokines by non-immune cells </w:t>
      </w:r>
      <w:bookmarkStart w:id="504" w:name="__UnoMark__41946_1995552439"/>
      <w:r>
        <w:t>(Cho et al. 2012)</w:t>
      </w:r>
      <w:bookmarkEnd w:id="504"/>
      <w:del w:id="505" w:author="Nelly Wagner" w:date="2017-01-22T18:13:00Z">
        <w:r w:rsidDel="00BA0DDA">
          <w:delText>⁠</w:delText>
        </w:r>
      </w:del>
      <w:r>
        <w:t xml:space="preserve">. It is possible that the type of signalling involved in recruitment changes the killing potential of neutrophils. Absence of neutrophils has also been shown to significantly affect both host and pathogen factors expressed during abscess formation </w:t>
      </w:r>
      <w:bookmarkStart w:id="506" w:name="__UnoMark__41950_1995552439"/>
      <w:r>
        <w:t>(Attia et al. 2013)</w:t>
      </w:r>
      <w:bookmarkEnd w:id="506"/>
      <w:del w:id="507" w:author="Nelly Wagner" w:date="2017-01-22T18:13:00Z">
        <w:r w:rsidDel="00BA0DDA">
          <w:delText>⁠</w:delText>
        </w:r>
      </w:del>
      <w:r>
        <w:t xml:space="preserve">. These studies therefore point towards manipulation of neutrophil recruitment by </w:t>
      </w:r>
      <w:r>
        <w:rPr>
          <w:i/>
          <w:iCs/>
        </w:rPr>
        <w:t>S. aureus</w:t>
      </w:r>
      <w:r>
        <w:t>.</w:t>
      </w:r>
    </w:p>
    <w:p w14:paraId="5AC529B6" w14:textId="3E57861B" w:rsidR="0020061D" w:rsidRDefault="00766C9B">
      <w:pPr>
        <w:pStyle w:val="Paragraph"/>
      </w:pPr>
      <w:r>
        <w:tab/>
        <w:t xml:space="preserve">How </w:t>
      </w:r>
      <w:r>
        <w:rPr>
          <w:i/>
          <w:iCs/>
        </w:rPr>
        <w:t xml:space="preserve">S. aureus </w:t>
      </w:r>
      <w:r>
        <w:t xml:space="preserve">could actually use neutrophils to its own advantage has recently been elucidated. Indeed, it has been observed that the abscess layer directly surrounding </w:t>
      </w:r>
      <w:r>
        <w:rPr>
          <w:i/>
          <w:iCs/>
        </w:rPr>
        <w:t xml:space="preserve">S. aureus </w:t>
      </w:r>
      <w:r>
        <w:t xml:space="preserve">is devoid of macrophages but rich in neutrophils </w:t>
      </w:r>
      <w:bookmarkStart w:id="508" w:name="__UnoMark__41954_1995552439"/>
      <w:r>
        <w:lastRenderedPageBreak/>
        <w:t>(Thammavongsa et al. 2013)</w:t>
      </w:r>
      <w:bookmarkEnd w:id="508"/>
      <w:del w:id="509" w:author="Nelly Wagner" w:date="2017-01-22T18:13:00Z">
        <w:r w:rsidDel="00BA0DDA">
          <w:delText>⁠</w:delText>
        </w:r>
      </w:del>
      <w:r>
        <w:t xml:space="preserve">. This study has demonstrated that expression of a nuclease and adenosine synthase A by </w:t>
      </w:r>
      <w:r>
        <w:rPr>
          <w:i/>
          <w:iCs/>
        </w:rPr>
        <w:t>S. aureus</w:t>
      </w:r>
      <w:r>
        <w:t xml:space="preserve"> are both required for the creation of this macrophage-exclusion zone. Indeed, they have shown that neutrophil extracellular traps – a killing mechanism in which neutrophils release their DNA in association with lytic enzymes (see Appendix B for more details) – are degraded by the staphylococcal nuclease. They showed that the resulting DNA bases are processed by the adenosine synthase A to produce a compound toxic to macrophages. Although they did not demonstrate neutrophil extracellular trap degradation and the resulting macrophage death </w:t>
      </w:r>
      <w:r>
        <w:rPr>
          <w:i/>
          <w:iCs/>
        </w:rPr>
        <w:t>in vivo</w:t>
      </w:r>
      <w:r>
        <w:t xml:space="preserve">, a particular cytotoxin (leukotoxin GH) produced by </w:t>
      </w:r>
      <w:r>
        <w:rPr>
          <w:i/>
          <w:iCs/>
        </w:rPr>
        <w:t xml:space="preserve">S. aureus </w:t>
      </w:r>
      <w:r>
        <w:t xml:space="preserve">has been shown to trigger neutrophil extracellular trap formation </w:t>
      </w:r>
      <w:bookmarkStart w:id="510" w:name="__UnoMark__41958_1995552439"/>
      <w:r>
        <w:t>(Malachowa et al. 2013)</w:t>
      </w:r>
      <w:bookmarkEnd w:id="510"/>
      <w:del w:id="511" w:author="Nelly Wagner" w:date="2017-01-22T18:13:00Z">
        <w:r w:rsidDel="00BA0DDA">
          <w:delText>⁠</w:delText>
        </w:r>
      </w:del>
      <w:r>
        <w:t xml:space="preserve">. This observation correlates with the model of abscess formation proposed by Thammavongsa et al., thus reinforcing the idea of a relevant role </w:t>
      </w:r>
      <w:r>
        <w:rPr>
          <w:i/>
          <w:iCs/>
        </w:rPr>
        <w:t>in vivo</w:t>
      </w:r>
      <w:r>
        <w:t xml:space="preserve">. Additionally, clumping factor A and two different staphylococcal coagulases, virulence factors that activates the host coagulation pathway, have been shown to be implicated in abscess formation </w:t>
      </w:r>
      <w:bookmarkStart w:id="512" w:name="__UnoMark__41962_1995552439"/>
      <w:r>
        <w:t>(Malachowa et al. 2016)</w:t>
      </w:r>
      <w:bookmarkEnd w:id="512"/>
      <w:del w:id="513" w:author="Nelly Wagner" w:date="2017-01-22T18:13:00Z">
        <w:r w:rsidDel="00BA0DDA">
          <w:delText>⁠</w:delText>
        </w:r>
      </w:del>
      <w:r>
        <w:t>. In fact</w:t>
      </w:r>
      <w:ins w:id="514" w:author="Nelly Wagner" w:date="2017-01-22T18:13:00Z">
        <w:r w:rsidR="00BA0DDA">
          <w:t>,</w:t>
        </w:r>
      </w:ins>
      <w:r>
        <w:t xml:space="preserve"> their absence led to significantly smaller abscesses and less pathology of the infected tissue. However</w:t>
      </w:r>
      <w:ins w:id="515" w:author="Nelly Wagner" w:date="2017-01-22T18:13:00Z">
        <w:r w:rsidR="00BA0DDA">
          <w:t>,</w:t>
        </w:r>
      </w:ins>
      <w:r>
        <w:t xml:space="preserve"> the decrease in abscess size did not affect the number of viable </w:t>
      </w:r>
      <w:r>
        <w:rPr>
          <w:i/>
          <w:iCs/>
        </w:rPr>
        <w:t>S. aureus</w:t>
      </w:r>
      <w:r>
        <w:t xml:space="preserve"> cells.</w:t>
      </w:r>
    </w:p>
    <w:p w14:paraId="58DE0D92" w14:textId="77777777" w:rsidR="0020061D" w:rsidRDefault="00766C9B">
      <w:pPr>
        <w:pStyle w:val="Paragraph"/>
      </w:pPr>
      <w:r>
        <w:tab/>
        <w:t xml:space="preserve">Abscess formation is only part of the pathogenesis of </w:t>
      </w:r>
      <w:r>
        <w:rPr>
          <w:i/>
          <w:iCs/>
        </w:rPr>
        <w:t>S. aureus</w:t>
      </w:r>
      <w:r>
        <w:t xml:space="preserve">. The </w:t>
      </w:r>
      <w:r>
        <w:rPr>
          <w:i/>
          <w:iCs/>
        </w:rPr>
        <w:t xml:space="preserve">S. aureus </w:t>
      </w:r>
      <w:r>
        <w:t xml:space="preserve">abscess structure as it is understood so far is pictured in Figure 1.1. Although abscess formation is efficient at neutralising the action of neutrophils and macrophages, </w:t>
      </w:r>
      <w:r>
        <w:rPr>
          <w:i/>
          <w:iCs/>
        </w:rPr>
        <w:t>S. aureus</w:t>
      </w:r>
      <w:r>
        <w:t xml:space="preserve"> possesses still many other way of circumventing the immune response.</w:t>
      </w:r>
    </w:p>
    <w:p w14:paraId="59BB8DCD" w14:textId="77777777" w:rsidR="0020061D" w:rsidRDefault="00766C9B">
      <w:pPr>
        <w:pStyle w:val="111"/>
        <w:numPr>
          <w:ilvl w:val="2"/>
          <w:numId w:val="2"/>
        </w:numPr>
        <w:rPr>
          <w:sz w:val="24"/>
          <w:szCs w:val="24"/>
        </w:rPr>
      </w:pPr>
      <w:bookmarkStart w:id="516" w:name="__RefHeading___Toc29223_313610408"/>
      <w:bookmarkEnd w:id="516"/>
      <w:r>
        <w:rPr>
          <w:sz w:val="24"/>
          <w:szCs w:val="24"/>
        </w:rPr>
        <w:t xml:space="preserve">Virulence strategies of </w:t>
      </w:r>
      <w:r>
        <w:rPr>
          <w:i/>
          <w:iCs/>
          <w:sz w:val="24"/>
          <w:szCs w:val="24"/>
        </w:rPr>
        <w:t>Staphylococcus aureus</w:t>
      </w:r>
    </w:p>
    <w:p w14:paraId="0B3BE3AB" w14:textId="77777777" w:rsidR="0020061D" w:rsidRDefault="00766C9B">
      <w:pPr>
        <w:pStyle w:val="111"/>
        <w:numPr>
          <w:ilvl w:val="3"/>
          <w:numId w:val="2"/>
        </w:numPr>
      </w:pPr>
      <w:bookmarkStart w:id="517" w:name="__RefHeading___Toc29225_313610408"/>
      <w:bookmarkEnd w:id="517"/>
      <w:r>
        <w:t>Regulation of virulence</w:t>
      </w:r>
    </w:p>
    <w:p w14:paraId="1399C3B5" w14:textId="10E18D06" w:rsidR="0020061D" w:rsidRDefault="00766C9B" w:rsidP="008C5906">
      <w:pPr>
        <w:pStyle w:val="Paragraph"/>
      </w:pPr>
      <w:r>
        <w:tab/>
        <w:t xml:space="preserve">As a pathogen with numerous virulence factors, </w:t>
      </w:r>
      <w:r>
        <w:rPr>
          <w:i/>
          <w:iCs/>
        </w:rPr>
        <w:t>S. aureus</w:t>
      </w:r>
      <w:r>
        <w:t xml:space="preserve"> has several genetic systems to regulate their expression. A primary mechanism occurs through a quorum sensing system, encoded by </w:t>
      </w:r>
      <w:r>
        <w:rPr>
          <w:i/>
          <w:iCs/>
        </w:rPr>
        <w:t>agr</w:t>
      </w:r>
      <w:r>
        <w:t xml:space="preserve">, that enables </w:t>
      </w:r>
      <w:r>
        <w:rPr>
          <w:i/>
          <w:iCs/>
        </w:rPr>
        <w:t xml:space="preserve">S. aureus </w:t>
      </w:r>
      <w:r>
        <w:t xml:space="preserve">to sense the growth of its population and adjust expression of virulence genes accordingly </w:t>
      </w:r>
      <w:bookmarkStart w:id="518" w:name="__UnoMark__41966_1995552439"/>
      <w:r>
        <w:t>(Novick et al. 1993)</w:t>
      </w:r>
      <w:bookmarkEnd w:id="518"/>
      <w:del w:id="519" w:author="Nelly Wagner" w:date="2017-01-22T18:13:00Z">
        <w:r w:rsidDel="00BA0DDA">
          <w:delText>⁠</w:delText>
        </w:r>
      </w:del>
      <w:r>
        <w:t xml:space="preserve">. There are many virulence factors positively regulated by the </w:t>
      </w:r>
      <w:r>
        <w:rPr>
          <w:i/>
          <w:iCs/>
        </w:rPr>
        <w:t>agr</w:t>
      </w:r>
      <w:r>
        <w:t xml:space="preserve"> system, including haemolysins, toxic-shock syndrome toxin-1 and proteases. </w:t>
      </w:r>
      <w:r>
        <w:rPr>
          <w:i/>
          <w:iCs/>
          <w:color w:val="000000"/>
        </w:rPr>
        <w:t xml:space="preserve">Agr </w:t>
      </w:r>
      <w:r>
        <w:rPr>
          <w:color w:val="000000"/>
        </w:rPr>
        <w:t xml:space="preserve">also negatively regulates many surface proteins, such as protein A and coagulase </w:t>
      </w:r>
      <w:bookmarkStart w:id="520" w:name="__UnoMark__41970_1995552439"/>
      <w:r>
        <w:rPr>
          <w:color w:val="000000"/>
        </w:rPr>
        <w:t>(Novick 1990)</w:t>
      </w:r>
      <w:bookmarkEnd w:id="520"/>
      <w:del w:id="521" w:author="Nelly Wagner" w:date="2017-01-22T18:13:00Z">
        <w:r w:rsidDel="00BA0DDA">
          <w:rPr>
            <w:color w:val="000000"/>
          </w:rPr>
          <w:delText>⁠</w:delText>
        </w:r>
      </w:del>
      <w:r>
        <w:rPr>
          <w:color w:val="000000"/>
        </w:rPr>
        <w:t xml:space="preserve"> </w:t>
      </w:r>
      <w:bookmarkStart w:id="522" w:name="__UnoMark__41974_1995552439"/>
      <w:r>
        <w:rPr>
          <w:color w:val="000000"/>
        </w:rPr>
        <w:t>(Novick 2003)</w:t>
      </w:r>
      <w:bookmarkEnd w:id="522"/>
      <w:del w:id="523" w:author="Nelly Wagner" w:date="2017-01-22T18:14:00Z">
        <w:r w:rsidDel="00BA0DDA">
          <w:rPr>
            <w:color w:val="000000"/>
          </w:rPr>
          <w:delText>⁠</w:delText>
        </w:r>
      </w:del>
      <w:r>
        <w:rPr>
          <w:color w:val="000000"/>
        </w:rPr>
        <w:t>, thus regulating the switch between adhesive and toxigenic growth phases.</w:t>
      </w:r>
      <w:r>
        <w:t xml:space="preserve"> Three other prominent systems that regulate the expression of virulence factors are </w:t>
      </w:r>
      <w:r>
        <w:rPr>
          <w:i/>
          <w:iCs/>
        </w:rPr>
        <w:t>saeRS</w:t>
      </w:r>
      <w:r>
        <w:t xml:space="preserve">, </w:t>
      </w:r>
      <w:r>
        <w:rPr>
          <w:i/>
          <w:iCs/>
        </w:rPr>
        <w:t>rot</w:t>
      </w:r>
      <w:r>
        <w:t xml:space="preserve"> and </w:t>
      </w:r>
      <w:r>
        <w:rPr>
          <w:i/>
          <w:iCs/>
        </w:rPr>
        <w:t>sarA</w:t>
      </w:r>
      <w:r>
        <w:t xml:space="preserve">. The </w:t>
      </w:r>
      <w:r>
        <w:rPr>
          <w:i/>
          <w:iCs/>
        </w:rPr>
        <w:t>rot</w:t>
      </w:r>
      <w:r>
        <w:t xml:space="preserve"> and </w:t>
      </w:r>
      <w:r>
        <w:rPr>
          <w:i/>
          <w:iCs/>
        </w:rPr>
        <w:t xml:space="preserve">sarA </w:t>
      </w:r>
      <w:r>
        <w:t xml:space="preserve">loci both repress the expression of particular staphylococcal proteases involved in the degradation of biofilms and virulence factors </w:t>
      </w:r>
      <w:bookmarkStart w:id="524" w:name="__UnoMark__41978_1995552439"/>
      <w:r>
        <w:t>(Mootz et al. 2015)</w:t>
      </w:r>
      <w:bookmarkEnd w:id="524"/>
      <w:del w:id="525" w:author="Nelly Wagner" w:date="2017-01-22T18:13:00Z">
        <w:r w:rsidDel="00BA0DDA">
          <w:delText>⁠</w:delText>
        </w:r>
      </w:del>
      <w:r>
        <w:t xml:space="preserve"> </w:t>
      </w:r>
      <w:bookmarkStart w:id="526" w:name="__UnoMark__41982_1995552439"/>
      <w:r>
        <w:t>(Zielinska et al. 2012</w:t>
      </w:r>
      <w:del w:id="527" w:author="Nelly Wagner" w:date="2017-01-24T18:00:00Z">
        <w:r w:rsidDel="008C5906">
          <w:delText>)</w:delText>
        </w:r>
      </w:del>
      <w:bookmarkEnd w:id="526"/>
      <w:ins w:id="528" w:author="Nelly Wagner" w:date="2017-01-24T18:14:00Z">
        <w:r w:rsidR="004D4C4D">
          <w:t>)</w:t>
        </w:r>
      </w:ins>
      <w:del w:id="529" w:author="Nelly Wagner" w:date="2017-01-24T18:14:00Z">
        <w:r w:rsidDel="004D4C4D">
          <w:delText>⁠</w:delText>
        </w:r>
      </w:del>
      <w:r>
        <w:t>.</w:t>
      </w:r>
      <w:r>
        <w:br w:type="page"/>
      </w:r>
    </w:p>
    <w:p w14:paraId="0CF5AD28" w14:textId="77777777" w:rsidR="0020061D" w:rsidDel="00563C55" w:rsidRDefault="00766C9B">
      <w:pPr>
        <w:spacing w:line="360" w:lineRule="auto"/>
        <w:jc w:val="both"/>
        <w:rPr>
          <w:del w:id="530" w:author="Nelly Wagner" w:date="2017-04-03T13:14:00Z"/>
          <w:rFonts w:ascii="Arial" w:hAnsi="Arial"/>
        </w:rPr>
      </w:pPr>
      <w:r>
        <w:rPr>
          <w:noProof/>
          <w:lang w:eastAsia="en-GB"/>
        </w:rPr>
        <w:lastRenderedPageBreak/>
        <w:drawing>
          <wp:anchor distT="0" distB="127000" distL="0" distR="0" simplePos="0" relativeHeight="251658752" behindDoc="0" locked="0" layoutInCell="1" allowOverlap="1" wp14:anchorId="7FA59A86" wp14:editId="0F26095C">
            <wp:simplePos x="0" y="0"/>
            <wp:positionH relativeFrom="column">
              <wp:posOffset>59055</wp:posOffset>
            </wp:positionH>
            <wp:positionV relativeFrom="paragraph">
              <wp:posOffset>66675</wp:posOffset>
            </wp:positionV>
            <wp:extent cx="5266055" cy="3065780"/>
            <wp:effectExtent l="0" t="0" r="0" b="0"/>
            <wp:wrapTopAndBottom/>
            <wp:docPr id="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0"/>
                    <a:stretch>
                      <a:fillRect/>
                    </a:stretch>
                  </pic:blipFill>
                  <pic:spPr bwMode="auto">
                    <a:xfrm>
                      <a:off x="0" y="0"/>
                      <a:ext cx="5266055" cy="3065780"/>
                    </a:xfrm>
                    <a:prstGeom prst="rect">
                      <a:avLst/>
                    </a:prstGeom>
                    <a:noFill/>
                    <a:ln w="9525">
                      <a:noFill/>
                      <a:miter lim="800000"/>
                      <a:headEnd/>
                      <a:tailEnd/>
                    </a:ln>
                  </pic:spPr>
                </pic:pic>
              </a:graphicData>
            </a:graphic>
          </wp:anchor>
        </w:drawing>
      </w:r>
      <w:r>
        <w:rPr>
          <w:rFonts w:ascii="Arial" w:hAnsi="Arial"/>
          <w:b/>
          <w:bCs/>
          <w:sz w:val="20"/>
          <w:szCs w:val="20"/>
        </w:rPr>
        <w:t xml:space="preserve">Figure 1.1. Structure of an abscess formed by </w:t>
      </w:r>
      <w:r>
        <w:rPr>
          <w:rFonts w:ascii="Arial" w:hAnsi="Arial"/>
          <w:b/>
          <w:bCs/>
          <w:i/>
          <w:iCs/>
          <w:sz w:val="20"/>
          <w:szCs w:val="20"/>
        </w:rPr>
        <w:t>S. aureus</w:t>
      </w:r>
      <w:r>
        <w:rPr>
          <w:rFonts w:ascii="Arial" w:hAnsi="Arial"/>
          <w:b/>
          <w:bCs/>
          <w:sz w:val="20"/>
          <w:szCs w:val="20"/>
        </w:rPr>
        <w:t>.</w:t>
      </w:r>
      <w:r>
        <w:rPr>
          <w:rFonts w:ascii="Arial" w:hAnsi="Arial"/>
          <w:sz w:val="20"/>
          <w:szCs w:val="20"/>
        </w:rPr>
        <w:t xml:space="preserve"> The centre of the abscess is occupied by </w:t>
      </w:r>
      <w:r>
        <w:rPr>
          <w:rFonts w:ascii="Arial" w:hAnsi="Arial"/>
          <w:i/>
          <w:iCs/>
          <w:sz w:val="20"/>
          <w:szCs w:val="20"/>
        </w:rPr>
        <w:t>S. aureus</w:t>
      </w:r>
      <w:r>
        <w:rPr>
          <w:rFonts w:ascii="Arial" w:hAnsi="Arial"/>
          <w:sz w:val="20"/>
          <w:szCs w:val="20"/>
        </w:rPr>
        <w:t xml:space="preserve"> surrounded by a protective capsule. Around the centre, neutrophils release extracellular DNA traps. Due to the action of an </w:t>
      </w:r>
      <w:r>
        <w:rPr>
          <w:rFonts w:ascii="Arial" w:hAnsi="Arial"/>
          <w:i/>
          <w:iCs/>
          <w:sz w:val="20"/>
          <w:szCs w:val="20"/>
        </w:rPr>
        <w:t>S. aureus</w:t>
      </w:r>
      <w:r>
        <w:rPr>
          <w:rFonts w:ascii="Arial" w:hAnsi="Arial"/>
          <w:sz w:val="20"/>
          <w:szCs w:val="20"/>
        </w:rPr>
        <w:t xml:space="preserve"> DNase, the extracellular DNA is degraded to produce deoxyadenosine which triggers macrophage cell death. This results in a macrophage exclusion zone around the centre of the abscess which contains many dead leukocytes and cellular debris. The abscess as a whole is further surrounded by a fibrous capsule that is infiltrated by more leukocytes joining the abscess. Picture inspired from: Kobayashi et al. 2015. “Pathogenesis of </w:t>
      </w:r>
      <w:r>
        <w:rPr>
          <w:rFonts w:ascii="Arial" w:hAnsi="Arial"/>
          <w:i/>
          <w:iCs/>
          <w:sz w:val="20"/>
          <w:szCs w:val="20"/>
        </w:rPr>
        <w:t>S. aureus</w:t>
      </w:r>
      <w:r>
        <w:rPr>
          <w:rFonts w:ascii="Arial" w:hAnsi="Arial"/>
          <w:sz w:val="20"/>
          <w:szCs w:val="20"/>
        </w:rPr>
        <w:t xml:space="preserve"> abscesses”. The American Journal of Pathology, 185:6.</w:t>
      </w:r>
      <w:del w:id="531" w:author="Nelly Wagner" w:date="2017-04-03T13:14:00Z">
        <w:r w:rsidDel="00563C55">
          <w:br w:type="page"/>
        </w:r>
      </w:del>
    </w:p>
    <w:p w14:paraId="48008610" w14:textId="3650F63F" w:rsidR="0020061D" w:rsidRDefault="00766C9B">
      <w:pPr>
        <w:spacing w:line="360" w:lineRule="auto"/>
        <w:jc w:val="both"/>
        <w:rPr>
          <w:rFonts w:ascii="Arial" w:hAnsi="Arial"/>
          <w:b/>
          <w:bCs/>
          <w:sz w:val="20"/>
          <w:szCs w:val="20"/>
        </w:rPr>
      </w:pPr>
      <w:del w:id="532" w:author="Nelly Wagner" w:date="2017-04-03T13:14:00Z">
        <w:r w:rsidDel="00563C55">
          <w:rPr>
            <w:noProof/>
            <w:lang w:eastAsia="en-GB"/>
          </w:rPr>
          <w:drawing>
            <wp:anchor distT="0" distB="127000" distL="0" distR="0" simplePos="0" relativeHeight="251640832" behindDoc="0" locked="0" layoutInCell="1" allowOverlap="1" wp14:anchorId="4141B982" wp14:editId="5B039ED5">
              <wp:simplePos x="0" y="0"/>
              <wp:positionH relativeFrom="column">
                <wp:align>center</wp:align>
              </wp:positionH>
              <wp:positionV relativeFrom="paragraph">
                <wp:align>top</wp:align>
              </wp:positionV>
              <wp:extent cx="4611370" cy="4406265"/>
              <wp:effectExtent l="0" t="0" r="0" b="0"/>
              <wp:wrapTopAndBottom/>
              <wp:docPr id="3" name="Image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4"/>
                      <pic:cNvPicPr>
                        <a:picLocks noChangeAspect="1" noChangeArrowheads="1"/>
                      </pic:cNvPicPr>
                    </pic:nvPicPr>
                    <pic:blipFill>
                      <a:blip r:embed="rId11"/>
                      <a:srcRect b="5034"/>
                      <a:stretch>
                        <a:fillRect/>
                      </a:stretch>
                    </pic:blipFill>
                    <pic:spPr bwMode="auto">
                      <a:xfrm>
                        <a:off x="0" y="0"/>
                        <a:ext cx="4611370" cy="4406265"/>
                      </a:xfrm>
                      <a:prstGeom prst="rect">
                        <a:avLst/>
                      </a:prstGeom>
                      <a:noFill/>
                      <a:ln w="9525">
                        <a:noFill/>
                        <a:miter lim="800000"/>
                        <a:headEnd/>
                        <a:tailEnd/>
                      </a:ln>
                    </pic:spPr>
                  </pic:pic>
                </a:graphicData>
              </a:graphic>
            </wp:anchor>
          </w:drawing>
        </w:r>
        <w:r w:rsidDel="00563C55">
          <w:rPr>
            <w:rFonts w:ascii="Arial" w:hAnsi="Arial"/>
            <w:b/>
            <w:bCs/>
            <w:sz w:val="20"/>
            <w:szCs w:val="20"/>
          </w:rPr>
          <w:delText xml:space="preserve">Figure 1.2. The known virulence-regulatory network in </w:delText>
        </w:r>
        <w:r w:rsidDel="00563C55">
          <w:rPr>
            <w:rFonts w:ascii="Arial" w:hAnsi="Arial"/>
            <w:b/>
            <w:bCs/>
            <w:i/>
            <w:iCs/>
            <w:sz w:val="20"/>
            <w:szCs w:val="20"/>
          </w:rPr>
          <w:delText>Staphylococcus aureus</w:delText>
        </w:r>
        <w:r w:rsidDel="00563C55">
          <w:rPr>
            <w:rFonts w:ascii="Arial" w:hAnsi="Arial"/>
            <w:b/>
            <w:bCs/>
            <w:sz w:val="20"/>
            <w:szCs w:val="20"/>
          </w:rPr>
          <w:delText>.</w:delText>
        </w:r>
        <w:r w:rsidDel="00563C55">
          <w:rPr>
            <w:rFonts w:ascii="Arial" w:hAnsi="Arial"/>
            <w:sz w:val="20"/>
            <w:szCs w:val="20"/>
          </w:rPr>
          <w:delText xml:space="preserve"> Inside the circle are all the regulato</w:delText>
        </w:r>
        <w:r w:rsidRPr="00C374EF" w:rsidDel="00563C55">
          <w:rPr>
            <w:rFonts w:ascii="Arial" w:hAnsi="Arial"/>
            <w:sz w:val="20"/>
            <w:szCs w:val="20"/>
          </w:rPr>
          <w:delText xml:space="preserve">ry genes </w:delText>
        </w:r>
      </w:del>
      <w:del w:id="533" w:author="Nelly Wagner" w:date="2017-01-12T17:22:00Z">
        <w:r w:rsidRPr="00C374EF" w:rsidDel="00682A85">
          <w:rPr>
            <w:rFonts w:ascii="Arial" w:hAnsi="Arial"/>
            <w:sz w:val="20"/>
            <w:szCs w:val="20"/>
          </w:rPr>
          <w:delText>shown to</w:delText>
        </w:r>
      </w:del>
      <w:del w:id="534" w:author="Nelly Wagner" w:date="2017-04-03T13:14:00Z">
        <w:r w:rsidRPr="009F2E4E" w:rsidDel="00563C55">
          <w:rPr>
            <w:rFonts w:ascii="Arial" w:hAnsi="Arial"/>
            <w:sz w:val="20"/>
            <w:szCs w:val="20"/>
          </w:rPr>
          <w:delText xml:space="preserve"> </w:delText>
        </w:r>
      </w:del>
      <w:del w:id="535" w:author="Nelly Wagner" w:date="2017-01-12T17:22:00Z">
        <w:r w:rsidRPr="009F2E4E" w:rsidDel="00682A85">
          <w:rPr>
            <w:rFonts w:ascii="Arial" w:hAnsi="Arial"/>
            <w:sz w:val="20"/>
            <w:szCs w:val="20"/>
          </w:rPr>
          <w:delText>have an effect on</w:delText>
        </w:r>
      </w:del>
      <w:del w:id="536" w:author="Nelly Wagner" w:date="2017-04-03T13:14:00Z">
        <w:r w:rsidRPr="009F2E4E" w:rsidDel="00563C55">
          <w:rPr>
            <w:rFonts w:ascii="Arial" w:hAnsi="Arial"/>
            <w:sz w:val="20"/>
            <w:szCs w:val="20"/>
          </w:rPr>
          <w:delText xml:space="preserve"> each other and</w:delText>
        </w:r>
      </w:del>
      <w:del w:id="537" w:author="Nelly Wagner" w:date="2017-01-12T17:22:00Z">
        <w:r w:rsidRPr="009F2E4E" w:rsidDel="00682A85">
          <w:rPr>
            <w:rFonts w:ascii="Arial" w:hAnsi="Arial"/>
            <w:sz w:val="20"/>
            <w:szCs w:val="20"/>
          </w:rPr>
          <w:delText xml:space="preserve"> on</w:delText>
        </w:r>
      </w:del>
      <w:del w:id="538" w:author="Nelly Wagner" w:date="2017-04-03T13:14:00Z">
        <w:r w:rsidRPr="009F2E4E" w:rsidDel="00563C55">
          <w:rPr>
            <w:rFonts w:ascii="Arial" w:hAnsi="Arial"/>
            <w:sz w:val="20"/>
            <w:szCs w:val="20"/>
          </w:rPr>
          <w:delText xml:space="preserve"> virulence. Outside the circle are the known effects of each regulator on adhesiveness (A), toxicity (T) and evasiveness (E). Question marks indicate that there is either no information re</w:delText>
        </w:r>
        <w:r w:rsidDel="00563C55">
          <w:rPr>
            <w:rFonts w:ascii="Arial" w:hAnsi="Arial"/>
            <w:sz w:val="20"/>
            <w:szCs w:val="20"/>
          </w:rPr>
          <w:delText xml:space="preserve">garding the activity of the regulator or the available information is conflicting. The </w:delText>
        </w:r>
        <w:r w:rsidDel="00563C55">
          <w:rPr>
            <w:rFonts w:ascii="Arial" w:hAnsi="Arial"/>
            <w:i/>
            <w:iCs/>
            <w:sz w:val="20"/>
            <w:szCs w:val="20"/>
          </w:rPr>
          <w:delText xml:space="preserve">agr </w:delText>
        </w:r>
        <w:r w:rsidDel="00563C55">
          <w:rPr>
            <w:rFonts w:ascii="Arial" w:hAnsi="Arial"/>
            <w:sz w:val="20"/>
            <w:szCs w:val="20"/>
          </w:rPr>
          <w:delText xml:space="preserve">system is the central hub of this huge regulatory network. Reprinted with permission from: Priest et al. “From genotype to phenotype: can systems biology be used to predict </w:delText>
        </w:r>
        <w:r w:rsidDel="00563C55">
          <w:rPr>
            <w:rFonts w:ascii="Arial" w:hAnsi="Arial"/>
            <w:i/>
            <w:iCs/>
            <w:sz w:val="20"/>
            <w:szCs w:val="20"/>
          </w:rPr>
          <w:delText>Staphylococcus aureus</w:delText>
        </w:r>
        <w:r w:rsidDel="00563C55">
          <w:rPr>
            <w:rFonts w:ascii="Arial" w:hAnsi="Arial"/>
            <w:sz w:val="20"/>
            <w:szCs w:val="20"/>
          </w:rPr>
          <w:delText xml:space="preserve"> virulence?”. Copyright 2012 Nature Publishing Group.</w:delText>
        </w:r>
      </w:del>
      <w:r>
        <w:br w:type="page"/>
      </w:r>
    </w:p>
    <w:p w14:paraId="5723E5EF" w14:textId="77777777" w:rsidR="0020061D" w:rsidRDefault="00766C9B">
      <w:pPr>
        <w:pStyle w:val="Paragraph"/>
      </w:pPr>
      <w:r>
        <w:lastRenderedPageBreak/>
        <w:t>SarA</w:t>
      </w:r>
      <w:r>
        <w:rPr>
          <w:i/>
          <w:iCs/>
        </w:rPr>
        <w:t xml:space="preserve"> </w:t>
      </w:r>
      <w:r>
        <w:t xml:space="preserve">also directly increases the production of certain virulence factors, including haemolysin and Panton-Valentine leukocidin </w:t>
      </w:r>
      <w:bookmarkStart w:id="539" w:name="__UnoMark__41986_1995552439"/>
      <w:r>
        <w:t>(Zielinska et al. 2012)</w:t>
      </w:r>
      <w:bookmarkEnd w:id="539"/>
      <w:del w:id="540" w:author="Nelly Wagner" w:date="2017-01-22T18:14:00Z">
        <w:r w:rsidDel="00BA0DDA">
          <w:delText>⁠</w:delText>
        </w:r>
      </w:del>
      <w:r>
        <w:t xml:space="preserve">. SaeRS controls the expression of virulence factors responsible for inducing a pro-inflammatory response in the host </w:t>
      </w:r>
      <w:bookmarkStart w:id="541" w:name="__UnoMark__41990_1995552439"/>
      <w:r>
        <w:t>(Watkins et al. 2011)</w:t>
      </w:r>
      <w:bookmarkEnd w:id="541"/>
      <w:del w:id="542" w:author="Nelly Wagner" w:date="2017-01-22T18:14:00Z">
        <w:r w:rsidDel="00BA0DDA">
          <w:delText>⁠</w:delText>
        </w:r>
      </w:del>
      <w:r>
        <w:t xml:space="preserve">. This is due to increased expression of haemolysins, cytotoxins, DNase, protein A and adhesins </w:t>
      </w:r>
      <w:bookmarkStart w:id="543" w:name="__UnoMark__41994_1995552439"/>
      <w:r>
        <w:t>(Nygaard et al. 2010)</w:t>
      </w:r>
      <w:bookmarkEnd w:id="543"/>
      <w:del w:id="544" w:author="Nelly Wagner" w:date="2017-01-22T18:14:00Z">
        <w:r w:rsidDel="00BA0DDA">
          <w:delText>⁠</w:delText>
        </w:r>
      </w:del>
      <w:r>
        <w:t>.</w:t>
      </w:r>
    </w:p>
    <w:p w14:paraId="1738DEAA" w14:textId="77777777" w:rsidR="0020061D" w:rsidRDefault="00766C9B">
      <w:pPr>
        <w:pStyle w:val="Paragraph"/>
      </w:pPr>
      <w:r>
        <w:tab/>
        <w:t xml:space="preserve">Some virulence factors are regulated by the alternative Sigma factor B, a subunit of RNA polymerase. Stress conditions activate RsbU, a regulator of Sigma B, leading to increased resistance to stress and down-regulation of the </w:t>
      </w:r>
      <w:r>
        <w:rPr>
          <w:i/>
          <w:iCs/>
        </w:rPr>
        <w:t xml:space="preserve">agr </w:t>
      </w:r>
      <w:r>
        <w:t xml:space="preserve">system independently of </w:t>
      </w:r>
      <w:r>
        <w:rPr>
          <w:i/>
          <w:iCs/>
        </w:rPr>
        <w:t>sarA</w:t>
      </w:r>
      <w:r>
        <w:t xml:space="preserve"> </w:t>
      </w:r>
      <w:bookmarkStart w:id="545" w:name="__UnoMark__41998_1995552439"/>
      <w:r>
        <w:t>(Horsburgh et al. 2002)</w:t>
      </w:r>
      <w:bookmarkEnd w:id="545"/>
      <w:del w:id="546" w:author="Nelly Wagner" w:date="2017-01-22T18:14:00Z">
        <w:r w:rsidDel="00BA0DDA">
          <w:delText>⁠</w:delText>
        </w:r>
      </w:del>
      <w:r>
        <w:t xml:space="preserve">. Although this causes a reduction in expression of certain virulence factors, such as haemolysins and proteases, the virulence of RsbU-positive </w:t>
      </w:r>
      <w:r>
        <w:rPr>
          <w:i/>
          <w:iCs/>
        </w:rPr>
        <w:t>S. aureus</w:t>
      </w:r>
      <w:r>
        <w:t xml:space="preserve"> is increased in certain types of infection such as septic arthritis </w:t>
      </w:r>
      <w:bookmarkStart w:id="547" w:name="__UnoMark__42002_1995552439"/>
      <w:r>
        <w:t>(Jonsson et al. 2004)</w:t>
      </w:r>
      <w:bookmarkEnd w:id="547"/>
      <w:del w:id="548" w:author="Nelly Wagner" w:date="2017-01-22T18:14:00Z">
        <w:r w:rsidDel="00BA0DDA">
          <w:delText>⁠</w:delText>
        </w:r>
      </w:del>
      <w:r>
        <w:t>.</w:t>
      </w:r>
    </w:p>
    <w:p w14:paraId="7BC2D541" w14:textId="700A685B" w:rsidR="0020061D" w:rsidRDefault="00766C9B">
      <w:pPr>
        <w:pStyle w:val="Paragraph"/>
      </w:pPr>
      <w:r>
        <w:tab/>
        <w:t xml:space="preserve">The systems described above are only a few examples among the many regulators of virulence that </w:t>
      </w:r>
      <w:r>
        <w:rPr>
          <w:i/>
          <w:iCs/>
        </w:rPr>
        <w:t xml:space="preserve">S. aureus </w:t>
      </w:r>
      <w:r>
        <w:t>has and much remains to be found about their activities (</w:t>
      </w:r>
      <w:del w:id="549" w:author="Nelly Wagner" w:date="2017-04-03T13:13:00Z">
        <w:r w:rsidDel="00563C55">
          <w:delText>see Figure 1.2</w:delText>
        </w:r>
      </w:del>
      <w:ins w:id="550" w:author="Nelly Wagner" w:date="2017-04-03T13:13:00Z">
        <w:r w:rsidR="00563C55">
          <w:t>Priest et al. 2012</w:t>
        </w:r>
      </w:ins>
      <w:r>
        <w:t xml:space="preserve">). The regulation of </w:t>
      </w:r>
      <w:r>
        <w:rPr>
          <w:i/>
          <w:iCs/>
        </w:rPr>
        <w:t xml:space="preserve">S. aureus </w:t>
      </w:r>
      <w:r>
        <w:t>virulence is therefore a very intricate complex of systems that, together, finely tune pathogenesis according to specific conditions encountered in the host.</w:t>
      </w:r>
    </w:p>
    <w:p w14:paraId="7C7C12F9" w14:textId="77777777" w:rsidR="0020061D" w:rsidRDefault="00766C9B">
      <w:pPr>
        <w:pStyle w:val="111"/>
        <w:numPr>
          <w:ilvl w:val="3"/>
          <w:numId w:val="2"/>
        </w:numPr>
      </w:pPr>
      <w:bookmarkStart w:id="551" w:name="__RefHeading___Toc29227_313610408"/>
      <w:bookmarkEnd w:id="551"/>
      <w:r>
        <w:t>The role of staphylococcal toxins</w:t>
      </w:r>
    </w:p>
    <w:p w14:paraId="3EF0DE1B" w14:textId="2FEDFF9C" w:rsidR="0020061D" w:rsidRDefault="00766C9B">
      <w:pPr>
        <w:pStyle w:val="Paragraph"/>
      </w:pPr>
      <w:r>
        <w:rPr>
          <w:b/>
          <w:bCs/>
        </w:rPr>
        <w:tab/>
      </w:r>
      <w:r>
        <w:rPr>
          <w:i/>
          <w:iCs/>
        </w:rPr>
        <w:t>S. aureus</w:t>
      </w:r>
      <w:r>
        <w:t xml:space="preserve"> has a plethora of virulence factors, each with its own distinct function including attachment to host cells, cellular toxicity, overwhelming of the immune system and evasion from immune cells and their secreted factors. </w:t>
      </w:r>
      <w:del w:id="552" w:author="Nelly Wagner" w:date="2017-04-03T13:16:00Z">
        <w:r w:rsidDel="00563C55">
          <w:delText xml:space="preserve">Table 1.1A and B shows an extensive list of known virulence determinants. </w:delText>
        </w:r>
      </w:del>
      <w:r>
        <w:t>The section below will explore in more details the roles of some of them.</w:t>
      </w:r>
    </w:p>
    <w:p w14:paraId="39859131" w14:textId="77777777" w:rsidR="0020061D" w:rsidRDefault="00766C9B">
      <w:pPr>
        <w:pStyle w:val="1111"/>
        <w:numPr>
          <w:ilvl w:val="4"/>
          <w:numId w:val="2"/>
        </w:numPr>
      </w:pPr>
      <w:bookmarkStart w:id="553" w:name="__RefHeading___Toc29958_249651581"/>
      <w:bookmarkEnd w:id="553"/>
      <w:r>
        <w:t>Adhesion</w:t>
      </w:r>
    </w:p>
    <w:p w14:paraId="541FE768" w14:textId="77777777" w:rsidR="0020061D" w:rsidRDefault="00766C9B">
      <w:pPr>
        <w:pStyle w:val="Paragraph"/>
      </w:pPr>
      <w:r>
        <w:tab/>
        <w:t xml:space="preserve">Adhesion factors help </w:t>
      </w:r>
      <w:r>
        <w:rPr>
          <w:i/>
          <w:iCs/>
        </w:rPr>
        <w:t>S. aureus</w:t>
      </w:r>
      <w:r>
        <w:t xml:space="preserve"> to colonise its host and invade tissues during infection. The von-Willebrand factor binding protein was named for its ability to bind the von-Willebrand factor (VWF) in the blood, a glycoprotein involved in platelet adhesion and regulation of complement activation in wound healing </w:t>
      </w:r>
      <w:bookmarkStart w:id="554" w:name="__UnoMark__42006_1995552439"/>
      <w:r>
        <w:t>(Noone et al. 2016)</w:t>
      </w:r>
      <w:bookmarkEnd w:id="554"/>
      <w:del w:id="555" w:author="Nelly Wagner" w:date="2017-01-22T18:14:00Z">
        <w:r w:rsidDel="00BA0DDA">
          <w:delText>⁠</w:delText>
        </w:r>
      </w:del>
      <w:r>
        <w:t xml:space="preserve">. By expressing proteins that bind to von-Willebrand factor, </w:t>
      </w:r>
      <w:r>
        <w:rPr>
          <w:i/>
          <w:iCs/>
        </w:rPr>
        <w:t xml:space="preserve">S. aureus </w:t>
      </w:r>
      <w:r>
        <w:t xml:space="preserve">therefore prevent blood clotting and likely cause complement bystander damage to blood vessels. Recently, VWF-binding protein has been shown to bind to several other coagulation factors and fibronectin </w:t>
      </w:r>
      <w:bookmarkStart w:id="556" w:name="__UnoMark__42010_1995552439"/>
      <w:r>
        <w:t>(Thomer et al. 2013)</w:t>
      </w:r>
      <w:bookmarkEnd w:id="556"/>
      <w:del w:id="557" w:author="Nelly Wagner" w:date="2017-01-22T18:14:00Z">
        <w:r w:rsidDel="00BA0DDA">
          <w:delText>⁠</w:delText>
        </w:r>
      </w:del>
      <w:r>
        <w:t xml:space="preserve">. Fibronectins are large glycoproteins at the cell surface that are targeted by </w:t>
      </w:r>
      <w:r>
        <w:rPr>
          <w:i/>
          <w:iCs/>
        </w:rPr>
        <w:t>S. aureus</w:t>
      </w:r>
      <w:r>
        <w:t xml:space="preserve"> for biofilm formation </w:t>
      </w:r>
      <w:bookmarkStart w:id="558" w:name="__UnoMark__42014_1995552439"/>
      <w:r>
        <w:t>(Vergara-Irigaray et al. 2009)</w:t>
      </w:r>
      <w:bookmarkEnd w:id="558"/>
      <w:del w:id="559" w:author="Nelly Wagner" w:date="2017-01-22T18:14:00Z">
        <w:r w:rsidDel="00BA0DDA">
          <w:delText>⁠</w:delText>
        </w:r>
      </w:del>
      <w:r>
        <w:t xml:space="preserve">. However the bonds between fibronectin and the fibronectin-binding proteins are </w:t>
      </w:r>
      <w:r>
        <w:lastRenderedPageBreak/>
        <w:t xml:space="preserve">weak </w:t>
      </w:r>
      <w:bookmarkStart w:id="560" w:name="__UnoMark__42018_1995552439"/>
      <w:r>
        <w:t>(Herman-Bausier et al. 2015)</w:t>
      </w:r>
      <w:bookmarkEnd w:id="560"/>
      <w:del w:id="561" w:author="Nelly Wagner" w:date="2017-01-22T18:14:00Z">
        <w:r w:rsidDel="00BA0DDA">
          <w:delText>⁠</w:delText>
        </w:r>
      </w:del>
      <w:r>
        <w:t>, therefore they could be easily accessed and disrupted to prevent biofilm formation.</w:t>
      </w:r>
    </w:p>
    <w:p w14:paraId="66FD5C1E" w14:textId="77777777" w:rsidR="0020061D" w:rsidRDefault="00766C9B">
      <w:pPr>
        <w:pStyle w:val="Paragraph"/>
      </w:pPr>
      <w:r>
        <w:tab/>
        <w:t xml:space="preserve">Clumping factors (Clf) are also very important in </w:t>
      </w:r>
      <w:r>
        <w:rPr>
          <w:i/>
          <w:iCs/>
        </w:rPr>
        <w:t>S. aureus</w:t>
      </w:r>
      <w:r>
        <w:t xml:space="preserve"> colonisation and infection. ClfB is implicated in nasal colonisation by binding to two ligands specific of epithelial cells </w:t>
      </w:r>
      <w:bookmarkStart w:id="562" w:name="__UnoMark__42022_1995552439"/>
      <w:r>
        <w:t>(Mulcahy et al. 2012)</w:t>
      </w:r>
      <w:bookmarkEnd w:id="562"/>
      <w:del w:id="563" w:author="Nelly Wagner" w:date="2017-01-22T18:14:00Z">
        <w:r w:rsidDel="00BA0DDA">
          <w:delText>⁠</w:delText>
        </w:r>
      </w:del>
      <w:r>
        <w:t xml:space="preserve">. ClfA is involved in blood clotting. Its ability to bind fibrinogen promotes aggregation of </w:t>
      </w:r>
      <w:r>
        <w:rPr>
          <w:i/>
          <w:iCs/>
        </w:rPr>
        <w:t xml:space="preserve">S. aureus </w:t>
      </w:r>
      <w:r>
        <w:t xml:space="preserve">and the formation of biofilm </w:t>
      </w:r>
      <w:bookmarkStart w:id="564" w:name="__UnoMark__42026_1995552439"/>
      <w:r>
        <w:t>(O’Brien et al. 2002)</w:t>
      </w:r>
      <w:bookmarkEnd w:id="564"/>
      <w:del w:id="565" w:author="Nelly Wagner" w:date="2017-01-22T18:14:00Z">
        <w:r w:rsidDel="00BA0DDA">
          <w:delText>⁠</w:delText>
        </w:r>
      </w:del>
      <w:r>
        <w:t xml:space="preserve">. The extracellular adherence protein (Eap) has been found to promote internalisation of </w:t>
      </w:r>
      <w:r>
        <w:rPr>
          <w:i/>
          <w:iCs/>
        </w:rPr>
        <w:t>S. aureus</w:t>
      </w:r>
      <w:r>
        <w:t xml:space="preserve"> by keratinocytes </w:t>
      </w:r>
      <w:bookmarkStart w:id="566" w:name="__UnoMark__42036_1995552439"/>
      <w:r>
        <w:t>(Bur et al. 2013)</w:t>
      </w:r>
      <w:bookmarkEnd w:id="566"/>
      <w:del w:id="567" w:author="Nelly Wagner" w:date="2017-01-22T18:14:00Z">
        <w:r w:rsidDel="00BA0DDA">
          <w:delText>⁠</w:delText>
        </w:r>
      </w:del>
      <w:r>
        <w:t xml:space="preserve">, thus providing a quick way to hide from the immune system upon wound invasion. Furthermore, Eap causes the expression of pro-inflammatory cytokines by leukocytes, which in turn increases the expression of a ligand of protein A on the surface of endothelial cells, thereby contributing to sepsis </w:t>
      </w:r>
      <w:bookmarkStart w:id="568" w:name="__UnoMark__42040_1995552439"/>
      <w:r>
        <w:t>(Edwards et al. 2012)</w:t>
      </w:r>
      <w:bookmarkEnd w:id="568"/>
      <w:del w:id="569" w:author="Nelly Wagner" w:date="2017-01-22T18:14:00Z">
        <w:r w:rsidDel="00BA0DDA">
          <w:delText>⁠</w:delText>
        </w:r>
      </w:del>
      <w:r>
        <w:t xml:space="preserve">. Fibronectin binding proteins (FnBP) also cause expression of pro-inflammatory cytokines by monocytes. This action is prevented by the binding of a scavenger receptor to FnBP, resulting in better clearance of </w:t>
      </w:r>
      <w:r>
        <w:rPr>
          <w:i/>
          <w:iCs/>
        </w:rPr>
        <w:t>S. aureus</w:t>
      </w:r>
      <w:r>
        <w:t xml:space="preserve"> </w:t>
      </w:r>
      <w:bookmarkStart w:id="570" w:name="__UnoMark__42044_1995552439"/>
      <w:r>
        <w:t>(Kneidl et al. 2014)</w:t>
      </w:r>
      <w:bookmarkEnd w:id="570"/>
      <w:del w:id="571" w:author="Nelly Wagner" w:date="2017-01-22T18:14:00Z">
        <w:r w:rsidDel="00BA0DDA">
          <w:delText>⁠</w:delText>
        </w:r>
      </w:del>
      <w:r>
        <w:t>.</w:t>
      </w:r>
    </w:p>
    <w:p w14:paraId="20C3D4D9" w14:textId="77777777" w:rsidR="0020061D" w:rsidRDefault="00766C9B">
      <w:pPr>
        <w:pStyle w:val="1111"/>
        <w:numPr>
          <w:ilvl w:val="4"/>
          <w:numId w:val="2"/>
        </w:numPr>
      </w:pPr>
      <w:bookmarkStart w:id="572" w:name="__RefHeading___Toc29960_249651581"/>
      <w:bookmarkEnd w:id="572"/>
      <w:r>
        <w:t>Toxins</w:t>
      </w:r>
    </w:p>
    <w:p w14:paraId="13C95C88" w14:textId="7D8F1A63" w:rsidR="0020061D" w:rsidRDefault="00766C9B">
      <w:pPr>
        <w:pStyle w:val="Paragraph"/>
      </w:pPr>
      <w:r>
        <w:tab/>
        <w:t xml:space="preserve">This section explores the action of the most notorious toxins produced by </w:t>
      </w:r>
      <w:r>
        <w:rPr>
          <w:i/>
          <w:iCs/>
        </w:rPr>
        <w:t>S. aureus</w:t>
      </w:r>
      <w:r>
        <w:t xml:space="preserve"> and their contribution to disease. Panton-Valentine leukocidin (PVL) is a major virulence factor that binds to a receptor in the cell membrane of various immune cells and forms a pore leading to cell death </w:t>
      </w:r>
      <w:bookmarkStart w:id="573" w:name="__UnoMark__42048_1995552439"/>
      <w:r>
        <w:t>(Spaan et al. 2015)</w:t>
      </w:r>
      <w:bookmarkEnd w:id="573"/>
      <w:del w:id="574" w:author="Nelly Wagner" w:date="2017-01-22T18:14:00Z">
        <w:r w:rsidDel="00BA0DDA">
          <w:delText>⁠</w:delText>
        </w:r>
      </w:del>
      <w:r>
        <w:t xml:space="preserve">. PVL is commonly found in community-acquired </w:t>
      </w:r>
      <w:r>
        <w:rPr>
          <w:i/>
          <w:iCs/>
        </w:rPr>
        <w:t>S. aureus</w:t>
      </w:r>
      <w:r>
        <w:t xml:space="preserve"> and although it is an effective virulence factor, its prevalence is mainly associated with skin and soft-tissue infections rather than invasive infections </w:t>
      </w:r>
      <w:bookmarkStart w:id="575" w:name="__UnoMark__42052_1995552439"/>
      <w:r>
        <w:t>(Shallcross et al. 2013)</w:t>
      </w:r>
      <w:bookmarkEnd w:id="575"/>
      <w:del w:id="576" w:author="Nelly Wagner" w:date="2017-01-22T18:14:00Z">
        <w:r w:rsidDel="00BA0DDA">
          <w:delText>⁠</w:delText>
        </w:r>
      </w:del>
      <w:r>
        <w:t xml:space="preserve">. The primal role of leukocidins and haemolysins is to lyse erythroyctes to enable </w:t>
      </w:r>
      <w:r>
        <w:rPr>
          <w:i/>
          <w:iCs/>
        </w:rPr>
        <w:t xml:space="preserve">S. aureus </w:t>
      </w:r>
      <w:r>
        <w:t>access to iron sources. These toxins do so by</w:t>
      </w:r>
      <w:del w:id="577" w:author="Nelly Wagner" w:date="2017-01-22T18:14:00Z">
        <w:r w:rsidDel="00BA0DDA">
          <w:delText xml:space="preserve"> </w:delText>
        </w:r>
      </w:del>
      <w:r>
        <w:t xml:space="preserve"> binding to the non-specific Duffy chemokine receptor on the cell surface of erythrocytes </w:t>
      </w:r>
      <w:bookmarkStart w:id="578" w:name="__UnoMark__42056_1995552439"/>
      <w:r>
        <w:t>(Spaan et al. 2016)</w:t>
      </w:r>
      <w:bookmarkEnd w:id="578"/>
      <w:del w:id="579" w:author="Nelly Wagner" w:date="2017-01-22T18:15:00Z">
        <w:r w:rsidDel="00BA0DDA">
          <w:delText>⁠</w:delText>
        </w:r>
      </w:del>
      <w:r>
        <w:t xml:space="preserve">. The released iron-containing haemoglobin is then scavenged by </w:t>
      </w:r>
      <w:r>
        <w:rPr>
          <w:i/>
          <w:iCs/>
        </w:rPr>
        <w:t xml:space="preserve">S. aureus </w:t>
      </w:r>
      <w:r>
        <w:t xml:space="preserve">iron-regulated surface determinant B (IsdB) </w:t>
      </w:r>
      <w:bookmarkStart w:id="580" w:name="__UnoMark__42060_1995552439"/>
      <w:r>
        <w:t>(Pishchany et al. 2014)</w:t>
      </w:r>
      <w:bookmarkEnd w:id="580"/>
      <w:del w:id="581" w:author="Nelly Wagner" w:date="2017-01-22T18:15:00Z">
        <w:r w:rsidDel="00BA0DDA">
          <w:delText>⁠</w:delText>
        </w:r>
      </w:del>
      <w:r>
        <w:t xml:space="preserve">. Alpha-haemolysin, also called α-toxin (Hla), also has a crucial role in lung infection by interacting with the host in different ways. Its role in the pathogenesis of pneumonia is complex, with various actions having been reported. As a pore-forming toxin, Hla has been reported to cause cellular death of eosinophils, a type of innate immune cell, but not neutrophils </w:t>
      </w:r>
      <w:bookmarkStart w:id="582" w:name="__UnoMark__42064_1995552439"/>
      <w:r>
        <w:t>(Prince et al. 2012)</w:t>
      </w:r>
      <w:bookmarkEnd w:id="582"/>
      <w:del w:id="583" w:author="Nelly Wagner" w:date="2017-01-22T18:15:00Z">
        <w:r w:rsidDel="00BA0DDA">
          <w:delText>⁠</w:delText>
        </w:r>
      </w:del>
      <w:r>
        <w:t xml:space="preserve">. It has also been reported to enhance the recruitment of neutrophils to the lungs, though not in a direct way </w:t>
      </w:r>
      <w:bookmarkStart w:id="584" w:name="__UnoMark__42068_1995552439"/>
      <w:r>
        <w:t>(Bartlett et al. 2008)</w:t>
      </w:r>
      <w:bookmarkEnd w:id="584"/>
      <w:del w:id="585" w:author="Nelly Wagner" w:date="2017-01-22T18:15:00Z">
        <w:r w:rsidDel="00BA0DDA">
          <w:delText>⁠</w:delText>
        </w:r>
      </w:del>
      <w:r>
        <w:t>.</w:t>
      </w:r>
      <w:del w:id="586" w:author="Nelly Wagner" w:date="2017-01-24T18:14:00Z">
        <w:r w:rsidDel="004D4C4D">
          <w:delText xml:space="preserve"> </w:delText>
        </w:r>
      </w:del>
      <w:del w:id="587" w:author="Nelly Wagner" w:date="2017-01-24T18:09:00Z">
        <w:r w:rsidDel="008C5906">
          <w:delText xml:space="preserve">Lately, Hla has been implicated in the disruption of the lung epithelial barrier by promoting the proteolytic activity of a lung receptor, which causes the destruction of cell junctions </w:delText>
        </w:r>
        <w:bookmarkStart w:id="588" w:name="__UnoMark__42072_1995552439"/>
        <w:r w:rsidDel="008C5906">
          <w:delText>(Inoshima et al. 2011)</w:delText>
        </w:r>
      </w:del>
      <w:bookmarkEnd w:id="588"/>
      <w:del w:id="589" w:author="Nelly Wagner" w:date="2017-01-22T18:15:00Z">
        <w:r w:rsidDel="00BA0DDA">
          <w:delText>⁠</w:delText>
        </w:r>
      </w:del>
      <w:del w:id="590" w:author="Nelly Wagner" w:date="2017-01-24T18:09:00Z">
        <w:r w:rsidDel="008C5906">
          <w:delText xml:space="preserve">. Alpha-haemolysin is a good example of a toxin that can affect different host targets. The multitude of roles it plays testifies to the intimate co-evolution between </w:delText>
        </w:r>
        <w:r w:rsidDel="008C5906">
          <w:rPr>
            <w:i/>
            <w:iCs/>
          </w:rPr>
          <w:delText>S. aureus</w:delText>
        </w:r>
        <w:r w:rsidDel="008C5906">
          <w:delText xml:space="preserve"> and its host.</w:delText>
        </w:r>
      </w:del>
    </w:p>
    <w:p w14:paraId="2EEF7CC3" w14:textId="366ADFC6" w:rsidR="008C5906" w:rsidRDefault="008C5906">
      <w:pPr>
        <w:suppressAutoHyphens w:val="0"/>
        <w:rPr>
          <w:ins w:id="591" w:author="Nelly Wagner" w:date="2017-01-24T18:09:00Z"/>
          <w:rFonts w:ascii="Arial" w:hAnsi="Arial"/>
        </w:rPr>
      </w:pPr>
      <w:ins w:id="592" w:author="Nelly Wagner" w:date="2017-01-24T18:09:00Z">
        <w:r>
          <w:br w:type="page"/>
        </w:r>
      </w:ins>
    </w:p>
    <w:p w14:paraId="3D1784CC" w14:textId="4C62CC9E" w:rsidR="0020061D" w:rsidDel="008C5906" w:rsidRDefault="0020061D">
      <w:pPr>
        <w:pStyle w:val="Paragraph"/>
        <w:rPr>
          <w:del w:id="593" w:author="Nelly Wagner" w:date="2017-01-24T18:10:00Z"/>
        </w:rPr>
      </w:pPr>
    </w:p>
    <w:tbl>
      <w:tblPr>
        <w:tblW w:w="8504" w:type="dxa"/>
        <w:tblInd w:w="55"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28" w:type="dxa"/>
          <w:left w:w="53" w:type="dxa"/>
          <w:bottom w:w="28" w:type="dxa"/>
          <w:right w:w="28" w:type="dxa"/>
        </w:tblCellMar>
        <w:tblLook w:val="0000" w:firstRow="0" w:lastRow="0" w:firstColumn="0" w:lastColumn="0" w:noHBand="0" w:noVBand="0"/>
      </w:tblPr>
      <w:tblGrid>
        <w:gridCol w:w="2609"/>
        <w:gridCol w:w="1125"/>
        <w:gridCol w:w="4770"/>
      </w:tblGrid>
      <w:tr w:rsidR="0020061D" w:rsidDel="00563C55" w14:paraId="6384D855" w14:textId="062B2435">
        <w:trPr>
          <w:cantSplit/>
          <w:del w:id="594"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49216E3" w14:textId="586718B1" w:rsidR="0020061D" w:rsidDel="00563C55" w:rsidRDefault="00766C9B">
            <w:pPr>
              <w:pStyle w:val="TableContents"/>
              <w:contextualSpacing/>
              <w:rPr>
                <w:del w:id="595" w:author="Nelly Wagner" w:date="2017-04-03T13:16:00Z"/>
                <w:rFonts w:ascii="Arial" w:hAnsi="Arial"/>
              </w:rPr>
            </w:pPr>
            <w:del w:id="596" w:author="Nelly Wagner" w:date="2017-04-03T13:16:00Z">
              <w:r w:rsidDel="00563C55">
                <w:rPr>
                  <w:rStyle w:val="Emphasis"/>
                  <w:rFonts w:ascii="Arial" w:hAnsi="Arial"/>
                  <w:b/>
                  <w:bCs/>
                  <w:color w:val="000000"/>
                  <w:sz w:val="16"/>
                  <w:szCs w:val="16"/>
                </w:rPr>
                <w:delText xml:space="preserve">S. aureus </w:delText>
              </w:r>
              <w:r w:rsidDel="00563C55">
                <w:rPr>
                  <w:rFonts w:ascii="Arial" w:hAnsi="Arial"/>
                  <w:b/>
                  <w:bCs/>
                  <w:color w:val="000000"/>
                  <w:sz w:val="16"/>
                  <w:szCs w:val="16"/>
                </w:rPr>
                <w:delText xml:space="preserve">virulence factors: adhesion to host cells </w:delText>
              </w:r>
            </w:del>
          </w:p>
        </w:tc>
      </w:tr>
      <w:tr w:rsidR="0020061D" w:rsidDel="00563C55" w14:paraId="75E2F5D1" w14:textId="32C804FB">
        <w:trPr>
          <w:cantSplit/>
          <w:del w:id="597"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A6C14DC" w14:textId="0FA1AD8A" w:rsidR="0020061D" w:rsidDel="00563C55" w:rsidRDefault="00766C9B">
            <w:pPr>
              <w:pStyle w:val="TableContents"/>
              <w:contextualSpacing/>
              <w:rPr>
                <w:del w:id="598" w:author="Nelly Wagner" w:date="2017-04-03T13:16:00Z"/>
                <w:rFonts w:ascii="Arial" w:hAnsi="Arial"/>
                <w:b/>
                <w:bCs/>
                <w:color w:val="000000"/>
                <w:sz w:val="16"/>
                <w:szCs w:val="16"/>
              </w:rPr>
            </w:pPr>
            <w:del w:id="599" w:author="Nelly Wagner" w:date="2017-04-03T13:16:00Z">
              <w:r w:rsidDel="00563C55">
                <w:rPr>
                  <w:rFonts w:ascii="Arial" w:hAnsi="Arial"/>
                  <w:b/>
                  <w:bCs/>
                  <w:color w:val="000000"/>
                  <w:sz w:val="16"/>
                  <w:szCs w:val="16"/>
                </w:rPr>
                <w:delText>Name</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F692FEA" w14:textId="21E0F280" w:rsidR="0020061D" w:rsidDel="00563C55" w:rsidRDefault="00766C9B">
            <w:pPr>
              <w:pStyle w:val="TableContents"/>
              <w:contextualSpacing/>
              <w:rPr>
                <w:del w:id="600" w:author="Nelly Wagner" w:date="2017-04-03T13:16:00Z"/>
                <w:rFonts w:ascii="Arial" w:hAnsi="Arial"/>
                <w:b/>
                <w:bCs/>
                <w:color w:val="000000"/>
                <w:sz w:val="16"/>
                <w:szCs w:val="16"/>
              </w:rPr>
            </w:pPr>
            <w:del w:id="601" w:author="Nelly Wagner" w:date="2017-04-03T13:16:00Z">
              <w:r w:rsidDel="00563C55">
                <w:rPr>
                  <w:rFonts w:ascii="Arial" w:hAnsi="Arial"/>
                  <w:b/>
                  <w:bCs/>
                  <w:color w:val="000000"/>
                  <w:sz w:val="16"/>
                  <w:szCs w:val="16"/>
                </w:rPr>
                <w:delText>Abbreviation</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15FDE61" w14:textId="6C667CA0" w:rsidR="0020061D" w:rsidDel="00563C55" w:rsidRDefault="00766C9B">
            <w:pPr>
              <w:pStyle w:val="TableContents"/>
              <w:contextualSpacing/>
              <w:rPr>
                <w:del w:id="602" w:author="Nelly Wagner" w:date="2017-04-03T13:16:00Z"/>
                <w:rFonts w:ascii="Arial" w:hAnsi="Arial"/>
                <w:b/>
                <w:bCs/>
                <w:color w:val="000000"/>
                <w:sz w:val="16"/>
                <w:szCs w:val="16"/>
              </w:rPr>
            </w:pPr>
            <w:del w:id="603" w:author="Nelly Wagner" w:date="2017-04-03T13:16:00Z">
              <w:r w:rsidDel="00563C55">
                <w:rPr>
                  <w:rFonts w:ascii="Arial" w:hAnsi="Arial"/>
                  <w:b/>
                  <w:bCs/>
                  <w:color w:val="000000"/>
                  <w:sz w:val="16"/>
                  <w:szCs w:val="16"/>
                </w:rPr>
                <w:delText>Function</w:delText>
              </w:r>
            </w:del>
          </w:p>
        </w:tc>
      </w:tr>
      <w:tr w:rsidR="0020061D" w:rsidDel="00563C55" w14:paraId="0AA3F817" w14:textId="01DCCFCE">
        <w:trPr>
          <w:cantSplit/>
          <w:del w:id="604"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EFD572D" w14:textId="7D48F6AA" w:rsidR="0020061D" w:rsidDel="00563C55" w:rsidRDefault="00766C9B">
            <w:pPr>
              <w:pStyle w:val="TableContents"/>
              <w:contextualSpacing/>
              <w:rPr>
                <w:del w:id="605" w:author="Nelly Wagner" w:date="2017-04-03T13:16:00Z"/>
                <w:rFonts w:ascii="Arial" w:hAnsi="Arial"/>
                <w:color w:val="000000"/>
                <w:sz w:val="16"/>
                <w:szCs w:val="16"/>
              </w:rPr>
            </w:pPr>
            <w:del w:id="606" w:author="Nelly Wagner" w:date="2017-04-03T13:16:00Z">
              <w:r w:rsidDel="00563C55">
                <w:rPr>
                  <w:rFonts w:ascii="Arial" w:hAnsi="Arial"/>
                  <w:color w:val="000000"/>
                  <w:sz w:val="16"/>
                  <w:szCs w:val="16"/>
                </w:rPr>
                <w:delText xml:space="preserve">Fibronectin binding proteins A, B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80623C0" w14:textId="70AA70E9" w:rsidR="0020061D" w:rsidDel="00563C55" w:rsidRDefault="00766C9B">
            <w:pPr>
              <w:pStyle w:val="TableContents"/>
              <w:contextualSpacing/>
              <w:rPr>
                <w:del w:id="607" w:author="Nelly Wagner" w:date="2017-04-03T13:16:00Z"/>
                <w:rFonts w:ascii="Arial" w:hAnsi="Arial"/>
                <w:color w:val="000000"/>
                <w:sz w:val="16"/>
                <w:szCs w:val="16"/>
              </w:rPr>
            </w:pPr>
            <w:del w:id="608" w:author="Nelly Wagner" w:date="2017-04-03T13:16:00Z">
              <w:r w:rsidDel="00563C55">
                <w:rPr>
                  <w:rFonts w:ascii="Arial" w:hAnsi="Arial"/>
                  <w:color w:val="000000"/>
                  <w:sz w:val="16"/>
                  <w:szCs w:val="16"/>
                </w:rPr>
                <w:delText xml:space="preserve">FnBPA,B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E9664C1" w14:textId="6F5DF069" w:rsidR="0020061D" w:rsidDel="00563C55" w:rsidRDefault="00766C9B">
            <w:pPr>
              <w:pStyle w:val="TableContents"/>
              <w:contextualSpacing/>
              <w:rPr>
                <w:del w:id="609" w:author="Nelly Wagner" w:date="2017-04-03T13:16:00Z"/>
                <w:rFonts w:ascii="Arial" w:hAnsi="Arial"/>
                <w:color w:val="000000"/>
                <w:sz w:val="16"/>
                <w:szCs w:val="16"/>
              </w:rPr>
            </w:pPr>
            <w:del w:id="610" w:author="Nelly Wagner" w:date="2017-04-03T13:16:00Z">
              <w:r w:rsidDel="00563C55">
                <w:rPr>
                  <w:rFonts w:ascii="Arial" w:hAnsi="Arial"/>
                  <w:color w:val="000000"/>
                  <w:sz w:val="16"/>
                  <w:szCs w:val="16"/>
                </w:rPr>
                <w:delText xml:space="preserve">Adhesins for fibrinogen (FnBPA only), fibronectin and elastin </w:delText>
              </w:r>
            </w:del>
          </w:p>
        </w:tc>
      </w:tr>
      <w:tr w:rsidR="0020061D" w:rsidDel="00563C55" w14:paraId="3B42681E" w14:textId="4E367298">
        <w:trPr>
          <w:cantSplit/>
          <w:del w:id="611"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F7131C4" w14:textId="5B68FB27" w:rsidR="0020061D" w:rsidDel="00563C55" w:rsidRDefault="00766C9B">
            <w:pPr>
              <w:pStyle w:val="TableContents"/>
              <w:contextualSpacing/>
              <w:rPr>
                <w:del w:id="612" w:author="Nelly Wagner" w:date="2017-04-03T13:16:00Z"/>
                <w:rFonts w:ascii="Arial" w:hAnsi="Arial"/>
                <w:color w:val="000000"/>
                <w:sz w:val="16"/>
                <w:szCs w:val="16"/>
              </w:rPr>
            </w:pPr>
            <w:del w:id="613" w:author="Nelly Wagner" w:date="2017-04-03T13:16:00Z">
              <w:r w:rsidDel="00563C55">
                <w:rPr>
                  <w:rFonts w:ascii="Arial" w:hAnsi="Arial"/>
                  <w:color w:val="000000"/>
                  <w:sz w:val="16"/>
                  <w:szCs w:val="16"/>
                </w:rPr>
                <w:delText xml:space="preserve">Collagen-binding adhes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48F1ADF" w14:textId="4513A379" w:rsidR="0020061D" w:rsidDel="00563C55" w:rsidRDefault="00766C9B">
            <w:pPr>
              <w:pStyle w:val="TableContents"/>
              <w:contextualSpacing/>
              <w:rPr>
                <w:del w:id="614" w:author="Nelly Wagner" w:date="2017-04-03T13:16:00Z"/>
                <w:rFonts w:ascii="Arial" w:hAnsi="Arial"/>
                <w:color w:val="000000"/>
                <w:sz w:val="16"/>
                <w:szCs w:val="16"/>
              </w:rPr>
            </w:pPr>
            <w:del w:id="615" w:author="Nelly Wagner" w:date="2017-04-03T13:16:00Z">
              <w:r w:rsidDel="00563C55">
                <w:rPr>
                  <w:rFonts w:ascii="Arial" w:hAnsi="Arial"/>
                  <w:color w:val="000000"/>
                  <w:sz w:val="16"/>
                  <w:szCs w:val="16"/>
                </w:rPr>
                <w:delText xml:space="preserve">Cna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106C1B7" w14:textId="681A2626" w:rsidR="0020061D" w:rsidDel="00563C55" w:rsidRDefault="00766C9B">
            <w:pPr>
              <w:pStyle w:val="TableContents"/>
              <w:contextualSpacing/>
              <w:rPr>
                <w:del w:id="616" w:author="Nelly Wagner" w:date="2017-04-03T13:16:00Z"/>
                <w:rFonts w:ascii="Arial" w:hAnsi="Arial"/>
                <w:color w:val="000000"/>
                <w:sz w:val="16"/>
                <w:szCs w:val="16"/>
              </w:rPr>
            </w:pPr>
            <w:del w:id="617" w:author="Nelly Wagner" w:date="2017-04-03T13:16:00Z">
              <w:r w:rsidDel="00563C55">
                <w:rPr>
                  <w:rFonts w:ascii="Arial" w:hAnsi="Arial"/>
                  <w:color w:val="000000"/>
                  <w:sz w:val="16"/>
                  <w:szCs w:val="16"/>
                </w:rPr>
                <w:delText xml:space="preserve">Adhesin for collagen (type I and IV) </w:delText>
              </w:r>
            </w:del>
          </w:p>
        </w:tc>
      </w:tr>
      <w:tr w:rsidR="0020061D" w:rsidDel="00563C55" w14:paraId="22F61A22" w14:textId="703FB289">
        <w:trPr>
          <w:cantSplit/>
          <w:del w:id="618"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DA10A2E" w14:textId="6B627E03" w:rsidR="0020061D" w:rsidDel="00563C55" w:rsidRDefault="00766C9B">
            <w:pPr>
              <w:pStyle w:val="TableContents"/>
              <w:contextualSpacing/>
              <w:rPr>
                <w:del w:id="619" w:author="Nelly Wagner" w:date="2017-04-03T13:16:00Z"/>
                <w:rFonts w:ascii="Arial" w:hAnsi="Arial"/>
                <w:color w:val="000000"/>
                <w:sz w:val="16"/>
                <w:szCs w:val="16"/>
              </w:rPr>
            </w:pPr>
            <w:del w:id="620" w:author="Nelly Wagner" w:date="2017-04-03T13:16:00Z">
              <w:r w:rsidDel="00563C55">
                <w:rPr>
                  <w:rFonts w:ascii="Arial" w:hAnsi="Arial"/>
                  <w:color w:val="000000"/>
                  <w:sz w:val="16"/>
                  <w:szCs w:val="16"/>
                </w:rPr>
                <w:delText xml:space="preserve">Serin-aspartate repeat proteins C, D and E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6108B43" w14:textId="771D075A" w:rsidR="0020061D" w:rsidDel="00563C55" w:rsidRDefault="00766C9B">
            <w:pPr>
              <w:pStyle w:val="TableContents"/>
              <w:contextualSpacing/>
              <w:rPr>
                <w:del w:id="621" w:author="Nelly Wagner" w:date="2017-04-03T13:16:00Z"/>
                <w:rFonts w:ascii="Arial" w:hAnsi="Arial"/>
                <w:color w:val="000000"/>
                <w:sz w:val="16"/>
                <w:szCs w:val="16"/>
              </w:rPr>
            </w:pPr>
            <w:del w:id="622" w:author="Nelly Wagner" w:date="2017-04-03T13:16:00Z">
              <w:r w:rsidDel="00563C55">
                <w:rPr>
                  <w:rFonts w:ascii="Arial" w:hAnsi="Arial"/>
                  <w:color w:val="000000"/>
                  <w:sz w:val="16"/>
                  <w:szCs w:val="16"/>
                </w:rPr>
                <w:delText xml:space="preserve">Sdr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3BB4940" w14:textId="0EF536B0" w:rsidR="0020061D" w:rsidDel="00563C55" w:rsidRDefault="00766C9B">
            <w:pPr>
              <w:pStyle w:val="TableContents"/>
              <w:contextualSpacing/>
              <w:rPr>
                <w:del w:id="623" w:author="Nelly Wagner" w:date="2017-04-03T13:16:00Z"/>
                <w:rFonts w:ascii="Arial" w:hAnsi="Arial"/>
                <w:color w:val="000000"/>
                <w:sz w:val="16"/>
                <w:szCs w:val="16"/>
              </w:rPr>
            </w:pPr>
            <w:del w:id="624" w:author="Nelly Wagner" w:date="2017-04-03T13:16:00Z">
              <w:r w:rsidDel="00563C55">
                <w:rPr>
                  <w:rFonts w:ascii="Arial" w:hAnsi="Arial"/>
                  <w:color w:val="000000"/>
                  <w:sz w:val="16"/>
                  <w:szCs w:val="16"/>
                </w:rPr>
                <w:delText xml:space="preserve">Adhesins </w:delText>
              </w:r>
            </w:del>
          </w:p>
        </w:tc>
      </w:tr>
      <w:tr w:rsidR="0020061D" w:rsidDel="00563C55" w14:paraId="0BBA20F7" w14:textId="143AD5DB">
        <w:trPr>
          <w:cantSplit/>
          <w:del w:id="625"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65543D2" w14:textId="64084F89" w:rsidR="0020061D" w:rsidDel="00563C55" w:rsidRDefault="00766C9B">
            <w:pPr>
              <w:pStyle w:val="TableContents"/>
              <w:contextualSpacing/>
              <w:rPr>
                <w:del w:id="626" w:author="Nelly Wagner" w:date="2017-04-03T13:16:00Z"/>
                <w:rFonts w:ascii="Arial" w:hAnsi="Arial"/>
                <w:color w:val="000000"/>
                <w:sz w:val="16"/>
                <w:szCs w:val="16"/>
              </w:rPr>
            </w:pPr>
            <w:del w:id="627" w:author="Nelly Wagner" w:date="2017-04-03T13:16:00Z">
              <w:r w:rsidDel="00563C55">
                <w:rPr>
                  <w:rFonts w:ascii="Arial" w:hAnsi="Arial"/>
                  <w:color w:val="000000"/>
                  <w:sz w:val="16"/>
                  <w:szCs w:val="16"/>
                </w:rPr>
                <w:delText xml:space="preserve">Bone sialoprotein-binding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017B558" w14:textId="08A8D4AB" w:rsidR="0020061D" w:rsidDel="00563C55" w:rsidRDefault="00766C9B">
            <w:pPr>
              <w:pStyle w:val="TableContents"/>
              <w:contextualSpacing/>
              <w:rPr>
                <w:del w:id="628" w:author="Nelly Wagner" w:date="2017-04-03T13:16:00Z"/>
                <w:rFonts w:ascii="Arial" w:hAnsi="Arial"/>
                <w:color w:val="000000"/>
                <w:sz w:val="16"/>
                <w:szCs w:val="16"/>
              </w:rPr>
            </w:pPr>
            <w:del w:id="629" w:author="Nelly Wagner" w:date="2017-04-03T13:16:00Z">
              <w:r w:rsidDel="00563C55">
                <w:rPr>
                  <w:rFonts w:ascii="Arial" w:hAnsi="Arial"/>
                  <w:color w:val="000000"/>
                  <w:sz w:val="16"/>
                  <w:szCs w:val="16"/>
                </w:rPr>
                <w:delText xml:space="preserve">Bbp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894B394" w14:textId="431B9548" w:rsidR="0020061D" w:rsidDel="00563C55" w:rsidRDefault="00766C9B">
            <w:pPr>
              <w:pStyle w:val="TableContents"/>
              <w:contextualSpacing/>
              <w:rPr>
                <w:del w:id="630" w:author="Nelly Wagner" w:date="2017-04-03T13:16:00Z"/>
                <w:rFonts w:ascii="Arial" w:hAnsi="Arial"/>
                <w:color w:val="000000"/>
                <w:sz w:val="16"/>
                <w:szCs w:val="16"/>
              </w:rPr>
            </w:pPr>
            <w:del w:id="631" w:author="Nelly Wagner" w:date="2017-04-03T13:16:00Z">
              <w:r w:rsidDel="00563C55">
                <w:rPr>
                  <w:rFonts w:ascii="Arial" w:hAnsi="Arial"/>
                  <w:color w:val="000000"/>
                  <w:sz w:val="16"/>
                  <w:szCs w:val="16"/>
                </w:rPr>
                <w:delText xml:space="preserve">Adhesin for bone sialoprotein (SdrE allelic variant), binds fibrinogen </w:delText>
              </w:r>
            </w:del>
          </w:p>
        </w:tc>
      </w:tr>
      <w:tr w:rsidR="0020061D" w:rsidDel="00563C55" w14:paraId="0FEE7564" w14:textId="78205339">
        <w:trPr>
          <w:cantSplit/>
          <w:del w:id="632"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E8F624B" w14:textId="7C8D8D7C" w:rsidR="0020061D" w:rsidDel="00563C55" w:rsidRDefault="00766C9B">
            <w:pPr>
              <w:pStyle w:val="TableContents"/>
              <w:contextualSpacing/>
              <w:rPr>
                <w:del w:id="633" w:author="Nelly Wagner" w:date="2017-04-03T13:16:00Z"/>
                <w:rFonts w:ascii="Arial" w:hAnsi="Arial"/>
                <w:color w:val="000000"/>
                <w:sz w:val="16"/>
                <w:szCs w:val="16"/>
              </w:rPr>
            </w:pPr>
            <w:del w:id="634" w:author="Nelly Wagner" w:date="2017-04-03T13:16:00Z">
              <w:r w:rsidDel="00563C55">
                <w:rPr>
                  <w:rFonts w:ascii="Arial" w:hAnsi="Arial"/>
                  <w:color w:val="000000"/>
                  <w:sz w:val="16"/>
                  <w:szCs w:val="16"/>
                </w:rPr>
                <w:delText xml:space="preserve">Elastin-binding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DBACAC9" w14:textId="244F05FB" w:rsidR="0020061D" w:rsidDel="00563C55" w:rsidRDefault="00766C9B">
            <w:pPr>
              <w:pStyle w:val="TableContents"/>
              <w:contextualSpacing/>
              <w:rPr>
                <w:del w:id="635" w:author="Nelly Wagner" w:date="2017-04-03T13:16:00Z"/>
                <w:rFonts w:ascii="Arial" w:hAnsi="Arial"/>
                <w:color w:val="000000"/>
                <w:sz w:val="16"/>
                <w:szCs w:val="16"/>
              </w:rPr>
            </w:pPr>
            <w:del w:id="636" w:author="Nelly Wagner" w:date="2017-04-03T13:16:00Z">
              <w:r w:rsidDel="00563C55">
                <w:rPr>
                  <w:rFonts w:ascii="Arial" w:hAnsi="Arial"/>
                  <w:color w:val="000000"/>
                  <w:sz w:val="16"/>
                  <w:szCs w:val="16"/>
                </w:rPr>
                <w:delText xml:space="preserve">Ebp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2025E74" w14:textId="0D9DC1CB" w:rsidR="0020061D" w:rsidDel="00563C55" w:rsidRDefault="00766C9B">
            <w:pPr>
              <w:pStyle w:val="TableContents"/>
              <w:contextualSpacing/>
              <w:rPr>
                <w:del w:id="637" w:author="Nelly Wagner" w:date="2017-04-03T13:16:00Z"/>
                <w:rFonts w:ascii="Arial" w:hAnsi="Arial"/>
                <w:color w:val="000000"/>
                <w:sz w:val="16"/>
                <w:szCs w:val="16"/>
              </w:rPr>
            </w:pPr>
            <w:del w:id="638" w:author="Nelly Wagner" w:date="2017-04-03T13:16:00Z">
              <w:r w:rsidDel="00563C55">
                <w:rPr>
                  <w:rFonts w:ascii="Arial" w:hAnsi="Arial"/>
                  <w:color w:val="000000"/>
                  <w:sz w:val="16"/>
                  <w:szCs w:val="16"/>
                </w:rPr>
                <w:delText xml:space="preserve">Transmembrane adhesin for elastin and tropoelastin </w:delText>
              </w:r>
            </w:del>
          </w:p>
        </w:tc>
      </w:tr>
      <w:tr w:rsidR="0020061D" w:rsidDel="00563C55" w14:paraId="04F82E31" w14:textId="30DD5775">
        <w:trPr>
          <w:cantSplit/>
          <w:del w:id="639"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A1A2A5C" w14:textId="3D91E723" w:rsidR="0020061D" w:rsidDel="00563C55" w:rsidRDefault="00766C9B">
            <w:pPr>
              <w:pStyle w:val="TableContents"/>
              <w:contextualSpacing/>
              <w:rPr>
                <w:del w:id="640" w:author="Nelly Wagner" w:date="2017-04-03T13:16:00Z"/>
                <w:rFonts w:ascii="Arial" w:hAnsi="Arial"/>
                <w:color w:val="000000"/>
                <w:sz w:val="16"/>
                <w:szCs w:val="16"/>
              </w:rPr>
            </w:pPr>
            <w:del w:id="641" w:author="Nelly Wagner" w:date="2017-04-03T13:16:00Z">
              <w:r w:rsidDel="00563C55">
                <w:rPr>
                  <w:rFonts w:ascii="Arial" w:hAnsi="Arial"/>
                  <w:color w:val="000000"/>
                  <w:sz w:val="16"/>
                  <w:szCs w:val="16"/>
                </w:rPr>
                <w:delText xml:space="preserve">Polysaccharide intercellular adhes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8D7EBA1" w14:textId="07A91869" w:rsidR="0020061D" w:rsidDel="00563C55" w:rsidRDefault="00766C9B">
            <w:pPr>
              <w:pStyle w:val="TableContents"/>
              <w:contextualSpacing/>
              <w:rPr>
                <w:del w:id="642" w:author="Nelly Wagner" w:date="2017-04-03T13:16:00Z"/>
                <w:rFonts w:ascii="Arial" w:hAnsi="Arial"/>
                <w:color w:val="000000"/>
                <w:sz w:val="16"/>
                <w:szCs w:val="16"/>
              </w:rPr>
            </w:pPr>
            <w:del w:id="643" w:author="Nelly Wagner" w:date="2017-04-03T13:16:00Z">
              <w:r w:rsidDel="00563C55">
                <w:rPr>
                  <w:rFonts w:ascii="Arial" w:hAnsi="Arial"/>
                  <w:color w:val="000000"/>
                  <w:sz w:val="16"/>
                  <w:szCs w:val="16"/>
                </w:rPr>
                <w:delText xml:space="preserve">PIA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E776205" w14:textId="6E078099" w:rsidR="0020061D" w:rsidDel="00563C55" w:rsidRDefault="00766C9B">
            <w:pPr>
              <w:pStyle w:val="TableContents"/>
              <w:contextualSpacing/>
              <w:rPr>
                <w:del w:id="644" w:author="Nelly Wagner" w:date="2017-04-03T13:16:00Z"/>
                <w:rFonts w:ascii="Arial" w:hAnsi="Arial"/>
                <w:color w:val="000000"/>
                <w:sz w:val="16"/>
                <w:szCs w:val="16"/>
              </w:rPr>
            </w:pPr>
            <w:del w:id="645" w:author="Nelly Wagner" w:date="2017-04-03T13:16:00Z">
              <w:r w:rsidDel="00563C55">
                <w:rPr>
                  <w:rFonts w:ascii="Arial" w:hAnsi="Arial"/>
                  <w:color w:val="000000"/>
                  <w:sz w:val="16"/>
                  <w:szCs w:val="16"/>
                </w:rPr>
                <w:delText xml:space="preserve">Adhesin for aggregation; involved in biofilm formation </w:delText>
              </w:r>
            </w:del>
          </w:p>
        </w:tc>
      </w:tr>
      <w:tr w:rsidR="0020061D" w:rsidDel="00563C55" w14:paraId="30E1A8EB" w14:textId="6150AAF6">
        <w:trPr>
          <w:cantSplit/>
          <w:del w:id="646"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010AF25" w14:textId="25BFC125" w:rsidR="0020061D" w:rsidDel="00563C55" w:rsidRDefault="00766C9B">
            <w:pPr>
              <w:pStyle w:val="TableContents"/>
              <w:contextualSpacing/>
              <w:rPr>
                <w:del w:id="647" w:author="Nelly Wagner" w:date="2017-04-03T13:16:00Z"/>
                <w:rFonts w:ascii="Arial" w:hAnsi="Arial"/>
                <w:color w:val="000000"/>
                <w:sz w:val="16"/>
                <w:szCs w:val="16"/>
              </w:rPr>
            </w:pPr>
            <w:del w:id="648" w:author="Nelly Wagner" w:date="2017-04-03T13:16:00Z">
              <w:r w:rsidDel="00563C55">
                <w:rPr>
                  <w:rFonts w:ascii="Arial" w:hAnsi="Arial"/>
                  <w:color w:val="000000"/>
                  <w:sz w:val="16"/>
                  <w:szCs w:val="16"/>
                </w:rPr>
                <w:delText>Iron-regulated surface determinant A, B, C and H</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B1BF1C3" w14:textId="5DF86B09" w:rsidR="0020061D" w:rsidDel="00563C55" w:rsidRDefault="00766C9B">
            <w:pPr>
              <w:pStyle w:val="TableContents"/>
              <w:contextualSpacing/>
              <w:rPr>
                <w:del w:id="649" w:author="Nelly Wagner" w:date="2017-04-03T13:16:00Z"/>
                <w:rFonts w:ascii="Arial" w:hAnsi="Arial"/>
                <w:color w:val="000000"/>
                <w:sz w:val="16"/>
                <w:szCs w:val="16"/>
              </w:rPr>
            </w:pPr>
            <w:del w:id="650" w:author="Nelly Wagner" w:date="2017-04-03T13:16:00Z">
              <w:r w:rsidDel="00563C55">
                <w:rPr>
                  <w:rFonts w:ascii="Arial" w:hAnsi="Arial"/>
                  <w:color w:val="000000"/>
                  <w:sz w:val="16"/>
                  <w:szCs w:val="16"/>
                </w:rPr>
                <w:delText>IsdA,B,C,H</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A169F14" w14:textId="1251A5C1" w:rsidR="0020061D" w:rsidDel="00563C55" w:rsidRDefault="00766C9B">
            <w:pPr>
              <w:pStyle w:val="TableContents"/>
              <w:contextualSpacing/>
              <w:rPr>
                <w:del w:id="651" w:author="Nelly Wagner" w:date="2017-04-03T13:16:00Z"/>
                <w:rFonts w:ascii="Arial" w:hAnsi="Arial"/>
                <w:color w:val="000000"/>
                <w:sz w:val="16"/>
                <w:szCs w:val="16"/>
              </w:rPr>
            </w:pPr>
            <w:del w:id="652" w:author="Nelly Wagner" w:date="2017-04-03T13:16:00Z">
              <w:r w:rsidDel="00563C55">
                <w:rPr>
                  <w:rFonts w:ascii="Arial" w:hAnsi="Arial"/>
                  <w:color w:val="000000"/>
                  <w:sz w:val="16"/>
                  <w:szCs w:val="16"/>
                </w:rPr>
                <w:delText>Bind fibronectin, fibrinogen, transferrin, hemoglobin, hemin, fetuin, haptoglobulin and haptoglobulin–hemoglobin complex</w:delText>
              </w:r>
            </w:del>
          </w:p>
        </w:tc>
      </w:tr>
      <w:tr w:rsidR="0020061D" w:rsidDel="00563C55" w14:paraId="54A379EA" w14:textId="71565721">
        <w:trPr>
          <w:cantSplit/>
          <w:del w:id="653"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C1A135D" w14:textId="77194DFF" w:rsidR="0020061D" w:rsidDel="00563C55" w:rsidRDefault="00766C9B">
            <w:pPr>
              <w:pStyle w:val="TableContents"/>
              <w:contextualSpacing/>
              <w:rPr>
                <w:del w:id="654" w:author="Nelly Wagner" w:date="2017-04-03T13:16:00Z"/>
                <w:rFonts w:ascii="Arial" w:hAnsi="Arial"/>
              </w:rPr>
            </w:pPr>
            <w:del w:id="655" w:author="Nelly Wagner" w:date="2017-04-03T13:16:00Z">
              <w:r w:rsidDel="00563C55">
                <w:rPr>
                  <w:rStyle w:val="Emphasis"/>
                  <w:rFonts w:ascii="Arial" w:hAnsi="Arial"/>
                  <w:color w:val="000000"/>
                  <w:sz w:val="16"/>
                  <w:szCs w:val="16"/>
                </w:rPr>
                <w:delText xml:space="preserve">S. aureus </w:delText>
              </w:r>
              <w:r w:rsidDel="00563C55">
                <w:rPr>
                  <w:rFonts w:ascii="Arial" w:hAnsi="Arial"/>
                  <w:color w:val="000000"/>
                  <w:sz w:val="16"/>
                  <w:szCs w:val="16"/>
                </w:rPr>
                <w:delText>surface protein G</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F65C860" w14:textId="37A51DC2" w:rsidR="0020061D" w:rsidDel="00563C55" w:rsidRDefault="00766C9B">
            <w:pPr>
              <w:pStyle w:val="TableContents"/>
              <w:contextualSpacing/>
              <w:rPr>
                <w:del w:id="656" w:author="Nelly Wagner" w:date="2017-04-03T13:16:00Z"/>
                <w:rFonts w:ascii="Arial" w:hAnsi="Arial"/>
                <w:color w:val="000000"/>
                <w:sz w:val="16"/>
                <w:szCs w:val="16"/>
              </w:rPr>
            </w:pPr>
            <w:del w:id="657" w:author="Nelly Wagner" w:date="2017-04-03T13:16:00Z">
              <w:r w:rsidDel="00563C55">
                <w:rPr>
                  <w:rFonts w:ascii="Arial" w:hAnsi="Arial"/>
                  <w:color w:val="000000"/>
                  <w:sz w:val="16"/>
                  <w:szCs w:val="16"/>
                </w:rPr>
                <w:delText>SasG</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EC4F2CD" w14:textId="68D93F17" w:rsidR="0020061D" w:rsidDel="00563C55" w:rsidRDefault="00766C9B">
            <w:pPr>
              <w:pStyle w:val="TableContents"/>
              <w:contextualSpacing/>
              <w:rPr>
                <w:del w:id="658" w:author="Nelly Wagner" w:date="2017-04-03T13:16:00Z"/>
                <w:rFonts w:ascii="Arial" w:hAnsi="Arial"/>
                <w:color w:val="000000"/>
                <w:sz w:val="16"/>
                <w:szCs w:val="16"/>
              </w:rPr>
            </w:pPr>
            <w:del w:id="659" w:author="Nelly Wagner" w:date="2017-04-03T13:16:00Z">
              <w:r w:rsidDel="00563C55">
                <w:rPr>
                  <w:rFonts w:ascii="Arial" w:hAnsi="Arial"/>
                  <w:color w:val="000000"/>
                  <w:sz w:val="16"/>
                  <w:szCs w:val="16"/>
                </w:rPr>
                <w:delText xml:space="preserve">Binds to the extracellular matrix; involved in biofilm formation </w:delText>
              </w:r>
            </w:del>
          </w:p>
        </w:tc>
      </w:tr>
      <w:tr w:rsidR="0020061D" w:rsidDel="00563C55" w14:paraId="5EB61033" w14:textId="57E22F51">
        <w:trPr>
          <w:cantSplit/>
          <w:del w:id="660"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E88DEE0" w14:textId="3C3FFCEE" w:rsidR="0020061D" w:rsidDel="00563C55" w:rsidRDefault="00766C9B">
            <w:pPr>
              <w:pStyle w:val="TableContents"/>
              <w:contextualSpacing/>
              <w:rPr>
                <w:del w:id="661" w:author="Nelly Wagner" w:date="2017-04-03T13:16:00Z"/>
                <w:rFonts w:ascii="Arial" w:hAnsi="Arial"/>
                <w:color w:val="000000"/>
                <w:sz w:val="16"/>
                <w:szCs w:val="16"/>
              </w:rPr>
            </w:pPr>
            <w:del w:id="662" w:author="Nelly Wagner" w:date="2017-04-03T13:16:00Z">
              <w:r w:rsidDel="00563C55">
                <w:rPr>
                  <w:rFonts w:ascii="Arial" w:hAnsi="Arial"/>
                  <w:color w:val="000000"/>
                  <w:sz w:val="16"/>
                  <w:szCs w:val="16"/>
                </w:rPr>
                <w:delText xml:space="preserve">Serine-rich surface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3DAFB30" w14:textId="3F14C615" w:rsidR="0020061D" w:rsidDel="00563C55" w:rsidRDefault="00766C9B">
            <w:pPr>
              <w:pStyle w:val="TableContents"/>
              <w:contextualSpacing/>
              <w:rPr>
                <w:del w:id="663" w:author="Nelly Wagner" w:date="2017-04-03T13:16:00Z"/>
                <w:rFonts w:ascii="Arial" w:hAnsi="Arial"/>
                <w:color w:val="000000"/>
                <w:sz w:val="16"/>
                <w:szCs w:val="16"/>
              </w:rPr>
            </w:pPr>
            <w:del w:id="664" w:author="Nelly Wagner" w:date="2017-04-03T13:16:00Z">
              <w:r w:rsidDel="00563C55">
                <w:rPr>
                  <w:rFonts w:ascii="Arial" w:hAnsi="Arial"/>
                  <w:color w:val="000000"/>
                  <w:sz w:val="16"/>
                  <w:szCs w:val="16"/>
                </w:rPr>
                <w:delText xml:space="preserve">SraP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2E322AE" w14:textId="69680DB1" w:rsidR="0020061D" w:rsidDel="00563C55" w:rsidRDefault="00766C9B">
            <w:pPr>
              <w:pStyle w:val="TableContents"/>
              <w:contextualSpacing/>
              <w:rPr>
                <w:del w:id="665" w:author="Nelly Wagner" w:date="2017-04-03T13:16:00Z"/>
                <w:rFonts w:ascii="Arial" w:hAnsi="Arial"/>
                <w:color w:val="000000"/>
                <w:sz w:val="16"/>
                <w:szCs w:val="16"/>
              </w:rPr>
            </w:pPr>
            <w:del w:id="666" w:author="Nelly Wagner" w:date="2017-04-03T13:16:00Z">
              <w:r w:rsidDel="00563C55">
                <w:rPr>
                  <w:rFonts w:ascii="Arial" w:hAnsi="Arial"/>
                  <w:color w:val="000000"/>
                  <w:sz w:val="16"/>
                  <w:szCs w:val="16"/>
                </w:rPr>
                <w:delText xml:space="preserve">Binds platelets </w:delText>
              </w:r>
            </w:del>
          </w:p>
        </w:tc>
      </w:tr>
      <w:tr w:rsidR="0020061D" w:rsidDel="00563C55" w14:paraId="3463B5A4" w14:textId="755E4A98">
        <w:trPr>
          <w:cantSplit/>
          <w:del w:id="667"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9986E11" w14:textId="3A304DC7" w:rsidR="0020061D" w:rsidDel="00563C55" w:rsidRDefault="00766C9B">
            <w:pPr>
              <w:pStyle w:val="TableContents"/>
              <w:contextualSpacing/>
              <w:rPr>
                <w:del w:id="668" w:author="Nelly Wagner" w:date="2017-04-03T13:16:00Z"/>
                <w:rFonts w:ascii="Arial" w:hAnsi="Arial"/>
                <w:color w:val="000000"/>
                <w:sz w:val="16"/>
                <w:szCs w:val="16"/>
              </w:rPr>
            </w:pPr>
            <w:del w:id="669" w:author="Nelly Wagner" w:date="2017-04-03T13:16:00Z">
              <w:r w:rsidDel="00563C55">
                <w:rPr>
                  <w:rFonts w:ascii="Arial" w:hAnsi="Arial"/>
                  <w:color w:val="000000"/>
                  <w:sz w:val="16"/>
                  <w:szCs w:val="16"/>
                </w:rPr>
                <w:delText xml:space="preserve">Extracellular matrix protein-binding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7C33E1F" w14:textId="18815650" w:rsidR="0020061D" w:rsidDel="00563C55" w:rsidRDefault="00766C9B">
            <w:pPr>
              <w:pStyle w:val="TableContents"/>
              <w:contextualSpacing/>
              <w:rPr>
                <w:del w:id="670" w:author="Nelly Wagner" w:date="2017-04-03T13:16:00Z"/>
                <w:rFonts w:ascii="Arial" w:hAnsi="Arial"/>
                <w:color w:val="000000"/>
                <w:sz w:val="16"/>
                <w:szCs w:val="16"/>
              </w:rPr>
            </w:pPr>
            <w:del w:id="671" w:author="Nelly Wagner" w:date="2017-04-03T13:16:00Z">
              <w:r w:rsidDel="00563C55">
                <w:rPr>
                  <w:rFonts w:ascii="Arial" w:hAnsi="Arial"/>
                  <w:color w:val="000000"/>
                  <w:sz w:val="16"/>
                  <w:szCs w:val="16"/>
                </w:rPr>
                <w:delText xml:space="preserve">Emp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832EABA" w14:textId="0506EA7C" w:rsidR="0020061D" w:rsidDel="00563C55" w:rsidRDefault="00766C9B">
            <w:pPr>
              <w:pStyle w:val="TableContents"/>
              <w:contextualSpacing/>
              <w:rPr>
                <w:del w:id="672" w:author="Nelly Wagner" w:date="2017-04-03T13:16:00Z"/>
                <w:rFonts w:ascii="Arial" w:hAnsi="Arial"/>
                <w:color w:val="000000"/>
                <w:sz w:val="16"/>
                <w:szCs w:val="16"/>
              </w:rPr>
            </w:pPr>
            <w:del w:id="673" w:author="Nelly Wagner" w:date="2017-04-03T13:16:00Z">
              <w:r w:rsidDel="00563C55">
                <w:rPr>
                  <w:rFonts w:ascii="Arial" w:hAnsi="Arial"/>
                  <w:color w:val="000000"/>
                  <w:sz w:val="16"/>
                  <w:szCs w:val="16"/>
                </w:rPr>
                <w:delText xml:space="preserve">Binds extracellular matrix of host cells; involved in biofilm formation </w:delText>
              </w:r>
            </w:del>
          </w:p>
        </w:tc>
      </w:tr>
      <w:tr w:rsidR="0020061D" w:rsidDel="00563C55" w14:paraId="0166C703" w14:textId="43B06A41">
        <w:trPr>
          <w:cantSplit/>
          <w:del w:id="674"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03C26C6" w14:textId="02FE904B" w:rsidR="0020061D" w:rsidDel="00563C55" w:rsidRDefault="00766C9B">
            <w:pPr>
              <w:pStyle w:val="TableContents"/>
              <w:contextualSpacing/>
              <w:rPr>
                <w:del w:id="675" w:author="Nelly Wagner" w:date="2017-04-03T13:16:00Z"/>
                <w:rFonts w:ascii="Arial" w:hAnsi="Arial"/>
                <w:color w:val="000000"/>
                <w:sz w:val="16"/>
                <w:szCs w:val="16"/>
              </w:rPr>
            </w:pPr>
            <w:del w:id="676" w:author="Nelly Wagner" w:date="2017-04-03T13:16:00Z">
              <w:r w:rsidDel="00563C55">
                <w:rPr>
                  <w:rFonts w:ascii="Arial" w:hAnsi="Arial"/>
                  <w:color w:val="000000"/>
                  <w:sz w:val="16"/>
                  <w:szCs w:val="16"/>
                </w:rPr>
                <w:delText>Extracellular adherence protein</w:delText>
              </w:r>
              <w:r w:rsidDel="00563C55">
                <w:rPr>
                  <w:rFonts w:ascii="Arial" w:hAnsi="Arial"/>
                  <w:color w:val="000000"/>
                  <w:sz w:val="16"/>
                  <w:szCs w:val="16"/>
                </w:rPr>
                <w:br/>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EA85DBC" w14:textId="3D27EE2C" w:rsidR="0020061D" w:rsidDel="00563C55" w:rsidRDefault="00766C9B">
            <w:pPr>
              <w:pStyle w:val="TableContents"/>
              <w:contextualSpacing/>
              <w:rPr>
                <w:del w:id="677" w:author="Nelly Wagner" w:date="2017-04-03T13:16:00Z"/>
                <w:rFonts w:ascii="Arial" w:hAnsi="Arial"/>
                <w:color w:val="000000"/>
                <w:sz w:val="16"/>
                <w:szCs w:val="16"/>
              </w:rPr>
            </w:pPr>
            <w:del w:id="678" w:author="Nelly Wagner" w:date="2017-04-03T13:16:00Z">
              <w:r w:rsidDel="00563C55">
                <w:rPr>
                  <w:rFonts w:ascii="Arial" w:hAnsi="Arial"/>
                  <w:color w:val="000000"/>
                  <w:sz w:val="16"/>
                  <w:szCs w:val="16"/>
                </w:rPr>
                <w:delText xml:space="preserve">Eap/Map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C20CD0A" w14:textId="4E663FF5" w:rsidR="0020061D" w:rsidDel="00563C55" w:rsidRDefault="00766C9B">
            <w:pPr>
              <w:pStyle w:val="TableContents"/>
              <w:contextualSpacing/>
              <w:rPr>
                <w:del w:id="679" w:author="Nelly Wagner" w:date="2017-04-03T13:16:00Z"/>
                <w:rFonts w:ascii="Arial" w:hAnsi="Arial"/>
                <w:sz w:val="16"/>
                <w:szCs w:val="16"/>
              </w:rPr>
            </w:pPr>
            <w:del w:id="680" w:author="Nelly Wagner" w:date="2017-04-03T13:16:00Z">
              <w:r w:rsidDel="00563C55">
                <w:rPr>
                  <w:rFonts w:ascii="Arial" w:hAnsi="Arial"/>
                  <w:color w:val="000000"/>
                  <w:sz w:val="16"/>
                  <w:szCs w:val="16"/>
                </w:rPr>
                <w:delText xml:space="preserve">Impairs angiogenesis and wound healing; stimulates production of TNFα and IL-6 / MHC-II analog protein; adhesion to </w:delText>
              </w:r>
              <w:r w:rsidDel="00563C55">
                <w:rPr>
                  <w:rStyle w:val="Emphasis"/>
                  <w:rFonts w:ascii="Arial" w:hAnsi="Arial"/>
                  <w:color w:val="000000"/>
                  <w:sz w:val="16"/>
                  <w:szCs w:val="16"/>
                </w:rPr>
                <w:delText xml:space="preserve">S. aureus </w:delText>
              </w:r>
              <w:r w:rsidDel="00563C55">
                <w:rPr>
                  <w:rFonts w:ascii="Arial" w:hAnsi="Arial"/>
                  <w:color w:val="000000"/>
                  <w:sz w:val="16"/>
                  <w:szCs w:val="16"/>
                </w:rPr>
                <w:delText xml:space="preserve">cells and host cells; involved in biofilm formation </w:delText>
              </w:r>
            </w:del>
          </w:p>
        </w:tc>
      </w:tr>
      <w:tr w:rsidR="0020061D" w:rsidDel="00563C55" w14:paraId="132BE73E" w14:textId="45994A02">
        <w:trPr>
          <w:cantSplit/>
          <w:del w:id="681"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EED716A" w14:textId="43D90776" w:rsidR="0020061D" w:rsidDel="00563C55" w:rsidRDefault="00766C9B">
            <w:pPr>
              <w:pStyle w:val="TableContents"/>
              <w:contextualSpacing/>
              <w:rPr>
                <w:del w:id="682" w:author="Nelly Wagner" w:date="2017-04-03T13:16:00Z"/>
                <w:rFonts w:ascii="Arial" w:hAnsi="Arial"/>
                <w:color w:val="000000"/>
                <w:sz w:val="16"/>
                <w:szCs w:val="16"/>
              </w:rPr>
            </w:pPr>
            <w:del w:id="683" w:author="Nelly Wagner" w:date="2017-04-03T13:16:00Z">
              <w:r w:rsidDel="00563C55">
                <w:rPr>
                  <w:rFonts w:ascii="Arial" w:hAnsi="Arial"/>
                  <w:color w:val="000000"/>
                  <w:sz w:val="16"/>
                  <w:szCs w:val="16"/>
                </w:rPr>
                <w:delText xml:space="preserve">Plasmin-sensitive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624D99B" w14:textId="38931AD0" w:rsidR="0020061D" w:rsidDel="00563C55" w:rsidRDefault="00766C9B">
            <w:pPr>
              <w:pStyle w:val="TableContents"/>
              <w:contextualSpacing/>
              <w:rPr>
                <w:del w:id="684" w:author="Nelly Wagner" w:date="2017-04-03T13:16:00Z"/>
                <w:rFonts w:ascii="Arial" w:hAnsi="Arial"/>
                <w:color w:val="000000"/>
                <w:sz w:val="16"/>
                <w:szCs w:val="16"/>
              </w:rPr>
            </w:pPr>
            <w:del w:id="685" w:author="Nelly Wagner" w:date="2017-04-03T13:16:00Z">
              <w:r w:rsidDel="00563C55">
                <w:rPr>
                  <w:rFonts w:ascii="Arial" w:hAnsi="Arial"/>
                  <w:color w:val="000000"/>
                  <w:sz w:val="16"/>
                  <w:szCs w:val="16"/>
                </w:rPr>
                <w:delText xml:space="preserve">Pl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EBCFC67" w14:textId="6B08A470" w:rsidR="0020061D" w:rsidDel="00563C55" w:rsidRDefault="00766C9B">
            <w:pPr>
              <w:pStyle w:val="TableContents"/>
              <w:contextualSpacing/>
              <w:rPr>
                <w:del w:id="686" w:author="Nelly Wagner" w:date="2017-04-03T13:16:00Z"/>
                <w:rFonts w:ascii="Arial" w:hAnsi="Arial"/>
                <w:color w:val="000000"/>
                <w:sz w:val="16"/>
                <w:szCs w:val="16"/>
              </w:rPr>
            </w:pPr>
            <w:del w:id="687" w:author="Nelly Wagner" w:date="2017-04-03T13:16:00Z">
              <w:r w:rsidDel="00563C55">
                <w:rPr>
                  <w:rFonts w:ascii="Arial" w:hAnsi="Arial"/>
                  <w:color w:val="000000"/>
                  <w:sz w:val="16"/>
                  <w:szCs w:val="16"/>
                </w:rPr>
                <w:delText xml:space="preserve">Binds lipids of host cells; adhesion to nasal epithelial cells </w:delText>
              </w:r>
            </w:del>
          </w:p>
        </w:tc>
      </w:tr>
      <w:tr w:rsidR="0020061D" w:rsidDel="00563C55" w14:paraId="19F4E024" w14:textId="70D5AFA4">
        <w:trPr>
          <w:cantSplit/>
          <w:del w:id="688"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652F79D" w14:textId="69A17350" w:rsidR="0020061D" w:rsidDel="00563C55" w:rsidRDefault="00766C9B">
            <w:pPr>
              <w:pStyle w:val="TableContents"/>
              <w:contextualSpacing/>
              <w:rPr>
                <w:del w:id="689" w:author="Nelly Wagner" w:date="2017-04-03T13:16:00Z"/>
                <w:rFonts w:ascii="Arial" w:hAnsi="Arial"/>
                <w:color w:val="000000"/>
                <w:sz w:val="16"/>
                <w:szCs w:val="16"/>
              </w:rPr>
            </w:pPr>
            <w:del w:id="690" w:author="Nelly Wagner" w:date="2017-04-03T13:16:00Z">
              <w:r w:rsidDel="00563C55">
                <w:rPr>
                  <w:rFonts w:ascii="Arial" w:hAnsi="Arial"/>
                  <w:color w:val="000000"/>
                  <w:sz w:val="16"/>
                  <w:szCs w:val="16"/>
                </w:rPr>
                <w:delText xml:space="preserve">Immunoglobulin-binding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7F1FD75" w14:textId="1261300F" w:rsidR="0020061D" w:rsidDel="00563C55" w:rsidRDefault="00766C9B">
            <w:pPr>
              <w:pStyle w:val="TableContents"/>
              <w:contextualSpacing/>
              <w:rPr>
                <w:del w:id="691" w:author="Nelly Wagner" w:date="2017-04-03T13:16:00Z"/>
                <w:rFonts w:ascii="Arial" w:hAnsi="Arial"/>
                <w:color w:val="000000"/>
                <w:sz w:val="16"/>
                <w:szCs w:val="16"/>
              </w:rPr>
            </w:pPr>
            <w:del w:id="692" w:author="Nelly Wagner" w:date="2017-04-03T13:16:00Z">
              <w:r w:rsidDel="00563C55">
                <w:rPr>
                  <w:rFonts w:ascii="Arial" w:hAnsi="Arial"/>
                  <w:color w:val="000000"/>
                  <w:sz w:val="16"/>
                  <w:szCs w:val="16"/>
                </w:rPr>
                <w:delText xml:space="preserve">Sbi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995268D" w14:textId="25B3767F" w:rsidR="0020061D" w:rsidDel="00563C55" w:rsidRDefault="00766C9B">
            <w:pPr>
              <w:pStyle w:val="TableContents"/>
              <w:contextualSpacing/>
              <w:rPr>
                <w:del w:id="693" w:author="Nelly Wagner" w:date="2017-04-03T13:16:00Z"/>
                <w:rFonts w:ascii="Arial" w:hAnsi="Arial"/>
                <w:color w:val="000000"/>
                <w:sz w:val="16"/>
                <w:szCs w:val="16"/>
              </w:rPr>
            </w:pPr>
            <w:del w:id="694" w:author="Nelly Wagner" w:date="2017-04-03T13:16:00Z">
              <w:r w:rsidDel="00563C55">
                <w:rPr>
                  <w:rFonts w:ascii="Arial" w:hAnsi="Arial"/>
                  <w:color w:val="000000"/>
                  <w:sz w:val="16"/>
                  <w:szCs w:val="16"/>
                </w:rPr>
                <w:delText xml:space="preserve">Binds Fc domain of immunoglobulin; binds complement protein C3 and promotes C3-C3b conversion </w:delText>
              </w:r>
            </w:del>
          </w:p>
        </w:tc>
      </w:tr>
      <w:tr w:rsidR="0020061D" w:rsidDel="00563C55" w14:paraId="71950269" w14:textId="10836F77">
        <w:trPr>
          <w:cantSplit/>
          <w:del w:id="695"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24794A6" w14:textId="71F3ADFF" w:rsidR="0020061D" w:rsidDel="00563C55" w:rsidRDefault="00766C9B">
            <w:pPr>
              <w:pStyle w:val="TableContents"/>
              <w:contextualSpacing/>
              <w:rPr>
                <w:del w:id="696" w:author="Nelly Wagner" w:date="2017-04-03T13:16:00Z"/>
                <w:rFonts w:ascii="Arial" w:hAnsi="Arial"/>
                <w:color w:val="000000"/>
                <w:sz w:val="16"/>
                <w:szCs w:val="16"/>
              </w:rPr>
            </w:pPr>
            <w:del w:id="697" w:author="Nelly Wagner" w:date="2017-04-03T13:16:00Z">
              <w:r w:rsidDel="00563C55">
                <w:rPr>
                  <w:rFonts w:ascii="Arial" w:hAnsi="Arial"/>
                  <w:color w:val="000000"/>
                  <w:sz w:val="16"/>
                  <w:szCs w:val="16"/>
                </w:rPr>
                <w:delText xml:space="preserve">Von Willebrand factor binding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F1EA0C2" w14:textId="065C3983" w:rsidR="0020061D" w:rsidDel="00563C55" w:rsidRDefault="00766C9B">
            <w:pPr>
              <w:pStyle w:val="TableContents"/>
              <w:contextualSpacing/>
              <w:rPr>
                <w:del w:id="698" w:author="Nelly Wagner" w:date="2017-04-03T13:16:00Z"/>
                <w:rFonts w:ascii="Arial" w:hAnsi="Arial"/>
                <w:color w:val="000000"/>
                <w:sz w:val="16"/>
                <w:szCs w:val="16"/>
              </w:rPr>
            </w:pPr>
            <w:del w:id="699" w:author="Nelly Wagner" w:date="2017-04-03T13:16:00Z">
              <w:r w:rsidDel="00563C55">
                <w:rPr>
                  <w:rFonts w:ascii="Arial" w:hAnsi="Arial"/>
                  <w:color w:val="000000"/>
                  <w:sz w:val="16"/>
                  <w:szCs w:val="16"/>
                </w:rPr>
                <w:delText xml:space="preserve">vWbp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50A275E" w14:textId="33F67215" w:rsidR="0020061D" w:rsidDel="00563C55" w:rsidRDefault="00766C9B">
            <w:pPr>
              <w:pStyle w:val="TableContents"/>
              <w:contextualSpacing/>
              <w:rPr>
                <w:del w:id="700" w:author="Nelly Wagner" w:date="2017-04-03T13:16:00Z"/>
                <w:rFonts w:ascii="Arial" w:hAnsi="Arial"/>
                <w:color w:val="000000"/>
                <w:sz w:val="16"/>
                <w:szCs w:val="16"/>
              </w:rPr>
            </w:pPr>
            <w:del w:id="701" w:author="Nelly Wagner" w:date="2017-04-03T13:16:00Z">
              <w:r w:rsidDel="00563C55">
                <w:rPr>
                  <w:rFonts w:ascii="Arial" w:hAnsi="Arial"/>
                  <w:color w:val="000000"/>
                  <w:sz w:val="16"/>
                  <w:szCs w:val="16"/>
                </w:rPr>
                <w:delText xml:space="preserve">Binds and activates prothrombin; binds fibrinogen and vW factor </w:delText>
              </w:r>
            </w:del>
          </w:p>
        </w:tc>
      </w:tr>
      <w:tr w:rsidR="0020061D" w:rsidDel="00563C55" w14:paraId="625EDA87" w14:textId="6FFDA19C">
        <w:trPr>
          <w:cantSplit/>
          <w:del w:id="702"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C8A57FF" w14:textId="384FFF30" w:rsidR="0020061D" w:rsidDel="00563C55" w:rsidRDefault="00766C9B">
            <w:pPr>
              <w:pStyle w:val="TableContents"/>
              <w:contextualSpacing/>
              <w:rPr>
                <w:del w:id="703" w:author="Nelly Wagner" w:date="2017-04-03T13:16:00Z"/>
                <w:rFonts w:ascii="Arial" w:hAnsi="Arial"/>
              </w:rPr>
            </w:pPr>
            <w:del w:id="704" w:author="Nelly Wagner" w:date="2017-04-03T13:16:00Z">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virulence factors: toxins</w:delText>
              </w:r>
            </w:del>
          </w:p>
        </w:tc>
      </w:tr>
      <w:tr w:rsidR="0020061D" w:rsidDel="00563C55" w14:paraId="68BEC6F8" w14:textId="186D20CB">
        <w:trPr>
          <w:cantSplit/>
          <w:del w:id="705"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BF267D9" w14:textId="2B29E62D" w:rsidR="0020061D" w:rsidDel="00563C55" w:rsidRDefault="00766C9B">
            <w:pPr>
              <w:pStyle w:val="TableContents"/>
              <w:contextualSpacing/>
              <w:rPr>
                <w:del w:id="706" w:author="Nelly Wagner" w:date="2017-04-03T13:16:00Z"/>
                <w:rFonts w:ascii="Arial" w:hAnsi="Arial"/>
                <w:b/>
                <w:bCs/>
                <w:color w:val="000000"/>
                <w:sz w:val="16"/>
                <w:szCs w:val="16"/>
              </w:rPr>
            </w:pPr>
            <w:del w:id="707" w:author="Nelly Wagner" w:date="2017-04-03T13:16:00Z">
              <w:r w:rsidDel="00563C55">
                <w:rPr>
                  <w:rFonts w:ascii="Arial" w:hAnsi="Arial"/>
                  <w:b/>
                  <w:bCs/>
                  <w:color w:val="000000"/>
                  <w:sz w:val="16"/>
                  <w:szCs w:val="16"/>
                </w:rPr>
                <w:delText>Name</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D86E4DF" w14:textId="42094410" w:rsidR="0020061D" w:rsidDel="00563C55" w:rsidRDefault="00766C9B">
            <w:pPr>
              <w:pStyle w:val="TableContents"/>
              <w:contextualSpacing/>
              <w:rPr>
                <w:del w:id="708" w:author="Nelly Wagner" w:date="2017-04-03T13:16:00Z"/>
                <w:rFonts w:ascii="Arial" w:hAnsi="Arial"/>
                <w:b/>
                <w:bCs/>
                <w:color w:val="000000"/>
                <w:sz w:val="16"/>
                <w:szCs w:val="16"/>
              </w:rPr>
            </w:pPr>
            <w:del w:id="709" w:author="Nelly Wagner" w:date="2017-04-03T13:16:00Z">
              <w:r w:rsidDel="00563C55">
                <w:rPr>
                  <w:rFonts w:ascii="Arial" w:hAnsi="Arial"/>
                  <w:b/>
                  <w:bCs/>
                  <w:color w:val="000000"/>
                  <w:sz w:val="16"/>
                  <w:szCs w:val="16"/>
                </w:rPr>
                <w:delText>Abbreviation</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B070E5C" w14:textId="2150161D" w:rsidR="0020061D" w:rsidDel="00563C55" w:rsidRDefault="00766C9B">
            <w:pPr>
              <w:pStyle w:val="TableContents"/>
              <w:contextualSpacing/>
              <w:rPr>
                <w:del w:id="710" w:author="Nelly Wagner" w:date="2017-04-03T13:16:00Z"/>
                <w:rFonts w:ascii="Arial" w:hAnsi="Arial"/>
                <w:b/>
                <w:bCs/>
                <w:color w:val="000000"/>
                <w:sz w:val="16"/>
                <w:szCs w:val="16"/>
              </w:rPr>
            </w:pPr>
            <w:del w:id="711" w:author="Nelly Wagner" w:date="2017-04-03T13:16:00Z">
              <w:r w:rsidDel="00563C55">
                <w:rPr>
                  <w:rFonts w:ascii="Arial" w:hAnsi="Arial"/>
                  <w:b/>
                  <w:bCs/>
                  <w:color w:val="000000"/>
                  <w:sz w:val="16"/>
                  <w:szCs w:val="16"/>
                </w:rPr>
                <w:delText>Function</w:delText>
              </w:r>
            </w:del>
          </w:p>
        </w:tc>
      </w:tr>
      <w:tr w:rsidR="0020061D" w:rsidDel="00563C55" w14:paraId="2F6D77ED" w14:textId="20164547">
        <w:trPr>
          <w:cantSplit/>
          <w:del w:id="712"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9E41958" w14:textId="7EB05EFD" w:rsidR="0020061D" w:rsidDel="00563C55" w:rsidRDefault="00766C9B">
            <w:pPr>
              <w:pStyle w:val="TableContents"/>
              <w:contextualSpacing/>
              <w:rPr>
                <w:del w:id="713" w:author="Nelly Wagner" w:date="2017-04-03T13:16:00Z"/>
                <w:rFonts w:ascii="Arial" w:hAnsi="Arial"/>
                <w:color w:val="000000"/>
                <w:sz w:val="16"/>
                <w:szCs w:val="16"/>
              </w:rPr>
            </w:pPr>
            <w:del w:id="714" w:author="Nelly Wagner" w:date="2017-04-03T13:16:00Z">
              <w:r w:rsidDel="00563C55">
                <w:rPr>
                  <w:rFonts w:ascii="Arial" w:hAnsi="Arial"/>
                  <w:color w:val="000000"/>
                  <w:sz w:val="16"/>
                  <w:szCs w:val="16"/>
                </w:rPr>
                <w:delText xml:space="preserve">β tox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EAD2B79" w14:textId="59407052" w:rsidR="0020061D" w:rsidDel="00563C55" w:rsidRDefault="00766C9B">
            <w:pPr>
              <w:pStyle w:val="TableContents"/>
              <w:contextualSpacing/>
              <w:rPr>
                <w:del w:id="715" w:author="Nelly Wagner" w:date="2017-04-03T13:16:00Z"/>
                <w:rFonts w:ascii="Arial" w:hAnsi="Arial"/>
                <w:color w:val="000000"/>
                <w:sz w:val="16"/>
                <w:szCs w:val="16"/>
              </w:rPr>
            </w:pPr>
            <w:del w:id="716" w:author="Nelly Wagner" w:date="2017-04-03T13:16:00Z">
              <w:r w:rsidDel="00563C55">
                <w:rPr>
                  <w:rFonts w:ascii="Arial" w:hAnsi="Arial"/>
                  <w:color w:val="000000"/>
                  <w:sz w:val="16"/>
                  <w:szCs w:val="16"/>
                </w:rPr>
                <w:delText xml:space="preserve">Hlb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4698705" w14:textId="66CEA17E" w:rsidR="0020061D" w:rsidDel="00563C55" w:rsidRDefault="00766C9B">
            <w:pPr>
              <w:pStyle w:val="TableContents"/>
              <w:contextualSpacing/>
              <w:rPr>
                <w:del w:id="717" w:author="Nelly Wagner" w:date="2017-04-03T13:16:00Z"/>
                <w:rFonts w:ascii="Arial" w:hAnsi="Arial"/>
                <w:color w:val="000000"/>
                <w:sz w:val="16"/>
                <w:szCs w:val="16"/>
              </w:rPr>
            </w:pPr>
            <w:del w:id="718" w:author="Nelly Wagner" w:date="2017-04-03T13:16:00Z">
              <w:r w:rsidDel="00563C55">
                <w:rPr>
                  <w:rFonts w:ascii="Arial" w:hAnsi="Arial"/>
                  <w:color w:val="000000"/>
                  <w:sz w:val="16"/>
                  <w:szCs w:val="16"/>
                </w:rPr>
                <w:delText xml:space="preserve">Sphingomyelinase with cytolytic activity </w:delText>
              </w:r>
            </w:del>
          </w:p>
        </w:tc>
      </w:tr>
      <w:tr w:rsidR="0020061D" w:rsidDel="00563C55" w14:paraId="2A0114A4" w14:textId="58146D4A">
        <w:trPr>
          <w:cantSplit/>
          <w:del w:id="719"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59E7FEA" w14:textId="09B1D0AB" w:rsidR="0020061D" w:rsidDel="00563C55" w:rsidRDefault="00766C9B">
            <w:pPr>
              <w:pStyle w:val="TableContents"/>
              <w:contextualSpacing/>
              <w:rPr>
                <w:del w:id="720" w:author="Nelly Wagner" w:date="2017-04-03T13:16:00Z"/>
                <w:rFonts w:ascii="Arial" w:hAnsi="Arial"/>
                <w:color w:val="000000"/>
                <w:sz w:val="16"/>
                <w:szCs w:val="16"/>
              </w:rPr>
            </w:pPr>
            <w:del w:id="721" w:author="Nelly Wagner" w:date="2017-04-03T13:16:00Z">
              <w:r w:rsidDel="00563C55">
                <w:rPr>
                  <w:rFonts w:ascii="Arial" w:hAnsi="Arial"/>
                  <w:color w:val="000000"/>
                  <w:sz w:val="16"/>
                  <w:szCs w:val="16"/>
                </w:rPr>
                <w:delText xml:space="preserve">α tox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C9DEC0D" w14:textId="3D8DDF3C" w:rsidR="0020061D" w:rsidDel="00563C55" w:rsidRDefault="00766C9B">
            <w:pPr>
              <w:pStyle w:val="TableContents"/>
              <w:contextualSpacing/>
              <w:rPr>
                <w:del w:id="722" w:author="Nelly Wagner" w:date="2017-04-03T13:16:00Z"/>
                <w:rFonts w:ascii="Arial" w:hAnsi="Arial"/>
                <w:color w:val="000000"/>
                <w:sz w:val="16"/>
                <w:szCs w:val="16"/>
              </w:rPr>
            </w:pPr>
            <w:del w:id="723" w:author="Nelly Wagner" w:date="2017-04-03T13:16:00Z">
              <w:r w:rsidDel="00563C55">
                <w:rPr>
                  <w:rFonts w:ascii="Arial" w:hAnsi="Arial"/>
                  <w:color w:val="000000"/>
                  <w:sz w:val="16"/>
                  <w:szCs w:val="16"/>
                </w:rPr>
                <w:delText xml:space="preserve">Hla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175A9D4" w14:textId="2241F9AF" w:rsidR="0020061D" w:rsidDel="00563C55" w:rsidRDefault="00766C9B">
            <w:pPr>
              <w:pStyle w:val="TableContents"/>
              <w:contextualSpacing/>
              <w:rPr>
                <w:del w:id="724" w:author="Nelly Wagner" w:date="2017-04-03T13:16:00Z"/>
                <w:rFonts w:ascii="Arial" w:hAnsi="Arial"/>
                <w:color w:val="000000"/>
                <w:sz w:val="16"/>
                <w:szCs w:val="16"/>
              </w:rPr>
            </w:pPr>
            <w:del w:id="725" w:author="Nelly Wagner" w:date="2017-04-03T13:16:00Z">
              <w:r w:rsidDel="00563C55">
                <w:rPr>
                  <w:rFonts w:ascii="Arial" w:hAnsi="Arial"/>
                  <w:color w:val="000000"/>
                  <w:sz w:val="16"/>
                  <w:szCs w:val="16"/>
                </w:rPr>
                <w:delText xml:space="preserve">Cytolytic pore-forming toxin </w:delText>
              </w:r>
            </w:del>
          </w:p>
        </w:tc>
      </w:tr>
      <w:tr w:rsidR="0020061D" w:rsidDel="00563C55" w14:paraId="11520426" w14:textId="748D8DEF">
        <w:trPr>
          <w:cantSplit/>
          <w:del w:id="726"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6819D44" w14:textId="102E2DAF" w:rsidR="0020061D" w:rsidDel="00563C55" w:rsidRDefault="00766C9B">
            <w:pPr>
              <w:pStyle w:val="TableContents"/>
              <w:contextualSpacing/>
              <w:rPr>
                <w:del w:id="727" w:author="Nelly Wagner" w:date="2017-04-03T13:16:00Z"/>
                <w:rFonts w:ascii="Arial" w:hAnsi="Arial"/>
                <w:color w:val="000000"/>
                <w:sz w:val="16"/>
                <w:szCs w:val="16"/>
              </w:rPr>
            </w:pPr>
            <w:del w:id="728" w:author="Nelly Wagner" w:date="2017-04-03T13:16:00Z">
              <w:r w:rsidDel="00563C55">
                <w:rPr>
                  <w:rFonts w:ascii="Arial" w:hAnsi="Arial"/>
                  <w:color w:val="000000"/>
                  <w:sz w:val="16"/>
                  <w:szCs w:val="16"/>
                </w:rPr>
                <w:delText xml:space="preserve">Leukocidins D, E and M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57AEA55" w14:textId="1EC9C7AA" w:rsidR="0020061D" w:rsidDel="00563C55" w:rsidRDefault="00766C9B">
            <w:pPr>
              <w:pStyle w:val="TableContents"/>
              <w:contextualSpacing/>
              <w:rPr>
                <w:del w:id="729" w:author="Nelly Wagner" w:date="2017-04-03T13:16:00Z"/>
                <w:rFonts w:ascii="Arial" w:hAnsi="Arial"/>
                <w:color w:val="000000"/>
                <w:sz w:val="16"/>
                <w:szCs w:val="16"/>
              </w:rPr>
            </w:pPr>
            <w:del w:id="730" w:author="Nelly Wagner" w:date="2017-04-03T13:16:00Z">
              <w:r w:rsidDel="00563C55">
                <w:rPr>
                  <w:rFonts w:ascii="Arial" w:hAnsi="Arial"/>
                  <w:color w:val="000000"/>
                  <w:sz w:val="16"/>
                  <w:szCs w:val="16"/>
                </w:rPr>
                <w:delText xml:space="preserve">LukD/E/M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77C944C" w14:textId="4064C2AF" w:rsidR="0020061D" w:rsidDel="00563C55" w:rsidRDefault="00766C9B">
            <w:pPr>
              <w:pStyle w:val="TableContents"/>
              <w:contextualSpacing/>
              <w:rPr>
                <w:del w:id="731" w:author="Nelly Wagner" w:date="2017-04-03T13:16:00Z"/>
                <w:rFonts w:ascii="Arial" w:hAnsi="Arial"/>
                <w:color w:val="000000"/>
                <w:sz w:val="16"/>
                <w:szCs w:val="16"/>
              </w:rPr>
            </w:pPr>
            <w:del w:id="732" w:author="Nelly Wagner" w:date="2017-04-03T13:16:00Z">
              <w:r w:rsidDel="00563C55">
                <w:rPr>
                  <w:rFonts w:ascii="Arial" w:hAnsi="Arial"/>
                  <w:color w:val="000000"/>
                  <w:sz w:val="16"/>
                  <w:szCs w:val="16"/>
                </w:rPr>
                <w:delText xml:space="preserve">Kill leukocytes; bi-component pore-forming leukotoxins </w:delText>
              </w:r>
            </w:del>
          </w:p>
        </w:tc>
      </w:tr>
      <w:tr w:rsidR="0020061D" w:rsidDel="00563C55" w14:paraId="615B0BDE" w14:textId="26F1A20B">
        <w:trPr>
          <w:cantSplit/>
          <w:del w:id="733"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275E5CC" w14:textId="7262BC68" w:rsidR="0020061D" w:rsidDel="00563C55" w:rsidRDefault="00766C9B">
            <w:pPr>
              <w:pStyle w:val="TableContents"/>
              <w:contextualSpacing/>
              <w:rPr>
                <w:del w:id="734" w:author="Nelly Wagner" w:date="2017-04-03T13:16:00Z"/>
                <w:rFonts w:ascii="Arial" w:hAnsi="Arial"/>
                <w:color w:val="000000"/>
                <w:sz w:val="16"/>
                <w:szCs w:val="16"/>
              </w:rPr>
            </w:pPr>
            <w:del w:id="735" w:author="Nelly Wagner" w:date="2017-04-03T13:16:00Z">
              <w:r w:rsidDel="00563C55">
                <w:rPr>
                  <w:rFonts w:ascii="Arial" w:hAnsi="Arial"/>
                  <w:color w:val="000000"/>
                  <w:sz w:val="16"/>
                  <w:szCs w:val="16"/>
                </w:rPr>
                <w:delText>Phenol soluble modulins</w:delText>
              </w:r>
              <w:r w:rsidDel="00563C55">
                <w:rPr>
                  <w:rFonts w:ascii="Arial" w:hAnsi="Arial"/>
                  <w:color w:val="000000"/>
                  <w:sz w:val="16"/>
                  <w:szCs w:val="16"/>
                </w:rPr>
                <w:br/>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FFD7B3B" w14:textId="2AB995A8" w:rsidR="0020061D" w:rsidDel="00563C55" w:rsidRDefault="00766C9B">
            <w:pPr>
              <w:pStyle w:val="TableContents"/>
              <w:contextualSpacing/>
              <w:rPr>
                <w:del w:id="736" w:author="Nelly Wagner" w:date="2017-04-03T13:16:00Z"/>
                <w:rFonts w:ascii="Arial" w:hAnsi="Arial"/>
                <w:color w:val="000000"/>
                <w:sz w:val="16"/>
                <w:szCs w:val="16"/>
              </w:rPr>
            </w:pPr>
            <w:del w:id="737" w:author="Nelly Wagner" w:date="2017-04-03T13:16:00Z">
              <w:r w:rsidDel="00563C55">
                <w:rPr>
                  <w:rFonts w:ascii="Arial" w:hAnsi="Arial"/>
                  <w:color w:val="000000"/>
                  <w:sz w:val="16"/>
                  <w:szCs w:val="16"/>
                </w:rPr>
                <w:delText xml:space="preserve">PSM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A6D6225" w14:textId="5662CA24" w:rsidR="0020061D" w:rsidDel="00563C55" w:rsidRDefault="00766C9B">
            <w:pPr>
              <w:pStyle w:val="TableContents"/>
              <w:contextualSpacing/>
              <w:rPr>
                <w:del w:id="738" w:author="Nelly Wagner" w:date="2017-04-03T13:16:00Z"/>
                <w:rFonts w:ascii="Arial" w:hAnsi="Arial"/>
                <w:color w:val="000000"/>
                <w:sz w:val="16"/>
                <w:szCs w:val="16"/>
              </w:rPr>
            </w:pPr>
            <w:del w:id="739" w:author="Nelly Wagner" w:date="2017-04-03T13:16:00Z">
              <w:r w:rsidDel="00563C55">
                <w:rPr>
                  <w:rFonts w:ascii="Arial" w:hAnsi="Arial"/>
                  <w:color w:val="000000"/>
                  <w:sz w:val="16"/>
                  <w:szCs w:val="16"/>
                </w:rPr>
                <w:delText xml:space="preserve">Pore-forming toxins or detergent activity </w:delText>
              </w:r>
            </w:del>
          </w:p>
        </w:tc>
      </w:tr>
      <w:tr w:rsidR="0020061D" w:rsidDel="00563C55" w14:paraId="5EE4E657" w14:textId="1AD60788">
        <w:trPr>
          <w:cantSplit/>
          <w:del w:id="740"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CE32919" w14:textId="69CE98BE" w:rsidR="0020061D" w:rsidDel="00563C55" w:rsidRDefault="00766C9B">
            <w:pPr>
              <w:pStyle w:val="TableContents"/>
              <w:contextualSpacing/>
              <w:rPr>
                <w:del w:id="741" w:author="Nelly Wagner" w:date="2017-04-03T13:16:00Z"/>
                <w:rFonts w:ascii="Arial" w:hAnsi="Arial"/>
                <w:color w:val="000000"/>
                <w:sz w:val="16"/>
                <w:szCs w:val="16"/>
              </w:rPr>
            </w:pPr>
            <w:del w:id="742" w:author="Nelly Wagner" w:date="2017-04-03T13:16:00Z">
              <w:r w:rsidDel="00563C55">
                <w:rPr>
                  <w:rFonts w:ascii="Arial" w:hAnsi="Arial"/>
                  <w:color w:val="000000"/>
                  <w:sz w:val="16"/>
                  <w:szCs w:val="16"/>
                </w:rPr>
                <w:delText xml:space="preserve">Exfoliative toxins A, B and D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1ACA20A" w14:textId="21A3DA17" w:rsidR="0020061D" w:rsidDel="00563C55" w:rsidRDefault="00766C9B">
            <w:pPr>
              <w:pStyle w:val="TableContents"/>
              <w:contextualSpacing/>
              <w:rPr>
                <w:del w:id="743" w:author="Nelly Wagner" w:date="2017-04-03T13:16:00Z"/>
                <w:rFonts w:ascii="Arial" w:hAnsi="Arial"/>
                <w:color w:val="000000"/>
                <w:sz w:val="16"/>
                <w:szCs w:val="16"/>
              </w:rPr>
            </w:pPr>
            <w:del w:id="744" w:author="Nelly Wagner" w:date="2017-04-03T13:16:00Z">
              <w:r w:rsidDel="00563C55">
                <w:rPr>
                  <w:rFonts w:ascii="Arial" w:hAnsi="Arial"/>
                  <w:color w:val="000000"/>
                  <w:sz w:val="16"/>
                  <w:szCs w:val="16"/>
                </w:rPr>
                <w:delText>ETA/B/D</w:delText>
              </w:r>
              <w:r w:rsidDel="00563C55">
                <w:rPr>
                  <w:rFonts w:ascii="Arial" w:hAnsi="Arial"/>
                  <w:color w:val="000000"/>
                  <w:sz w:val="16"/>
                  <w:szCs w:val="16"/>
                </w:rPr>
                <w:br/>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6D11A25" w14:textId="6078F183" w:rsidR="0020061D" w:rsidDel="00563C55" w:rsidRDefault="00766C9B">
            <w:pPr>
              <w:pStyle w:val="TableContents"/>
              <w:contextualSpacing/>
              <w:rPr>
                <w:del w:id="745" w:author="Nelly Wagner" w:date="2017-04-03T13:16:00Z"/>
                <w:rFonts w:ascii="Arial" w:hAnsi="Arial"/>
                <w:color w:val="000000"/>
                <w:sz w:val="16"/>
                <w:szCs w:val="16"/>
              </w:rPr>
            </w:pPr>
            <w:del w:id="746" w:author="Nelly Wagner" w:date="2017-04-03T13:16:00Z">
              <w:r w:rsidDel="00563C55">
                <w:rPr>
                  <w:rFonts w:ascii="Arial" w:hAnsi="Arial"/>
                  <w:color w:val="000000"/>
                  <w:sz w:val="16"/>
                  <w:szCs w:val="16"/>
                </w:rPr>
                <w:delText xml:space="preserve">Exotoxins with superantigen activity; gluamate-specific serine proteases that digest desmoglein 1 </w:delText>
              </w:r>
            </w:del>
          </w:p>
        </w:tc>
      </w:tr>
      <w:tr w:rsidR="0020061D" w:rsidDel="00563C55" w14:paraId="2D0F21A6" w14:textId="6A627517">
        <w:trPr>
          <w:cantSplit/>
          <w:del w:id="747"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E657CD6" w14:textId="30DF6A8E" w:rsidR="0020061D" w:rsidDel="00563C55" w:rsidRDefault="00766C9B">
            <w:pPr>
              <w:pStyle w:val="TableContents"/>
              <w:contextualSpacing/>
              <w:rPr>
                <w:del w:id="748" w:author="Nelly Wagner" w:date="2017-04-03T13:16:00Z"/>
                <w:rFonts w:ascii="Arial" w:hAnsi="Arial"/>
                <w:color w:val="000000"/>
                <w:sz w:val="16"/>
                <w:szCs w:val="16"/>
              </w:rPr>
            </w:pPr>
            <w:del w:id="749" w:author="Nelly Wagner" w:date="2017-04-03T13:16:00Z">
              <w:r w:rsidDel="00563C55">
                <w:rPr>
                  <w:rFonts w:ascii="Arial" w:hAnsi="Arial"/>
                  <w:color w:val="000000"/>
                  <w:sz w:val="16"/>
                  <w:szCs w:val="16"/>
                </w:rPr>
                <w:delText xml:space="preserve">Enterotoxins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672E06D" w14:textId="6BAB5A12" w:rsidR="0020061D" w:rsidDel="00563C55" w:rsidRDefault="00766C9B">
            <w:pPr>
              <w:pStyle w:val="TableContents"/>
              <w:contextualSpacing/>
              <w:rPr>
                <w:del w:id="750" w:author="Nelly Wagner" w:date="2017-04-03T13:16:00Z"/>
                <w:rFonts w:ascii="Arial" w:hAnsi="Arial"/>
                <w:color w:val="000000"/>
                <w:sz w:val="16"/>
                <w:szCs w:val="16"/>
              </w:rPr>
            </w:pPr>
            <w:del w:id="751" w:author="Nelly Wagner" w:date="2017-04-03T13:16:00Z">
              <w:r w:rsidDel="00563C55">
                <w:rPr>
                  <w:rFonts w:ascii="Arial" w:hAnsi="Arial"/>
                  <w:color w:val="000000"/>
                  <w:sz w:val="16"/>
                  <w:szCs w:val="16"/>
                </w:rPr>
                <w:delText xml:space="preserve">SE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018A8C3" w14:textId="75C03948" w:rsidR="0020061D" w:rsidDel="00563C55" w:rsidRDefault="00766C9B">
            <w:pPr>
              <w:pStyle w:val="TableContents"/>
              <w:contextualSpacing/>
              <w:rPr>
                <w:del w:id="752" w:author="Nelly Wagner" w:date="2017-04-03T13:16:00Z"/>
                <w:rFonts w:ascii="Arial" w:hAnsi="Arial"/>
                <w:color w:val="000000"/>
                <w:sz w:val="16"/>
                <w:szCs w:val="16"/>
              </w:rPr>
            </w:pPr>
            <w:del w:id="753" w:author="Nelly Wagner" w:date="2017-04-03T13:16:00Z">
              <w:r w:rsidDel="00563C55">
                <w:rPr>
                  <w:rFonts w:ascii="Arial" w:hAnsi="Arial"/>
                  <w:color w:val="000000"/>
                  <w:sz w:val="16"/>
                  <w:szCs w:val="16"/>
                </w:rPr>
                <w:delText xml:space="preserve">Gastroenteric toxicity; immunomodulation via superantigen activity </w:delText>
              </w:r>
            </w:del>
          </w:p>
        </w:tc>
      </w:tr>
      <w:tr w:rsidR="0020061D" w:rsidDel="00563C55" w14:paraId="62935611" w14:textId="2E17F9F3">
        <w:trPr>
          <w:cantSplit/>
          <w:del w:id="754"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88AAADB" w14:textId="632C8CD4" w:rsidR="0020061D" w:rsidDel="00563C55" w:rsidRDefault="00766C9B">
            <w:pPr>
              <w:pStyle w:val="TableContents"/>
              <w:contextualSpacing/>
              <w:rPr>
                <w:del w:id="755" w:author="Nelly Wagner" w:date="2017-04-03T13:16:00Z"/>
                <w:rFonts w:ascii="Arial" w:hAnsi="Arial"/>
                <w:color w:val="000000"/>
                <w:sz w:val="16"/>
                <w:szCs w:val="16"/>
              </w:rPr>
            </w:pPr>
            <w:del w:id="756" w:author="Nelly Wagner" w:date="2017-04-03T13:16:00Z">
              <w:r w:rsidDel="00563C55">
                <w:rPr>
                  <w:rFonts w:ascii="Arial" w:hAnsi="Arial"/>
                  <w:color w:val="000000"/>
                  <w:sz w:val="16"/>
                  <w:szCs w:val="16"/>
                </w:rPr>
                <w:delText xml:space="preserve">Enterotoxin-like proteins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AC96D53" w14:textId="5001ABA9" w:rsidR="0020061D" w:rsidDel="00563C55" w:rsidRDefault="00766C9B">
            <w:pPr>
              <w:pStyle w:val="TableContents"/>
              <w:contextualSpacing/>
              <w:rPr>
                <w:del w:id="757" w:author="Nelly Wagner" w:date="2017-04-03T13:16:00Z"/>
                <w:rFonts w:ascii="Arial" w:hAnsi="Arial"/>
                <w:color w:val="000000"/>
                <w:sz w:val="16"/>
                <w:szCs w:val="16"/>
              </w:rPr>
            </w:pPr>
            <w:del w:id="758" w:author="Nelly Wagner" w:date="2017-04-03T13:16:00Z">
              <w:r w:rsidDel="00563C55">
                <w:rPr>
                  <w:rFonts w:ascii="Arial" w:hAnsi="Arial"/>
                  <w:color w:val="000000"/>
                  <w:sz w:val="16"/>
                  <w:szCs w:val="16"/>
                </w:rPr>
                <w:delText xml:space="preserve">SEls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C73D3DB" w14:textId="4469E8E2" w:rsidR="0020061D" w:rsidDel="00563C55" w:rsidRDefault="00766C9B">
            <w:pPr>
              <w:pStyle w:val="TableContents"/>
              <w:contextualSpacing/>
              <w:rPr>
                <w:del w:id="759" w:author="Nelly Wagner" w:date="2017-04-03T13:16:00Z"/>
                <w:rFonts w:ascii="Arial" w:hAnsi="Arial"/>
                <w:color w:val="000000"/>
                <w:sz w:val="16"/>
                <w:szCs w:val="16"/>
              </w:rPr>
            </w:pPr>
            <w:del w:id="760" w:author="Nelly Wagner" w:date="2017-04-03T13:16:00Z">
              <w:r w:rsidDel="00563C55">
                <w:rPr>
                  <w:rFonts w:ascii="Arial" w:hAnsi="Arial"/>
                  <w:color w:val="000000"/>
                  <w:sz w:val="16"/>
                  <w:szCs w:val="16"/>
                </w:rPr>
                <w:delText xml:space="preserve">Unknown/No gastroenteric toxicity; immunomodulation via superantigen activity </w:delText>
              </w:r>
            </w:del>
          </w:p>
        </w:tc>
      </w:tr>
      <w:tr w:rsidR="0020061D" w:rsidDel="00563C55" w14:paraId="354AD70E" w14:textId="267D8154">
        <w:trPr>
          <w:cantSplit/>
          <w:del w:id="761"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959BE64" w14:textId="726F56D7" w:rsidR="0020061D" w:rsidDel="00563C55" w:rsidRDefault="00766C9B">
            <w:pPr>
              <w:pStyle w:val="TableContents"/>
              <w:contextualSpacing/>
              <w:rPr>
                <w:del w:id="762" w:author="Nelly Wagner" w:date="2017-04-03T13:16:00Z"/>
                <w:rFonts w:ascii="Arial" w:hAnsi="Arial"/>
                <w:color w:val="000000"/>
                <w:sz w:val="16"/>
                <w:szCs w:val="16"/>
              </w:rPr>
            </w:pPr>
            <w:del w:id="763" w:author="Nelly Wagner" w:date="2017-04-03T13:16:00Z">
              <w:r w:rsidDel="00563C55">
                <w:rPr>
                  <w:rFonts w:ascii="Arial" w:hAnsi="Arial"/>
                  <w:color w:val="000000"/>
                  <w:sz w:val="16"/>
                  <w:szCs w:val="16"/>
                </w:rPr>
                <w:delText xml:space="preserve">Toxic shock syndrome toxin-1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2E9D19B" w14:textId="6642EBEE" w:rsidR="0020061D" w:rsidDel="00563C55" w:rsidRDefault="00766C9B">
            <w:pPr>
              <w:pStyle w:val="TableContents"/>
              <w:contextualSpacing/>
              <w:rPr>
                <w:del w:id="764" w:author="Nelly Wagner" w:date="2017-04-03T13:16:00Z"/>
                <w:rFonts w:ascii="Arial" w:hAnsi="Arial"/>
                <w:color w:val="000000"/>
                <w:sz w:val="16"/>
                <w:szCs w:val="16"/>
              </w:rPr>
            </w:pPr>
            <w:del w:id="765" w:author="Nelly Wagner" w:date="2017-04-03T13:16:00Z">
              <w:r w:rsidDel="00563C55">
                <w:rPr>
                  <w:rFonts w:ascii="Arial" w:hAnsi="Arial"/>
                  <w:color w:val="000000"/>
                  <w:sz w:val="16"/>
                  <w:szCs w:val="16"/>
                </w:rPr>
                <w:delText xml:space="preserve">TSST1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F1AE187" w14:textId="39D7CA6D" w:rsidR="0020061D" w:rsidDel="00563C55" w:rsidRDefault="00766C9B">
            <w:pPr>
              <w:pStyle w:val="TableContents"/>
              <w:contextualSpacing/>
              <w:rPr>
                <w:del w:id="766" w:author="Nelly Wagner" w:date="2017-04-03T13:16:00Z"/>
                <w:rFonts w:ascii="Arial" w:hAnsi="Arial"/>
                <w:color w:val="000000"/>
                <w:sz w:val="16"/>
                <w:szCs w:val="16"/>
              </w:rPr>
            </w:pPr>
            <w:del w:id="767" w:author="Nelly Wagner" w:date="2017-04-03T13:16:00Z">
              <w:r w:rsidDel="00563C55">
                <w:rPr>
                  <w:rFonts w:ascii="Arial" w:hAnsi="Arial"/>
                  <w:color w:val="000000"/>
                  <w:sz w:val="16"/>
                  <w:szCs w:val="16"/>
                </w:rPr>
                <w:delText xml:space="preserve">Endothelial toxicity (direct and cytokine-mediated); superantigen activity </w:delText>
              </w:r>
            </w:del>
          </w:p>
        </w:tc>
      </w:tr>
      <w:tr w:rsidR="0020061D" w:rsidDel="00563C55" w14:paraId="251FBBC7" w14:textId="32A7A8CF">
        <w:trPr>
          <w:cantSplit/>
          <w:del w:id="768"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328F3DA" w14:textId="67473ACD" w:rsidR="0020061D" w:rsidDel="00563C55" w:rsidRDefault="00766C9B">
            <w:pPr>
              <w:pStyle w:val="TableContents"/>
              <w:contextualSpacing/>
              <w:rPr>
                <w:del w:id="769" w:author="Nelly Wagner" w:date="2017-04-03T13:16:00Z"/>
                <w:rFonts w:ascii="Arial" w:hAnsi="Arial"/>
              </w:rPr>
            </w:pPr>
            <w:del w:id="770" w:author="Nelly Wagner" w:date="2017-04-03T13:16:00Z">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virulence factors: enzymes and other proteins</w:delText>
              </w:r>
            </w:del>
          </w:p>
        </w:tc>
      </w:tr>
      <w:tr w:rsidR="0020061D" w:rsidDel="00563C55" w14:paraId="79AAF1F8" w14:textId="4D11DF5B">
        <w:trPr>
          <w:cantSplit/>
          <w:del w:id="771"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D738301" w14:textId="5FF47120" w:rsidR="0020061D" w:rsidDel="00563C55" w:rsidRDefault="00766C9B">
            <w:pPr>
              <w:pStyle w:val="TableContents"/>
              <w:contextualSpacing/>
              <w:rPr>
                <w:del w:id="772" w:author="Nelly Wagner" w:date="2017-04-03T13:16:00Z"/>
                <w:rFonts w:ascii="Arial" w:hAnsi="Arial"/>
                <w:b/>
                <w:bCs/>
                <w:color w:val="000000"/>
                <w:sz w:val="16"/>
                <w:szCs w:val="16"/>
              </w:rPr>
            </w:pPr>
            <w:del w:id="773" w:author="Nelly Wagner" w:date="2017-04-03T13:16:00Z">
              <w:r w:rsidDel="00563C55">
                <w:rPr>
                  <w:rFonts w:ascii="Arial" w:hAnsi="Arial"/>
                  <w:b/>
                  <w:bCs/>
                  <w:color w:val="000000"/>
                  <w:sz w:val="16"/>
                  <w:szCs w:val="16"/>
                </w:rPr>
                <w:delText>Name</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375A2AA" w14:textId="2E001E27" w:rsidR="0020061D" w:rsidDel="00563C55" w:rsidRDefault="00766C9B">
            <w:pPr>
              <w:pStyle w:val="TableContents"/>
              <w:contextualSpacing/>
              <w:rPr>
                <w:del w:id="774" w:author="Nelly Wagner" w:date="2017-04-03T13:16:00Z"/>
                <w:rFonts w:ascii="Arial" w:hAnsi="Arial"/>
                <w:b/>
                <w:bCs/>
                <w:color w:val="000000"/>
                <w:sz w:val="16"/>
                <w:szCs w:val="16"/>
              </w:rPr>
            </w:pPr>
            <w:del w:id="775" w:author="Nelly Wagner" w:date="2017-04-03T13:16:00Z">
              <w:r w:rsidDel="00563C55">
                <w:rPr>
                  <w:rFonts w:ascii="Arial" w:hAnsi="Arial"/>
                  <w:b/>
                  <w:bCs/>
                  <w:color w:val="000000"/>
                  <w:sz w:val="16"/>
                  <w:szCs w:val="16"/>
                </w:rPr>
                <w:delText>Abbreviation</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2EE43C7" w14:textId="4A201D53" w:rsidR="0020061D" w:rsidDel="00563C55" w:rsidRDefault="00766C9B">
            <w:pPr>
              <w:pStyle w:val="TableContents"/>
              <w:contextualSpacing/>
              <w:rPr>
                <w:del w:id="776" w:author="Nelly Wagner" w:date="2017-04-03T13:16:00Z"/>
                <w:rFonts w:ascii="Arial" w:hAnsi="Arial"/>
                <w:b/>
                <w:bCs/>
                <w:color w:val="000000"/>
                <w:sz w:val="16"/>
                <w:szCs w:val="16"/>
              </w:rPr>
            </w:pPr>
            <w:del w:id="777" w:author="Nelly Wagner" w:date="2017-04-03T13:16:00Z">
              <w:r w:rsidDel="00563C55">
                <w:rPr>
                  <w:rFonts w:ascii="Arial" w:hAnsi="Arial"/>
                  <w:b/>
                  <w:bCs/>
                  <w:color w:val="000000"/>
                  <w:sz w:val="16"/>
                  <w:szCs w:val="16"/>
                </w:rPr>
                <w:delText>Function</w:delText>
              </w:r>
            </w:del>
          </w:p>
        </w:tc>
      </w:tr>
      <w:tr w:rsidR="0020061D" w:rsidDel="00563C55" w14:paraId="68DA4DD8" w14:textId="3DE9A2C2">
        <w:trPr>
          <w:cantSplit/>
          <w:del w:id="778"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E11BEA4" w14:textId="767CFC43" w:rsidR="0020061D" w:rsidDel="00563C55" w:rsidRDefault="00766C9B">
            <w:pPr>
              <w:pStyle w:val="TableContents"/>
              <w:contextualSpacing/>
              <w:rPr>
                <w:del w:id="779" w:author="Nelly Wagner" w:date="2017-04-03T13:16:00Z"/>
                <w:rFonts w:ascii="Arial" w:hAnsi="Arial"/>
                <w:color w:val="000000"/>
                <w:sz w:val="16"/>
                <w:szCs w:val="16"/>
              </w:rPr>
            </w:pPr>
            <w:del w:id="780" w:author="Nelly Wagner" w:date="2017-04-03T13:16:00Z">
              <w:r w:rsidDel="00563C55">
                <w:rPr>
                  <w:rFonts w:ascii="Arial" w:hAnsi="Arial"/>
                  <w:color w:val="000000"/>
                  <w:sz w:val="16"/>
                  <w:szCs w:val="16"/>
                </w:rPr>
                <w:delText>Coagulase</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9CB63AE" w14:textId="2C309207" w:rsidR="0020061D" w:rsidDel="00563C55" w:rsidRDefault="00766C9B">
            <w:pPr>
              <w:pStyle w:val="TableContents"/>
              <w:contextualSpacing/>
              <w:rPr>
                <w:del w:id="781" w:author="Nelly Wagner" w:date="2017-04-03T13:16:00Z"/>
                <w:rFonts w:ascii="Arial" w:hAnsi="Arial"/>
                <w:color w:val="000000"/>
                <w:sz w:val="16"/>
                <w:szCs w:val="16"/>
              </w:rPr>
            </w:pPr>
            <w:del w:id="782" w:author="Nelly Wagner" w:date="2017-04-03T13:16:00Z">
              <w:r w:rsidDel="00563C55">
                <w:rPr>
                  <w:rFonts w:ascii="Arial" w:hAnsi="Arial"/>
                  <w:color w:val="000000"/>
                  <w:sz w:val="16"/>
                  <w:szCs w:val="16"/>
                </w:rPr>
                <w:delText xml:space="preserve">Coa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ABBFCB4" w14:textId="769B466C" w:rsidR="0020061D" w:rsidDel="00563C55" w:rsidRDefault="00766C9B">
            <w:pPr>
              <w:pStyle w:val="TableContents"/>
              <w:contextualSpacing/>
              <w:rPr>
                <w:del w:id="783" w:author="Nelly Wagner" w:date="2017-04-03T13:16:00Z"/>
                <w:rFonts w:ascii="Arial" w:hAnsi="Arial"/>
                <w:color w:val="000000"/>
                <w:sz w:val="16"/>
                <w:szCs w:val="16"/>
              </w:rPr>
            </w:pPr>
            <w:del w:id="784" w:author="Nelly Wagner" w:date="2017-04-03T13:16:00Z">
              <w:r w:rsidDel="00563C55">
                <w:rPr>
                  <w:rFonts w:ascii="Arial" w:hAnsi="Arial"/>
                  <w:color w:val="000000"/>
                  <w:sz w:val="16"/>
                  <w:szCs w:val="16"/>
                </w:rPr>
                <w:delText xml:space="preserve">Binds and activates prothrombin; promotes conversion of fibrinogen to fibrin </w:delText>
              </w:r>
            </w:del>
          </w:p>
        </w:tc>
      </w:tr>
      <w:tr w:rsidR="0020061D" w:rsidDel="00563C55" w14:paraId="22099D43" w14:textId="7534FD4F">
        <w:trPr>
          <w:cantSplit/>
          <w:del w:id="785"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9E94A1D" w14:textId="2799F7CB" w:rsidR="0020061D" w:rsidDel="00563C55" w:rsidRDefault="00766C9B">
            <w:pPr>
              <w:pStyle w:val="TableContents"/>
              <w:contextualSpacing/>
              <w:rPr>
                <w:del w:id="786" w:author="Nelly Wagner" w:date="2017-04-03T13:16:00Z"/>
                <w:rFonts w:ascii="Arial" w:hAnsi="Arial"/>
                <w:color w:val="000000"/>
                <w:sz w:val="16"/>
                <w:szCs w:val="16"/>
              </w:rPr>
            </w:pPr>
            <w:del w:id="787" w:author="Nelly Wagner" w:date="2017-04-03T13:16:00Z">
              <w:r w:rsidDel="00563C55">
                <w:rPr>
                  <w:rFonts w:ascii="Arial" w:hAnsi="Arial"/>
                  <w:color w:val="000000"/>
                  <w:sz w:val="16"/>
                  <w:szCs w:val="16"/>
                </w:rPr>
                <w:delText xml:space="preserve">V8 protease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5CCEA91" w14:textId="6D9A42BD" w:rsidR="0020061D" w:rsidDel="00563C55" w:rsidRDefault="00766C9B">
            <w:pPr>
              <w:pStyle w:val="TableContents"/>
              <w:contextualSpacing/>
              <w:rPr>
                <w:del w:id="788" w:author="Nelly Wagner" w:date="2017-04-03T13:16:00Z"/>
                <w:rFonts w:ascii="Arial" w:hAnsi="Arial"/>
                <w:color w:val="000000"/>
                <w:sz w:val="16"/>
                <w:szCs w:val="16"/>
              </w:rPr>
            </w:pPr>
            <w:del w:id="789" w:author="Nelly Wagner" w:date="2017-04-03T13:16:00Z">
              <w:r w:rsidDel="00563C55">
                <w:rPr>
                  <w:rFonts w:ascii="Arial" w:hAnsi="Arial"/>
                  <w:color w:val="000000"/>
                  <w:sz w:val="16"/>
                  <w:szCs w:val="16"/>
                </w:rPr>
                <w:delText>SspA</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14F80B6" w14:textId="464C390A" w:rsidR="0020061D" w:rsidDel="00563C55" w:rsidRDefault="00766C9B">
            <w:pPr>
              <w:pStyle w:val="TableContents"/>
              <w:contextualSpacing/>
              <w:rPr>
                <w:del w:id="790" w:author="Nelly Wagner" w:date="2017-04-03T13:16:00Z"/>
                <w:rFonts w:ascii="Arial" w:hAnsi="Arial"/>
                <w:color w:val="000000"/>
                <w:sz w:val="16"/>
                <w:szCs w:val="16"/>
              </w:rPr>
            </w:pPr>
            <w:del w:id="791" w:author="Nelly Wagner" w:date="2017-04-03T13:16:00Z">
              <w:r w:rsidDel="00563C55">
                <w:rPr>
                  <w:rFonts w:ascii="Arial" w:hAnsi="Arial"/>
                  <w:color w:val="000000"/>
                  <w:sz w:val="16"/>
                  <w:szCs w:val="16"/>
                </w:rPr>
                <w:delText xml:space="preserve">Serine protease </w:delText>
              </w:r>
            </w:del>
          </w:p>
        </w:tc>
      </w:tr>
      <w:tr w:rsidR="0020061D" w:rsidDel="00563C55" w14:paraId="4C0D2F6F" w14:textId="17A247DA">
        <w:trPr>
          <w:cantSplit/>
          <w:del w:id="792"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5E2D054" w14:textId="0C7685FF" w:rsidR="0020061D" w:rsidDel="00563C55" w:rsidRDefault="00766C9B">
            <w:pPr>
              <w:pStyle w:val="TableContents"/>
              <w:contextualSpacing/>
              <w:rPr>
                <w:del w:id="793" w:author="Nelly Wagner" w:date="2017-04-03T13:16:00Z"/>
                <w:rFonts w:ascii="Arial" w:hAnsi="Arial"/>
                <w:color w:val="000000"/>
                <w:sz w:val="16"/>
                <w:szCs w:val="16"/>
              </w:rPr>
            </w:pPr>
            <w:del w:id="794" w:author="Nelly Wagner" w:date="2017-04-03T13:16:00Z">
              <w:r w:rsidDel="00563C55">
                <w:rPr>
                  <w:rFonts w:ascii="Arial" w:hAnsi="Arial"/>
                  <w:color w:val="000000"/>
                  <w:sz w:val="16"/>
                  <w:szCs w:val="16"/>
                </w:rPr>
                <w:delText xml:space="preserve">Glycerol ester hydrolases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95F212C" w14:textId="0D7D90E1" w:rsidR="0020061D" w:rsidDel="00563C55" w:rsidRDefault="00766C9B">
            <w:pPr>
              <w:pStyle w:val="TableContents"/>
              <w:contextualSpacing/>
              <w:rPr>
                <w:del w:id="795" w:author="Nelly Wagner" w:date="2017-04-03T13:16:00Z"/>
                <w:rFonts w:ascii="Arial" w:hAnsi="Arial"/>
                <w:color w:val="000000"/>
                <w:sz w:val="16"/>
                <w:szCs w:val="16"/>
              </w:rPr>
            </w:pPr>
            <w:del w:id="796" w:author="Nelly Wagner" w:date="2017-04-03T13:16:00Z">
              <w:r w:rsidDel="00563C55">
                <w:rPr>
                  <w:rFonts w:ascii="Arial" w:hAnsi="Arial"/>
                  <w:color w:val="000000"/>
                  <w:sz w:val="16"/>
                  <w:szCs w:val="16"/>
                </w:rPr>
                <w:delText>lip, geh, beh</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1887C15" w14:textId="17B1B610" w:rsidR="0020061D" w:rsidDel="00563C55" w:rsidRDefault="00766C9B">
            <w:pPr>
              <w:pStyle w:val="TableContents"/>
              <w:contextualSpacing/>
              <w:rPr>
                <w:del w:id="797" w:author="Nelly Wagner" w:date="2017-04-03T13:16:00Z"/>
                <w:rFonts w:ascii="Arial" w:hAnsi="Arial"/>
                <w:color w:val="000000"/>
                <w:sz w:val="16"/>
                <w:szCs w:val="16"/>
              </w:rPr>
            </w:pPr>
            <w:del w:id="798" w:author="Nelly Wagner" w:date="2017-04-03T13:16:00Z">
              <w:r w:rsidDel="00563C55">
                <w:rPr>
                  <w:rFonts w:ascii="Arial" w:hAnsi="Arial"/>
                  <w:color w:val="000000"/>
                  <w:sz w:val="16"/>
                  <w:szCs w:val="16"/>
                </w:rPr>
                <w:delText xml:space="preserve">Triacylglycerols degradation </w:delText>
              </w:r>
            </w:del>
          </w:p>
        </w:tc>
      </w:tr>
      <w:tr w:rsidR="0020061D" w:rsidDel="00563C55" w14:paraId="4F2BC4C9" w14:textId="24D6D47C">
        <w:trPr>
          <w:cantSplit/>
          <w:del w:id="799"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0E18E31" w14:textId="0C0301D1" w:rsidR="0020061D" w:rsidDel="00563C55" w:rsidRDefault="00766C9B">
            <w:pPr>
              <w:pStyle w:val="TableContents"/>
              <w:contextualSpacing/>
              <w:rPr>
                <w:del w:id="800" w:author="Nelly Wagner" w:date="2017-04-03T13:16:00Z"/>
                <w:rFonts w:ascii="Arial" w:hAnsi="Arial"/>
                <w:color w:val="000000"/>
                <w:sz w:val="16"/>
                <w:szCs w:val="16"/>
              </w:rPr>
            </w:pPr>
            <w:del w:id="801" w:author="Nelly Wagner" w:date="2017-04-03T13:16:00Z">
              <w:r w:rsidDel="00563C55">
                <w:rPr>
                  <w:rFonts w:ascii="Arial" w:hAnsi="Arial"/>
                  <w:color w:val="000000"/>
                  <w:sz w:val="16"/>
                  <w:szCs w:val="16"/>
                </w:rPr>
                <w:delText xml:space="preserve">Fatty acid-modifying enzyme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818B19C" w14:textId="671C24A8" w:rsidR="0020061D" w:rsidDel="00563C55" w:rsidRDefault="00766C9B">
            <w:pPr>
              <w:pStyle w:val="TableContents"/>
              <w:contextualSpacing/>
              <w:rPr>
                <w:del w:id="802" w:author="Nelly Wagner" w:date="2017-04-03T13:16:00Z"/>
                <w:rFonts w:ascii="Arial" w:hAnsi="Arial"/>
                <w:color w:val="000000"/>
                <w:sz w:val="16"/>
                <w:szCs w:val="16"/>
              </w:rPr>
            </w:pPr>
            <w:del w:id="803" w:author="Nelly Wagner" w:date="2017-04-03T13:16:00Z">
              <w:r w:rsidDel="00563C55">
                <w:rPr>
                  <w:rFonts w:ascii="Arial" w:hAnsi="Arial"/>
                  <w:color w:val="000000"/>
                  <w:sz w:val="16"/>
                  <w:szCs w:val="16"/>
                </w:rPr>
                <w:delText>FAME</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6629646" w14:textId="39F2709C" w:rsidR="0020061D" w:rsidDel="00563C55" w:rsidRDefault="00766C9B">
            <w:pPr>
              <w:pStyle w:val="TableContents"/>
              <w:contextualSpacing/>
              <w:rPr>
                <w:del w:id="804" w:author="Nelly Wagner" w:date="2017-04-03T13:16:00Z"/>
                <w:rFonts w:ascii="Arial" w:hAnsi="Arial"/>
                <w:color w:val="000000"/>
                <w:sz w:val="16"/>
                <w:szCs w:val="16"/>
              </w:rPr>
            </w:pPr>
            <w:del w:id="805" w:author="Nelly Wagner" w:date="2017-04-03T13:16:00Z">
              <w:r w:rsidDel="00563C55">
                <w:rPr>
                  <w:rFonts w:ascii="Arial" w:hAnsi="Arial"/>
                  <w:color w:val="000000"/>
                  <w:sz w:val="16"/>
                  <w:szCs w:val="16"/>
                </w:rPr>
                <w:delText xml:space="preserve">Fatty acids modification </w:delText>
              </w:r>
            </w:del>
          </w:p>
        </w:tc>
      </w:tr>
      <w:tr w:rsidR="0020061D" w:rsidDel="00563C55" w14:paraId="76D319D9" w14:textId="3A6F3FC3">
        <w:trPr>
          <w:cantSplit/>
          <w:del w:id="806"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D292630" w14:textId="4F94C8E0" w:rsidR="0020061D" w:rsidDel="00563C55" w:rsidRDefault="00766C9B">
            <w:pPr>
              <w:pStyle w:val="TableContents"/>
              <w:contextualSpacing/>
              <w:rPr>
                <w:del w:id="807" w:author="Nelly Wagner" w:date="2017-04-03T13:16:00Z"/>
                <w:rFonts w:ascii="Arial" w:hAnsi="Arial"/>
                <w:color w:val="000000"/>
                <w:sz w:val="16"/>
                <w:szCs w:val="16"/>
              </w:rPr>
            </w:pPr>
            <w:del w:id="808" w:author="Nelly Wagner" w:date="2017-04-03T13:16:00Z">
              <w:r w:rsidDel="00563C55">
                <w:rPr>
                  <w:rFonts w:ascii="Arial" w:hAnsi="Arial"/>
                  <w:color w:val="000000"/>
                  <w:sz w:val="16"/>
                  <w:szCs w:val="16"/>
                </w:rPr>
                <w:delText xml:space="preserve">O-acetyltransferase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EAAF11B" w14:textId="694D2229" w:rsidR="0020061D" w:rsidDel="00563C55" w:rsidRDefault="00766C9B">
            <w:pPr>
              <w:pStyle w:val="TableContents"/>
              <w:contextualSpacing/>
              <w:rPr>
                <w:del w:id="809" w:author="Nelly Wagner" w:date="2017-04-03T13:16:00Z"/>
                <w:rFonts w:ascii="Arial" w:hAnsi="Arial"/>
                <w:color w:val="000000"/>
                <w:sz w:val="16"/>
                <w:szCs w:val="16"/>
              </w:rPr>
            </w:pPr>
            <w:del w:id="810" w:author="Nelly Wagner" w:date="2017-04-03T13:16:00Z">
              <w:r w:rsidDel="00563C55">
                <w:rPr>
                  <w:rFonts w:ascii="Arial" w:hAnsi="Arial"/>
                  <w:color w:val="000000"/>
                  <w:sz w:val="16"/>
                  <w:szCs w:val="16"/>
                </w:rPr>
                <w:delText xml:space="preserve">OatA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EF06157" w14:textId="4394B1A1" w:rsidR="0020061D" w:rsidDel="00563C55" w:rsidRDefault="00766C9B">
            <w:pPr>
              <w:pStyle w:val="TableContents"/>
              <w:contextualSpacing/>
              <w:rPr>
                <w:del w:id="811" w:author="Nelly Wagner" w:date="2017-04-03T13:16:00Z"/>
                <w:rFonts w:ascii="Arial" w:hAnsi="Arial"/>
                <w:color w:val="000000"/>
                <w:sz w:val="16"/>
                <w:szCs w:val="16"/>
              </w:rPr>
            </w:pPr>
            <w:del w:id="812" w:author="Nelly Wagner" w:date="2017-04-03T13:16:00Z">
              <w:r w:rsidDel="00563C55">
                <w:rPr>
                  <w:rFonts w:ascii="Arial" w:hAnsi="Arial"/>
                  <w:color w:val="000000"/>
                  <w:sz w:val="16"/>
                  <w:szCs w:val="16"/>
                </w:rPr>
                <w:delText xml:space="preserve">Peptidoglycan O-acetylation </w:delText>
              </w:r>
            </w:del>
          </w:p>
        </w:tc>
      </w:tr>
      <w:tr w:rsidR="0020061D" w:rsidDel="00563C55" w14:paraId="21427514" w14:textId="7CE79A01">
        <w:trPr>
          <w:cantSplit/>
          <w:del w:id="813"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B939278" w14:textId="38C0CADF" w:rsidR="0020061D" w:rsidDel="00563C55" w:rsidRDefault="00766C9B">
            <w:pPr>
              <w:pStyle w:val="TableContents"/>
              <w:contextualSpacing/>
              <w:rPr>
                <w:del w:id="814" w:author="Nelly Wagner" w:date="2017-04-03T13:16:00Z"/>
                <w:rFonts w:ascii="Arial" w:hAnsi="Arial"/>
                <w:color w:val="000000"/>
                <w:sz w:val="16"/>
                <w:szCs w:val="16"/>
              </w:rPr>
            </w:pPr>
            <w:del w:id="815" w:author="Nelly Wagner" w:date="2017-04-03T13:16:00Z">
              <w:r w:rsidDel="00563C55">
                <w:rPr>
                  <w:rFonts w:ascii="Arial" w:hAnsi="Arial"/>
                  <w:color w:val="000000"/>
                  <w:sz w:val="16"/>
                  <w:szCs w:val="16"/>
                </w:rPr>
                <w:delText>Phospholipase C</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766CA28" w14:textId="71EB5E01" w:rsidR="0020061D" w:rsidDel="00563C55" w:rsidRDefault="00766C9B">
            <w:pPr>
              <w:pStyle w:val="TableContents"/>
              <w:contextualSpacing/>
              <w:rPr>
                <w:del w:id="816" w:author="Nelly Wagner" w:date="2017-04-03T13:16:00Z"/>
                <w:rFonts w:ascii="Arial" w:hAnsi="Arial"/>
                <w:color w:val="000000"/>
                <w:sz w:val="16"/>
                <w:szCs w:val="16"/>
              </w:rPr>
            </w:pPr>
            <w:del w:id="817" w:author="Nelly Wagner" w:date="2017-04-03T13:16:00Z">
              <w:r w:rsidDel="00563C55">
                <w:rPr>
                  <w:rFonts w:ascii="Arial" w:hAnsi="Arial"/>
                  <w:color w:val="000000"/>
                  <w:sz w:val="16"/>
                  <w:szCs w:val="16"/>
                </w:rPr>
                <w:delText xml:space="preserve">Plc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D661BBA" w14:textId="3A196FED" w:rsidR="0020061D" w:rsidDel="00563C55" w:rsidRDefault="00766C9B">
            <w:pPr>
              <w:pStyle w:val="TableContents"/>
              <w:contextualSpacing/>
              <w:rPr>
                <w:del w:id="818" w:author="Nelly Wagner" w:date="2017-04-03T13:16:00Z"/>
                <w:rFonts w:ascii="Arial" w:hAnsi="Arial"/>
                <w:color w:val="000000"/>
                <w:sz w:val="16"/>
                <w:szCs w:val="16"/>
              </w:rPr>
            </w:pPr>
            <w:del w:id="819" w:author="Nelly Wagner" w:date="2017-04-03T13:16:00Z">
              <w:r w:rsidDel="00563C55">
                <w:rPr>
                  <w:rFonts w:ascii="Arial" w:hAnsi="Arial"/>
                  <w:color w:val="000000"/>
                  <w:sz w:val="16"/>
                  <w:szCs w:val="16"/>
                </w:rPr>
                <w:delText xml:space="preserve">Phosphotidylinositol-specific lipase activity </w:delText>
              </w:r>
            </w:del>
          </w:p>
        </w:tc>
      </w:tr>
      <w:tr w:rsidR="0020061D" w:rsidDel="00563C55" w14:paraId="780EDE37" w14:textId="36185863">
        <w:trPr>
          <w:cantSplit/>
          <w:del w:id="820"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D925730" w14:textId="584516C4" w:rsidR="0020061D" w:rsidDel="00563C55" w:rsidRDefault="00766C9B">
            <w:pPr>
              <w:pStyle w:val="TableContents"/>
              <w:contextualSpacing/>
              <w:rPr>
                <w:del w:id="821" w:author="Nelly Wagner" w:date="2017-04-03T13:16:00Z"/>
                <w:rFonts w:ascii="Arial" w:hAnsi="Arial"/>
                <w:color w:val="000000"/>
                <w:sz w:val="16"/>
                <w:szCs w:val="16"/>
              </w:rPr>
            </w:pPr>
            <w:del w:id="822" w:author="Nelly Wagner" w:date="2017-04-03T13:16:00Z">
              <w:r w:rsidDel="00563C55">
                <w:rPr>
                  <w:rFonts w:ascii="Arial" w:hAnsi="Arial"/>
                  <w:color w:val="000000"/>
                  <w:sz w:val="16"/>
                  <w:szCs w:val="16"/>
                </w:rPr>
                <w:delText xml:space="preserve">Enolase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2277486" w14:textId="7B6AE3B8" w:rsidR="0020061D" w:rsidDel="00563C55" w:rsidRDefault="00766C9B">
            <w:pPr>
              <w:pStyle w:val="TableContents"/>
              <w:contextualSpacing/>
              <w:rPr>
                <w:del w:id="823" w:author="Nelly Wagner" w:date="2017-04-03T13:16:00Z"/>
                <w:rFonts w:ascii="Arial" w:hAnsi="Arial"/>
                <w:color w:val="000000"/>
                <w:sz w:val="16"/>
                <w:szCs w:val="16"/>
              </w:rPr>
            </w:pPr>
            <w:del w:id="824" w:author="Nelly Wagner" w:date="2017-04-03T13:16:00Z">
              <w:r w:rsidDel="00563C55">
                <w:rPr>
                  <w:rFonts w:ascii="Arial" w:hAnsi="Arial"/>
                  <w:color w:val="000000"/>
                  <w:sz w:val="16"/>
                  <w:szCs w:val="16"/>
                </w:rPr>
                <w:delText xml:space="preserve">Eno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EAE1955" w14:textId="2C1B805E" w:rsidR="0020061D" w:rsidDel="00563C55" w:rsidRDefault="00766C9B">
            <w:pPr>
              <w:pStyle w:val="TableContents"/>
              <w:contextualSpacing/>
              <w:rPr>
                <w:del w:id="825" w:author="Nelly Wagner" w:date="2017-04-03T13:16:00Z"/>
                <w:rFonts w:ascii="Arial" w:hAnsi="Arial"/>
                <w:color w:val="000000"/>
                <w:sz w:val="16"/>
                <w:szCs w:val="16"/>
              </w:rPr>
            </w:pPr>
            <w:del w:id="826" w:author="Nelly Wagner" w:date="2017-04-03T13:16:00Z">
              <w:r w:rsidDel="00563C55">
                <w:rPr>
                  <w:rFonts w:ascii="Arial" w:hAnsi="Arial"/>
                  <w:color w:val="000000"/>
                  <w:sz w:val="16"/>
                  <w:szCs w:val="16"/>
                </w:rPr>
                <w:delText xml:space="preserve">Catalyzes phosphor-glycerate to phosphoenol-pyruvate; binds to laminin </w:delText>
              </w:r>
            </w:del>
          </w:p>
        </w:tc>
      </w:tr>
      <w:tr w:rsidR="0020061D" w:rsidDel="00563C55" w14:paraId="037228AA" w14:textId="7BB6A961">
        <w:trPr>
          <w:cantSplit/>
          <w:del w:id="827" w:author="Nelly Wagner" w:date="2017-04-03T13:16:00Z"/>
        </w:trPr>
        <w:tc>
          <w:tcPr>
            <w:tcW w:w="260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D6FEC6C" w14:textId="27D0F7F6" w:rsidR="0020061D" w:rsidDel="00563C55" w:rsidRDefault="00766C9B">
            <w:pPr>
              <w:pStyle w:val="TableContents"/>
              <w:contextualSpacing/>
              <w:rPr>
                <w:del w:id="828" w:author="Nelly Wagner" w:date="2017-04-03T13:16:00Z"/>
                <w:rFonts w:ascii="Arial" w:hAnsi="Arial"/>
                <w:color w:val="000000"/>
                <w:sz w:val="16"/>
                <w:szCs w:val="16"/>
              </w:rPr>
            </w:pPr>
            <w:del w:id="829" w:author="Nelly Wagner" w:date="2017-04-03T13:16:00Z">
              <w:r w:rsidDel="00563C55">
                <w:rPr>
                  <w:rFonts w:ascii="Arial" w:hAnsi="Arial"/>
                  <w:color w:val="000000"/>
                  <w:sz w:val="16"/>
                  <w:szCs w:val="16"/>
                </w:rPr>
                <w:delText xml:space="preserve">Formyl-peptide receptor-like 1 inhibitory protein </w:delText>
              </w:r>
            </w:del>
          </w:p>
        </w:tc>
        <w:tc>
          <w:tcPr>
            <w:tcW w:w="112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9CDE298" w14:textId="2D8D8604" w:rsidR="0020061D" w:rsidDel="00563C55" w:rsidRDefault="00766C9B">
            <w:pPr>
              <w:pStyle w:val="TableContents"/>
              <w:contextualSpacing/>
              <w:rPr>
                <w:del w:id="830" w:author="Nelly Wagner" w:date="2017-04-03T13:16:00Z"/>
                <w:rFonts w:ascii="Arial" w:hAnsi="Arial"/>
                <w:color w:val="000000"/>
                <w:sz w:val="16"/>
                <w:szCs w:val="16"/>
              </w:rPr>
            </w:pPr>
            <w:del w:id="831" w:author="Nelly Wagner" w:date="2017-04-03T13:16:00Z">
              <w:r w:rsidDel="00563C55">
                <w:rPr>
                  <w:rFonts w:ascii="Arial" w:hAnsi="Arial"/>
                  <w:color w:val="000000"/>
                  <w:sz w:val="16"/>
                  <w:szCs w:val="16"/>
                </w:rPr>
                <w:delText xml:space="preserve">FLIPr </w:delText>
              </w:r>
            </w:del>
          </w:p>
        </w:tc>
        <w:tc>
          <w:tcPr>
            <w:tcW w:w="477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A7AC8B1" w14:textId="271C174D" w:rsidR="0020061D" w:rsidDel="00563C55" w:rsidRDefault="00766C9B">
            <w:pPr>
              <w:pStyle w:val="TableContents"/>
              <w:contextualSpacing/>
              <w:rPr>
                <w:del w:id="832" w:author="Nelly Wagner" w:date="2017-04-03T13:16:00Z"/>
                <w:rFonts w:ascii="Arial" w:hAnsi="Arial"/>
                <w:color w:val="000000"/>
                <w:sz w:val="16"/>
                <w:szCs w:val="16"/>
              </w:rPr>
            </w:pPr>
            <w:del w:id="833" w:author="Nelly Wagner" w:date="2017-04-03T13:16:00Z">
              <w:r w:rsidDel="00563C55">
                <w:rPr>
                  <w:rFonts w:ascii="Arial" w:hAnsi="Arial"/>
                  <w:color w:val="000000"/>
                  <w:sz w:val="16"/>
                  <w:szCs w:val="16"/>
                </w:rPr>
                <w:delText xml:space="preserve">Binds formyl peptide receptor </w:delText>
              </w:r>
            </w:del>
          </w:p>
        </w:tc>
      </w:tr>
    </w:tbl>
    <w:p w14:paraId="4D8EA69F" w14:textId="5BFFDBAC" w:rsidR="0020061D" w:rsidDel="00563C55" w:rsidRDefault="00766C9B">
      <w:pPr>
        <w:spacing w:line="360" w:lineRule="auto"/>
        <w:jc w:val="both"/>
        <w:rPr>
          <w:del w:id="834" w:author="Nelly Wagner" w:date="2017-04-03T13:16:00Z"/>
          <w:rFonts w:ascii="Arial" w:hAnsi="Arial"/>
          <w:b/>
          <w:bCs/>
          <w:sz w:val="20"/>
          <w:szCs w:val="20"/>
        </w:rPr>
      </w:pPr>
      <w:del w:id="835" w:author="Nelly Wagner" w:date="2017-04-03T13:16:00Z">
        <w:r w:rsidDel="00563C55">
          <w:rPr>
            <w:rFonts w:ascii="Arial" w:hAnsi="Arial"/>
            <w:b/>
            <w:bCs/>
            <w:sz w:val="20"/>
            <w:szCs w:val="20"/>
          </w:rPr>
          <w:delText>Table 1A</w:delText>
        </w:r>
        <w:r w:rsidDel="00563C55">
          <w:br w:type="page"/>
        </w:r>
      </w:del>
    </w:p>
    <w:p w14:paraId="749B09AF" w14:textId="019B2AFB" w:rsidR="0020061D" w:rsidDel="00563C55" w:rsidRDefault="0020061D">
      <w:pPr>
        <w:spacing w:line="360" w:lineRule="auto"/>
        <w:jc w:val="both"/>
        <w:rPr>
          <w:del w:id="836" w:author="Nelly Wagner" w:date="2017-04-03T13:16:00Z"/>
          <w:rFonts w:ascii="Arial" w:hAnsi="Arial"/>
          <w:b/>
          <w:bCs/>
          <w:sz w:val="20"/>
          <w:szCs w:val="20"/>
        </w:rPr>
      </w:pPr>
    </w:p>
    <w:tbl>
      <w:tblPr>
        <w:tblW w:w="8504" w:type="dxa"/>
        <w:tblInd w:w="55"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28" w:type="dxa"/>
          <w:left w:w="53" w:type="dxa"/>
          <w:bottom w:w="28" w:type="dxa"/>
          <w:right w:w="28" w:type="dxa"/>
        </w:tblCellMar>
        <w:tblLook w:val="0000" w:firstRow="0" w:lastRow="0" w:firstColumn="0" w:lastColumn="0" w:noHBand="0" w:noVBand="0"/>
      </w:tblPr>
      <w:tblGrid>
        <w:gridCol w:w="3059"/>
        <w:gridCol w:w="1080"/>
        <w:gridCol w:w="4365"/>
      </w:tblGrid>
      <w:tr w:rsidR="0020061D" w:rsidDel="00563C55" w14:paraId="04E08E63" w14:textId="3A757D6B">
        <w:trPr>
          <w:cantSplit/>
          <w:del w:id="837"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ACF7C4D" w14:textId="0F1BD98C" w:rsidR="0020061D" w:rsidDel="00563C55" w:rsidRDefault="00766C9B">
            <w:pPr>
              <w:pStyle w:val="TableContents"/>
              <w:contextualSpacing/>
              <w:rPr>
                <w:del w:id="838" w:author="Nelly Wagner" w:date="2017-04-03T13:16:00Z"/>
                <w:rFonts w:ascii="Arial" w:hAnsi="Arial"/>
              </w:rPr>
            </w:pPr>
            <w:del w:id="839" w:author="Nelly Wagner" w:date="2017-04-03T13:16:00Z">
              <w:r w:rsidDel="00563C55">
                <w:rPr>
                  <w:rFonts w:ascii="Arial" w:hAnsi="Arial"/>
                  <w:b/>
                  <w:bCs/>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to: prevent neutrophil migration</w:delText>
              </w:r>
            </w:del>
          </w:p>
        </w:tc>
      </w:tr>
      <w:tr w:rsidR="0020061D" w:rsidDel="00563C55" w14:paraId="5E2FD643" w14:textId="30452089">
        <w:trPr>
          <w:cantSplit/>
          <w:del w:id="840"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5C31B8C" w14:textId="217E7C09" w:rsidR="0020061D" w:rsidDel="00563C55" w:rsidRDefault="00766C9B">
            <w:pPr>
              <w:pStyle w:val="TableContents"/>
              <w:contextualSpacing/>
              <w:rPr>
                <w:del w:id="841" w:author="Nelly Wagner" w:date="2017-04-03T13:16:00Z"/>
                <w:rFonts w:ascii="Arial" w:hAnsi="Arial"/>
                <w:b/>
                <w:bCs/>
                <w:color w:val="000000"/>
                <w:sz w:val="16"/>
                <w:szCs w:val="16"/>
              </w:rPr>
            </w:pPr>
            <w:del w:id="842"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9048A73" w14:textId="3C39ABC2" w:rsidR="0020061D" w:rsidDel="00563C55" w:rsidRDefault="00766C9B">
            <w:pPr>
              <w:pStyle w:val="TableContents"/>
              <w:contextualSpacing/>
              <w:rPr>
                <w:del w:id="843" w:author="Nelly Wagner" w:date="2017-04-03T13:16:00Z"/>
                <w:rFonts w:ascii="Arial" w:hAnsi="Arial"/>
                <w:b/>
                <w:bCs/>
                <w:color w:val="000000"/>
                <w:sz w:val="16"/>
                <w:szCs w:val="16"/>
              </w:rPr>
            </w:pPr>
            <w:del w:id="844"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E402748" w14:textId="24496F72" w:rsidR="0020061D" w:rsidDel="00563C55" w:rsidRDefault="00766C9B">
            <w:pPr>
              <w:pStyle w:val="TableContents"/>
              <w:contextualSpacing/>
              <w:rPr>
                <w:del w:id="845" w:author="Nelly Wagner" w:date="2017-04-03T13:16:00Z"/>
                <w:rFonts w:ascii="Arial" w:hAnsi="Arial"/>
                <w:b/>
                <w:bCs/>
                <w:color w:val="000000"/>
                <w:sz w:val="16"/>
                <w:szCs w:val="16"/>
              </w:rPr>
            </w:pPr>
            <w:del w:id="846" w:author="Nelly Wagner" w:date="2017-04-03T13:16:00Z">
              <w:r w:rsidDel="00563C55">
                <w:rPr>
                  <w:rFonts w:ascii="Arial" w:hAnsi="Arial"/>
                  <w:b/>
                  <w:bCs/>
                  <w:color w:val="000000"/>
                  <w:sz w:val="16"/>
                  <w:szCs w:val="16"/>
                </w:rPr>
                <w:delText>Function</w:delText>
              </w:r>
            </w:del>
          </w:p>
        </w:tc>
      </w:tr>
      <w:tr w:rsidR="0020061D" w:rsidDel="00563C55" w14:paraId="0BFC406B" w14:textId="4702B457">
        <w:trPr>
          <w:cantSplit/>
          <w:del w:id="847"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C3BB1C3" w14:textId="39D86C1C" w:rsidR="0020061D" w:rsidDel="00563C55" w:rsidRDefault="00766C9B">
            <w:pPr>
              <w:pStyle w:val="TableContents"/>
              <w:contextualSpacing/>
              <w:rPr>
                <w:del w:id="848" w:author="Nelly Wagner" w:date="2017-04-03T13:16:00Z"/>
                <w:rFonts w:ascii="Arial" w:hAnsi="Arial"/>
                <w:color w:val="000000"/>
                <w:sz w:val="16"/>
                <w:szCs w:val="16"/>
              </w:rPr>
            </w:pPr>
            <w:del w:id="849" w:author="Nelly Wagner" w:date="2017-04-03T13:16:00Z">
              <w:r w:rsidDel="00563C55">
                <w:rPr>
                  <w:rFonts w:ascii="Arial" w:hAnsi="Arial"/>
                  <w:color w:val="000000"/>
                  <w:sz w:val="16"/>
                  <w:szCs w:val="16"/>
                </w:rPr>
                <w:delText xml:space="preserve">Staphylococcal superantigen-like 5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91F757C" w14:textId="406CF8B7" w:rsidR="0020061D" w:rsidDel="00563C55" w:rsidRDefault="00766C9B">
            <w:pPr>
              <w:pStyle w:val="TableContents"/>
              <w:contextualSpacing/>
              <w:rPr>
                <w:del w:id="850" w:author="Nelly Wagner" w:date="2017-04-03T13:16:00Z"/>
                <w:rFonts w:ascii="Arial" w:hAnsi="Arial"/>
                <w:color w:val="000000"/>
                <w:sz w:val="16"/>
                <w:szCs w:val="16"/>
              </w:rPr>
            </w:pPr>
            <w:del w:id="851" w:author="Nelly Wagner" w:date="2017-04-03T13:16:00Z">
              <w:r w:rsidDel="00563C55">
                <w:rPr>
                  <w:rFonts w:ascii="Arial" w:hAnsi="Arial"/>
                  <w:color w:val="000000"/>
                  <w:sz w:val="16"/>
                  <w:szCs w:val="16"/>
                </w:rPr>
                <w:delText xml:space="preserve">SSL5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6EAE266" w14:textId="05B68B17" w:rsidR="0020061D" w:rsidDel="00563C55" w:rsidRDefault="00766C9B">
            <w:pPr>
              <w:pStyle w:val="TableContents"/>
              <w:contextualSpacing/>
              <w:rPr>
                <w:del w:id="852" w:author="Nelly Wagner" w:date="2017-04-03T13:16:00Z"/>
                <w:rFonts w:ascii="Arial" w:hAnsi="Arial"/>
                <w:color w:val="000000"/>
                <w:sz w:val="16"/>
                <w:szCs w:val="16"/>
              </w:rPr>
            </w:pPr>
            <w:del w:id="853" w:author="Nelly Wagner" w:date="2017-04-03T13:16:00Z">
              <w:r w:rsidDel="00563C55">
                <w:rPr>
                  <w:rFonts w:ascii="Arial" w:hAnsi="Arial"/>
                  <w:color w:val="000000"/>
                  <w:sz w:val="16"/>
                  <w:szCs w:val="16"/>
                </w:rPr>
                <w:delText xml:space="preserve">Specific binding to P-selectin glycoprotein ligand-1 blocking PMN rolling </w:delText>
              </w:r>
            </w:del>
          </w:p>
        </w:tc>
      </w:tr>
      <w:tr w:rsidR="0020061D" w:rsidDel="00563C55" w14:paraId="2469B300" w14:textId="373257F7">
        <w:trPr>
          <w:cantSplit/>
          <w:del w:id="854"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74008C8" w14:textId="5973D87A" w:rsidR="0020061D" w:rsidDel="00563C55" w:rsidRDefault="00766C9B">
            <w:pPr>
              <w:pStyle w:val="TableContents"/>
              <w:contextualSpacing/>
              <w:rPr>
                <w:del w:id="855" w:author="Nelly Wagner" w:date="2017-04-03T13:16:00Z"/>
                <w:rFonts w:ascii="Arial" w:hAnsi="Arial"/>
                <w:color w:val="000000"/>
                <w:sz w:val="16"/>
                <w:szCs w:val="16"/>
              </w:rPr>
            </w:pPr>
            <w:del w:id="856" w:author="Nelly Wagner" w:date="2017-04-03T13:16:00Z">
              <w:r w:rsidDel="00563C55">
                <w:rPr>
                  <w:rFonts w:ascii="Arial" w:hAnsi="Arial"/>
                  <w:color w:val="000000"/>
                  <w:sz w:val="16"/>
                  <w:szCs w:val="16"/>
                </w:rPr>
                <w:delText xml:space="preserve">Staphylococcal superantigen-like 1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E9DDE8A" w14:textId="02FCB8FA" w:rsidR="0020061D" w:rsidDel="00563C55" w:rsidRDefault="00766C9B">
            <w:pPr>
              <w:pStyle w:val="TableContents"/>
              <w:contextualSpacing/>
              <w:rPr>
                <w:del w:id="857" w:author="Nelly Wagner" w:date="2017-04-03T13:16:00Z"/>
                <w:rFonts w:ascii="Arial" w:hAnsi="Arial"/>
                <w:color w:val="000000"/>
                <w:sz w:val="16"/>
                <w:szCs w:val="16"/>
              </w:rPr>
            </w:pPr>
            <w:del w:id="858" w:author="Nelly Wagner" w:date="2017-04-03T13:16:00Z">
              <w:r w:rsidDel="00563C55">
                <w:rPr>
                  <w:rFonts w:ascii="Arial" w:hAnsi="Arial"/>
                  <w:color w:val="000000"/>
                  <w:sz w:val="16"/>
                  <w:szCs w:val="16"/>
                </w:rPr>
                <w:delText xml:space="preserve">SSL10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96F0D9B" w14:textId="25729106" w:rsidR="0020061D" w:rsidDel="00563C55" w:rsidRDefault="00766C9B">
            <w:pPr>
              <w:pStyle w:val="TableContents"/>
              <w:contextualSpacing/>
              <w:rPr>
                <w:del w:id="859" w:author="Nelly Wagner" w:date="2017-04-03T13:16:00Z"/>
                <w:rFonts w:ascii="Arial" w:hAnsi="Arial"/>
                <w:color w:val="000000"/>
                <w:sz w:val="16"/>
                <w:szCs w:val="16"/>
              </w:rPr>
            </w:pPr>
            <w:del w:id="860" w:author="Nelly Wagner" w:date="2017-04-03T13:16:00Z">
              <w:r w:rsidDel="00563C55">
                <w:rPr>
                  <w:rFonts w:ascii="Arial" w:hAnsi="Arial"/>
                  <w:color w:val="000000"/>
                  <w:sz w:val="16"/>
                  <w:szCs w:val="16"/>
                </w:rPr>
                <w:delText xml:space="preserve">Binds to chemokine receptors </w:delText>
              </w:r>
            </w:del>
          </w:p>
        </w:tc>
      </w:tr>
      <w:tr w:rsidR="0020061D" w:rsidDel="00563C55" w14:paraId="2AB978F2" w14:textId="5C02DA6C">
        <w:trPr>
          <w:cantSplit/>
          <w:del w:id="861"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604C99D" w14:textId="4B599B86" w:rsidR="0020061D" w:rsidDel="00563C55" w:rsidRDefault="00766C9B">
            <w:pPr>
              <w:pStyle w:val="TableContents"/>
              <w:contextualSpacing/>
              <w:rPr>
                <w:del w:id="862" w:author="Nelly Wagner" w:date="2017-04-03T13:16:00Z"/>
                <w:rFonts w:ascii="Arial" w:hAnsi="Arial"/>
                <w:color w:val="000000"/>
                <w:sz w:val="16"/>
                <w:szCs w:val="16"/>
              </w:rPr>
            </w:pPr>
            <w:del w:id="863" w:author="Nelly Wagner" w:date="2017-04-03T13:16:00Z">
              <w:r w:rsidDel="00563C55">
                <w:rPr>
                  <w:rFonts w:ascii="Arial" w:hAnsi="Arial"/>
                  <w:color w:val="000000"/>
                  <w:sz w:val="16"/>
                  <w:szCs w:val="16"/>
                </w:rPr>
                <w:delText xml:space="preserve">Chemotaxis inhibitory prote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0B751DF" w14:textId="4EEFEC17" w:rsidR="0020061D" w:rsidDel="00563C55" w:rsidRDefault="00766C9B">
            <w:pPr>
              <w:pStyle w:val="TableContents"/>
              <w:contextualSpacing/>
              <w:rPr>
                <w:del w:id="864" w:author="Nelly Wagner" w:date="2017-04-03T13:16:00Z"/>
                <w:rFonts w:ascii="Arial" w:hAnsi="Arial"/>
                <w:color w:val="000000"/>
                <w:sz w:val="16"/>
                <w:szCs w:val="16"/>
              </w:rPr>
            </w:pPr>
            <w:del w:id="865" w:author="Nelly Wagner" w:date="2017-04-03T13:16:00Z">
              <w:r w:rsidDel="00563C55">
                <w:rPr>
                  <w:rFonts w:ascii="Arial" w:hAnsi="Arial"/>
                  <w:color w:val="000000"/>
                  <w:sz w:val="16"/>
                  <w:szCs w:val="16"/>
                </w:rPr>
                <w:delText xml:space="preserve">CHIPS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3CC9694" w14:textId="0E25D256" w:rsidR="0020061D" w:rsidDel="00563C55" w:rsidRDefault="00766C9B">
            <w:pPr>
              <w:pStyle w:val="TableContents"/>
              <w:contextualSpacing/>
              <w:rPr>
                <w:del w:id="866" w:author="Nelly Wagner" w:date="2017-04-03T13:16:00Z"/>
                <w:rFonts w:ascii="Arial" w:hAnsi="Arial"/>
                <w:color w:val="000000"/>
                <w:sz w:val="16"/>
                <w:szCs w:val="16"/>
              </w:rPr>
            </w:pPr>
            <w:del w:id="867" w:author="Nelly Wagner" w:date="2017-04-03T13:16:00Z">
              <w:r w:rsidDel="00563C55">
                <w:rPr>
                  <w:rFonts w:ascii="Arial" w:hAnsi="Arial"/>
                  <w:color w:val="000000"/>
                  <w:sz w:val="16"/>
                  <w:szCs w:val="16"/>
                </w:rPr>
                <w:delText xml:space="preserve">Blocks C5a receptor and formyl peptide receptors </w:delText>
              </w:r>
            </w:del>
          </w:p>
        </w:tc>
      </w:tr>
      <w:tr w:rsidR="0020061D" w:rsidDel="00563C55" w14:paraId="097FA90C" w14:textId="03045E34">
        <w:trPr>
          <w:cantSplit/>
          <w:del w:id="868"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8619E57" w14:textId="462C1687" w:rsidR="0020061D" w:rsidDel="00563C55" w:rsidRDefault="00766C9B">
            <w:pPr>
              <w:pStyle w:val="TableContents"/>
              <w:contextualSpacing/>
              <w:rPr>
                <w:del w:id="869" w:author="Nelly Wagner" w:date="2017-04-03T13:16:00Z"/>
                <w:rFonts w:ascii="Arial" w:hAnsi="Arial"/>
                <w:color w:val="000000"/>
                <w:sz w:val="16"/>
                <w:szCs w:val="16"/>
              </w:rPr>
            </w:pPr>
            <w:del w:id="870" w:author="Nelly Wagner" w:date="2017-04-03T13:16:00Z">
              <w:r w:rsidDel="00563C55">
                <w:rPr>
                  <w:rFonts w:ascii="Arial" w:hAnsi="Arial"/>
                  <w:color w:val="000000"/>
                  <w:sz w:val="16"/>
                  <w:szCs w:val="16"/>
                </w:rPr>
                <w:delText xml:space="preserve">Staphylococcal superantigen-like 7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4043733" w14:textId="6D5401CA" w:rsidR="0020061D" w:rsidDel="00563C55" w:rsidRDefault="00766C9B">
            <w:pPr>
              <w:pStyle w:val="TableContents"/>
              <w:contextualSpacing/>
              <w:rPr>
                <w:del w:id="871" w:author="Nelly Wagner" w:date="2017-04-03T13:16:00Z"/>
                <w:rFonts w:ascii="Arial" w:hAnsi="Arial"/>
                <w:color w:val="000000"/>
                <w:sz w:val="16"/>
                <w:szCs w:val="16"/>
              </w:rPr>
            </w:pPr>
            <w:del w:id="872" w:author="Nelly Wagner" w:date="2017-04-03T13:16:00Z">
              <w:r w:rsidDel="00563C55">
                <w:rPr>
                  <w:rFonts w:ascii="Arial" w:hAnsi="Arial"/>
                  <w:color w:val="000000"/>
                  <w:sz w:val="16"/>
                  <w:szCs w:val="16"/>
                </w:rPr>
                <w:delText xml:space="preserve">SSL7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0C67B93" w14:textId="7EC5BD84" w:rsidR="0020061D" w:rsidDel="00563C55" w:rsidRDefault="00766C9B">
            <w:pPr>
              <w:pStyle w:val="TableContents"/>
              <w:contextualSpacing/>
              <w:rPr>
                <w:del w:id="873" w:author="Nelly Wagner" w:date="2017-04-03T13:16:00Z"/>
                <w:rFonts w:ascii="Arial" w:hAnsi="Arial"/>
                <w:color w:val="000000"/>
                <w:sz w:val="16"/>
                <w:szCs w:val="16"/>
              </w:rPr>
            </w:pPr>
            <w:del w:id="874" w:author="Nelly Wagner" w:date="2017-04-03T13:16:00Z">
              <w:r w:rsidDel="00563C55">
                <w:rPr>
                  <w:rFonts w:ascii="Arial" w:hAnsi="Arial"/>
                  <w:color w:val="000000"/>
                  <w:sz w:val="16"/>
                  <w:szCs w:val="16"/>
                </w:rPr>
                <w:delText xml:space="preserve">Binds to the Fc region of IgA and block recognition by neutrophils </w:delText>
              </w:r>
            </w:del>
          </w:p>
        </w:tc>
      </w:tr>
      <w:tr w:rsidR="0020061D" w:rsidDel="00563C55" w14:paraId="61CD3D1A" w14:textId="1EC96224">
        <w:trPr>
          <w:cantSplit/>
          <w:del w:id="875"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184E18B" w14:textId="3B64A2E1" w:rsidR="0020061D" w:rsidDel="00563C55" w:rsidRDefault="00766C9B">
            <w:pPr>
              <w:pStyle w:val="TableContents"/>
              <w:rPr>
                <w:del w:id="876" w:author="Nelly Wagner" w:date="2017-04-03T13:16:00Z"/>
                <w:rFonts w:ascii="Arial" w:hAnsi="Arial"/>
                <w:color w:val="000000"/>
              </w:rPr>
            </w:pPr>
            <w:del w:id="877" w:author="Nelly Wagner" w:date="2017-04-03T13:16:00Z">
              <w:r w:rsidDel="00563C55">
                <w:rPr>
                  <w:rFonts w:ascii="Arial" w:hAnsi="Arial"/>
                  <w:b/>
                  <w:bCs/>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to: lyse leukocytes</w:delText>
              </w:r>
            </w:del>
          </w:p>
        </w:tc>
      </w:tr>
      <w:tr w:rsidR="0020061D" w:rsidDel="00563C55" w14:paraId="3366C083" w14:textId="14F1903D">
        <w:trPr>
          <w:cantSplit/>
          <w:del w:id="878"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9AE03B6" w14:textId="172A29DB" w:rsidR="0020061D" w:rsidDel="00563C55" w:rsidRDefault="00766C9B">
            <w:pPr>
              <w:pStyle w:val="TableContents"/>
              <w:rPr>
                <w:del w:id="879" w:author="Nelly Wagner" w:date="2017-04-03T13:16:00Z"/>
                <w:rFonts w:ascii="Arial" w:hAnsi="Arial"/>
                <w:b/>
                <w:bCs/>
                <w:color w:val="000000"/>
                <w:sz w:val="16"/>
                <w:szCs w:val="16"/>
              </w:rPr>
            </w:pPr>
            <w:del w:id="880"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3D12652" w14:textId="2663AE09" w:rsidR="0020061D" w:rsidDel="00563C55" w:rsidRDefault="00766C9B">
            <w:pPr>
              <w:pStyle w:val="TableContents"/>
              <w:rPr>
                <w:del w:id="881" w:author="Nelly Wagner" w:date="2017-04-03T13:16:00Z"/>
                <w:rFonts w:ascii="Arial" w:hAnsi="Arial"/>
                <w:b/>
                <w:bCs/>
                <w:color w:val="000000"/>
                <w:sz w:val="16"/>
                <w:szCs w:val="16"/>
              </w:rPr>
            </w:pPr>
            <w:del w:id="882"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9B80363" w14:textId="1494363D" w:rsidR="0020061D" w:rsidDel="00563C55" w:rsidRDefault="00766C9B">
            <w:pPr>
              <w:pStyle w:val="TableContents"/>
              <w:rPr>
                <w:del w:id="883" w:author="Nelly Wagner" w:date="2017-04-03T13:16:00Z"/>
                <w:rFonts w:ascii="Arial" w:hAnsi="Arial"/>
                <w:b/>
                <w:bCs/>
                <w:color w:val="000000"/>
                <w:sz w:val="16"/>
                <w:szCs w:val="16"/>
              </w:rPr>
            </w:pPr>
            <w:del w:id="884" w:author="Nelly Wagner" w:date="2017-04-03T13:16:00Z">
              <w:r w:rsidDel="00563C55">
                <w:rPr>
                  <w:rFonts w:ascii="Arial" w:hAnsi="Arial"/>
                  <w:b/>
                  <w:bCs/>
                  <w:color w:val="000000"/>
                  <w:sz w:val="16"/>
                  <w:szCs w:val="16"/>
                </w:rPr>
                <w:delText>Function</w:delText>
              </w:r>
            </w:del>
          </w:p>
        </w:tc>
      </w:tr>
      <w:tr w:rsidR="0020061D" w:rsidDel="00563C55" w14:paraId="5532D3E2" w14:textId="1848EC7B">
        <w:trPr>
          <w:cantSplit/>
          <w:del w:id="885"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7F42960" w14:textId="6A85180A" w:rsidR="0020061D" w:rsidDel="00563C55" w:rsidRDefault="00766C9B">
            <w:pPr>
              <w:pStyle w:val="TableContents"/>
              <w:contextualSpacing/>
              <w:rPr>
                <w:del w:id="886" w:author="Nelly Wagner" w:date="2017-04-03T13:16:00Z"/>
                <w:rFonts w:ascii="Arial" w:hAnsi="Arial"/>
                <w:color w:val="000000"/>
                <w:sz w:val="16"/>
                <w:szCs w:val="16"/>
              </w:rPr>
            </w:pPr>
            <w:del w:id="887" w:author="Nelly Wagner" w:date="2017-04-03T13:16:00Z">
              <w:r w:rsidDel="00563C55">
                <w:rPr>
                  <w:rFonts w:ascii="Arial" w:hAnsi="Arial"/>
                  <w:color w:val="000000"/>
                  <w:sz w:val="16"/>
                  <w:szCs w:val="16"/>
                </w:rPr>
                <w:delText xml:space="preserve">γ tox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CE3FBCD" w14:textId="5EB495C4" w:rsidR="0020061D" w:rsidDel="00563C55" w:rsidRDefault="00766C9B">
            <w:pPr>
              <w:pStyle w:val="TableContents"/>
              <w:contextualSpacing/>
              <w:rPr>
                <w:del w:id="888" w:author="Nelly Wagner" w:date="2017-04-03T13:16:00Z"/>
                <w:rFonts w:ascii="Arial" w:hAnsi="Arial"/>
                <w:color w:val="000000"/>
                <w:sz w:val="16"/>
                <w:szCs w:val="16"/>
              </w:rPr>
            </w:pPr>
            <w:del w:id="889" w:author="Nelly Wagner" w:date="2017-04-03T13:16:00Z">
              <w:r w:rsidDel="00563C55">
                <w:rPr>
                  <w:rFonts w:ascii="Arial" w:hAnsi="Arial"/>
                  <w:color w:val="000000"/>
                  <w:sz w:val="16"/>
                  <w:szCs w:val="16"/>
                </w:rPr>
                <w:delText>Hlg</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13FBC98" w14:textId="16716C00" w:rsidR="0020061D" w:rsidDel="00563C55" w:rsidRDefault="00766C9B">
            <w:pPr>
              <w:pStyle w:val="TableContents"/>
              <w:contextualSpacing/>
              <w:rPr>
                <w:del w:id="890" w:author="Nelly Wagner" w:date="2017-04-03T13:16:00Z"/>
                <w:rFonts w:ascii="Arial" w:hAnsi="Arial"/>
                <w:color w:val="000000"/>
                <w:sz w:val="16"/>
                <w:szCs w:val="16"/>
              </w:rPr>
            </w:pPr>
            <w:del w:id="891" w:author="Nelly Wagner" w:date="2017-04-03T13:16:00Z">
              <w:r w:rsidDel="00563C55">
                <w:rPr>
                  <w:rFonts w:ascii="Arial" w:hAnsi="Arial"/>
                  <w:color w:val="000000"/>
                  <w:sz w:val="16"/>
                  <w:szCs w:val="16"/>
                </w:rPr>
                <w:delText xml:space="preserve">Bicomponent leukocidin; hemolysis </w:delText>
              </w:r>
            </w:del>
          </w:p>
        </w:tc>
      </w:tr>
      <w:tr w:rsidR="0020061D" w:rsidDel="00563C55" w14:paraId="0A8E34F7" w14:textId="665F737D">
        <w:trPr>
          <w:cantSplit/>
          <w:del w:id="892"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9F75594" w14:textId="12EB1A0A" w:rsidR="0020061D" w:rsidDel="00563C55" w:rsidRDefault="00766C9B">
            <w:pPr>
              <w:pStyle w:val="TableContents"/>
              <w:contextualSpacing/>
              <w:rPr>
                <w:del w:id="893" w:author="Nelly Wagner" w:date="2017-04-03T13:16:00Z"/>
                <w:rFonts w:ascii="Arial" w:hAnsi="Arial"/>
                <w:color w:val="000000"/>
                <w:sz w:val="16"/>
                <w:szCs w:val="16"/>
              </w:rPr>
            </w:pPr>
            <w:del w:id="894" w:author="Nelly Wagner" w:date="2017-04-03T13:16:00Z">
              <w:r w:rsidDel="00563C55">
                <w:rPr>
                  <w:rFonts w:ascii="Arial" w:hAnsi="Arial"/>
                  <w:color w:val="000000"/>
                  <w:sz w:val="16"/>
                  <w:szCs w:val="16"/>
                </w:rPr>
                <w:delText xml:space="preserve">δ tox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09AC563" w14:textId="5F58408A" w:rsidR="0020061D" w:rsidDel="00563C55" w:rsidRDefault="00766C9B">
            <w:pPr>
              <w:pStyle w:val="TableContents"/>
              <w:contextualSpacing/>
              <w:rPr>
                <w:del w:id="895" w:author="Nelly Wagner" w:date="2017-04-03T13:16:00Z"/>
                <w:rFonts w:ascii="Arial" w:hAnsi="Arial"/>
                <w:color w:val="000000"/>
                <w:sz w:val="16"/>
                <w:szCs w:val="16"/>
              </w:rPr>
            </w:pPr>
            <w:del w:id="896" w:author="Nelly Wagner" w:date="2017-04-03T13:16:00Z">
              <w:r w:rsidDel="00563C55">
                <w:rPr>
                  <w:rFonts w:ascii="Arial" w:hAnsi="Arial"/>
                  <w:color w:val="000000"/>
                  <w:sz w:val="16"/>
                  <w:szCs w:val="16"/>
                </w:rPr>
                <w:delText xml:space="preserve">Hld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C9350C4" w14:textId="34A984FB" w:rsidR="0020061D" w:rsidDel="00563C55" w:rsidRDefault="00766C9B">
            <w:pPr>
              <w:pStyle w:val="TableContents"/>
              <w:contextualSpacing/>
              <w:rPr>
                <w:del w:id="897" w:author="Nelly Wagner" w:date="2017-04-03T13:16:00Z"/>
                <w:rFonts w:ascii="Arial" w:hAnsi="Arial"/>
                <w:color w:val="000000"/>
                <w:sz w:val="16"/>
                <w:szCs w:val="16"/>
              </w:rPr>
            </w:pPr>
            <w:del w:id="898" w:author="Nelly Wagner" w:date="2017-04-03T13:16:00Z">
              <w:r w:rsidDel="00563C55">
                <w:rPr>
                  <w:rFonts w:ascii="Arial" w:hAnsi="Arial"/>
                  <w:color w:val="000000"/>
                  <w:sz w:val="16"/>
                  <w:szCs w:val="16"/>
                </w:rPr>
                <w:delText xml:space="preserve">Cytolytic toxin; binds neutrophils and monocytes </w:delText>
              </w:r>
            </w:del>
          </w:p>
        </w:tc>
      </w:tr>
      <w:tr w:rsidR="0020061D" w:rsidDel="00563C55" w14:paraId="3C5FE6CA" w14:textId="59FAB1D1">
        <w:trPr>
          <w:cantSplit/>
          <w:del w:id="899"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C929F55" w14:textId="4D51C03B" w:rsidR="0020061D" w:rsidDel="00563C55" w:rsidRDefault="00766C9B">
            <w:pPr>
              <w:pStyle w:val="TableContents"/>
              <w:contextualSpacing/>
              <w:rPr>
                <w:del w:id="900" w:author="Nelly Wagner" w:date="2017-04-03T13:16:00Z"/>
                <w:rFonts w:ascii="Arial" w:hAnsi="Arial"/>
                <w:color w:val="000000"/>
                <w:sz w:val="16"/>
                <w:szCs w:val="16"/>
              </w:rPr>
            </w:pPr>
            <w:del w:id="901" w:author="Nelly Wagner" w:date="2017-04-03T13:16:00Z">
              <w:r w:rsidDel="00563C55">
                <w:rPr>
                  <w:rFonts w:ascii="Arial" w:hAnsi="Arial"/>
                  <w:color w:val="000000"/>
                  <w:sz w:val="16"/>
                  <w:szCs w:val="16"/>
                </w:rPr>
                <w:delText xml:space="preserve">Panton-Valentine leukocid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FF72ACF" w14:textId="790EE908" w:rsidR="0020061D" w:rsidDel="00563C55" w:rsidRDefault="00766C9B">
            <w:pPr>
              <w:pStyle w:val="TableContents"/>
              <w:contextualSpacing/>
              <w:rPr>
                <w:del w:id="902" w:author="Nelly Wagner" w:date="2017-04-03T13:16:00Z"/>
                <w:rFonts w:ascii="Arial" w:hAnsi="Arial"/>
                <w:color w:val="000000"/>
                <w:sz w:val="16"/>
                <w:szCs w:val="16"/>
              </w:rPr>
            </w:pPr>
            <w:del w:id="903" w:author="Nelly Wagner" w:date="2017-04-03T13:16:00Z">
              <w:r w:rsidDel="00563C55">
                <w:rPr>
                  <w:rFonts w:ascii="Arial" w:hAnsi="Arial"/>
                  <w:color w:val="000000"/>
                  <w:sz w:val="16"/>
                  <w:szCs w:val="16"/>
                </w:rPr>
                <w:delText xml:space="preserve">PVL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8324A78" w14:textId="6EF8CDC3" w:rsidR="0020061D" w:rsidDel="00563C55" w:rsidRDefault="00766C9B">
            <w:pPr>
              <w:pStyle w:val="TableContents"/>
              <w:contextualSpacing/>
              <w:rPr>
                <w:del w:id="904" w:author="Nelly Wagner" w:date="2017-04-03T13:16:00Z"/>
                <w:rFonts w:ascii="Arial" w:hAnsi="Arial"/>
                <w:color w:val="000000"/>
                <w:sz w:val="16"/>
                <w:szCs w:val="16"/>
              </w:rPr>
            </w:pPr>
            <w:del w:id="905" w:author="Nelly Wagner" w:date="2017-04-03T13:16:00Z">
              <w:r w:rsidDel="00563C55">
                <w:rPr>
                  <w:rFonts w:ascii="Arial" w:hAnsi="Arial"/>
                  <w:color w:val="000000"/>
                  <w:sz w:val="16"/>
                  <w:szCs w:val="16"/>
                </w:rPr>
                <w:delText xml:space="preserve">Bicomponent leukocidin; pore-forming toxin; kills leukocytes </w:delText>
              </w:r>
            </w:del>
          </w:p>
        </w:tc>
      </w:tr>
      <w:tr w:rsidR="0020061D" w:rsidDel="00563C55" w14:paraId="5B06BABA" w14:textId="785F158F">
        <w:trPr>
          <w:cantSplit/>
          <w:del w:id="906"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6259D56" w14:textId="537E38D6" w:rsidR="0020061D" w:rsidDel="00563C55" w:rsidRDefault="00766C9B">
            <w:pPr>
              <w:pStyle w:val="TableContents"/>
              <w:contextualSpacing/>
              <w:rPr>
                <w:del w:id="907" w:author="Nelly Wagner" w:date="2017-04-03T13:16:00Z"/>
                <w:rFonts w:ascii="Arial" w:hAnsi="Arial"/>
                <w:color w:val="000000"/>
                <w:sz w:val="16"/>
                <w:szCs w:val="16"/>
              </w:rPr>
            </w:pPr>
            <w:del w:id="908" w:author="Nelly Wagner" w:date="2017-04-03T13:16:00Z">
              <w:r w:rsidDel="00563C55">
                <w:rPr>
                  <w:rFonts w:ascii="Arial" w:hAnsi="Arial"/>
                  <w:color w:val="000000"/>
                  <w:sz w:val="16"/>
                  <w:szCs w:val="16"/>
                </w:rPr>
                <w:delText xml:space="preserve">Leukocidins A /B or H/G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C11D0CC" w14:textId="2E9F9C09" w:rsidR="0020061D" w:rsidDel="00563C55" w:rsidRDefault="00766C9B">
            <w:pPr>
              <w:pStyle w:val="TableContents"/>
              <w:contextualSpacing/>
              <w:rPr>
                <w:del w:id="909" w:author="Nelly Wagner" w:date="2017-04-03T13:16:00Z"/>
                <w:rFonts w:ascii="Arial" w:hAnsi="Arial"/>
                <w:color w:val="000000"/>
                <w:sz w:val="16"/>
                <w:szCs w:val="16"/>
              </w:rPr>
            </w:pPr>
            <w:del w:id="910" w:author="Nelly Wagner" w:date="2017-04-03T13:16:00Z">
              <w:r w:rsidDel="00563C55">
                <w:rPr>
                  <w:rFonts w:ascii="Arial" w:hAnsi="Arial"/>
                  <w:color w:val="000000"/>
                  <w:sz w:val="16"/>
                  <w:szCs w:val="16"/>
                </w:rPr>
                <w:delText xml:space="preserve">LukAB/HG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283F2CF" w14:textId="60856420" w:rsidR="0020061D" w:rsidDel="00563C55" w:rsidRDefault="00766C9B">
            <w:pPr>
              <w:pStyle w:val="TableContents"/>
              <w:contextualSpacing/>
              <w:rPr>
                <w:del w:id="911" w:author="Nelly Wagner" w:date="2017-04-03T13:16:00Z"/>
                <w:rFonts w:ascii="Arial" w:hAnsi="Arial"/>
                <w:color w:val="000000"/>
                <w:sz w:val="16"/>
                <w:szCs w:val="16"/>
              </w:rPr>
            </w:pPr>
            <w:del w:id="912" w:author="Nelly Wagner" w:date="2017-04-03T13:16:00Z">
              <w:r w:rsidDel="00563C55">
                <w:rPr>
                  <w:rFonts w:ascii="Arial" w:hAnsi="Arial"/>
                  <w:color w:val="000000"/>
                  <w:sz w:val="16"/>
                  <w:szCs w:val="16"/>
                </w:rPr>
                <w:delText xml:space="preserve">Bi-component pore-forming leukotoxin that kills PMNs </w:delText>
              </w:r>
            </w:del>
          </w:p>
        </w:tc>
      </w:tr>
      <w:tr w:rsidR="0020061D" w:rsidDel="00563C55" w14:paraId="3A81C69C" w14:textId="4A362040">
        <w:trPr>
          <w:cantSplit/>
          <w:del w:id="913"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C364F02" w14:textId="51BFE80D" w:rsidR="0020061D" w:rsidDel="00563C55" w:rsidRDefault="00766C9B">
            <w:pPr>
              <w:pStyle w:val="TableContents"/>
              <w:contextualSpacing/>
              <w:rPr>
                <w:del w:id="914" w:author="Nelly Wagner" w:date="2017-04-03T13:16:00Z"/>
                <w:rFonts w:ascii="Arial" w:hAnsi="Arial"/>
                <w:color w:val="000000"/>
              </w:rPr>
            </w:pPr>
            <w:del w:id="915" w:author="Nelly Wagner" w:date="2017-04-03T13:16:00Z">
              <w:r w:rsidDel="00563C55">
                <w:rPr>
                  <w:rFonts w:ascii="Arial" w:hAnsi="Arial"/>
                  <w:b/>
                  <w:bCs/>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to: resist oxidative burst</w:delText>
              </w:r>
            </w:del>
          </w:p>
        </w:tc>
      </w:tr>
      <w:tr w:rsidR="0020061D" w:rsidDel="00563C55" w14:paraId="288B6CB9" w14:textId="3645AD4C">
        <w:trPr>
          <w:cantSplit/>
          <w:del w:id="916"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FAD2212" w14:textId="61D188E1" w:rsidR="0020061D" w:rsidDel="00563C55" w:rsidRDefault="00766C9B">
            <w:pPr>
              <w:pStyle w:val="TableContents"/>
              <w:contextualSpacing/>
              <w:rPr>
                <w:del w:id="917" w:author="Nelly Wagner" w:date="2017-04-03T13:16:00Z"/>
                <w:rFonts w:ascii="Arial" w:hAnsi="Arial"/>
                <w:b/>
                <w:bCs/>
                <w:color w:val="000000"/>
                <w:sz w:val="16"/>
                <w:szCs w:val="16"/>
              </w:rPr>
            </w:pPr>
            <w:del w:id="918"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000C662" w14:textId="5CC445D2" w:rsidR="0020061D" w:rsidDel="00563C55" w:rsidRDefault="00766C9B">
            <w:pPr>
              <w:pStyle w:val="TableContents"/>
              <w:contextualSpacing/>
              <w:rPr>
                <w:del w:id="919" w:author="Nelly Wagner" w:date="2017-04-03T13:16:00Z"/>
                <w:rFonts w:ascii="Arial" w:hAnsi="Arial"/>
                <w:b/>
                <w:bCs/>
                <w:color w:val="000000"/>
                <w:sz w:val="16"/>
                <w:szCs w:val="16"/>
              </w:rPr>
            </w:pPr>
            <w:del w:id="920"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8C78022" w14:textId="4B452267" w:rsidR="0020061D" w:rsidDel="00563C55" w:rsidRDefault="00766C9B">
            <w:pPr>
              <w:pStyle w:val="TableContents"/>
              <w:contextualSpacing/>
              <w:rPr>
                <w:del w:id="921" w:author="Nelly Wagner" w:date="2017-04-03T13:16:00Z"/>
                <w:rFonts w:ascii="Arial" w:hAnsi="Arial"/>
                <w:b/>
                <w:bCs/>
                <w:color w:val="000000"/>
                <w:sz w:val="16"/>
                <w:szCs w:val="16"/>
              </w:rPr>
            </w:pPr>
            <w:del w:id="922" w:author="Nelly Wagner" w:date="2017-04-03T13:16:00Z">
              <w:r w:rsidDel="00563C55">
                <w:rPr>
                  <w:rFonts w:ascii="Arial" w:hAnsi="Arial"/>
                  <w:b/>
                  <w:bCs/>
                  <w:color w:val="000000"/>
                  <w:sz w:val="16"/>
                  <w:szCs w:val="16"/>
                </w:rPr>
                <w:delText>Function</w:delText>
              </w:r>
            </w:del>
          </w:p>
        </w:tc>
      </w:tr>
      <w:tr w:rsidR="0020061D" w:rsidDel="00563C55" w14:paraId="67E0D5C3" w14:textId="483C7384">
        <w:trPr>
          <w:cantSplit/>
          <w:del w:id="923"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7D6BCEB" w14:textId="2D22E30B" w:rsidR="0020061D" w:rsidDel="00563C55" w:rsidRDefault="00766C9B">
            <w:pPr>
              <w:pStyle w:val="TableContents"/>
              <w:contextualSpacing/>
              <w:rPr>
                <w:del w:id="924" w:author="Nelly Wagner" w:date="2017-04-03T13:16:00Z"/>
                <w:rFonts w:ascii="Arial" w:hAnsi="Arial"/>
                <w:color w:val="000000"/>
                <w:sz w:val="16"/>
                <w:szCs w:val="16"/>
              </w:rPr>
            </w:pPr>
            <w:del w:id="925" w:author="Nelly Wagner" w:date="2017-04-03T13:16:00Z">
              <w:r w:rsidDel="00563C55">
                <w:rPr>
                  <w:rFonts w:ascii="Arial" w:hAnsi="Arial"/>
                  <w:color w:val="000000"/>
                  <w:sz w:val="16"/>
                  <w:szCs w:val="16"/>
                </w:rPr>
                <w:delText xml:space="preserve">Staphyloxanth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41A3054" w14:textId="254EE107" w:rsidR="0020061D" w:rsidDel="00563C55" w:rsidRDefault="00766C9B">
            <w:pPr>
              <w:pStyle w:val="TableContents"/>
              <w:contextualSpacing/>
              <w:rPr>
                <w:del w:id="926" w:author="Nelly Wagner" w:date="2017-04-03T13:16:00Z"/>
                <w:rFonts w:ascii="Arial" w:hAnsi="Arial"/>
                <w:color w:val="000000"/>
                <w:sz w:val="16"/>
                <w:szCs w:val="16"/>
              </w:rPr>
            </w:pPr>
            <w:del w:id="927" w:author="Nelly Wagner" w:date="2017-04-03T13:16:00Z">
              <w:r w:rsidDel="00563C55">
                <w:rPr>
                  <w:rFonts w:ascii="Arial" w:hAnsi="Arial"/>
                  <w:color w:val="000000"/>
                  <w:sz w:val="16"/>
                  <w:szCs w:val="16"/>
                </w:rPr>
                <w:delText>-</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BBCDFC2" w14:textId="636C2E63" w:rsidR="0020061D" w:rsidDel="00563C55" w:rsidRDefault="00766C9B">
            <w:pPr>
              <w:pStyle w:val="TableContents"/>
              <w:contextualSpacing/>
              <w:rPr>
                <w:del w:id="928" w:author="Nelly Wagner" w:date="2017-04-03T13:16:00Z"/>
                <w:rFonts w:ascii="Arial" w:hAnsi="Arial"/>
                <w:color w:val="000000"/>
                <w:sz w:val="16"/>
                <w:szCs w:val="16"/>
              </w:rPr>
            </w:pPr>
            <w:del w:id="929" w:author="Nelly Wagner" w:date="2017-04-03T13:16:00Z">
              <w:r w:rsidDel="00563C55">
                <w:rPr>
                  <w:rFonts w:ascii="Arial" w:hAnsi="Arial"/>
                  <w:color w:val="000000"/>
                  <w:sz w:val="16"/>
                  <w:szCs w:val="16"/>
                </w:rPr>
                <w:delText xml:space="preserve">Carotenoid (protects against ROS) </w:delText>
              </w:r>
            </w:del>
          </w:p>
        </w:tc>
      </w:tr>
      <w:tr w:rsidR="0020061D" w:rsidDel="00563C55" w14:paraId="45A26600" w14:textId="7AD0066F">
        <w:trPr>
          <w:cantSplit/>
          <w:del w:id="930"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7759433" w14:textId="7371439B" w:rsidR="0020061D" w:rsidDel="00563C55" w:rsidRDefault="00766C9B">
            <w:pPr>
              <w:pStyle w:val="TableContents"/>
              <w:contextualSpacing/>
              <w:rPr>
                <w:del w:id="931" w:author="Nelly Wagner" w:date="2017-04-03T13:16:00Z"/>
                <w:rFonts w:ascii="Arial" w:hAnsi="Arial"/>
                <w:color w:val="000000"/>
                <w:sz w:val="16"/>
                <w:szCs w:val="16"/>
              </w:rPr>
            </w:pPr>
            <w:del w:id="932" w:author="Nelly Wagner" w:date="2017-04-03T13:16:00Z">
              <w:r w:rsidDel="00563C55">
                <w:rPr>
                  <w:rFonts w:ascii="Arial" w:hAnsi="Arial"/>
                  <w:color w:val="000000"/>
                  <w:sz w:val="16"/>
                  <w:szCs w:val="16"/>
                </w:rPr>
                <w:delText xml:space="preserve">Catalase and alkylhydroxide reductas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4C333C2" w14:textId="1453427B" w:rsidR="0020061D" w:rsidDel="00563C55" w:rsidRDefault="00766C9B">
            <w:pPr>
              <w:pStyle w:val="TableContents"/>
              <w:contextualSpacing/>
              <w:rPr>
                <w:del w:id="933" w:author="Nelly Wagner" w:date="2017-04-03T13:16:00Z"/>
                <w:rFonts w:ascii="Arial" w:hAnsi="Arial"/>
                <w:color w:val="000000"/>
                <w:sz w:val="16"/>
                <w:szCs w:val="16"/>
              </w:rPr>
            </w:pPr>
            <w:del w:id="934" w:author="Nelly Wagner" w:date="2017-04-03T13:16:00Z">
              <w:r w:rsidDel="00563C55">
                <w:rPr>
                  <w:rFonts w:ascii="Arial" w:hAnsi="Arial"/>
                  <w:color w:val="000000"/>
                  <w:sz w:val="16"/>
                  <w:szCs w:val="16"/>
                </w:rPr>
                <w:delText xml:space="preserve">CatA, AhpC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FA55B0A" w14:textId="42921F85" w:rsidR="0020061D" w:rsidDel="00563C55" w:rsidRDefault="00766C9B">
            <w:pPr>
              <w:pStyle w:val="TableContents"/>
              <w:contextualSpacing/>
              <w:rPr>
                <w:del w:id="935" w:author="Nelly Wagner" w:date="2017-04-03T13:16:00Z"/>
                <w:rFonts w:ascii="Arial" w:hAnsi="Arial"/>
                <w:color w:val="000000"/>
                <w:sz w:val="16"/>
                <w:szCs w:val="16"/>
              </w:rPr>
            </w:pPr>
            <w:del w:id="936" w:author="Nelly Wagner" w:date="2017-04-03T13:16:00Z">
              <w:r w:rsidDel="00563C55">
                <w:rPr>
                  <w:rFonts w:ascii="Arial" w:hAnsi="Arial"/>
                  <w:color w:val="000000"/>
                  <w:sz w:val="16"/>
                  <w:szCs w:val="16"/>
                </w:rPr>
                <w:delText xml:space="preserve">Inactivate hydrogen peroxide; pivotal for nasal colonization </w:delText>
              </w:r>
            </w:del>
          </w:p>
        </w:tc>
      </w:tr>
      <w:tr w:rsidR="0020061D" w:rsidDel="00563C55" w14:paraId="1AD89C4F" w14:textId="6BFD2470">
        <w:trPr>
          <w:cantSplit/>
          <w:del w:id="937"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22FDFE7" w14:textId="52EDC83E" w:rsidR="0020061D" w:rsidDel="00563C55" w:rsidRDefault="00766C9B">
            <w:pPr>
              <w:pStyle w:val="TableContents"/>
              <w:contextualSpacing/>
              <w:rPr>
                <w:del w:id="938" w:author="Nelly Wagner" w:date="2017-04-03T13:16:00Z"/>
                <w:rFonts w:ascii="Arial" w:hAnsi="Arial"/>
                <w:color w:val="000000"/>
                <w:sz w:val="16"/>
                <w:szCs w:val="16"/>
              </w:rPr>
            </w:pPr>
            <w:del w:id="939" w:author="Nelly Wagner" w:date="2017-04-03T13:16:00Z">
              <w:r w:rsidDel="00563C55">
                <w:rPr>
                  <w:rFonts w:ascii="Arial" w:hAnsi="Arial"/>
                  <w:color w:val="000000"/>
                  <w:sz w:val="16"/>
                  <w:szCs w:val="16"/>
                </w:rPr>
                <w:delText xml:space="preserve">Thioredoxin and thioredoxin reductas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1AD427D" w14:textId="1E5BEC00" w:rsidR="0020061D" w:rsidDel="00563C55" w:rsidRDefault="00766C9B">
            <w:pPr>
              <w:pStyle w:val="TableContents"/>
              <w:contextualSpacing/>
              <w:rPr>
                <w:del w:id="940" w:author="Nelly Wagner" w:date="2017-04-03T13:16:00Z"/>
                <w:rFonts w:ascii="Arial" w:hAnsi="Arial"/>
                <w:color w:val="000000"/>
                <w:sz w:val="16"/>
                <w:szCs w:val="16"/>
              </w:rPr>
            </w:pPr>
            <w:del w:id="941" w:author="Nelly Wagner" w:date="2017-04-03T13:16:00Z">
              <w:r w:rsidDel="00563C55">
                <w:rPr>
                  <w:rFonts w:ascii="Arial" w:hAnsi="Arial"/>
                  <w:color w:val="000000"/>
                  <w:sz w:val="16"/>
                  <w:szCs w:val="16"/>
                </w:rPr>
                <w:delText>-</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EDC7746" w14:textId="1B822CCB" w:rsidR="0020061D" w:rsidDel="00563C55" w:rsidRDefault="00766C9B">
            <w:pPr>
              <w:pStyle w:val="TableContents"/>
              <w:contextualSpacing/>
              <w:rPr>
                <w:del w:id="942" w:author="Nelly Wagner" w:date="2017-04-03T13:16:00Z"/>
                <w:rFonts w:ascii="Arial" w:hAnsi="Arial"/>
                <w:color w:val="000000"/>
                <w:sz w:val="16"/>
                <w:szCs w:val="16"/>
              </w:rPr>
            </w:pPr>
            <w:del w:id="943" w:author="Nelly Wagner" w:date="2017-04-03T13:16:00Z">
              <w:r w:rsidDel="00563C55">
                <w:rPr>
                  <w:rFonts w:ascii="Arial" w:hAnsi="Arial"/>
                  <w:color w:val="000000"/>
                  <w:sz w:val="16"/>
                  <w:szCs w:val="16"/>
                </w:rPr>
                <w:delText xml:space="preserve">Inactivates ROS </w:delText>
              </w:r>
            </w:del>
          </w:p>
        </w:tc>
      </w:tr>
      <w:tr w:rsidR="0020061D" w:rsidDel="00563C55" w14:paraId="7A50B2AC" w14:textId="17DF2B2F">
        <w:trPr>
          <w:cantSplit/>
          <w:del w:id="944"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2F1337B" w14:textId="7CD87A77" w:rsidR="0020061D" w:rsidDel="00563C55" w:rsidRDefault="00766C9B">
            <w:pPr>
              <w:pStyle w:val="TableContents"/>
              <w:contextualSpacing/>
              <w:rPr>
                <w:del w:id="945" w:author="Nelly Wagner" w:date="2017-04-03T13:16:00Z"/>
                <w:rFonts w:ascii="Arial" w:hAnsi="Arial"/>
              </w:rPr>
            </w:pPr>
            <w:del w:id="946" w:author="Nelly Wagner" w:date="2017-04-03T13:16:00Z">
              <w:r w:rsidDel="00563C55">
                <w:rPr>
                  <w:rFonts w:ascii="Arial" w:hAnsi="Arial"/>
                  <w:b/>
                  <w:bCs/>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w:delText>
              </w:r>
              <w:r w:rsidDel="00563C55">
                <w:rPr>
                  <w:rFonts w:ascii="Arial" w:hAnsi="Arial"/>
                  <w:b/>
                  <w:bCs/>
                  <w:color w:val="000000"/>
                  <w:sz w:val="16"/>
                  <w:szCs w:val="16"/>
                </w:rPr>
                <w:delText>to: evade complement activation</w:delText>
              </w:r>
            </w:del>
          </w:p>
        </w:tc>
      </w:tr>
      <w:tr w:rsidR="0020061D" w:rsidDel="00563C55" w14:paraId="0A19BC78" w14:textId="40A0EB11">
        <w:trPr>
          <w:cantSplit/>
          <w:del w:id="947"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4E36B26" w14:textId="74BC046D" w:rsidR="0020061D" w:rsidDel="00563C55" w:rsidRDefault="00766C9B">
            <w:pPr>
              <w:pStyle w:val="TableContents"/>
              <w:contextualSpacing/>
              <w:rPr>
                <w:del w:id="948" w:author="Nelly Wagner" w:date="2017-04-03T13:16:00Z"/>
                <w:rFonts w:ascii="Arial" w:hAnsi="Arial"/>
                <w:b/>
                <w:bCs/>
                <w:color w:val="000000"/>
                <w:sz w:val="16"/>
                <w:szCs w:val="16"/>
              </w:rPr>
            </w:pPr>
            <w:del w:id="949"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392422F" w14:textId="42778A0C" w:rsidR="0020061D" w:rsidDel="00563C55" w:rsidRDefault="00766C9B">
            <w:pPr>
              <w:pStyle w:val="TableContents"/>
              <w:contextualSpacing/>
              <w:rPr>
                <w:del w:id="950" w:author="Nelly Wagner" w:date="2017-04-03T13:16:00Z"/>
                <w:rFonts w:ascii="Arial" w:hAnsi="Arial"/>
                <w:b/>
                <w:bCs/>
                <w:color w:val="000000"/>
                <w:sz w:val="16"/>
                <w:szCs w:val="16"/>
              </w:rPr>
            </w:pPr>
            <w:del w:id="951"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D01D373" w14:textId="0210267B" w:rsidR="0020061D" w:rsidDel="00563C55" w:rsidRDefault="00766C9B">
            <w:pPr>
              <w:pStyle w:val="TableContents"/>
              <w:contextualSpacing/>
              <w:rPr>
                <w:del w:id="952" w:author="Nelly Wagner" w:date="2017-04-03T13:16:00Z"/>
                <w:rFonts w:ascii="Arial" w:hAnsi="Arial"/>
                <w:b/>
                <w:bCs/>
                <w:color w:val="000000"/>
                <w:sz w:val="16"/>
                <w:szCs w:val="16"/>
              </w:rPr>
            </w:pPr>
            <w:del w:id="953" w:author="Nelly Wagner" w:date="2017-04-03T13:16:00Z">
              <w:r w:rsidDel="00563C55">
                <w:rPr>
                  <w:rFonts w:ascii="Arial" w:hAnsi="Arial"/>
                  <w:b/>
                  <w:bCs/>
                  <w:color w:val="000000"/>
                  <w:sz w:val="16"/>
                  <w:szCs w:val="16"/>
                </w:rPr>
                <w:delText>Function</w:delText>
              </w:r>
            </w:del>
          </w:p>
        </w:tc>
      </w:tr>
      <w:tr w:rsidR="0020061D" w:rsidDel="00563C55" w14:paraId="5FB92EF3" w14:textId="5938D546">
        <w:trPr>
          <w:cantSplit/>
          <w:del w:id="954"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18600B55" w14:textId="16625882" w:rsidR="0020061D" w:rsidDel="00563C55" w:rsidRDefault="00766C9B">
            <w:pPr>
              <w:spacing w:line="285" w:lineRule="atLeast"/>
              <w:contextualSpacing/>
              <w:rPr>
                <w:del w:id="955" w:author="Nelly Wagner" w:date="2017-04-03T13:16:00Z"/>
                <w:rFonts w:ascii="Arial" w:hAnsi="Arial"/>
                <w:color w:val="000000"/>
                <w:sz w:val="16"/>
                <w:szCs w:val="16"/>
              </w:rPr>
            </w:pPr>
            <w:del w:id="956" w:author="Nelly Wagner" w:date="2017-04-03T13:16:00Z">
              <w:r w:rsidDel="00563C55">
                <w:rPr>
                  <w:rFonts w:ascii="Arial" w:hAnsi="Arial"/>
                  <w:color w:val="000000"/>
                  <w:sz w:val="16"/>
                  <w:szCs w:val="16"/>
                </w:rPr>
                <w:delText xml:space="preserve">Capsular polysaccharides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79F7726" w14:textId="11B0A684" w:rsidR="0020061D" w:rsidDel="00563C55" w:rsidRDefault="00766C9B">
            <w:pPr>
              <w:pStyle w:val="TableContents"/>
              <w:contextualSpacing/>
              <w:rPr>
                <w:del w:id="957" w:author="Nelly Wagner" w:date="2017-04-03T13:16:00Z"/>
                <w:rFonts w:ascii="Arial" w:hAnsi="Arial"/>
                <w:color w:val="000000"/>
                <w:sz w:val="16"/>
                <w:szCs w:val="16"/>
              </w:rPr>
            </w:pPr>
            <w:del w:id="958" w:author="Nelly Wagner" w:date="2017-04-03T13:16:00Z">
              <w:r w:rsidDel="00563C55">
                <w:rPr>
                  <w:rFonts w:ascii="Arial" w:hAnsi="Arial"/>
                  <w:color w:val="000000"/>
                  <w:sz w:val="16"/>
                  <w:szCs w:val="16"/>
                </w:rPr>
                <w:delText xml:space="preserve">CPSs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BAABA47" w14:textId="71580806" w:rsidR="0020061D" w:rsidDel="00563C55" w:rsidRDefault="00766C9B">
            <w:pPr>
              <w:pStyle w:val="TableContents"/>
              <w:contextualSpacing/>
              <w:rPr>
                <w:del w:id="959" w:author="Nelly Wagner" w:date="2017-04-03T13:16:00Z"/>
                <w:rFonts w:ascii="Arial" w:hAnsi="Arial"/>
                <w:color w:val="000000"/>
                <w:sz w:val="16"/>
                <w:szCs w:val="16"/>
              </w:rPr>
            </w:pPr>
            <w:del w:id="960" w:author="Nelly Wagner" w:date="2017-04-03T13:16:00Z">
              <w:r w:rsidDel="00563C55">
                <w:rPr>
                  <w:rFonts w:ascii="Arial" w:hAnsi="Arial"/>
                  <w:color w:val="000000"/>
                  <w:sz w:val="16"/>
                  <w:szCs w:val="16"/>
                </w:rPr>
                <w:delText xml:space="preserve">Alter C3 and C3b deposition </w:delText>
              </w:r>
            </w:del>
          </w:p>
        </w:tc>
      </w:tr>
      <w:tr w:rsidR="0020061D" w:rsidDel="00563C55" w14:paraId="06E03867" w14:textId="1841ED44">
        <w:trPr>
          <w:cantSplit/>
          <w:del w:id="961"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E4B158A" w14:textId="5A3BDFA1" w:rsidR="0020061D" w:rsidDel="00563C55" w:rsidRDefault="00766C9B">
            <w:pPr>
              <w:contextualSpacing/>
              <w:rPr>
                <w:del w:id="962" w:author="Nelly Wagner" w:date="2017-04-03T13:16:00Z"/>
                <w:rFonts w:ascii="Arial" w:hAnsi="Arial"/>
                <w:color w:val="000000"/>
                <w:sz w:val="16"/>
                <w:szCs w:val="16"/>
              </w:rPr>
            </w:pPr>
            <w:del w:id="963" w:author="Nelly Wagner" w:date="2017-04-03T13:16:00Z">
              <w:r w:rsidDel="00563C55">
                <w:rPr>
                  <w:rFonts w:ascii="Arial" w:hAnsi="Arial"/>
                  <w:color w:val="000000"/>
                  <w:sz w:val="16"/>
                  <w:szCs w:val="16"/>
                </w:rPr>
                <w:delText>Staphylokinas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186333E" w14:textId="651DB098" w:rsidR="0020061D" w:rsidDel="00563C55" w:rsidRDefault="00766C9B">
            <w:pPr>
              <w:pStyle w:val="TableContents"/>
              <w:contextualSpacing/>
              <w:rPr>
                <w:del w:id="964" w:author="Nelly Wagner" w:date="2017-04-03T13:16:00Z"/>
                <w:rFonts w:ascii="Arial" w:hAnsi="Arial"/>
                <w:color w:val="000000"/>
                <w:sz w:val="16"/>
                <w:szCs w:val="16"/>
              </w:rPr>
            </w:pPr>
            <w:del w:id="965" w:author="Nelly Wagner" w:date="2017-04-03T13:16:00Z">
              <w:r w:rsidDel="00563C55">
                <w:rPr>
                  <w:rFonts w:ascii="Arial" w:hAnsi="Arial"/>
                  <w:color w:val="000000"/>
                  <w:sz w:val="16"/>
                  <w:szCs w:val="16"/>
                </w:rPr>
                <w:delText>Sak</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468786A" w14:textId="656CC156" w:rsidR="0020061D" w:rsidDel="00563C55" w:rsidRDefault="00766C9B">
            <w:pPr>
              <w:pStyle w:val="TableContents"/>
              <w:contextualSpacing/>
              <w:rPr>
                <w:del w:id="966" w:author="Nelly Wagner" w:date="2017-04-03T13:16:00Z"/>
                <w:rFonts w:ascii="Arial" w:hAnsi="Arial"/>
                <w:color w:val="000000"/>
                <w:sz w:val="16"/>
                <w:szCs w:val="16"/>
              </w:rPr>
            </w:pPr>
            <w:del w:id="967" w:author="Nelly Wagner" w:date="2017-04-03T13:16:00Z">
              <w:r w:rsidDel="00563C55">
                <w:rPr>
                  <w:rFonts w:ascii="Arial" w:hAnsi="Arial"/>
                  <w:color w:val="000000"/>
                  <w:sz w:val="16"/>
                  <w:szCs w:val="16"/>
                </w:rPr>
                <w:delText>Plasminogen activator</w:delText>
              </w:r>
            </w:del>
          </w:p>
        </w:tc>
      </w:tr>
      <w:tr w:rsidR="0020061D" w:rsidDel="00563C55" w14:paraId="20EFD4EA" w14:textId="20D07872">
        <w:trPr>
          <w:cantSplit/>
          <w:del w:id="968"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2E087BE" w14:textId="649F2C5F" w:rsidR="0020061D" w:rsidDel="00563C55" w:rsidRDefault="00766C9B">
            <w:pPr>
              <w:spacing w:line="285" w:lineRule="atLeast"/>
              <w:rPr>
                <w:del w:id="969" w:author="Nelly Wagner" w:date="2017-04-03T13:16:00Z"/>
                <w:rFonts w:ascii="Arial" w:hAnsi="Arial"/>
                <w:color w:val="000000"/>
                <w:sz w:val="16"/>
                <w:szCs w:val="16"/>
              </w:rPr>
            </w:pPr>
            <w:del w:id="970" w:author="Nelly Wagner" w:date="2017-04-03T13:16:00Z">
              <w:r w:rsidDel="00563C55">
                <w:rPr>
                  <w:rFonts w:ascii="Arial" w:hAnsi="Arial"/>
                  <w:color w:val="000000"/>
                  <w:sz w:val="16"/>
                  <w:szCs w:val="16"/>
                </w:rPr>
                <w:delText xml:space="preserve">Staphylococcal complement inhibitor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AC46EAF" w14:textId="52CD2B4E" w:rsidR="0020061D" w:rsidDel="00563C55" w:rsidRDefault="00766C9B">
            <w:pPr>
              <w:pStyle w:val="TableContents"/>
              <w:rPr>
                <w:del w:id="971" w:author="Nelly Wagner" w:date="2017-04-03T13:16:00Z"/>
                <w:rFonts w:ascii="Arial" w:hAnsi="Arial"/>
                <w:color w:val="000000"/>
                <w:sz w:val="16"/>
                <w:szCs w:val="16"/>
              </w:rPr>
            </w:pPr>
            <w:del w:id="972" w:author="Nelly Wagner" w:date="2017-04-03T13:16:00Z">
              <w:r w:rsidDel="00563C55">
                <w:rPr>
                  <w:rFonts w:ascii="Arial" w:hAnsi="Arial"/>
                  <w:color w:val="000000"/>
                  <w:sz w:val="16"/>
                  <w:szCs w:val="16"/>
                </w:rPr>
                <w:delText xml:space="preserve">SCIN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CD70BE3" w14:textId="291B8BD7" w:rsidR="0020061D" w:rsidDel="00563C55" w:rsidRDefault="00766C9B">
            <w:pPr>
              <w:pStyle w:val="TableContents"/>
              <w:rPr>
                <w:del w:id="973" w:author="Nelly Wagner" w:date="2017-04-03T13:16:00Z"/>
                <w:rFonts w:ascii="Arial" w:hAnsi="Arial"/>
                <w:color w:val="000000"/>
                <w:sz w:val="16"/>
                <w:szCs w:val="16"/>
              </w:rPr>
            </w:pPr>
            <w:del w:id="974" w:author="Nelly Wagner" w:date="2017-04-03T13:16:00Z">
              <w:r w:rsidDel="00563C55">
                <w:rPr>
                  <w:rFonts w:ascii="Arial" w:hAnsi="Arial"/>
                  <w:color w:val="000000"/>
                  <w:sz w:val="16"/>
                  <w:szCs w:val="16"/>
                </w:rPr>
                <w:delText xml:space="preserve">Inhibits convertase </w:delText>
              </w:r>
            </w:del>
          </w:p>
        </w:tc>
      </w:tr>
      <w:tr w:rsidR="0020061D" w:rsidDel="00563C55" w14:paraId="4094240D" w14:textId="4F028C24">
        <w:trPr>
          <w:cantSplit/>
          <w:del w:id="975"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BC7D97E" w14:textId="1735C2A3" w:rsidR="0020061D" w:rsidDel="00563C55" w:rsidRDefault="00766C9B">
            <w:pPr>
              <w:spacing w:line="285" w:lineRule="atLeast"/>
              <w:rPr>
                <w:del w:id="976" w:author="Nelly Wagner" w:date="2017-04-03T13:16:00Z"/>
                <w:rFonts w:ascii="Arial" w:hAnsi="Arial"/>
                <w:color w:val="000000"/>
                <w:sz w:val="16"/>
                <w:szCs w:val="16"/>
              </w:rPr>
            </w:pPr>
            <w:del w:id="977" w:author="Nelly Wagner" w:date="2017-04-03T13:16:00Z">
              <w:r w:rsidDel="00563C55">
                <w:rPr>
                  <w:rFonts w:ascii="Arial" w:hAnsi="Arial"/>
                  <w:color w:val="000000"/>
                  <w:sz w:val="16"/>
                  <w:szCs w:val="16"/>
                </w:rPr>
                <w:delText xml:space="preserve">Extracellular complement-binding prote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CEF915D" w14:textId="24BEA85A" w:rsidR="0020061D" w:rsidDel="00563C55" w:rsidRDefault="00766C9B">
            <w:pPr>
              <w:pStyle w:val="TableContents"/>
              <w:rPr>
                <w:del w:id="978" w:author="Nelly Wagner" w:date="2017-04-03T13:16:00Z"/>
                <w:rFonts w:ascii="Arial" w:hAnsi="Arial"/>
                <w:color w:val="000000"/>
                <w:sz w:val="16"/>
                <w:szCs w:val="16"/>
              </w:rPr>
            </w:pPr>
            <w:del w:id="979" w:author="Nelly Wagner" w:date="2017-04-03T13:16:00Z">
              <w:r w:rsidDel="00563C55">
                <w:rPr>
                  <w:rFonts w:ascii="Arial" w:hAnsi="Arial"/>
                  <w:color w:val="000000"/>
                  <w:sz w:val="16"/>
                  <w:szCs w:val="16"/>
                </w:rPr>
                <w:delText>Ecb</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DA86769" w14:textId="4AC6FDC7" w:rsidR="0020061D" w:rsidDel="00563C55" w:rsidRDefault="00766C9B">
            <w:pPr>
              <w:pStyle w:val="TableContents"/>
              <w:rPr>
                <w:del w:id="980" w:author="Nelly Wagner" w:date="2017-04-03T13:16:00Z"/>
                <w:rFonts w:ascii="Arial" w:hAnsi="Arial"/>
                <w:color w:val="000000"/>
                <w:sz w:val="16"/>
                <w:szCs w:val="16"/>
              </w:rPr>
            </w:pPr>
            <w:del w:id="981" w:author="Nelly Wagner" w:date="2017-04-03T13:16:00Z">
              <w:r w:rsidDel="00563C55">
                <w:rPr>
                  <w:rFonts w:ascii="Arial" w:hAnsi="Arial"/>
                  <w:color w:val="000000"/>
                  <w:sz w:val="16"/>
                  <w:szCs w:val="16"/>
                </w:rPr>
                <w:delText xml:space="preserve">Inhibits convertase </w:delText>
              </w:r>
            </w:del>
          </w:p>
        </w:tc>
      </w:tr>
      <w:tr w:rsidR="0020061D" w:rsidDel="00563C55" w14:paraId="44648953" w14:textId="74D8983C">
        <w:trPr>
          <w:cantSplit/>
          <w:del w:id="982"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E37D8C6" w14:textId="04521BB2" w:rsidR="0020061D" w:rsidDel="00563C55" w:rsidRDefault="00766C9B">
            <w:pPr>
              <w:spacing w:line="285" w:lineRule="atLeast"/>
              <w:rPr>
                <w:del w:id="983" w:author="Nelly Wagner" w:date="2017-04-03T13:16:00Z"/>
                <w:rFonts w:ascii="Arial" w:hAnsi="Arial"/>
                <w:color w:val="000000"/>
                <w:sz w:val="16"/>
                <w:szCs w:val="16"/>
              </w:rPr>
            </w:pPr>
            <w:del w:id="984" w:author="Nelly Wagner" w:date="2017-04-03T13:16:00Z">
              <w:r w:rsidDel="00563C55">
                <w:rPr>
                  <w:rFonts w:ascii="Arial" w:hAnsi="Arial"/>
                  <w:color w:val="000000"/>
                  <w:sz w:val="16"/>
                  <w:szCs w:val="16"/>
                </w:rPr>
                <w:delText xml:space="preserve">Clumping factor A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F83D370" w14:textId="754BC92C" w:rsidR="0020061D" w:rsidDel="00563C55" w:rsidRDefault="00766C9B">
            <w:pPr>
              <w:pStyle w:val="TableContents"/>
              <w:rPr>
                <w:del w:id="985" w:author="Nelly Wagner" w:date="2017-04-03T13:16:00Z"/>
                <w:rFonts w:ascii="Arial" w:hAnsi="Arial"/>
                <w:color w:val="000000"/>
                <w:sz w:val="16"/>
                <w:szCs w:val="16"/>
              </w:rPr>
            </w:pPr>
            <w:del w:id="986" w:author="Nelly Wagner" w:date="2017-04-03T13:16:00Z">
              <w:r w:rsidDel="00563C55">
                <w:rPr>
                  <w:rFonts w:ascii="Arial" w:hAnsi="Arial"/>
                  <w:color w:val="000000"/>
                  <w:sz w:val="16"/>
                  <w:szCs w:val="16"/>
                </w:rPr>
                <w:delText xml:space="preserve">ClfA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F53294F" w14:textId="5D2F262E" w:rsidR="0020061D" w:rsidDel="00563C55" w:rsidRDefault="00766C9B">
            <w:pPr>
              <w:pStyle w:val="TableContents"/>
              <w:rPr>
                <w:del w:id="987" w:author="Nelly Wagner" w:date="2017-04-03T13:16:00Z"/>
                <w:rFonts w:ascii="Arial" w:hAnsi="Arial"/>
                <w:color w:val="000000"/>
                <w:sz w:val="16"/>
                <w:szCs w:val="16"/>
              </w:rPr>
            </w:pPr>
            <w:del w:id="988" w:author="Nelly Wagner" w:date="2017-04-03T13:16:00Z">
              <w:r w:rsidDel="00563C55">
                <w:rPr>
                  <w:rFonts w:ascii="Arial" w:hAnsi="Arial"/>
                  <w:color w:val="000000"/>
                  <w:sz w:val="16"/>
                  <w:szCs w:val="16"/>
                </w:rPr>
                <w:delText xml:space="preserve">Platelets adhesion (fibrin-mediated); binds complement regulator factor I </w:delText>
              </w:r>
            </w:del>
          </w:p>
        </w:tc>
      </w:tr>
      <w:tr w:rsidR="0020061D" w:rsidDel="00563C55" w14:paraId="1C73C938" w14:textId="1833615A">
        <w:trPr>
          <w:cantSplit/>
          <w:del w:id="989"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FF515E2" w14:textId="1C5BDA29" w:rsidR="0020061D" w:rsidDel="00563C55" w:rsidRDefault="00766C9B">
            <w:pPr>
              <w:spacing w:line="285" w:lineRule="atLeast"/>
              <w:rPr>
                <w:del w:id="990" w:author="Nelly Wagner" w:date="2017-04-03T13:16:00Z"/>
              </w:rPr>
            </w:pPr>
            <w:del w:id="991" w:author="Nelly Wagner" w:date="2017-04-03T13:16:00Z">
              <w:r w:rsidDel="00563C55">
                <w:rPr>
                  <w:rStyle w:val="Emphasis"/>
                  <w:rFonts w:ascii="Arial" w:hAnsi="Arial"/>
                  <w:color w:val="000000"/>
                  <w:sz w:val="16"/>
                  <w:szCs w:val="16"/>
                </w:rPr>
                <w:delText>Staphylococcus aureus</w:delText>
              </w:r>
              <w:r w:rsidDel="00563C55">
                <w:rPr>
                  <w:rStyle w:val="Emphasis"/>
                  <w:rFonts w:ascii="Arial" w:hAnsi="Arial"/>
                  <w:i w:val="0"/>
                  <w:color w:val="000000"/>
                  <w:sz w:val="16"/>
                  <w:szCs w:val="16"/>
                </w:rPr>
                <w:delText xml:space="preserve"> </w:delText>
              </w:r>
              <w:r w:rsidDel="00563C55">
                <w:rPr>
                  <w:rFonts w:ascii="Arial" w:hAnsi="Arial"/>
                  <w:color w:val="000000"/>
                  <w:sz w:val="16"/>
                  <w:szCs w:val="16"/>
                </w:rPr>
                <w:delText xml:space="preserve">surface protein 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8556C0C" w14:textId="765318D8" w:rsidR="0020061D" w:rsidDel="00563C55" w:rsidRDefault="00766C9B">
            <w:pPr>
              <w:pStyle w:val="TableContents"/>
              <w:rPr>
                <w:del w:id="992" w:author="Nelly Wagner" w:date="2017-04-03T13:16:00Z"/>
                <w:rFonts w:ascii="Arial" w:hAnsi="Arial"/>
                <w:color w:val="000000"/>
                <w:sz w:val="16"/>
                <w:szCs w:val="16"/>
              </w:rPr>
            </w:pPr>
            <w:del w:id="993" w:author="Nelly Wagner" w:date="2017-04-03T13:16:00Z">
              <w:r w:rsidDel="00563C55">
                <w:rPr>
                  <w:rFonts w:ascii="Arial" w:hAnsi="Arial"/>
                  <w:color w:val="000000"/>
                  <w:sz w:val="16"/>
                  <w:szCs w:val="16"/>
                </w:rPr>
                <w:delText xml:space="preserve">SdrE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01EE63E" w14:textId="5F9CAA05" w:rsidR="0020061D" w:rsidDel="00563C55" w:rsidRDefault="00766C9B">
            <w:pPr>
              <w:pStyle w:val="TableContents"/>
              <w:rPr>
                <w:del w:id="994" w:author="Nelly Wagner" w:date="2017-04-03T13:16:00Z"/>
                <w:rFonts w:ascii="Arial" w:hAnsi="Arial"/>
                <w:color w:val="000000"/>
                <w:sz w:val="16"/>
                <w:szCs w:val="16"/>
              </w:rPr>
            </w:pPr>
            <w:del w:id="995" w:author="Nelly Wagner" w:date="2017-04-03T13:16:00Z">
              <w:r w:rsidDel="00563C55">
                <w:rPr>
                  <w:rFonts w:ascii="Arial" w:hAnsi="Arial"/>
                  <w:color w:val="000000"/>
                  <w:sz w:val="16"/>
                  <w:szCs w:val="16"/>
                </w:rPr>
                <w:delText xml:space="preserve">Binds complement regulator factor H </w:delText>
              </w:r>
            </w:del>
          </w:p>
        </w:tc>
      </w:tr>
      <w:tr w:rsidR="0020061D" w:rsidDel="00563C55" w14:paraId="7F4CEF2A" w14:textId="3416E06B">
        <w:trPr>
          <w:cantSplit/>
          <w:del w:id="996"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0FB2404" w14:textId="2811FB79" w:rsidR="0020061D" w:rsidDel="00563C55" w:rsidRDefault="00766C9B">
            <w:pPr>
              <w:spacing w:line="285" w:lineRule="atLeast"/>
              <w:rPr>
                <w:del w:id="997" w:author="Nelly Wagner" w:date="2017-04-03T13:16:00Z"/>
                <w:rFonts w:ascii="Arial" w:hAnsi="Arial"/>
                <w:color w:val="000000"/>
                <w:sz w:val="16"/>
                <w:szCs w:val="16"/>
              </w:rPr>
            </w:pPr>
            <w:del w:id="998" w:author="Nelly Wagner" w:date="2017-04-03T13:16:00Z">
              <w:r w:rsidDel="00563C55">
                <w:rPr>
                  <w:rFonts w:ascii="Arial" w:hAnsi="Arial"/>
                  <w:color w:val="000000"/>
                  <w:sz w:val="16"/>
                  <w:szCs w:val="16"/>
                </w:rPr>
                <w:delText xml:space="preserve">Extracellular fibrinogen-binding prote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DA1698B" w14:textId="0CE2AAE7" w:rsidR="0020061D" w:rsidDel="00563C55" w:rsidRDefault="00766C9B">
            <w:pPr>
              <w:pStyle w:val="TableContents"/>
              <w:rPr>
                <w:del w:id="999" w:author="Nelly Wagner" w:date="2017-04-03T13:16:00Z"/>
                <w:rFonts w:ascii="Arial" w:hAnsi="Arial"/>
                <w:color w:val="000000"/>
                <w:sz w:val="16"/>
                <w:szCs w:val="16"/>
              </w:rPr>
            </w:pPr>
            <w:del w:id="1000" w:author="Nelly Wagner" w:date="2017-04-03T13:16:00Z">
              <w:r w:rsidDel="00563C55">
                <w:rPr>
                  <w:rFonts w:ascii="Arial" w:hAnsi="Arial"/>
                  <w:color w:val="000000"/>
                  <w:sz w:val="16"/>
                  <w:szCs w:val="16"/>
                </w:rPr>
                <w:delText>Efb</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45AED43" w14:textId="4BC08764" w:rsidR="0020061D" w:rsidDel="00563C55" w:rsidRDefault="00766C9B">
            <w:pPr>
              <w:pStyle w:val="TableContents"/>
              <w:rPr>
                <w:del w:id="1001" w:author="Nelly Wagner" w:date="2017-04-03T13:16:00Z"/>
                <w:rFonts w:ascii="Arial" w:hAnsi="Arial"/>
                <w:color w:val="000000"/>
                <w:sz w:val="16"/>
                <w:szCs w:val="16"/>
              </w:rPr>
            </w:pPr>
            <w:del w:id="1002" w:author="Nelly Wagner" w:date="2017-04-03T13:16:00Z">
              <w:r w:rsidDel="00563C55">
                <w:rPr>
                  <w:rFonts w:ascii="Arial" w:hAnsi="Arial"/>
                  <w:color w:val="000000"/>
                  <w:sz w:val="16"/>
                  <w:szCs w:val="16"/>
                </w:rPr>
                <w:delText xml:space="preserve">Binds fibrinogen; inhibits C3 and C5 convertases; binds complement C3 </w:delText>
              </w:r>
            </w:del>
          </w:p>
        </w:tc>
      </w:tr>
      <w:tr w:rsidR="0020061D" w:rsidDel="00563C55" w14:paraId="5E14F283" w14:textId="7467CAA3">
        <w:trPr>
          <w:cantSplit/>
          <w:del w:id="1003"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5801791" w14:textId="5C34E5FC" w:rsidR="0020061D" w:rsidDel="00563C55" w:rsidRDefault="00766C9B">
            <w:pPr>
              <w:pStyle w:val="TableContents"/>
              <w:rPr>
                <w:del w:id="1004" w:author="Nelly Wagner" w:date="2017-04-03T13:16:00Z"/>
                <w:rFonts w:ascii="Arial" w:hAnsi="Arial"/>
                <w:color w:val="000000"/>
                <w:sz w:val="18"/>
                <w:szCs w:val="18"/>
              </w:rPr>
            </w:pPr>
            <w:del w:id="1005" w:author="Nelly Wagner" w:date="2017-04-03T13:16:00Z">
              <w:r w:rsidDel="00563C55">
                <w:rPr>
                  <w:rStyle w:val="Emphasis"/>
                  <w:rFonts w:ascii="Arial" w:hAnsi="Arial"/>
                  <w:b/>
                  <w:bCs/>
                  <w:i w:val="0"/>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to: degrade immunoglobulins</w:delText>
              </w:r>
            </w:del>
          </w:p>
        </w:tc>
      </w:tr>
      <w:tr w:rsidR="0020061D" w:rsidDel="00563C55" w14:paraId="776B9C38" w14:textId="5294E25F">
        <w:trPr>
          <w:cantSplit/>
          <w:del w:id="1006"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4A86773" w14:textId="3FD10112" w:rsidR="0020061D" w:rsidDel="00563C55" w:rsidRDefault="00766C9B">
            <w:pPr>
              <w:pStyle w:val="TableContents"/>
              <w:rPr>
                <w:del w:id="1007" w:author="Nelly Wagner" w:date="2017-04-03T13:16:00Z"/>
                <w:rFonts w:ascii="Arial" w:hAnsi="Arial"/>
                <w:b/>
                <w:bCs/>
                <w:color w:val="000000"/>
                <w:sz w:val="16"/>
                <w:szCs w:val="16"/>
              </w:rPr>
            </w:pPr>
            <w:del w:id="1008"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B959B24" w14:textId="67939212" w:rsidR="0020061D" w:rsidDel="00563C55" w:rsidRDefault="00766C9B">
            <w:pPr>
              <w:pStyle w:val="TableContents"/>
              <w:rPr>
                <w:del w:id="1009" w:author="Nelly Wagner" w:date="2017-04-03T13:16:00Z"/>
                <w:rFonts w:ascii="Arial" w:hAnsi="Arial"/>
                <w:b/>
                <w:bCs/>
                <w:color w:val="000000"/>
                <w:sz w:val="16"/>
                <w:szCs w:val="16"/>
              </w:rPr>
            </w:pPr>
            <w:del w:id="1010"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56D914A" w14:textId="75081830" w:rsidR="0020061D" w:rsidDel="00563C55" w:rsidRDefault="00766C9B">
            <w:pPr>
              <w:pStyle w:val="TableContents"/>
              <w:rPr>
                <w:del w:id="1011" w:author="Nelly Wagner" w:date="2017-04-03T13:16:00Z"/>
                <w:rFonts w:ascii="Arial" w:hAnsi="Arial"/>
                <w:b/>
                <w:bCs/>
                <w:color w:val="000000"/>
                <w:sz w:val="16"/>
                <w:szCs w:val="16"/>
              </w:rPr>
            </w:pPr>
            <w:del w:id="1012" w:author="Nelly Wagner" w:date="2017-04-03T13:16:00Z">
              <w:r w:rsidDel="00563C55">
                <w:rPr>
                  <w:rFonts w:ascii="Arial" w:hAnsi="Arial"/>
                  <w:b/>
                  <w:bCs/>
                  <w:color w:val="000000"/>
                  <w:sz w:val="16"/>
                  <w:szCs w:val="16"/>
                </w:rPr>
                <w:delText>Function</w:delText>
              </w:r>
            </w:del>
          </w:p>
        </w:tc>
      </w:tr>
      <w:tr w:rsidR="0020061D" w:rsidDel="00563C55" w14:paraId="2F446202" w14:textId="2F79EEA1">
        <w:trPr>
          <w:cantSplit/>
          <w:del w:id="1013"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6551676" w14:textId="59F1B2FC" w:rsidR="0020061D" w:rsidDel="00563C55" w:rsidRDefault="00766C9B">
            <w:pPr>
              <w:spacing w:line="285" w:lineRule="atLeast"/>
              <w:rPr>
                <w:del w:id="1014" w:author="Nelly Wagner" w:date="2017-04-03T13:16:00Z"/>
                <w:rFonts w:ascii="Arial" w:hAnsi="Arial"/>
                <w:color w:val="000000"/>
                <w:sz w:val="18"/>
                <w:szCs w:val="18"/>
              </w:rPr>
            </w:pPr>
            <w:del w:id="1015" w:author="Nelly Wagner" w:date="2017-04-03T13:16:00Z">
              <w:r w:rsidDel="00563C55">
                <w:rPr>
                  <w:rStyle w:val="Emphasis"/>
                  <w:rFonts w:ascii="Arial" w:hAnsi="Arial"/>
                  <w:i w:val="0"/>
                  <w:color w:val="000000"/>
                  <w:sz w:val="16"/>
                  <w:szCs w:val="16"/>
                </w:rPr>
                <w:delText xml:space="preserve">Protein A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94BB277" w14:textId="600F0F33" w:rsidR="0020061D" w:rsidDel="00563C55" w:rsidRDefault="00766C9B">
            <w:pPr>
              <w:pStyle w:val="TableContents"/>
              <w:rPr>
                <w:del w:id="1016" w:author="Nelly Wagner" w:date="2017-04-03T13:16:00Z"/>
                <w:rFonts w:ascii="Arial" w:hAnsi="Arial"/>
                <w:color w:val="000000"/>
                <w:sz w:val="18"/>
                <w:szCs w:val="18"/>
              </w:rPr>
            </w:pPr>
            <w:del w:id="1017" w:author="Nelly Wagner" w:date="2017-04-03T13:16:00Z">
              <w:r w:rsidDel="00563C55">
                <w:rPr>
                  <w:rStyle w:val="Emphasis"/>
                  <w:rFonts w:ascii="Arial" w:hAnsi="Arial"/>
                  <w:i w:val="0"/>
                  <w:color w:val="000000"/>
                  <w:sz w:val="16"/>
                  <w:szCs w:val="16"/>
                </w:rPr>
                <w:delText>SpA</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80A53FA" w14:textId="3A56D018" w:rsidR="0020061D" w:rsidDel="00563C55" w:rsidRDefault="00766C9B">
            <w:pPr>
              <w:pStyle w:val="TableContents"/>
              <w:rPr>
                <w:del w:id="1018" w:author="Nelly Wagner" w:date="2017-04-03T13:16:00Z"/>
                <w:rFonts w:ascii="Arial" w:hAnsi="Arial"/>
                <w:color w:val="000000"/>
                <w:sz w:val="18"/>
                <w:szCs w:val="18"/>
              </w:rPr>
            </w:pPr>
            <w:del w:id="1019" w:author="Nelly Wagner" w:date="2017-04-03T13:16:00Z">
              <w:r w:rsidDel="00563C55">
                <w:rPr>
                  <w:rStyle w:val="Emphasis"/>
                  <w:rFonts w:ascii="Arial" w:hAnsi="Arial"/>
                  <w:i w:val="0"/>
                  <w:color w:val="000000"/>
                  <w:sz w:val="16"/>
                  <w:szCs w:val="16"/>
                </w:rPr>
                <w:delText xml:space="preserve">Binds Fc domain of immunoglobulin, von Willibrand factor and TNFR-1; Binds complement protein C3 and promotes C3–C3b conversion </w:delText>
              </w:r>
            </w:del>
          </w:p>
        </w:tc>
      </w:tr>
      <w:tr w:rsidR="0020061D" w:rsidDel="00563C55" w14:paraId="696BDD07" w14:textId="792081BD">
        <w:trPr>
          <w:cantSplit/>
          <w:del w:id="1020"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D70A570" w14:textId="4F0B1B3C" w:rsidR="0020061D" w:rsidDel="00563C55" w:rsidRDefault="00766C9B">
            <w:pPr>
              <w:spacing w:line="285" w:lineRule="atLeast"/>
              <w:rPr>
                <w:del w:id="1021" w:author="Nelly Wagner" w:date="2017-04-03T13:16:00Z"/>
                <w:rFonts w:ascii="Arial" w:hAnsi="Arial"/>
                <w:color w:val="000000"/>
                <w:sz w:val="18"/>
                <w:szCs w:val="18"/>
              </w:rPr>
            </w:pPr>
            <w:del w:id="1022" w:author="Nelly Wagner" w:date="2017-04-03T13:16:00Z">
              <w:r w:rsidDel="00563C55">
                <w:rPr>
                  <w:rStyle w:val="Emphasis"/>
                  <w:rFonts w:ascii="Arial" w:hAnsi="Arial"/>
                  <w:i w:val="0"/>
                  <w:color w:val="000000"/>
                  <w:sz w:val="16"/>
                  <w:szCs w:val="16"/>
                </w:rPr>
                <w:delText xml:space="preserve">Staphylokinas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587BB2B" w14:textId="183B062A" w:rsidR="0020061D" w:rsidDel="00563C55" w:rsidRDefault="00766C9B">
            <w:pPr>
              <w:pStyle w:val="TableContents"/>
              <w:rPr>
                <w:del w:id="1023" w:author="Nelly Wagner" w:date="2017-04-03T13:16:00Z"/>
                <w:rFonts w:ascii="Arial" w:hAnsi="Arial"/>
                <w:color w:val="000000"/>
                <w:sz w:val="18"/>
                <w:szCs w:val="18"/>
              </w:rPr>
            </w:pPr>
            <w:del w:id="1024" w:author="Nelly Wagner" w:date="2017-04-03T13:16:00Z">
              <w:r w:rsidDel="00563C55">
                <w:rPr>
                  <w:rStyle w:val="Emphasis"/>
                  <w:rFonts w:ascii="Arial" w:hAnsi="Arial"/>
                  <w:i w:val="0"/>
                  <w:color w:val="000000"/>
                  <w:sz w:val="16"/>
                  <w:szCs w:val="16"/>
                </w:rPr>
                <w:delText>Sak</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13240F4E" w14:textId="58DEDF11" w:rsidR="0020061D" w:rsidDel="00563C55" w:rsidRDefault="00766C9B">
            <w:pPr>
              <w:pStyle w:val="TableContents"/>
              <w:rPr>
                <w:del w:id="1025" w:author="Nelly Wagner" w:date="2017-04-03T13:16:00Z"/>
                <w:rFonts w:ascii="Arial" w:hAnsi="Arial"/>
                <w:color w:val="000000"/>
                <w:sz w:val="18"/>
                <w:szCs w:val="18"/>
              </w:rPr>
            </w:pPr>
            <w:del w:id="1026" w:author="Nelly Wagner" w:date="2017-04-03T13:16:00Z">
              <w:r w:rsidDel="00563C55">
                <w:rPr>
                  <w:rStyle w:val="Emphasis"/>
                  <w:rFonts w:ascii="Arial" w:hAnsi="Arial"/>
                  <w:i w:val="0"/>
                  <w:color w:val="000000"/>
                  <w:sz w:val="16"/>
                  <w:szCs w:val="16"/>
                </w:rPr>
                <w:delText>Plasminogen activator</w:delText>
              </w:r>
            </w:del>
          </w:p>
        </w:tc>
      </w:tr>
      <w:tr w:rsidR="0020061D" w:rsidDel="00563C55" w14:paraId="4F1C1B1C" w14:textId="744FA697">
        <w:trPr>
          <w:cantSplit/>
          <w:del w:id="1027"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A0B5080" w14:textId="1BE326AE" w:rsidR="0020061D" w:rsidDel="00563C55" w:rsidRDefault="00766C9B">
            <w:pPr>
              <w:pStyle w:val="TableContents"/>
              <w:spacing w:line="285" w:lineRule="atLeast"/>
              <w:rPr>
                <w:del w:id="1028" w:author="Nelly Wagner" w:date="2017-04-03T13:16:00Z"/>
                <w:rFonts w:ascii="Arial" w:hAnsi="Arial"/>
                <w:color w:val="000000"/>
                <w:sz w:val="18"/>
                <w:szCs w:val="18"/>
              </w:rPr>
            </w:pPr>
            <w:del w:id="1029" w:author="Nelly Wagner" w:date="2017-04-03T13:16:00Z">
              <w:r w:rsidDel="00563C55">
                <w:rPr>
                  <w:rStyle w:val="Emphasis"/>
                  <w:rFonts w:ascii="Arial" w:hAnsi="Arial"/>
                  <w:b/>
                  <w:bCs/>
                  <w:i w:val="0"/>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to: cloak opsonins</w:delText>
              </w:r>
            </w:del>
          </w:p>
        </w:tc>
      </w:tr>
      <w:tr w:rsidR="0020061D" w:rsidDel="00563C55" w14:paraId="57AE4F74" w14:textId="5762635F">
        <w:trPr>
          <w:cantSplit/>
          <w:del w:id="1030"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448EE7F" w14:textId="3C231701" w:rsidR="0020061D" w:rsidDel="00563C55" w:rsidRDefault="00766C9B">
            <w:pPr>
              <w:pStyle w:val="TableContents"/>
              <w:rPr>
                <w:del w:id="1031" w:author="Nelly Wagner" w:date="2017-04-03T13:16:00Z"/>
                <w:rFonts w:ascii="Arial" w:hAnsi="Arial"/>
                <w:b/>
                <w:bCs/>
                <w:color w:val="000000"/>
                <w:sz w:val="16"/>
                <w:szCs w:val="16"/>
              </w:rPr>
            </w:pPr>
            <w:del w:id="1032"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CF23222" w14:textId="268EFD78" w:rsidR="0020061D" w:rsidDel="00563C55" w:rsidRDefault="00766C9B">
            <w:pPr>
              <w:pStyle w:val="TableContents"/>
              <w:rPr>
                <w:del w:id="1033" w:author="Nelly Wagner" w:date="2017-04-03T13:16:00Z"/>
                <w:rFonts w:ascii="Arial" w:hAnsi="Arial"/>
                <w:b/>
                <w:bCs/>
                <w:color w:val="000000"/>
                <w:sz w:val="16"/>
                <w:szCs w:val="16"/>
              </w:rPr>
            </w:pPr>
            <w:del w:id="1034"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27A44CD" w14:textId="1ED7C9B8" w:rsidR="0020061D" w:rsidDel="00563C55" w:rsidRDefault="00766C9B">
            <w:pPr>
              <w:pStyle w:val="TableContents"/>
              <w:rPr>
                <w:del w:id="1035" w:author="Nelly Wagner" w:date="2017-04-03T13:16:00Z"/>
                <w:rFonts w:ascii="Arial" w:hAnsi="Arial"/>
                <w:b/>
                <w:bCs/>
                <w:color w:val="000000"/>
                <w:sz w:val="16"/>
                <w:szCs w:val="16"/>
              </w:rPr>
            </w:pPr>
            <w:del w:id="1036" w:author="Nelly Wagner" w:date="2017-04-03T13:16:00Z">
              <w:r w:rsidDel="00563C55">
                <w:rPr>
                  <w:rFonts w:ascii="Arial" w:hAnsi="Arial"/>
                  <w:b/>
                  <w:bCs/>
                  <w:color w:val="000000"/>
                  <w:sz w:val="16"/>
                  <w:szCs w:val="16"/>
                </w:rPr>
                <w:delText>Function</w:delText>
              </w:r>
            </w:del>
          </w:p>
        </w:tc>
      </w:tr>
      <w:tr w:rsidR="0020061D" w:rsidDel="00563C55" w14:paraId="71D8D94E" w14:textId="51282C30">
        <w:trPr>
          <w:cantSplit/>
          <w:del w:id="1037"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52AED08" w14:textId="1616012A" w:rsidR="0020061D" w:rsidDel="00563C55" w:rsidRDefault="00766C9B">
            <w:pPr>
              <w:spacing w:line="285" w:lineRule="atLeast"/>
              <w:rPr>
                <w:del w:id="1038" w:author="Nelly Wagner" w:date="2017-04-03T13:16:00Z"/>
                <w:rFonts w:ascii="Arial" w:hAnsi="Arial"/>
                <w:color w:val="000000"/>
                <w:sz w:val="18"/>
                <w:szCs w:val="18"/>
              </w:rPr>
            </w:pPr>
            <w:del w:id="1039" w:author="Nelly Wagner" w:date="2017-04-03T13:16:00Z">
              <w:r w:rsidDel="00563C55">
                <w:rPr>
                  <w:rStyle w:val="Emphasis"/>
                  <w:rFonts w:ascii="Arial" w:hAnsi="Arial"/>
                  <w:i w:val="0"/>
                  <w:color w:val="000000"/>
                  <w:sz w:val="16"/>
                  <w:szCs w:val="16"/>
                </w:rPr>
                <w:delText>Clumping factor A</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AD42837" w14:textId="16D597D6" w:rsidR="0020061D" w:rsidDel="00563C55" w:rsidRDefault="00766C9B">
            <w:pPr>
              <w:pStyle w:val="TableContents"/>
              <w:rPr>
                <w:del w:id="1040" w:author="Nelly Wagner" w:date="2017-04-03T13:16:00Z"/>
                <w:rFonts w:ascii="Arial" w:hAnsi="Arial"/>
                <w:color w:val="000000"/>
                <w:sz w:val="18"/>
                <w:szCs w:val="18"/>
              </w:rPr>
            </w:pPr>
            <w:del w:id="1041" w:author="Nelly Wagner" w:date="2017-04-03T13:16:00Z">
              <w:r w:rsidDel="00563C55">
                <w:rPr>
                  <w:rStyle w:val="Emphasis"/>
                  <w:rFonts w:ascii="Arial" w:hAnsi="Arial"/>
                  <w:i w:val="0"/>
                  <w:color w:val="000000"/>
                  <w:sz w:val="16"/>
                  <w:szCs w:val="16"/>
                </w:rPr>
                <w:delText>ClfA</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6817BDCA" w14:textId="66D6953D" w:rsidR="0020061D" w:rsidDel="00563C55" w:rsidRDefault="00766C9B">
            <w:pPr>
              <w:pStyle w:val="TableContents"/>
              <w:rPr>
                <w:del w:id="1042" w:author="Nelly Wagner" w:date="2017-04-03T13:16:00Z"/>
                <w:rFonts w:ascii="Arial" w:hAnsi="Arial"/>
                <w:color w:val="000000"/>
                <w:sz w:val="18"/>
                <w:szCs w:val="18"/>
              </w:rPr>
            </w:pPr>
            <w:del w:id="1043" w:author="Nelly Wagner" w:date="2017-04-03T13:16:00Z">
              <w:r w:rsidDel="00563C55">
                <w:rPr>
                  <w:rStyle w:val="Emphasis"/>
                  <w:rFonts w:ascii="Arial" w:hAnsi="Arial"/>
                  <w:i w:val="0"/>
                  <w:color w:val="000000"/>
                  <w:sz w:val="16"/>
                  <w:szCs w:val="16"/>
                </w:rPr>
                <w:delText xml:space="preserve">Platelets adhesion (fibrin-mediated); binds complement regulator factor I </w:delText>
              </w:r>
            </w:del>
          </w:p>
        </w:tc>
      </w:tr>
      <w:tr w:rsidR="0020061D" w:rsidDel="00563C55" w14:paraId="0A4B584C" w14:textId="7E985A9C">
        <w:trPr>
          <w:cantSplit/>
          <w:del w:id="1044"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271566E5" w14:textId="1EA0B0A2" w:rsidR="0020061D" w:rsidDel="00563C55" w:rsidRDefault="00766C9B">
            <w:pPr>
              <w:spacing w:line="285" w:lineRule="atLeast"/>
              <w:rPr>
                <w:del w:id="1045" w:author="Nelly Wagner" w:date="2017-04-03T13:16:00Z"/>
                <w:rFonts w:ascii="Arial" w:hAnsi="Arial"/>
                <w:color w:val="000000"/>
                <w:sz w:val="18"/>
                <w:szCs w:val="18"/>
              </w:rPr>
            </w:pPr>
            <w:del w:id="1046" w:author="Nelly Wagner" w:date="2017-04-03T13:16:00Z">
              <w:r w:rsidDel="00563C55">
                <w:rPr>
                  <w:rStyle w:val="Emphasis"/>
                  <w:rFonts w:ascii="Arial" w:hAnsi="Arial"/>
                  <w:i w:val="0"/>
                  <w:color w:val="000000"/>
                  <w:sz w:val="16"/>
                  <w:szCs w:val="16"/>
                </w:rPr>
                <w:delText>Clumping factor B</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B1925D8" w14:textId="7522AEA3" w:rsidR="0020061D" w:rsidDel="00563C55" w:rsidRDefault="00766C9B">
            <w:pPr>
              <w:pStyle w:val="TableContents"/>
              <w:rPr>
                <w:del w:id="1047" w:author="Nelly Wagner" w:date="2017-04-03T13:16:00Z"/>
                <w:rFonts w:ascii="Arial" w:hAnsi="Arial"/>
                <w:color w:val="000000"/>
                <w:sz w:val="18"/>
                <w:szCs w:val="18"/>
              </w:rPr>
            </w:pPr>
            <w:del w:id="1048" w:author="Nelly Wagner" w:date="2017-04-03T13:16:00Z">
              <w:r w:rsidDel="00563C55">
                <w:rPr>
                  <w:rStyle w:val="Emphasis"/>
                  <w:rFonts w:ascii="Arial" w:hAnsi="Arial"/>
                  <w:i w:val="0"/>
                  <w:color w:val="000000"/>
                  <w:sz w:val="16"/>
                  <w:szCs w:val="16"/>
                </w:rPr>
                <w:delText>ClfB</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ECDDAB0" w14:textId="6B322A94" w:rsidR="0020061D" w:rsidDel="00563C55" w:rsidRDefault="00766C9B">
            <w:pPr>
              <w:pStyle w:val="TableContents"/>
              <w:rPr>
                <w:del w:id="1049" w:author="Nelly Wagner" w:date="2017-04-03T13:16:00Z"/>
                <w:rFonts w:ascii="Arial" w:hAnsi="Arial"/>
                <w:color w:val="000000"/>
                <w:sz w:val="18"/>
                <w:szCs w:val="18"/>
              </w:rPr>
            </w:pPr>
            <w:del w:id="1050" w:author="Nelly Wagner" w:date="2017-04-03T13:16:00Z">
              <w:r w:rsidDel="00563C55">
                <w:rPr>
                  <w:rStyle w:val="Emphasis"/>
                  <w:rFonts w:ascii="Arial" w:hAnsi="Arial"/>
                  <w:i w:val="0"/>
                  <w:color w:val="000000"/>
                  <w:sz w:val="16"/>
                  <w:szCs w:val="16"/>
                </w:rPr>
                <w:delText>Platelets adhesion (fibrin-mediated); binds cytokeratin 10</w:delText>
              </w:r>
            </w:del>
          </w:p>
        </w:tc>
      </w:tr>
      <w:tr w:rsidR="0020061D" w:rsidDel="00563C55" w14:paraId="66938B8C" w14:textId="0BFB4035">
        <w:trPr>
          <w:cantSplit/>
          <w:del w:id="1051"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7872498" w14:textId="1EA3C64D" w:rsidR="0020061D" w:rsidDel="00563C55" w:rsidRDefault="00766C9B">
            <w:pPr>
              <w:pStyle w:val="TableContents"/>
              <w:rPr>
                <w:del w:id="1052" w:author="Nelly Wagner" w:date="2017-04-03T13:16:00Z"/>
                <w:rFonts w:ascii="Arial" w:hAnsi="Arial"/>
                <w:color w:val="000000"/>
                <w:sz w:val="18"/>
                <w:szCs w:val="18"/>
              </w:rPr>
            </w:pPr>
            <w:del w:id="1053" w:author="Nelly Wagner" w:date="2017-04-03T13:16:00Z">
              <w:r w:rsidDel="00563C55">
                <w:rPr>
                  <w:rStyle w:val="Emphasis"/>
                  <w:rFonts w:ascii="Arial" w:hAnsi="Arial"/>
                  <w:b/>
                  <w:bCs/>
                  <w:i w:val="0"/>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to evade innate immune defences related to antimicrobial peptides</w:delText>
              </w:r>
            </w:del>
          </w:p>
        </w:tc>
      </w:tr>
      <w:tr w:rsidR="0020061D" w:rsidDel="00563C55" w14:paraId="06121686" w14:textId="7E0A228F">
        <w:trPr>
          <w:cantSplit/>
          <w:del w:id="1054"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455D59C5" w14:textId="2AD46108" w:rsidR="0020061D" w:rsidDel="00563C55" w:rsidRDefault="00766C9B">
            <w:pPr>
              <w:pStyle w:val="TableContents"/>
              <w:rPr>
                <w:del w:id="1055" w:author="Nelly Wagner" w:date="2017-04-03T13:16:00Z"/>
                <w:rFonts w:ascii="Arial" w:hAnsi="Arial"/>
                <w:b/>
                <w:bCs/>
                <w:color w:val="000000"/>
                <w:sz w:val="16"/>
                <w:szCs w:val="16"/>
              </w:rPr>
            </w:pPr>
            <w:del w:id="1056"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949A13A" w14:textId="4D07BCFC" w:rsidR="0020061D" w:rsidDel="00563C55" w:rsidRDefault="00766C9B">
            <w:pPr>
              <w:pStyle w:val="TableContents"/>
              <w:rPr>
                <w:del w:id="1057" w:author="Nelly Wagner" w:date="2017-04-03T13:16:00Z"/>
                <w:rFonts w:ascii="Arial" w:hAnsi="Arial"/>
                <w:b/>
                <w:bCs/>
                <w:color w:val="000000"/>
                <w:sz w:val="16"/>
                <w:szCs w:val="16"/>
              </w:rPr>
            </w:pPr>
            <w:del w:id="1058"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8BAEC90" w14:textId="7685974B" w:rsidR="0020061D" w:rsidDel="00563C55" w:rsidRDefault="00766C9B">
            <w:pPr>
              <w:pStyle w:val="TableContents"/>
              <w:rPr>
                <w:del w:id="1059" w:author="Nelly Wagner" w:date="2017-04-03T13:16:00Z"/>
                <w:rFonts w:ascii="Arial" w:hAnsi="Arial"/>
                <w:b/>
                <w:bCs/>
                <w:color w:val="000000"/>
                <w:sz w:val="16"/>
                <w:szCs w:val="16"/>
              </w:rPr>
            </w:pPr>
            <w:del w:id="1060" w:author="Nelly Wagner" w:date="2017-04-03T13:16:00Z">
              <w:r w:rsidDel="00563C55">
                <w:rPr>
                  <w:rFonts w:ascii="Arial" w:hAnsi="Arial"/>
                  <w:b/>
                  <w:bCs/>
                  <w:color w:val="000000"/>
                  <w:sz w:val="16"/>
                  <w:szCs w:val="16"/>
                </w:rPr>
                <w:delText>Function</w:delText>
              </w:r>
            </w:del>
          </w:p>
        </w:tc>
      </w:tr>
      <w:tr w:rsidR="0020061D" w:rsidDel="00563C55" w14:paraId="1BE4DEBC" w14:textId="46A39FAC">
        <w:trPr>
          <w:cantSplit/>
          <w:del w:id="1061"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7EF6CDB8" w14:textId="63C33D39" w:rsidR="0020061D" w:rsidDel="00563C55" w:rsidRDefault="00766C9B">
            <w:pPr>
              <w:spacing w:line="285" w:lineRule="atLeast"/>
              <w:rPr>
                <w:del w:id="1062" w:author="Nelly Wagner" w:date="2017-04-03T13:16:00Z"/>
                <w:rFonts w:ascii="Arial" w:hAnsi="Arial"/>
                <w:color w:val="000000"/>
                <w:sz w:val="18"/>
                <w:szCs w:val="18"/>
              </w:rPr>
            </w:pPr>
            <w:del w:id="1063" w:author="Nelly Wagner" w:date="2017-04-03T13:16:00Z">
              <w:r w:rsidDel="00563C55">
                <w:rPr>
                  <w:rStyle w:val="Emphasis"/>
                  <w:rFonts w:ascii="Arial" w:hAnsi="Arial"/>
                  <w:i w:val="0"/>
                  <w:color w:val="000000"/>
                  <w:sz w:val="16"/>
                  <w:szCs w:val="16"/>
                </w:rPr>
                <w:delText xml:space="preserve">Antimicrobial peptide sensor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D3F1124" w14:textId="19F926B3" w:rsidR="0020061D" w:rsidDel="00563C55" w:rsidRDefault="00766C9B">
            <w:pPr>
              <w:pStyle w:val="TableContents"/>
              <w:rPr>
                <w:del w:id="1064" w:author="Nelly Wagner" w:date="2017-04-03T13:16:00Z"/>
                <w:rFonts w:ascii="Arial" w:hAnsi="Arial"/>
                <w:color w:val="000000"/>
                <w:sz w:val="18"/>
                <w:szCs w:val="18"/>
              </w:rPr>
            </w:pPr>
            <w:del w:id="1065" w:author="Nelly Wagner" w:date="2017-04-03T13:16:00Z">
              <w:r w:rsidDel="00563C55">
                <w:rPr>
                  <w:rStyle w:val="Emphasis"/>
                  <w:rFonts w:ascii="Arial" w:hAnsi="Arial"/>
                  <w:i w:val="0"/>
                  <w:color w:val="000000"/>
                  <w:sz w:val="16"/>
                  <w:szCs w:val="16"/>
                </w:rPr>
                <w:delText>Aps</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7817150" w14:textId="05CA8D83" w:rsidR="0020061D" w:rsidDel="00563C55" w:rsidRDefault="00766C9B">
            <w:pPr>
              <w:pStyle w:val="TableContents"/>
              <w:rPr>
                <w:del w:id="1066" w:author="Nelly Wagner" w:date="2017-04-03T13:16:00Z"/>
                <w:rFonts w:ascii="Arial" w:hAnsi="Arial"/>
                <w:color w:val="000000"/>
                <w:sz w:val="18"/>
                <w:szCs w:val="18"/>
              </w:rPr>
            </w:pPr>
            <w:del w:id="1067" w:author="Nelly Wagner" w:date="2017-04-03T13:16:00Z">
              <w:r w:rsidDel="00563C55">
                <w:rPr>
                  <w:rStyle w:val="Emphasis"/>
                  <w:rFonts w:ascii="Arial" w:hAnsi="Arial"/>
                  <w:i w:val="0"/>
                  <w:color w:val="000000"/>
                  <w:sz w:val="16"/>
                  <w:szCs w:val="16"/>
                </w:rPr>
                <w:delText xml:space="preserve">Binds and impairs antimicrobial peptides </w:delText>
              </w:r>
            </w:del>
          </w:p>
        </w:tc>
      </w:tr>
      <w:tr w:rsidR="0020061D" w:rsidDel="00563C55" w14:paraId="4CEA42D4" w14:textId="4715D0BB">
        <w:trPr>
          <w:cantSplit/>
          <w:del w:id="1068"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6418F84" w14:textId="1A73D988" w:rsidR="0020061D" w:rsidDel="00563C55" w:rsidRDefault="00766C9B">
            <w:pPr>
              <w:spacing w:line="285" w:lineRule="atLeast"/>
              <w:rPr>
                <w:del w:id="1069" w:author="Nelly Wagner" w:date="2017-04-03T13:16:00Z"/>
                <w:rFonts w:ascii="Arial" w:hAnsi="Arial"/>
                <w:color w:val="000000"/>
                <w:sz w:val="18"/>
                <w:szCs w:val="18"/>
              </w:rPr>
            </w:pPr>
            <w:del w:id="1070" w:author="Nelly Wagner" w:date="2017-04-03T13:16:00Z">
              <w:r w:rsidDel="00563C55">
                <w:rPr>
                  <w:rStyle w:val="Emphasis"/>
                  <w:rFonts w:ascii="Arial" w:hAnsi="Arial"/>
                  <w:i w:val="0"/>
                  <w:color w:val="000000"/>
                  <w:sz w:val="16"/>
                  <w:szCs w:val="16"/>
                </w:rPr>
                <w:delText xml:space="preserve">Gra regulatory system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C2B7DCB" w14:textId="1249D54B" w:rsidR="0020061D" w:rsidDel="00563C55" w:rsidRDefault="00766C9B">
            <w:pPr>
              <w:pStyle w:val="TableContents"/>
              <w:rPr>
                <w:del w:id="1071" w:author="Nelly Wagner" w:date="2017-04-03T13:16:00Z"/>
                <w:rFonts w:ascii="Arial" w:hAnsi="Arial"/>
                <w:color w:val="000000"/>
                <w:sz w:val="18"/>
                <w:szCs w:val="18"/>
              </w:rPr>
            </w:pPr>
            <w:del w:id="1072" w:author="Nelly Wagner" w:date="2017-04-03T13:16:00Z">
              <w:r w:rsidDel="00563C55">
                <w:rPr>
                  <w:rStyle w:val="Emphasis"/>
                  <w:rFonts w:ascii="Arial" w:hAnsi="Arial"/>
                  <w:i w:val="0"/>
                  <w:color w:val="000000"/>
                  <w:sz w:val="16"/>
                  <w:szCs w:val="16"/>
                </w:rPr>
                <w:delText>GraR/S</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B85891E" w14:textId="4C1B1C34" w:rsidR="0020061D" w:rsidDel="00563C55" w:rsidRDefault="00766C9B">
            <w:pPr>
              <w:pStyle w:val="TableContents"/>
              <w:rPr>
                <w:del w:id="1073" w:author="Nelly Wagner" w:date="2017-04-03T13:16:00Z"/>
                <w:rFonts w:ascii="Arial" w:hAnsi="Arial"/>
                <w:color w:val="000000"/>
                <w:sz w:val="18"/>
                <w:szCs w:val="18"/>
              </w:rPr>
            </w:pPr>
            <w:del w:id="1074" w:author="Nelly Wagner" w:date="2017-04-03T13:16:00Z">
              <w:r w:rsidDel="00563C55">
                <w:rPr>
                  <w:rStyle w:val="Emphasis"/>
                  <w:rFonts w:ascii="Arial" w:hAnsi="Arial"/>
                  <w:i w:val="0"/>
                  <w:color w:val="000000"/>
                  <w:sz w:val="16"/>
                  <w:szCs w:val="16"/>
                </w:rPr>
                <w:delText>Impairs phagocytosis and LL-37</w:delText>
              </w:r>
            </w:del>
          </w:p>
        </w:tc>
      </w:tr>
      <w:tr w:rsidR="0020061D" w:rsidDel="00563C55" w14:paraId="4326B10F" w14:textId="3AA9C17D">
        <w:trPr>
          <w:cantSplit/>
          <w:del w:id="1075"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52128D77" w14:textId="23947EB3" w:rsidR="0020061D" w:rsidDel="00563C55" w:rsidRDefault="00766C9B">
            <w:pPr>
              <w:spacing w:line="285" w:lineRule="atLeast"/>
              <w:rPr>
                <w:del w:id="1076" w:author="Nelly Wagner" w:date="2017-04-03T13:16:00Z"/>
                <w:rFonts w:ascii="Arial" w:hAnsi="Arial"/>
                <w:color w:val="000000"/>
                <w:sz w:val="18"/>
                <w:szCs w:val="18"/>
              </w:rPr>
            </w:pPr>
            <w:del w:id="1077" w:author="Nelly Wagner" w:date="2017-04-03T13:16:00Z">
              <w:r w:rsidDel="00563C55">
                <w:rPr>
                  <w:rStyle w:val="Emphasis"/>
                  <w:rFonts w:ascii="Arial" w:hAnsi="Arial"/>
                  <w:i w:val="0"/>
                  <w:color w:val="000000"/>
                  <w:sz w:val="16"/>
                  <w:szCs w:val="16"/>
                </w:rPr>
                <w:delText xml:space="preserve">Multiple peptide resistance factor F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CC9EEE4" w14:textId="6CFEF45D" w:rsidR="0020061D" w:rsidDel="00563C55" w:rsidRDefault="00766C9B">
            <w:pPr>
              <w:pStyle w:val="TableContents"/>
              <w:rPr>
                <w:del w:id="1078" w:author="Nelly Wagner" w:date="2017-04-03T13:16:00Z"/>
                <w:rFonts w:ascii="Arial" w:hAnsi="Arial"/>
                <w:color w:val="000000"/>
                <w:sz w:val="18"/>
                <w:szCs w:val="18"/>
              </w:rPr>
            </w:pPr>
            <w:del w:id="1079" w:author="Nelly Wagner" w:date="2017-04-03T13:16:00Z">
              <w:r w:rsidDel="00563C55">
                <w:rPr>
                  <w:rStyle w:val="Emphasis"/>
                  <w:rFonts w:ascii="Arial" w:hAnsi="Arial"/>
                  <w:i w:val="0"/>
                  <w:color w:val="000000"/>
                  <w:sz w:val="16"/>
                  <w:szCs w:val="16"/>
                </w:rPr>
                <w:delText xml:space="preserve">MprF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9DE6071" w14:textId="4BB35AA8" w:rsidR="0020061D" w:rsidDel="00563C55" w:rsidRDefault="00766C9B">
            <w:pPr>
              <w:pStyle w:val="TableContents"/>
              <w:rPr>
                <w:del w:id="1080" w:author="Nelly Wagner" w:date="2017-04-03T13:16:00Z"/>
                <w:rFonts w:ascii="Arial" w:hAnsi="Arial"/>
                <w:color w:val="000000"/>
                <w:sz w:val="18"/>
                <w:szCs w:val="18"/>
              </w:rPr>
            </w:pPr>
            <w:del w:id="1081" w:author="Nelly Wagner" w:date="2017-04-03T13:16:00Z">
              <w:r w:rsidDel="00563C55">
                <w:rPr>
                  <w:rStyle w:val="Emphasis"/>
                  <w:rFonts w:ascii="Arial" w:hAnsi="Arial"/>
                  <w:i w:val="0"/>
                  <w:color w:val="000000"/>
                  <w:sz w:val="16"/>
                  <w:szCs w:val="16"/>
                </w:rPr>
                <w:delText>Inserts lysine into lipids</w:delText>
              </w:r>
            </w:del>
          </w:p>
        </w:tc>
      </w:tr>
      <w:tr w:rsidR="0020061D" w:rsidDel="00563C55" w14:paraId="41D3A00F" w14:textId="6873D6DB">
        <w:trPr>
          <w:cantSplit/>
          <w:del w:id="1082"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E635667" w14:textId="0595E865" w:rsidR="0020061D" w:rsidDel="00563C55" w:rsidRDefault="00766C9B">
            <w:pPr>
              <w:spacing w:line="285" w:lineRule="atLeast"/>
              <w:rPr>
                <w:del w:id="1083" w:author="Nelly Wagner" w:date="2017-04-03T13:16:00Z"/>
                <w:rFonts w:ascii="Arial" w:hAnsi="Arial"/>
                <w:color w:val="000000"/>
                <w:sz w:val="18"/>
                <w:szCs w:val="18"/>
              </w:rPr>
            </w:pPr>
            <w:del w:id="1084" w:author="Nelly Wagner" w:date="2017-04-03T13:16:00Z">
              <w:r w:rsidDel="00563C55">
                <w:rPr>
                  <w:rStyle w:val="Emphasis"/>
                  <w:rFonts w:ascii="Arial" w:hAnsi="Arial"/>
                  <w:i w:val="0"/>
                  <w:color w:val="000000"/>
                  <w:sz w:val="16"/>
                  <w:szCs w:val="16"/>
                </w:rPr>
                <w:delText xml:space="preserve">Dlt opero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03F691FA" w14:textId="3BE6B531" w:rsidR="0020061D" w:rsidDel="00563C55" w:rsidRDefault="00766C9B">
            <w:pPr>
              <w:pStyle w:val="TableContents"/>
              <w:rPr>
                <w:del w:id="1085" w:author="Nelly Wagner" w:date="2017-04-03T13:16:00Z"/>
                <w:rFonts w:ascii="Arial" w:hAnsi="Arial"/>
                <w:color w:val="000000"/>
                <w:sz w:val="18"/>
                <w:szCs w:val="18"/>
              </w:rPr>
            </w:pPr>
            <w:del w:id="1086" w:author="Nelly Wagner" w:date="2017-04-03T13:16:00Z">
              <w:r w:rsidDel="00563C55">
                <w:rPr>
                  <w:rStyle w:val="Emphasis"/>
                  <w:rFonts w:ascii="Arial" w:hAnsi="Arial"/>
                  <w:i w:val="0"/>
                  <w:color w:val="000000"/>
                  <w:sz w:val="16"/>
                  <w:szCs w:val="16"/>
                </w:rPr>
                <w:delText xml:space="preserve">Dlt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254ACE28" w14:textId="56C897C9" w:rsidR="0020061D" w:rsidDel="00563C55" w:rsidRDefault="00766C9B">
            <w:pPr>
              <w:pStyle w:val="TableContents"/>
              <w:rPr>
                <w:del w:id="1087" w:author="Nelly Wagner" w:date="2017-04-03T13:16:00Z"/>
                <w:rFonts w:ascii="Arial" w:hAnsi="Arial"/>
                <w:color w:val="000000"/>
                <w:sz w:val="18"/>
                <w:szCs w:val="18"/>
              </w:rPr>
            </w:pPr>
            <w:del w:id="1088" w:author="Nelly Wagner" w:date="2017-04-03T13:16:00Z">
              <w:r w:rsidDel="00563C55">
                <w:rPr>
                  <w:rStyle w:val="Emphasis"/>
                  <w:rFonts w:ascii="Arial" w:hAnsi="Arial"/>
                  <w:i w:val="0"/>
                  <w:color w:val="000000"/>
                  <w:sz w:val="16"/>
                  <w:szCs w:val="16"/>
                </w:rPr>
                <w:delText xml:space="preserve">Inserts D-alanine into teichoic acids </w:delText>
              </w:r>
            </w:del>
          </w:p>
        </w:tc>
      </w:tr>
      <w:tr w:rsidR="0020061D" w:rsidDel="00563C55" w14:paraId="7A1C9758" w14:textId="4BAF1BEF">
        <w:trPr>
          <w:cantSplit/>
          <w:del w:id="1089"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6EB03CE2" w14:textId="13C37012" w:rsidR="0020061D" w:rsidDel="00563C55" w:rsidRDefault="00766C9B">
            <w:pPr>
              <w:pStyle w:val="TableContents"/>
              <w:spacing w:line="285" w:lineRule="atLeast"/>
              <w:rPr>
                <w:del w:id="1090" w:author="Nelly Wagner" w:date="2017-04-03T13:16:00Z"/>
                <w:rFonts w:ascii="Arial" w:hAnsi="Arial"/>
                <w:color w:val="000000"/>
                <w:sz w:val="18"/>
                <w:szCs w:val="18"/>
              </w:rPr>
            </w:pPr>
            <w:del w:id="1091" w:author="Nelly Wagner" w:date="2017-04-03T13:16:00Z">
              <w:r w:rsidDel="00563C55">
                <w:rPr>
                  <w:rStyle w:val="Emphasis"/>
                  <w:rFonts w:ascii="Arial" w:hAnsi="Arial"/>
                  <w:b/>
                  <w:bCs/>
                  <w:i w:val="0"/>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to: resist lysozyme activity</w:delText>
              </w:r>
            </w:del>
          </w:p>
        </w:tc>
      </w:tr>
      <w:tr w:rsidR="0020061D" w:rsidDel="00563C55" w14:paraId="02EAEC79" w14:textId="437B6871">
        <w:trPr>
          <w:cantSplit/>
          <w:del w:id="1092"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5E704E1" w14:textId="0E447761" w:rsidR="0020061D" w:rsidDel="00563C55" w:rsidRDefault="00766C9B">
            <w:pPr>
              <w:pStyle w:val="TableContents"/>
              <w:rPr>
                <w:del w:id="1093" w:author="Nelly Wagner" w:date="2017-04-03T13:16:00Z"/>
                <w:rFonts w:ascii="Arial" w:hAnsi="Arial"/>
                <w:b/>
                <w:bCs/>
                <w:color w:val="000000"/>
                <w:sz w:val="16"/>
                <w:szCs w:val="16"/>
              </w:rPr>
            </w:pPr>
            <w:del w:id="1094"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AB2F397" w14:textId="0A435A1E" w:rsidR="0020061D" w:rsidDel="00563C55" w:rsidRDefault="00766C9B">
            <w:pPr>
              <w:pStyle w:val="TableContents"/>
              <w:rPr>
                <w:del w:id="1095" w:author="Nelly Wagner" w:date="2017-04-03T13:16:00Z"/>
                <w:rFonts w:ascii="Arial" w:hAnsi="Arial"/>
                <w:b/>
                <w:bCs/>
                <w:color w:val="000000"/>
                <w:sz w:val="16"/>
                <w:szCs w:val="16"/>
              </w:rPr>
            </w:pPr>
            <w:del w:id="1096"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E37EF7A" w14:textId="6D507A94" w:rsidR="0020061D" w:rsidDel="00563C55" w:rsidRDefault="00766C9B">
            <w:pPr>
              <w:pStyle w:val="TableContents"/>
              <w:rPr>
                <w:del w:id="1097" w:author="Nelly Wagner" w:date="2017-04-03T13:16:00Z"/>
                <w:rFonts w:ascii="Arial" w:hAnsi="Arial"/>
                <w:b/>
                <w:bCs/>
                <w:color w:val="000000"/>
                <w:sz w:val="16"/>
                <w:szCs w:val="16"/>
              </w:rPr>
            </w:pPr>
            <w:del w:id="1098" w:author="Nelly Wagner" w:date="2017-04-03T13:16:00Z">
              <w:r w:rsidDel="00563C55">
                <w:rPr>
                  <w:rFonts w:ascii="Arial" w:hAnsi="Arial"/>
                  <w:b/>
                  <w:bCs/>
                  <w:color w:val="000000"/>
                  <w:sz w:val="16"/>
                  <w:szCs w:val="16"/>
                </w:rPr>
                <w:delText>Function</w:delText>
              </w:r>
            </w:del>
          </w:p>
        </w:tc>
      </w:tr>
      <w:tr w:rsidR="0020061D" w:rsidDel="00563C55" w14:paraId="1EFA79A8" w14:textId="1D69DB0D">
        <w:trPr>
          <w:cantSplit/>
          <w:del w:id="1099"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97E8692" w14:textId="0EF31CCC" w:rsidR="0020061D" w:rsidDel="00563C55" w:rsidRDefault="00766C9B">
            <w:pPr>
              <w:spacing w:line="285" w:lineRule="atLeast"/>
              <w:rPr>
                <w:del w:id="1100" w:author="Nelly Wagner" w:date="2017-04-03T13:16:00Z"/>
                <w:rFonts w:ascii="Arial" w:hAnsi="Arial"/>
                <w:color w:val="000000"/>
                <w:sz w:val="18"/>
                <w:szCs w:val="18"/>
              </w:rPr>
            </w:pPr>
            <w:del w:id="1101" w:author="Nelly Wagner" w:date="2017-04-03T13:16:00Z">
              <w:r w:rsidDel="00563C55">
                <w:rPr>
                  <w:rStyle w:val="Emphasis"/>
                  <w:rFonts w:ascii="Arial" w:hAnsi="Arial"/>
                  <w:i w:val="0"/>
                  <w:color w:val="000000"/>
                  <w:sz w:val="16"/>
                  <w:szCs w:val="16"/>
                </w:rPr>
                <w:delText xml:space="preserve">OatA gen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5FD53C0" w14:textId="05A8B682" w:rsidR="0020061D" w:rsidDel="00563C55" w:rsidRDefault="00766C9B">
            <w:pPr>
              <w:pStyle w:val="TableContents"/>
              <w:rPr>
                <w:del w:id="1102" w:author="Nelly Wagner" w:date="2017-04-03T13:16:00Z"/>
                <w:rFonts w:ascii="Arial" w:hAnsi="Arial"/>
                <w:color w:val="000000"/>
                <w:sz w:val="18"/>
                <w:szCs w:val="18"/>
              </w:rPr>
            </w:pPr>
            <w:del w:id="1103" w:author="Nelly Wagner" w:date="2017-04-03T13:16:00Z">
              <w:r w:rsidDel="00563C55">
                <w:rPr>
                  <w:rStyle w:val="Emphasis"/>
                  <w:rFonts w:ascii="Arial" w:hAnsi="Arial"/>
                  <w:i w:val="0"/>
                  <w:color w:val="000000"/>
                  <w:sz w:val="16"/>
                  <w:szCs w:val="16"/>
                </w:rPr>
                <w:delText xml:space="preserve">OatA </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7282CCDF" w14:textId="07A699E0" w:rsidR="0020061D" w:rsidDel="00563C55" w:rsidRDefault="00766C9B">
            <w:pPr>
              <w:pStyle w:val="TableContents"/>
              <w:rPr>
                <w:del w:id="1104" w:author="Nelly Wagner" w:date="2017-04-03T13:16:00Z"/>
                <w:rFonts w:ascii="Arial" w:hAnsi="Arial"/>
                <w:color w:val="000000"/>
                <w:sz w:val="18"/>
                <w:szCs w:val="18"/>
              </w:rPr>
            </w:pPr>
            <w:del w:id="1105" w:author="Nelly Wagner" w:date="2017-04-03T13:16:00Z">
              <w:r w:rsidDel="00563C55">
                <w:rPr>
                  <w:rStyle w:val="Emphasis"/>
                  <w:rFonts w:ascii="Arial" w:hAnsi="Arial"/>
                  <w:i w:val="0"/>
                  <w:color w:val="000000"/>
                  <w:sz w:val="16"/>
                  <w:szCs w:val="16"/>
                </w:rPr>
                <w:delText xml:space="preserve">Changes in N-acetylmuramic acid </w:delText>
              </w:r>
            </w:del>
          </w:p>
        </w:tc>
      </w:tr>
      <w:tr w:rsidR="0020061D" w:rsidDel="00563C55" w14:paraId="1BA23397" w14:textId="489EB68A">
        <w:trPr>
          <w:cantSplit/>
          <w:del w:id="1106" w:author="Nelly Wagner" w:date="2017-04-03T13:16:00Z"/>
        </w:trPr>
        <w:tc>
          <w:tcPr>
            <w:tcW w:w="8504" w:type="dxa"/>
            <w:gridSpan w:val="3"/>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A19D237" w14:textId="3CB3610B" w:rsidR="0020061D" w:rsidDel="00563C55" w:rsidRDefault="00766C9B">
            <w:pPr>
              <w:pStyle w:val="TableContents"/>
              <w:spacing w:line="285" w:lineRule="atLeast"/>
              <w:rPr>
                <w:del w:id="1107" w:author="Nelly Wagner" w:date="2017-04-03T13:16:00Z"/>
                <w:rFonts w:ascii="Arial" w:hAnsi="Arial"/>
                <w:color w:val="000000"/>
                <w:sz w:val="18"/>
                <w:szCs w:val="18"/>
              </w:rPr>
            </w:pPr>
            <w:del w:id="1108" w:author="Nelly Wagner" w:date="2017-04-03T13:16:00Z">
              <w:r w:rsidDel="00563C55">
                <w:rPr>
                  <w:rStyle w:val="Emphasis"/>
                  <w:rFonts w:ascii="Arial" w:hAnsi="Arial"/>
                  <w:b/>
                  <w:bCs/>
                  <w:i w:val="0"/>
                  <w:color w:val="000000"/>
                  <w:sz w:val="16"/>
                  <w:szCs w:val="16"/>
                </w:rPr>
                <w:delText xml:space="preserve">Virulence factors enabling </w:delText>
              </w:r>
              <w:r w:rsidDel="00563C55">
                <w:rPr>
                  <w:rStyle w:val="Emphasis"/>
                  <w:rFonts w:ascii="Arial" w:hAnsi="Arial"/>
                  <w:b/>
                  <w:bCs/>
                  <w:color w:val="000000"/>
                  <w:sz w:val="16"/>
                  <w:szCs w:val="16"/>
                </w:rPr>
                <w:delText>S. aureus</w:delText>
              </w:r>
              <w:r w:rsidDel="00563C55">
                <w:rPr>
                  <w:rStyle w:val="Emphasis"/>
                  <w:rFonts w:ascii="Arial" w:hAnsi="Arial"/>
                  <w:b/>
                  <w:bCs/>
                  <w:i w:val="0"/>
                  <w:color w:val="000000"/>
                  <w:sz w:val="16"/>
                  <w:szCs w:val="16"/>
                </w:rPr>
                <w:delText xml:space="preserve"> to: resist the action of cathelicidin</w:delText>
              </w:r>
            </w:del>
          </w:p>
        </w:tc>
      </w:tr>
      <w:tr w:rsidR="0020061D" w:rsidDel="00563C55" w14:paraId="5EDA9679" w14:textId="5B16F76B">
        <w:trPr>
          <w:cantSplit/>
          <w:del w:id="1109"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38A1F6C1" w14:textId="6E701014" w:rsidR="0020061D" w:rsidDel="00563C55" w:rsidRDefault="00766C9B">
            <w:pPr>
              <w:pStyle w:val="TableContents"/>
              <w:rPr>
                <w:del w:id="1110" w:author="Nelly Wagner" w:date="2017-04-03T13:16:00Z"/>
                <w:rFonts w:ascii="Arial" w:hAnsi="Arial"/>
                <w:b/>
                <w:bCs/>
                <w:color w:val="000000"/>
                <w:sz w:val="16"/>
                <w:szCs w:val="16"/>
              </w:rPr>
            </w:pPr>
            <w:del w:id="1111" w:author="Nelly Wagner" w:date="2017-04-03T13:16:00Z">
              <w:r w:rsidDel="00563C55">
                <w:rPr>
                  <w:rFonts w:ascii="Arial" w:hAnsi="Arial"/>
                  <w:b/>
                  <w:bCs/>
                  <w:color w:val="000000"/>
                  <w:sz w:val="16"/>
                  <w:szCs w:val="16"/>
                </w:rPr>
                <w:delText>Name</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8842E38" w14:textId="30DFE86A" w:rsidR="0020061D" w:rsidDel="00563C55" w:rsidRDefault="00766C9B">
            <w:pPr>
              <w:pStyle w:val="TableContents"/>
              <w:rPr>
                <w:del w:id="1112" w:author="Nelly Wagner" w:date="2017-04-03T13:16:00Z"/>
                <w:rFonts w:ascii="Arial" w:hAnsi="Arial"/>
                <w:b/>
                <w:bCs/>
                <w:color w:val="000000"/>
                <w:sz w:val="16"/>
                <w:szCs w:val="16"/>
              </w:rPr>
            </w:pPr>
            <w:del w:id="1113" w:author="Nelly Wagner" w:date="2017-04-03T13:16:00Z">
              <w:r w:rsidDel="00563C55">
                <w:rPr>
                  <w:rFonts w:ascii="Arial" w:hAnsi="Arial"/>
                  <w:b/>
                  <w:bCs/>
                  <w:color w:val="000000"/>
                  <w:sz w:val="16"/>
                  <w:szCs w:val="16"/>
                </w:rPr>
                <w:delText>Abbreviation</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1EDE798" w14:textId="7D204C2B" w:rsidR="0020061D" w:rsidDel="00563C55" w:rsidRDefault="00766C9B">
            <w:pPr>
              <w:pStyle w:val="TableContents"/>
              <w:rPr>
                <w:del w:id="1114" w:author="Nelly Wagner" w:date="2017-04-03T13:16:00Z"/>
                <w:rFonts w:ascii="Arial" w:hAnsi="Arial"/>
                <w:b/>
                <w:bCs/>
                <w:color w:val="000000"/>
                <w:sz w:val="16"/>
                <w:szCs w:val="16"/>
              </w:rPr>
            </w:pPr>
            <w:del w:id="1115" w:author="Nelly Wagner" w:date="2017-04-03T13:16:00Z">
              <w:r w:rsidDel="00563C55">
                <w:rPr>
                  <w:rFonts w:ascii="Arial" w:hAnsi="Arial"/>
                  <w:b/>
                  <w:bCs/>
                  <w:color w:val="000000"/>
                  <w:sz w:val="16"/>
                  <w:szCs w:val="16"/>
                </w:rPr>
                <w:delText>Function</w:delText>
              </w:r>
            </w:del>
          </w:p>
        </w:tc>
      </w:tr>
      <w:tr w:rsidR="0020061D" w:rsidDel="00563C55" w14:paraId="09CFB73E" w14:textId="37C030E2">
        <w:trPr>
          <w:cantSplit/>
          <w:del w:id="1116"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2CB7B26" w14:textId="0352813D" w:rsidR="0020061D" w:rsidDel="00563C55" w:rsidRDefault="00766C9B">
            <w:pPr>
              <w:spacing w:line="285" w:lineRule="atLeast"/>
              <w:rPr>
                <w:del w:id="1117" w:author="Nelly Wagner" w:date="2017-04-03T13:16:00Z"/>
                <w:rFonts w:ascii="Arial" w:hAnsi="Arial"/>
                <w:color w:val="000000"/>
                <w:sz w:val="18"/>
                <w:szCs w:val="18"/>
              </w:rPr>
            </w:pPr>
            <w:del w:id="1118" w:author="Nelly Wagner" w:date="2017-04-03T13:16:00Z">
              <w:r w:rsidDel="00563C55">
                <w:rPr>
                  <w:rStyle w:val="Emphasis"/>
                  <w:rFonts w:ascii="Arial" w:hAnsi="Arial"/>
                  <w:i w:val="0"/>
                  <w:color w:val="000000"/>
                  <w:sz w:val="16"/>
                  <w:szCs w:val="16"/>
                </w:rPr>
                <w:delText xml:space="preserve">Staphylokinase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3401674" w14:textId="72BAF1A1" w:rsidR="0020061D" w:rsidDel="00563C55" w:rsidRDefault="00766C9B">
            <w:pPr>
              <w:pStyle w:val="TableContents"/>
              <w:rPr>
                <w:del w:id="1119" w:author="Nelly Wagner" w:date="2017-04-03T13:16:00Z"/>
                <w:rFonts w:ascii="Arial" w:hAnsi="Arial"/>
                <w:color w:val="000000"/>
                <w:sz w:val="18"/>
                <w:szCs w:val="18"/>
              </w:rPr>
            </w:pPr>
            <w:del w:id="1120" w:author="Nelly Wagner" w:date="2017-04-03T13:16:00Z">
              <w:r w:rsidDel="00563C55">
                <w:rPr>
                  <w:rStyle w:val="Emphasis"/>
                  <w:rFonts w:ascii="Arial" w:hAnsi="Arial"/>
                  <w:i w:val="0"/>
                  <w:color w:val="000000"/>
                  <w:sz w:val="16"/>
                  <w:szCs w:val="16"/>
                </w:rPr>
                <w:delText>Sak</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5CAA3C14" w14:textId="6123DC1D" w:rsidR="0020061D" w:rsidDel="00563C55" w:rsidRDefault="00766C9B">
            <w:pPr>
              <w:pStyle w:val="TableContents"/>
              <w:rPr>
                <w:del w:id="1121" w:author="Nelly Wagner" w:date="2017-04-03T13:16:00Z"/>
                <w:rFonts w:ascii="Arial" w:hAnsi="Arial"/>
                <w:color w:val="000000"/>
                <w:sz w:val="18"/>
                <w:szCs w:val="18"/>
              </w:rPr>
            </w:pPr>
            <w:del w:id="1122" w:author="Nelly Wagner" w:date="2017-04-03T13:16:00Z">
              <w:r w:rsidDel="00563C55">
                <w:rPr>
                  <w:rStyle w:val="Emphasis"/>
                  <w:rFonts w:ascii="Arial" w:hAnsi="Arial"/>
                  <w:i w:val="0"/>
                  <w:color w:val="000000"/>
                  <w:sz w:val="16"/>
                  <w:szCs w:val="16"/>
                </w:rPr>
                <w:delText xml:space="preserve">Alpha-defensin binding </w:delText>
              </w:r>
            </w:del>
          </w:p>
        </w:tc>
      </w:tr>
      <w:tr w:rsidR="0020061D" w:rsidDel="00563C55" w14:paraId="2B339981" w14:textId="3232234A">
        <w:trPr>
          <w:cantSplit/>
          <w:del w:id="1123" w:author="Nelly Wagner" w:date="2017-04-03T13:16:00Z"/>
        </w:trPr>
        <w:tc>
          <w:tcPr>
            <w:tcW w:w="3059" w:type="dxa"/>
            <w:tcBorders>
              <w:top w:val="single" w:sz="2" w:space="0" w:color="000001"/>
              <w:left w:val="single" w:sz="2" w:space="0" w:color="000001"/>
              <w:bottom w:val="single" w:sz="2" w:space="0" w:color="000001"/>
              <w:right w:val="single" w:sz="2" w:space="0" w:color="000001"/>
            </w:tcBorders>
            <w:shd w:val="clear" w:color="auto" w:fill="auto"/>
            <w:tcMar>
              <w:left w:w="53" w:type="dxa"/>
            </w:tcMar>
          </w:tcPr>
          <w:p w14:paraId="00B56F30" w14:textId="61A9713E" w:rsidR="0020061D" w:rsidDel="00563C55" w:rsidRDefault="00766C9B">
            <w:pPr>
              <w:spacing w:line="285" w:lineRule="atLeast"/>
              <w:rPr>
                <w:del w:id="1124" w:author="Nelly Wagner" w:date="2017-04-03T13:16:00Z"/>
                <w:rFonts w:ascii="Arial" w:hAnsi="Arial"/>
                <w:color w:val="000000"/>
                <w:sz w:val="18"/>
                <w:szCs w:val="18"/>
              </w:rPr>
            </w:pPr>
            <w:del w:id="1125" w:author="Nelly Wagner" w:date="2017-04-03T13:16:00Z">
              <w:r w:rsidDel="00563C55">
                <w:rPr>
                  <w:rStyle w:val="Emphasis"/>
                  <w:rFonts w:ascii="Arial" w:hAnsi="Arial"/>
                  <w:i w:val="0"/>
                  <w:color w:val="000000"/>
                  <w:sz w:val="16"/>
                  <w:szCs w:val="16"/>
                </w:rPr>
                <w:delText xml:space="preserve">Aureolysin </w:delText>
              </w:r>
            </w:del>
          </w:p>
        </w:tc>
        <w:tc>
          <w:tcPr>
            <w:tcW w:w="1080"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4B77379D" w14:textId="51958737" w:rsidR="0020061D" w:rsidDel="00563C55" w:rsidRDefault="00766C9B">
            <w:pPr>
              <w:pStyle w:val="TableContents"/>
              <w:rPr>
                <w:del w:id="1126" w:author="Nelly Wagner" w:date="2017-04-03T13:16:00Z"/>
                <w:rFonts w:ascii="Arial" w:hAnsi="Arial"/>
                <w:color w:val="000000"/>
                <w:sz w:val="18"/>
                <w:szCs w:val="18"/>
              </w:rPr>
            </w:pPr>
            <w:del w:id="1127" w:author="Nelly Wagner" w:date="2017-04-03T13:16:00Z">
              <w:r w:rsidDel="00563C55">
                <w:rPr>
                  <w:rStyle w:val="Emphasis"/>
                  <w:rFonts w:ascii="Arial" w:hAnsi="Arial"/>
                  <w:i w:val="0"/>
                  <w:color w:val="000000"/>
                  <w:sz w:val="16"/>
                  <w:szCs w:val="16"/>
                </w:rPr>
                <w:delText>Aul</w:delText>
              </w:r>
            </w:del>
          </w:p>
        </w:tc>
        <w:tc>
          <w:tcPr>
            <w:tcW w:w="4365" w:type="dxa"/>
            <w:tcBorders>
              <w:top w:val="single" w:sz="2" w:space="0" w:color="000001"/>
              <w:left w:val="single" w:sz="2" w:space="0" w:color="000001"/>
              <w:bottom w:val="single" w:sz="2" w:space="0" w:color="000001"/>
              <w:right w:val="single" w:sz="2" w:space="0" w:color="000001"/>
            </w:tcBorders>
            <w:shd w:val="clear" w:color="auto" w:fill="auto"/>
            <w:tcMar>
              <w:left w:w="55" w:type="dxa"/>
            </w:tcMar>
          </w:tcPr>
          <w:p w14:paraId="379D5E33" w14:textId="3F2965C6" w:rsidR="0020061D" w:rsidDel="00563C55" w:rsidRDefault="00766C9B">
            <w:pPr>
              <w:pStyle w:val="TableContents"/>
              <w:rPr>
                <w:del w:id="1128" w:author="Nelly Wagner" w:date="2017-04-03T13:16:00Z"/>
                <w:rFonts w:ascii="Arial" w:hAnsi="Arial"/>
                <w:color w:val="000000"/>
                <w:sz w:val="18"/>
                <w:szCs w:val="18"/>
              </w:rPr>
            </w:pPr>
            <w:del w:id="1129" w:author="Nelly Wagner" w:date="2017-04-03T13:16:00Z">
              <w:r w:rsidDel="00563C55">
                <w:rPr>
                  <w:rStyle w:val="Emphasis"/>
                  <w:rFonts w:ascii="Arial" w:hAnsi="Arial"/>
                  <w:i w:val="0"/>
                  <w:color w:val="000000"/>
                  <w:sz w:val="16"/>
                  <w:szCs w:val="16"/>
                </w:rPr>
                <w:delText xml:space="preserve">LL-37 cleavage </w:delText>
              </w:r>
            </w:del>
          </w:p>
        </w:tc>
      </w:tr>
    </w:tbl>
    <w:p w14:paraId="7594AE92" w14:textId="082872FB" w:rsidR="0020061D" w:rsidRPr="00563C55" w:rsidDel="00563C55" w:rsidRDefault="00766C9B" w:rsidP="00266C7E">
      <w:pPr>
        <w:spacing w:line="360" w:lineRule="auto"/>
        <w:jc w:val="both"/>
        <w:rPr>
          <w:del w:id="1130" w:author="Nelly Wagner" w:date="2017-04-03T13:16:00Z"/>
          <w:rFonts w:ascii="Arial" w:hAnsi="Arial"/>
          <w:rPrChange w:id="1131" w:author="Nelly Wagner" w:date="2017-04-03T13:17:00Z">
            <w:rPr>
              <w:del w:id="1132" w:author="Nelly Wagner" w:date="2017-04-03T13:16:00Z"/>
              <w:rFonts w:ascii="Arial" w:hAnsi="Arial"/>
              <w:b/>
              <w:bCs/>
              <w:sz w:val="20"/>
              <w:szCs w:val="20"/>
            </w:rPr>
          </w:rPrChange>
        </w:rPr>
      </w:pPr>
      <w:del w:id="1133" w:author="Nelly Wagner" w:date="2017-04-03T13:16:00Z">
        <w:r w:rsidRPr="00563C55" w:rsidDel="00563C55">
          <w:rPr>
            <w:rFonts w:ascii="Arial" w:hAnsi="Arial"/>
            <w:rPrChange w:id="1134" w:author="Nelly Wagner" w:date="2017-04-03T13:17:00Z">
              <w:rPr>
                <w:rFonts w:ascii="Arial" w:hAnsi="Arial"/>
                <w:b/>
                <w:bCs/>
                <w:sz w:val="20"/>
                <w:szCs w:val="20"/>
              </w:rPr>
            </w:rPrChange>
          </w:rPr>
          <w:delText>Table 1B</w:delText>
        </w:r>
      </w:del>
    </w:p>
    <w:p w14:paraId="63FA0688" w14:textId="12CFC0BB" w:rsidR="0020061D" w:rsidRPr="00563C55" w:rsidDel="00563C55" w:rsidRDefault="0020061D" w:rsidP="00563C55">
      <w:pPr>
        <w:spacing w:line="360" w:lineRule="auto"/>
        <w:jc w:val="both"/>
        <w:rPr>
          <w:del w:id="1135" w:author="Nelly Wagner" w:date="2017-04-03T13:16:00Z"/>
          <w:rFonts w:ascii="Arial" w:hAnsi="Arial"/>
          <w:rPrChange w:id="1136" w:author="Nelly Wagner" w:date="2017-04-03T13:17:00Z">
            <w:rPr>
              <w:del w:id="1137" w:author="Nelly Wagner" w:date="2017-04-03T13:16:00Z"/>
              <w:rFonts w:ascii="Arial" w:hAnsi="Arial"/>
              <w:b/>
              <w:bCs/>
              <w:sz w:val="20"/>
              <w:szCs w:val="20"/>
            </w:rPr>
          </w:rPrChange>
        </w:rPr>
        <w:pPrChange w:id="1138" w:author="Nelly Wagner" w:date="2017-04-03T13:18:00Z">
          <w:pPr>
            <w:spacing w:line="360" w:lineRule="auto"/>
            <w:jc w:val="both"/>
          </w:pPr>
        </w:pPrChange>
      </w:pPr>
    </w:p>
    <w:p w14:paraId="09D9740A" w14:textId="0BABB621" w:rsidR="0020061D" w:rsidRPr="00563C55" w:rsidRDefault="00766C9B" w:rsidP="00563C55">
      <w:pPr>
        <w:suppressAutoHyphens w:val="0"/>
        <w:spacing w:line="360" w:lineRule="auto"/>
        <w:jc w:val="both"/>
        <w:rPr>
          <w:rFonts w:ascii="Arial" w:hAnsi="Arial"/>
          <w:rPrChange w:id="1139" w:author="Nelly Wagner" w:date="2017-04-03T13:17:00Z">
            <w:rPr/>
          </w:rPrChange>
        </w:rPr>
        <w:pPrChange w:id="1140" w:author="Nelly Wagner" w:date="2017-04-03T13:18:00Z">
          <w:pPr>
            <w:spacing w:line="360" w:lineRule="auto"/>
            <w:jc w:val="both"/>
          </w:pPr>
        </w:pPrChange>
      </w:pPr>
      <w:del w:id="1141" w:author="Nelly Wagner" w:date="2017-04-03T13:16:00Z">
        <w:r w:rsidRPr="00563C55" w:rsidDel="00563C55">
          <w:rPr>
            <w:rFonts w:ascii="Arial" w:hAnsi="Arial"/>
            <w:rPrChange w:id="1142" w:author="Nelly Wagner" w:date="2017-04-03T13:17:00Z">
              <w:rPr>
                <w:rFonts w:ascii="Arial" w:hAnsi="Arial"/>
                <w:b/>
                <w:bCs/>
                <w:sz w:val="20"/>
                <w:szCs w:val="20"/>
              </w:rPr>
            </w:rPrChange>
          </w:rPr>
          <w:delText xml:space="preserve">Table 1.1. Representative list of </w:delText>
        </w:r>
        <w:r w:rsidRPr="00563C55" w:rsidDel="00563C55">
          <w:rPr>
            <w:rFonts w:ascii="Arial" w:hAnsi="Arial"/>
            <w:rPrChange w:id="1143" w:author="Nelly Wagner" w:date="2017-04-03T13:17:00Z">
              <w:rPr>
                <w:rFonts w:ascii="Arial" w:hAnsi="Arial"/>
                <w:b/>
                <w:bCs/>
                <w:i/>
                <w:iCs/>
                <w:sz w:val="20"/>
                <w:szCs w:val="20"/>
              </w:rPr>
            </w:rPrChange>
          </w:rPr>
          <w:delText>S. aureus</w:delText>
        </w:r>
        <w:r w:rsidRPr="00563C55" w:rsidDel="00563C55">
          <w:rPr>
            <w:rFonts w:ascii="Arial" w:hAnsi="Arial"/>
            <w:rPrChange w:id="1144" w:author="Nelly Wagner" w:date="2017-04-03T13:17:00Z">
              <w:rPr>
                <w:rFonts w:ascii="Arial" w:hAnsi="Arial"/>
                <w:b/>
                <w:bCs/>
                <w:sz w:val="20"/>
                <w:szCs w:val="20"/>
              </w:rPr>
            </w:rPrChange>
          </w:rPr>
          <w:delText xml:space="preserve"> virulence factors and their function. (A)</w:delText>
        </w:r>
        <w:r w:rsidRPr="00563C55" w:rsidDel="00563C55">
          <w:rPr>
            <w:rFonts w:ascii="Arial" w:hAnsi="Arial"/>
            <w:rPrChange w:id="1145" w:author="Nelly Wagner" w:date="2017-04-03T13:17:00Z">
              <w:rPr>
                <w:rFonts w:ascii="Arial" w:hAnsi="Arial"/>
                <w:sz w:val="20"/>
                <w:szCs w:val="20"/>
              </w:rPr>
            </w:rPrChange>
          </w:rPr>
          <w:delText xml:space="preserve"> Virulence factors implicated in adhesion to host cells and toxicity and various other enzymes. </w:delText>
        </w:r>
        <w:r w:rsidRPr="00563C55" w:rsidDel="00563C55">
          <w:rPr>
            <w:rFonts w:ascii="Arial" w:hAnsi="Arial"/>
            <w:rPrChange w:id="1146" w:author="Nelly Wagner" w:date="2017-04-03T13:17:00Z">
              <w:rPr>
                <w:rFonts w:ascii="Arial" w:hAnsi="Arial"/>
                <w:b/>
                <w:bCs/>
                <w:sz w:val="20"/>
                <w:szCs w:val="20"/>
              </w:rPr>
            </w:rPrChange>
          </w:rPr>
          <w:delText>(B)</w:delText>
        </w:r>
        <w:r w:rsidRPr="00563C55" w:rsidDel="00563C55">
          <w:rPr>
            <w:rFonts w:ascii="Arial" w:hAnsi="Arial"/>
            <w:rPrChange w:id="1147" w:author="Nelly Wagner" w:date="2017-04-03T13:17:00Z">
              <w:rPr>
                <w:rFonts w:ascii="Arial" w:hAnsi="Arial"/>
                <w:sz w:val="20"/>
                <w:szCs w:val="20"/>
              </w:rPr>
            </w:rPrChange>
          </w:rPr>
          <w:delText xml:space="preserve"> Virulence factors implicated in immune evasion at different levels. Adapted and reprinted with permission from: Alfonso Zecconi and Federi</w:delText>
        </w:r>
        <w:r w:rsidRPr="00563C55" w:rsidDel="00563C55">
          <w:rPr>
            <w:rFonts w:ascii="Arial" w:hAnsi="Arial"/>
            <w:rPrChange w:id="1148" w:author="Nelly Wagner" w:date="2017-04-03T13:17:00Z">
              <w:rPr>
                <w:rFonts w:ascii="Arial" w:hAnsi="Arial"/>
                <w:color w:val="000000"/>
                <w:sz w:val="20"/>
                <w:szCs w:val="20"/>
              </w:rPr>
            </w:rPrChange>
          </w:rPr>
          <w:delText>co Scali. “</w:delText>
        </w:r>
        <w:r w:rsidRPr="00563C55" w:rsidDel="00563C55">
          <w:rPr>
            <w:rPrChange w:id="1149" w:author="Nelly Wagner" w:date="2017-04-03T13:17:00Z">
              <w:rPr>
                <w:rStyle w:val="Emphasis"/>
                <w:rFonts w:ascii="Arial" w:hAnsi="Arial"/>
                <w:color w:val="000000"/>
                <w:sz w:val="20"/>
                <w:szCs w:val="20"/>
              </w:rPr>
            </w:rPrChange>
          </w:rPr>
          <w:delText>Staphylococcus aureus</w:delText>
        </w:r>
        <w:r w:rsidRPr="00563C55" w:rsidDel="00563C55">
          <w:rPr>
            <w:rPrChange w:id="1150" w:author="Nelly Wagner" w:date="2017-04-03T13:17:00Z">
              <w:rPr>
                <w:rStyle w:val="Emphasis"/>
                <w:rFonts w:ascii="Arial" w:hAnsi="Arial"/>
                <w:i w:val="0"/>
                <w:color w:val="000000"/>
                <w:sz w:val="20"/>
                <w:szCs w:val="20"/>
              </w:rPr>
            </w:rPrChange>
          </w:rPr>
          <w:delText xml:space="preserve"> </w:delText>
        </w:r>
        <w:r w:rsidRPr="00563C55" w:rsidDel="00563C55">
          <w:rPr>
            <w:rFonts w:ascii="Arial" w:hAnsi="Arial"/>
            <w:rPrChange w:id="1151" w:author="Nelly Wagner" w:date="2017-04-03T13:17:00Z">
              <w:rPr>
                <w:rFonts w:ascii="Arial" w:hAnsi="Arial"/>
                <w:color w:val="000000"/>
                <w:sz w:val="20"/>
                <w:szCs w:val="20"/>
              </w:rPr>
            </w:rPrChange>
          </w:rPr>
          <w:delText>virulence factors in evasion from innate immune defenses in human and animal diseases” (2013). Immunology letters. Copyright 2013 Elsevier.</w:delText>
        </w:r>
      </w:del>
      <w:ins w:id="1152" w:author="Nelly Wagner" w:date="2017-01-24T18:09:00Z">
        <w:r w:rsidR="008C5906" w:rsidRPr="00563C55">
          <w:rPr>
            <w:rFonts w:ascii="Arial" w:hAnsi="Arial"/>
            <w:rPrChange w:id="1153" w:author="Nelly Wagner" w:date="2017-04-03T13:17:00Z">
              <w:rPr/>
            </w:rPrChange>
          </w:rPr>
          <w:t xml:space="preserve">Lately, Hla has been implicated in the disruption of the lung epithelial barrier by promoting the proteolytic activity of a lung receptor, which causes the destruction of cell junctions (Inoshima et al. 2011). Alpha-haemolysin is a good example of a toxin that can affect different host targets. The multitude of roles it plays testifies to the intimate co-evolution between </w:t>
        </w:r>
        <w:r w:rsidR="008C5906" w:rsidRPr="00563C55">
          <w:rPr>
            <w:rFonts w:ascii="Arial" w:hAnsi="Arial"/>
            <w:rPrChange w:id="1154" w:author="Nelly Wagner" w:date="2017-04-03T13:17:00Z">
              <w:rPr>
                <w:i/>
                <w:iCs/>
              </w:rPr>
            </w:rPrChange>
          </w:rPr>
          <w:t>S. aureus</w:t>
        </w:r>
        <w:r w:rsidR="008C5906" w:rsidRPr="00563C55">
          <w:rPr>
            <w:rFonts w:ascii="Arial" w:hAnsi="Arial"/>
            <w:rPrChange w:id="1155" w:author="Nelly Wagner" w:date="2017-04-03T13:17:00Z">
              <w:rPr/>
            </w:rPrChange>
          </w:rPr>
          <w:t xml:space="preserve"> and its host.</w:t>
        </w:r>
      </w:ins>
      <w:del w:id="1156" w:author="Nelly Wagner" w:date="2017-01-24T18:09:00Z">
        <w:r w:rsidRPr="00563C55" w:rsidDel="008C5906">
          <w:rPr>
            <w:rFonts w:ascii="Arial" w:hAnsi="Arial"/>
            <w:rPrChange w:id="1157" w:author="Nelly Wagner" w:date="2017-04-03T13:17:00Z">
              <w:rPr/>
            </w:rPrChange>
          </w:rPr>
          <w:br w:type="page"/>
        </w:r>
      </w:del>
    </w:p>
    <w:p w14:paraId="764554EF" w14:textId="77777777" w:rsidR="0020061D" w:rsidRDefault="00766C9B">
      <w:pPr>
        <w:pStyle w:val="1111"/>
        <w:numPr>
          <w:ilvl w:val="4"/>
          <w:numId w:val="2"/>
        </w:numPr>
      </w:pPr>
      <w:bookmarkStart w:id="1158" w:name="__RefHeading___Toc29962_249651581"/>
      <w:bookmarkEnd w:id="1158"/>
      <w:r>
        <w:t>Superantigens</w:t>
      </w:r>
    </w:p>
    <w:p w14:paraId="5CD84298" w14:textId="77777777" w:rsidR="0020061D" w:rsidRDefault="00766C9B">
      <w:pPr>
        <w:pStyle w:val="Paragraph"/>
      </w:pPr>
      <w:r>
        <w:tab/>
        <w:t xml:space="preserve">Another type of major toxin produced by </w:t>
      </w:r>
      <w:r>
        <w:rPr>
          <w:i/>
          <w:iCs/>
        </w:rPr>
        <w:t>S. aureus</w:t>
      </w:r>
      <w:r>
        <w:t xml:space="preserve"> are superantigens. These toxins interfere with adaptive immunity, causing toxic shock syndrome in the worst cases. Enterotoxins can directly activate T cells by binding to T cell receptors, thus eliminating the need for antigen-presenting phagocytes and causing indiscriminate T cell proliferation </w:t>
      </w:r>
      <w:bookmarkStart w:id="1159" w:name="__UnoMark__42076_1995552439"/>
      <w:r>
        <w:t>(Lamphear et al. 1998)</w:t>
      </w:r>
      <w:bookmarkEnd w:id="1159"/>
      <w:r>
        <w:t xml:space="preserve"> </w:t>
      </w:r>
      <w:bookmarkStart w:id="1160" w:name="__UnoMark__42080_1995552439"/>
      <w:r>
        <w:t>(Marrack et al. 1990)</w:t>
      </w:r>
      <w:bookmarkEnd w:id="1160"/>
      <w:del w:id="1161" w:author="Nelly Wagner" w:date="2017-01-22T18:15:00Z">
        <w:r w:rsidDel="00BA0DDA">
          <w:delText>⁠</w:delText>
        </w:r>
      </w:del>
      <w:r>
        <w:t xml:space="preserve">. In addition to preventing an effective adaptive immune response against </w:t>
      </w:r>
      <w:r>
        <w:rPr>
          <w:i/>
          <w:iCs/>
        </w:rPr>
        <w:t>S. aureus</w:t>
      </w:r>
      <w:r>
        <w:t xml:space="preserve">, this also causes a drastic increase in cytokine production. This in turn promotes a massive recruitment of neutrophils to the sites of infection </w:t>
      </w:r>
      <w:bookmarkStart w:id="1162" w:name="__UnoMark__42084_1995552439"/>
      <w:r>
        <w:t>(Xu et al. 2014)</w:t>
      </w:r>
      <w:bookmarkEnd w:id="1162"/>
      <w:r>
        <w:t xml:space="preserve">. The toxic-shock syndrome toxin-1 (TSST1) is also very notorious, causing systemic illnesses and particularly associated with menstrual toxic-shock syndrome </w:t>
      </w:r>
      <w:bookmarkStart w:id="1163" w:name="__UnoMark__42088_1995552439"/>
      <w:r>
        <w:t>(Bohach et al. 1990)</w:t>
      </w:r>
      <w:bookmarkEnd w:id="1163"/>
      <w:del w:id="1164" w:author="Nelly Wagner" w:date="2017-01-22T18:15:00Z">
        <w:r w:rsidDel="00BA0DDA">
          <w:delText>⁠</w:delText>
        </w:r>
      </w:del>
      <w:r>
        <w:t xml:space="preserve">. The mechanism of action of TSST1 is not fully understood but in a mouse model it was responsible for increased susceptibility to LPS-mediated pro-inflammatory response </w:t>
      </w:r>
      <w:bookmarkStart w:id="1165" w:name="__UnoMark__42092_1995552439"/>
      <w:r>
        <w:t>(Dinges &amp; Schlievert 2001)</w:t>
      </w:r>
      <w:bookmarkEnd w:id="1165"/>
      <w:del w:id="1166" w:author="Nelly Wagner" w:date="2017-01-22T18:15:00Z">
        <w:r w:rsidDel="00BA0DDA">
          <w:delText>⁠</w:delText>
        </w:r>
      </w:del>
      <w:r>
        <w:t>. Superantigens</w:t>
      </w:r>
      <w:r>
        <w:rPr>
          <w:i/>
          <w:iCs/>
        </w:rPr>
        <w:t xml:space="preserve"> </w:t>
      </w:r>
      <w:r>
        <w:t xml:space="preserve">thus effectively prevent the activation of targeted adaptive immunity, ensuring that T and B cells cannot specifically recognise and eliminate </w:t>
      </w:r>
      <w:r>
        <w:rPr>
          <w:i/>
          <w:iCs/>
        </w:rPr>
        <w:t>S. aureus</w:t>
      </w:r>
      <w:r>
        <w:t>.</w:t>
      </w:r>
    </w:p>
    <w:p w14:paraId="6F7F9F1A" w14:textId="77777777" w:rsidR="0020061D" w:rsidRDefault="00766C9B">
      <w:pPr>
        <w:pStyle w:val="1111"/>
        <w:numPr>
          <w:ilvl w:val="4"/>
          <w:numId w:val="2"/>
        </w:numPr>
      </w:pPr>
      <w:bookmarkStart w:id="1167" w:name="__RefHeading___Toc29964_249651581"/>
      <w:bookmarkEnd w:id="1167"/>
      <w:r>
        <w:t>Immune evasion</w:t>
      </w:r>
    </w:p>
    <w:p w14:paraId="0E079924" w14:textId="77777777" w:rsidR="0020061D" w:rsidRDefault="00766C9B">
      <w:pPr>
        <w:pStyle w:val="Paragraph"/>
      </w:pPr>
      <w:r>
        <w:tab/>
        <w:t xml:space="preserve">Neutrophils are regarded as the most important immune cells in controlling </w:t>
      </w:r>
      <w:r>
        <w:rPr>
          <w:i/>
          <w:iCs/>
        </w:rPr>
        <w:t>S. aureus</w:t>
      </w:r>
      <w:r>
        <w:t xml:space="preserve"> infection </w:t>
      </w:r>
      <w:bookmarkStart w:id="1168" w:name="__UnoMark__42096_1995552439"/>
      <w:r>
        <w:t>(Mackay et al. 2000)</w:t>
      </w:r>
      <w:bookmarkEnd w:id="1168"/>
      <w:del w:id="1169" w:author="Nelly Wagner" w:date="2017-01-22T18:15:00Z">
        <w:r w:rsidDel="00BA0DDA">
          <w:delText>⁠</w:delText>
        </w:r>
      </w:del>
      <w:r>
        <w:t xml:space="preserve"> </w:t>
      </w:r>
      <w:bookmarkStart w:id="1170" w:name="__UnoMark__42100_1995552439"/>
      <w:r>
        <w:t>(von Köckritz-Blickwede et al. 2008)</w:t>
      </w:r>
      <w:bookmarkEnd w:id="1170"/>
      <w:del w:id="1171" w:author="Nelly Wagner" w:date="2017-01-22T18:15:00Z">
        <w:r w:rsidDel="00BA0DDA">
          <w:delText>⁠</w:delText>
        </w:r>
      </w:del>
      <w:r>
        <w:t xml:space="preserve">. It is therefore not surprising that </w:t>
      </w:r>
      <w:r>
        <w:rPr>
          <w:i/>
          <w:iCs/>
        </w:rPr>
        <w:t>S. aureus</w:t>
      </w:r>
      <w:r>
        <w:t xml:space="preserve"> produces several toxins directly targeted at neutrophils. For instance, phenol-soluble modulins are small proteins that easily insert into membranes and are important for </w:t>
      </w:r>
      <w:r>
        <w:rPr>
          <w:i/>
          <w:iCs/>
        </w:rPr>
        <w:t>S. aureus</w:t>
      </w:r>
      <w:r>
        <w:t xml:space="preserve"> intracellular escape in neutrophils </w:t>
      </w:r>
      <w:bookmarkStart w:id="1172" w:name="__UnoMark__42110_1995552439"/>
      <w:r>
        <w:t>(Grosz et al. 2013)</w:t>
      </w:r>
      <w:bookmarkEnd w:id="1172"/>
      <w:del w:id="1173" w:author="Nelly Wagner" w:date="2017-01-22T18:15:00Z">
        <w:r w:rsidDel="00BA0DDA">
          <w:delText>⁠</w:delText>
        </w:r>
      </w:del>
      <w:r>
        <w:t xml:space="preserve"> </w:t>
      </w:r>
      <w:bookmarkStart w:id="1174" w:name="__UnoMark__42114_1995552439"/>
      <w:r>
        <w:t>(Surewaard et al. 2013)</w:t>
      </w:r>
      <w:bookmarkEnd w:id="1174"/>
      <w:del w:id="1175" w:author="Nelly Wagner" w:date="2017-01-22T18:15:00Z">
        <w:r w:rsidDel="00BA0DDA">
          <w:delText>⁠</w:delText>
        </w:r>
      </w:del>
      <w:r>
        <w:t xml:space="preserve">. Neutrophils are further targeted by a multitude of virulence factors. For instance, staphopain A, a staphylococcal protease, targets a specific neutrophil chemokine receptor, resulting in impaired neutrophil recruitment </w:t>
      </w:r>
      <w:bookmarkStart w:id="1176" w:name="__UnoMark__42118_1995552439"/>
      <w:r>
        <w:t>(Laarman et al. 2012)</w:t>
      </w:r>
      <w:bookmarkEnd w:id="1176"/>
      <w:del w:id="1177" w:author="Nelly Wagner" w:date="2017-01-22T18:15:00Z">
        <w:r w:rsidDel="00BA0DDA">
          <w:delText>⁠</w:delText>
        </w:r>
      </w:del>
      <w:r>
        <w:t xml:space="preserve">. </w:t>
      </w:r>
      <w:r>
        <w:rPr>
          <w:i/>
          <w:iCs/>
        </w:rPr>
        <w:t xml:space="preserve">S. aureus </w:t>
      </w:r>
      <w:r>
        <w:t xml:space="preserve">also has an immune evasion factor with an anti-inflammatory action: the chemotaxis inhibitory protein (CHIPS). CHIPS inhibits the recruitment of phagocytes mediated by the release of chemoattractive complement factor C5a and formylated peptides </w:t>
      </w:r>
      <w:bookmarkStart w:id="1178" w:name="__UnoMark__42122_1995552439"/>
      <w:r>
        <w:t>(De Haas et al. 2004)</w:t>
      </w:r>
      <w:bookmarkEnd w:id="1178"/>
      <w:del w:id="1179" w:author="Nelly Wagner" w:date="2017-01-22T18:15:00Z">
        <w:r w:rsidDel="00BA0DDA">
          <w:delText>⁠</w:delText>
        </w:r>
      </w:del>
      <w:r>
        <w:t xml:space="preserve">. The inhibition is due to the </w:t>
      </w:r>
      <w:r>
        <w:lastRenderedPageBreak/>
        <w:t xml:space="preserve">binding of CHIPS to the complement factor and formylated peptides, with a higher binding affinity to the former </w:t>
      </w:r>
      <w:bookmarkStart w:id="1180" w:name="__UnoMark__42126_1995552439"/>
      <w:r>
        <w:t>(Wright et al. 2007)</w:t>
      </w:r>
      <w:bookmarkEnd w:id="1180"/>
      <w:del w:id="1181" w:author="Nelly Wagner" w:date="2017-01-22T18:15:00Z">
        <w:r w:rsidDel="00BA0DDA">
          <w:delText>⁠</w:delText>
        </w:r>
      </w:del>
      <w:r>
        <w:t>.</w:t>
      </w:r>
    </w:p>
    <w:p w14:paraId="548AB4BF" w14:textId="77777777" w:rsidR="0020061D" w:rsidRDefault="00766C9B">
      <w:pPr>
        <w:pStyle w:val="Paragraph"/>
      </w:pPr>
      <w:r>
        <w:tab/>
        <w:t xml:space="preserve">Protein A is a virulence factor that targets activation of adaptive immunity. This toxin binds a specific region of the antigen-binding site on antibodies </w:t>
      </w:r>
      <w:bookmarkStart w:id="1182" w:name="__UnoMark__42130_1995552439"/>
      <w:r>
        <w:t>(Graille et al. 2000)</w:t>
      </w:r>
      <w:bookmarkEnd w:id="1182"/>
      <w:del w:id="1183" w:author="Nelly Wagner" w:date="2017-01-22T18:15:00Z">
        <w:r w:rsidDel="00BA0DDA">
          <w:delText>⁠</w:delText>
        </w:r>
      </w:del>
      <w:r>
        <w:t xml:space="preserve">, allowing </w:t>
      </w:r>
      <w:r>
        <w:rPr>
          <w:i/>
          <w:iCs/>
        </w:rPr>
        <w:t xml:space="preserve">S. aureus </w:t>
      </w:r>
      <w:r>
        <w:t xml:space="preserve">to escape opsonisation, a process that facilitates uptake by phagocytes </w:t>
      </w:r>
      <w:bookmarkStart w:id="1184" w:name="__UnoMark__42134_1995552439"/>
      <w:r>
        <w:t>(Den Dunnen et al. 2012)</w:t>
      </w:r>
      <w:bookmarkEnd w:id="1184"/>
      <w:del w:id="1185" w:author="Nelly Wagner" w:date="2017-01-22T18:15:00Z">
        <w:r w:rsidDel="00BA0DDA">
          <w:delText>⁠</w:delText>
        </w:r>
      </w:del>
      <w:r>
        <w:t xml:space="preserve">. It also results in extensive B cells activation and production of antibodies </w:t>
      </w:r>
      <w:bookmarkStart w:id="1186" w:name="__UnoMark__42138_1995552439"/>
      <w:r>
        <w:t>(Kim et al. 2016)</w:t>
      </w:r>
      <w:bookmarkEnd w:id="1186"/>
      <w:del w:id="1187" w:author="Nelly Wagner" w:date="2017-01-22T18:15:00Z">
        <w:r w:rsidDel="00BA0DDA">
          <w:delText>⁠</w:delText>
        </w:r>
      </w:del>
      <w:r>
        <w:t xml:space="preserve">. Although the result is similar to the action of superantigens, protein A is not part of that family of virulence factors. The complement system is also involved in opsonisation. The staphylococcal complement inhibitor (SCIN) targets that system to prevent binding of complement factors to the surface of </w:t>
      </w:r>
      <w:r>
        <w:rPr>
          <w:i/>
          <w:iCs/>
        </w:rPr>
        <w:t>S. aureus</w:t>
      </w:r>
      <w:r>
        <w:t xml:space="preserve"> </w:t>
      </w:r>
      <w:bookmarkStart w:id="1188" w:name="__UnoMark__42142_1995552439"/>
      <w:r>
        <w:t>(Rooijakkers et al. 2005)</w:t>
      </w:r>
      <w:bookmarkEnd w:id="1188"/>
      <w:del w:id="1189" w:author="Nelly Wagner" w:date="2017-01-22T18:16:00Z">
        <w:r w:rsidDel="00BA0DDA">
          <w:delText>⁠</w:delText>
        </w:r>
      </w:del>
      <w:r>
        <w:t>.</w:t>
      </w:r>
    </w:p>
    <w:p w14:paraId="6844E5D7" w14:textId="77777777" w:rsidR="0020061D" w:rsidRDefault="00766C9B">
      <w:pPr>
        <w:pStyle w:val="Paragraph"/>
      </w:pPr>
      <w:r>
        <w:rPr>
          <w:i/>
          <w:iCs/>
        </w:rPr>
        <w:tab/>
        <w:t>S. aureus</w:t>
      </w:r>
      <w:r>
        <w:t xml:space="preserve"> is therefore very effective at manipulating every aspect of the host immune response. This calls into question its status as an “opportunist” pathogen since its virulence is highly adapted to the host with which it has co-evolved. Its capacity to evade killing by innate immune cells provides </w:t>
      </w:r>
      <w:r>
        <w:rPr>
          <w:i/>
          <w:iCs/>
        </w:rPr>
        <w:t>S. aureus</w:t>
      </w:r>
      <w:r>
        <w:t xml:space="preserve"> an intracellular niche in which to survive </w:t>
      </w:r>
      <w:bookmarkStart w:id="1190" w:name="__UnoMark__42146_1995552439"/>
      <w:r>
        <w:t>(Gresham et al. 2000)</w:t>
      </w:r>
      <w:bookmarkEnd w:id="1190"/>
      <w:del w:id="1191" w:author="Nelly Wagner" w:date="2017-01-22T18:16:00Z">
        <w:r w:rsidDel="00BA0DDA">
          <w:delText>⁠</w:delText>
        </w:r>
      </w:del>
      <w:r>
        <w:t xml:space="preserve"> </w:t>
      </w:r>
      <w:bookmarkStart w:id="1192" w:name="__UnoMark__42150_1995552439"/>
      <w:r>
        <w:t>(Jubrail et al. 2015)</w:t>
      </w:r>
      <w:bookmarkEnd w:id="1192"/>
      <w:r>
        <w:t xml:space="preserve">⁠. The impairment of adaptive immune function also means that the host has difficulties developing protective immunity against recurring </w:t>
      </w:r>
      <w:r>
        <w:rPr>
          <w:i/>
          <w:iCs/>
        </w:rPr>
        <w:t>S. aureus</w:t>
      </w:r>
      <w:r>
        <w:t xml:space="preserve"> infections, making the production of effective vaccines a challenging task. However, the host is not completely powerless against </w:t>
      </w:r>
      <w:r>
        <w:rPr>
          <w:i/>
          <w:iCs/>
        </w:rPr>
        <w:t>S. aureus</w:t>
      </w:r>
      <w:r>
        <w:t xml:space="preserve"> and has other defence mechanisms.</w:t>
      </w:r>
    </w:p>
    <w:p w14:paraId="36325CDF" w14:textId="77777777" w:rsidR="0020061D" w:rsidRDefault="00766C9B">
      <w:pPr>
        <w:pStyle w:val="111"/>
        <w:numPr>
          <w:ilvl w:val="2"/>
          <w:numId w:val="2"/>
        </w:numPr>
        <w:rPr>
          <w:sz w:val="24"/>
          <w:szCs w:val="24"/>
        </w:rPr>
      </w:pPr>
      <w:bookmarkStart w:id="1193" w:name="__RefHeading___Toc29229_313610408"/>
      <w:bookmarkEnd w:id="1193"/>
      <w:r>
        <w:rPr>
          <w:sz w:val="24"/>
          <w:szCs w:val="24"/>
        </w:rPr>
        <w:t xml:space="preserve">Host counter-measures against </w:t>
      </w:r>
      <w:r>
        <w:rPr>
          <w:i/>
          <w:iCs/>
          <w:sz w:val="24"/>
          <w:szCs w:val="24"/>
        </w:rPr>
        <w:t>S. aureus</w:t>
      </w:r>
      <w:r>
        <w:rPr>
          <w:sz w:val="24"/>
          <w:szCs w:val="24"/>
        </w:rPr>
        <w:t xml:space="preserve"> virulence factors</w:t>
      </w:r>
    </w:p>
    <w:p w14:paraId="4521A2D7" w14:textId="2706D36A" w:rsidR="0020061D" w:rsidRDefault="00766C9B">
      <w:pPr>
        <w:pStyle w:val="Paragraph"/>
      </w:pPr>
      <w:r>
        <w:rPr>
          <w:rFonts w:ascii="arial;helvetica;clean;sans-seri" w:hAnsi="arial;helvetica;clean;sans-seri"/>
          <w:color w:val="000000"/>
        </w:rPr>
        <w:tab/>
        <w:t xml:space="preserve">Innate immune cells, such as macrophages and neutrophils, are heavily targeted by </w:t>
      </w:r>
      <w:r>
        <w:rPr>
          <w:rFonts w:ascii="arial;helvetica;clean;sans-seri" w:hAnsi="arial;helvetica;clean;sans-seri"/>
          <w:i/>
          <w:iCs/>
          <w:color w:val="000000"/>
        </w:rPr>
        <w:t xml:space="preserve">S. aureus </w:t>
      </w:r>
      <w:r>
        <w:rPr>
          <w:rFonts w:ascii="arial;helvetica;clean;sans-seri" w:hAnsi="arial;helvetica;clean;sans-seri"/>
          <w:color w:val="000000"/>
        </w:rPr>
        <w:t>virulence factors. However</w:t>
      </w:r>
      <w:ins w:id="1194" w:author="Nelly Wagner" w:date="2017-01-22T18:16:00Z">
        <w:r w:rsidR="00BA0DDA">
          <w:rPr>
            <w:rFonts w:ascii="arial;helvetica;clean;sans-seri" w:hAnsi="arial;helvetica;clean;sans-seri"/>
            <w:color w:val="000000"/>
          </w:rPr>
          <w:t>,</w:t>
        </w:r>
      </w:ins>
      <w:r>
        <w:rPr>
          <w:rFonts w:ascii="arial;helvetica;clean;sans-seri" w:hAnsi="arial;helvetica;clean;sans-seri"/>
          <w:color w:val="000000"/>
        </w:rPr>
        <w:t xml:space="preserve"> the host innate immunity also comprises non-cellular components that can target bacterial pathogens. These components are grouped under the name of antimicrobial peptides but other non-cellular mechanisms also provide protection against </w:t>
      </w:r>
      <w:r>
        <w:rPr>
          <w:rFonts w:ascii="arial;helvetica;clean;sans-seri" w:hAnsi="arial;helvetica;clean;sans-seri"/>
          <w:i/>
          <w:iCs/>
          <w:color w:val="000000"/>
        </w:rPr>
        <w:t>S. aureus</w:t>
      </w:r>
      <w:r>
        <w:rPr>
          <w:rFonts w:ascii="arial;helvetica;clean;sans-seri" w:hAnsi="arial;helvetica;clean;sans-seri"/>
          <w:color w:val="000000"/>
        </w:rPr>
        <w:t>.</w:t>
      </w:r>
    </w:p>
    <w:p w14:paraId="3670E50D" w14:textId="3ABB8AF2" w:rsidR="0020061D" w:rsidRDefault="00766C9B">
      <w:pPr>
        <w:pStyle w:val="Paragraph"/>
      </w:pPr>
      <w:r>
        <w:rPr>
          <w:rFonts w:ascii="arial;helvetica;clean;sans-seri" w:hAnsi="arial;helvetica;clean;sans-seri"/>
          <w:color w:val="000000"/>
        </w:rPr>
        <w:tab/>
        <w:t xml:space="preserve">Defensins are a group of antimicrobial peptides that can interact with the cell surface of bacterial </w:t>
      </w:r>
      <w:r>
        <w:rPr>
          <w:rFonts w:ascii="arial;helvetica;clean;sans-seri" w:eastAsia="SimSun" w:hAnsi="arial;helvetica;clean;sans-seri" w:cs="Mangal"/>
          <w:color w:val="000000"/>
        </w:rPr>
        <w:t xml:space="preserve">pathogens. In the case of </w:t>
      </w:r>
      <w:r>
        <w:rPr>
          <w:rFonts w:ascii="arial;helvetica;clean;sans-seri" w:eastAsia="SimSun" w:hAnsi="arial;helvetica;clean;sans-seri" w:cs="Mangal"/>
          <w:i/>
          <w:iCs/>
          <w:color w:val="000000"/>
        </w:rPr>
        <w:t>S. aureus</w:t>
      </w:r>
      <w:r>
        <w:rPr>
          <w:rFonts w:ascii="arial;helvetica;clean;sans-seri" w:eastAsia="SimSun" w:hAnsi="arial;helvetica;clean;sans-seri" w:cs="Mangal"/>
          <w:color w:val="000000"/>
        </w:rPr>
        <w:t xml:space="preserve">, β-defensins have been shown to bind the cell wall, thus preventing the biosynthesis of new peptidoglycan </w:t>
      </w:r>
      <w:bookmarkStart w:id="1195" w:name="__UnoMark__42154_1995552439"/>
      <w:r>
        <w:rPr>
          <w:rFonts w:ascii="arial;helvetica;clean;sans-seri" w:eastAsia="SimSun" w:hAnsi="arial;helvetica;clean;sans-seri" w:cs="Mangal"/>
          <w:color w:val="000000"/>
        </w:rPr>
        <w:t>(Sass et al. 2010)</w:t>
      </w:r>
      <w:bookmarkEnd w:id="1195"/>
      <w:del w:id="1196" w:author="Nelly Wagner" w:date="2017-01-22T18:16:00Z">
        <w:r w:rsidDel="00BA0DDA">
          <w:rPr>
            <w:rFonts w:ascii="arial;helvetica;clean;sans-seri" w:eastAsia="SimSun" w:hAnsi="arial;helvetica;clean;sans-seri" w:cs="Mangal"/>
            <w:color w:val="000000"/>
          </w:rPr>
          <w:delText>⁠</w:delText>
        </w:r>
      </w:del>
      <w:r>
        <w:rPr>
          <w:rFonts w:ascii="arial;helvetica;clean;sans-seri" w:eastAsia="SimSun" w:hAnsi="arial;helvetica;clean;sans-seri" w:cs="Mangal"/>
          <w:color w:val="000000"/>
        </w:rPr>
        <w:t xml:space="preserve"> and by extension stopping </w:t>
      </w:r>
      <w:r>
        <w:rPr>
          <w:rFonts w:ascii="arial;helvetica;clean;sans-seri" w:eastAsia="SimSun" w:hAnsi="arial;helvetica;clean;sans-seri" w:cs="Mangal"/>
          <w:i/>
          <w:iCs/>
          <w:color w:val="000000"/>
        </w:rPr>
        <w:t>S. aureus</w:t>
      </w:r>
      <w:r>
        <w:rPr>
          <w:rFonts w:ascii="arial;helvetica;clean;sans-seri" w:eastAsia="SimSun" w:hAnsi="arial;helvetica;clean;sans-seri" w:cs="Mangal"/>
          <w:color w:val="000000"/>
        </w:rPr>
        <w:t xml:space="preserve"> replication. Alpha-defensins, on the other hand, have been reported to interact with PVL, preventing the toxin from forming pores inside the membrane of leukocytes </w:t>
      </w:r>
      <w:r>
        <w:rPr>
          <w:rFonts w:ascii="arial;helvetica;clean;sans-seri" w:eastAsia="SimSun" w:hAnsi="arial;helvetica;clean;sans-seri" w:cs="Mangal"/>
          <w:i/>
          <w:iCs/>
          <w:color w:val="000000"/>
        </w:rPr>
        <w:t>in vitro</w:t>
      </w:r>
      <w:r>
        <w:rPr>
          <w:rFonts w:ascii="arial;helvetica;clean;sans-seri" w:eastAsia="SimSun" w:hAnsi="arial;helvetica;clean;sans-seri" w:cs="Mangal"/>
          <w:color w:val="000000"/>
        </w:rPr>
        <w:t xml:space="preserve"> </w:t>
      </w:r>
      <w:bookmarkStart w:id="1197" w:name="__UnoMark__42158_1995552439"/>
      <w:r>
        <w:rPr>
          <w:rFonts w:ascii="arial;helvetica;clean;sans-seri" w:eastAsia="SimSun" w:hAnsi="arial;helvetica;clean;sans-seri" w:cs="Mangal"/>
          <w:color w:val="000000"/>
        </w:rPr>
        <w:t>(Cardot-Martin et al. 2015)</w:t>
      </w:r>
      <w:bookmarkEnd w:id="1197"/>
      <w:del w:id="1198" w:author="Nelly Wagner" w:date="2017-01-22T18:16:00Z">
        <w:r w:rsidDel="00BA0DDA">
          <w:rPr>
            <w:rFonts w:ascii="arial;helvetica;clean;sans-seri" w:eastAsia="SimSun" w:hAnsi="arial;helvetica;clean;sans-seri" w:cs="Mangal"/>
            <w:color w:val="000000"/>
          </w:rPr>
          <w:delText>⁠</w:delText>
        </w:r>
      </w:del>
      <w:r>
        <w:rPr>
          <w:rFonts w:ascii="arial;helvetica;clean;sans-seri" w:eastAsia="SimSun" w:hAnsi="arial;helvetica;clean;sans-seri" w:cs="Mangal"/>
          <w:color w:val="000000"/>
        </w:rPr>
        <w:t>. However</w:t>
      </w:r>
      <w:ins w:id="1199" w:author="Nelly Wagner" w:date="2017-01-22T18:16:00Z">
        <w:r w:rsidR="00BA0DDA">
          <w:rPr>
            <w:rFonts w:ascii="arial;helvetica;clean;sans-seri" w:eastAsia="SimSun" w:hAnsi="arial;helvetica;clean;sans-seri" w:cs="Mangal"/>
            <w:color w:val="000000"/>
          </w:rPr>
          <w:t>,</w:t>
        </w:r>
      </w:ins>
      <w:r>
        <w:rPr>
          <w:rFonts w:ascii="arial;helvetica;clean;sans-seri" w:eastAsia="SimSun" w:hAnsi="arial;helvetica;clean;sans-seri" w:cs="Mangal"/>
          <w:color w:val="000000"/>
        </w:rPr>
        <w:t xml:space="preserve"> the level of protection conferred was only partial and therefore might not provide a significant advantage </w:t>
      </w:r>
      <w:r>
        <w:rPr>
          <w:rFonts w:ascii="arial;helvetica;clean;sans-seri" w:eastAsia="SimSun" w:hAnsi="arial;helvetica;clean;sans-seri" w:cs="Mangal"/>
          <w:i/>
          <w:iCs/>
          <w:color w:val="000000"/>
        </w:rPr>
        <w:t>in vivo</w:t>
      </w:r>
      <w:r>
        <w:rPr>
          <w:rFonts w:ascii="arial;helvetica;clean;sans-seri" w:eastAsia="SimSun" w:hAnsi="arial;helvetica;clean;sans-seri" w:cs="Mangal"/>
          <w:color w:val="000000"/>
        </w:rPr>
        <w:t xml:space="preserve">. The complement factor C5a, although targeted by staphylococcal haemolysins and PVL </w:t>
      </w:r>
      <w:bookmarkStart w:id="1200" w:name="__UnoMark__42162_1995552439"/>
      <w:r>
        <w:rPr>
          <w:rFonts w:ascii="arial;helvetica;clean;sans-seri" w:eastAsia="SimSun" w:hAnsi="arial;helvetica;clean;sans-seri" w:cs="Mangal"/>
          <w:color w:val="000000"/>
        </w:rPr>
        <w:t>(Spaan et al. 2015)</w:t>
      </w:r>
      <w:bookmarkEnd w:id="1200"/>
      <w:del w:id="1201" w:author="Nelly Wagner" w:date="2017-01-22T18:16:00Z">
        <w:r w:rsidDel="00BA0DDA">
          <w:rPr>
            <w:rFonts w:ascii="arial;helvetica;clean;sans-seri" w:eastAsia="SimSun" w:hAnsi="arial;helvetica;clean;sans-seri" w:cs="Mangal"/>
            <w:color w:val="000000"/>
          </w:rPr>
          <w:delText>⁠</w:delText>
        </w:r>
      </w:del>
      <w:r>
        <w:rPr>
          <w:rFonts w:ascii="arial;helvetica;clean;sans-seri" w:eastAsia="SimSun" w:hAnsi="arial;helvetica;clean;sans-seri" w:cs="Mangal"/>
          <w:color w:val="000000"/>
        </w:rPr>
        <w:t xml:space="preserve">, protects the host in the </w:t>
      </w:r>
      <w:r>
        <w:rPr>
          <w:rFonts w:ascii="arial;helvetica;clean;sans-seri" w:eastAsia="SimSun" w:hAnsi="arial;helvetica;clean;sans-seri" w:cs="Mangal"/>
          <w:color w:val="000000"/>
        </w:rPr>
        <w:lastRenderedPageBreak/>
        <w:t>c</w:t>
      </w:r>
      <w:r>
        <w:rPr>
          <w:rFonts w:eastAsia="SimSun" w:cs="Mangal"/>
          <w:color w:val="000000"/>
        </w:rPr>
        <w:t xml:space="preserve">ontext of bacteraemia </w:t>
      </w:r>
      <w:bookmarkStart w:id="1202" w:name="__UnoMark__42166_1995552439"/>
      <w:r>
        <w:rPr>
          <w:rFonts w:eastAsia="SimSun" w:cs="Mangal"/>
          <w:color w:val="000000"/>
        </w:rPr>
        <w:t>(von Köckritz-Blickwede et al. 2009)</w:t>
      </w:r>
      <w:bookmarkEnd w:id="1202"/>
      <w:del w:id="1203" w:author="Nelly Wagner" w:date="2017-01-22T18:16:00Z">
        <w:r w:rsidDel="00BA0DDA">
          <w:rPr>
            <w:rFonts w:eastAsia="SimSun" w:cs="Mangal"/>
            <w:color w:val="000000"/>
          </w:rPr>
          <w:delText>⁠</w:delText>
        </w:r>
      </w:del>
      <w:r>
        <w:rPr>
          <w:rFonts w:eastAsia="SimSun" w:cs="Mangal"/>
          <w:color w:val="000000"/>
        </w:rPr>
        <w:t xml:space="preserve">. The protection is thought to be conferred via the chemoattraction activity of C5a which guides phagocytes to the site of infection. Neutrophils also produce an abundance of proteases which have recently been shown to cleave </w:t>
      </w:r>
      <w:r>
        <w:rPr>
          <w:rFonts w:eastAsia="SimSun" w:cs="Mangal"/>
          <w:i/>
          <w:iCs/>
          <w:color w:val="000000"/>
        </w:rPr>
        <w:t>S. aureus</w:t>
      </w:r>
      <w:r>
        <w:rPr>
          <w:rFonts w:eastAsia="SimSun" w:cs="Mangal"/>
          <w:color w:val="000000"/>
        </w:rPr>
        <w:t xml:space="preserve"> virulence factors </w:t>
      </w:r>
      <w:bookmarkStart w:id="1204" w:name="__UnoMark__42176_1995552439"/>
      <w:r>
        <w:rPr>
          <w:rFonts w:eastAsia="SimSun" w:cs="Mangal"/>
          <w:color w:val="000000"/>
        </w:rPr>
        <w:t>(Stapels et al. 2016)</w:t>
      </w:r>
      <w:bookmarkEnd w:id="1204"/>
      <w:del w:id="1205" w:author="Nelly Wagner" w:date="2017-01-22T18:16:00Z">
        <w:r w:rsidDel="00BA0DDA">
          <w:rPr>
            <w:rFonts w:eastAsia="SimSun" w:cs="Mangal"/>
            <w:color w:val="000000"/>
          </w:rPr>
          <w:delText>⁠</w:delText>
        </w:r>
      </w:del>
      <w:r>
        <w:rPr>
          <w:rFonts w:eastAsia="SimSun" w:cs="Mangal"/>
          <w:color w:val="000000"/>
        </w:rPr>
        <w:t xml:space="preserve">. However the same study has reported the existence of </w:t>
      </w:r>
      <w:r>
        <w:rPr>
          <w:rFonts w:eastAsia="SimSun" w:cs="Mangal"/>
          <w:i/>
          <w:iCs/>
          <w:color w:val="000000"/>
        </w:rPr>
        <w:t>S. aureus</w:t>
      </w:r>
      <w:r>
        <w:rPr>
          <w:rFonts w:eastAsia="SimSun" w:cs="Mangal"/>
          <w:color w:val="000000"/>
        </w:rPr>
        <w:t xml:space="preserve"> virulence factors that prevent the action of the neutrophil proteases. Whether the neutrophil proteases can still confer enough protection in this circumstance remains to be established in an infection model.</w:t>
      </w:r>
    </w:p>
    <w:p w14:paraId="2410007C" w14:textId="77777777" w:rsidR="0020061D" w:rsidRDefault="00766C9B">
      <w:pPr>
        <w:pStyle w:val="Paragraph"/>
      </w:pPr>
      <w:r>
        <w:rPr>
          <w:rFonts w:eastAsia="SimSun" w:cs="Mangal"/>
          <w:color w:val="000000"/>
        </w:rPr>
        <w:tab/>
        <w:t xml:space="preserve">The skin produces lots of unsaturated fatty acids and some of these have potent antimicrobial properties and protect against colonisation </w:t>
      </w:r>
      <w:bookmarkStart w:id="1206" w:name="__UnoMark__42180_1995552439"/>
      <w:r>
        <w:rPr>
          <w:rFonts w:eastAsia="SimSun" w:cs="Mangal"/>
          <w:color w:val="000000"/>
        </w:rPr>
        <w:t>(Takigawa et al. 2005)</w:t>
      </w:r>
      <w:bookmarkEnd w:id="1206"/>
      <w:del w:id="1207" w:author="Nelly Wagner" w:date="2017-01-22T18:16:00Z">
        <w:r w:rsidDel="00BA0DDA">
          <w:rPr>
            <w:rFonts w:eastAsia="SimSun" w:cs="Mangal"/>
            <w:color w:val="000000"/>
          </w:rPr>
          <w:delText>⁠</w:delText>
        </w:r>
      </w:del>
      <w:r>
        <w:rPr>
          <w:rFonts w:eastAsia="SimSun" w:cs="Mangal"/>
          <w:color w:val="000000"/>
        </w:rPr>
        <w:t xml:space="preserve">. Nevertheless, </w:t>
      </w:r>
      <w:r>
        <w:rPr>
          <w:rFonts w:eastAsia="SimSun" w:cs="Mangal"/>
          <w:i/>
          <w:iCs/>
          <w:color w:val="000000"/>
        </w:rPr>
        <w:t xml:space="preserve">S. aureus </w:t>
      </w:r>
      <w:r>
        <w:rPr>
          <w:rFonts w:eastAsia="SimSun" w:cs="Mangal"/>
          <w:color w:val="000000"/>
        </w:rPr>
        <w:t xml:space="preserve">can resist the antimicrobial effect of skin fatty acids by expressing iron-regulated surface determinant A which changes its surface hydrophobicity </w:t>
      </w:r>
      <w:bookmarkStart w:id="1208" w:name="__UnoMark__42184_1995552439"/>
      <w:r>
        <w:rPr>
          <w:rFonts w:eastAsia="SimSun" w:cs="Mangal"/>
          <w:color w:val="000000"/>
        </w:rPr>
        <w:t>(Clarke et al. 2007)</w:t>
      </w:r>
      <w:bookmarkEnd w:id="1208"/>
      <w:del w:id="1209" w:author="Nelly Wagner" w:date="2017-01-22T18:16:00Z">
        <w:r w:rsidDel="00BA0DDA">
          <w:rPr>
            <w:rFonts w:eastAsia="SimSun" w:cs="Mangal"/>
            <w:color w:val="000000"/>
          </w:rPr>
          <w:delText>⁠</w:delText>
        </w:r>
      </w:del>
      <w:r>
        <w:rPr>
          <w:rFonts w:eastAsia="SimSun" w:cs="Mangal"/>
          <w:color w:val="000000"/>
        </w:rPr>
        <w:t xml:space="preserve">. However it was shown that </w:t>
      </w:r>
      <w:r>
        <w:rPr>
          <w:rFonts w:eastAsia="SimSun" w:cs="Mangal"/>
          <w:i/>
          <w:iCs/>
          <w:color w:val="000000"/>
        </w:rPr>
        <w:t>S. aureus</w:t>
      </w:r>
      <w:r>
        <w:rPr>
          <w:rFonts w:eastAsia="SimSun" w:cs="Mangal"/>
          <w:color w:val="000000"/>
        </w:rPr>
        <w:t xml:space="preserve"> can incorporate skin fatty acids into its cell wall lipoproteins </w:t>
      </w:r>
      <w:bookmarkStart w:id="1210" w:name="__UnoMark__42188_1995552439"/>
      <w:r>
        <w:rPr>
          <w:rFonts w:eastAsia="SimSun" w:cs="Mangal"/>
          <w:color w:val="000000"/>
        </w:rPr>
        <w:t>(Nguyen et al. 2015)</w:t>
      </w:r>
      <w:bookmarkEnd w:id="1210"/>
      <w:del w:id="1211" w:author="Nelly Wagner" w:date="2017-01-22T18:16:00Z">
        <w:r w:rsidDel="00BA0DDA">
          <w:rPr>
            <w:rFonts w:eastAsia="SimSun" w:cs="Mangal"/>
            <w:color w:val="000000"/>
          </w:rPr>
          <w:delText>⁠</w:delText>
        </w:r>
      </w:del>
      <w:r>
        <w:rPr>
          <w:rFonts w:eastAsia="SimSun" w:cs="Mangal"/>
          <w:color w:val="000000"/>
        </w:rPr>
        <w:t xml:space="preserve">. This way, the skin fatty acids do not act as an antimicrobial compound but they increase the production of cytokines by monocytes, which could result in a more effective immune response to </w:t>
      </w:r>
      <w:r>
        <w:rPr>
          <w:rFonts w:eastAsia="SimSun" w:cs="Mangal"/>
          <w:i/>
          <w:iCs/>
          <w:color w:val="000000"/>
        </w:rPr>
        <w:t>S. aureus</w:t>
      </w:r>
      <w:r>
        <w:rPr>
          <w:rFonts w:eastAsia="SimSun" w:cs="Mangal"/>
          <w:color w:val="000000"/>
        </w:rPr>
        <w:t xml:space="preserve">. In addition, phospholipase A2, which is secreted by various cell types, has also been shown to have an anti-bacterial activity on </w:t>
      </w:r>
      <w:r>
        <w:rPr>
          <w:rFonts w:eastAsia="SimSun" w:cs="Mangal"/>
          <w:i/>
          <w:iCs/>
          <w:color w:val="000000"/>
        </w:rPr>
        <w:t>S. aureus</w:t>
      </w:r>
      <w:r>
        <w:rPr>
          <w:rFonts w:eastAsia="SimSun" w:cs="Mangal"/>
          <w:color w:val="000000"/>
        </w:rPr>
        <w:t xml:space="preserve"> </w:t>
      </w:r>
      <w:bookmarkStart w:id="1212" w:name="__UnoMark__42192_1995552439"/>
      <w:r>
        <w:rPr>
          <w:rFonts w:eastAsia="SimSun" w:cs="Mangal"/>
          <w:color w:val="000000"/>
        </w:rPr>
        <w:t>(Qiu &amp; Lai 2013)</w:t>
      </w:r>
      <w:bookmarkEnd w:id="1212"/>
      <w:del w:id="1213" w:author="Nelly Wagner" w:date="2017-01-22T18:16:00Z">
        <w:r w:rsidDel="00BA0DDA">
          <w:rPr>
            <w:rFonts w:eastAsia="SimSun" w:cs="Mangal"/>
            <w:color w:val="000000"/>
          </w:rPr>
          <w:delText>⁠</w:delText>
        </w:r>
      </w:del>
      <w:r>
        <w:rPr>
          <w:rFonts w:eastAsia="SimSun" w:cs="Mangal"/>
          <w:color w:val="000000"/>
        </w:rPr>
        <w:t>.</w:t>
      </w:r>
    </w:p>
    <w:p w14:paraId="14EF69F2" w14:textId="77777777" w:rsidR="0020061D" w:rsidRDefault="00766C9B">
      <w:pPr>
        <w:pStyle w:val="Paragraph"/>
      </w:pPr>
      <w:r>
        <w:rPr>
          <w:rFonts w:eastAsia="SimSun" w:cs="Mangal"/>
          <w:color w:val="000000"/>
        </w:rPr>
        <w:tab/>
        <w:t xml:space="preserve">In addition to immune cells, the host thus has many protein-mediated ways of killing </w:t>
      </w:r>
      <w:r>
        <w:rPr>
          <w:rFonts w:eastAsia="SimSun" w:cs="Mangal"/>
          <w:i/>
          <w:iCs/>
          <w:color w:val="000000"/>
        </w:rPr>
        <w:t>S. aureus</w:t>
      </w:r>
      <w:r>
        <w:rPr>
          <w:rFonts w:eastAsia="SimSun" w:cs="Mangal"/>
          <w:color w:val="000000"/>
        </w:rPr>
        <w:t xml:space="preserve">. The fact that most humans colonised by </w:t>
      </w:r>
      <w:r>
        <w:rPr>
          <w:rFonts w:eastAsia="SimSun" w:cs="Mangal"/>
          <w:i/>
          <w:iCs/>
          <w:color w:val="000000"/>
        </w:rPr>
        <w:t>S. aureus</w:t>
      </w:r>
      <w:r>
        <w:rPr>
          <w:rFonts w:eastAsia="SimSun" w:cs="Mangal"/>
          <w:color w:val="000000"/>
        </w:rPr>
        <w:t xml:space="preserve"> do not develop infections shows that these cellular and non-cellular mechanisms are efficient at keeping </w:t>
      </w:r>
      <w:r>
        <w:rPr>
          <w:rFonts w:eastAsia="SimSun" w:cs="Mangal"/>
          <w:i/>
          <w:iCs/>
          <w:color w:val="000000"/>
        </w:rPr>
        <w:t>S. aureus</w:t>
      </w:r>
      <w:r>
        <w:rPr>
          <w:rFonts w:eastAsia="SimSun" w:cs="Mangal"/>
          <w:color w:val="000000"/>
        </w:rPr>
        <w:t xml:space="preserve"> at bay. Of course, in some cases, </w:t>
      </w:r>
      <w:r>
        <w:rPr>
          <w:rFonts w:eastAsia="SimSun" w:cs="Mangal"/>
          <w:i/>
          <w:iCs/>
          <w:color w:val="000000"/>
        </w:rPr>
        <w:t>S. aureus</w:t>
      </w:r>
      <w:r>
        <w:rPr>
          <w:rFonts w:eastAsia="SimSun" w:cs="Mangal"/>
          <w:color w:val="000000"/>
        </w:rPr>
        <w:t xml:space="preserve"> can still go through these defences and cause disease.</w:t>
      </w:r>
    </w:p>
    <w:p w14:paraId="3FC014AC" w14:textId="77777777" w:rsidR="0020061D" w:rsidRDefault="00766C9B">
      <w:pPr>
        <w:pStyle w:val="111"/>
        <w:numPr>
          <w:ilvl w:val="2"/>
          <w:numId w:val="2"/>
        </w:numPr>
      </w:pPr>
      <w:bookmarkStart w:id="1214" w:name="__RefHeading___Toc29231_313610408"/>
      <w:bookmarkEnd w:id="1214"/>
      <w:r>
        <w:rPr>
          <w:sz w:val="24"/>
        </w:rPr>
        <w:t xml:space="preserve">Antibiotic resistance of </w:t>
      </w:r>
      <w:r>
        <w:rPr>
          <w:i/>
          <w:iCs/>
          <w:sz w:val="24"/>
        </w:rPr>
        <w:t>Staphylococcus aureus</w:t>
      </w:r>
    </w:p>
    <w:p w14:paraId="46E5E752" w14:textId="53E1653F" w:rsidR="0020061D" w:rsidRDefault="00766C9B">
      <w:pPr>
        <w:pStyle w:val="Paragraph"/>
      </w:pPr>
      <w:r>
        <w:tab/>
        <w:t xml:space="preserve">Since penicillin was introduced to treat </w:t>
      </w:r>
      <w:r>
        <w:rPr>
          <w:i/>
          <w:iCs/>
        </w:rPr>
        <w:t xml:space="preserve">S. aureus </w:t>
      </w:r>
      <w:r>
        <w:t>infections, this organism has not stopped developing and acquiring resistance mechanisms to every new antibiotic (</w:t>
      </w:r>
      <w:del w:id="1215" w:author="Nelly Wagner" w:date="2017-04-03T13:20:00Z">
        <w:r w:rsidDel="004D1997">
          <w:delText>Figure 1.3.</w:delText>
        </w:r>
      </w:del>
      <w:ins w:id="1216" w:author="Nelly Wagner" w:date="2017-04-03T13:20:00Z">
        <w:r w:rsidR="004D1997">
          <w:t>Chambers and Deleo 2009</w:t>
        </w:r>
      </w:ins>
      <w:r>
        <w:t>). However the time gap between the introduction of a new antibiotic and the emergence of resistance strains depends on the resistance mechanisms and the level of usage of the antibiotic.</w:t>
      </w:r>
    </w:p>
    <w:p w14:paraId="1168E315" w14:textId="77777777" w:rsidR="00B161E6" w:rsidRDefault="00766C9B">
      <w:pPr>
        <w:pStyle w:val="Paragraph"/>
        <w:rPr>
          <w:ins w:id="1217" w:author="Nelly Wagner" w:date="2017-01-24T18:17:00Z"/>
        </w:rPr>
      </w:pPr>
      <w:r>
        <w:tab/>
        <w:t xml:space="preserve">For instance, soon after the introduction of methicillin and oxacillin (two derivatives of penicillin) in the early 1960s, resistant strains emerged just a few years afterwards </w:t>
      </w:r>
      <w:bookmarkStart w:id="1218" w:name="__UnoMark__42196_1995552439"/>
      <w:r>
        <w:t>(Gravenkemper et al. 1965)</w:t>
      </w:r>
      <w:bookmarkEnd w:id="1218"/>
      <w:del w:id="1219" w:author="Nelly Wagner" w:date="2017-01-22T18:16:00Z">
        <w:r w:rsidDel="00BA0DDA">
          <w:delText>⁠</w:delText>
        </w:r>
      </w:del>
      <w:r>
        <w:t xml:space="preserve">. At the time, the researchers from this study did not realise the impact of the apparition of such resistance, yet MRSA strains are still a current issue. Although vancomycin started to be used around the same time as </w:t>
      </w:r>
      <w:r>
        <w:lastRenderedPageBreak/>
        <w:t xml:space="preserve">methicillin, resistant strains of </w:t>
      </w:r>
      <w:r>
        <w:rPr>
          <w:i/>
          <w:iCs/>
        </w:rPr>
        <w:t xml:space="preserve">S. aureus </w:t>
      </w:r>
      <w:r>
        <w:t xml:space="preserve">started to appear much later, in the 1990s </w:t>
      </w:r>
      <w:bookmarkStart w:id="1220" w:name="__UnoMark__42200_1995552439"/>
      <w:r>
        <w:t>(Chambers &amp; Deleo 2010)</w:t>
      </w:r>
      <w:bookmarkEnd w:id="1220"/>
      <w:del w:id="1221" w:author="Nelly Wagner" w:date="2017-01-22T18:16:00Z">
        <w:r w:rsidDel="00BA0DDA">
          <w:delText>⁠</w:delText>
        </w:r>
      </w:del>
      <w:r>
        <w:t xml:space="preserve">. There are two explanations for this. First, vancomycin was not used intensively until the middle of the 1980s </w:t>
      </w:r>
      <w:bookmarkStart w:id="1222" w:name="__UnoMark__42204_1995552439"/>
      <w:r>
        <w:t>(Moellering 2006)</w:t>
      </w:r>
      <w:bookmarkEnd w:id="1222"/>
      <w:del w:id="1223" w:author="Nelly Wagner" w:date="2017-01-22T18:16:00Z">
        <w:r w:rsidDel="00BA0DDA">
          <w:delText>⁠</w:delText>
        </w:r>
      </w:del>
      <w:r>
        <w:t xml:space="preserve">. Secondly, the resistance mechanisms are complex and seemingly involve the loss of methicillin resistance and other genetic mutations </w:t>
      </w:r>
      <w:bookmarkStart w:id="1224" w:name="__UnoMark__42208_1995552439"/>
      <w:r>
        <w:t>(Adhikari et al. 2004)</w:t>
      </w:r>
      <w:bookmarkEnd w:id="1224"/>
      <w:del w:id="1225" w:author="Nelly Wagner" w:date="2017-01-22T18:16:00Z">
        <w:r w:rsidDel="00BA0DDA">
          <w:delText>⁠</w:delText>
        </w:r>
      </w:del>
      <w:r>
        <w:t xml:space="preserve"> whilst most antibiotic resistances rely on the acquisition of resistance genes, which is much faster.</w:t>
      </w:r>
    </w:p>
    <w:p w14:paraId="03FDB09B" w14:textId="77777777" w:rsidR="00B161E6" w:rsidRDefault="00B161E6">
      <w:pPr>
        <w:pStyle w:val="Paragraph"/>
        <w:ind w:firstLine="720"/>
        <w:rPr>
          <w:ins w:id="1226" w:author="Nelly Wagner" w:date="2017-01-24T18:17:00Z"/>
        </w:rPr>
        <w:pPrChange w:id="1227" w:author="Nelly Wagner" w:date="2017-01-24T18:17:00Z">
          <w:pPr>
            <w:pStyle w:val="Paragraph"/>
          </w:pPr>
        </w:pPrChange>
      </w:pPr>
      <w:ins w:id="1228" w:author="Nelly Wagner" w:date="2017-01-24T18:17:00Z">
        <w:r>
          <w:t xml:space="preserve">Several mutations have been associated with the first level of vancomycin-resistance (vancomycin-intermediate </w:t>
        </w:r>
        <w:r>
          <w:rPr>
            <w:i/>
            <w:iCs/>
          </w:rPr>
          <w:t>S. aureus</w:t>
        </w:r>
        <w:r>
          <w:t xml:space="preserve">), many of them leading to increased cell wall thickness, thereby preventing the antibiotic from accessing its target inside the cell (Cui et al. 2000) (Holmes et al. 2012). These mutations only confer partial resistance to vancomycin. Full resistance is conferred by the </w:t>
        </w:r>
        <w:r>
          <w:rPr>
            <w:i/>
            <w:iCs/>
          </w:rPr>
          <w:t>vanA</w:t>
        </w:r>
        <w:r>
          <w:t xml:space="preserve"> gene, acquired from </w:t>
        </w:r>
        <w:r>
          <w:rPr>
            <w:i/>
            <w:iCs/>
          </w:rPr>
          <w:t>Enterococcus sp</w:t>
        </w:r>
        <w:r>
          <w:t xml:space="preserve">, leading to emergence of vancomycin-resistant </w:t>
        </w:r>
        <w:r>
          <w:rPr>
            <w:i/>
            <w:iCs/>
          </w:rPr>
          <w:t>S. aureus</w:t>
        </w:r>
        <w:r>
          <w:t xml:space="preserve"> (Zhu et al. 2010). Linezolid is another antibiotic that was approved in 2000 and resistance was reported soon after in cases of long-term antibiotic treatment (Gu et al. 2012). Daptomycin was approved 13 years ago and the first daptomycin-resistant strain of </w:t>
        </w:r>
        <w:r>
          <w:rPr>
            <w:i/>
            <w:iCs/>
          </w:rPr>
          <w:t>S. aureus</w:t>
        </w:r>
        <w:r>
          <w:t xml:space="preserve"> also appeared very rapidly, in about 3 years (Marty et al. 2006).</w:t>
        </w:r>
      </w:ins>
    </w:p>
    <w:p w14:paraId="366CD83E" w14:textId="139E2BAE" w:rsidR="00B161E6" w:rsidRDefault="00B161E6" w:rsidP="00B161E6">
      <w:pPr>
        <w:pStyle w:val="Paragraph"/>
        <w:rPr>
          <w:ins w:id="1229" w:author="Nelly Wagner" w:date="2017-01-24T18:18:00Z"/>
        </w:rPr>
      </w:pPr>
      <w:ins w:id="1230" w:author="Nelly Wagner" w:date="2017-01-24T18:17:00Z">
        <w:r>
          <w:tab/>
          <w:t>Effective treatment of</w:t>
        </w:r>
        <w:r>
          <w:rPr>
            <w:i/>
            <w:iCs/>
          </w:rPr>
          <w:t xml:space="preserve"> S. aureus</w:t>
        </w:r>
        <w:r>
          <w:t xml:space="preserve"> infections therefore relies on the careful establishment of the resistance landscape of the strain involved. Nonetheless, antibiotic resistance will always arise and the current rate of discovery and approval of new antibiotics is very low. It is therefore essential to identify new therapeutic breakpoints and for that we need to understand better the pathogenesis of </w:t>
        </w:r>
        <w:r>
          <w:rPr>
            <w:i/>
            <w:iCs/>
          </w:rPr>
          <w:t>S. aureus</w:t>
        </w:r>
        <w:r>
          <w:t>.</w:t>
        </w:r>
      </w:ins>
    </w:p>
    <w:p w14:paraId="0365AD68" w14:textId="77777777" w:rsidR="00B161E6" w:rsidRDefault="00B161E6" w:rsidP="00B161E6">
      <w:pPr>
        <w:pStyle w:val="11"/>
        <w:numPr>
          <w:ilvl w:val="1"/>
          <w:numId w:val="2"/>
        </w:numPr>
        <w:rPr>
          <w:moveTo w:id="1231" w:author="Nelly Wagner" w:date="2017-01-24T18:19:00Z"/>
          <w:szCs w:val="28"/>
        </w:rPr>
      </w:pPr>
      <w:moveToRangeStart w:id="1232" w:author="Nelly Wagner" w:date="2017-01-24T18:19:00Z" w:name="move473045268"/>
      <w:moveTo w:id="1233" w:author="Nelly Wagner" w:date="2017-01-24T18:19:00Z">
        <w:r>
          <w:rPr>
            <w:szCs w:val="28"/>
          </w:rPr>
          <w:t>Antibiotic resistance and the modulation of virulence and host-pathogen interactions</w:t>
        </w:r>
      </w:moveTo>
    </w:p>
    <w:p w14:paraId="6EBA30B7" w14:textId="77777777" w:rsidR="00B161E6" w:rsidRDefault="00B161E6" w:rsidP="00B161E6">
      <w:pPr>
        <w:pStyle w:val="111"/>
        <w:numPr>
          <w:ilvl w:val="2"/>
          <w:numId w:val="2"/>
        </w:numPr>
        <w:rPr>
          <w:moveTo w:id="1234" w:author="Nelly Wagner" w:date="2017-01-24T18:19:00Z"/>
          <w:sz w:val="24"/>
          <w:szCs w:val="24"/>
        </w:rPr>
      </w:pPr>
      <w:moveTo w:id="1235" w:author="Nelly Wagner" w:date="2017-01-24T18:19:00Z">
        <w:r>
          <w:rPr>
            <w:sz w:val="24"/>
            <w:szCs w:val="24"/>
          </w:rPr>
          <w:t>Dynamic mechanisms of antibiotic resistance</w:t>
        </w:r>
      </w:moveTo>
    </w:p>
    <w:p w14:paraId="77EBD6AF" w14:textId="77777777" w:rsidR="00B161E6" w:rsidRDefault="00B161E6" w:rsidP="00B161E6">
      <w:pPr>
        <w:pStyle w:val="1111"/>
        <w:numPr>
          <w:ilvl w:val="3"/>
          <w:numId w:val="2"/>
        </w:numPr>
        <w:rPr>
          <w:moveTo w:id="1236" w:author="Nelly Wagner" w:date="2017-01-24T18:19:00Z"/>
        </w:rPr>
      </w:pPr>
      <w:moveTo w:id="1237" w:author="Nelly Wagner" w:date="2017-01-24T18:19:00Z">
        <w:r>
          <w:t>Acquisition of antibiotic resistance</w:t>
        </w:r>
      </w:moveTo>
    </w:p>
    <w:p w14:paraId="7CE810A6" w14:textId="1FED397F" w:rsidR="0020061D" w:rsidDel="004D1997" w:rsidRDefault="00B161E6">
      <w:pPr>
        <w:pStyle w:val="Paragraph"/>
        <w:rPr>
          <w:del w:id="1238" w:author="Nelly Wagner" w:date="2017-04-03T13:20:00Z"/>
        </w:rPr>
      </w:pPr>
      <w:moveTo w:id="1239" w:author="Nelly Wagner" w:date="2017-01-24T18:19:00Z">
        <w:r>
          <w:tab/>
          <w:t xml:space="preserve">Resistance to an antibiotic can be attributed in very diverse ways. For instance, penicillin targets cell wall synthesis and resistance is conferred by the expression of a penicillinase to degrade the antibiotic. When alternative antibiotics were developed, the acquisition of the gene </w:t>
        </w:r>
        <w:r>
          <w:rPr>
            <w:i/>
            <w:iCs/>
          </w:rPr>
          <w:t xml:space="preserve">mecA </w:t>
        </w:r>
        <w:r>
          <w:t xml:space="preserve">gave extended resistance to β-lactams antibiotics (penicillin derivatives) such as methicillin </w:t>
        </w:r>
        <w:r>
          <w:fldChar w:fldCharType="begin" w:fldLock="1"/>
        </w:r>
        <w:r>
          <w:instrText>ADDIN CSL_CITATION { "citationItems" : [ { "id" : "ITEM-1", "itemData" : { "ISSN" : "0021-9193", "PMID" : "14276086", "author" : [ { "dropping-particle" : "", "family" : "Gravenkemper", "given" : "C F", "non-dropping-particle" : "", "parse-names" : false, "suffix" : "" }, { "dropping-particle" : "", "family" : "Brodie", "given" : "J L", "non-dropping-particle" : "", "parse-names" : false, "suffix" : "" }, { "dropping-particle" : "", "family" : "Kirby", "given" : "W M", "non-dropping-particle" : "", "parse-names" : false, "suffix" : "" } ], "container-title" : "Journal of bacteriology", "id" : "ITEM-1", "issue" : "4", "issued" : { "date-parts" : [ [ "1965", "4" ] ] }, "page" : "1005-10", "title" : "Resistance of Coagulase-Positive Staphylococci To Methicillin and Oxacillin.", "type" : "article-journal", "volume" : "89" }, "uris" : [ "http://www.mendeley.com/documents/?uuid=56191a96-c99e-4b21-9ed9-1e401e84a9b3" ] } ], "mendeley" : { "formattedCitation" : "(Gravenkemper, Brodie, &amp; Kirby, 1965)", "plainTextFormattedCitation" : "(Gravenkemper, Brodie, &amp; Kirby, 1965)", "previouslyFormattedCitation" : "(1)" }, "properties" : { "noteIndex" : 0 }, "schema" : "https://github.com/citation-style-language/schema/raw/master/csl-citation.json" }</w:instrText>
        </w:r>
        <w:r>
          <w:fldChar w:fldCharType="separate"/>
        </w:r>
        <w:r w:rsidRPr="0008212E">
          <w:rPr>
            <w:noProof/>
          </w:rPr>
          <w:t>(Gravenkemper, Brodie, &amp; Kirby, 1965)</w:t>
        </w:r>
        <w:r>
          <w:fldChar w:fldCharType="end"/>
        </w:r>
        <w:r>
          <w:t>.</w:t>
        </w:r>
      </w:moveTo>
      <w:moveToRangeEnd w:id="1232"/>
      <w:del w:id="1240" w:author="Nelly Wagner" w:date="2017-04-03T13:20:00Z">
        <w:r w:rsidR="00766C9B" w:rsidDel="004D1997">
          <w:br w:type="page"/>
        </w:r>
      </w:del>
    </w:p>
    <w:p w14:paraId="6DD3A4AA" w14:textId="71FA0494" w:rsidR="0020061D" w:rsidDel="004D1997" w:rsidRDefault="00766C9B" w:rsidP="004D1997">
      <w:pPr>
        <w:pStyle w:val="Paragraph"/>
        <w:rPr>
          <w:del w:id="1241" w:author="Nelly Wagner" w:date="2017-04-03T13:21:00Z"/>
        </w:rPr>
        <w:pPrChange w:id="1242" w:author="Nelly Wagner" w:date="2017-04-03T13:20:00Z">
          <w:pPr>
            <w:spacing w:line="360" w:lineRule="auto"/>
            <w:jc w:val="both"/>
          </w:pPr>
        </w:pPrChange>
      </w:pPr>
      <w:del w:id="1243" w:author="Nelly Wagner" w:date="2017-04-03T13:20:00Z">
        <w:r w:rsidDel="004D1997">
          <w:rPr>
            <w:noProof/>
            <w:lang w:eastAsia="en-GB"/>
          </w:rPr>
          <w:drawing>
            <wp:anchor distT="0" distB="127000" distL="0" distR="0" simplePos="0" relativeHeight="251645952" behindDoc="0" locked="0" layoutInCell="1" allowOverlap="1" wp14:anchorId="086844B6" wp14:editId="0157DFC8">
              <wp:simplePos x="0" y="0"/>
              <wp:positionH relativeFrom="column">
                <wp:align>center</wp:align>
              </wp:positionH>
              <wp:positionV relativeFrom="paragraph">
                <wp:align>top</wp:align>
              </wp:positionV>
              <wp:extent cx="3811270" cy="3147060"/>
              <wp:effectExtent l="0" t="0" r="0" b="0"/>
              <wp:wrapTopAndBottom/>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2"/>
                      <a:stretch>
                        <a:fillRect/>
                      </a:stretch>
                    </pic:blipFill>
                    <pic:spPr bwMode="auto">
                      <a:xfrm>
                        <a:off x="0" y="0"/>
                        <a:ext cx="3811270" cy="3147060"/>
                      </a:xfrm>
                      <a:prstGeom prst="rect">
                        <a:avLst/>
                      </a:prstGeom>
                      <a:noFill/>
                      <a:ln w="9525">
                        <a:noFill/>
                        <a:miter lim="800000"/>
                        <a:headEnd/>
                        <a:tailEnd/>
                      </a:ln>
                    </pic:spPr>
                  </pic:pic>
                </a:graphicData>
              </a:graphic>
            </wp:anchor>
          </w:drawing>
        </w:r>
        <w:r w:rsidDel="004D1997">
          <w:delText xml:space="preserve">Figure 1.3. A simplified timeline of cell wall antibiotic resistance in </w:delText>
        </w:r>
        <w:r w:rsidDel="004D1997">
          <w:rPr>
            <w:i/>
            <w:iCs/>
          </w:rPr>
          <w:delText>Staphylococcus aureus</w:delText>
        </w:r>
        <w:r w:rsidDel="004D1997">
          <w:delText xml:space="preserve">. There exist four main waves of antibiotic resistance. Wave 1 started soon after the introduction of penicillin for treating infections and is still ongoing. Wave 2 began after methicillin (a penicillin derivative) was introduced and the term MRSA (methicillin-resistant </w:delText>
        </w:r>
        <w:r w:rsidDel="004D1997">
          <w:rPr>
            <w:i/>
            <w:iCs/>
          </w:rPr>
          <w:delText>S. aureus</w:delText>
        </w:r>
        <w:r w:rsidDel="004D1997">
          <w:delText>) was invoked.</w:delText>
        </w:r>
        <w:r w:rsidDel="004D1997">
          <w:rPr>
            <w:i/>
            <w:iCs/>
          </w:rPr>
          <w:delText xml:space="preserve"> </w:delText>
        </w:r>
        <w:r w:rsidDel="004D1997">
          <w:delText xml:space="preserve">Wave 3 saw the emergence of strains resistant to β-lactams antibiotics (penicillin family) in general. Later on vancomycin resistance emerged with first the appearance of vancomycin-intermediate </w:delText>
        </w:r>
        <w:r w:rsidDel="004D1997">
          <w:rPr>
            <w:i/>
            <w:iCs/>
          </w:rPr>
          <w:delText>S. aureus</w:delText>
        </w:r>
        <w:r w:rsidDel="004D1997">
          <w:delText xml:space="preserve"> (VISA) strains and then vancomycin-resistant </w:delText>
        </w:r>
        <w:r w:rsidDel="004D1997">
          <w:rPr>
            <w:i/>
            <w:iCs/>
          </w:rPr>
          <w:delText xml:space="preserve">S. aureus </w:delText>
        </w:r>
        <w:r w:rsidDel="004D1997">
          <w:delText xml:space="preserve">(VRSA). Wave 4 corresponds to the emergence of community-acquired strains of </w:delText>
        </w:r>
        <w:r w:rsidDel="004D1997">
          <w:rPr>
            <w:i/>
            <w:iCs/>
          </w:rPr>
          <w:delText>S. aureus</w:delText>
        </w:r>
        <w:r w:rsidDel="004D1997">
          <w:delText xml:space="preserve"> which harboured new genetic elements for resistance to β-lactams. Reprinted with permission from: Henry F Chambers and Frank R Deleo; “Waves of resistance: </w:delText>
        </w:r>
        <w:r w:rsidDel="004D1997">
          <w:rPr>
            <w:i/>
            <w:iCs/>
          </w:rPr>
          <w:delText>Staphylococcus aureus</w:delText>
        </w:r>
        <w:r w:rsidDel="004D1997">
          <w:delText xml:space="preserve"> in the antibiotic era”. Copyright 2009 Nature Publishing Group.</w:delText>
        </w:r>
        <w:r w:rsidDel="004D1997">
          <w:br w:type="page"/>
        </w:r>
      </w:del>
      <w:ins w:id="1244" w:author="Nelly Wagner" w:date="2017-04-03T13:21:00Z">
        <w:r w:rsidR="004D1997">
          <w:t xml:space="preserve"> </w:t>
        </w:r>
      </w:ins>
    </w:p>
    <w:p w14:paraId="6B611168" w14:textId="5A775863" w:rsidR="0020061D" w:rsidDel="00B161E6" w:rsidRDefault="00766C9B">
      <w:pPr>
        <w:pStyle w:val="Paragraph"/>
        <w:rPr>
          <w:del w:id="1245" w:author="Nelly Wagner" w:date="2017-01-24T18:17:00Z"/>
        </w:rPr>
      </w:pPr>
      <w:del w:id="1246" w:author="Nelly Wagner" w:date="2017-01-24T18:17:00Z">
        <w:r w:rsidDel="00B161E6">
          <w:delText xml:space="preserve">Several mutations have been associated with the first level of vancomycin-resistance (vancomycin-intermediate </w:delText>
        </w:r>
        <w:r w:rsidDel="00B161E6">
          <w:rPr>
            <w:i/>
            <w:iCs/>
          </w:rPr>
          <w:delText>S. aureus</w:delText>
        </w:r>
        <w:r w:rsidDel="00B161E6">
          <w:delText xml:space="preserve">), many of them leading to increased cell wall thickness, thereby preventing the antibiotic from accessing its target inside the cell </w:delText>
        </w:r>
        <w:bookmarkStart w:id="1247" w:name="__UnoMark__42212_1995552439"/>
        <w:r w:rsidDel="00B161E6">
          <w:delText>(Cui et al. 2000)</w:delText>
        </w:r>
      </w:del>
      <w:bookmarkEnd w:id="1247"/>
      <w:del w:id="1248" w:author="Nelly Wagner" w:date="2017-01-22T18:17:00Z">
        <w:r w:rsidDel="00BA0DDA">
          <w:delText>⁠</w:delText>
        </w:r>
      </w:del>
      <w:del w:id="1249" w:author="Nelly Wagner" w:date="2017-01-24T18:17:00Z">
        <w:r w:rsidDel="00B161E6">
          <w:delText xml:space="preserve"> </w:delText>
        </w:r>
        <w:bookmarkStart w:id="1250" w:name="__UnoMark__42216_1995552439"/>
        <w:r w:rsidDel="00B161E6">
          <w:delText>(Holmes et al. 2012)</w:delText>
        </w:r>
      </w:del>
      <w:bookmarkEnd w:id="1250"/>
      <w:del w:id="1251" w:author="Nelly Wagner" w:date="2017-01-22T18:17:00Z">
        <w:r w:rsidDel="00BA0DDA">
          <w:delText>⁠</w:delText>
        </w:r>
      </w:del>
      <w:del w:id="1252" w:author="Nelly Wagner" w:date="2017-01-24T18:17:00Z">
        <w:r w:rsidDel="00B161E6">
          <w:delText xml:space="preserve">. These mutations only confer partial resistance to vancomycin. Full resistance is conferred by the </w:delText>
        </w:r>
        <w:r w:rsidDel="00B161E6">
          <w:rPr>
            <w:i/>
            <w:iCs/>
          </w:rPr>
          <w:delText>vanA</w:delText>
        </w:r>
        <w:r w:rsidDel="00B161E6">
          <w:delText xml:space="preserve"> gene, acquired from </w:delText>
        </w:r>
        <w:r w:rsidDel="00B161E6">
          <w:rPr>
            <w:i/>
            <w:iCs/>
          </w:rPr>
          <w:delText>Enterococcus sp</w:delText>
        </w:r>
        <w:r w:rsidDel="00B161E6">
          <w:delText xml:space="preserve">, leading to emergence of vancomycin-resistant </w:delText>
        </w:r>
        <w:r w:rsidDel="00B161E6">
          <w:rPr>
            <w:i/>
            <w:iCs/>
          </w:rPr>
          <w:delText>S. aureus</w:delText>
        </w:r>
        <w:r w:rsidDel="00B161E6">
          <w:delText xml:space="preserve"> </w:delText>
        </w:r>
        <w:bookmarkStart w:id="1253" w:name="__UnoMark__42220_1995552439"/>
        <w:r w:rsidDel="00B161E6">
          <w:delText>(Zhu et al. 2010)</w:delText>
        </w:r>
      </w:del>
      <w:bookmarkEnd w:id="1253"/>
      <w:del w:id="1254" w:author="Nelly Wagner" w:date="2017-01-22T18:17:00Z">
        <w:r w:rsidDel="00BA0DDA">
          <w:delText>⁠</w:delText>
        </w:r>
      </w:del>
      <w:del w:id="1255" w:author="Nelly Wagner" w:date="2017-01-24T18:17:00Z">
        <w:r w:rsidDel="00B161E6">
          <w:delText xml:space="preserve">. Linezolid is another antibiotic that was approved in 2000 and resistance was reported soon after in cases of long-term antibiotic treatment </w:delText>
        </w:r>
        <w:bookmarkStart w:id="1256" w:name="__UnoMark__42224_1995552439"/>
        <w:r w:rsidDel="00B161E6">
          <w:delText>(Gu et al. 2012)</w:delText>
        </w:r>
      </w:del>
      <w:bookmarkEnd w:id="1256"/>
      <w:del w:id="1257" w:author="Nelly Wagner" w:date="2017-01-22T18:17:00Z">
        <w:r w:rsidDel="00BA0DDA">
          <w:delText>⁠</w:delText>
        </w:r>
      </w:del>
      <w:del w:id="1258" w:author="Nelly Wagner" w:date="2017-01-24T18:17:00Z">
        <w:r w:rsidDel="00B161E6">
          <w:delText xml:space="preserve">. Daptomycin was approved 13 years ago and the first daptomycin-resistant strain of </w:delText>
        </w:r>
        <w:r w:rsidDel="00B161E6">
          <w:rPr>
            <w:i/>
            <w:iCs/>
          </w:rPr>
          <w:delText>S. aureus</w:delText>
        </w:r>
        <w:r w:rsidDel="00B161E6">
          <w:delText xml:space="preserve"> also appeared very rapidly, in about 3 years </w:delText>
        </w:r>
        <w:bookmarkStart w:id="1259" w:name="__UnoMark__42228_1995552439"/>
        <w:bookmarkEnd w:id="1259"/>
        <w:r w:rsidDel="00B161E6">
          <w:delText>(Marty et al. 2006).</w:delText>
        </w:r>
      </w:del>
    </w:p>
    <w:p w14:paraId="05E5A22B" w14:textId="4A1E659F" w:rsidR="0020061D" w:rsidDel="00B161E6" w:rsidRDefault="00766C9B">
      <w:pPr>
        <w:pStyle w:val="Paragraph"/>
        <w:rPr>
          <w:del w:id="1260" w:author="Nelly Wagner" w:date="2017-01-24T18:17:00Z"/>
        </w:rPr>
      </w:pPr>
      <w:del w:id="1261" w:author="Nelly Wagner" w:date="2017-01-24T18:17:00Z">
        <w:r w:rsidDel="00B161E6">
          <w:tab/>
          <w:delText>Effective treatment of</w:delText>
        </w:r>
        <w:r w:rsidDel="00B161E6">
          <w:rPr>
            <w:i/>
            <w:iCs/>
          </w:rPr>
          <w:delText xml:space="preserve"> S. aureus</w:delText>
        </w:r>
        <w:r w:rsidDel="00B161E6">
          <w:delText xml:space="preserve"> infections therefore relies on the careful establishment of the resistance landscape of the strain involved. Nonetheless, antibiotic resistance will always arise and the current rate of discovery and approval of new antibiotics is very low. It is therefore essential to identify new therapeutic breakpoints and for that we need to understand better the pathogenesis of </w:delText>
        </w:r>
        <w:r w:rsidDel="00B161E6">
          <w:rPr>
            <w:i/>
            <w:iCs/>
          </w:rPr>
          <w:delText>S. aureus</w:delText>
        </w:r>
        <w:r w:rsidDel="00B161E6">
          <w:delText>.</w:delText>
        </w:r>
      </w:del>
    </w:p>
    <w:p w14:paraId="558B07F0" w14:textId="2B6E3128" w:rsidR="0020061D" w:rsidDel="00B161E6" w:rsidRDefault="00766C9B">
      <w:pPr>
        <w:pStyle w:val="11"/>
        <w:numPr>
          <w:ilvl w:val="1"/>
          <w:numId w:val="2"/>
        </w:numPr>
        <w:rPr>
          <w:moveFrom w:id="1262" w:author="Nelly Wagner" w:date="2017-01-24T18:19:00Z"/>
          <w:szCs w:val="28"/>
        </w:rPr>
      </w:pPr>
      <w:bookmarkStart w:id="1263" w:name="__RefHeading___Toc29233_313610408"/>
      <w:bookmarkStart w:id="1264" w:name="_Toc357557340594"/>
      <w:bookmarkStart w:id="1265" w:name="_Toc345581952593"/>
      <w:bookmarkEnd w:id="1263"/>
      <w:moveFromRangeStart w:id="1266" w:author="Nelly Wagner" w:date="2017-01-24T18:19:00Z" w:name="move473045268"/>
      <w:moveFrom w:id="1267" w:author="Nelly Wagner" w:date="2017-01-24T18:19:00Z">
        <w:r w:rsidDel="00B161E6">
          <w:rPr>
            <w:szCs w:val="28"/>
          </w:rPr>
          <w:t xml:space="preserve">Antibiotic resistance and the modulation of virulence </w:t>
        </w:r>
        <w:bookmarkEnd w:id="1264"/>
        <w:bookmarkEnd w:id="1265"/>
        <w:r w:rsidDel="00B161E6">
          <w:rPr>
            <w:szCs w:val="28"/>
          </w:rPr>
          <w:t>and host-pathogen interactions</w:t>
        </w:r>
      </w:moveFrom>
    </w:p>
    <w:p w14:paraId="51BC647E" w14:textId="3FC07EAB" w:rsidR="0020061D" w:rsidDel="00B161E6" w:rsidRDefault="00766C9B">
      <w:pPr>
        <w:pStyle w:val="111"/>
        <w:numPr>
          <w:ilvl w:val="2"/>
          <w:numId w:val="2"/>
        </w:numPr>
        <w:rPr>
          <w:moveFrom w:id="1268" w:author="Nelly Wagner" w:date="2017-01-24T18:19:00Z"/>
          <w:sz w:val="24"/>
          <w:szCs w:val="24"/>
        </w:rPr>
      </w:pPr>
      <w:bookmarkStart w:id="1269" w:name="_Toc357557341596"/>
      <w:bookmarkStart w:id="1270" w:name="_Toc345581953595"/>
      <w:bookmarkStart w:id="1271" w:name="__RefHeading___Toc29235_313610408"/>
      <w:bookmarkEnd w:id="1269"/>
      <w:bookmarkEnd w:id="1270"/>
      <w:bookmarkEnd w:id="1271"/>
      <w:moveFrom w:id="1272" w:author="Nelly Wagner" w:date="2017-01-24T18:19:00Z">
        <w:r w:rsidDel="00B161E6">
          <w:rPr>
            <w:sz w:val="24"/>
            <w:szCs w:val="24"/>
          </w:rPr>
          <w:t>Dynamic mechanisms of antibiotic resistance</w:t>
        </w:r>
      </w:moveFrom>
    </w:p>
    <w:p w14:paraId="43681B9A" w14:textId="58C0EF44" w:rsidR="0020061D" w:rsidDel="00B161E6" w:rsidRDefault="00766C9B">
      <w:pPr>
        <w:pStyle w:val="1111"/>
        <w:numPr>
          <w:ilvl w:val="3"/>
          <w:numId w:val="2"/>
        </w:numPr>
        <w:rPr>
          <w:moveFrom w:id="1273" w:author="Nelly Wagner" w:date="2017-01-24T18:19:00Z"/>
        </w:rPr>
      </w:pPr>
      <w:bookmarkStart w:id="1274" w:name="_Toc357557342598"/>
      <w:bookmarkStart w:id="1275" w:name="_Toc345581954597"/>
      <w:bookmarkStart w:id="1276" w:name="__RefHeading___Toc29966_249651581"/>
      <w:bookmarkEnd w:id="1274"/>
      <w:bookmarkEnd w:id="1275"/>
      <w:bookmarkEnd w:id="1276"/>
      <w:moveFrom w:id="1277" w:author="Nelly Wagner" w:date="2017-01-24T18:19:00Z">
        <w:r w:rsidDel="00B161E6">
          <w:t>Acquisition of antibiotic resistance</w:t>
        </w:r>
      </w:moveFrom>
    </w:p>
    <w:p w14:paraId="0BF7B705" w14:textId="5FA2FE6D" w:rsidR="0020061D" w:rsidRDefault="00766C9B">
      <w:pPr>
        <w:pStyle w:val="Paragraph"/>
      </w:pPr>
      <w:moveFrom w:id="1278" w:author="Nelly Wagner" w:date="2017-01-24T18:19:00Z">
        <w:r w:rsidDel="00B161E6">
          <w:tab/>
          <w:t xml:space="preserve">Resistance to an antibiotic can be attributed in very diverse ways. For instance, penicillin targets cell wall synthesis and resistance is conferred by the expression of a penicillinase to degrade the antibiotic. When alternative antibiotics were developed, the acquisition of the gene </w:t>
        </w:r>
        <w:r w:rsidDel="00B161E6">
          <w:rPr>
            <w:i/>
            <w:iCs/>
          </w:rPr>
          <w:t xml:space="preserve">mecA </w:t>
        </w:r>
        <w:r w:rsidDel="00B161E6">
          <w:t xml:space="preserve">gave extended resistance to β-lactams antibiotics (penicillin derivatives) such as methicillin </w:t>
        </w:r>
        <w:r w:rsidDel="00B161E6">
          <w:fldChar w:fldCharType="begin" w:fldLock="1"/>
        </w:r>
        <w:r w:rsidR="0008212E" w:rsidDel="00B161E6">
          <w:instrText>ADDIN CSL_CITATION { "citationItems" : [ { "id" : "ITEM-1", "itemData" : { "ISSN" : "0021-9193", "PMID" : "14276086", "author" : [ { "dropping-particle" : "", "family" : "Gravenkemper", "given" : "C F", "non-dropping-particle" : "", "parse-names" : false, "suffix" : "" }, { "dropping-particle" : "", "family" : "Brodie", "given" : "J L", "non-dropping-particle" : "", "parse-names" : false, "suffix" : "" }, { "dropping-particle" : "", "family" : "Kirby", "given" : "W M", "non-dropping-particle" : "", "parse-names" : false, "suffix" : "" } ], "container-title" : "Journal of bacteriology", "id" : "ITEM-1", "issue" : "4", "issued" : { "date-parts" : [ [ "1965", "4" ] ] }, "page" : "1005-10", "title" : "Resistance of Coagulase-Positive Staphylococci To Methicillin and Oxacillin.", "type" : "article-journal", "volume" : "89" }, "uris" : [ "http://www.mendeley.com/documents/?uuid=56191a96-c99e-4b21-9ed9-1e401e84a9b3" ] } ], "mendeley" : { "formattedCitation" : "(Gravenkemper, Brodie, &amp; Kirby, 1965)", "plainTextFormattedCitation" : "(Gravenkemper, Brodie, &amp; Kirby, 1965)", "previouslyFormattedCitation" : "(1)" }, "properties" : { "noteIndex" : 0 }, "schema" : "https://github.com/citation-style-language/schema/raw/master/csl-citation.json" }</w:instrText>
        </w:r>
        <w:r w:rsidDel="00B161E6">
          <w:fldChar w:fldCharType="separate"/>
        </w:r>
        <w:bookmarkStart w:id="1279" w:name="__Fieldmark__4529_1180440927"/>
        <w:bookmarkStart w:id="1280" w:name="__Fieldmark__4826_1995552439"/>
        <w:r w:rsidR="0008212E" w:rsidRPr="0008212E" w:rsidDel="00B161E6">
          <w:rPr>
            <w:noProof/>
          </w:rPr>
          <w:t>(Gravenkemper, Brodie, &amp; Kirby, 1965)</w:t>
        </w:r>
        <w:r w:rsidDel="00B161E6">
          <w:fldChar w:fldCharType="end"/>
        </w:r>
        <w:bookmarkEnd w:id="1279"/>
        <w:bookmarkEnd w:id="1280"/>
        <w:r w:rsidDel="00B161E6">
          <w:t xml:space="preserve">. </w:t>
        </w:r>
      </w:moveFrom>
      <w:moveFromRangeEnd w:id="1266"/>
      <w:r>
        <w:t xml:space="preserve">As another example, resistance to antibiotics such as macrolides, which prevent protein translation by binding to ribosomes, can be acquired by three mechanisms: expression of non-specific efflux pumps that drive antibiotics outside the bacterial cell </w:t>
      </w:r>
      <w:r>
        <w:fldChar w:fldCharType="begin" w:fldLock="1"/>
      </w:r>
      <w:r w:rsidR="0008212E">
        <w:instrText>ADDIN CSL_CITATION { "citationItems" : [ { "id" : "ITEM-1", "itemData" : { "DOI" : "10.2478/s11658-012-0034-3", "ISSN" : "1689-1392", "PMID" : "23001512", "author" : [ { "dropping-particle" : "", "family" : "Pi\u0105tkowska", "given" : "El\u017cbieta", "non-dropping-particle" : "", "parse-names" : false, "suffix" : "" }, { "dropping-particle" : "", "family" : "Pi\u0105tkowski", "given" : "Jerzy", "non-dropping-particle" : "", "parse-names" : false, "suffix" : "" }, { "dropping-particle" : "", "family" : "Przondo-Mordarska", "given" : "Anna", "non-dropping-particle" : "", "parse-names" : false, "suffix" : "" } ], "container-title" : "Cellular &amp; molecular biology letters", "id" : "ITEM-1", "issue" : "4", "issued" : { "date-parts" : [ [ "2012", "12" ] ] }, "page" : "633-45", "title" : "The strongest resistance of Staphylococcus aureus to erythromycin is caused by decreasing uptake of the antibiotic into the cells.", "type" : "article-journal", "volume" : "17" }, "uris" : [ "http://www.mendeley.com/documents/?uuid=69a41940-3a7a-4a36-85d8-ffa6509d3103" ] } ], "mendeley" : { "formattedCitation" : "(Pi\u0105tkowska, Pi\u0105tkowski, &amp; Przondo-Mordarska, 2012)", "plainTextFormattedCitation" : "(Pi\u0105tkowska, Pi\u0105tkowski, &amp; Przondo-Mordarska, 2012)", "previouslyFormattedCitation" : "(2)" }, "properties" : { "noteIndex" : 0 }, "schema" : "https://github.com/citation-style-language/schema/raw/master/csl-citation.json" }</w:instrText>
      </w:r>
      <w:r>
        <w:fldChar w:fldCharType="separate"/>
      </w:r>
      <w:bookmarkStart w:id="1281" w:name="__Fieldmark__4540_1180440927"/>
      <w:bookmarkStart w:id="1282" w:name="__Fieldmark__4829_1995552439"/>
      <w:r w:rsidR="0008212E" w:rsidRPr="0008212E">
        <w:rPr>
          <w:noProof/>
        </w:rPr>
        <w:t>(Piątkowska, Piątkowski, &amp; Przondo-Mordarska, 2012)</w:t>
      </w:r>
      <w:r>
        <w:fldChar w:fldCharType="end"/>
      </w:r>
      <w:bookmarkEnd w:id="1281"/>
      <w:bookmarkEnd w:id="1282"/>
      <w:r>
        <w:t xml:space="preserve">, mutations in the genes coding for ribosomes </w:t>
      </w:r>
      <w:r>
        <w:lastRenderedPageBreak/>
        <w:t xml:space="preserve">subunits </w:t>
      </w:r>
      <w:r>
        <w:fldChar w:fldCharType="begin" w:fldLock="1"/>
      </w:r>
      <w:r w:rsidR="0008212E">
        <w:instrText>ADDIN CSL_CITATION { "citationItems" : [ { "id" : "ITEM-1", "itemData" : { "DOI" : "10.1128/AAC.46.9.3054", "author" : [ { "dropping-particle" : "", "family" : "Prunier", "given" : "Anne-laure", "non-dropping-particle" : "", "parse-names" : false, "suffix" : "" }, { "dropping-particle" : "", "family" : "Malbruny", "given" : "Brigitte", "non-dropping-particle" : "", "parse-names" : false, "suffix" : "" }, { "dropping-particle" : "", "family" : "Tande", "given" : "Didier", "non-dropping-particle" : "", "parse-names" : false, "suffix" : "" }, { "dropping-particle" : "", "family" : "Picard", "given" : "Bertrand", "non-dropping-particle" : "", "parse-names" : false, "suffix" : "" }, { "dropping-particle" : "", "family" : "Leclercq", "given" : "Roland", "non-dropping-particle" : "", "parse-names" : false, "suffix" : "" } ], "container-title" : "Antimicrobial agents and chemotherapy", "id" : "ITEM-1", "issue" : "9", "issued" : { "date-parts" : [ [ "2002" ] ] }, "page" : "3054-3056", "title" : "Clinical Isolates of Staphylococcus aureus with Ribosomal Mutations Conferring Resistance to Macrolides", "type" : "article-journal", "volume" : "46" }, "uris" : [ "http://www.mendeley.com/documents/?uuid=49091125-eac6-45ed-a783-981ac78a4ece" ] } ], "mendeley" : { "formattedCitation" : "(Prunier, Malbruny, Tande, Picard, &amp; Leclercq, 2002)", "plainTextFormattedCitation" : "(Prunier, Malbruny, Tande, Picard, &amp; Leclercq, 2002)", "previouslyFormattedCitation" : "(3)" }, "properties" : { "noteIndex" : 0 }, "schema" : "https://github.com/citation-style-language/schema/raw/master/csl-citation.json" }</w:instrText>
      </w:r>
      <w:r>
        <w:fldChar w:fldCharType="separate"/>
      </w:r>
      <w:bookmarkStart w:id="1283" w:name="__Fieldmark__4551_1180440927"/>
      <w:bookmarkStart w:id="1284" w:name="__Fieldmark__4832_1995552439"/>
      <w:r w:rsidR="0008212E" w:rsidRPr="0008212E">
        <w:rPr>
          <w:noProof/>
        </w:rPr>
        <w:t>(Prunier, Malbruny, Tande, Picard, &amp; Leclercq, 2002)</w:t>
      </w:r>
      <w:r>
        <w:fldChar w:fldCharType="end"/>
      </w:r>
      <w:bookmarkEnd w:id="1283"/>
      <w:bookmarkEnd w:id="1284"/>
      <w:r>
        <w:t xml:space="preserve">, and finally by expression of enzymes that inactivate the antibiotic </w:t>
      </w:r>
      <w:r>
        <w:fldChar w:fldCharType="begin" w:fldLock="1"/>
      </w:r>
      <w:r w:rsidR="0008212E">
        <w:instrText>ADDIN CSL_CITATION { "citationItems" : [ { "id" : "ITEM-1", "itemData" : { "ISSN" : "0066-4804", "PMID" : "9527769", "abstract" : "Erythromycin resistance among streptococci is commonly due to target site modification by an rRNA-methylating enzyme, which results in coresistance to macrolide, lincosamide, and streptogramin B antibiotics (MLSB resistance). Genes belonging to the ermAM (ermB) gene class are the only erythromycin resistance methylase (erm) genes in Streptococcus pyogenes with MLSB resistance that have been sequenced so far. We identified a novel erm gene, designated ermTR, from an erythromycin-resistant clinical strain of S. pyogenes (strain A200) with an inducible type of MLSB resistance. The nucleotide sequence of ermTR is 82.5% identical to ermA, previously found, for example, in Staphylococcus aureus and coagulase-negative staphylococci. Our finding provides the first sequence of an erm gene other than ermAM that mediates MLSB resistance in S. pyogenes.", "author" : [ { "dropping-particle" : "", "family" : "Sepp\u00e4l\u00e4", "given" : "H", "non-dropping-particle" : "", "parse-names" : false, "suffix" : "" }, { "dropping-particle" : "", "family" : "Skurnik", "given" : "M", "non-dropping-particle" : "", "parse-names" : false, "suffix" : "" }, { "dropping-particle" : "", "family" : "Soini", "given" : "H", "non-dropping-particle" : "", "parse-names" : false, "suffix" : "" }, { "dropping-particle" : "", "family" : "Roberts", "given" : "M C", "non-dropping-particle" : "", "parse-names" : false, "suffix" : "" }, { "dropping-particle" : "", "family" : "Huovinen", "given" : "P", "non-dropping-particle" : "", "parse-names" : false, "suffix" : "" } ], "container-title" : "Antimicrobial agents and chemotherapy", "id" : "ITEM-1", "issue" : "2", "issued" : { "date-parts" : [ [ "1998", "2" ] ] }, "page" : "257-62", "title" : "A novel erythromycin resistance methylase gene (ermTR) in Streptococcus pyogenes.", "type" : "article-journal", "volume" : "42" }, "uris" : [ "http://www.mendeley.com/documents/?uuid=d6cdcbdd-9286-4bcd-b339-441c70a40459" ] } ], "mendeley" : { "formattedCitation" : "(Sepp\u00e4l\u00e4, Skurnik, Soini, Roberts, &amp; Huovinen, 1998)", "plainTextFormattedCitation" : "(Sepp\u00e4l\u00e4, Skurnik, Soini, Roberts, &amp; Huovinen, 1998)", "previouslyFormattedCitation" : "(4)" }, "properties" : { "noteIndex" : 0 }, "schema" : "https://github.com/citation-style-language/schema/raw/master/csl-citation.json" }</w:instrText>
      </w:r>
      <w:r>
        <w:fldChar w:fldCharType="separate"/>
      </w:r>
      <w:bookmarkStart w:id="1285" w:name="__Fieldmark__4558_1180440927"/>
      <w:bookmarkStart w:id="1286" w:name="__Fieldmark__4835_1995552439"/>
      <w:r w:rsidR="0008212E" w:rsidRPr="0008212E">
        <w:rPr>
          <w:noProof/>
        </w:rPr>
        <w:t>(Seppälä, Skurnik, Soini, Roberts, &amp; Huovinen, 1998)</w:t>
      </w:r>
      <w:r>
        <w:fldChar w:fldCharType="end"/>
      </w:r>
      <w:bookmarkEnd w:id="1285"/>
      <w:bookmarkEnd w:id="1286"/>
      <w:r>
        <w:t xml:space="preserve">. Usually, the action of large antibiotics, such as vancomycin and daptomycin, depends on bacterial cell wall permeability. Thus two point mutations in the WalKR regulon that controls cell wall homeostasis are sufficient to decrease the cell wall permeability, thus preventing entry of vancomycin, and possibly daptomycin too </w:t>
      </w:r>
      <w:r>
        <w:fldChar w:fldCharType="begin" w:fldLock="1"/>
      </w:r>
      <w:r w:rsidR="0008212E">
        <w:instrText>ADDIN CSL_CITATION { "citationItems" : [ { "id" : "ITEM-1", "itemData" : { "DOI" : "10.1371/journal.ppat.1002359", "ISSN" : "1553-7374", "PMID" : "22102812", "author" : [ { "dropping-particle" : "", "family" : "Howden", "given" : "Benjamin P", "non-dropping-particle" : "", "parse-names" : false, "suffix" : "" }, { "dropping-particle" : "", "family" : "McEvoy", "given" : "Christopher R E", "non-dropping-particle" : "", "parse-names" : false, "suffix" : "" }, { "dropping-particle" : "", "family" : "Allen", "given" : "David L", "non-dropping-particle" : "", "parse-names" : false, "suffix" : "" }, { "dropping-particle" : "", "family" : "Chua", "given" : "Kyra", "non-dropping-particle" : "", "parse-names" : false, "suffix" : "" }, { "dropping-particle" : "", "family" : "Gao", "given" : "Wei", "non-dropping-particle" : "", "parse-names" : false, "suffix" : "" }, { "dropping-particle" : "", "family" : "Harrison", "given" : "Paul F", "non-dropping-particle" : "", "parse-names" : false, "suffix" : "" }, { "dropping-particle" : "", "family" : "Bell", "given" : "Jan", "non-dropping-particle" : "", "parse-names" : false, "suffix" : "" }, { "dropping-particle" : "", "family" : "Coombs", "given" : "Geoffrey", "non-dropping-particle" : "", "parse-names" : false, "suffix" : "" }, { "dropping-particle" : "", "family" : "Bennett-Wood", "given" : "Vicki", "non-dropping-particle" : "", "parse-names" : false, "suffix" : "" }, { "dropping-particle" : "", "family" : "Porter", "given" : "Jessica L", "non-dropping-particle" : "", "parse-names" : false, "suffix" : "" }, { "dropping-particle" : "", "family" : "Robins-Browne", "given" : "Roy", "non-dropping-particle" : "", "parse-names" : false, "suffix" : "" }, { "dropping-particle" : "", "family" : "Davies", "given" : "John K", "non-dropping-particle" : "", "parse-names" : false, "suffix" : "" }, { "dropping-particle" : "", "family" : "Seemann", "given" : "Torsten", "non-dropping-particle" : "", "parse-names" : false, "suffix" : "" }, { "dropping-particle" : "", "family" : "Stinear", "given" : "Timothy P", "non-dropping-particle" : "", "parse-names" : false, "suffix" : "" } ], "container-title" : "PLoS pathogens", "id" : "ITEM-1", "issue" : "11", "issued" : { "date-parts" : [ [ "2011", "11" ] ] }, "page" : "e1002359", "title" : "Evolution of multidrug resistance during Staphylococcus aureus infection involves mutation of the essential two component regulator WalKR.", "type" : "article-journal", "volume" : "7" }, "uris" : [ "http://www.mendeley.com/documents/?uuid=d41fc538-0681-4e12-bad9-683b51e34d13" ] } ], "mendeley" : { "formattedCitation" : "(Howden et al., 2011)", "plainTextFormattedCitation" : "(Howden et al., 2011)", "previouslyFormattedCitation" : "(5)" }, "properties" : { "noteIndex" : 0 }, "schema" : "https://github.com/citation-style-language/schema/raw/master/csl-citation.json" }</w:instrText>
      </w:r>
      <w:r>
        <w:fldChar w:fldCharType="separate"/>
      </w:r>
      <w:bookmarkStart w:id="1287" w:name="__Fieldmark__4567_1180440927"/>
      <w:bookmarkStart w:id="1288" w:name="__Fieldmark__4840_1995552439"/>
      <w:r w:rsidR="0008212E" w:rsidRPr="0008212E">
        <w:rPr>
          <w:noProof/>
        </w:rPr>
        <w:t>(Howden et al., 2011)</w:t>
      </w:r>
      <w:r>
        <w:fldChar w:fldCharType="end"/>
      </w:r>
      <w:bookmarkEnd w:id="1287"/>
      <w:bookmarkEnd w:id="1288"/>
      <w:r>
        <w:t xml:space="preserve">. In order to limit the appearance of resistant strains and thus preserve their efficacy, these two antibiotics are limited to the treatment of severe cases of infection </w:t>
      </w:r>
      <w:r>
        <w:fldChar w:fldCharType="begin" w:fldLock="1"/>
      </w:r>
      <w:r w:rsidR="0008212E">
        <w:instrText>ADDIN CSL_CITATION { "citationItems" : [ { "id" : "ITEM-1", "itemData" : { "DOI" : "10.1371/journal.pone.0028316", "ISSN" : "1932-6203", "PMID" : "22238576", "author" : [ { "dropping-particle" : "", "family" : "Peleg", "given" : "Anton Y", "non-dropping-particle" : "", "parse-names" : false, "suffix" : "" }, { "dropping-particle" : "", "family" : "Miyakis", "given" : "Spiros", "non-dropping-particle" : "", "parse-names" : false, "suffix" : "" }, { "dropping-particle" : "V", "family" : "Ward", "given" : "Doyle", "non-dropping-particle" : "", "parse-names" : false, "suffix" : "" }, { "dropping-particle" : "", "family" : "Earl", "given" : "Ashlee M", "non-dropping-particle" : "", "parse-names" : false, "suffix" : "" }, { "dropping-particle" : "", "family" : "Rubio", "given" : "Aileen", "non-dropping-particle" : "", "parse-names" : false, "suffix" : "" }, { "dropping-particle" : "", "family" : "Cameron", "given" : "David R", "non-dropping-particle" : "", "parse-names" : false, "suffix" : "" }, { "dropping-particle" : "", "family" : "Pillai", "given" : "Satish", "non-dropping-particle" : "", "parse-names" : false, "suffix" : "" }, { "dropping-particle" : "", "family" : "Moellering", "given" : "Robert C", "non-dropping-particle" : "", "parse-names" : false, "suffix" : "" }, { "dropping-particle" : "", "family" : "Eliopoulos", "given" : "George M", "non-dropping-particle" : "", "parse-names" : false, "suffix" : "" } ], "container-title" : "PloS one", "id" : "ITEM-1", "issue" : "1", "issued" : { "date-parts" : [ [ "2012", "1" ] ] }, "page" : "e28316", "title" : "Whole genome characterization of the mechanisms of daptomycin resistance in clinical and laboratory derived isolates of Staphylococcus aureus.", "type" : "article-journal", "volume" : "7" }, "uris" : [ "http://www.mendeley.com/documents/?uuid=06e55eaf-ce7e-49d2-b23c-a317299ccea3" ] } ], "mendeley" : { "formattedCitation" : "(Peleg et al., 2012)", "plainTextFormattedCitation" : "(Peleg et al., 2012)", "previouslyFormattedCitation" : "(6)" }, "properties" : { "noteIndex" : 0 }, "schema" : "https://github.com/citation-style-language/schema/raw/master/csl-citation.json" }</w:instrText>
      </w:r>
      <w:r>
        <w:fldChar w:fldCharType="separate"/>
      </w:r>
      <w:bookmarkStart w:id="1289" w:name="__Fieldmark__4578_1180440927"/>
      <w:bookmarkStart w:id="1290" w:name="__Fieldmark__4848_1995552439"/>
      <w:r w:rsidR="0008212E" w:rsidRPr="0008212E">
        <w:rPr>
          <w:noProof/>
        </w:rPr>
        <w:t>(Peleg et al., 2012)</w:t>
      </w:r>
      <w:r>
        <w:fldChar w:fldCharType="end"/>
      </w:r>
      <w:bookmarkEnd w:id="1289"/>
      <w:bookmarkEnd w:id="1290"/>
      <w:r>
        <w:t>.</w:t>
      </w:r>
    </w:p>
    <w:p w14:paraId="3934E6A6" w14:textId="399B7BF9" w:rsidR="0020061D" w:rsidRDefault="00766C9B">
      <w:pPr>
        <w:pStyle w:val="Paragraph"/>
      </w:pPr>
      <w:r>
        <w:tab/>
        <w:t xml:space="preserve">Antibiotic resistance can be acquired through random point mutations inside the genome. But many resistance genes are encoded on plasmids and mobile elements such as transposons </w:t>
      </w:r>
      <w:r>
        <w:fldChar w:fldCharType="begin" w:fldLock="1"/>
      </w:r>
      <w:r w:rsidR="0008212E">
        <w:instrText>ADDIN CSL_CITATION { "citationItems" : [ { "id" : "ITEM-1", "itemData" : { "ISSN" : "0021-9193", "PMID" : "9721269", "author" : [ { "dropping-particle" : "", "family" : "Berg", "given" : "T", "non-dropping-particle" : "", "parse-names" : false, "suffix" : "" }, { "dropping-particle" : "", "family" : "Firth", "given" : "N", "non-dropping-particle" : "", "parse-names" : false, "suffix" : "" }, { "dropping-particle" : "", "family" : "Apisiridej", "given" : "S", "non-dropping-particle" : "", "parse-names" : false, "suffix" : "" }, { "dropping-particle" : "", "family" : "Hettiaratchi", "given" : "A", "non-dropping-particle" : "", "parse-names" : false, "suffix" : "" }, { "dropping-particle" : "", "family" : "Leelaporn", "given" : "A", "non-dropping-particle" : "", "parse-names" : false, "suffix" : "" }, { "dropping-particle" : "", "family" : "Skurray", "given" : "R A", "non-dropping-particle" : "", "parse-names" : false, "suffix" : "" } ], "container-title" : "Journal of bacteriology", "id" : "ITEM-1", "issue" : "17", "issued" : { "date-parts" : [ [ "1998", "9" ] ] }, "page" : "4350-4359", "title" : "Complete nucleotide sequence of pSK41: evolution of staphylococcal conjugative multiresistance plasmids.", "type" : "article-journal", "volume" : "180" }, "uris" : [ "http://www.mendeley.com/documents/?uuid=b2a40037-d501-457d-9951-452614fecd5a" ] } ], "mendeley" : { "formattedCitation" : "(Berg et al., 1998)", "plainTextFormattedCitation" : "(Berg et al., 1998)", "previouslyFormattedCitation" : "(7)" }, "properties" : { "noteIndex" : 0 }, "schema" : "https://github.com/citation-style-language/schema/raw/master/csl-citation.json" }</w:instrText>
      </w:r>
      <w:r>
        <w:fldChar w:fldCharType="separate"/>
      </w:r>
      <w:bookmarkStart w:id="1291" w:name="__Fieldmark__4593_1180440927"/>
      <w:bookmarkStart w:id="1292" w:name="__Fieldmark__4859_1995552439"/>
      <w:r w:rsidR="0008212E" w:rsidRPr="0008212E">
        <w:rPr>
          <w:noProof/>
        </w:rPr>
        <w:t>(Berg et al., 1998)</w:t>
      </w:r>
      <w:r>
        <w:fldChar w:fldCharType="end"/>
      </w:r>
      <w:bookmarkEnd w:id="1291"/>
      <w:bookmarkEnd w:id="1292"/>
      <w:r>
        <w:t xml:space="preserve">. These genetic structures are easily transferred between bacteria via conjugation and transformation, ensuring a rapid propagation of resistance mechanisms. Recently a mega-plasmid containing several resistance genes against clinically relevant antibiotics was isolated from a random bacterium collected in a waste-water plant </w:t>
      </w:r>
      <w:r>
        <w:fldChar w:fldCharType="begin" w:fldLock="1"/>
      </w:r>
      <w:r w:rsidR="0008212E">
        <w:instrText>ADDIN CSL_CITATION { "citationItems" : [ { "id" : "ITEM-1", "itemData" : { "DOI" : "10.1016/j.plasmid.2012.11.001", "ISSN" : "1095-9890", "PMID" : "23212116", "abstract" : "The IncF antibiotic resistance and virulence plasmid pRSB225, isolated from an unknown bacterium released with the purified wastewater from a municipal sewage treatment plant into the environment has been analysed at the genomic level by pyrosequencing. The 164,550bp plasmid comprises 210 coding sequences (cds). It is composed of three replicons (RepFIA, RepFIB, and RepFII) and encodes further plasmid-specific functions for stable maintenance and inheritance and conjugative plasmid transfer. The plasmid is self-transmissible and shows a narrow host range limited to the family Enterobacteriaceae. The accessory modules of the plasmid mainly comprise genes conferring resistance to ampicillin (bla(TEM-1b)), chloramphenicol (catA1), erythromycin (mphA), kanamycin and neomycin (aphA1), streptomycin (strAB), sulphonamides (sul2), tetracycline (tetA(B)) and trimethoprim (dfrA14), as well as mercuric ions (mer genes). In addition, putative virulence-associated genes coding for iron uptake (iutA/iucABCD, sitABCD, and a putative high-affinity Fe(2+) uptake system) and for a toxin/antitoxin system (vagCD) were identified on the plasmid. All antibiotic and heavy metal resistance genes are located either on class 1 (Tn10-remnant, Tn4352B) and class 2 transposons (Tn2-remnant, Tn21, Tn402-remnant) or a class 1 integron, whereas almost all putative virulence genes are associated with IS elements (IS1, IS26), indicating that transposition and/or recombination events were responsible for acquisition of the accessory pRSB225 modules. Particular modules of plasmid pRSB225 are related to corresponding segments of different virulence plasmids harboured by pathogenic Escherichia coli strains. Moreover, pRSB225 modules were also detected in entero-aggregative-haemorrhagic E. coli (EAHEC) draft genome sequences suggesting that IncF plasmids related to pRSB225 mediated gene transfer into pathogenic E. coli derivatives.", "author" : [ { "dropping-particle" : "", "family" : "Wibberg", "given" : "Daniel", "non-dropping-particle" : "", "parse-names" : false, "suffix" : "" }, { "dropping-particle" : "", "family" : "Szczepanowski", "given" : "Rafael", "non-dropping-particle" : "", "parse-names" : false, "suffix" : "" }, { "dropping-particle" : "", "family" : "Eikmeyer", "given" : "Felix", "non-dropping-particle" : "", "parse-names" : false, "suffix" : "" }, { "dropping-particle" : "", "family" : "P\u00fchler", "given" : "Alfred", "non-dropping-particle" : "", "parse-names" : false, "suffix" : "" }, { "dropping-particle" : "", "family" : "Schl\u00fcter", "given" : "Andreas", "non-dropping-particle" : "", "parse-names" : false, "suffix" : "" } ], "container-title" : "Plasmid", "id" : "ITEM-1", "issued" : { "date-parts" : [ [ "2012", "12", "2" ] ] }, "page" : "1-11", "title" : "The IncF plasmid pRSB225 isolated from a municipal wastewater treatment plant's on-site preflooder combining antibiotic resistance and putative virulence functions is highly related to virulence plasmids identified in pathogenic E. coli isolates.", "type" : "article-journal" }, "uris" : [ "http://www.mendeley.com/documents/?uuid=9f197143-3686-46af-93d6-96a207c32b4e" ] } ], "mendeley" : { "formattedCitation" : "(Wibberg, Szczepanowski, Eikmeyer, P\u00fchler, &amp; Schl\u00fcter, 2012)", "plainTextFormattedCitation" : "(Wibberg, Szczepanowski, Eikmeyer, P\u00fchler, &amp; Schl\u00fcter, 2012)", "previouslyFormattedCitation" : "(8)" }, "properties" : { "noteIndex" : 0 }, "schema" : "https://github.com/citation-style-language/schema/raw/master/csl-citation.json" }</w:instrText>
      </w:r>
      <w:r>
        <w:fldChar w:fldCharType="separate"/>
      </w:r>
      <w:bookmarkStart w:id="1293" w:name="__Fieldmark__4600_1180440927"/>
      <w:bookmarkStart w:id="1294" w:name="__Fieldmark__4862_1995552439"/>
      <w:r w:rsidR="0008212E" w:rsidRPr="0008212E">
        <w:rPr>
          <w:noProof/>
        </w:rPr>
        <w:t>(Wibberg, Szczepanowski, Eikmeyer, Pühler, &amp; Schlüter, 2012)</w:t>
      </w:r>
      <w:r>
        <w:fldChar w:fldCharType="end"/>
      </w:r>
      <w:bookmarkEnd w:id="1293"/>
      <w:bookmarkEnd w:id="1294"/>
      <w:r>
        <w:t>. This emphasizes the fact that uncontrolled use of antibiotics can potentially lead to rapid emergence of resistant strains. However, even if antibiotic resistance is a problem in treating infections, and as such considered advantageous for the bacterium, it is actually often associated with a metabolic cost: this is the fitness cost of antibiotic resistance.</w:t>
      </w:r>
    </w:p>
    <w:p w14:paraId="3D81521C" w14:textId="77777777" w:rsidR="0020061D" w:rsidRDefault="00766C9B">
      <w:pPr>
        <w:pStyle w:val="1111"/>
        <w:numPr>
          <w:ilvl w:val="3"/>
          <w:numId w:val="2"/>
        </w:numPr>
      </w:pPr>
      <w:bookmarkStart w:id="1295" w:name="_Toc357557343608"/>
      <w:bookmarkStart w:id="1296" w:name="_Toc345581955607"/>
      <w:bookmarkStart w:id="1297" w:name="__RefHeading___Toc29968_249651581"/>
      <w:bookmarkEnd w:id="1295"/>
      <w:bookmarkEnd w:id="1296"/>
      <w:bookmarkEnd w:id="1297"/>
      <w:r>
        <w:t>The compromise between a selective advantage and a fitness cost</w:t>
      </w:r>
    </w:p>
    <w:p w14:paraId="2537D3EA" w14:textId="010BFC0B" w:rsidR="0020061D" w:rsidRDefault="00766C9B">
      <w:pPr>
        <w:pStyle w:val="Paragraph"/>
      </w:pPr>
      <w:r>
        <w:tab/>
        <w:t xml:space="preserve">Antibiotic resistance relies on acquisition of new genes and detrimental mutations and so implies a DNA and cellular maintenance burden at the cost of cellular growth. However after a study aimed at measuring the fitness cost of MRSA strains </w:t>
      </w:r>
      <w:r>
        <w:fldChar w:fldCharType="begin" w:fldLock="1"/>
      </w:r>
      <w:r w:rsidR="0008212E">
        <w:instrText>ADDIN CSL_CITATION { "citationItems" : [ { "id" : "ITEM-1", "itemData" : { "DOI" : "10.1128/AAC.48.6.2295", "author" : [ { "dropping-particle" : "", "family" : "Ender", "given" : "Miriam", "non-dropping-particle" : "", "parse-names" : false, "suffix" : "" }, { "dropping-particle" : "", "family" : "Mccallum", "given" : "Nadine", "non-dropping-particle" : "", "parse-names" : false, "suffix" : "" }, { "dropping-particle" : "", "family" : "Adhikari", "given" : "Rajan", "non-dropping-particle" : "", "parse-names" : false, "suffix" : "" }, { "dropping-particle" : "", "family" : "Berger-bachi", "given" : "Brigitte", "non-dropping-particle" : "", "parse-names" : false, "suffix" : "" } ], "container-title" : "Antimicrobial agents and chemotherapy", "id" : "ITEM-1", "issue" : "6", "issued" : { "date-parts" : [ [ "2004" ] ] }, "page" : "2295-2297", "title" : "Fitness Cost of SCCmec and Methicillin Resistance Levels in Staphylococcus aureus", "type" : "article-journal", "volume" : "48" }, "uris" : [ "http://www.mendeley.com/documents/?uuid=05210c7f-ed8c-4328-a8b6-2fd3e556269d" ] } ], "mendeley" : { "formattedCitation" : "(Ender, Mccallum, Adhikari, &amp; Berger-bachi, 2004)", "plainTextFormattedCitation" : "(Ender, Mccallum, Adhikari, &amp; Berger-bachi, 2004)", "previouslyFormattedCitation" : "(9)" }, "properties" : { "noteIndex" : 0 }, "schema" : "https://github.com/citation-style-language/schema/raw/master/csl-citation.json" }</w:instrText>
      </w:r>
      <w:r>
        <w:fldChar w:fldCharType="separate"/>
      </w:r>
      <w:bookmarkStart w:id="1298" w:name="__Fieldmark__4628_1180440927"/>
      <w:bookmarkStart w:id="1299" w:name="__Fieldmark__4886_1995552439"/>
      <w:r w:rsidR="0008212E" w:rsidRPr="0008212E">
        <w:rPr>
          <w:noProof/>
        </w:rPr>
        <w:t>(Ender, Mccallum, Adhikari, &amp; Berger-bachi, 2004)</w:t>
      </w:r>
      <w:r>
        <w:fldChar w:fldCharType="end"/>
      </w:r>
      <w:bookmarkEnd w:id="1298"/>
      <w:bookmarkEnd w:id="1299"/>
      <w:r>
        <w:t xml:space="preserve"> it appears the fitness cost is rather due to the expression of the methicillin-resistance phenotype than to the sole presence of additional DNA. Evidence was obtained that showed that fast-growing resistant variants emerging from a competition between a sensitive strain and a slower-growing MRSA strain have a lower resistance level than their MRSA parental strain. This would mean the higher the level of resistance of MRSA, the greater the fitness cost. Although the fitness cost is great it does not prevent resistant strains from persisting and causing infections. However, reduction in antibiotic usage can lead to the progressive disappearance of multi-resistant </w:t>
      </w:r>
      <w:r>
        <w:rPr>
          <w:i/>
          <w:iCs/>
        </w:rPr>
        <w:t xml:space="preserve">S. aureus </w:t>
      </w:r>
      <w:r>
        <w:t xml:space="preserve">strains, as was the case in Denmark </w:t>
      </w:r>
      <w:bookmarkStart w:id="1300" w:name="__UnoMark__42232_1995552439"/>
      <w:r>
        <w:t>(Nielsen et al. 2012)</w:t>
      </w:r>
      <w:bookmarkEnd w:id="1300"/>
      <w:del w:id="1301" w:author="Nelly Wagner" w:date="2017-01-22T18:17:00Z">
        <w:r w:rsidDel="00BA0DDA">
          <w:delText>⁠</w:delText>
        </w:r>
      </w:del>
      <w:r>
        <w:t>.</w:t>
      </w:r>
    </w:p>
    <w:p w14:paraId="69C98661" w14:textId="5F3F2ECA" w:rsidR="0020061D" w:rsidRDefault="00766C9B">
      <w:pPr>
        <w:pStyle w:val="Paragraph"/>
      </w:pPr>
      <w:r>
        <w:lastRenderedPageBreak/>
        <w:tab/>
        <w:t xml:space="preserve">Resistance mechanisms that involve genetic mutations can have a greater impact on the strain than mechanisms resulting in a large energy expense for the cell. Indeed, a study on streptomycin resistance of </w:t>
      </w:r>
      <w:r>
        <w:rPr>
          <w:i/>
        </w:rPr>
        <w:t xml:space="preserve">Salmonella enterica </w:t>
      </w:r>
      <w:r>
        <w:t xml:space="preserve">provides good evidence for the emergence of a deleterious mutation in favour of antibiotic resistance </w:t>
      </w:r>
      <w:r>
        <w:fldChar w:fldCharType="begin" w:fldLock="1"/>
      </w:r>
      <w:r w:rsidR="0008212E">
        <w:instrText>ADDIN CSL_CITATION { "citationItems" : [ { "id" : "ITEM-1", "itemData" : { "DOI" : "10.1534/genetics.109.106104", "ISSN" : "1943-2631", "PMID" : "19652179", "author" : [ { "dropping-particle" : "", "family" : "Paulander", "given" : "Wilhelm", "non-dropping-particle" : "", "parse-names" : false, "suffix" : "" }, { "dropping-particle" : "", "family" : "Maisnier-Patin", "given" : "Sophie", "non-dropping-particle" : "", "parse-names" : false, "suffix" : "" }, { "dropping-particle" : "", "family" : "Andersson", "given" : "Dan I", "non-dropping-particle" : "", "parse-names" : false, "suffix" : "" } ], "container-title" : "Genetics", "id" : "ITEM-1", "issue" : "2", "issued" : { "date-parts" : [ [ "2009", "10" ] ] }, "page" : "539-546", "title" : "The fitness cost of streptomycin resistance depends on rpsL mutation, carbon source and RpoS (sigma S).", "type" : "article-journal", "volume" : "183" }, "uris" : [ "http://www.mendeley.com/documents/?uuid=3654730d-d44d-40c8-b35d-67b427f3a0d3" ] } ], "mendeley" : { "formattedCitation" : "(Wilhelm Paulander, Maisnier-Patin, &amp; Andersson, 2009)", "plainTextFormattedCitation" : "(Wilhelm Paulander, Maisnier-Patin, &amp; Andersson, 2009)", "previouslyFormattedCitation" : "(10)" }, "properties" : { "noteIndex" : 0 }, "schema" : "https://github.com/citation-style-language/schema/raw/master/csl-citation.json" }</w:instrText>
      </w:r>
      <w:r>
        <w:fldChar w:fldCharType="separate"/>
      </w:r>
      <w:bookmarkStart w:id="1302" w:name="__Fieldmark__4658_1180440927"/>
      <w:bookmarkStart w:id="1303" w:name="__Fieldmark__4918_1995552439"/>
      <w:r w:rsidR="0008212E" w:rsidRPr="0008212E">
        <w:rPr>
          <w:noProof/>
        </w:rPr>
        <w:t>(Wilhelm Paulander, Maisnier-Patin, &amp; Andersson, 2009)</w:t>
      </w:r>
      <w:r>
        <w:fldChar w:fldCharType="end"/>
      </w:r>
      <w:bookmarkEnd w:id="1302"/>
      <w:bookmarkEnd w:id="1303"/>
      <w:r>
        <w:t>. Indeed they explained that when growth is supported by a poor medium, the mutated ribosomal protein responsible for streptomycin resistance is not able to stop translation to activate the stringent response necessary to slow bacterial growth before nutrient shortage.</w:t>
      </w:r>
    </w:p>
    <w:p w14:paraId="7335374A" w14:textId="0A1A0F5A" w:rsidR="0020061D" w:rsidRDefault="00766C9B">
      <w:pPr>
        <w:pStyle w:val="Paragraph"/>
      </w:pPr>
      <w:r>
        <w:tab/>
        <w:t xml:space="preserve">Finally, a team unravelled an interesting selection mechanism by which loss of methicillin resistance confers a growth advantage during progressive acquisition of vancomycin resistance </w:t>
      </w:r>
      <w:r>
        <w:fldChar w:fldCharType="begin" w:fldLock="1"/>
      </w:r>
      <w:r w:rsidR="0008212E">
        <w:instrText>ADDIN CSL_CITATION { "citationItems" : [ { "id" : "ITEM-1", "itemData" : { "DOI" : "10.1128/AAC.01164-07", "ISSN" : "0066-4804", "PMID" : "18212094", "author" : [ { "dropping-particle" : "", "family" : "Noto", "given" : "Michael J", "non-dropping-particle" : "", "parse-names" : false, "suffix" : "" }, { "dropping-particle" : "", "family" : "Fox", "given" : "Paige M", "non-dropping-particle" : "", "parse-names" : false, "suffix" : "" }, { "dropping-particle" : "", "family" : "Archer", "given" : "Gordon L", "non-dropping-particle" : "", "parse-names" : false, "suffix" : "" } ], "container-title" : "Antimicrobial agents and chemotherapy", "id" : "ITEM-1", "issue" : "4", "issued" : { "date-parts" : [ [ "2008", "4" ] ] }, "page" : "1221-9", "title" : "Spontaneous deletion of the methicillin resistance determinant, mecA, partially compensates for the fitness cost associated with high-level vancomycin resistance in Staphylococcus aureus.", "type" : "article-journal", "volume" : "52" }, "uris" : [ "http://www.mendeley.com/documents/?uuid=80a4c0f9-28cf-4bd2-b396-9766a8587d95" ] } ], "mendeley" : { "formattedCitation" : "(Noto, Fox, &amp; Archer, 2008)", "plainTextFormattedCitation" : "(Noto, Fox, &amp; Archer, 2008)", "previouslyFormattedCitation" : "(11)" }, "properties" : { "noteIndex" : 0 }, "schema" : "https://github.com/citation-style-language/schema/raw/master/csl-citation.json" }</w:instrText>
      </w:r>
      <w:r>
        <w:fldChar w:fldCharType="separate"/>
      </w:r>
      <w:bookmarkStart w:id="1304" w:name="__Fieldmark__4674_1180440927"/>
      <w:bookmarkStart w:id="1305" w:name="__Fieldmark__4926_1995552439"/>
      <w:r w:rsidR="0008212E" w:rsidRPr="0008212E">
        <w:rPr>
          <w:noProof/>
        </w:rPr>
        <w:t>(Noto, Fox, &amp; Archer, 2008)</w:t>
      </w:r>
      <w:r>
        <w:fldChar w:fldCharType="end"/>
      </w:r>
      <w:bookmarkEnd w:id="1304"/>
      <w:bookmarkEnd w:id="1305"/>
      <w:r>
        <w:t xml:space="preserve">. Although a link between increasing vancomycin resistance and decreasing methicillin resistance was made previously </w:t>
      </w:r>
      <w:r>
        <w:fldChar w:fldCharType="begin" w:fldLock="1"/>
      </w:r>
      <w:r w:rsidR="0008212E">
        <w:instrText>ADDIN CSL_CITATION { "citationItems" : [ { "id" : "ITEM-1", "itemData" : { "DOI" : "10.1093/jac/dkh350", "ISSN" : "0305-7453", "PMID" : "15243027", "author" : [ { "dropping-particle" : "", "family" : "Adhikari", "given" : "Rajan P", "non-dropping-particle" : "", "parse-names" : false, "suffix" : "" }, { "dropping-particle" : "", "family" : "Scales", "given" : "Georgina C", "non-dropping-particle" : "", "parse-names" : false, "suffix" : "" }, { "dropping-particle" : "", "family" : "Kobayashi", "given" : "Kere", "non-dropping-particle" : "", "parse-names" : false, "suffix" : "" }, { "dropping-particle" : "", "family" : "Smith", "given" : "John M B", "non-dropping-particle" : "", "parse-names" : false, "suffix" : "" }, { "dropping-particle" : "", "family" : "Berger-B\u00e4chi", "given" : "Brigitte", "non-dropping-particle" : "", "parse-names" : false, "suffix" : "" }, { "dropping-particle" : "", "family" : "Cook", "given" : "Gregory M", "non-dropping-particle" : "", "parse-names" : false, "suffix" : "" } ], "container-title" : "The Journal of antimicrobial chemotherapy", "id" : "ITEM-1", "issue" : "2", "issued" : { "date-parts" : [ [ "2004", "8" ] ] }, "page" : "360-3", "title" : "Vancomycin-induced deletion of the methicillin resistance gene mecA in Staphylococcus aureus.", "type" : "article-journal", "volume" : "54" }, "uris" : [ "http://www.mendeley.com/documents/?uuid=7a15417d-ec0e-4575-87c5-642c0acf9b05" ] } ], "mendeley" : { "formattedCitation" : "(Adhikari et al., 2004)", "plainTextFormattedCitation" : "(Adhikari et al., 2004)", "previouslyFormattedCitation" : "(12)" }, "properties" : { "noteIndex" : 0 }, "schema" : "https://github.com/citation-style-language/schema/raw/master/csl-citation.json" }</w:instrText>
      </w:r>
      <w:r>
        <w:fldChar w:fldCharType="separate"/>
      </w:r>
      <w:bookmarkStart w:id="1306" w:name="__Fieldmark__4687_1180440927"/>
      <w:bookmarkStart w:id="1307" w:name="__Fieldmark__4931_1995552439"/>
      <w:r w:rsidR="0008212E" w:rsidRPr="0008212E">
        <w:rPr>
          <w:noProof/>
        </w:rPr>
        <w:t>(Adhikari et al., 2004)</w:t>
      </w:r>
      <w:r>
        <w:fldChar w:fldCharType="end"/>
      </w:r>
      <w:bookmarkEnd w:id="1306"/>
      <w:bookmarkEnd w:id="1307"/>
      <w:r>
        <w:t xml:space="preserve">, their conclusion was that the deletion of the methicillin resistance marker was the cause of growing vancomycin resistance. By compiling information from both studies the best conclusion may well be that methicillin and vancomycin resistance would bring too much of a constraint on the cell wall, resulting in a fitness cost incompatible with cell growth </w:t>
      </w:r>
      <w:r>
        <w:fldChar w:fldCharType="begin" w:fldLock="1"/>
      </w:r>
      <w:r w:rsidR="0008212E">
        <w:instrText>ADDIN CSL_CITATION { "citationItems" : [ { "id" : "ITEM-1", "itemData" : { "DOI" : "10.1128/AAC.01164-07", "ISSN" : "0066-4804", "PMID" : "18212094", "author" : [ { "dropping-particle" : "", "family" : "Noto", "given" : "Michael J", "non-dropping-particle" : "", "parse-names" : false, "suffix" : "" }, { "dropping-particle" : "", "family" : "Fox", "given" : "Paige M", "non-dropping-particle" : "", "parse-names" : false, "suffix" : "" }, { "dropping-particle" : "", "family" : "Archer", "given" : "Gordon L", "non-dropping-particle" : "", "parse-names" : false, "suffix" : "" } ], "container-title" : "Antimicrobial agents and chemotherapy", "id" : "ITEM-1", "issue" : "4", "issued" : { "date-parts" : [ [ "2008", "4" ] ] }, "page" : "1221-9", "title" : "Spontaneous deletion of the methicillin resistance determinant, mecA, partially compensates for the fitness cost associated with high-level vancomycin resistance in Staphylococcus aureus.", "type" : "article-journal", "volume" : "52" }, "uris" : [ "http://www.mendeley.com/documents/?uuid=80a4c0f9-28cf-4bd2-b396-9766a8587d95" ] } ], "mendeley" : { "formattedCitation" : "(Noto et al., 2008)", "plainTextFormattedCitation" : "(Noto et al., 2008)", "previouslyFormattedCitation" : "(11)" }, "properties" : { "noteIndex" : 0 }, "schema" : "https://github.com/citation-style-language/schema/raw/master/csl-citation.json" }</w:instrText>
      </w:r>
      <w:r>
        <w:fldChar w:fldCharType="separate"/>
      </w:r>
      <w:bookmarkStart w:id="1308" w:name="__Fieldmark__4700_1180440927"/>
      <w:bookmarkStart w:id="1309" w:name="__Fieldmark__4940_1995552439"/>
      <w:r w:rsidR="0008212E" w:rsidRPr="0008212E">
        <w:rPr>
          <w:noProof/>
        </w:rPr>
        <w:t>(Noto et al., 2008)</w:t>
      </w:r>
      <w:r>
        <w:fldChar w:fldCharType="end"/>
      </w:r>
      <w:bookmarkEnd w:id="1308"/>
      <w:bookmarkEnd w:id="1309"/>
      <w:r>
        <w:t>.</w:t>
      </w:r>
    </w:p>
    <w:p w14:paraId="5B96FBFB" w14:textId="77777777" w:rsidR="0020061D" w:rsidRDefault="00766C9B">
      <w:pPr>
        <w:pStyle w:val="Paragraph"/>
      </w:pPr>
      <w:r>
        <w:tab/>
        <w:t>Antibiotic-resistant bacteria effectively have a selective advantage over sensitive strains in the presence of antibiotics. At the same time this resistant phenotype is associated with a fitness cost that tends to slow down bacterial growth. Could antibiotics have a general effect on virulence that could compensate for this slow growth and increase the ability of a strain to cause disease?</w:t>
      </w:r>
    </w:p>
    <w:p w14:paraId="4A4DADD1" w14:textId="77777777" w:rsidR="0020061D" w:rsidRDefault="00766C9B">
      <w:pPr>
        <w:pStyle w:val="111"/>
        <w:numPr>
          <w:ilvl w:val="2"/>
          <w:numId w:val="2"/>
        </w:numPr>
        <w:rPr>
          <w:sz w:val="24"/>
          <w:szCs w:val="24"/>
        </w:rPr>
      </w:pPr>
      <w:bookmarkStart w:id="1310" w:name="_Toc357557345615"/>
      <w:bookmarkStart w:id="1311" w:name="_Toc345581957614"/>
      <w:bookmarkStart w:id="1312" w:name="__RefHeading___Toc29237_313610408"/>
      <w:bookmarkEnd w:id="1310"/>
      <w:bookmarkEnd w:id="1311"/>
      <w:bookmarkEnd w:id="1312"/>
      <w:r>
        <w:rPr>
          <w:sz w:val="24"/>
          <w:szCs w:val="24"/>
        </w:rPr>
        <w:t>Interactions between virulence and antibiotic resistance</w:t>
      </w:r>
    </w:p>
    <w:p w14:paraId="2111F867" w14:textId="1FFBB47D" w:rsidR="0020061D" w:rsidRDefault="00766C9B">
      <w:pPr>
        <w:pStyle w:val="Paragraph"/>
      </w:pPr>
      <w:r>
        <w:tab/>
        <w:t xml:space="preserve">The </w:t>
      </w:r>
      <w:r>
        <w:rPr>
          <w:i/>
          <w:iCs/>
        </w:rPr>
        <w:t xml:space="preserve">agr </w:t>
      </w:r>
      <w:r>
        <w:t xml:space="preserve">system is the main regulator of virulence and that the production of toxins it controls is very diverse (section 1.1.2.1.). A study has shown that antibiotics increase the expression of virulence genes via the activation of the </w:t>
      </w:r>
      <w:r>
        <w:rPr>
          <w:i/>
        </w:rPr>
        <w:t>agr</w:t>
      </w:r>
      <w:r>
        <w:t xml:space="preserve"> system </w:t>
      </w:r>
      <w:r>
        <w:fldChar w:fldCharType="begin" w:fldLock="1"/>
      </w:r>
      <w:r w:rsidR="0008212E">
        <w:instrText>ADDIN CSL_CITATION { "citationItems" : [ { "id" : "ITEM-1", "itemData" : { "DOI" : "10.1093/jac/dkr043", "ISSN" : "1460-2091", "PMID" : "21393149", "author" : [ { "dropping-particle" : "", "family" : "Subrt", "given" : "Natalia", "non-dropping-particle" : "", "parse-names" : false, "suffix" : "" }, { "dropping-particle" : "", "family" : "Mesak", "given" : "Lili Rosana", "non-dropping-particle" : "", "parse-names" : false, "suffix" : "" }, { "dropping-particle" : "", "family" : "Davies", "given" : "Julian", "non-dropping-particle" : "", "parse-names" : false, "suffix" : "" } ], "container-title" : "The Journal of antimicrobial chemotherapy", "id" : "ITEM-1", "issue" : "5", "issued" : { "date-parts" : [ [ "2011", "5" ] ] }, "page" : "979-84", "title" : "Modulation of virulence gene expression by cell wall active antibiotics in Staphylococcus aureus.", "type" : "article-journal", "volume" : "66" }, "uris" : [ "http://www.mendeley.com/documents/?uuid=96d9a44c-057b-41f1-a344-ddfb29da8a19" ] } ], "mendeley" : { "formattedCitation" : "(Subrt, Mesak, &amp; Davies, 2011)", "plainTextFormattedCitation" : "(Subrt, Mesak, &amp; Davies, 2011)", "previouslyFormattedCitation" : "(13)" }, "properties" : { "noteIndex" : 0 }, "schema" : "https://github.com/citation-style-language/schema/raw/master/csl-citation.json" }</w:instrText>
      </w:r>
      <w:r>
        <w:fldChar w:fldCharType="separate"/>
      </w:r>
      <w:bookmarkStart w:id="1313" w:name="__Fieldmark__4741_1180440927"/>
      <w:bookmarkStart w:id="1314" w:name="__Fieldmark__4978_1995552439"/>
      <w:r w:rsidR="0008212E" w:rsidRPr="0008212E">
        <w:rPr>
          <w:noProof/>
        </w:rPr>
        <w:t>(Subrt, Mesak, &amp; Davies, 2011)</w:t>
      </w:r>
      <w:r>
        <w:fldChar w:fldCharType="end"/>
      </w:r>
      <w:bookmarkEnd w:id="1313"/>
      <w:bookmarkEnd w:id="1314"/>
      <w:r>
        <w:t xml:space="preserve">. Surprisingly, clinical investigations showed that MRSA strains associated with hospital-acquired bacteraemia and persistent infections are often </w:t>
      </w:r>
      <w:r>
        <w:rPr>
          <w:i/>
        </w:rPr>
        <w:t>agr-</w:t>
      </w:r>
      <w:r>
        <w:t xml:space="preserve">deficient </w:t>
      </w:r>
      <w:r>
        <w:fldChar w:fldCharType="begin" w:fldLock="1"/>
      </w:r>
      <w:r w:rsidR="0008212E">
        <w:instrText>ADDIN CSL_CITATION { "citationItems" : [ { "id" : "ITEM-1", "itemData" : { "DOI" : "10.1007/s15010-012-0348-0", "ISSN" : "1439-0973", "PMID" : "23065454", "author" : [ { "dropping-particle" : "", "family" : "Park", "given" : "S-Y", "non-dropping-particle" : "", "parse-names" : false, "suffix" : "" }, { "dropping-particle" : "", "family" : "Chong", "given" : "Y P", "non-dropping-particle" : "", "parse-names" : false, "suffix" : "" }, { "dropping-particle" : "", "family" : "Park", "given" : "H J", "non-dropping-particle" : "", "parse-names" : false, "suffix" : "" }, { "dropping-particle" : "", "family" : "Park", "given" : "K-H", "non-dropping-particle" : "", "parse-names" : false, "suffix" : "" }, { "dropping-particle" : "", "family" : "Moon", "given" : "S M", "non-dropping-particle" : "", "parse-names" : false, "suffix" : "" }, { "dropping-particle" : "", "family" : "Jeong", "given" : "J-Y", "non-dropping-particle" : "", "parse-names" : false, "suffix" : "" }, { "dropping-particle" : "", "family" : "Kim", "given" : "M-N", "non-dropping-particle" : "", "parse-names" : false, "suffix" : "" }, { "dropping-particle" : "", "family" : "Kim", "given" : "S-H", "non-dropping-particle" : "", "parse-names" : false, "suffix" : "" }, { "dropping-particle" : "", "family" : "Lee", "given" : "S-O", "non-dropping-particle" : "", "parse-names" : false, "suffix" : "" }, { "dropping-particle" : "", "family" : "Choi", "given" : "S-H", "non-dropping-particle" : "", "parse-names" : false, "suffix" : "" }, { "dropping-particle" : "", "family" : "Woo", "given" : "J H", "non-dropping-particle" : "", "parse-names" : false, "suffix" : "" }, { "dropping-particle" : "", "family" : "Kim", "given" : "Y S", "non-dropping-particle" : "", "parse-names" : false, "suffix" : "" } ], "container-title" : "Infection", "id" : "ITEM-1", "issued" : { "date-parts" : [ [ "2012", "10", "12" ] ] }, "title" : "agr dysfunction and persistent methicillin-resistant Staphylococcus aureus bacteremia in patients with removed eradicable foci.", "type" : "article-journal" }, "uris" : [ "http://www.mendeley.com/documents/?uuid=5aec207e-ff8f-41b1-be21-e3ddd7327f9e" ] } ], "mendeley" : { "formattedCitation" : "(Park et al., 2012)", "plainTextFormattedCitation" : "(Park et al., 2012)", "previouslyFormattedCitation" : "(14)" }, "properties" : { "noteIndex" : 0 }, "schema" : "https://github.com/citation-style-language/schema/raw/master/csl-citation.json" }</w:instrText>
      </w:r>
      <w:r>
        <w:fldChar w:fldCharType="separate"/>
      </w:r>
      <w:bookmarkStart w:id="1315" w:name="__Fieldmark__4758_1180440927"/>
      <w:bookmarkStart w:id="1316" w:name="__Fieldmark__4987_1995552439"/>
      <w:r w:rsidR="0008212E" w:rsidRPr="0008212E">
        <w:rPr>
          <w:noProof/>
        </w:rPr>
        <w:t>(Park et al., 2012)</w:t>
      </w:r>
      <w:r>
        <w:fldChar w:fldCharType="end"/>
      </w:r>
      <w:bookmarkEnd w:id="1315"/>
      <w:bookmarkEnd w:id="1316"/>
      <w:r>
        <w:t xml:space="preserve">. While this result seems surprising, as seen in section 1.1.2.2., the most prominent staphylococcal toxins are important for organ-specific infections but less so for systemic infections. Moreover, further work highlighted that exposure to antibiotics during growth increases the response of the </w:t>
      </w:r>
      <w:r>
        <w:rPr>
          <w:i/>
        </w:rPr>
        <w:t xml:space="preserve">agr </w:t>
      </w:r>
      <w:r>
        <w:t xml:space="preserve">system </w:t>
      </w:r>
      <w:r>
        <w:fldChar w:fldCharType="begin" w:fldLock="1"/>
      </w:r>
      <w:r w:rsidR="0008212E">
        <w:instrText>ADDIN CSL_CITATION { "citationItems" : [ { "id" : "ITEM-1", "itemData" : { "DOI" : "10.1128/mBio.00459-12", "ISSN" : "2150-7511", "author" : [ { "dropping-particle" : "", "family" : "Paulander", "given" : "W.", "non-dropping-particle" : "", "parse-names" : false, "suffix" : "" }, { "dropping-particle" : "", "family" : "Nissen Varming", "given" : "A.", "non-dropping-particle" : "", "parse-names" : false, "suffix" : "" }, { "dropping-particle" : "", "family" : "Baek", "given" : "K. T.", "non-dropping-particle" : "", "parse-names" : false, "suffix" : "" }, { "dropping-particle" : "", "family" : "Haaber", "given" : "J.", "non-dropping-particle" : "", "parse-names" : false, "suffix" : "" }, { "dropping-particle" : "", "family" : "Frees", "given" : "D.", "non-dropping-particle" : "", "parse-names" : false, "suffix" : "" }, { "dropping-particle" : "", "family" : "Ingmer", "given" : "H.", "non-dropping-particle" : "", "parse-names" : false, "suffix" : "" } ], "container-title" : "mBio", "id" : "ITEM-1", "issue" : "6", "issued" : { "date-parts" : [ [ "2012", "1", "2" ] ] }, "page" : "e00459-12-e00459-12", "title" : "Antibiotic-Mediated Selection of Quorum-Sensing-Negative Staphylococcus aureus", "type" : "article-journal", "volume" : "3" }, "uris" : [ "http://www.mendeley.com/documents/?uuid=4a210a02-fd92-4850-835d-a0254aa347fd" ] } ], "mendeley" : { "formattedCitation" : "(W. Paulander et al., 2012)", "plainTextFormattedCitation" : "(W. Paulander et al., 2012)", "previouslyFormattedCitation" : "(15)" }, "properties" : { "noteIndex" : 0 }, "schema" : "https://github.com/citation-style-language/schema/raw/master/csl-citation.json" }</w:instrText>
      </w:r>
      <w:r>
        <w:fldChar w:fldCharType="separate"/>
      </w:r>
      <w:bookmarkStart w:id="1317" w:name="__Fieldmark__4775_1180440927"/>
      <w:bookmarkStart w:id="1318" w:name="__Fieldmark__5000_1995552439"/>
      <w:r w:rsidR="0008212E" w:rsidRPr="0008212E">
        <w:rPr>
          <w:noProof/>
        </w:rPr>
        <w:t>(W. Paulander et al., 2012)</w:t>
      </w:r>
      <w:r>
        <w:fldChar w:fldCharType="end"/>
      </w:r>
      <w:bookmarkEnd w:id="1317"/>
      <w:bookmarkEnd w:id="1318"/>
      <w:r>
        <w:t xml:space="preserve">. As the </w:t>
      </w:r>
      <w:r>
        <w:rPr>
          <w:i/>
        </w:rPr>
        <w:t xml:space="preserve">agr </w:t>
      </w:r>
      <w:r>
        <w:t>system induces a high rate of gene expression, it imposes a fitness cost. Thus</w:t>
      </w:r>
      <w:ins w:id="1319" w:author="Nelly Wagner" w:date="2017-01-22T18:17:00Z">
        <w:r w:rsidR="00BA0DDA">
          <w:t>,</w:t>
        </w:r>
      </w:ins>
      <w:r>
        <w:t xml:space="preserve"> antibiotic treatment may select for </w:t>
      </w:r>
      <w:r>
        <w:rPr>
          <w:i/>
        </w:rPr>
        <w:t>agr</w:t>
      </w:r>
      <w:r>
        <w:t>-deficient strains, which would explain the clinical observations.</w:t>
      </w:r>
    </w:p>
    <w:p w14:paraId="49735A37" w14:textId="77777777" w:rsidR="0020061D" w:rsidRDefault="00766C9B">
      <w:pPr>
        <w:pStyle w:val="111"/>
        <w:numPr>
          <w:ilvl w:val="2"/>
          <w:numId w:val="2"/>
        </w:numPr>
        <w:rPr>
          <w:sz w:val="24"/>
          <w:szCs w:val="24"/>
        </w:rPr>
      </w:pPr>
      <w:bookmarkStart w:id="1320" w:name="_Toc357557348626"/>
      <w:bookmarkStart w:id="1321" w:name="__RefHeading___Toc29239_313610408"/>
      <w:bookmarkEnd w:id="1320"/>
      <w:bookmarkEnd w:id="1321"/>
      <w:r>
        <w:rPr>
          <w:sz w:val="24"/>
          <w:szCs w:val="24"/>
        </w:rPr>
        <w:lastRenderedPageBreak/>
        <w:t>Antibiotics and their impact on host-pathogen interactions</w:t>
      </w:r>
    </w:p>
    <w:p w14:paraId="6958BECE" w14:textId="5670E9C9" w:rsidR="0020061D" w:rsidRDefault="00766C9B">
      <w:pPr>
        <w:pStyle w:val="Paragraph"/>
      </w:pPr>
      <w:r>
        <w:tab/>
        <w:t xml:space="preserve">In addition to their antimicrobial role, some types of antibiotics can act as anti-inflammatory compounds. Indeed, tetracycline and erythromycin were found to dampen the production of reactive oxygen species and reduce the recruitment of neutrophils </w:t>
      </w:r>
      <w:r>
        <w:rPr>
          <w:i/>
          <w:iCs/>
        </w:rPr>
        <w:t>in vitro</w:t>
      </w:r>
      <w:r>
        <w:t xml:space="preserve"> and </w:t>
      </w:r>
      <w:r>
        <w:rPr>
          <w:i/>
          <w:iCs/>
        </w:rPr>
        <w:t>in vivo</w:t>
      </w:r>
      <w:r>
        <w:t xml:space="preserve">, even at sub-MIC concentrations </w:t>
      </w:r>
      <w:r>
        <w:fldChar w:fldCharType="begin" w:fldLock="1"/>
      </w:r>
      <w:r w:rsidR="0008212E">
        <w:instrText>ADDIN CSL_CITATION { "citationItems" : [ { "id" : "ITEM-1", "itemData" : { "author" : [ { "dropping-particle" : "", "family" : "Jain", "given" : "A.", "non-dropping-particle" : "", "parse-names" : false, "suffix" : "" }, { "dropping-particle" : "", "family" : "Sangal", "given" : "L.", "non-dropping-particle" : "", "parse-names" : false, "suffix" : "" }, { "dropping-particle" : "", "family" : "Basal", "given" : "E.", "non-dropping-particle" : "", "parse-names" : false, "suffix" : "" }, { "dropping-particle" : "", "family" : "Kaushal", "given" : "GP.", "non-dropping-particle" : "", "parse-names" : false, "suffix" : "" }, { "dropping-particle" : "", "family" : "Agarwal", "given" : "SK.", "non-dropping-particle" : "", "parse-names" : false, "suffix" : "" } ], "container-title" : "Dermatology Online Journal", "id" : "ITEM-1", "issue" : "2", "issued" : { "date-parts" : [ [ "2002" ] ] }, "title" : "Anti-inflammatory effects of Erythromycin and Tetracycline on Propionibacterium acnes induced production of chemotactic factors and reactive oxygen species by human neutrophils", "type" : "article-journal", "volume" : "8" }, "uris" : [ "http://www.mendeley.com/documents/?uuid=bcbc8688-478d-4ce7-882f-797d924f21e0" ] } ], "mendeley" : { "formattedCitation" : "(Jain, Sangal, Basal, Kaushal, &amp; Agarwal, 2002)", "manualFormatting" : "(Jain et al. 2002)", "plainTextFormattedCitation" : "(Jain, Sangal, Basal, Kaushal, &amp; Agarwal, 2002)", "previouslyFormattedCitation" : "(16)" }, "properties" : { "noteIndex" : 0 }, "schema" : "https://github.com/citation-style-language/schema/raw/master/csl-citation.json" }</w:instrText>
      </w:r>
      <w:r>
        <w:fldChar w:fldCharType="separate"/>
      </w:r>
      <w:bookmarkStart w:id="1322" w:name="__Fieldmark__4800_1180440927"/>
      <w:r>
        <w:rPr>
          <w:noProof/>
        </w:rPr>
        <w:t>(</w:t>
      </w:r>
      <w:bookmarkStart w:id="1323" w:name="__Fieldmark__5029_1995552439"/>
      <w:r>
        <w:rPr>
          <w:noProof/>
        </w:rPr>
        <w:t>Jain et al. 2002)</w:t>
      </w:r>
      <w:r>
        <w:fldChar w:fldCharType="end"/>
      </w:r>
      <w:bookmarkEnd w:id="1322"/>
      <w:bookmarkEnd w:id="1323"/>
      <w:r>
        <w:t xml:space="preserve">. Later, a clinical study on patients infected with </w:t>
      </w:r>
      <w:r>
        <w:rPr>
          <w:i/>
          <w:iCs/>
        </w:rPr>
        <w:t>Streptococcus pneumoniae</w:t>
      </w:r>
      <w:r>
        <w:t xml:space="preserve"> showed that recovery time was quicker in patients treated with a quinolone rather than a β-lactam antibiotic </w:t>
      </w:r>
      <w:bookmarkStart w:id="1324" w:name="__UnoMark__42236_1995552439"/>
      <w:r>
        <w:t>(Calbo et al. 2008)</w:t>
      </w:r>
      <w:bookmarkEnd w:id="1324"/>
      <w:del w:id="1325" w:author="Nelly Wagner" w:date="2017-01-22T18:17:00Z">
        <w:r w:rsidDel="00BA0DDA">
          <w:delText>⁠</w:delText>
        </w:r>
      </w:del>
      <w:r>
        <w:t xml:space="preserve">. The effect was partly attributed to the direct action of the quinolone antibiotic in lowering pro-inflammatory cytokine levels whilst the action of β-lactams triggers the release of more bacterial antigens from the cell wall, resulting in a longer pro-inflammatory response. This study, although having a small sample of patients, illustrates how the choice of antibiotics can alter the outcome of infection, either as a direct effect on the immune response or as an indirect consequence of the antibiotic fulfilling its role. The three last-line antibiotics, namely linezolid, vancomycin and daptomycin, have also been shown to possess a direct pro- or anti-inflammatory action on monocytes </w:t>
      </w:r>
      <w:bookmarkStart w:id="1326" w:name="__UnoMark__42240_1995552439"/>
      <w:r>
        <w:t>(Bode et al. 2015)</w:t>
      </w:r>
      <w:bookmarkEnd w:id="1326"/>
      <w:del w:id="1327" w:author="Nelly Wagner" w:date="2017-01-22T18:17:00Z">
        <w:r w:rsidDel="00BA0DDA">
          <w:delText>⁠</w:delText>
        </w:r>
      </w:del>
      <w:r>
        <w:t>. It follows from these studies that the choice of antibiotic to treat infections should consider the effect on the immune response. For instance, if a lower pro-inflammatory response is beneficial for the host then an antibiotic with anti-inflammatory properties could be advised in order to stop the pathogen from replicating and boosting the host immune response at the same time. Unfortunately, antibiotic-resistance quite often does not allow such choice.</w:t>
      </w:r>
    </w:p>
    <w:p w14:paraId="0C9CC1FA" w14:textId="77777777" w:rsidR="0020061D" w:rsidRDefault="00766C9B">
      <w:pPr>
        <w:pStyle w:val="11"/>
        <w:numPr>
          <w:ilvl w:val="1"/>
          <w:numId w:val="2"/>
        </w:numPr>
      </w:pPr>
      <w:bookmarkStart w:id="1328" w:name="__RefHeading___Toc29241_313610408"/>
      <w:bookmarkEnd w:id="1328"/>
      <w:r>
        <w:t>Mechanisms of host innate immunity</w:t>
      </w:r>
    </w:p>
    <w:p w14:paraId="74CA3ED4" w14:textId="77777777" w:rsidR="0020061D" w:rsidRDefault="00766C9B">
      <w:pPr>
        <w:pStyle w:val="111"/>
        <w:numPr>
          <w:ilvl w:val="2"/>
          <w:numId w:val="2"/>
        </w:numPr>
        <w:rPr>
          <w:sz w:val="24"/>
          <w:szCs w:val="24"/>
        </w:rPr>
      </w:pPr>
      <w:bookmarkStart w:id="1329" w:name="__RefHeading___Toc636678_313610408"/>
      <w:bookmarkEnd w:id="1329"/>
      <w:r>
        <w:rPr>
          <w:sz w:val="24"/>
          <w:szCs w:val="24"/>
        </w:rPr>
        <w:t>Cellular innate immunity</w:t>
      </w:r>
    </w:p>
    <w:p w14:paraId="0DD92EE6" w14:textId="77777777" w:rsidR="0020061D" w:rsidRDefault="00766C9B">
      <w:pPr>
        <w:pStyle w:val="Paragraph"/>
      </w:pPr>
      <w:bookmarkStart w:id="1330" w:name="__RefHeading___Toc636680_313610408"/>
      <w:bookmarkEnd w:id="1330"/>
      <w:r>
        <w:tab/>
        <w:t>Cellular innate immunity comprises different types of phagocytes, specialised cells that migrate towards wounds and infections sites and to uptake and kill invading microorganisms and cell debris. In the case of bacterial infections, the most important phagocytes are neutrophils and macrophages.</w:t>
      </w:r>
    </w:p>
    <w:p w14:paraId="5FE8E5F9" w14:textId="77777777" w:rsidR="0020061D" w:rsidRDefault="00766C9B">
      <w:pPr>
        <w:pStyle w:val="1111"/>
        <w:numPr>
          <w:ilvl w:val="3"/>
          <w:numId w:val="2"/>
        </w:numPr>
      </w:pPr>
      <w:bookmarkStart w:id="1331" w:name="__RefHeading___Toc29970_249651581"/>
      <w:bookmarkStart w:id="1332" w:name="_Toc357557329"/>
      <w:bookmarkStart w:id="1333" w:name="_Toc345581940"/>
      <w:bookmarkEnd w:id="1331"/>
      <w:r>
        <w:t xml:space="preserve">The neutrophil: </w:t>
      </w:r>
      <w:bookmarkEnd w:id="1332"/>
      <w:bookmarkEnd w:id="1333"/>
      <w:r>
        <w:t>first line of defence against bacteria</w:t>
      </w:r>
    </w:p>
    <w:p w14:paraId="04CB790C" w14:textId="77777777" w:rsidR="0020061D" w:rsidRDefault="00766C9B">
      <w:pPr>
        <w:pStyle w:val="1111"/>
        <w:numPr>
          <w:ilvl w:val="4"/>
          <w:numId w:val="2"/>
        </w:numPr>
      </w:pPr>
      <w:bookmarkStart w:id="1334" w:name="__RefHeading___Toc29972_249651581"/>
      <w:bookmarkEnd w:id="1334"/>
      <w:r>
        <w:t>Morphology and specialised intracellular components</w:t>
      </w:r>
    </w:p>
    <w:p w14:paraId="0CEF70F1" w14:textId="0FE4310D" w:rsidR="0020061D" w:rsidRDefault="00766C9B">
      <w:pPr>
        <w:pStyle w:val="Paragraph"/>
        <w:tabs>
          <w:tab w:val="left" w:pos="720"/>
        </w:tabs>
      </w:pPr>
      <w:r>
        <w:tab/>
        <w:t xml:space="preserve">The neutrophil is a polymorphonuclear granulocyte, which means its nucleus is compartmentalised and it has intracellular granules. The compartmentalised shape of the nucleus is believed to give increased nuclear deformation to facilitate cell migration  </w:t>
      </w:r>
      <w:r>
        <w:lastRenderedPageBreak/>
        <w:t xml:space="preserve">and be involved in the organisation of the chromatin </w:t>
      </w:r>
      <w:r>
        <w:fldChar w:fldCharType="begin" w:fldLock="1"/>
      </w:r>
      <w:r w:rsidR="0008212E">
        <w:instrText>ADDIN CSL_CITATION { "citationItems" : [ { "id" : "ITEM-1", "itemData" : { "DOI" : "10.1007/s00412-007-0094-8", "ISSN" : "0009-5915", "PMID" : "17245605", "author" : [ { "dropping-particle" : "", "family" : "Hoffmann", "given" : "Katrin", "non-dropping-particle" : "", "parse-names" : false, "suffix" : "" }, { "dropping-particle" : "", "family" : "Sperling", "given" : "Karl", "non-dropping-particle" : "", "parse-names" : false, "suffix" : "" }, { "dropping-particle" : "", "family" : "Olins", "given" : "Ada L", "non-dropping-particle" : "", "parse-names" : false, "suffix" : "" }, { "dropping-particle" : "", "family" : "Olins", "given" : "Donald E", "non-dropping-particle" : "", "parse-names" : false, "suffix" : "" } ], "container-title" : "Chromosoma", "id" : "ITEM-1", "issue" : "3", "issued" : { "date-parts" : [ [ "2007", "6" ] ] }, "page" : "227-35", "title" : "The granulocyte nucleus and lamin B receptor: avoiding the ovoid.", "type" : "article-journal", "volume" : "116" }, "uris" : [ "http://www.mendeley.com/documents/?uuid=0798e26a-109a-4201-b3b9-9ddf4d71e747" ] } ], "mendeley" : { "formattedCitation" : "(Hoffmann, Sperling, Olins, &amp; Olins, 2007)", "plainTextFormattedCitation" : "(Hoffmann, Sperling, Olins, &amp; Olins, 2007)", "previouslyFormattedCitation" : "(17)" }, "properties" : { "noteIndex" : 0 }, "schema" : "https://github.com/citation-style-language/schema/raw/master/csl-citation.json" }</w:instrText>
      </w:r>
      <w:r>
        <w:fldChar w:fldCharType="separate"/>
      </w:r>
      <w:bookmarkStart w:id="1335" w:name="__Fieldmark__4877_1180440927"/>
      <w:bookmarkStart w:id="1336" w:name="__Fieldmark__5134_1995552439"/>
      <w:r w:rsidR="0008212E" w:rsidRPr="0008212E">
        <w:rPr>
          <w:noProof/>
        </w:rPr>
        <w:t>(Hoffmann, Sperling, Olins, &amp; Olins, 2007)</w:t>
      </w:r>
      <w:r>
        <w:fldChar w:fldCharType="end"/>
      </w:r>
      <w:bookmarkEnd w:id="1335"/>
      <w:bookmarkEnd w:id="1336"/>
      <w:r>
        <w:t xml:space="preserve">. Indeed, neutrophils migrate faster to wound sites and with less meandering than mononuclear phagocytes such as macrophages </w:t>
      </w:r>
      <w:bookmarkStart w:id="1337" w:name="__UnoMark__42244_1995552439"/>
      <w:r>
        <w:t>(Ellett et al. 2011)</w:t>
      </w:r>
      <w:bookmarkEnd w:id="1337"/>
      <w:del w:id="1338" w:author="Nelly Wagner" w:date="2017-01-22T18:17:00Z">
        <w:r w:rsidDel="00BA0DDA">
          <w:delText>⁠</w:delText>
        </w:r>
      </w:del>
      <w:r>
        <w:t>.</w:t>
      </w:r>
    </w:p>
    <w:p w14:paraId="58CC8E23" w14:textId="30C82B20" w:rsidR="0020061D" w:rsidRDefault="00766C9B">
      <w:pPr>
        <w:pStyle w:val="Paragraph"/>
      </w:pPr>
      <w:r>
        <w:tab/>
        <w:t xml:space="preserve">Neutrophil have intracellular granules containing either oxidative and pro-inflammatory molecules or immune mediators. Azurophilic granules contain antimicrobial cationic peptides </w:t>
      </w:r>
      <w:r>
        <w:fldChar w:fldCharType="begin" w:fldLock="1"/>
      </w:r>
      <w:r w:rsidR="0008212E">
        <w:instrText>ADDIN CSL_CITATION { "citationItems" : [ { "id" : "ITEM-1", "itemData" : { "author" : [ { "dropping-particle" : "", "family" : "Macrae", "given" : "Edith K", "non-dropping-particle" : "", "parse-names" : false, "suffix" : "" }, { "dropping-particle" : "", "family" : "Spitznagel", "given" : "J K", "non-dropping-particle" : "", "parse-names" : false, "suffix" : "" }, { "dropping-particle" : "", "family" : "Carolina", "given" : "North", "non-dropping-particle" : "", "parse-names" : false, "suffix" : "" }, { "dropping-particle" : "", "family" : "Hill", "given" : "Chapel", "non-dropping-particle" : "", "parse-names" : false, "suffix" : "" } ], "container-title" : "Journal of cell science", "id" : "ITEM-1", "issue" : "17", "issued" : { "date-parts" : [ [ "1975" ] ] }, "page" : "79-94", "title" : "Ultrastructural localization of cationic proteins in cytoplasmic granules of chicken and rabbit polymorphonuclear leukocytes", "type" : "article-journal" }, "uris" : [ "http://www.mendeley.com/documents/?uuid=97220931-2ce9-45c6-80d9-5bcb1f823ab3" ] } ], "mendeley" : { "formattedCitation" : "(Macrae, Spitznagel, Carolina, &amp; Hill, 1975)", "plainTextFormattedCitation" : "(Macrae, Spitznagel, Carolina, &amp; Hill, 1975)", "previouslyFormattedCitation" : "(18)" }, "properties" : { "noteIndex" : 0 }, "schema" : "https://github.com/citation-style-language/schema/raw/master/csl-citation.json" }</w:instrText>
      </w:r>
      <w:r>
        <w:fldChar w:fldCharType="separate"/>
      </w:r>
      <w:bookmarkStart w:id="1339" w:name="__Fieldmark__4901_1180440927"/>
      <w:bookmarkStart w:id="1340" w:name="__Fieldmark__5156_1995552439"/>
      <w:r w:rsidR="0008212E" w:rsidRPr="0008212E">
        <w:rPr>
          <w:noProof/>
        </w:rPr>
        <w:t>(Macrae, Spitznagel, Carolina, &amp; Hill, 1975)</w:t>
      </w:r>
      <w:r>
        <w:fldChar w:fldCharType="end"/>
      </w:r>
      <w:bookmarkEnd w:id="1339"/>
      <w:bookmarkEnd w:id="1340"/>
      <w:r>
        <w:t xml:space="preserve">, myeloperoxidase and proteinases, including elastase and cathepsin G </w:t>
      </w:r>
      <w:bookmarkStart w:id="1341" w:name="__UnoMark__42248_1995552439"/>
      <w:r>
        <w:t>(Lindmark et al. 1990)</w:t>
      </w:r>
      <w:bookmarkEnd w:id="1341"/>
      <w:del w:id="1342" w:author="Nelly Wagner" w:date="2017-01-22T18:18:00Z">
        <w:r w:rsidDel="00BA0DDA">
          <w:delText>⁠</w:delText>
        </w:r>
      </w:del>
      <w:r>
        <w:t xml:space="preserve">. Lactoferrin, an enzyme with bacteriostatic activity, is found in the specific granules </w:t>
      </w:r>
      <w:bookmarkStart w:id="1343" w:name="__UnoMark__42252_1995552439"/>
      <w:r>
        <w:t>(Alexander et al. 2012)</w:t>
      </w:r>
      <w:bookmarkEnd w:id="1343"/>
      <w:del w:id="1344" w:author="Nelly Wagner" w:date="2017-01-22T18:18:00Z">
        <w:r w:rsidDel="00BA0DDA">
          <w:delText>⁠</w:delText>
        </w:r>
      </w:del>
      <w:r>
        <w:t xml:space="preserve">. Gelatinase granules contain the enzyme arginase 1 that reduce the production of oxidative molecules to promote would healing </w:t>
      </w:r>
      <w:r>
        <w:fldChar w:fldCharType="begin" w:fldLock="1"/>
      </w:r>
      <w:r w:rsidR="0008212E">
        <w:instrText>ADDIN CSL_CITATION { "citationItems" : [ { "id" : "ITEM-1", "itemData" : { "DOI" : "10.1182/blood-2006-06-032599", "ISBN" : "2006060325", "ISSN" : "0006-4971", "PMID" : "17119118", "abstract" : "Arginase 1 (ARG1) metabolizes arginine, thus reducing the availability of arginine as a substrate for nitric oxide synthase (NOS). The decreased production of nitric oxide (NO) by NOS and the production of ornithine by ARG1 affect immune responses and tissue regeneration at sites of infection, respectively. We here demonstrate that ARG1 is synthesized in myelocytes/metamyelocytes and is stored in gelatinase granules. In accordance with this, activated neutrophils coreleased ARG1 and gelatinase to the extracellular environment on stimulation with phorbol-12-myristate 13-acetate (PMA), formyl-methionyl-leucyl-phenylalanine (fMLP), or tumor necrosis factor alpha (TNF-alpha). Overall, these findings define ARG1 as a genuine gelatinase granule protein and support a model in which activated neutrophils release ARG1 at sites of infection to modulate immune responses and promote tissue regeneration.", "author" : [ { "dropping-particle" : "", "family" : "Jacobsen", "given" : "Lars C", "non-dropping-particle" : "", "parse-names" : false, "suffix" : "" }, { "dropping-particle" : "", "family" : "Theilgaard-M\u00f6nch", "given" : "Kim", "non-dropping-particle" : "", "parse-names" : false, "suffix" : "" }, { "dropping-particle" : "", "family" : "Christensen", "given" : "Erik I", "non-dropping-particle" : "", "parse-names" : false, "suffix" : "" }, { "dropping-particle" : "", "family" : "Borregaard", "given" : "Niels", "non-dropping-particle" : "", "parse-names" : false, "suffix" : "" } ], "container-title" : "Blood", "id" : "ITEM-1", "issue" : "7", "issued" : { "date-parts" : [ [ "2007", "4", "1" ] ] }, "page" : "3084-7", "title" : "Arginase 1 is expressed in myelocytes/metamyelocytes and localized in gelatinase granules of human neutrophils.", "type" : "article-journal", "volume" : "109" }, "uris" : [ "http://www.mendeley.com/documents/?uuid=5297025e-89e5-4bb2-9647-c1cec0f1c17f" ] } ], "mendeley" : { "formattedCitation" : "(Jacobsen, Theilgaard-M\u00f6nch, Christensen, &amp; Borregaard, 2007)", "plainTextFormattedCitation" : "(Jacobsen, Theilgaard-M\u00f6nch, Christensen, &amp; Borregaard, 2007)", "previouslyFormattedCitation" : "(19)" }, "properties" : { "noteIndex" : 0 }, "schema" : "https://github.com/citation-style-language/schema/raw/master/csl-citation.json" }</w:instrText>
      </w:r>
      <w:r>
        <w:fldChar w:fldCharType="separate"/>
      </w:r>
      <w:bookmarkStart w:id="1345" w:name="__Fieldmark__4924_1180440927"/>
      <w:bookmarkStart w:id="1346" w:name="__Fieldmark__5181_1995552439"/>
      <w:r w:rsidR="0008212E" w:rsidRPr="0008212E">
        <w:rPr>
          <w:noProof/>
        </w:rPr>
        <w:t>(Jacobsen, Theilgaard-Mönch, Christensen, &amp; Borregaard, 2007)</w:t>
      </w:r>
      <w:r>
        <w:fldChar w:fldCharType="end"/>
      </w:r>
      <w:bookmarkEnd w:id="1345"/>
      <w:bookmarkEnd w:id="1346"/>
      <w:r>
        <w:t xml:space="preserve">. The contents of granules are released extracellularly in a process called degranulation that is tightly regulated to limit bystander damage </w:t>
      </w:r>
      <w:bookmarkStart w:id="1347" w:name="__UnoMark__42256_1995552439"/>
      <w:r>
        <w:t>(Lacy 2006)</w:t>
      </w:r>
      <w:bookmarkEnd w:id="1347"/>
      <w:r>
        <w:t>.</w:t>
      </w:r>
    </w:p>
    <w:p w14:paraId="3A75C495" w14:textId="77777777" w:rsidR="0020061D" w:rsidRDefault="00766C9B">
      <w:pPr>
        <w:pStyle w:val="1111"/>
        <w:numPr>
          <w:ilvl w:val="4"/>
          <w:numId w:val="2"/>
        </w:numPr>
      </w:pPr>
      <w:bookmarkStart w:id="1348" w:name="__RefHeading___Toc29974_249651581"/>
      <w:bookmarkEnd w:id="1348"/>
      <w:r>
        <w:t>Neutrophil</w:t>
      </w:r>
      <w:bookmarkStart w:id="1349" w:name="_Toc345581941"/>
      <w:bookmarkStart w:id="1350" w:name="_Toc357557330"/>
      <w:bookmarkEnd w:id="1349"/>
      <w:bookmarkEnd w:id="1350"/>
      <w:r>
        <w:t xml:space="preserve"> recruitment and activation</w:t>
      </w:r>
    </w:p>
    <w:p w14:paraId="5303693C" w14:textId="446839E4" w:rsidR="0020061D" w:rsidRDefault="00766C9B">
      <w:pPr>
        <w:pStyle w:val="Paragraph"/>
        <w:rPr>
          <w:ins w:id="1351" w:author="Nelly Wagner" w:date="2016-12-21T21:13:00Z"/>
        </w:rPr>
      </w:pPr>
      <w:r>
        <w:tab/>
        <w:t xml:space="preserve">Neutrophils are rapidly recruited to wounds in order to clear tissues of any invading microorganism. When a host natural barrier is damaged, surrounding cells secrete hydrogen peroxide that acts as a paracrine signal to attract phagocytes </w:t>
      </w:r>
      <w:r>
        <w:fldChar w:fldCharType="begin" w:fldLock="1"/>
      </w:r>
      <w:r w:rsidR="0008212E">
        <w:instrText>ADDIN CSL_CITATION { "citationItems" : [ { "id" : "ITEM-1", "itemData" : { "DOI" : "10.1038/nature08119.A", "author" : [ { "dropping-particle" : "", "family" : "Niethammer", "given" : "Philipp", "non-dropping-particle" : "", "parse-names" : false, "suffix" : "" }, { "dropping-particle" : "", "family" : "Grabher", "given" : "Clemens", "non-dropping-particle" : "", "parse-names" : false, "suffix" : "" }, { "dropping-particle" : "", "family" : "Look", "given" : "A. Thomas", "non-dropping-particle" : "", "parse-names" : false, "suffix" : "" }, { "dropping-particle" : "", "family" : "Mitchison", "given" : "Timothy J.", "non-dropping-particle" : "", "parse-names" : false, "suffix" : "" } ], "container-title" : "Nature", "id" : "ITEM-1", "issue" : "7249", "issued" : { "date-parts" : [ [ "2009" ] ] }, "page" : "996-999", "title" : "A tissue-scale gradient of hydrogen peroxide mediates rapid wound detection in zebrafish", "type" : "article-journal", "volume" : "459" }, "uris" : [ "http://www.mendeley.com/documents/?uuid=144d4c9f-c479-49a4-97bc-6924a52b9919" ] } ], "mendeley" : { "formattedCitation" : "(Niethammer, Grabher, Look, &amp; Mitchison, 2009)", "plainTextFormattedCitation" : "(Niethammer, Grabher, Look, &amp; Mitchison, 2009)", "previouslyFormattedCitation" : "(20)" }, "properties" : { "noteIndex" : 0 }, "schema" : "https://github.com/citation-style-language/schema/raw/master/csl-citation.json" }</w:instrText>
      </w:r>
      <w:r>
        <w:fldChar w:fldCharType="separate"/>
      </w:r>
      <w:bookmarkStart w:id="1352" w:name="__Fieldmark__4950_1180440927"/>
      <w:bookmarkStart w:id="1353" w:name="__Fieldmark__5211_1995552439"/>
      <w:r w:rsidR="0008212E" w:rsidRPr="0008212E">
        <w:rPr>
          <w:noProof/>
        </w:rPr>
        <w:t>(Niethammer, Grabher, Look, &amp; Mitchison, 2009)</w:t>
      </w:r>
      <w:r>
        <w:fldChar w:fldCharType="end"/>
      </w:r>
      <w:bookmarkEnd w:id="1352"/>
      <w:bookmarkEnd w:id="1353"/>
      <w:r>
        <w:t xml:space="preserve">. However it seems hydrogen peroxide production is not required to recruit neutrophils if bacteria are present at the wound site </w:t>
      </w:r>
      <w:r>
        <w:fldChar w:fldCharType="begin" w:fldLock="1"/>
      </w:r>
      <w:r w:rsidR="0008212E">
        <w:instrText>ADDIN CSL_CITATION { "citationItems" : [ { "id" : "ITEM-1", "itemData" : { "DOI" : "10.1111/j.1462-5822.2011.01738.x", "ISSN" : "1462-5822", "PMID" : "22188170", "abstract" : "The signals that guide neutrophils to sites of tissue injury or infection remain elusive. H(2)O(2) has been implicated in neutrophil sensing of tissue injury and transformed cells; however, its role in neutrophil recruitment to infection has not been explored. Here, using a pharmacological inhibitor of NADPH oxidases, diphenyleneiodonium (DPI), and genetic depletion of an epithelial-specific NADPH oxidase, we show that H(2)O(2) is not required for neutrophil detection of localized infection with the Gram-negative bacterium Pseudomonas aeruginosa. In contrast, PI3K signalling is required for neutrophil responses to both wounding and infection. In vivo imaging using a H(2)O(2) probe detects dynamic H(2)O(2) generation at wounds but not at infected tissue. Moreover, DPI no longer inhibits neutrophil wound attraction when P. aeruginosa is present in the media. Finally, DPI also fails to inhibit neutrophil recruitment to localized infection with the Gram-positive bacterium, Streptococcus iniae. Our findings demonstrate that different signals are involved in sensitizing neutrophils to pathogen versus non-pathogen induced tissue damage, providing a potential target to preferentially suppress non-specific immune damage without affecting the response to infection.", "author" : [ { "dropping-particle" : "", "family" : "Deng", "given" : "Qing", "non-dropping-particle" : "", "parse-names" : false, "suffix" : "" }, { "dropping-particle" : "", "family" : "Harvie", "given" : "Elizabeth a", "non-dropping-particle" : "", "parse-names" : false, "suffix" : "" }, { "dropping-particle" : "", "family" : "Huttenlocher", "given" : "Anna", "non-dropping-particle" : "", "parse-names" : false, "suffix" : "" } ], "container-title" : "Cellular microbiology", "id" : "ITEM-1", "issue" : "4", "issued" : { "date-parts" : [ [ "2012", "4" ] ] }, "page" : "517-28", "title" : "Distinct signalling mechanisms mediate neutrophil attraction to bacterial infection and tissue injury.", "type" : "article-journal", "volume" : "14" }, "uris" : [ "http://www.mendeley.com/documents/?uuid=3b9c13bc-998b-40f3-bba6-a39c919a5e9a" ] } ], "mendeley" : { "formattedCitation" : "(Deng, Harvie, &amp; Huttenlocher, 2012)", "plainTextFormattedCitation" : "(Deng, Harvie, &amp; Huttenlocher, 2012)", "previouslyFormattedCitation" : "(21)" }, "properties" : { "noteIndex" : 0 }, "schema" : "https://github.com/citation-style-language/schema/raw/master/csl-citation.json" }</w:instrText>
      </w:r>
      <w:r>
        <w:fldChar w:fldCharType="separate"/>
      </w:r>
      <w:bookmarkStart w:id="1354" w:name="__Fieldmark__4957_1180440927"/>
      <w:bookmarkStart w:id="1355" w:name="__Fieldmark__5214_1995552439"/>
      <w:r w:rsidR="0008212E" w:rsidRPr="0008212E">
        <w:rPr>
          <w:noProof/>
        </w:rPr>
        <w:t>(Deng, Harvie, &amp; Huttenlocher, 2012)</w:t>
      </w:r>
      <w:r>
        <w:fldChar w:fldCharType="end"/>
      </w:r>
      <w:bookmarkEnd w:id="1354"/>
      <w:bookmarkEnd w:id="1355"/>
      <w:r>
        <w:t xml:space="preserve">. Indeed, pathogen-associated molecular patterns (PAMPs), such as LPS released by Gram-negative bacteria, can attract phagocytes by binding to recognition receptors on their cell surface </w:t>
      </w:r>
      <w:r>
        <w:fldChar w:fldCharType="begin" w:fldLock="1"/>
      </w:r>
      <w:r w:rsidR="0008212E">
        <w:instrText>ADDIN CSL_CITATION { "citationItems" : [ { "id" : "ITEM-1", "itemData" : { "ISSN" : "0022-1767", "PMID" : "16237104", "author" : [ { "dropping-particle" : "", "family" : "Mandal", "given" : "Palash", "non-dropping-particle" : "", "parse-names" : false, "suffix" : "" }, { "dropping-particle" : "", "family" : "Novotny", "given" : "Michael", "non-dropping-particle" : "", "parse-names" : false, "suffix" : "" }, { "dropping-particle" : "", "family" : "Hamilton", "given" : "Thomas a", "non-dropping-particle" : "", "parse-names" : false, "suffix" : "" } ], "container-title" : "Journal of immunology", "id" : "ITEM-1", "issue" : "9", "issued" : { "date-parts" : [ [ "2005", "11", "1" ] ] }, "page" : "6085-91", "title" : "Lipopolysaccharide induces formyl peptide receptor 1 gene expression in macrophages and neutrophils via transcriptional and posttranscriptional mechanisms.", "type" : "article-journal", "volume" : "175" }, "uris" : [ "http://www.mendeley.com/documents/?uuid=e835864f-fad5-4d46-ae7d-bfd74145facc" ] } ], "mendeley" : { "formattedCitation" : "(Mandal, Novotny, &amp; Hamilton, 2005)", "plainTextFormattedCitation" : "(Mandal, Novotny, &amp; Hamilton, 2005)", "previouslyFormattedCitation" : "(22)" }, "properties" : { "noteIndex" : 0 }, "schema" : "https://github.com/citation-style-language/schema/raw/master/csl-citation.json" }</w:instrText>
      </w:r>
      <w:r>
        <w:fldChar w:fldCharType="separate"/>
      </w:r>
      <w:bookmarkStart w:id="1356" w:name="__Fieldmark__4974_1180440927"/>
      <w:bookmarkStart w:id="1357" w:name="__Fieldmark__5223_1995552439"/>
      <w:r w:rsidR="0008212E" w:rsidRPr="0008212E">
        <w:rPr>
          <w:noProof/>
        </w:rPr>
        <w:t>(Mandal, Novotny, &amp; Hamilton, 2005)</w:t>
      </w:r>
      <w:r>
        <w:fldChar w:fldCharType="end"/>
      </w:r>
      <w:bookmarkEnd w:id="1356"/>
      <w:bookmarkEnd w:id="1357"/>
      <w:r>
        <w:t xml:space="preserve">. Neutrophils are usually the first cells arriving, then come macrophages, though it is not always the case for pathogens such as mycobacteria,  which have closely evolved with their host to avoid phagocytes </w:t>
      </w:r>
      <w:r>
        <w:fldChar w:fldCharType="begin" w:fldLock="1"/>
      </w:r>
      <w:r w:rsidR="0008212E">
        <w:instrText>ADDIN CSL_CITATION { "citationItems" : [ { "id" : "ITEM-1", "itemData" : { "DOI" : "10.1016/j.chom.2012.07.009", "ISSN" : "19313128", "author" : [ { "dropping-particle" : "", "family" : "Yang", "given" : "Chao-Tsung", "non-dropping-particle" : "", "parse-names" : false, "suffix" : "" }, { "dropping-particle" : "", "family" : "Cambier", "given" : "C.J.", "non-dropping-particle" : "", "parse-names" : false, "suffix" : "" }, { "dropping-particle" : "", "family" : "Davis", "given" : "J.\u00a0Muse", "non-dropping-particle" : "", "parse-names" : false, "suffix" : "" }, { "dropping-particle" : "", "family" : "Hall", "given" : "Christopher\u00a0J.", "non-dropping-particle" : "", "parse-names" : false, "suffix" : "" }, { "dropping-particle" : "", "family" : "Crosier", "given" : "Philip\u00a0S.", "non-dropping-particle" : "", "parse-names" : false, "suffix" : "" }, { "dropping-particle" : "", "family" : "Ramakrishnan", "given" : "Lalita", "non-dropping-particle" : "", "parse-names" : false, "suffix" : "" } ], "container-title" : "Cell Host &amp; Microbe", "id" : "ITEM-1", "issue" : "3", "issued" : { "date-parts" : [ [ "2012", "9" ] ] }, "page" : "301-312", "publisher" : "Elsevier Inc.", "title" : "Neutrophils Exert Protection in the Early Tuberculous Granuloma by Oxidative Killing of Mycobacteria Phagocytosed from Infected Macrophages", "type" : "article-journal", "volume" : "12" }, "uris" : [ "http://www.mendeley.com/documents/?uuid=5987a668-4baf-46d6-88c7-8437141a4f5c" ] } ], "mendeley" : { "formattedCitation" : "(Yang et al., 2012)", "plainTextFormattedCitation" : "(Yang et al., 2012)", "previouslyFormattedCitation" : "(23)" }, "properties" : { "noteIndex" : 0 }, "schema" : "https://github.com/citation-style-language/schema/raw/master/csl-citation.json" }</w:instrText>
      </w:r>
      <w:r>
        <w:fldChar w:fldCharType="separate"/>
      </w:r>
      <w:bookmarkStart w:id="1358" w:name="__Fieldmark__4985_1180440927"/>
      <w:bookmarkStart w:id="1359" w:name="__Fieldmark__5226_1995552439"/>
      <w:r w:rsidR="0008212E" w:rsidRPr="0008212E">
        <w:rPr>
          <w:noProof/>
        </w:rPr>
        <w:t>(Yang et al., 2012)</w:t>
      </w:r>
      <w:r>
        <w:fldChar w:fldCharType="end"/>
      </w:r>
      <w:bookmarkEnd w:id="1358"/>
      <w:bookmarkEnd w:id="1359"/>
      <w:r>
        <w:t xml:space="preserve">. In terms of phagocytosis, neutrophils are more efficient at dealing with surface-associated microorganisms than microorganisms contained in body fluids like blood </w:t>
      </w:r>
      <w:r>
        <w:fldChar w:fldCharType="begin" w:fldLock="1"/>
      </w:r>
      <w:r w:rsidR="0008212E">
        <w:instrText>ADDIN CSL_CITATION { "citationItems" : [ { "id" : "ITEM-1", "itemData" : { "DOI" : "10.1242/jcs.082792", "ISSN" : "1477-9137", "PMID" : "21868367", "abstract" : "The early control of potentially invading microbes by our immune system primarily depends on its main professional phagocytes - macrophages and neutrophils. Although the different functions of these two cell types have been extensively studied, little is known about their respective contributions to the initial control of invading microorganisms before the onset of adaptive immune responses. The naturally translucent zebrafish larva has recently emerged as a powerful model vertebrate in which to visualise the dynamic interactions between leukocytes and microbes in vivo. Using high-resolution live imaging, we found that whereas macrophages efficiently engulf bacteria from blood or fluid-filled body cavities, neutrophils barely do so. By contrast, neutrophils very efficiently sweep up surface-associated, but not fluid-borne, bacteria. Thus the physical presentation of unopsonised microbes is a crucial determinant of neutrophil phagocytic ability. Neutrophils engulf microbes only as they move over them, in a 'vacuum-cleaner' type of behaviour. This context-dependent nature of phagocytosis by neutrophils should be of particular relevance to human infectious diseases, especially for the early phase of encounter with microbes new to the host.", "author" : [ { "dropping-particle" : "", "family" : "Colucci-Guyon", "given" : "Emma", "non-dropping-particle" : "", "parse-names" : false, "suffix" : "" }, { "dropping-particle" : "", "family" : "Tinevez", "given" : "Jean-Yves", "non-dropping-particle" : "", "parse-names" : false, "suffix" : "" }, { "dropping-particle" : "", "family" : "Renshaw", "given" : "Stephen a", "non-dropping-particle" : "", "parse-names" : false, "suffix" : "" }, { "dropping-particle" : "", "family" : "Herbomel", "given" : "Philippe", "non-dropping-particle" : "", "parse-names" : false, "suffix" : "" } ], "container-title" : "Journal of cell science", "id" : "ITEM-1", "issue" : "Pt 18", "issued" : { "date-parts" : [ [ "2011", "9", "15" ] ] }, "page" : "3053-9", "title" : "Strategies of professional phagocytes in vivo: unlike macrophages, neutrophils engulf only surface-associated microbes", "type" : "article-journal", "volume" : "124" }, "uris" : [ "http://www.mendeley.com/documents/?uuid=c7c2074c-2794-4be9-ab5b-a904e5e320d0" ] } ], "mendeley" : { "formattedCitation" : "(Colucci-Guyon, Tinevez, Renshaw, &amp; Herbomel, 2011)", "plainTextFormattedCitation" : "(Colucci-Guyon, Tinevez, Renshaw, &amp; Herbomel, 2011)", "previouslyFormattedCitation" : "(24)" }, "properties" : { "noteIndex" : 0 }, "schema" : "https://github.com/citation-style-language/schema/raw/master/csl-citation.json" }</w:instrText>
      </w:r>
      <w:r>
        <w:fldChar w:fldCharType="separate"/>
      </w:r>
      <w:bookmarkStart w:id="1360" w:name="__Fieldmark__4996_1180440927"/>
      <w:bookmarkStart w:id="1361" w:name="__Fieldmark__5233_1995552439"/>
      <w:r w:rsidR="0008212E" w:rsidRPr="0008212E">
        <w:rPr>
          <w:noProof/>
        </w:rPr>
        <w:t>(Colucci-Guyon, Tinevez, Renshaw, &amp; Herbomel, 2011)</w:t>
      </w:r>
      <w:r>
        <w:fldChar w:fldCharType="end"/>
      </w:r>
      <w:bookmarkEnd w:id="1360"/>
      <w:bookmarkEnd w:id="1361"/>
      <w:r>
        <w:t>. This is important to consider as it may influence the outcome of infection in animal models.</w:t>
      </w:r>
    </w:p>
    <w:p w14:paraId="44E90C39" w14:textId="77777777" w:rsidR="00766C9B" w:rsidRPr="00C374EF" w:rsidRDefault="00766C9B">
      <w:pPr>
        <w:pStyle w:val="paragraph-western"/>
        <w:ind w:firstLine="720"/>
        <w:rPr>
          <w:ins w:id="1362" w:author="Nelly Wagner" w:date="2016-12-21T21:13:00Z"/>
        </w:rPr>
        <w:pPrChange w:id="1363" w:author="Nelly Wagner" w:date="2016-12-21T21:13:00Z">
          <w:pPr>
            <w:pStyle w:val="paragraph-western"/>
          </w:pPr>
        </w:pPrChange>
      </w:pPr>
      <w:ins w:id="1364" w:author="Nelly Wagner" w:date="2016-12-21T21:13:00Z">
        <w:r w:rsidRPr="009F2E4E">
          <w:rPr>
            <w:sz w:val="22"/>
            <w:szCs w:val="22"/>
            <w:rPrChange w:id="1365" w:author="Nelly Wagner" w:date="2017-01-23T17:52:00Z">
              <w:rPr>
                <w:color w:val="222222"/>
                <w:sz w:val="22"/>
                <w:szCs w:val="22"/>
              </w:rPr>
            </w:rPrChange>
          </w:rPr>
          <w:t xml:space="preserve">The ability of neutrophils to move towards wounds and perform phagocytosis is crucial for controlling bacterial infections. These neutrophil functions were shown to be at least partly controlled by the microRNA-142 and linked to the regulation of the actin cytoskeleton (Tanaka et al. 2016). Mice deficient in </w:t>
        </w:r>
        <w:r w:rsidRPr="009F2E4E">
          <w:rPr>
            <w:i/>
            <w:iCs/>
            <w:sz w:val="22"/>
            <w:szCs w:val="22"/>
            <w:rPrChange w:id="1366" w:author="Nelly Wagner" w:date="2017-01-23T17:52:00Z">
              <w:rPr>
                <w:i/>
                <w:iCs/>
                <w:color w:val="222222"/>
                <w:sz w:val="22"/>
                <w:szCs w:val="22"/>
              </w:rPr>
            </w:rPrChange>
          </w:rPr>
          <w:t>miR-142</w:t>
        </w:r>
        <w:r w:rsidRPr="009F2E4E">
          <w:rPr>
            <w:sz w:val="22"/>
            <w:szCs w:val="22"/>
            <w:rPrChange w:id="1367" w:author="Nelly Wagner" w:date="2017-01-23T17:52:00Z">
              <w:rPr>
                <w:color w:val="222222"/>
                <w:sz w:val="22"/>
                <w:szCs w:val="22"/>
              </w:rPr>
            </w:rPrChange>
          </w:rPr>
          <w:t xml:space="preserve"> were more susceptible than WT mice to </w:t>
        </w:r>
        <w:r w:rsidRPr="009F2E4E">
          <w:rPr>
            <w:i/>
            <w:iCs/>
            <w:sz w:val="22"/>
            <w:szCs w:val="22"/>
            <w:rPrChange w:id="1368" w:author="Nelly Wagner" w:date="2017-01-23T17:52:00Z">
              <w:rPr>
                <w:i/>
                <w:iCs/>
                <w:color w:val="222222"/>
                <w:sz w:val="22"/>
                <w:szCs w:val="22"/>
              </w:rPr>
            </w:rPrChange>
          </w:rPr>
          <w:t>S. aureus</w:t>
        </w:r>
        <w:r w:rsidRPr="009F2E4E">
          <w:rPr>
            <w:sz w:val="22"/>
            <w:szCs w:val="22"/>
            <w:rPrChange w:id="1369" w:author="Nelly Wagner" w:date="2017-01-23T17:52:00Z">
              <w:rPr>
                <w:color w:val="222222"/>
                <w:sz w:val="22"/>
                <w:szCs w:val="22"/>
              </w:rPr>
            </w:rPrChange>
          </w:rPr>
          <w:t xml:space="preserve"> skin infection following wounding due to neutrophils having abnormal cell movements.</w:t>
        </w:r>
        <w:r w:rsidRPr="00C374EF">
          <w:rPr>
            <w:sz w:val="22"/>
            <w:szCs w:val="22"/>
          </w:rPr>
          <w:t xml:space="preserve"> However, normal n</w:t>
        </w:r>
        <w:r w:rsidRPr="009F2E4E">
          <w:rPr>
            <w:sz w:val="22"/>
            <w:szCs w:val="22"/>
            <w:rPrChange w:id="1370" w:author="Nelly Wagner" w:date="2017-01-23T17:52:00Z">
              <w:rPr>
                <w:color w:val="222222"/>
                <w:sz w:val="22"/>
                <w:szCs w:val="22"/>
              </w:rPr>
            </w:rPrChange>
          </w:rPr>
          <w:t xml:space="preserve">eutrophil migration towards wounds and </w:t>
        </w:r>
        <w:r w:rsidRPr="009F2E4E">
          <w:rPr>
            <w:sz w:val="22"/>
            <w:szCs w:val="22"/>
            <w:rPrChange w:id="1371" w:author="Nelly Wagner" w:date="2017-01-23T17:52:00Z">
              <w:rPr>
                <w:color w:val="222222"/>
                <w:sz w:val="22"/>
                <w:szCs w:val="22"/>
              </w:rPr>
            </w:rPrChange>
          </w:rPr>
          <w:lastRenderedPageBreak/>
          <w:t xml:space="preserve">microorganisms can also facilitate infection. It has been demonstrated that </w:t>
        </w:r>
        <w:r w:rsidRPr="009F2E4E">
          <w:rPr>
            <w:i/>
            <w:iCs/>
            <w:sz w:val="22"/>
            <w:szCs w:val="22"/>
            <w:rPrChange w:id="1372" w:author="Nelly Wagner" w:date="2017-01-23T17:52:00Z">
              <w:rPr>
                <w:i/>
                <w:iCs/>
                <w:color w:val="222222"/>
                <w:sz w:val="22"/>
                <w:szCs w:val="22"/>
              </w:rPr>
            </w:rPrChange>
          </w:rPr>
          <w:t>S. aureus</w:t>
        </w:r>
        <w:r w:rsidRPr="009F2E4E">
          <w:rPr>
            <w:sz w:val="22"/>
            <w:szCs w:val="22"/>
            <w:rPrChange w:id="1373" w:author="Nelly Wagner" w:date="2017-01-23T17:52:00Z">
              <w:rPr>
                <w:color w:val="222222"/>
                <w:sz w:val="22"/>
                <w:szCs w:val="22"/>
              </w:rPr>
            </w:rPrChange>
          </w:rPr>
          <w:t xml:space="preserve"> penetrates the epidermis of mice after neutrophils have migrated through the skin (Imanishi et al. 2016). Staphylococcal exfoliative toxins increased the size of the resulting skin lesions but were not required for invasion of the epidermis. The authors hypothesised that neutrophil migration through the epidermis may alter tight junctions between cells, therefore allowing </w:t>
        </w:r>
        <w:r w:rsidRPr="009F2E4E">
          <w:rPr>
            <w:i/>
            <w:iCs/>
            <w:sz w:val="22"/>
            <w:szCs w:val="22"/>
            <w:rPrChange w:id="1374" w:author="Nelly Wagner" w:date="2017-01-23T17:52:00Z">
              <w:rPr>
                <w:i/>
                <w:iCs/>
                <w:color w:val="222222"/>
                <w:sz w:val="22"/>
                <w:szCs w:val="22"/>
              </w:rPr>
            </w:rPrChange>
          </w:rPr>
          <w:t>S. aureus</w:t>
        </w:r>
        <w:r w:rsidRPr="009F2E4E">
          <w:rPr>
            <w:sz w:val="22"/>
            <w:szCs w:val="22"/>
            <w:rPrChange w:id="1375" w:author="Nelly Wagner" w:date="2017-01-23T17:52:00Z">
              <w:rPr>
                <w:color w:val="222222"/>
                <w:sz w:val="22"/>
                <w:szCs w:val="22"/>
              </w:rPr>
            </w:rPrChange>
          </w:rPr>
          <w:t xml:space="preserve"> to invade the tissue.</w:t>
        </w:r>
      </w:ins>
    </w:p>
    <w:p w14:paraId="3B86AFFD" w14:textId="77777777" w:rsidR="00766C9B" w:rsidRDefault="00766C9B">
      <w:pPr>
        <w:pStyle w:val="Paragraph"/>
      </w:pPr>
    </w:p>
    <w:p w14:paraId="391A491D" w14:textId="380A6E7F" w:rsidR="0020061D" w:rsidRDefault="00766C9B">
      <w:pPr>
        <w:pStyle w:val="Paragraph"/>
      </w:pPr>
      <w:r>
        <w:tab/>
        <w:t xml:space="preserve">Interleukin 8 (IL-8) is released by damaged and infected cells to attract and activate neutrophils. However, at high concentrations, IL-8 repels neutrophils away from the inflammation site </w:t>
      </w:r>
      <w:r>
        <w:fldChar w:fldCharType="begin" w:fldLock="1"/>
      </w:r>
      <w:r w:rsidR="0008212E">
        <w:instrText>ADDIN CSL_CITATION { "citationItems" : [ { "id" : "ITEM-1", "itemData" : { "DOI" : "10.1189/jlb.0905516.1", "author" : [ { "dropping-particle" : "", "family" : "Tharp", "given" : "William G", "non-dropping-particle" : "", "parse-names" : false, "suffix" : "" }, { "dropping-particle" : "", "family" : "Yadav", "given" : "R", "non-dropping-particle" : "", "parse-names" : false, "suffix" : "" }, { "dropping-particle" : "", "family" : "Irimia", "given" : "D", "non-dropping-particle" : "", "parse-names" : false, "suffix" : "" }, { "dropping-particle" : "", "family" : "Upadhyaya", "given" : "A", "non-dropping-particle" : "", "parse-names" : false, "suffix" : "" }, { "dropping-particle" : "", "family" : "Samadani", "given" : "A", "non-dropping-particle" : "", "parse-names" : false, "suffix" : "" }, { "dropping-particle" : "", "family" : "Hurtado", "given" : "O", "non-dropping-particle" : "", "parse-names" : false, "suffix" : "" }, { "dropping-particle" : "", "family" : "Liu", "given" : "S-y", "non-dropping-particle" : "", "parse-names" : false, "suffix" : "" }, { "dropping-particle" : "", "family" : "Munisamy", "given" : "S", "non-dropping-particle" : "", "parse-names" : false, "suffix" : "" }, { "dropping-particle" : "", "family" : "Brainard", "given" : "D M", "non-dropping-particle" : "", "parse-names" : false, "suffix" : "" }, { "dropping-particle" : "", "family" : "Mahon", "given" : "M J", "non-dropping-particle" : "", "parse-names" : false, "suffix" : "" }, { "dropping-particle" : "", "family" : "Nourshargh", "given" : "S", "non-dropping-particle" : "", "parse-names" : false, "suffix" : "" }, { "dropping-particle" : "Van", "family" : "Oudenaarden", "given" : "A", "non-dropping-particle" : "", "parse-names" : false, "suffix" : "" } ], "container-title" : "Journal of Leukocyte Biology", "id" : "ITEM-1", "issue" : "March", "issued" : { "date-parts" : [ [ "2006" ] ] }, "title" : "Neutrophil chemorepulsion in defined interleukin-8 gradients in vitro and in vivo", "type" : "article-journal", "volume" : "79" }, "uris" : [ "http://www.mendeley.com/documents/?uuid=f0781bfa-e8dd-43fa-a9b2-5e670759a8c6" ] } ], "mendeley" : { "formattedCitation" : "(Tharp et al., 2006)", "plainTextFormattedCitation" : "(Tharp et al., 2006)", "previouslyFormattedCitation" : "(25)" }, "properties" : { "noteIndex" : 0 }, "schema" : "https://github.com/citation-style-language/schema/raw/master/csl-citation.json" }</w:instrText>
      </w:r>
      <w:r>
        <w:fldChar w:fldCharType="separate"/>
      </w:r>
      <w:bookmarkStart w:id="1376" w:name="__Fieldmark__5012_1180440927"/>
      <w:bookmarkStart w:id="1377" w:name="__Fieldmark__5246_1995552439"/>
      <w:r w:rsidR="0008212E" w:rsidRPr="0008212E">
        <w:rPr>
          <w:noProof/>
        </w:rPr>
        <w:t>(Tharp et al., 2006)</w:t>
      </w:r>
      <w:r>
        <w:fldChar w:fldCharType="end"/>
      </w:r>
      <w:bookmarkEnd w:id="1376"/>
      <w:bookmarkEnd w:id="1377"/>
      <w:r>
        <w:t xml:space="preserve">. This is necessary to control degranulation, otherwise activated neutrophils could cause extensive host tissue damage </w:t>
      </w:r>
      <w:bookmarkStart w:id="1378" w:name="__UnoMark__42260_1995552439"/>
      <w:r>
        <w:t>(Brandolini et al. 1996)</w:t>
      </w:r>
      <w:bookmarkEnd w:id="1378"/>
      <w:del w:id="1379" w:author="Nelly Wagner" w:date="2017-01-22T18:18:00Z">
        <w:r w:rsidDel="00BA0DDA">
          <w:delText>⁠</w:delText>
        </w:r>
      </w:del>
      <w:r>
        <w:t xml:space="preserve"> </w:t>
      </w:r>
      <w:bookmarkStart w:id="1380" w:name="__UnoMark__42264_1995552439"/>
      <w:r>
        <w:t>(Bhutto et al. 2016)</w:t>
      </w:r>
      <w:bookmarkEnd w:id="1380"/>
      <w:r>
        <w:t xml:space="preserve">⁠. As neutrophils are powerful enough to cause bystander damage, some pathogens, such as the bacterium </w:t>
      </w:r>
      <w:r>
        <w:rPr>
          <w:i/>
          <w:iCs/>
        </w:rPr>
        <w:t>Francisella tularensis</w:t>
      </w:r>
      <w:r>
        <w:t xml:space="preserve">, prevent their apoptosis in order to cause an overwhelming inflammation and pathology </w:t>
      </w:r>
      <w:r>
        <w:fldChar w:fldCharType="begin" w:fldLock="1"/>
      </w:r>
      <w:r w:rsidR="0008212E">
        <w:instrText>ADDIN CSL_CITATION { "citationItems" : [ { "id" : "ITEM-1", "itemData" : { "DOI" : "10.4049/jimmunol.1102863", "ISSN" : "1550-6606", "PMID" : "22357630", "abstract" : "Francisella tularensis is a facultative intracellular bacterium that infects many cell types, including neutrophils. We demonstrated previously that F. tularensis inhibits NADPH oxidase assembly and activity and then escapes the phagosome to the cytosol, but effects on other aspects of neutrophil function are unknown. Neutrophils are short-lived cells that undergo constitutive apoptosis, and phagocytosis typically accelerates this process. We now demonstrate that F. tularensis significantly inhibited neutrophil apoptosis as indicated by morphologic analysis as well as annexin V and TUNEL staining. Thus, \u223c80% of infected neutrophils remained viable at 48 h compared with \u223c50% of control cells, and \u223c40% of neutrophils that ingested opsonized zymosan. In keeping with this finding, processing and activation of procaspases-8, -9, and -3 were markedly diminished and delayed. F. tularensis also significantly impaired apoptosis triggered by Fas crosslinking. Of note, these effects were dose dependent and could be conferred by either intracellular or extracellular live bacteria, but not by formalin-killed organisms or isolated LPS and capsule, and were not affected by disruption of wbtA2 or FTT1236/FTL0708-genes required for LPS O-antigen and capsule biosynthesis. In summary, we demonstrate that F. tularensis profoundly impairs constitutive neutrophil apoptosis via effects on the intrinsic and extrinsic pathways, and thereby define a new aspect of innate immune evasion by this organism. As defects in neutrophil turnover prevent resolution of inflammation, our findings also suggest a mechanism that may in part account for the neutrophil accumulation, granuloma formation, and severe tissue damage that characterizes lethal pneumonic tularemia.", "author" : [ { "dropping-particle" : "", "family" : "Schwartz", "given" : "Justin T", "non-dropping-particle" : "", "parse-names" : false, "suffix" : "" }, { "dropping-particle" : "", "family" : "Barker", "given" : "Jason H", "non-dropping-particle" : "", "parse-names" : false, "suffix" : "" }, { "dropping-particle" : "", "family" : "Kaufman", "given" : "Justin", "non-dropping-particle" : "", "parse-names" : false, "suffix" : "" }, { "dropping-particle" : "", "family" : "Fayram", "given" : "Drew C", "non-dropping-particle" : "", "parse-names" : false, "suffix" : "" }, { "dropping-particle" : "", "family" : "McCracken", "given" : "Jenna M", "non-dropping-particle" : "", "parse-names" : false, "suffix" : "" }, { "dropping-particle" : "", "family" : "Allen", "given" : "Lee-Ann H", "non-dropping-particle" : "", "parse-names" : false, "suffix" : "" } ], "container-title" : "Journal of immunology (Baltimore, Md. : 1950)", "id" : "ITEM-1", "issue" : "7", "issued" : { "date-parts" : [ [ "2012", "4", "1" ] ] }, "page" : "3351-63", "title" : "Francisella tularensis inhibits the intrinsic and extrinsic pathways to delay constitutive apoptosis and prolong human neutrophil lifespan.", "type" : "article-journal", "volume" : "188" }, "uris" : [ "http://www.mendeley.com/documents/?uuid=e30d58f8-6792-49dd-aaae-d2105d36676a" ] } ], "mendeley" : { "formattedCitation" : "(Schwartz et al., 2012)", "plainTextFormattedCitation" : "(Schwartz et al., 2012)", "previouslyFormattedCitation" : "(26)" }, "properties" : { "noteIndex" : 0 }, "schema" : "https://github.com/citation-style-language/schema/raw/master/csl-citation.json" }</w:instrText>
      </w:r>
      <w:r>
        <w:fldChar w:fldCharType="separate"/>
      </w:r>
      <w:bookmarkStart w:id="1381" w:name="__Fieldmark__5034_1180440927"/>
      <w:bookmarkStart w:id="1382" w:name="__Fieldmark__5273_1995552439"/>
      <w:r w:rsidR="0008212E" w:rsidRPr="0008212E">
        <w:rPr>
          <w:noProof/>
        </w:rPr>
        <w:t>(Schwartz et al., 2012)</w:t>
      </w:r>
      <w:r>
        <w:fldChar w:fldCharType="end"/>
      </w:r>
      <w:bookmarkEnd w:id="1381"/>
      <w:bookmarkEnd w:id="1382"/>
      <w:r>
        <w:t>.</w:t>
      </w:r>
    </w:p>
    <w:p w14:paraId="4073ACF6" w14:textId="77777777" w:rsidR="0020061D" w:rsidRDefault="00766C9B">
      <w:pPr>
        <w:pStyle w:val="1111"/>
        <w:numPr>
          <w:ilvl w:val="4"/>
          <w:numId w:val="2"/>
        </w:numPr>
      </w:pPr>
      <w:bookmarkStart w:id="1383" w:name="_Toc345581942"/>
      <w:bookmarkStart w:id="1384" w:name="_Toc357557331"/>
      <w:bookmarkStart w:id="1385" w:name="__RefHeading___Toc29976_249651581"/>
      <w:bookmarkEnd w:id="1383"/>
      <w:bookmarkEnd w:id="1384"/>
      <w:bookmarkEnd w:id="1385"/>
      <w:r>
        <w:t>The “classic” killing mechanisms of neutrophils</w:t>
      </w:r>
    </w:p>
    <w:p w14:paraId="3B59F339" w14:textId="77777777" w:rsidR="00895555" w:rsidRDefault="00766C9B" w:rsidP="00895555">
      <w:pPr>
        <w:pStyle w:val="Paragraph"/>
        <w:keepNext/>
        <w:pPrChange w:id="1386" w:author="Nelly Wagner" w:date="2016-12-21T21:15:00Z">
          <w:pPr>
            <w:pStyle w:val="Paragraph"/>
          </w:pPr>
        </w:pPrChange>
      </w:pPr>
      <w:r>
        <w:tab/>
        <w:t xml:space="preserve">After phagocytosis, microorganisms end up in a compartment called phagolysosome in which both oxidative and non-oxidative processes take place. The neutrophil killing mechanisms are summarised in Figure 1.4. Oxidative killing requires assembly of the NADPH oxidase complex to generate hydrogen peroxide </w:t>
      </w:r>
      <w:bookmarkStart w:id="1387" w:name="__UnoMark__42268_1995552439"/>
      <w:r>
        <w:t>(Lamb et al. 2012)</w:t>
      </w:r>
      <w:bookmarkEnd w:id="1387"/>
      <w:del w:id="1388" w:author="Nelly Wagner" w:date="2017-01-22T18:18:00Z">
        <w:r w:rsidDel="00BA0DDA">
          <w:delText>⁠</w:delText>
        </w:r>
      </w:del>
      <w:r>
        <w:t xml:space="preserve">. Fusion of the phagosome with azurophilic granules is then required </w:t>
      </w:r>
      <w:r>
        <w:fldChar w:fldCharType="begin" w:fldLock="1"/>
      </w:r>
      <w:r w:rsidR="0008212E">
        <w:instrText>ADDIN CSL_CITATION { "citationItems" : [ { "id" : "ITEM-1", "itemData" : { "DOI" : "10.1111/j.1600-0854.2009.00986.x", "ISSN" : "1600-0854", "PMID" : "19804565", "author" : [ { "dropping-particle" : "", "family" : "Nordenfelt", "given" : "Pontus", "non-dropping-particle" : "", "parse-names" : false, "suffix" : "" }, { "dropping-particle" : "", "family" : "Winberg", "given" : "Martin E", "non-dropping-particle" : "", "parse-names" : false, "suffix" : "" }, { "dropping-particle" : "", "family" : "L\u00f6nnbro", "given" : "Per", "non-dropping-particle" : "", "parse-names" : false, "suffix" : "" }, { "dropping-particle" : "", "family" : "Rasmusson", "given" : "Birgitta", "non-dropping-particle" : "", "parse-names" : false, "suffix" : "" }, { "dropping-particle" : "", "family" : "Tapper", "given" : "Hans", "non-dropping-particle" : "", "parse-names" : false, "suffix" : "" } ], "container-title" : "Traffic", "id" : "ITEM-1", "issue" : "12", "issued" : { "date-parts" : [ [ "2009", "12" ] ] }, "page" : "1881-93", "title" : "Different requirements for early and late phases of azurophilic granule-phagosome fusion.", "type" : "article-journal", "volume" : "10" }, "uris" : [ "http://www.mendeley.com/documents/?uuid=02d132fa-d88a-4d07-bdc4-33eb4f503c13" ] } ], "mendeley" : { "formattedCitation" : "(Nordenfelt, Winberg, L\u00f6nnbro, Rasmusson, &amp; Tapper, 2009)", "plainTextFormattedCitation" : "(Nordenfelt, Winberg, L\u00f6nnbro, Rasmusson, &amp; Tapper, 2009)", "previouslyFormattedCitation" : "(27)" }, "properties" : { "noteIndex" : 0 }, "schema" : "https://github.com/citation-style-language/schema/raw/master/csl-citation.json" }</w:instrText>
      </w:r>
      <w:r>
        <w:fldChar w:fldCharType="separate"/>
      </w:r>
      <w:bookmarkStart w:id="1389" w:name="__Fieldmark__5065_1180440927"/>
      <w:bookmarkStart w:id="1390" w:name="__Fieldmark__5304_1995552439"/>
      <w:r w:rsidR="0008212E" w:rsidRPr="0008212E">
        <w:rPr>
          <w:noProof/>
        </w:rPr>
        <w:t>(Nordenfelt, Winberg, Lönnbro, Rasmusson, &amp; Tapper, 2009)</w:t>
      </w:r>
      <w:r>
        <w:fldChar w:fldCharType="end"/>
      </w:r>
      <w:bookmarkEnd w:id="1389"/>
      <w:bookmarkEnd w:id="1390"/>
      <w:r>
        <w:t xml:space="preserve"> so that the myeloperoxidase can use the hydrogen peroxide to generate chloride and nitrogen oxides. These oxidative molecules then attack the proteins and lipids of the microorganism contained in the phagolysosome </w:t>
      </w:r>
      <w:r>
        <w:fldChar w:fldCharType="begin" w:fldLock="1"/>
      </w:r>
      <w:r w:rsidR="0008212E">
        <w:instrText>ADDIN CSL_CITATION { "citationItems" : [ { "id" : "ITEM-1", "itemData" : { "DOI" : "10.1074/jbc.M106134200", "ISBN" : "6433641083", "ISSN" : "0021-9258", "PMID" : "11733505", "abstract" : "Myeloperoxidase is proposed to play a central role in bacterial killing by generating hypochlorous acid within neutrophil phagosomes. However, it has yet to be demonstrated that these inflammatory cells target hypochlorous acid against bacteria inside phagosomes. In this investigation, we treated Staphylococcus aureus with varying concentrations of reagent hypochlorous acid and found that even at sublethal doses, it converted some tyrosine residues in their proteins to 3-chlorotyrosine and 3,5-dichlorotyrosine. To determine whether or not ingested bacteria were exposed to hypochlorous acid in neutrophil phagosomes, we labeled their proteins with [(13)C(6)]tyrosine and used gas chromatography with mass spectrometry to identify the corresponding chlorinated isotopes after the bacteria had been phagocytosed. Chlorinated tyrosines were detected in bacterial proteins 5 min after phagocytosis and reached levels of approximately 2.5/1000 mol of tyrosine at 60 min. Inhibitor studies revealed that chlorination was dependent on myeloperoxidase. Chlorinated neutrophil proteins were also detected and accounted for 94% of total chlorinated tyrosine residues formed during phagocytosis. We conclude that hypochlorous acid is a major intracellular product of the respiratory burst. Although some reacts with the bacteria, most reacts with neutrophil components.", "author" : [ { "dropping-particle" : "", "family" : "Chapman", "given" : "Anna L P", "non-dropping-particle" : "", "parse-names" : false, "suffix" : "" }, { "dropping-particle" : "", "family" : "Hampton", "given" : "Mark B", "non-dropping-particle" : "", "parse-names" : false, "suffix" : "" }, { "dropping-particle" : "", "family" : "Senthilmohan", "given" : "Revathy", "non-dropping-particle" : "", "parse-names" : false, "suffix" : "" }, { "dropping-particle" : "", "family" : "Winterbourn", "given" : "Christine C", "non-dropping-particle" : "", "parse-names" : false, "suffix" : "" }, { "dropping-particle" : "", "family" : "Kettle", "given" : "Anthony J", "non-dropping-particle" : "", "parse-names" : false, "suffix" : "" } ], "container-title" : "The Journal of biological chemistry", "id" : "ITEM-1", "issue" : "12", "issued" : { "date-parts" : [ [ "2002", "3", "22" ] ] }, "page" : "9757-62", "title" : "Chlorination of bacterial and neutrophil proteins during phagocytosis and killing of Staphylococcus aureus.", "type" : "article-journal", "volume" : "277" }, "uris" : [ "http://www.mendeley.com/documents/?uuid=44af1a77-cac3-4017-8558-a50432511032" ] } ], "mendeley" : { "formattedCitation" : "(Chapman, Hampton, Senthilmohan, Winterbourn, &amp; Kettle, 2002)", "plainTextFormattedCitation" : "(Chapman, Hampton, Senthilmohan, Winterbourn, &amp; Kettle, 2002)", "previouslyFormattedCitation" : "(28)" }, "properties" : { "noteIndex" : 0 }, "schema" : "https://github.com/citation-style-language/schema/raw/master/csl-citation.json" }</w:instrText>
      </w:r>
      <w:r>
        <w:fldChar w:fldCharType="separate"/>
      </w:r>
      <w:bookmarkStart w:id="1391" w:name="__Fieldmark__5080_1180440927"/>
      <w:bookmarkStart w:id="1392" w:name="__Fieldmark__5315_1995552439"/>
      <w:r w:rsidR="0008212E" w:rsidRPr="0008212E">
        <w:rPr>
          <w:noProof/>
        </w:rPr>
        <w:t>(Chapman, Hampton, Senthilmohan, Winterbourn, &amp; Kettle, 2002)</w:t>
      </w:r>
      <w:r>
        <w:fldChar w:fldCharType="end"/>
      </w:r>
      <w:bookmarkEnd w:id="1391"/>
      <w:bookmarkEnd w:id="1392"/>
      <w:r>
        <w:t>.</w:t>
      </w:r>
    </w:p>
    <w:p w14:paraId="2DE92FA9" w14:textId="52E52219" w:rsidR="00895555" w:rsidRPr="00266C7E" w:rsidRDefault="00895555" w:rsidP="00895555">
      <w:pPr>
        <w:pStyle w:val="Paragraph"/>
        <w:keepNext/>
        <w:ind w:firstLine="720"/>
      </w:pPr>
      <w:ins w:id="1393" w:author="Nelly Wagner" w:date="2016-12-21T21:14:00Z">
        <w:r w:rsidRPr="006255A4">
          <w:rPr>
            <w:rPrChange w:id="1394" w:author="Nelly Wagner" w:date="2017-01-24T22:18:00Z">
              <w:rPr/>
            </w:rPrChange>
          </w:rPr>
          <w:t>In contrast to oxidative mechanisms,</w:t>
        </w:r>
      </w:ins>
      <w:ins w:id="1395" w:author="Nelly Wagner" w:date="2016-12-21T21:15:00Z">
        <w:r w:rsidRPr="006255A4">
          <w:rPr>
            <w:rPrChange w:id="1396" w:author="Nelly Wagner" w:date="2017-01-24T22:18:00Z">
              <w:rPr/>
            </w:rPrChange>
          </w:rPr>
          <w:t xml:space="preserve"> n</w:t>
        </w:r>
      </w:ins>
      <w:del w:id="1397" w:author="Nelly Wagner" w:date="2016-12-21T21:15:00Z">
        <w:r w:rsidRPr="006255A4" w:rsidDel="00766C9B">
          <w:rPr>
            <w:rPrChange w:id="1398" w:author="Nelly Wagner" w:date="2017-01-24T22:18:00Z">
              <w:rPr/>
            </w:rPrChange>
          </w:rPr>
          <w:delText>N</w:delText>
        </w:r>
      </w:del>
      <w:r w:rsidRPr="006255A4">
        <w:rPr>
          <w:rPrChange w:id="1399" w:author="Nelly Wagner" w:date="2017-01-24T22:18:00Z">
            <w:rPr/>
          </w:rPrChange>
        </w:rPr>
        <w:t xml:space="preserve">on-oxidative killing </w:t>
      </w:r>
      <w:del w:id="1400" w:author="Nelly Wagner" w:date="2016-12-21T21:17:00Z">
        <w:r w:rsidRPr="006255A4" w:rsidDel="00766C9B">
          <w:rPr>
            <w:rPrChange w:id="1401" w:author="Nelly Wagner" w:date="2017-01-24T22:18:00Z">
              <w:rPr/>
            </w:rPrChange>
          </w:rPr>
          <w:delText xml:space="preserve">mechanisms </w:delText>
        </w:r>
      </w:del>
      <w:r w:rsidRPr="006255A4">
        <w:rPr>
          <w:rPrChange w:id="1402" w:author="Nelly Wagner" w:date="2017-01-24T22:18:00Z">
            <w:rPr/>
          </w:rPrChange>
        </w:rPr>
        <w:t>rel</w:t>
      </w:r>
      <w:ins w:id="1403" w:author="Nelly Wagner" w:date="2016-12-21T21:17:00Z">
        <w:r w:rsidRPr="006255A4">
          <w:rPr>
            <w:rPrChange w:id="1404" w:author="Nelly Wagner" w:date="2017-01-24T22:18:00Z">
              <w:rPr/>
            </w:rPrChange>
          </w:rPr>
          <w:t>ies</w:t>
        </w:r>
      </w:ins>
      <w:del w:id="1405" w:author="Nelly Wagner" w:date="2016-12-21T21:17:00Z">
        <w:r w:rsidRPr="006255A4" w:rsidDel="00766C9B">
          <w:rPr>
            <w:rPrChange w:id="1406" w:author="Nelly Wagner" w:date="2017-01-24T22:18:00Z">
              <w:rPr/>
            </w:rPrChange>
          </w:rPr>
          <w:delText>y</w:delText>
        </w:r>
      </w:del>
      <w:r>
        <w:t xml:space="preserve"> solely on the n</w:t>
      </w:r>
      <w:r w:rsidRPr="006255A4">
        <w:rPr>
          <w:rPrChange w:id="1407" w:author="Nelly Wagner" w:date="2017-01-24T22:18:00Z">
            <w:rPr/>
          </w:rPrChange>
        </w:rPr>
        <w:t xml:space="preserve">tural action of proteases contained in the granules after their fusion with the phagosome, as studies using inhibitors of NADPH oxidase have shown </w:t>
      </w:r>
      <w:r w:rsidRPr="006255A4">
        <w:rPr>
          <w:rPrChange w:id="1408" w:author="Nelly Wagner" w:date="2017-01-24T22:18:00Z">
            <w:rPr/>
          </w:rPrChange>
        </w:rPr>
        <w:fldChar w:fldCharType="begin" w:fldLock="1"/>
      </w:r>
      <w:r w:rsidRPr="006255A4">
        <w:rPr>
          <w:rPrChange w:id="1409" w:author="Nelly Wagner" w:date="2017-01-24T22:18:00Z">
            <w:rPr/>
          </w:rPrChange>
        </w:rPr>
        <w:instrText>ADDIN CSL_CITATION { "citationItems" : [ { "id" : "ITEM-1", "itemData" : { "ISSN" : "0022-2615", "PMID" : "2010902", "author" : [ { "dropping-particle" : "", "family" : "Odell", "given" : "E W", "non-dropping-particle" : "", "parse-names" : false, "suffix" : "" }, { "dropping-particle" : "", "family" : "Segal", "given" : "a W", "non-dropping-particle" : "", "parse-names" : false, "suffix" : "" } ], "container-title" : "Journal of medical microbiology", "id" : "ITEM-1", "issue" : "3", "issued" : { "date-parts" : [ [ "1991", "3" ] ] }, "page" : "129-35", "title" : "Killing of pathogens associated with chronic granulomatous disease by the non-oxidative microbicidal mechanisms of human neutrophils.", "type" : "article-journal", "volume" : "34" }, "uris" : [ "http://www.mendeley.com/documents/?uuid=24b625c0-b4c6-4e86-8d8b-b32d0016dd37" ] } ], "mendeley" : { "formattedCitation" : "(Odell &amp; Segal, 1991)", "plainTextFormattedCitation" : "(Odell &amp; Segal, 1991)", "previouslyFormattedCitation" : "(29)" }, "properties" : { "noteIndex" : 0 }, "schema" : "https://github.com/citation-style-language/schema/raw/master/csl-citation.json" }</w:instrText>
      </w:r>
      <w:r w:rsidRPr="006255A4">
        <w:rPr>
          <w:rPrChange w:id="1410" w:author="Nelly Wagner" w:date="2017-01-24T22:18:00Z">
            <w:rPr/>
          </w:rPrChange>
        </w:rPr>
        <w:fldChar w:fldCharType="separate"/>
      </w:r>
      <w:bookmarkStart w:id="1411" w:name="__Fieldmark__5098_1180440927"/>
      <w:bookmarkStart w:id="1412" w:name="__Fieldmark__5336_1995552439"/>
      <w:r w:rsidRPr="006255A4">
        <w:rPr>
          <w:noProof/>
          <w:rPrChange w:id="1413" w:author="Nelly Wagner" w:date="2017-01-24T22:18:00Z">
            <w:rPr>
              <w:noProof/>
            </w:rPr>
          </w:rPrChange>
        </w:rPr>
        <w:t>(Odell &amp; Segal, 1991)</w:t>
      </w:r>
      <w:r w:rsidRPr="006255A4">
        <w:rPr>
          <w:rPrChange w:id="1414" w:author="Nelly Wagner" w:date="2017-01-24T22:18:00Z">
            <w:rPr/>
          </w:rPrChange>
        </w:rPr>
        <w:fldChar w:fldCharType="end"/>
      </w:r>
      <w:bookmarkEnd w:id="1411"/>
      <w:bookmarkEnd w:id="1412"/>
      <w:r w:rsidRPr="006255A4">
        <w:rPr>
          <w:rPrChange w:id="1415" w:author="Nelly Wagner" w:date="2017-01-24T22:18:00Z">
            <w:rPr/>
          </w:rPrChange>
        </w:rPr>
        <w:t xml:space="preserve"> </w:t>
      </w:r>
      <w:r w:rsidRPr="006255A4">
        <w:rPr>
          <w:rPrChange w:id="1416" w:author="Nelly Wagner" w:date="2017-01-24T22:18:00Z">
            <w:rPr/>
          </w:rPrChange>
        </w:rPr>
        <w:fldChar w:fldCharType="begin" w:fldLock="1"/>
      </w:r>
      <w:r w:rsidRPr="006255A4">
        <w:rPr>
          <w:rPrChange w:id="1417" w:author="Nelly Wagner" w:date="2017-01-24T22:18:00Z">
            <w:rPr/>
          </w:rPrChange>
        </w:rPr>
        <w:instrText>ADDIN CSL_CITATION { "citationItems" : [ { "id" : "ITEM-1", "itemData" : { "DOI" : "10.1111/j.1462-5822.2009.01308.x.Resistance", "author" : [ { "dropping-particle" : "", "family" : "Criss", "given" : "Alison K", "non-dropping-particle" : "", "parse-names" : false, "suffix" : "" }, { "dropping-particle" : "", "family" : "Katz", "given" : "Ben Z", "non-dropping-particle" : "", "parse-names" : false, "suffix" : "" }, { "dropping-particle" : "", "family" : "Seifert", "given" : "H Steven", "non-dropping-particle" : "", "parse-names" : false, "suffix" : "" } ], "container-title" : "Cellular microbiology", "id" : "ITEM-1", "issue" : "7", "issued" : { "date-parts" : [ [ "2009" ] ] }, "page" : "1074-1087", "title" : "Resistance of Neisseria gonorrhoeae to non-oxidative killing by adherent human polymorphonuclear leukocytes", "type" : "article-journal", "volume" : "11" }, "uris" : [ "http://www.mendeley.com/documents/?uuid=d03bbad5-8c54-45d2-95bd-bef95f391d1d" ] } ], "mendeley" : { "formattedCitation" : "(Criss, Katz, &amp; Seifert, 2009)", "plainTextFormattedCitation" : "(Criss, Katz, &amp; Seifert, 2009)", "previouslyFormattedCitation" : "(30)" }, "properties" : { "noteIndex" : 0 }, "schema" : "https://github.com/citation-style-language/schema/raw/master/csl-citation.json" }</w:instrText>
      </w:r>
      <w:r w:rsidRPr="006255A4">
        <w:rPr>
          <w:rPrChange w:id="1418" w:author="Nelly Wagner" w:date="2017-01-24T22:18:00Z">
            <w:rPr/>
          </w:rPrChange>
        </w:rPr>
        <w:fldChar w:fldCharType="separate"/>
      </w:r>
      <w:bookmarkStart w:id="1419" w:name="__Fieldmark__5105_1180440927"/>
      <w:bookmarkStart w:id="1420" w:name="__Fieldmark__5339_1995552439"/>
      <w:r w:rsidRPr="006255A4">
        <w:rPr>
          <w:noProof/>
          <w:rPrChange w:id="1421" w:author="Nelly Wagner" w:date="2017-01-24T22:18:00Z">
            <w:rPr>
              <w:noProof/>
            </w:rPr>
          </w:rPrChange>
        </w:rPr>
        <w:t>(Criss, Katz, &amp; Seifert, 2009)</w:t>
      </w:r>
      <w:r w:rsidRPr="006255A4">
        <w:rPr>
          <w:rPrChange w:id="1422" w:author="Nelly Wagner" w:date="2017-01-24T22:18:00Z">
            <w:rPr/>
          </w:rPrChange>
        </w:rPr>
        <w:fldChar w:fldCharType="end"/>
      </w:r>
      <w:bookmarkEnd w:id="1419"/>
      <w:bookmarkEnd w:id="1420"/>
      <w:r w:rsidRPr="006255A4">
        <w:rPr>
          <w:rPrChange w:id="1423" w:author="Nelly Wagner" w:date="2017-01-24T22:18:00Z">
            <w:rPr/>
          </w:rPrChange>
        </w:rPr>
        <w:t>. These proteases, like the oxidative mechanisms, degrade the components of the phagocytosed microorganisms</w:t>
      </w:r>
    </w:p>
    <w:p w14:paraId="5963444A" w14:textId="65D62BB4" w:rsidR="0020061D" w:rsidRDefault="00895555" w:rsidP="00895555">
      <w:pPr>
        <w:pStyle w:val="Paragraph"/>
      </w:pPr>
      <w:r w:rsidRPr="006255A4">
        <w:rPr>
          <w:rPrChange w:id="1424" w:author="Nelly Wagner" w:date="2017-01-24T22:18:00Z">
            <w:rPr/>
          </w:rPrChange>
        </w:rPr>
        <w:tab/>
      </w:r>
      <w:del w:id="1425" w:author="Nelly Wagner" w:date="2016-12-21T21:18:00Z">
        <w:r w:rsidRPr="006255A4" w:rsidDel="00766C9B">
          <w:rPr>
            <w:rPrChange w:id="1426" w:author="Nelly Wagner" w:date="2017-01-24T22:18:00Z">
              <w:rPr/>
            </w:rPrChange>
          </w:rPr>
          <w:delText xml:space="preserve">Classic </w:delText>
        </w:r>
      </w:del>
      <w:ins w:id="1427" w:author="Nelly Wagner" w:date="2016-12-21T21:18:00Z">
        <w:r w:rsidRPr="006255A4">
          <w:rPr>
            <w:rPrChange w:id="1428" w:author="Nelly Wagner" w:date="2017-01-24T22:18:00Z">
              <w:rPr/>
            </w:rPrChange>
          </w:rPr>
          <w:t xml:space="preserve">Oxidative and non-oxidative </w:t>
        </w:r>
      </w:ins>
      <w:r w:rsidRPr="006255A4">
        <w:rPr>
          <w:rPrChange w:id="1429" w:author="Nelly Wagner" w:date="2017-01-24T22:18:00Z">
            <w:rPr/>
          </w:rPrChange>
        </w:rPr>
        <w:t>killing mechanisms are taking place intracellularly, in an environment protected from the action of the oxidative molecules and toxic enzymes. Inversely, degranulation and neutrophil extracellular traps (see Appendix B for more details) are special killing mechanisms that expose the microorganisms and the host to the toxic action of the neutrophil</w:t>
      </w:r>
      <w:r w:rsidR="00766C9B">
        <w:br w:type="page"/>
      </w:r>
    </w:p>
    <w:p w14:paraId="503FB3C8" w14:textId="77777777" w:rsidR="0020061D" w:rsidRDefault="00766C9B">
      <w:pPr>
        <w:pStyle w:val="Paragraph"/>
      </w:pPr>
      <w:r>
        <w:rPr>
          <w:noProof/>
          <w:lang w:eastAsia="en-GB"/>
        </w:rPr>
        <w:lastRenderedPageBreak/>
        <w:drawing>
          <wp:anchor distT="0" distB="127000" distL="0" distR="0" simplePos="0" relativeHeight="251652096" behindDoc="1" locked="0" layoutInCell="1" allowOverlap="1" wp14:anchorId="3568EC25" wp14:editId="7471B5D7">
            <wp:simplePos x="0" y="0"/>
            <wp:positionH relativeFrom="column">
              <wp:align>center</wp:align>
            </wp:positionH>
            <wp:positionV relativeFrom="paragraph">
              <wp:align>top</wp:align>
            </wp:positionV>
            <wp:extent cx="4811395" cy="4159885"/>
            <wp:effectExtent l="0" t="0" r="0" b="0"/>
            <wp:wrapTight wrapText="largest">
              <wp:wrapPolygon edited="0">
                <wp:start x="0" y="0"/>
                <wp:lineTo x="0" y="21465"/>
                <wp:lineTo x="21552" y="21465"/>
                <wp:lineTo x="21552" y="0"/>
                <wp:lineTo x="0" y="0"/>
              </wp:wrapPolygon>
            </wp:wrapTight>
            <wp:docPr id="5" name="Image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76"/>
                    <pic:cNvPicPr>
                      <a:picLocks noChangeAspect="1" noChangeArrowheads="1"/>
                    </pic:cNvPicPr>
                  </pic:nvPicPr>
                  <pic:blipFill>
                    <a:blip r:embed="rId13"/>
                    <a:stretch>
                      <a:fillRect/>
                    </a:stretch>
                  </pic:blipFill>
                  <pic:spPr bwMode="auto">
                    <a:xfrm>
                      <a:off x="0" y="0"/>
                      <a:ext cx="4811395" cy="4159885"/>
                    </a:xfrm>
                    <a:prstGeom prst="rect">
                      <a:avLst/>
                    </a:prstGeom>
                    <a:noFill/>
                    <a:ln w="9525">
                      <a:noFill/>
                      <a:miter lim="800000"/>
                      <a:headEnd/>
                      <a:tailEnd/>
                    </a:ln>
                  </pic:spPr>
                </pic:pic>
              </a:graphicData>
            </a:graphic>
          </wp:anchor>
        </w:drawing>
      </w:r>
    </w:p>
    <w:p w14:paraId="36E0E4E3" w14:textId="77777777" w:rsidR="0020061D" w:rsidRDefault="00766C9B">
      <w:pPr>
        <w:pStyle w:val="Paragraph"/>
      </w:pPr>
      <w:r>
        <w:rPr>
          <w:b/>
          <w:bCs/>
          <w:sz w:val="20"/>
          <w:szCs w:val="20"/>
        </w:rPr>
        <w:t>Figure 1.4. The neutrophil effector mechanisms.</w:t>
      </w:r>
      <w:r>
        <w:rPr>
          <w:sz w:val="20"/>
          <w:szCs w:val="20"/>
        </w:rPr>
        <w:t xml:space="preserve"> Neutrophils develop in the bone marrow. As mature cells they patrol in the blood circulation. Upon sensing a wound or infection, neutrophils infiltrate the host tissues where they can initiate different killing mechanisms to control the invading microorganisms. The mechanisms employed to fight infections include phagocytosis, the release of various granule components into the phagosome or the extracellular space (mainly proteases, oxidants, antimicrobial peptides), and the formation of neutrophil extracellular traps (NETosis). Printed with permission from: P Kruger et al. (2015). “Neutrophils: between host defence, immune modulation and tissue injury”. PloS Pathogens. Open Access, Public Library of Science.</w:t>
      </w:r>
      <w:r>
        <w:br w:type="page"/>
      </w:r>
    </w:p>
    <w:p w14:paraId="3F7951FA" w14:textId="77777777" w:rsidR="0020061D" w:rsidRDefault="00766C9B">
      <w:pPr>
        <w:pStyle w:val="1111"/>
        <w:numPr>
          <w:ilvl w:val="3"/>
          <w:numId w:val="2"/>
        </w:numPr>
      </w:pPr>
      <w:bookmarkStart w:id="1430" w:name="__RefHeading___Toc29978_249651581"/>
      <w:bookmarkEnd w:id="1430"/>
      <w:r>
        <w:lastRenderedPageBreak/>
        <w:t>The macrophage: a heterogeneous phagocyte</w:t>
      </w:r>
    </w:p>
    <w:p w14:paraId="2C4AB857" w14:textId="77777777" w:rsidR="0020061D" w:rsidRDefault="00766C9B">
      <w:pPr>
        <w:pStyle w:val="Paragraph"/>
      </w:pPr>
      <w:r>
        <w:tab/>
        <w:t>Unlike neutrophils, the nucleus of macrophage is made of a single compartment and they do not possess granules. However, as phagocytes they have the ability to uptake and kill invading microorganisms.</w:t>
      </w:r>
    </w:p>
    <w:p w14:paraId="498EB740" w14:textId="77777777" w:rsidR="0020061D" w:rsidRDefault="00766C9B">
      <w:pPr>
        <w:pStyle w:val="1111"/>
        <w:numPr>
          <w:ilvl w:val="4"/>
          <w:numId w:val="2"/>
        </w:numPr>
      </w:pPr>
      <w:bookmarkStart w:id="1431" w:name="__RefHeading___Toc29980_249651581"/>
      <w:bookmarkEnd w:id="1431"/>
      <w:r>
        <w:t>Macrophage functions</w:t>
      </w:r>
    </w:p>
    <w:p w14:paraId="0318DD55" w14:textId="77777777" w:rsidR="0020061D" w:rsidRDefault="00766C9B">
      <w:pPr>
        <w:pStyle w:val="Paragraph"/>
      </w:pPr>
      <w:r>
        <w:tab/>
        <w:t xml:space="preserve">The macrophage has a housekeeping role of uptake of dying cells, cell debris and foreign bodies in order to prevent unnecessary inflammation. This process of engulfment of dying cells is called efferocytosis. Apoptotic cells release and express on their surface specific molecules that signal to macrophage that they are dying. Among these molecules are the lipid lysophosphatidylcholine and nucleotides that direct macrophages towards the apoptotic cells </w:t>
      </w:r>
      <w:bookmarkStart w:id="1432" w:name="__UnoMark__42272_1995552439"/>
      <w:r>
        <w:t>(Lauber et al. 2003)</w:t>
      </w:r>
      <w:bookmarkEnd w:id="1432"/>
      <w:del w:id="1433" w:author="Nelly Wagner" w:date="2016-12-21T21:20:00Z">
        <w:r w:rsidDel="00766C9B">
          <w:delText>⁠</w:delText>
        </w:r>
      </w:del>
      <w:r>
        <w:t xml:space="preserve"> </w:t>
      </w:r>
      <w:bookmarkStart w:id="1434" w:name="__UnoMark__42276_1995552439"/>
      <w:r>
        <w:t>(Elliott et al. 2010)</w:t>
      </w:r>
      <w:bookmarkEnd w:id="1434"/>
      <w:del w:id="1435" w:author="Nelly Wagner" w:date="2016-12-21T21:20:00Z">
        <w:r w:rsidDel="00A20662">
          <w:delText>⁠</w:delText>
        </w:r>
      </w:del>
      <w:r>
        <w:t xml:space="preserve">. The dying cell ends up in a phagosome, a specialised vacuole, that fuses with the lysosome. The dying cell is then digested by the enzymes contained in the lysosome and the process is associated with a drop in pH </w:t>
      </w:r>
      <w:bookmarkStart w:id="1436" w:name="__UnoMark__42280_1995552439"/>
      <w:r>
        <w:t>(Kinchen and Ravichandran 2008)</w:t>
      </w:r>
      <w:bookmarkEnd w:id="1436"/>
      <w:del w:id="1437" w:author="Nelly Wagner" w:date="2016-12-21T21:20:00Z">
        <w:r w:rsidDel="00766C9B">
          <w:delText>⁠</w:delText>
        </w:r>
      </w:del>
      <w:r>
        <w:t xml:space="preserve">. </w:t>
      </w:r>
    </w:p>
    <w:p w14:paraId="6BEFB981" w14:textId="3D493D08" w:rsidR="0020061D" w:rsidRPr="00B161E6" w:rsidDel="00894843" w:rsidRDefault="00FB7A95">
      <w:pPr>
        <w:pStyle w:val="1111"/>
        <w:jc w:val="both"/>
        <w:rPr>
          <w:del w:id="1438" w:author="Nelly Wagner" w:date="2016-12-21T22:05:00Z"/>
          <w:b w:val="0"/>
        </w:rPr>
        <w:pPrChange w:id="1439" w:author="Nelly Wagner" w:date="2017-01-12T18:12:00Z">
          <w:pPr>
            <w:pStyle w:val="1111"/>
            <w:numPr>
              <w:ilvl w:val="4"/>
              <w:numId w:val="2"/>
            </w:numPr>
            <w:ind w:left="363" w:hanging="363"/>
          </w:pPr>
        </w:pPrChange>
      </w:pPr>
      <w:ins w:id="1440" w:author="Nelly Wagner" w:date="2017-01-12T18:13:00Z">
        <w:r>
          <w:tab/>
        </w:r>
      </w:ins>
      <w:del w:id="1441" w:author="Nelly Wagner" w:date="2017-01-03T17:24:00Z">
        <w:r w:rsidR="00766C9B" w:rsidRPr="00894843" w:rsidDel="00894843">
          <w:tab/>
        </w:r>
      </w:del>
      <w:r w:rsidR="00766C9B" w:rsidRPr="00894843">
        <w:t xml:space="preserve">In the context of infection, efferocytosis of infected cells is efficient at controlling the growth of pathogens that have evolved to survive inside immune cells, such as </w:t>
      </w:r>
      <w:r w:rsidR="00766C9B" w:rsidRPr="00894843">
        <w:rPr>
          <w:i/>
        </w:rPr>
        <w:t>Mycobacterium tubercul</w:t>
      </w:r>
      <w:r w:rsidR="00766C9B" w:rsidRPr="00C374EF">
        <w:rPr>
          <w:i/>
        </w:rPr>
        <w:t>o</w:t>
      </w:r>
      <w:r w:rsidR="00766C9B" w:rsidRPr="00B161E6">
        <w:rPr>
          <w:i/>
        </w:rPr>
        <w:t>sis</w:t>
      </w:r>
      <w:r w:rsidR="00766C9B" w:rsidRPr="00B161E6">
        <w:t xml:space="preserve"> </w:t>
      </w:r>
      <w:bookmarkStart w:id="1442" w:name="__UnoMark__42284_1995552439"/>
      <w:r w:rsidR="00766C9B" w:rsidRPr="00B161E6">
        <w:t>(Martin et al. 2012)</w:t>
      </w:r>
      <w:bookmarkEnd w:id="1442"/>
      <w:del w:id="1443" w:author="Nelly Wagner" w:date="2016-12-21T21:20:00Z">
        <w:r w:rsidR="00766C9B" w:rsidRPr="00B161E6" w:rsidDel="00766C9B">
          <w:delText>⁠</w:delText>
        </w:r>
      </w:del>
      <w:r w:rsidR="00766C9B" w:rsidRPr="00B161E6">
        <w:t xml:space="preserve">. </w:t>
      </w:r>
      <w:ins w:id="1444" w:author="Nelly Wagner" w:date="2016-12-21T21:28:00Z">
        <w:r w:rsidR="00A20662" w:rsidRPr="00B161E6">
          <w:t xml:space="preserve">Some pathogens, such has </w:t>
        </w:r>
      </w:ins>
      <w:ins w:id="1445" w:author="Nelly Wagner" w:date="2016-12-21T21:29:00Z">
        <w:r w:rsidR="00A20662" w:rsidRPr="00B161E6">
          <w:rPr>
            <w:i/>
          </w:rPr>
          <w:t>S. aureus</w:t>
        </w:r>
        <w:r w:rsidR="00A20662" w:rsidRPr="00B161E6">
          <w:t>, have ways to prevent efferocy</w:t>
        </w:r>
        <w:r w:rsidR="00A20662" w:rsidRPr="00A82CBC">
          <w:rPr>
            <w:b w:val="0"/>
            <w:rPrChange w:id="1446" w:author="Nelly Wagner" w:date="2017-04-03T13:23:00Z">
              <w:rPr/>
            </w:rPrChange>
          </w:rPr>
          <w:t xml:space="preserve">tosis. </w:t>
        </w:r>
        <w:r w:rsidR="00A20662" w:rsidRPr="00A82CBC">
          <w:rPr>
            <w:b w:val="0"/>
            <w:bCs w:val="0"/>
            <w:iCs w:val="0"/>
            <w:rPrChange w:id="1447" w:author="Nelly Wagner" w:date="2017-04-03T13:23:00Z">
              <w:rPr>
                <w:b w:val="0"/>
                <w:bCs w:val="0"/>
                <w:iCs w:val="0"/>
                <w:color w:val="222222"/>
                <w:sz w:val="19"/>
                <w:szCs w:val="19"/>
                <w:shd w:val="clear" w:color="auto" w:fill="FFFFFF"/>
              </w:rPr>
            </w:rPrChange>
          </w:rPr>
          <w:t xml:space="preserve">Mice and </w:t>
        </w:r>
        <w:r w:rsidR="00A20662" w:rsidRPr="00A82CBC">
          <w:rPr>
            <w:b w:val="0"/>
            <w:bCs w:val="0"/>
            <w:i/>
            <w:iCs w:val="0"/>
            <w:rPrChange w:id="1448" w:author="Nelly Wagner" w:date="2017-04-03T13:23:00Z">
              <w:rPr>
                <w:b w:val="0"/>
                <w:bCs w:val="0"/>
                <w:iCs w:val="0"/>
                <w:color w:val="222222"/>
                <w:sz w:val="19"/>
                <w:szCs w:val="19"/>
                <w:shd w:val="clear" w:color="auto" w:fill="FFFFFF"/>
              </w:rPr>
            </w:rPrChange>
          </w:rPr>
          <w:t>in vitro</w:t>
        </w:r>
        <w:r w:rsidR="00A20662" w:rsidRPr="00A82CBC">
          <w:rPr>
            <w:b w:val="0"/>
            <w:bCs w:val="0"/>
            <w:iCs w:val="0"/>
            <w:rPrChange w:id="1449" w:author="Nelly Wagner" w:date="2017-04-03T13:23:00Z">
              <w:rPr>
                <w:b w:val="0"/>
                <w:bCs w:val="0"/>
                <w:iCs w:val="0"/>
                <w:color w:val="222222"/>
                <w:sz w:val="19"/>
                <w:szCs w:val="19"/>
                <w:shd w:val="clear" w:color="auto" w:fill="FFFFFF"/>
              </w:rPr>
            </w:rPrChange>
          </w:rPr>
          <w:t xml:space="preserve"> data have show</w:t>
        </w:r>
        <w:r w:rsidR="00A20662" w:rsidRPr="00A82CBC">
          <w:rPr>
            <w:b w:val="0"/>
            <w:rPrChange w:id="1450" w:author="Nelly Wagner" w:date="2017-04-03T13:23:00Z">
              <w:rPr/>
            </w:rPrChange>
          </w:rPr>
          <w:t>n that the staphylococcal alpha-</w:t>
        </w:r>
        <w:r w:rsidR="00A20662" w:rsidRPr="00A82CBC">
          <w:rPr>
            <w:b w:val="0"/>
            <w:bCs w:val="0"/>
            <w:iCs w:val="0"/>
            <w:rPrChange w:id="1451" w:author="Nelly Wagner" w:date="2017-04-03T13:23:00Z">
              <w:rPr>
                <w:b w:val="0"/>
                <w:bCs w:val="0"/>
                <w:iCs w:val="0"/>
                <w:color w:val="222222"/>
                <w:sz w:val="19"/>
                <w:szCs w:val="19"/>
                <w:shd w:val="clear" w:color="auto" w:fill="FFFFFF"/>
              </w:rPr>
            </w:rPrChange>
          </w:rPr>
          <w:t>toxin interferes w</w:t>
        </w:r>
        <w:r w:rsidR="00A20662" w:rsidRPr="00A82CBC">
          <w:rPr>
            <w:b w:val="0"/>
            <w:rPrChange w:id="1452" w:author="Nelly Wagner" w:date="2017-04-03T13:23:00Z">
              <w:rPr/>
            </w:rPrChange>
          </w:rPr>
          <w:t xml:space="preserve">ith efferocytosis receptors (Cohen et al. 2016). The expression of one of the receptors involved in neutrophil clearance and wound healing was decreased in the presence of alpha-toxin while the spatial </w:t>
        </w:r>
        <w:r w:rsidR="00A20662" w:rsidRPr="00A82CBC">
          <w:rPr>
            <w:b w:val="0"/>
            <w:bCs w:val="0"/>
            <w:iCs w:val="0"/>
            <w:rPrChange w:id="1453" w:author="Nelly Wagner" w:date="2017-04-03T13:23:00Z">
              <w:rPr>
                <w:b w:val="0"/>
                <w:bCs w:val="0"/>
                <w:iCs w:val="0"/>
                <w:color w:val="222222"/>
                <w:sz w:val="19"/>
                <w:szCs w:val="19"/>
                <w:shd w:val="clear" w:color="auto" w:fill="FFFFFF"/>
              </w:rPr>
            </w:rPrChange>
          </w:rPr>
          <w:t>distribution of another was altered. Each of these mechanisms led to poorer neutrophil clearance by macrophages. </w:t>
        </w:r>
      </w:ins>
      <w:r w:rsidR="00766C9B" w:rsidRPr="00A82CBC">
        <w:rPr>
          <w:b w:val="0"/>
          <w:rPrChange w:id="1454" w:author="Nelly Wagner" w:date="2017-04-03T13:23:00Z">
            <w:rPr/>
          </w:rPrChange>
        </w:rPr>
        <w:t>Direc</w:t>
      </w:r>
      <w:r w:rsidR="00766C9B" w:rsidRPr="00C374EF">
        <w:t>t uptake of microor</w:t>
      </w:r>
      <w:r w:rsidR="00766C9B" w:rsidRPr="00894843">
        <w:t xml:space="preserve">ganisms by macrophages generally triggers an oxidative burst. This is characterised by a massive generation of reactive oxygen species, such as hydrogen peroxide, in the phagolysosome that contributes to acidification </w:t>
      </w:r>
      <w:r w:rsidR="00766C9B" w:rsidRPr="00C374EF">
        <w:t xml:space="preserve">and killing of the microorganisms </w:t>
      </w:r>
      <w:bookmarkStart w:id="1455" w:name="__UnoMark__42288_1995552439"/>
      <w:r w:rsidR="00766C9B" w:rsidRPr="00C374EF">
        <w:t>(Slauch 2011)</w:t>
      </w:r>
      <w:bookmarkEnd w:id="1455"/>
      <w:del w:id="1456" w:author="Nelly Wagner" w:date="2016-12-21T21:28:00Z">
        <w:r w:rsidR="00766C9B" w:rsidRPr="00C374EF" w:rsidDel="00A20662">
          <w:delText>⁠</w:delText>
        </w:r>
      </w:del>
      <w:r w:rsidR="00766C9B" w:rsidRPr="00C374EF">
        <w:t>. A</w:t>
      </w:r>
      <w:r w:rsidR="00766C9B" w:rsidRPr="00B161E6">
        <w:t xml:space="preserve">ctivated macrophages have also been shown to convert their phagocytosis mechanism from endocytosis to macropinocytosis in order to kill rapidly large numbers of pathogens </w:t>
      </w:r>
      <w:bookmarkStart w:id="1457" w:name="__UnoMark__42292_1995552439"/>
      <w:r w:rsidR="00766C9B" w:rsidRPr="00B161E6">
        <w:t>(Bosedasgupta and Pieters 2014)</w:t>
      </w:r>
      <w:bookmarkEnd w:id="1457"/>
      <w:del w:id="1458" w:author="Nelly Wagner" w:date="2016-12-21T21:28:00Z">
        <w:r w:rsidR="00766C9B" w:rsidRPr="00B161E6" w:rsidDel="00A20662">
          <w:delText>⁠</w:delText>
        </w:r>
      </w:del>
      <w:r w:rsidR="00766C9B" w:rsidRPr="00B161E6">
        <w:t>.</w:t>
      </w:r>
      <w:ins w:id="1459" w:author="Nelly Wagner" w:date="2016-12-21T21:40:00Z">
        <w:r w:rsidR="00462FE4" w:rsidRPr="00B161E6">
          <w:t xml:space="preserve"> Vari</w:t>
        </w:r>
      </w:ins>
      <w:ins w:id="1460" w:author="Nelly Wagner" w:date="2016-12-21T21:41:00Z">
        <w:r w:rsidR="00462FE4" w:rsidRPr="00B161E6">
          <w:t>ous fluorescent dyes are increasingly used to tag th</w:t>
        </w:r>
        <w:r w:rsidR="00AB7C8E" w:rsidRPr="00B161E6">
          <w:t>e surface of pathogens and these tagged bacteria are used interchangeably with non-labelled strains to study host-patho</w:t>
        </w:r>
        <w:r w:rsidR="00AB7C8E" w:rsidRPr="00A82CBC">
          <w:rPr>
            <w:b w:val="0"/>
            <w:rPrChange w:id="1461" w:author="Nelly Wagner" w:date="2017-04-03T13:23:00Z">
              <w:rPr/>
            </w:rPrChange>
          </w:rPr>
          <w:t xml:space="preserve">gen interactions. </w:t>
        </w:r>
      </w:ins>
      <w:ins w:id="1462" w:author="Nelly Wagner" w:date="2016-12-21T22:00:00Z">
        <w:r w:rsidR="00AA60D1" w:rsidRPr="00A82CBC">
          <w:rPr>
            <w:b w:val="0"/>
            <w:rPrChange w:id="1463" w:author="Nelly Wagner" w:date="2017-04-03T13:23:00Z">
              <w:rPr/>
            </w:rPrChange>
          </w:rPr>
          <w:t>However,</w:t>
        </w:r>
      </w:ins>
      <w:ins w:id="1464" w:author="Nelly Wagner" w:date="2016-12-21T21:44:00Z">
        <w:r w:rsidR="00AB7C8E" w:rsidRPr="00A82CBC">
          <w:rPr>
            <w:b w:val="0"/>
            <w:rPrChange w:id="1465" w:author="Nelly Wagner" w:date="2017-04-03T13:23:00Z">
              <w:rPr/>
            </w:rPrChange>
          </w:rPr>
          <w:t xml:space="preserve"> it has recently been shown that</w:t>
        </w:r>
      </w:ins>
      <w:ins w:id="1466" w:author="Nelly Wagner" w:date="2016-12-21T21:41:00Z">
        <w:r w:rsidR="00AB7C8E" w:rsidRPr="00A82CBC">
          <w:rPr>
            <w:b w:val="0"/>
            <w:rPrChange w:id="1467" w:author="Nelly Wagner" w:date="2017-04-03T13:23:00Z">
              <w:rPr/>
            </w:rPrChange>
          </w:rPr>
          <w:t xml:space="preserve"> </w:t>
        </w:r>
      </w:ins>
      <w:ins w:id="1468" w:author="Nelly Wagner" w:date="2016-12-21T21:43:00Z">
        <w:r w:rsidR="00AB7C8E" w:rsidRPr="00A82CBC">
          <w:rPr>
            <w:b w:val="0"/>
            <w:bCs w:val="0"/>
            <w:iCs w:val="0"/>
            <w:rPrChange w:id="1469" w:author="Nelly Wagner" w:date="2017-04-03T13:23:00Z">
              <w:rPr>
                <w:b w:val="0"/>
                <w:bCs w:val="0"/>
                <w:iCs w:val="0"/>
                <w:color w:val="222222"/>
                <w:sz w:val="19"/>
                <w:szCs w:val="19"/>
                <w:shd w:val="clear" w:color="auto" w:fill="FFFFFF"/>
              </w:rPr>
            </w:rPrChange>
          </w:rPr>
          <w:t>murine ma</w:t>
        </w:r>
        <w:r w:rsidR="00AB7C8E" w:rsidRPr="00A82CBC">
          <w:rPr>
            <w:b w:val="0"/>
            <w:rPrChange w:id="1470" w:author="Nelly Wagner" w:date="2017-04-03T13:23:00Z">
              <w:rPr/>
            </w:rPrChange>
          </w:rPr>
          <w:t>crophages phagocytose live, killed</w:t>
        </w:r>
        <w:r w:rsidR="00AB7C8E" w:rsidRPr="00A82CBC">
          <w:rPr>
            <w:b w:val="0"/>
            <w:bCs w:val="0"/>
            <w:iCs w:val="0"/>
            <w:rPrChange w:id="1471" w:author="Nelly Wagner" w:date="2017-04-03T13:23:00Z">
              <w:rPr>
                <w:b w:val="0"/>
                <w:bCs w:val="0"/>
                <w:iCs w:val="0"/>
                <w:color w:val="222222"/>
                <w:sz w:val="19"/>
                <w:szCs w:val="19"/>
                <w:shd w:val="clear" w:color="auto" w:fill="FFFFFF"/>
              </w:rPr>
            </w:rPrChange>
          </w:rPr>
          <w:t xml:space="preserve"> and fluorescently-labelled </w:t>
        </w:r>
        <w:r w:rsidR="00AB7C8E" w:rsidRPr="00A82CBC">
          <w:rPr>
            <w:b w:val="0"/>
            <w:bCs w:val="0"/>
            <w:i/>
            <w:iCs w:val="0"/>
            <w:rPrChange w:id="1472" w:author="Nelly Wagner" w:date="2017-04-03T13:23:00Z">
              <w:rPr>
                <w:b w:val="0"/>
                <w:bCs w:val="0"/>
                <w:iCs w:val="0"/>
                <w:color w:val="222222"/>
                <w:sz w:val="19"/>
                <w:szCs w:val="19"/>
                <w:shd w:val="clear" w:color="auto" w:fill="FFFFFF"/>
              </w:rPr>
            </w:rPrChange>
          </w:rPr>
          <w:t>S. aureus</w:t>
        </w:r>
        <w:r w:rsidR="00AB7C8E" w:rsidRPr="00A82CBC">
          <w:rPr>
            <w:b w:val="0"/>
            <w:rPrChange w:id="1473" w:author="Nelly Wagner" w:date="2017-04-03T13:23:00Z">
              <w:rPr/>
            </w:rPrChange>
          </w:rPr>
          <w:t xml:space="preserve"> and </w:t>
        </w:r>
        <w:r w:rsidR="00AB7C8E" w:rsidRPr="00A82CBC">
          <w:rPr>
            <w:b w:val="0"/>
            <w:bCs w:val="0"/>
            <w:i/>
            <w:iCs w:val="0"/>
            <w:rPrChange w:id="1474" w:author="Nelly Wagner" w:date="2017-04-03T13:23:00Z">
              <w:rPr>
                <w:b w:val="0"/>
                <w:bCs w:val="0"/>
                <w:iCs w:val="0"/>
              </w:rPr>
            </w:rPrChange>
          </w:rPr>
          <w:t>Escherichia</w:t>
        </w:r>
        <w:r w:rsidR="00AB7C8E" w:rsidRPr="00A82CBC">
          <w:rPr>
            <w:b w:val="0"/>
            <w:bCs w:val="0"/>
            <w:i/>
            <w:iCs w:val="0"/>
            <w:rPrChange w:id="1475" w:author="Nelly Wagner" w:date="2017-04-03T13:23:00Z">
              <w:rPr>
                <w:b w:val="0"/>
                <w:bCs w:val="0"/>
                <w:iCs w:val="0"/>
                <w:color w:val="222222"/>
                <w:sz w:val="19"/>
                <w:szCs w:val="19"/>
                <w:shd w:val="clear" w:color="auto" w:fill="FFFFFF"/>
              </w:rPr>
            </w:rPrChange>
          </w:rPr>
          <w:t xml:space="preserve"> coli</w:t>
        </w:r>
        <w:r w:rsidR="00AB7C8E" w:rsidRPr="00A82CBC">
          <w:rPr>
            <w:b w:val="0"/>
            <w:bCs w:val="0"/>
            <w:iCs w:val="0"/>
            <w:rPrChange w:id="1476" w:author="Nelly Wagner" w:date="2017-04-03T13:23:00Z">
              <w:rPr>
                <w:b w:val="0"/>
                <w:bCs w:val="0"/>
                <w:iCs w:val="0"/>
                <w:color w:val="222222"/>
                <w:sz w:val="19"/>
                <w:szCs w:val="19"/>
                <w:shd w:val="clear" w:color="auto" w:fill="FFFFFF"/>
              </w:rPr>
            </w:rPrChange>
          </w:rPr>
          <w:t xml:space="preserve"> using di</w:t>
        </w:r>
        <w:r w:rsidR="00AB7C8E" w:rsidRPr="00A82CBC">
          <w:rPr>
            <w:b w:val="0"/>
            <w:rPrChange w:id="1477" w:author="Nelly Wagner" w:date="2017-04-03T13:23:00Z">
              <w:rPr/>
            </w:rPrChange>
          </w:rPr>
          <w:t>fferen</w:t>
        </w:r>
        <w:r w:rsidR="00AB7C8E" w:rsidRPr="00B161E6">
          <w:t>t scavenger receptors (Peru</w:t>
        </w:r>
      </w:ins>
      <w:ins w:id="1478" w:author="Nelly Wagner" w:date="2016-12-21T21:45:00Z">
        <w:r w:rsidR="00AB7C8E" w:rsidRPr="00B161E6">
          <w:t>ń et al. 2016</w:t>
        </w:r>
      </w:ins>
      <w:ins w:id="1479" w:author="Nelly Wagner" w:date="2016-12-21T21:43:00Z">
        <w:r w:rsidR="00AB7C8E" w:rsidRPr="00B161E6">
          <w:rPr>
            <w:b w:val="0"/>
            <w:bCs w:val="0"/>
            <w:iCs w:val="0"/>
            <w:rPrChange w:id="1480" w:author="Nelly Wagner" w:date="2017-01-24T18:20:00Z">
              <w:rPr>
                <w:b w:val="0"/>
                <w:bCs w:val="0"/>
                <w:iCs w:val="0"/>
                <w:color w:val="222222"/>
                <w:sz w:val="19"/>
                <w:szCs w:val="19"/>
                <w:shd w:val="clear" w:color="auto" w:fill="FFFFFF"/>
              </w:rPr>
            </w:rPrChange>
          </w:rPr>
          <w:t xml:space="preserve">). </w:t>
        </w:r>
      </w:ins>
      <w:ins w:id="1481" w:author="Nelly Wagner" w:date="2016-12-21T21:56:00Z">
        <w:r w:rsidR="00AA60D1" w:rsidRPr="00B161E6">
          <w:t>Since scavenger receptors are involved in pathogen recognition</w:t>
        </w:r>
      </w:ins>
      <w:ins w:id="1482" w:author="Nelly Wagner" w:date="2016-12-21T21:58:00Z">
        <w:r w:rsidR="00AA60D1" w:rsidRPr="00B161E6">
          <w:t xml:space="preserve"> and establishment of the innate immune response (Murshid et al. 2016)</w:t>
        </w:r>
      </w:ins>
      <w:ins w:id="1483" w:author="Nelly Wagner" w:date="2016-12-21T22:00:00Z">
        <w:r w:rsidR="00AA60D1" w:rsidRPr="00B161E6">
          <w:t>,</w:t>
        </w:r>
      </w:ins>
      <w:ins w:id="1484" w:author="Nelly Wagner" w:date="2016-12-21T22:01:00Z">
        <w:r w:rsidR="00AA60D1" w:rsidRPr="00B161E6">
          <w:t xml:space="preserve"> t</w:t>
        </w:r>
      </w:ins>
      <w:ins w:id="1485" w:author="Nelly Wagner" w:date="2016-12-21T22:00:00Z">
        <w:r w:rsidR="00AA60D1" w:rsidRPr="00B161E6">
          <w:t xml:space="preserve">he type of bacteria used in </w:t>
        </w:r>
        <w:r w:rsidR="00AA60D1" w:rsidRPr="00B161E6">
          <w:rPr>
            <w:i/>
          </w:rPr>
          <w:t xml:space="preserve">in vitro </w:t>
        </w:r>
      </w:ins>
      <w:ins w:id="1486" w:author="Nelly Wagner" w:date="2016-12-21T22:01:00Z">
        <w:r w:rsidR="00AA60D1" w:rsidRPr="00B161E6">
          <w:t xml:space="preserve">and </w:t>
        </w:r>
        <w:r w:rsidR="00AA60D1" w:rsidRPr="00B161E6">
          <w:rPr>
            <w:i/>
          </w:rPr>
          <w:lastRenderedPageBreak/>
          <w:t>in vivo</w:t>
        </w:r>
        <w:r w:rsidR="00AA60D1" w:rsidRPr="00B161E6">
          <w:t xml:space="preserve"> studies is likely to have an important impact on </w:t>
        </w:r>
      </w:ins>
      <w:ins w:id="1487" w:author="Nelly Wagner" w:date="2016-12-21T22:03:00Z">
        <w:r w:rsidR="00AA60D1" w:rsidRPr="00B161E6">
          <w:t>the inflammatory response. Caution should therefore be ex</w:t>
        </w:r>
      </w:ins>
      <w:ins w:id="1488" w:author="Nelly Wagner" w:date="2016-12-21T22:05:00Z">
        <w:r w:rsidR="00AA60D1" w:rsidRPr="00B161E6">
          <w:t>ercised in the design of future studies.</w:t>
        </w:r>
      </w:ins>
    </w:p>
    <w:p w14:paraId="446DE7D1" w14:textId="77777777" w:rsidR="00894843" w:rsidRPr="00B161E6" w:rsidRDefault="00894843" w:rsidP="0096269C">
      <w:pPr>
        <w:pStyle w:val="Paragraph"/>
        <w:rPr>
          <w:ins w:id="1489" w:author="Nelly Wagner" w:date="2017-01-03T17:24:00Z"/>
        </w:rPr>
      </w:pPr>
    </w:p>
    <w:p w14:paraId="66AC6979" w14:textId="622E4279" w:rsidR="0020061D" w:rsidRPr="00894843" w:rsidRDefault="00894843">
      <w:pPr>
        <w:pStyle w:val="1111"/>
        <w:jc w:val="both"/>
        <w:pPrChange w:id="1490" w:author="Nelly Wagner" w:date="2017-01-24T18:21:00Z">
          <w:pPr>
            <w:pStyle w:val="1111"/>
            <w:numPr>
              <w:ilvl w:val="4"/>
              <w:numId w:val="2"/>
            </w:numPr>
            <w:ind w:left="363" w:hanging="363"/>
          </w:pPr>
        </w:pPrChange>
      </w:pPr>
      <w:bookmarkStart w:id="1491" w:name="__RefHeading___Toc29982_249651581"/>
      <w:bookmarkEnd w:id="1491"/>
      <w:ins w:id="1492" w:author="Nelly Wagner" w:date="2017-01-03T17:25:00Z">
        <w:r w:rsidRPr="00894843">
          <w:rPr>
            <w:iCs w:val="0"/>
            <w:rPrChange w:id="1493" w:author="Nelly Wagner" w:date="2017-01-03T17:25:00Z">
              <w:rPr>
                <w:b w:val="0"/>
                <w:iCs w:val="0"/>
              </w:rPr>
            </w:rPrChange>
          </w:rPr>
          <w:t xml:space="preserve">1.3.1.2.2.  </w:t>
        </w:r>
      </w:ins>
      <w:r w:rsidR="00766C9B" w:rsidRPr="00894843">
        <w:rPr>
          <w:iCs w:val="0"/>
        </w:rPr>
        <w:t>Macrophage activation</w:t>
      </w:r>
    </w:p>
    <w:p w14:paraId="7F572F2E" w14:textId="77777777" w:rsidR="0020061D" w:rsidRDefault="00766C9B">
      <w:pPr>
        <w:pStyle w:val="Paragraph"/>
      </w:pPr>
      <w:r>
        <w:tab/>
        <w:t xml:space="preserve">Macrophages can be activated in two different ways: there is the classic activation (M1), which leads to a pro-inflammatory response and enhance the killing ability of macrophages, and the alternative activation (M2), which induces an anti-inflammatory function and contributes to immune modulation. The production of pro-inflammatory cytokines, such as interferon-gamma, and the recognition of bacterial components lead to M1 polarisation of macrophages </w:t>
      </w:r>
      <w:bookmarkStart w:id="1494" w:name="__UnoMark__42296_1995552439"/>
      <w:r>
        <w:t>(Benoit et al. 2008)</w:t>
      </w:r>
      <w:bookmarkEnd w:id="1494"/>
      <w:del w:id="1495" w:author="Nelly Wagner" w:date="2016-12-21T21:32:00Z">
        <w:r w:rsidDel="00462FE4">
          <w:delText>⁠</w:delText>
        </w:r>
      </w:del>
      <w:r>
        <w:t xml:space="preserve">. M1 macrophages are more efficient in controlling pathogens and produce pro-inflammatory cytokines to further activate the immune response </w:t>
      </w:r>
      <w:bookmarkStart w:id="1496" w:name="__UnoMark__42300_1995552439"/>
      <w:r>
        <w:t>(Lam et al. 2016)</w:t>
      </w:r>
      <w:bookmarkEnd w:id="1496"/>
      <w:r>
        <w:t xml:space="preserve">. The M2 phenotype is induced by the anti-inflammatory cytokines interleukin 4 and 10 </w:t>
      </w:r>
      <w:bookmarkStart w:id="1497" w:name="__UnoMark__42304_1995552439"/>
      <w:r>
        <w:t>(Mantovani et al. 2004)</w:t>
      </w:r>
      <w:bookmarkEnd w:id="1497"/>
      <w:del w:id="1498" w:author="Nelly Wagner" w:date="2016-12-21T21:32:00Z">
        <w:r w:rsidDel="00462FE4">
          <w:delText>⁠</w:delText>
        </w:r>
      </w:del>
      <w:r>
        <w:t xml:space="preserve">. Production of interleukin 17 by a subset of T cells could also convert macrophages towards a M2 phenotype </w:t>
      </w:r>
      <w:bookmarkStart w:id="1499" w:name="__UnoMark__42308_1995552439"/>
      <w:r>
        <w:t>(Mathews et al. 2015)</w:t>
      </w:r>
      <w:bookmarkEnd w:id="1499"/>
      <w:del w:id="1500" w:author="Nelly Wagner" w:date="2016-12-21T21:32:00Z">
        <w:r w:rsidDel="00462FE4">
          <w:delText>⁠</w:delText>
        </w:r>
      </w:del>
      <w:r>
        <w:t xml:space="preserve">. M2 macrophages, through their anti-inflammatory action, are particularly important for wound healing </w:t>
      </w:r>
      <w:bookmarkStart w:id="1501" w:name="__UnoMark__42312_1995552439"/>
      <w:r>
        <w:t>(Magatti et al. 2016)</w:t>
      </w:r>
      <w:bookmarkEnd w:id="1501"/>
      <w:del w:id="1502" w:author="Nelly Wagner" w:date="2016-12-21T21:32:00Z">
        <w:r w:rsidDel="00462FE4">
          <w:delText>⁠</w:delText>
        </w:r>
      </w:del>
      <w:r>
        <w:t>.</w:t>
      </w:r>
    </w:p>
    <w:p w14:paraId="4EB9EAF3" w14:textId="42A67FE9" w:rsidR="0020061D" w:rsidRDefault="00766C9B">
      <w:pPr>
        <w:pStyle w:val="1111"/>
        <w:numPr>
          <w:ilvl w:val="2"/>
          <w:numId w:val="2"/>
        </w:numPr>
        <w:pPrChange w:id="1503" w:author="Nelly Wagner" w:date="2017-01-03T17:23:00Z">
          <w:pPr>
            <w:pStyle w:val="1111"/>
            <w:numPr>
              <w:ilvl w:val="3"/>
              <w:numId w:val="2"/>
            </w:numPr>
            <w:ind w:left="363" w:hanging="363"/>
          </w:pPr>
        </w:pPrChange>
      </w:pPr>
      <w:bookmarkStart w:id="1504" w:name="__RefHeading___Toc29984_249651581"/>
      <w:bookmarkEnd w:id="1504"/>
      <w:r>
        <w:rPr>
          <w:iCs w:val="0"/>
        </w:rPr>
        <w:t>The complement system</w:t>
      </w:r>
    </w:p>
    <w:p w14:paraId="4D775434" w14:textId="77777777" w:rsidR="0020061D" w:rsidRDefault="00766C9B">
      <w:pPr>
        <w:pStyle w:val="Paragraph"/>
      </w:pPr>
      <w:r>
        <w:tab/>
        <w:t xml:space="preserve">The complement system is a signalling cascade of soluble and membrane-bound plasma proteins that ultimately lead to the formation of a pore complex in the target cell membrane. It is a very ancient arm of the innate immune system, with complement factors having been identified in the phyllum Cnidaria (jellyfish, sea anemone etc) </w:t>
      </w:r>
      <w:bookmarkStart w:id="1505" w:name="__UnoMark__42316_1995552439"/>
      <w:r>
        <w:t>(Nonaka 2014)</w:t>
      </w:r>
      <w:bookmarkEnd w:id="1505"/>
      <w:del w:id="1506" w:author="Nelly Wagner" w:date="2017-01-03T17:26:00Z">
        <w:r w:rsidDel="00894843">
          <w:delText>⁠</w:delText>
        </w:r>
      </w:del>
      <w:r>
        <w:t xml:space="preserve">. The evolutionary conservation of the complement system and the complexity it has reached indicate its important role in fighting infections and tumors. However, immune dysregulation impairs the function of the complement system, leading to tumor progression </w:t>
      </w:r>
      <w:bookmarkStart w:id="1507" w:name="__UnoMark__42320_1995552439"/>
      <w:r>
        <w:t>(Sayegh et al. 2014)</w:t>
      </w:r>
      <w:bookmarkEnd w:id="1507"/>
      <w:del w:id="1508" w:author="Nelly Wagner" w:date="2017-01-03T17:26:00Z">
        <w:r w:rsidDel="00894843">
          <w:delText>⁠</w:delText>
        </w:r>
      </w:del>
      <w:r>
        <w:t xml:space="preserve">, degenerative diseases and other disorders. Therefore, the complement system is a promising therapeutic target to remedy several human diseases and enhance the immune response to infections and cancers </w:t>
      </w:r>
      <w:bookmarkStart w:id="1509" w:name="__UnoMark__42324_1995552439"/>
      <w:r>
        <w:t>(Melis et al. 2015)</w:t>
      </w:r>
      <w:bookmarkEnd w:id="1509"/>
      <w:del w:id="1510" w:author="Nelly Wagner" w:date="2017-01-03T17:26:00Z">
        <w:r w:rsidDel="00894843">
          <w:delText>⁠</w:delText>
        </w:r>
      </w:del>
      <w:r>
        <w:t>.</w:t>
      </w:r>
    </w:p>
    <w:p w14:paraId="448C8507" w14:textId="2FCA8EB9" w:rsidR="00B161E6" w:rsidRPr="00506EB4" w:rsidRDefault="00766C9B" w:rsidP="00B161E6">
      <w:pPr>
        <w:pStyle w:val="Paragraph"/>
        <w:rPr>
          <w:ins w:id="1511" w:author="Nelly Wagner" w:date="2017-01-24T18:22:00Z"/>
          <w:sz w:val="20"/>
          <w:szCs w:val="20"/>
          <w:rPrChange w:id="1512" w:author="Nelly Wagner" w:date="2017-04-03T13:24:00Z">
            <w:rPr>
              <w:ins w:id="1513" w:author="Nelly Wagner" w:date="2017-01-24T18:22:00Z"/>
            </w:rPr>
          </w:rPrChange>
        </w:rPr>
      </w:pPr>
      <w:r>
        <w:tab/>
        <w:t>Three pathways lead to complement activation: the classical, lectin and alternative pathways (</w:t>
      </w:r>
      <w:ins w:id="1514" w:author="Nelly Wagner" w:date="2017-04-03T13:24:00Z">
        <w:r w:rsidR="00506EB4" w:rsidRPr="00506EB4">
          <w:rPr>
            <w:rPrChange w:id="1515" w:author="Nelly Wagner" w:date="2017-04-03T13:24:00Z">
              <w:rPr>
                <w:sz w:val="20"/>
                <w:szCs w:val="20"/>
              </w:rPr>
            </w:rPrChange>
          </w:rPr>
          <w:t>Degn et al. 2013</w:t>
        </w:r>
      </w:ins>
      <w:del w:id="1516" w:author="Nelly Wagner" w:date="2017-04-03T13:24:00Z">
        <w:r w:rsidDel="00506EB4">
          <w:delText>Figure 1.5.</w:delText>
        </w:r>
      </w:del>
      <w:r>
        <w:t xml:space="preserve">). The classical pathway is activated when the multivalent complement factor C1q recognises immunoglobulin complexes. It triggers the cleavage of the C4 and C2 factors into two subunits. The subunits associate to form the C4bC2a (C3 convertase) complex which converts C3 into C3a and C3b. The released C3b then associates with the C3 convertase to generate the C5 convertase </w:t>
      </w:r>
      <w:r>
        <w:lastRenderedPageBreak/>
        <w:t>which will complete the cascade and induce the formation of the membrane-attack complex. The lectin pathway starts with the recognition of pathogen-associated carbohydrates by lectin receptors (mannose-binding lectin and ficolin).</w:t>
      </w:r>
      <w:ins w:id="1517" w:author="Nelly Wagner" w:date="2017-01-24T18:22:00Z">
        <w:r w:rsidR="00B161E6">
          <w:t xml:space="preserve"> These lectin receptors are coupled to serine proteases (MASPs) that cleave C4 and C2 to generate a C3 convertase. The pathway then continues as the classical one (Degn &amp; Thiel 2013). In contrast to the classical and lectin pathways, the alternative pathway is constitutively active and relies on the recognition of host-associated molecular patterns, such as sialic acid, by complement factor H (Pangburn et al. 2008). C3b is constitutively generated independently of the classical and lectin pathways and binds to factor H complexes to form another type of C3 convertase, thereby amplifying the effect of the other two pathways (Degn and Thiel 2013).</w:t>
        </w:r>
      </w:ins>
    </w:p>
    <w:p w14:paraId="75E62641" w14:textId="5C6512D5" w:rsidR="0020061D" w:rsidDel="00506EB4" w:rsidRDefault="00B161E6">
      <w:pPr>
        <w:pStyle w:val="Paragraph"/>
        <w:rPr>
          <w:del w:id="1518" w:author="Nelly Wagner" w:date="2017-04-03T13:25:00Z"/>
        </w:rPr>
      </w:pPr>
      <w:ins w:id="1519" w:author="Nelly Wagner" w:date="2017-01-24T18:22:00Z">
        <w:r>
          <w:tab/>
          <w:t xml:space="preserve">The complement system is very complex but its constitutive expression makes it an effective line of defence that can quickly target microorganisms. It is therefore not surprising that </w:t>
        </w:r>
        <w:r>
          <w:rPr>
            <w:i/>
            <w:iCs/>
          </w:rPr>
          <w:t>S. aureus</w:t>
        </w:r>
        <w:r>
          <w:t xml:space="preserve"> has evolved many virulence f</w:t>
        </w:r>
        <w:r w:rsidR="00506EB4">
          <w:t>actors that target this system.</w:t>
        </w:r>
      </w:ins>
      <w:del w:id="1520" w:author="Nelly Wagner" w:date="2017-04-03T13:25:00Z">
        <w:r w:rsidR="00766C9B" w:rsidDel="00506EB4">
          <w:br w:type="page"/>
        </w:r>
      </w:del>
    </w:p>
    <w:p w14:paraId="3A3194E5" w14:textId="77777777" w:rsidR="00506EB4" w:rsidRDefault="00766C9B" w:rsidP="00EA16C9">
      <w:pPr>
        <w:pStyle w:val="Paragraph"/>
      </w:pPr>
      <w:del w:id="1521" w:author="Nelly Wagner" w:date="2017-04-03T13:24:00Z">
        <w:r w:rsidDel="00506EB4">
          <w:rPr>
            <w:noProof/>
            <w:lang w:eastAsia="en-GB"/>
          </w:rPr>
          <w:drawing>
            <wp:anchor distT="0" distB="127000" distL="0" distR="0" simplePos="0" relativeHeight="251649024" behindDoc="0" locked="0" layoutInCell="1" allowOverlap="1" wp14:anchorId="2433C669" wp14:editId="7436CBF6">
              <wp:simplePos x="0" y="0"/>
              <wp:positionH relativeFrom="column">
                <wp:align>center</wp:align>
              </wp:positionH>
              <wp:positionV relativeFrom="paragraph">
                <wp:align>top</wp:align>
              </wp:positionV>
              <wp:extent cx="4955540" cy="3452495"/>
              <wp:effectExtent l="0" t="0" r="0" b="0"/>
              <wp:wrapTopAndBottom/>
              <wp:docPr id="6" name="Image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77"/>
                      <pic:cNvPicPr>
                        <a:picLocks noChangeAspect="1" noChangeArrowheads="1"/>
                      </pic:cNvPicPr>
                    </pic:nvPicPr>
                    <pic:blipFill>
                      <a:blip r:embed="rId14"/>
                      <a:stretch>
                        <a:fillRect/>
                      </a:stretch>
                    </pic:blipFill>
                    <pic:spPr bwMode="auto">
                      <a:xfrm>
                        <a:off x="0" y="0"/>
                        <a:ext cx="4955540" cy="3452495"/>
                      </a:xfrm>
                      <a:prstGeom prst="rect">
                        <a:avLst/>
                      </a:prstGeom>
                      <a:noFill/>
                      <a:ln w="9525">
                        <a:noFill/>
                        <a:miter lim="800000"/>
                        <a:headEnd/>
                        <a:tailEnd/>
                      </a:ln>
                    </pic:spPr>
                  </pic:pic>
                </a:graphicData>
              </a:graphic>
            </wp:anchor>
          </w:drawing>
        </w:r>
        <w:r w:rsidDel="00506EB4">
          <w:rPr>
            <w:b/>
            <w:bCs/>
            <w:sz w:val="20"/>
            <w:szCs w:val="20"/>
          </w:rPr>
          <w:delText xml:space="preserve">Figure 1.5. Overview of the three complement activation pathways. </w:delText>
        </w:r>
        <w:r w:rsidDel="00506EB4">
          <w:rPr>
            <w:sz w:val="20"/>
            <w:szCs w:val="20"/>
          </w:rPr>
          <w:delText>The figure summarizes the events leading to the formation of their respective C3 convertases, while for simplicity, the formation of the terminal membrane attack complex and the regulatory mechanisms are omitted. Components and enzymatic activities of the classical, the lectin and the alternative pathways are represented in red, blue and green, respectively. Common components are shown in dark blue. Active proteases are underlined. The classical pathway is activated by C1q in complex with C1s and C1r upon binding of antibody–antigen complexes. The lectin pathway is activated when mannose-binding lectin (MBL) or ficolins, in complex with MBL-associated serine proteases (MASPs), recognize foreign patterns of carbohydrate or acetyl groups, respectively. The alternative pathway is constitutively activated by the formation of C3b complexes. C3b complexes are inhibited on self-surfaces, but are allowed to propagate on foreign surfaces. Reprinted with permission from: Degn et al. (2013). “Humoral pattern recognition and the complement system”. Scandinavian Journal of Immunology. Copyright 2013 John Wiley and Sons.</w:delText>
        </w:r>
      </w:del>
    </w:p>
    <w:p w14:paraId="0F156CD5" w14:textId="77777777" w:rsidR="00506EB4" w:rsidRDefault="00506EB4" w:rsidP="00EA16C9">
      <w:pPr>
        <w:pStyle w:val="Paragraph"/>
      </w:pPr>
    </w:p>
    <w:p w14:paraId="270DF062" w14:textId="5D152410" w:rsidR="0020061D" w:rsidDel="00B161E6" w:rsidRDefault="00766C9B">
      <w:pPr>
        <w:pStyle w:val="Paragraph"/>
        <w:rPr>
          <w:del w:id="1522" w:author="Nelly Wagner" w:date="2017-01-24T18:22:00Z"/>
        </w:rPr>
      </w:pPr>
      <w:del w:id="1523" w:author="Nelly Wagner" w:date="2017-01-24T18:22:00Z">
        <w:r w:rsidDel="00B161E6">
          <w:delText xml:space="preserve">These lectin receptors are coupled to serine proteases (MASPs) that cleave C4 and C2 to generate a C3 convertase. The pathway then continues as the classical one </w:delText>
        </w:r>
        <w:bookmarkStart w:id="1524" w:name="__UnoMark__42328_1995552439"/>
        <w:r w:rsidDel="00B161E6">
          <w:delText>(Degn &amp; Thiel 2013)</w:delText>
        </w:r>
      </w:del>
      <w:bookmarkEnd w:id="1524"/>
      <w:del w:id="1525" w:author="Nelly Wagner" w:date="2017-01-03T17:26:00Z">
        <w:r w:rsidDel="00894843">
          <w:delText>⁠</w:delText>
        </w:r>
      </w:del>
      <w:del w:id="1526" w:author="Nelly Wagner" w:date="2017-01-24T18:22:00Z">
        <w:r w:rsidDel="00B161E6">
          <w:delText xml:space="preserve">. In contrast to the classical and lectin pathways, the alternative pathway is constitutively active and relies on the recognition of host-associated molecular patterns, such as sialic acid, by complement factor H </w:delText>
        </w:r>
        <w:bookmarkStart w:id="1527" w:name="__UnoMark__42332_1995552439"/>
        <w:r w:rsidDel="00B161E6">
          <w:delText>(Pangburn et al. 2008)</w:delText>
        </w:r>
      </w:del>
      <w:bookmarkEnd w:id="1527"/>
      <w:del w:id="1528" w:author="Nelly Wagner" w:date="2017-01-03T17:26:00Z">
        <w:r w:rsidDel="00894843">
          <w:delText>⁠</w:delText>
        </w:r>
      </w:del>
      <w:del w:id="1529" w:author="Nelly Wagner" w:date="2017-01-24T18:22:00Z">
        <w:r w:rsidDel="00B161E6">
          <w:delText xml:space="preserve">. C3b is constitutively generated independently of the classical and lectin pathways and binds to factor H complexes to form another type of C3 convertase, thereby amplifying the effect of the other two pathways </w:delText>
        </w:r>
        <w:bookmarkStart w:id="1530" w:name="__UnoMark__42336_1995552439"/>
        <w:r w:rsidDel="00B161E6">
          <w:delText>(Degn and Thiel 2013)</w:delText>
        </w:r>
      </w:del>
      <w:bookmarkEnd w:id="1530"/>
      <w:del w:id="1531" w:author="Nelly Wagner" w:date="2017-01-03T17:26:00Z">
        <w:r w:rsidDel="00894843">
          <w:delText>⁠</w:delText>
        </w:r>
      </w:del>
      <w:del w:id="1532" w:author="Nelly Wagner" w:date="2017-01-24T18:22:00Z">
        <w:r w:rsidDel="00B161E6">
          <w:delText>.</w:delText>
        </w:r>
      </w:del>
    </w:p>
    <w:p w14:paraId="6ABFDFA3" w14:textId="52EE35FE" w:rsidR="00EA16C9" w:rsidRPr="00876D25" w:rsidRDefault="00766C9B" w:rsidP="00EA16C9">
      <w:pPr>
        <w:pStyle w:val="Paragraph"/>
        <w:rPr>
          <w:ins w:id="1533" w:author="Nelly Wagner" w:date="2016-12-21T22:11:00Z"/>
          <w:b/>
          <w:rPrChange w:id="1534" w:author="Nelly Wagner" w:date="2017-01-23T17:57:00Z">
            <w:rPr>
              <w:ins w:id="1535" w:author="Nelly Wagner" w:date="2016-12-21T22:11:00Z"/>
            </w:rPr>
          </w:rPrChange>
        </w:rPr>
      </w:pPr>
      <w:del w:id="1536" w:author="Nelly Wagner" w:date="2017-01-24T18:22:00Z">
        <w:r w:rsidDel="00B161E6">
          <w:tab/>
          <w:delText xml:space="preserve">The complement system is very complex but its constitutive expression makes it an effective line of defence that can quickly target microorganisms. It is therefore not surprising that </w:delText>
        </w:r>
        <w:r w:rsidDel="00B161E6">
          <w:rPr>
            <w:i/>
            <w:iCs/>
          </w:rPr>
          <w:delText>S. aureus</w:delText>
        </w:r>
        <w:r w:rsidDel="00B161E6">
          <w:delText xml:space="preserve"> has evolved many virulence factors that target this system.</w:delText>
        </w:r>
      </w:del>
      <w:ins w:id="1537" w:author="Nelly Wagner" w:date="2016-12-21T22:10:00Z">
        <w:r w:rsidR="00876D25" w:rsidRPr="00876D25">
          <w:rPr>
            <w:b/>
            <w:rPrChange w:id="1538" w:author="Nelly Wagner" w:date="2017-01-23T17:57:00Z">
              <w:rPr>
                <w:b/>
                <w:color w:val="0070C0"/>
              </w:rPr>
            </w:rPrChange>
          </w:rPr>
          <w:t>1.3.3</w:t>
        </w:r>
        <w:r w:rsidR="00EA16C9" w:rsidRPr="00876D25">
          <w:rPr>
            <w:b/>
            <w:rPrChange w:id="1539" w:author="Nelly Wagner" w:date="2017-01-23T17:57:00Z">
              <w:rPr/>
            </w:rPrChange>
          </w:rPr>
          <w:t xml:space="preserve">. </w:t>
        </w:r>
      </w:ins>
      <w:ins w:id="1540" w:author="Nelly Wagner" w:date="2016-12-21T22:11:00Z">
        <w:r w:rsidR="00EA16C9" w:rsidRPr="00876D25">
          <w:rPr>
            <w:b/>
            <w:rPrChange w:id="1541" w:author="Nelly Wagner" w:date="2017-01-23T17:57:00Z">
              <w:rPr/>
            </w:rPrChange>
          </w:rPr>
          <w:t>The adaptive immune system</w:t>
        </w:r>
      </w:ins>
    </w:p>
    <w:p w14:paraId="0E5BFD74" w14:textId="4EEA597E" w:rsidR="00EA16C9" w:rsidRPr="00C374EF" w:rsidRDefault="00EA16C9" w:rsidP="00EA16C9">
      <w:pPr>
        <w:pStyle w:val="Paragraph"/>
        <w:rPr>
          <w:ins w:id="1542" w:author="Nelly Wagner" w:date="2016-12-21T22:11:00Z"/>
        </w:rPr>
      </w:pPr>
    </w:p>
    <w:p w14:paraId="5AE3ABAF" w14:textId="77777777" w:rsidR="00E53616" w:rsidRPr="00876D25" w:rsidRDefault="00E53616">
      <w:pPr>
        <w:spacing w:line="360" w:lineRule="auto"/>
        <w:ind w:firstLine="720"/>
        <w:jc w:val="both"/>
        <w:rPr>
          <w:ins w:id="1543" w:author="Nelly Wagner" w:date="2017-01-03T19:01:00Z"/>
          <w:rFonts w:ascii="Arial" w:eastAsia="Times New Roman" w:hAnsi="Arial"/>
          <w:bCs/>
          <w:lang w:eastAsia="en-GB"/>
          <w:rPrChange w:id="1544" w:author="Nelly Wagner" w:date="2017-01-23T17:57:00Z">
            <w:rPr>
              <w:ins w:id="1545" w:author="Nelly Wagner" w:date="2017-01-03T19:01:00Z"/>
              <w:rFonts w:ascii="Arial" w:eastAsia="Times New Roman" w:hAnsi="Arial"/>
              <w:bCs/>
              <w:color w:val="000000"/>
              <w:lang w:eastAsia="en-GB"/>
            </w:rPr>
          </w:rPrChange>
        </w:rPr>
        <w:pPrChange w:id="1546" w:author="Nelly Wagner" w:date="2017-01-03T19:01:00Z">
          <w:pPr>
            <w:spacing w:line="240" w:lineRule="auto"/>
            <w:ind w:firstLine="720"/>
            <w:jc w:val="both"/>
          </w:pPr>
        </w:pPrChange>
      </w:pPr>
      <w:ins w:id="1547" w:author="Nelly Wagner" w:date="2017-01-03T19:01:00Z">
        <w:r w:rsidRPr="00876D25">
          <w:rPr>
            <w:rFonts w:ascii="Arial" w:eastAsia="Times New Roman" w:hAnsi="Arial"/>
            <w:bCs/>
            <w:lang w:eastAsia="en-GB"/>
            <w:rPrChange w:id="1548" w:author="Nelly Wagner" w:date="2017-01-23T17:57:00Z">
              <w:rPr>
                <w:rFonts w:ascii="Arial" w:eastAsia="Times New Roman" w:hAnsi="Arial"/>
                <w:bCs/>
                <w:color w:val="000000"/>
                <w:lang w:eastAsia="en-GB"/>
              </w:rPr>
            </w:rPrChange>
          </w:rPr>
          <w:t>The adaptive immune system is made of two different types of cells: the B lymphocytes and the T lymphocytes. Both comprises different subtypes, each with its particular role in maintaining the immune balance. The adaptive immune system is very complex and this section provides a brief overview of its functions.</w:t>
        </w:r>
      </w:ins>
    </w:p>
    <w:p w14:paraId="6B3E3136" w14:textId="77777777" w:rsidR="00E53616" w:rsidRPr="00876D25" w:rsidRDefault="00E53616">
      <w:pPr>
        <w:spacing w:line="360" w:lineRule="auto"/>
        <w:ind w:firstLine="720"/>
        <w:jc w:val="both"/>
        <w:rPr>
          <w:ins w:id="1549" w:author="Nelly Wagner" w:date="2017-01-03T19:01:00Z"/>
          <w:rFonts w:ascii="Arial" w:eastAsia="Times New Roman" w:hAnsi="Arial"/>
          <w:lang w:eastAsia="en-GB"/>
          <w:rPrChange w:id="1550" w:author="Nelly Wagner" w:date="2017-01-23T17:57:00Z">
            <w:rPr>
              <w:ins w:id="1551" w:author="Nelly Wagner" w:date="2017-01-03T19:01:00Z"/>
              <w:rFonts w:ascii="Arial" w:eastAsia="Times New Roman" w:hAnsi="Arial"/>
              <w:color w:val="222222"/>
              <w:lang w:eastAsia="en-GB"/>
            </w:rPr>
          </w:rPrChange>
        </w:rPr>
        <w:pPrChange w:id="1552" w:author="Nelly Wagner" w:date="2017-01-03T19:01:00Z">
          <w:pPr>
            <w:spacing w:line="240" w:lineRule="auto"/>
            <w:ind w:firstLine="720"/>
            <w:jc w:val="both"/>
          </w:pPr>
        </w:pPrChange>
      </w:pPr>
      <w:ins w:id="1553" w:author="Nelly Wagner" w:date="2017-01-03T19:01:00Z">
        <w:r w:rsidRPr="00876D25">
          <w:rPr>
            <w:rFonts w:ascii="Arial" w:eastAsia="Times New Roman" w:hAnsi="Arial"/>
            <w:lang w:eastAsia="en-GB"/>
            <w:rPrChange w:id="1554" w:author="Nelly Wagner" w:date="2017-01-23T17:57:00Z">
              <w:rPr>
                <w:rFonts w:ascii="Arial" w:eastAsia="Times New Roman" w:hAnsi="Arial"/>
                <w:color w:val="000000"/>
                <w:lang w:eastAsia="en-GB"/>
              </w:rPr>
            </w:rPrChange>
          </w:rPr>
          <w:t>B cells originate from the bone marrow and are responsible for the production of antibodies in response to a pathogen or antigen threat (LeBien and Tedder 2008). Random genetic rearrangements in a subset of immune genes (called V, D and J genes) are responsible for the ability of B cells to produce antibodies against virtually any antigen (Jaeger et al. 2012). Reactivity against self-antigens is usually prevented by clonal selection mechanisms during maturation in the bone marrow. In addition to their role in immunity through antibody production, B cells also play an important role in the activation and regulation of T lymphocytes (LeBien and Tedder 2008).</w:t>
        </w:r>
        <w:r w:rsidRPr="00876D25">
          <w:rPr>
            <w:rFonts w:ascii="Arial" w:eastAsia="Times New Roman" w:hAnsi="Arial"/>
            <w:lang w:eastAsia="en-GB"/>
            <w:rPrChange w:id="1555" w:author="Nelly Wagner" w:date="2017-01-23T17:57:00Z">
              <w:rPr>
                <w:rFonts w:ascii="Arial" w:eastAsia="Times New Roman" w:hAnsi="Arial"/>
                <w:color w:val="222222"/>
                <w:lang w:eastAsia="en-GB"/>
              </w:rPr>
            </w:rPrChange>
          </w:rPr>
          <w:t xml:space="preserve"> </w:t>
        </w:r>
        <w:r w:rsidRPr="00876D25">
          <w:rPr>
            <w:rFonts w:ascii="Arial" w:eastAsia="Times New Roman" w:hAnsi="Arial"/>
            <w:lang w:eastAsia="en-GB"/>
            <w:rPrChange w:id="1556" w:author="Nelly Wagner" w:date="2017-01-23T17:57:00Z">
              <w:rPr>
                <w:rFonts w:ascii="Arial" w:eastAsia="Times New Roman" w:hAnsi="Arial"/>
                <w:color w:val="000000"/>
                <w:lang w:eastAsia="en-GB"/>
              </w:rPr>
            </w:rPrChange>
          </w:rPr>
          <w:t>Following the recognition of a circulating antigen through their B cell receptor, B lymphocytes differentiate into antibody-secreting plasma cells that clonally replicate. This clonal replication is associated with increased affinity to the antigen and the formation of memory B cells (McHeyzer-Williams et al. 2012).</w:t>
        </w:r>
      </w:ins>
    </w:p>
    <w:p w14:paraId="4BF2E040" w14:textId="77777777" w:rsidR="00E53616" w:rsidRPr="00876D25" w:rsidRDefault="00E53616">
      <w:pPr>
        <w:spacing w:line="360" w:lineRule="auto"/>
        <w:ind w:firstLine="720"/>
        <w:jc w:val="both"/>
        <w:rPr>
          <w:ins w:id="1557" w:author="Nelly Wagner" w:date="2017-01-03T19:01:00Z"/>
          <w:rFonts w:ascii="Arial" w:eastAsia="Times New Roman" w:hAnsi="Arial"/>
          <w:lang w:eastAsia="en-GB"/>
          <w:rPrChange w:id="1558" w:author="Nelly Wagner" w:date="2017-01-23T17:57:00Z">
            <w:rPr>
              <w:ins w:id="1559" w:author="Nelly Wagner" w:date="2017-01-03T19:01:00Z"/>
              <w:rFonts w:ascii="Arial" w:eastAsia="Times New Roman" w:hAnsi="Arial"/>
              <w:color w:val="222222"/>
              <w:lang w:eastAsia="en-GB"/>
            </w:rPr>
          </w:rPrChange>
        </w:rPr>
        <w:pPrChange w:id="1560" w:author="Nelly Wagner" w:date="2017-01-03T19:01:00Z">
          <w:pPr>
            <w:spacing w:line="240" w:lineRule="auto"/>
            <w:ind w:firstLine="720"/>
            <w:jc w:val="both"/>
          </w:pPr>
        </w:pPrChange>
      </w:pPr>
      <w:ins w:id="1561" w:author="Nelly Wagner" w:date="2017-01-03T19:01:00Z">
        <w:r w:rsidRPr="00876D25">
          <w:rPr>
            <w:rFonts w:ascii="Arial" w:eastAsia="Times New Roman" w:hAnsi="Arial"/>
            <w:lang w:eastAsia="en-GB"/>
            <w:rPrChange w:id="1562" w:author="Nelly Wagner" w:date="2017-01-23T17:57:00Z">
              <w:rPr>
                <w:rFonts w:ascii="Arial" w:eastAsia="Times New Roman" w:hAnsi="Arial"/>
                <w:color w:val="000000"/>
                <w:lang w:eastAsia="en-GB"/>
              </w:rPr>
            </w:rPrChange>
          </w:rPr>
          <w:t xml:space="preserve">Similar to B cells, T lymphocytes, which are produced in the thymus, undergo a series or positive and negative selection mechanisms during their maturation in order to avoid reactivity to self-antigens (Belizário et al. 2016). Different lineages exist based on the surface receptors that they express and they have distinct roles in the immune </w:t>
        </w:r>
        <w:r w:rsidRPr="00876D25">
          <w:rPr>
            <w:rFonts w:ascii="Arial" w:eastAsia="Times New Roman" w:hAnsi="Arial"/>
            <w:lang w:eastAsia="en-GB"/>
            <w:rPrChange w:id="1563" w:author="Nelly Wagner" w:date="2017-01-23T17:57:00Z">
              <w:rPr>
                <w:rFonts w:ascii="Arial" w:eastAsia="Times New Roman" w:hAnsi="Arial"/>
                <w:color w:val="000000"/>
                <w:lang w:eastAsia="en-GB"/>
              </w:rPr>
            </w:rPrChange>
          </w:rPr>
          <w:lastRenderedPageBreak/>
          <w:t>response. The balance between the different lineages in response to a threat is important to maintain immune control. Regulatory T cells promote immune tolerance and their dampening effect on the immune response has been implicated in cancer metastasis. Inversely, helper T cells release pro-inflammatory cytokines that, if uncontrolled, can also lead to poor prognosis in situations like cancer (Marshall et al. 2016). Another example of subtype is the γδ T lymphocyte. This rare subset of T cells exerts a cytotoxic function and their importance in fighting cancer cells has made them a target for anti-tumor immunotherapy (Zou et al. 2016). The type of immune response, defined by the balance between the different lymphocytes subtypes, also shapes the resistance of the host to colonisation and invasion by microorganisms. For instance, the expression of interferons as the result of the action of helper T cells reduces the likelihood of colonisation by </w:t>
        </w:r>
        <w:r w:rsidRPr="00876D25">
          <w:rPr>
            <w:rFonts w:ascii="Arial" w:eastAsia="Times New Roman" w:hAnsi="Arial"/>
            <w:i/>
            <w:iCs/>
            <w:lang w:eastAsia="en-GB"/>
            <w:rPrChange w:id="1564" w:author="Nelly Wagner" w:date="2017-01-23T17:57:00Z">
              <w:rPr>
                <w:rFonts w:ascii="Arial" w:eastAsia="Times New Roman" w:hAnsi="Arial"/>
                <w:i/>
                <w:iCs/>
                <w:color w:val="000000"/>
                <w:lang w:eastAsia="en-GB"/>
              </w:rPr>
            </w:rPrChange>
          </w:rPr>
          <w:t>S. aureus</w:t>
        </w:r>
        <w:r w:rsidRPr="00876D25">
          <w:rPr>
            <w:rFonts w:ascii="Arial" w:eastAsia="Times New Roman" w:hAnsi="Arial"/>
            <w:lang w:eastAsia="en-GB"/>
            <w:rPrChange w:id="1565" w:author="Nelly Wagner" w:date="2017-01-23T17:57:00Z">
              <w:rPr>
                <w:rFonts w:ascii="Arial" w:eastAsia="Times New Roman" w:hAnsi="Arial"/>
                <w:color w:val="000000"/>
                <w:lang w:eastAsia="en-GB"/>
              </w:rPr>
            </w:rPrChange>
          </w:rPr>
          <w:t> (Nurjadi et al. 2016).</w:t>
        </w:r>
      </w:ins>
    </w:p>
    <w:p w14:paraId="3F91C600" w14:textId="7B33477A" w:rsidR="00E53616" w:rsidRPr="00876D25" w:rsidRDefault="00E53616">
      <w:pPr>
        <w:spacing w:line="360" w:lineRule="auto"/>
        <w:jc w:val="both"/>
        <w:rPr>
          <w:ins w:id="1566" w:author="Nelly Wagner" w:date="2017-01-12T18:15:00Z"/>
          <w:rFonts w:ascii="Arial" w:eastAsia="Times New Roman" w:hAnsi="Arial"/>
          <w:lang w:eastAsia="en-GB"/>
          <w:rPrChange w:id="1567" w:author="Nelly Wagner" w:date="2017-01-23T17:57:00Z">
            <w:rPr>
              <w:ins w:id="1568" w:author="Nelly Wagner" w:date="2017-01-12T18:15:00Z"/>
              <w:rFonts w:ascii="Arial" w:eastAsia="Times New Roman" w:hAnsi="Arial"/>
              <w:color w:val="0070C0"/>
              <w:lang w:eastAsia="en-GB"/>
            </w:rPr>
          </w:rPrChange>
        </w:rPr>
        <w:pPrChange w:id="1569" w:author="Nelly Wagner" w:date="2017-01-03T19:01:00Z">
          <w:pPr>
            <w:spacing w:line="240" w:lineRule="auto"/>
            <w:jc w:val="both"/>
          </w:pPr>
        </w:pPrChange>
      </w:pPr>
      <w:ins w:id="1570" w:author="Nelly Wagner" w:date="2017-01-03T19:01:00Z">
        <w:r w:rsidRPr="00876D25">
          <w:rPr>
            <w:rFonts w:ascii="Arial" w:eastAsia="Times New Roman" w:hAnsi="Arial"/>
            <w:lang w:eastAsia="en-GB"/>
            <w:rPrChange w:id="1571" w:author="Nelly Wagner" w:date="2017-01-23T17:57:00Z">
              <w:rPr>
                <w:rFonts w:ascii="Arial" w:eastAsia="Times New Roman" w:hAnsi="Arial"/>
                <w:color w:val="000000"/>
                <w:lang w:eastAsia="en-GB"/>
              </w:rPr>
            </w:rPrChange>
          </w:rPr>
          <w:tab/>
          <w:t>Adaptive immunity is characterised by the formation of memory cells with a long life-span after stimulation by a specific antigen. This allows a faster and more specific response in case of a new challenge by the same antigen (McHeyzer-Williams et al. 2012) (Shin and Iwasaki 2013). This immune memory is the basis for vaccination, which aims at pre-exposing individuals to antigens in order to boost their immunity against a disease, such as the flu for instance (Devarajan et al. 2016).</w:t>
        </w:r>
      </w:ins>
    </w:p>
    <w:p w14:paraId="0F781928" w14:textId="4041E25E" w:rsidR="00EA16C9" w:rsidRPr="00B161E6" w:rsidRDefault="00FB7A95">
      <w:pPr>
        <w:spacing w:line="360" w:lineRule="auto"/>
        <w:jc w:val="both"/>
        <w:rPr>
          <w:rFonts w:eastAsia="Times New Roman"/>
          <w:lang w:eastAsia="en-GB"/>
          <w:rPrChange w:id="1572" w:author="Nelly Wagner" w:date="2017-01-24T18:22:00Z">
            <w:rPr/>
          </w:rPrChange>
        </w:rPr>
        <w:pPrChange w:id="1573" w:author="Nelly Wagner" w:date="2017-01-24T18:22:00Z">
          <w:pPr>
            <w:pStyle w:val="Paragraph"/>
          </w:pPr>
        </w:pPrChange>
      </w:pPr>
      <w:ins w:id="1574" w:author="Nelly Wagner" w:date="2017-01-12T18:15:00Z">
        <w:r w:rsidRPr="00876D25">
          <w:rPr>
            <w:rFonts w:ascii="Arial" w:eastAsia="Times New Roman" w:hAnsi="Arial"/>
            <w:lang w:eastAsia="en-GB"/>
            <w:rPrChange w:id="1575" w:author="Nelly Wagner" w:date="2017-01-23T17:57:00Z">
              <w:rPr>
                <w:rFonts w:eastAsia="Times New Roman"/>
                <w:color w:val="0070C0"/>
                <w:lang w:eastAsia="en-GB"/>
              </w:rPr>
            </w:rPrChange>
          </w:rPr>
          <w:tab/>
        </w:r>
      </w:ins>
      <w:ins w:id="1576" w:author="Nelly Wagner" w:date="2017-01-12T18:16:00Z">
        <w:r w:rsidRPr="00876D25">
          <w:rPr>
            <w:rFonts w:ascii="Arial" w:eastAsia="Times New Roman" w:hAnsi="Arial"/>
            <w:i/>
            <w:lang w:eastAsia="en-GB"/>
            <w:rPrChange w:id="1577" w:author="Nelly Wagner" w:date="2017-01-23T17:57:00Z">
              <w:rPr>
                <w:rFonts w:eastAsia="Times New Roman"/>
                <w:i/>
                <w:color w:val="0070C0"/>
                <w:lang w:eastAsia="en-GB"/>
              </w:rPr>
            </w:rPrChange>
          </w:rPr>
          <w:t>S. aureus</w:t>
        </w:r>
        <w:r w:rsidRPr="00876D25">
          <w:rPr>
            <w:rFonts w:ascii="Arial" w:eastAsia="Times New Roman" w:hAnsi="Arial"/>
            <w:lang w:eastAsia="en-GB"/>
            <w:rPrChange w:id="1578" w:author="Nelly Wagner" w:date="2017-01-23T17:57:00Z">
              <w:rPr>
                <w:rFonts w:eastAsia="Times New Roman"/>
                <w:color w:val="0070C0"/>
                <w:lang w:eastAsia="en-GB"/>
              </w:rPr>
            </w:rPrChange>
          </w:rPr>
          <w:t xml:space="preserve"> can express many toxins that interfere with the formation of an effec</w:t>
        </w:r>
      </w:ins>
      <w:ins w:id="1579" w:author="Nelly Wagner" w:date="2017-01-12T18:17:00Z">
        <w:r w:rsidRPr="00876D25">
          <w:rPr>
            <w:rFonts w:ascii="Arial" w:eastAsia="Times New Roman" w:hAnsi="Arial"/>
            <w:lang w:eastAsia="en-GB"/>
            <w:rPrChange w:id="1580" w:author="Nelly Wagner" w:date="2017-01-23T17:57:00Z">
              <w:rPr>
                <w:rFonts w:eastAsia="Times New Roman"/>
                <w:color w:val="0070C0"/>
                <w:lang w:eastAsia="en-GB"/>
              </w:rPr>
            </w:rPrChange>
          </w:rPr>
          <w:t>tive adaptive immune response</w:t>
        </w:r>
        <w:r w:rsidR="000801A9" w:rsidRPr="00876D25">
          <w:rPr>
            <w:rFonts w:ascii="Arial" w:eastAsia="Times New Roman" w:hAnsi="Arial"/>
            <w:lang w:eastAsia="en-GB"/>
            <w:rPrChange w:id="1581" w:author="Nelly Wagner" w:date="2017-01-23T17:57:00Z">
              <w:rPr>
                <w:rFonts w:eastAsia="Times New Roman"/>
                <w:color w:val="0070C0"/>
                <w:lang w:eastAsia="en-GB"/>
              </w:rPr>
            </w:rPrChange>
          </w:rPr>
          <w:t xml:space="preserve">. </w:t>
        </w:r>
      </w:ins>
      <w:ins w:id="1582" w:author="Nelly Wagner" w:date="2017-01-12T18:18:00Z">
        <w:r w:rsidR="000801A9" w:rsidRPr="00876D25">
          <w:rPr>
            <w:rFonts w:ascii="Arial" w:eastAsia="Times New Roman" w:hAnsi="Arial"/>
            <w:lang w:eastAsia="en-GB"/>
            <w:rPrChange w:id="1583" w:author="Nelly Wagner" w:date="2017-01-23T17:57:00Z">
              <w:rPr>
                <w:rFonts w:eastAsia="Times New Roman"/>
                <w:color w:val="0070C0"/>
                <w:lang w:eastAsia="en-GB"/>
              </w:rPr>
            </w:rPrChange>
          </w:rPr>
          <w:t>Section 1.2.2. described the action of such virulence factors.</w:t>
        </w:r>
      </w:ins>
    </w:p>
    <w:p w14:paraId="0C097315" w14:textId="77777777" w:rsidR="0020061D" w:rsidRDefault="00766C9B">
      <w:pPr>
        <w:pStyle w:val="11"/>
        <w:numPr>
          <w:ilvl w:val="1"/>
          <w:numId w:val="2"/>
        </w:numPr>
      </w:pPr>
      <w:bookmarkStart w:id="1584" w:name="__RefHeading___Toc29243_313610408"/>
      <w:bookmarkEnd w:id="1584"/>
      <w:r>
        <w:t xml:space="preserve">Models of </w:t>
      </w:r>
      <w:r>
        <w:rPr>
          <w:i/>
          <w:iCs/>
        </w:rPr>
        <w:t>Staphylococcus aureus</w:t>
      </w:r>
      <w:r>
        <w:t xml:space="preserve"> infection</w:t>
      </w:r>
    </w:p>
    <w:p w14:paraId="6190AE6A" w14:textId="68F1F342" w:rsidR="0020061D" w:rsidRDefault="00766C9B">
      <w:pPr>
        <w:pStyle w:val="Paragraph"/>
      </w:pPr>
      <w:bookmarkStart w:id="1585" w:name="__RefHeading___Toc101901_40547708"/>
      <w:bookmarkEnd w:id="1585"/>
      <w:r>
        <w:tab/>
        <w:t xml:space="preserve">In the previous </w:t>
      </w:r>
      <w:del w:id="1586" w:author="Nelly Wagner" w:date="2017-01-12T18:18:00Z">
        <w:r w:rsidDel="000762EB">
          <w:delText>sections</w:delText>
        </w:r>
      </w:del>
      <w:ins w:id="1587" w:author="Nelly Wagner" w:date="2017-01-12T18:18:00Z">
        <w:r w:rsidR="000762EB">
          <w:t>sections,</w:t>
        </w:r>
      </w:ins>
      <w:r>
        <w:t xml:space="preserve"> we have seen how </w:t>
      </w:r>
      <w:r>
        <w:rPr>
          <w:i/>
          <w:iCs/>
        </w:rPr>
        <w:t>S. aureus</w:t>
      </w:r>
      <w:r>
        <w:t xml:space="preserve"> is such an efficient pathogen that still causes serious infections that can be difficult to treat. The continued fight between antibiotics and the development of resistance means new therapeutic targets and strategies are required. To achieve this, a deeper understanding of its complex pathogenesis is needed, although much has been learnt from animal models.</w:t>
      </w:r>
    </w:p>
    <w:p w14:paraId="068004C8" w14:textId="77777777" w:rsidR="0020061D" w:rsidRDefault="00766C9B">
      <w:pPr>
        <w:pStyle w:val="111"/>
        <w:numPr>
          <w:ilvl w:val="2"/>
          <w:numId w:val="2"/>
        </w:numPr>
        <w:rPr>
          <w:sz w:val="24"/>
          <w:szCs w:val="24"/>
        </w:rPr>
      </w:pPr>
      <w:bookmarkStart w:id="1588" w:name="__RefHeading___Toc101903_40547708"/>
      <w:bookmarkEnd w:id="1588"/>
      <w:r>
        <w:rPr>
          <w:sz w:val="24"/>
          <w:szCs w:val="24"/>
        </w:rPr>
        <w:t>Invertebrate models</w:t>
      </w:r>
    </w:p>
    <w:p w14:paraId="78443230" w14:textId="77777777" w:rsidR="0020061D" w:rsidRDefault="00766C9B">
      <w:pPr>
        <w:pStyle w:val="Paragraph"/>
      </w:pPr>
      <w:r>
        <w:tab/>
        <w:t xml:space="preserve">Invertebrate models of </w:t>
      </w:r>
      <w:r>
        <w:rPr>
          <w:i/>
          <w:iCs/>
        </w:rPr>
        <w:t>S. aureus</w:t>
      </w:r>
      <w:r>
        <w:t xml:space="preserve"> infection are few but have yielded a better understanding of virulence, host immunity and host specificity. Simple survival assays can easily identify bacterial components required for pathogenesis. The staphylococcal glucose metabolism pathway has thus been shown to be important for virulence in a </w:t>
      </w:r>
      <w:r>
        <w:rPr>
          <w:i/>
          <w:iCs/>
        </w:rPr>
        <w:t>Galleria mellonella</w:t>
      </w:r>
      <w:r>
        <w:t xml:space="preserve"> (wax-worm) model </w:t>
      </w:r>
      <w:bookmarkStart w:id="1589" w:name="__UnoMark__42340_1995552439"/>
      <w:r>
        <w:t>(Purves et al. 2010)</w:t>
      </w:r>
      <w:bookmarkEnd w:id="1589"/>
      <w:del w:id="1590" w:author="Nelly Wagner" w:date="2017-01-22T18:19:00Z">
        <w:r w:rsidDel="00BA0DDA">
          <w:delText>⁠</w:delText>
        </w:r>
      </w:del>
      <w:r>
        <w:t xml:space="preserve">. The size, tissue transparency and ability of </w:t>
      </w:r>
      <w:r>
        <w:rPr>
          <w:i/>
          <w:iCs/>
        </w:rPr>
        <w:t>G. mellonella</w:t>
      </w:r>
      <w:r>
        <w:t xml:space="preserve"> to thrive at 37ºC makes it an easy and cheap </w:t>
      </w:r>
      <w:r>
        <w:lastRenderedPageBreak/>
        <w:t xml:space="preserve">model to study human pathogens </w:t>
      </w:r>
      <w:bookmarkStart w:id="1591" w:name="__UnoMark__42344_1995552439"/>
      <w:r>
        <w:t>(Ramarao et al. 2012)</w:t>
      </w:r>
      <w:bookmarkEnd w:id="1591"/>
      <w:del w:id="1592" w:author="Nelly Wagner" w:date="2017-01-22T18:19:00Z">
        <w:r w:rsidDel="00BA0DDA">
          <w:delText>⁠</w:delText>
        </w:r>
      </w:del>
      <w:r>
        <w:t xml:space="preserve">. The virulence phenotype of clinical strains of </w:t>
      </w:r>
      <w:r>
        <w:rPr>
          <w:i/>
          <w:iCs/>
        </w:rPr>
        <w:t xml:space="preserve">S. aureus </w:t>
      </w:r>
      <w:r>
        <w:t xml:space="preserve">was even reproduced in the wax-worm </w:t>
      </w:r>
      <w:bookmarkStart w:id="1593" w:name="__UnoMark__42348_1995552439"/>
      <w:r>
        <w:t>(Gao et al. 2010)</w:t>
      </w:r>
      <w:bookmarkEnd w:id="1593"/>
      <w:del w:id="1594" w:author="Nelly Wagner" w:date="2017-01-22T18:20:00Z">
        <w:r w:rsidDel="00BA0DDA">
          <w:delText>⁠</w:delText>
        </w:r>
      </w:del>
      <w:r>
        <w:t xml:space="preserve">, making it a supposedly reliable model in spite of being evolutionary very different from mammals. </w:t>
      </w:r>
      <w:r>
        <w:rPr>
          <w:i/>
          <w:iCs/>
        </w:rPr>
        <w:t>Caenorhabditis elegans</w:t>
      </w:r>
      <w:r>
        <w:t xml:space="preserve"> is another invertebrate model of </w:t>
      </w:r>
      <w:r>
        <w:rPr>
          <w:i/>
          <w:iCs/>
        </w:rPr>
        <w:t>S. aureus</w:t>
      </w:r>
      <w:r>
        <w:t xml:space="preserve"> infection. A study looking at the role of lipoteichoic acid (a bacterial cell wall component) in the interaction between </w:t>
      </w:r>
      <w:r>
        <w:rPr>
          <w:i/>
          <w:iCs/>
        </w:rPr>
        <w:t>S. aureus</w:t>
      </w:r>
      <w:r>
        <w:t xml:space="preserve"> and its host has found that the pathogen changes the structure of this component during interaction with the host </w:t>
      </w:r>
      <w:bookmarkStart w:id="1595" w:name="__UnoMark__42352_1995552439"/>
      <w:r>
        <w:t>(JebaMercy et al. 2015)</w:t>
      </w:r>
      <w:bookmarkEnd w:id="1595"/>
      <w:del w:id="1596" w:author="Nelly Wagner" w:date="2017-01-22T18:20:00Z">
        <w:r w:rsidDel="00BA0DDA">
          <w:delText>⁠</w:delText>
        </w:r>
      </w:del>
      <w:r>
        <w:t xml:space="preserve">. However, another study using </w:t>
      </w:r>
      <w:r>
        <w:rPr>
          <w:i/>
          <w:iCs/>
        </w:rPr>
        <w:t>C. elegans</w:t>
      </w:r>
      <w:r>
        <w:t xml:space="preserve"> was not able to reach the same conclusions as clinical observations. Indeed, whilst diabetes patients show increased susceptibility to </w:t>
      </w:r>
      <w:r>
        <w:rPr>
          <w:i/>
          <w:iCs/>
        </w:rPr>
        <w:t xml:space="preserve">S. aureus </w:t>
      </w:r>
      <w:r>
        <w:t xml:space="preserve">infection, </w:t>
      </w:r>
      <w:r>
        <w:rPr>
          <w:i/>
          <w:iCs/>
        </w:rPr>
        <w:t>C. elegans</w:t>
      </w:r>
      <w:r>
        <w:t xml:space="preserve"> fed a high-glucose diet was actually more resistant to the infection, indicating that additional factors are at play in this particular disease model </w:t>
      </w:r>
      <w:bookmarkStart w:id="1597" w:name="__UnoMark__42356_1995552439"/>
      <w:r>
        <w:t>(Lavigne et al. 2013)</w:t>
      </w:r>
      <w:bookmarkEnd w:id="1597"/>
      <w:del w:id="1598" w:author="Nelly Wagner" w:date="2017-01-22T18:20:00Z">
        <w:r w:rsidDel="00BA0DDA">
          <w:delText>⁠</w:delText>
        </w:r>
      </w:del>
      <w:r>
        <w:t>.</w:t>
      </w:r>
    </w:p>
    <w:p w14:paraId="6B464ADB" w14:textId="77777777" w:rsidR="0020061D" w:rsidRDefault="00766C9B">
      <w:pPr>
        <w:pStyle w:val="Paragraph"/>
      </w:pPr>
      <w:r>
        <w:tab/>
        <w:t xml:space="preserve">Despite this setback, small invertebrate models can still be very powerful when it comes to discovering new antimicrobial compounds. For instance, a high-throughput drug discovery system against </w:t>
      </w:r>
      <w:r>
        <w:rPr>
          <w:i/>
          <w:iCs/>
        </w:rPr>
        <w:t xml:space="preserve">S. aureus </w:t>
      </w:r>
      <w:r>
        <w:t xml:space="preserve">has already been successfully implemented in </w:t>
      </w:r>
      <w:r>
        <w:rPr>
          <w:i/>
          <w:iCs/>
        </w:rPr>
        <w:t>C. elegans</w:t>
      </w:r>
      <w:r>
        <w:t xml:space="preserve"> </w:t>
      </w:r>
      <w:bookmarkStart w:id="1599" w:name="__UnoMark__42360_1995552439"/>
      <w:r>
        <w:t>(Rajamuthiah et al. 2014)</w:t>
      </w:r>
      <w:bookmarkEnd w:id="1599"/>
      <w:del w:id="1600" w:author="Nelly Wagner" w:date="2017-01-22T18:20:00Z">
        <w:r w:rsidDel="00BA0DDA">
          <w:delText>⁠</w:delText>
        </w:r>
      </w:del>
      <w:r>
        <w:t xml:space="preserve">. It was also demonstrated that known antibiotics work as effectively in </w:t>
      </w:r>
      <w:r>
        <w:rPr>
          <w:i/>
          <w:iCs/>
        </w:rPr>
        <w:t>G. mellonella</w:t>
      </w:r>
      <w:r>
        <w:t xml:space="preserve"> as they do in other models </w:t>
      </w:r>
      <w:bookmarkStart w:id="1601" w:name="__UnoMark__42364_1995552439"/>
      <w:r>
        <w:t>(Desbois and Coote 2011)</w:t>
      </w:r>
      <w:bookmarkEnd w:id="1601"/>
      <w:del w:id="1602" w:author="Nelly Wagner" w:date="2017-01-22T18:20:00Z">
        <w:r w:rsidDel="00BA0DDA">
          <w:delText>⁠</w:delText>
        </w:r>
      </w:del>
      <w:r>
        <w:t>, paving the way for the development of another antimicrobial-compound screening model. These invertebrate models are definitely easier to implement and cause less ethical issues for such studies than vertebrate models.</w:t>
      </w:r>
    </w:p>
    <w:p w14:paraId="02B2914C" w14:textId="77777777" w:rsidR="0020061D" w:rsidRDefault="00766C9B">
      <w:pPr>
        <w:pStyle w:val="111"/>
        <w:numPr>
          <w:ilvl w:val="2"/>
          <w:numId w:val="2"/>
        </w:numPr>
        <w:rPr>
          <w:sz w:val="24"/>
          <w:szCs w:val="24"/>
        </w:rPr>
      </w:pPr>
      <w:bookmarkStart w:id="1603" w:name="__RefHeading___Toc101905_40547708"/>
      <w:bookmarkEnd w:id="1603"/>
      <w:r>
        <w:rPr>
          <w:sz w:val="24"/>
          <w:szCs w:val="24"/>
        </w:rPr>
        <w:t>Vertebrate models</w:t>
      </w:r>
    </w:p>
    <w:p w14:paraId="177CCD14" w14:textId="77777777" w:rsidR="0020061D" w:rsidRDefault="00766C9B">
      <w:pPr>
        <w:pStyle w:val="Paragraph"/>
      </w:pPr>
      <w:r>
        <w:tab/>
        <w:t xml:space="preserve">Mammalian models are the most popular animal models of </w:t>
      </w:r>
      <w:r>
        <w:rPr>
          <w:i/>
          <w:iCs/>
        </w:rPr>
        <w:t>S. aureus</w:t>
      </w:r>
      <w:r>
        <w:t xml:space="preserve"> infection. They are more closely related to humans than invertebrates but they are more difficult to implement due to body size and ethical considerations. The most popular models to study </w:t>
      </w:r>
      <w:r>
        <w:rPr>
          <w:i/>
          <w:iCs/>
        </w:rPr>
        <w:t xml:space="preserve">S. aureus </w:t>
      </w:r>
      <w:r>
        <w:t>pathogenesis are mice, rats and rabbits.</w:t>
      </w:r>
    </w:p>
    <w:p w14:paraId="29D44226" w14:textId="77777777" w:rsidR="0020061D" w:rsidRDefault="00766C9B">
      <w:pPr>
        <w:pStyle w:val="1111"/>
        <w:numPr>
          <w:ilvl w:val="3"/>
          <w:numId w:val="2"/>
        </w:numPr>
      </w:pPr>
      <w:bookmarkStart w:id="1604" w:name="__RefHeading___Toc29986_249651581"/>
      <w:bookmarkEnd w:id="1604"/>
      <w:r>
        <w:rPr>
          <w:iCs w:val="0"/>
        </w:rPr>
        <w:t>Rodent</w:t>
      </w:r>
      <w:del w:id="1605" w:author="Nelly Wagner" w:date="2017-01-12T17:58:00Z">
        <w:r w:rsidDel="00914633">
          <w:rPr>
            <w:iCs w:val="0"/>
          </w:rPr>
          <w:delText>s</w:delText>
        </w:r>
      </w:del>
      <w:r>
        <w:rPr>
          <w:iCs w:val="0"/>
        </w:rPr>
        <w:t xml:space="preserve"> models</w:t>
      </w:r>
    </w:p>
    <w:p w14:paraId="4EFA7A07" w14:textId="7F96F93C" w:rsidR="0020061D" w:rsidRDefault="00766C9B">
      <w:pPr>
        <w:pStyle w:val="Paragraph"/>
      </w:pPr>
      <w:r>
        <w:tab/>
        <w:t xml:space="preserve">Mice can be infected by </w:t>
      </w:r>
      <w:r>
        <w:rPr>
          <w:i/>
          <w:iCs/>
        </w:rPr>
        <w:t>S. aureus</w:t>
      </w:r>
      <w:r>
        <w:t xml:space="preserve"> in a number of ways: by </w:t>
      </w:r>
      <w:del w:id="1606" w:author="Nelly Wagner" w:date="2017-01-23T17:58:00Z">
        <w:r w:rsidDel="00876D25">
          <w:delText>intravenous  (</w:delText>
        </w:r>
      </w:del>
      <w:ins w:id="1607" w:author="Nelly Wagner" w:date="2017-01-23T17:58:00Z">
        <w:r w:rsidR="00876D25">
          <w:t>intravenous (</w:t>
        </w:r>
      </w:ins>
      <w:r>
        <w:t xml:space="preserve">causing systemic infections that spreads to internal organs such as kidneys and heart), sub-cutaneous (to study local skin infections) and intraperitoneal injection (causing abdominal sepsis) as well as by inhalation for lung infections </w:t>
      </w:r>
      <w:bookmarkStart w:id="1608" w:name="__UnoMark__42368_1995552439"/>
      <w:r>
        <w:t>(Kim et al. 2014)</w:t>
      </w:r>
      <w:bookmarkEnd w:id="1608"/>
      <w:del w:id="1609" w:author="Nelly Wagner" w:date="2017-01-22T18:20:00Z">
        <w:r w:rsidDel="00BA0DDA">
          <w:delText>⁠</w:delText>
        </w:r>
      </w:del>
      <w:r>
        <w:t>. The size of the inoculum required also depends on the infection route. For instance, 10</w:t>
      </w:r>
      <w:r>
        <w:rPr>
          <w:vertAlign w:val="superscript"/>
        </w:rPr>
        <w:t xml:space="preserve">7 </w:t>
      </w:r>
      <w:r>
        <w:t xml:space="preserve">bacteria need to be injected intravenously to cause lethal disease in 1 to 3 days </w:t>
      </w:r>
      <w:bookmarkStart w:id="1610" w:name="__UnoMark__42372_1995552439"/>
      <w:r>
        <w:t>(McVicker et al. 2014)</w:t>
      </w:r>
      <w:bookmarkEnd w:id="1610"/>
      <w:del w:id="1611" w:author="Nelly Wagner" w:date="2017-01-22T18:20:00Z">
        <w:r w:rsidDel="00BA0DDA">
          <w:delText>⁠</w:delText>
        </w:r>
      </w:del>
      <w:r>
        <w:t>. The technique of intravital microscopy has really boosted the possi</w:t>
      </w:r>
      <w:r w:rsidRPr="00C374EF">
        <w:t xml:space="preserve">bilities for </w:t>
      </w:r>
      <w:ins w:id="1612" w:author="Nelly Wagner" w:date="2017-01-12T17:59:00Z">
        <w:r w:rsidR="00CC1648" w:rsidRPr="00C374EF">
          <w:rPr>
            <w:i/>
          </w:rPr>
          <w:t xml:space="preserve">in vivo </w:t>
        </w:r>
        <w:r w:rsidR="00CC1648" w:rsidRPr="00C374EF">
          <w:t xml:space="preserve">imaging in </w:t>
        </w:r>
      </w:ins>
      <w:r w:rsidRPr="00876D25">
        <w:t>rodents</w:t>
      </w:r>
      <w:del w:id="1613" w:author="Nelly Wagner" w:date="2017-01-12T17:59:00Z">
        <w:r w:rsidRPr="00876D25" w:rsidDel="00CC1648">
          <w:delText xml:space="preserve"> as animal models</w:delText>
        </w:r>
      </w:del>
      <w:r w:rsidRPr="00876D25">
        <w:t>. In add</w:t>
      </w:r>
      <w:r>
        <w:t xml:space="preserve">ition to allowing imaging </w:t>
      </w:r>
      <w:r>
        <w:lastRenderedPageBreak/>
        <w:t xml:space="preserve">of abscess formation and bacterial replication </w:t>
      </w:r>
      <w:bookmarkStart w:id="1614" w:name="__UnoMark__42376_1995552439"/>
      <w:r>
        <w:t>(Liese et al. 2012)</w:t>
      </w:r>
      <w:bookmarkEnd w:id="1614"/>
      <w:del w:id="1615" w:author="Nelly Wagner" w:date="2017-01-22T18:20:00Z">
        <w:r w:rsidDel="00BA0DDA">
          <w:delText>⁠</w:delText>
        </w:r>
      </w:del>
      <w:r>
        <w:t xml:space="preserve">, the availability of different mouse strains and mutants make it possible to identify host factors that determine the susceptibility to </w:t>
      </w:r>
      <w:r>
        <w:rPr>
          <w:i/>
          <w:iCs/>
        </w:rPr>
        <w:t xml:space="preserve">S. aureus </w:t>
      </w:r>
      <w:r>
        <w:t xml:space="preserve">infections </w:t>
      </w:r>
      <w:bookmarkStart w:id="1616" w:name="__UnoMark__42380_1995552439"/>
      <w:r>
        <w:t>(von Köckritz-Blickwede et al. 2008)</w:t>
      </w:r>
      <w:bookmarkEnd w:id="1616"/>
      <w:del w:id="1617" w:author="Nelly Wagner" w:date="2017-01-22T18:20:00Z">
        <w:r w:rsidDel="00BA0DDA">
          <w:delText>⁠</w:delText>
        </w:r>
      </w:del>
      <w:r>
        <w:t xml:space="preserve">. Leukocyte recruitment and precise immune mechanisms can even be imaged and quantified. It was thus observed that capillaries surrounding a tissue infected by </w:t>
      </w:r>
      <w:r>
        <w:rPr>
          <w:i/>
          <w:iCs/>
        </w:rPr>
        <w:t>S. aureus</w:t>
      </w:r>
      <w:r>
        <w:t xml:space="preserve"> get blocked by neutrophils migrating through them to reach the site of infection </w:t>
      </w:r>
      <w:bookmarkStart w:id="1618" w:name="__UnoMark__42390_1995552439"/>
      <w:r>
        <w:t>(Harding et al. 2014)</w:t>
      </w:r>
      <w:bookmarkEnd w:id="1618"/>
      <w:del w:id="1619" w:author="Nelly Wagner" w:date="2017-01-22T18:20:00Z">
        <w:r w:rsidDel="00BA0DDA">
          <w:delText>⁠</w:delText>
        </w:r>
      </w:del>
      <w:r>
        <w:t>. This blocking of capillaries led to larger lesions being formed during infection. Thus, preventing neutrophils from accessing the site of infection through capillaries without impairing their overall recruitment would help lower the pro-inflammatory response in patients.</w:t>
      </w:r>
    </w:p>
    <w:p w14:paraId="57FB4059" w14:textId="77777777" w:rsidR="00944F49" w:rsidRDefault="00766C9B">
      <w:pPr>
        <w:pStyle w:val="Paragraph"/>
        <w:rPr>
          <w:ins w:id="1620" w:author="Nelly Wagner" w:date="2017-01-12T18:00:00Z"/>
        </w:rPr>
      </w:pPr>
      <w:r>
        <w:tab/>
        <w:t xml:space="preserve">As rats are larger than mice, catheter-related infections and organ-specific infection can be achieved. A diabetes-endocarditis model showed that several staphylococcal genes are differentially expressed between non-diabetic and diabetic rats </w:t>
      </w:r>
      <w:bookmarkStart w:id="1621" w:name="__UnoMark__42394_1995552439"/>
      <w:r>
        <w:t>(Hanses et al. 2014)</w:t>
      </w:r>
      <w:bookmarkEnd w:id="1621"/>
      <w:del w:id="1622" w:author="Nelly Wagner" w:date="2017-01-22T18:20:00Z">
        <w:r w:rsidDel="00BA0DDA">
          <w:delText>⁠</w:delText>
        </w:r>
      </w:del>
      <w:r>
        <w:t xml:space="preserve">. This study provides further insight into the increased susceptibility of diabetes patients as </w:t>
      </w:r>
      <w:r>
        <w:rPr>
          <w:i/>
          <w:iCs/>
        </w:rPr>
        <w:t>S. aureus</w:t>
      </w:r>
      <w:r>
        <w:t xml:space="preserve"> seems to adapt its virulence to the health status of its host. Critical virulence factors involved in endocarditis can also be identified. Ophthalmic </w:t>
      </w:r>
      <w:r>
        <w:rPr>
          <w:i/>
          <w:iCs/>
        </w:rPr>
        <w:t>S. aureus</w:t>
      </w:r>
      <w:r>
        <w:t xml:space="preserve"> infections are also studied in rats, highlighting the crucial role of neutrophils in clearing the pathogen but also the bystander damage they cause in organs where immune cells are normally absent </w:t>
      </w:r>
      <w:bookmarkStart w:id="1623" w:name="__UnoMark__42398_1995552439"/>
      <w:r>
        <w:t>(Giese et al. 2003)</w:t>
      </w:r>
      <w:bookmarkEnd w:id="1623"/>
      <w:del w:id="1624" w:author="Nelly Wagner" w:date="2017-01-22T18:20:00Z">
        <w:r w:rsidDel="00BA0DDA">
          <w:delText>⁠</w:delText>
        </w:r>
      </w:del>
      <w:r>
        <w:t>.</w:t>
      </w:r>
    </w:p>
    <w:p w14:paraId="08DF2BF0" w14:textId="77777777" w:rsidR="00944F49" w:rsidRDefault="00944F49">
      <w:pPr>
        <w:pStyle w:val="Paragraph"/>
        <w:rPr>
          <w:ins w:id="1625" w:author="Nelly Wagner" w:date="2017-01-12T18:00:00Z"/>
        </w:rPr>
      </w:pPr>
    </w:p>
    <w:p w14:paraId="14771F06" w14:textId="30946A16" w:rsidR="00944F49" w:rsidRPr="003173F7" w:rsidRDefault="00944F49">
      <w:pPr>
        <w:pStyle w:val="Paragraph"/>
        <w:rPr>
          <w:ins w:id="1626" w:author="Nelly Wagner" w:date="2017-01-12T18:00:00Z"/>
          <w:b/>
          <w:rPrChange w:id="1627" w:author="Nelly Wagner" w:date="2017-01-23T19:47:00Z">
            <w:rPr>
              <w:ins w:id="1628" w:author="Nelly Wagner" w:date="2017-01-12T18:00:00Z"/>
            </w:rPr>
          </w:rPrChange>
        </w:rPr>
      </w:pPr>
      <w:ins w:id="1629" w:author="Nelly Wagner" w:date="2017-01-12T18:00:00Z">
        <w:r w:rsidRPr="003173F7">
          <w:rPr>
            <w:b/>
            <w:rPrChange w:id="1630" w:author="Nelly Wagner" w:date="2017-01-23T19:47:00Z">
              <w:rPr/>
            </w:rPrChange>
          </w:rPr>
          <w:t>1.4.2.2. Leporine models</w:t>
        </w:r>
      </w:ins>
    </w:p>
    <w:p w14:paraId="7BD7AEE4" w14:textId="77777777" w:rsidR="00944F49" w:rsidRDefault="00944F49">
      <w:pPr>
        <w:pStyle w:val="Paragraph"/>
        <w:rPr>
          <w:ins w:id="1631" w:author="Nelly Wagner" w:date="2017-01-12T18:00:00Z"/>
        </w:rPr>
      </w:pPr>
    </w:p>
    <w:p w14:paraId="7A2850A8" w14:textId="643D085F" w:rsidR="0020061D" w:rsidRDefault="00766C9B">
      <w:pPr>
        <w:pStyle w:val="Paragraph"/>
        <w:ind w:firstLine="363"/>
        <w:pPrChange w:id="1632" w:author="Nelly Wagner" w:date="2017-01-12T18:00:00Z">
          <w:pPr>
            <w:pStyle w:val="Paragraph"/>
          </w:pPr>
        </w:pPrChange>
      </w:pPr>
      <w:del w:id="1633" w:author="Nelly Wagner" w:date="2017-01-12T18:00:00Z">
        <w:r w:rsidDel="00944F49">
          <w:delText xml:space="preserve"> </w:delText>
        </w:r>
      </w:del>
      <w:r>
        <w:t xml:space="preserve">The large size of rabbits allows researchers to study </w:t>
      </w:r>
      <w:r>
        <w:rPr>
          <w:i/>
          <w:iCs/>
        </w:rPr>
        <w:t>S. aureus</w:t>
      </w:r>
      <w:r>
        <w:t xml:space="preserve"> in the context of catheter-related infections and therefore test the efficacy of antibiotics on </w:t>
      </w:r>
      <w:r>
        <w:rPr>
          <w:i/>
          <w:iCs/>
        </w:rPr>
        <w:t>in vivo</w:t>
      </w:r>
      <w:r>
        <w:t xml:space="preserve"> biofilms </w:t>
      </w:r>
      <w:bookmarkStart w:id="1634" w:name="__UnoMark__42402_1995552439"/>
      <w:r>
        <w:t>(Fernandez-Hidalgo et al. 2010)</w:t>
      </w:r>
      <w:bookmarkEnd w:id="1634"/>
      <w:del w:id="1635" w:author="Nelly Wagner" w:date="2017-01-22T18:20:00Z">
        <w:r w:rsidDel="00BA0DDA">
          <w:delText>⁠</w:delText>
        </w:r>
      </w:del>
      <w:r>
        <w:t xml:space="preserve">. The tissue-cage model in rabbits is also useful for sampling the bacterial population </w:t>
      </w:r>
      <w:r>
        <w:rPr>
          <w:i/>
          <w:iCs/>
        </w:rPr>
        <w:t xml:space="preserve">in vivo </w:t>
      </w:r>
      <w:r>
        <w:t xml:space="preserve">at various times during infection. The effect of antibiotics on the bacterial load and the emergence of resistance has thus been quantified, providing the first evidence </w:t>
      </w:r>
      <w:r>
        <w:rPr>
          <w:i/>
          <w:iCs/>
        </w:rPr>
        <w:t>in vivo</w:t>
      </w:r>
      <w:r>
        <w:t xml:space="preserve"> for the existence of a mutant selection window of antibiotic concentration </w:t>
      </w:r>
      <w:bookmarkStart w:id="1636" w:name="__UnoMark__42406_1995552439"/>
      <w:r>
        <w:t>(Cui et al. 2006)</w:t>
      </w:r>
      <w:bookmarkEnd w:id="1636"/>
      <w:del w:id="1637" w:author="Nelly Wagner" w:date="2017-01-22T18:20:00Z">
        <w:r w:rsidDel="00BA0DDA">
          <w:delText>⁠</w:delText>
        </w:r>
      </w:del>
      <w:r>
        <w:t>.</w:t>
      </w:r>
    </w:p>
    <w:p w14:paraId="77AB2F5E" w14:textId="77777777" w:rsidR="0020061D" w:rsidRDefault="00766C9B">
      <w:pPr>
        <w:pStyle w:val="1111"/>
        <w:numPr>
          <w:ilvl w:val="3"/>
          <w:numId w:val="24"/>
        </w:numPr>
        <w:pPrChange w:id="1638" w:author="Nelly Wagner" w:date="2017-01-12T18:01:00Z">
          <w:pPr>
            <w:pStyle w:val="1111"/>
            <w:numPr>
              <w:ilvl w:val="3"/>
              <w:numId w:val="2"/>
            </w:numPr>
            <w:ind w:left="363" w:hanging="363"/>
          </w:pPr>
        </w:pPrChange>
      </w:pPr>
      <w:bookmarkStart w:id="1639" w:name="__RefHeading___Toc29988_249651581"/>
      <w:bookmarkEnd w:id="1639"/>
      <w:r>
        <w:rPr>
          <w:iCs w:val="0"/>
        </w:rPr>
        <w:t>Farm animal</w:t>
      </w:r>
      <w:del w:id="1640" w:author="Nelly Wagner" w:date="2017-01-12T18:01:00Z">
        <w:r w:rsidDel="00944F49">
          <w:rPr>
            <w:iCs w:val="0"/>
          </w:rPr>
          <w:delText>s</w:delText>
        </w:r>
      </w:del>
      <w:r>
        <w:rPr>
          <w:iCs w:val="0"/>
        </w:rPr>
        <w:t xml:space="preserve"> models</w:t>
      </w:r>
    </w:p>
    <w:p w14:paraId="7D45308A" w14:textId="77777777" w:rsidR="0020061D" w:rsidRDefault="00766C9B">
      <w:pPr>
        <w:pStyle w:val="Paragraph"/>
      </w:pPr>
      <w:r>
        <w:tab/>
        <w:t xml:space="preserve">Briefly, </w:t>
      </w:r>
      <w:r>
        <w:rPr>
          <w:i/>
          <w:iCs/>
        </w:rPr>
        <w:t>S. aureus</w:t>
      </w:r>
      <w:r>
        <w:t xml:space="preserve"> infections are also studied in larger mammals, such as cows, pigs and sheep, either for direct health considerations of the animals and workers in the farming industry or to study staphylococcal transmission, host jump and adaptation to a new host. DNA sequencing of human and animals strains of </w:t>
      </w:r>
      <w:r>
        <w:rPr>
          <w:i/>
          <w:iCs/>
        </w:rPr>
        <w:t xml:space="preserve">S. aureus </w:t>
      </w:r>
      <w:r>
        <w:t xml:space="preserve">has indeed shown that several host jumps have occurred between human populations and farm </w:t>
      </w:r>
      <w:r>
        <w:lastRenderedPageBreak/>
        <w:t xml:space="preserve">animals up until the present time </w:t>
      </w:r>
      <w:bookmarkStart w:id="1641" w:name="__UnoMark__42410_1995552439"/>
      <w:r>
        <w:t>(Weinert et al. 2012)</w:t>
      </w:r>
      <w:bookmarkEnd w:id="1641"/>
      <w:del w:id="1642" w:author="Nelly Wagner" w:date="2017-01-22T18:20:00Z">
        <w:r w:rsidDel="00BA0DDA">
          <w:delText>⁠</w:delText>
        </w:r>
      </w:del>
      <w:r>
        <w:t xml:space="preserve">. This shows the extent to which </w:t>
      </w:r>
      <w:r>
        <w:rPr>
          <w:i/>
          <w:iCs/>
        </w:rPr>
        <w:t>S. aureus</w:t>
      </w:r>
      <w:r>
        <w:t xml:space="preserve"> can adapt to any host if given enough time. There is therefore no perfect animal model to study </w:t>
      </w:r>
      <w:r>
        <w:rPr>
          <w:i/>
          <w:iCs/>
        </w:rPr>
        <w:t>S. aureus</w:t>
      </w:r>
      <w:r>
        <w:t xml:space="preserve"> infections related to human infections as this opportunist pathogen will develop in any host.</w:t>
      </w:r>
    </w:p>
    <w:p w14:paraId="62642706" w14:textId="77777777" w:rsidR="0020061D" w:rsidRDefault="00766C9B">
      <w:pPr>
        <w:pStyle w:val="1111"/>
        <w:numPr>
          <w:ilvl w:val="3"/>
          <w:numId w:val="24"/>
        </w:numPr>
        <w:pPrChange w:id="1643" w:author="Nelly Wagner" w:date="2017-01-12T18:01:00Z">
          <w:pPr>
            <w:pStyle w:val="1111"/>
            <w:numPr>
              <w:ilvl w:val="3"/>
              <w:numId w:val="2"/>
            </w:numPr>
            <w:ind w:left="363" w:hanging="363"/>
          </w:pPr>
        </w:pPrChange>
      </w:pPr>
      <w:bookmarkStart w:id="1644" w:name="__RefHeading___Toc29990_249651581"/>
      <w:bookmarkEnd w:id="1644"/>
      <w:r>
        <w:t>Zebrafish model</w:t>
      </w:r>
    </w:p>
    <w:p w14:paraId="373A0BFD" w14:textId="4538CB79" w:rsidR="0020061D" w:rsidDel="009A1F0C" w:rsidRDefault="00766C9B">
      <w:pPr>
        <w:pStyle w:val="Paragraph"/>
        <w:rPr>
          <w:del w:id="1645" w:author="Nelly Wagner" w:date="2017-01-11T18:32:00Z"/>
        </w:rPr>
      </w:pPr>
      <w:r>
        <w:tab/>
        <w:t xml:space="preserve">The zebrafish is the latest animal model that has been developed to study </w:t>
      </w:r>
      <w:r>
        <w:rPr>
          <w:i/>
          <w:iCs/>
        </w:rPr>
        <w:t>S. aureus</w:t>
      </w:r>
      <w:r>
        <w:t xml:space="preserve"> pathogenesis. The embryos of these fish have great potential as an animal model because they are small, adults reproduce quickly and cause less ethical issues related to their use. In relation to </w:t>
      </w:r>
      <w:r>
        <w:rPr>
          <w:i/>
          <w:iCs/>
        </w:rPr>
        <w:t>S. aureus</w:t>
      </w:r>
      <w:r>
        <w:t xml:space="preserve"> infections, zebrafish embryos respond to the infection like any of the other animal models: the mortality of embryos is determined by the size of the inoculum (1500 CFU causes about 50% mortality) </w:t>
      </w:r>
      <w:bookmarkStart w:id="1646" w:name="__UnoMark__42414_1995552439"/>
      <w:r>
        <w:t>(Prajsnar et al. 2008)</w:t>
      </w:r>
      <w:bookmarkEnd w:id="1646"/>
      <w:del w:id="1647" w:author="Nelly Wagner" w:date="2017-01-22T18:20:00Z">
        <w:r w:rsidDel="00BA0DDA">
          <w:delText>⁠</w:delText>
        </w:r>
      </w:del>
      <w:r>
        <w:t>. In addition</w:t>
      </w:r>
      <w:ins w:id="1648" w:author="Nelly Wagner" w:date="2017-01-22T18:20:00Z">
        <w:r w:rsidR="00BA0DDA">
          <w:t>,</w:t>
        </w:r>
      </w:ins>
      <w:r>
        <w:t xml:space="preserve"> abscess-like structures were observed and innate immune cells can control </w:t>
      </w:r>
      <w:r>
        <w:rPr>
          <w:i/>
          <w:iCs/>
        </w:rPr>
        <w:t>S. aureus</w:t>
      </w:r>
      <w:r>
        <w:t xml:space="preserve">. Later, the presence of an immune bottleneck was identified in zebrafish embryos </w:t>
      </w:r>
      <w:bookmarkStart w:id="1649" w:name="__UnoMark__42418_1995552439"/>
      <w:r>
        <w:t>(Prajsnar et al. 2012)</w:t>
      </w:r>
      <w:bookmarkEnd w:id="1649"/>
      <w:del w:id="1650" w:author="Nelly Wagner" w:date="2017-01-22T18:20:00Z">
        <w:r w:rsidDel="00BA0DDA">
          <w:delText>⁠</w:delText>
        </w:r>
      </w:del>
      <w:r>
        <w:t xml:space="preserve">. This mechanism, seemingly mediated by neutrophils, leads to the clonal expansion of a very few </w:t>
      </w:r>
      <w:r>
        <w:rPr>
          <w:i/>
          <w:iCs/>
        </w:rPr>
        <w:t xml:space="preserve">S. aureus </w:t>
      </w:r>
      <w:r>
        <w:t>cel</w:t>
      </w:r>
      <w:r w:rsidR="006C1B38">
        <w:t>ls within the initial inoculum</w:t>
      </w:r>
      <w:r>
        <w:t xml:space="preserve">. A constructed mathematical model has shown that this likely results from the existence of a niche within neutrophils that allows </w:t>
      </w:r>
      <w:r>
        <w:rPr>
          <w:i/>
          <w:iCs/>
        </w:rPr>
        <w:t>S. aureus</w:t>
      </w:r>
      <w:r>
        <w:t xml:space="preserve"> to escape killing and replicate.</w:t>
      </w:r>
    </w:p>
    <w:p w14:paraId="03E08B53" w14:textId="2FD90658" w:rsidR="00572587" w:rsidRDefault="00766C9B">
      <w:pPr>
        <w:pStyle w:val="Paragraph"/>
        <w:rPr>
          <w:ins w:id="1651" w:author="Nelly Wagner" w:date="2017-01-03T19:05:00Z"/>
        </w:rPr>
      </w:pPr>
      <w:del w:id="1652" w:author="Nelly Wagner" w:date="2017-01-11T18:32:00Z">
        <w:r w:rsidDel="009A1F0C">
          <w:tab/>
          <w:delText xml:space="preserve">Animal models therefore constitute valid ways to study </w:delText>
        </w:r>
        <w:r w:rsidDel="009A1F0C">
          <w:rPr>
            <w:i/>
            <w:iCs/>
          </w:rPr>
          <w:delText>S. aureus</w:delText>
        </w:r>
        <w:r w:rsidDel="009A1F0C">
          <w:delText xml:space="preserve"> pathogenesis. </w:delText>
        </w:r>
      </w:del>
      <w:del w:id="1653" w:author="Nelly Wagner" w:date="2017-01-11T18:31:00Z">
        <w:r w:rsidDel="009A1F0C">
          <w:delText>As the zebrafish is the model that was used in the present study, the next section explores in more detail their immune defences and how it is used to gain insight into host-pathogen interactions.</w:delText>
        </w:r>
      </w:del>
    </w:p>
    <w:p w14:paraId="577F194F" w14:textId="7E95B839" w:rsidR="00572587" w:rsidRPr="00B161E6" w:rsidRDefault="00572587">
      <w:pPr>
        <w:pStyle w:val="Paragraph"/>
        <w:spacing w:before="240" w:after="240"/>
        <w:rPr>
          <w:ins w:id="1654" w:author="Nelly Wagner" w:date="2017-01-03T19:06:00Z"/>
          <w:rFonts w:eastAsia="SimSun" w:cs="Mangal"/>
          <w:b/>
          <w:bCs/>
          <w:iCs/>
          <w:rPrChange w:id="1655" w:author="Nelly Wagner" w:date="2017-01-24T18:24:00Z">
            <w:rPr>
              <w:ins w:id="1656" w:author="Nelly Wagner" w:date="2017-01-03T19:06:00Z"/>
            </w:rPr>
          </w:rPrChange>
        </w:rPr>
        <w:pPrChange w:id="1657" w:author="Nelly Wagner" w:date="2017-01-24T18:24:00Z">
          <w:pPr>
            <w:pStyle w:val="Paragraph"/>
          </w:pPr>
        </w:pPrChange>
      </w:pPr>
      <w:ins w:id="1658" w:author="Nelly Wagner" w:date="2017-01-03T19:05:00Z">
        <w:r w:rsidRPr="00B161E6">
          <w:rPr>
            <w:rFonts w:eastAsia="SimSun" w:cs="Mangal"/>
            <w:b/>
            <w:bCs/>
            <w:iCs/>
            <w:rPrChange w:id="1659" w:author="Nelly Wagner" w:date="2017-01-24T18:24:00Z">
              <w:rPr/>
            </w:rPrChange>
          </w:rPr>
          <w:t xml:space="preserve">1.4.3. </w:t>
        </w:r>
      </w:ins>
      <w:ins w:id="1660" w:author="Nelly Wagner" w:date="2017-01-09T20:35:00Z">
        <w:r w:rsidR="00F30637" w:rsidRPr="00B161E6">
          <w:rPr>
            <w:rFonts w:eastAsia="SimSun" w:cs="Mangal"/>
            <w:b/>
            <w:bCs/>
            <w:iCs/>
            <w:rPrChange w:id="1661" w:author="Nelly Wagner" w:date="2017-01-24T18:24:00Z">
              <w:rPr>
                <w:b/>
              </w:rPr>
            </w:rPrChange>
          </w:rPr>
          <w:t>Pros and cons of each animal model</w:t>
        </w:r>
      </w:ins>
    </w:p>
    <w:p w14:paraId="552D54C3" w14:textId="0C7F8E48" w:rsidR="00F30637" w:rsidRPr="00876D25" w:rsidRDefault="00F30637">
      <w:pPr>
        <w:spacing w:line="360" w:lineRule="auto"/>
        <w:ind w:firstLine="720"/>
        <w:jc w:val="both"/>
        <w:rPr>
          <w:ins w:id="1662" w:author="Nelly Wagner" w:date="2017-01-09T20:34:00Z"/>
          <w:rFonts w:ascii="Arial" w:hAnsi="Arial"/>
          <w:rPrChange w:id="1663" w:author="Nelly Wagner" w:date="2017-01-23T18:00:00Z">
            <w:rPr>
              <w:ins w:id="1664" w:author="Nelly Wagner" w:date="2017-01-09T20:34:00Z"/>
            </w:rPr>
          </w:rPrChange>
        </w:rPr>
        <w:pPrChange w:id="1665" w:author="Nelly Wagner" w:date="2017-01-09T20:35:00Z">
          <w:pPr>
            <w:ind w:firstLine="720"/>
            <w:jc w:val="both"/>
          </w:pPr>
        </w:pPrChange>
      </w:pPr>
      <w:ins w:id="1666" w:author="Nelly Wagner" w:date="2017-01-09T20:34:00Z">
        <w:r w:rsidRPr="00876D25">
          <w:rPr>
            <w:rFonts w:ascii="Arial" w:hAnsi="Arial"/>
            <w:rPrChange w:id="1667" w:author="Nelly Wagner" w:date="2017-01-23T18:00:00Z">
              <w:rPr/>
            </w:rPrChange>
          </w:rPr>
          <w:t xml:space="preserve">Most animal models are useful to learn about biological processes pertaining to humans. However, they are all limited in their ability to recreate a human disease, either because the time scale of a disease is made unnaturally short (in the case of chronic diseases), the host-specificity of a certain pathogen does not allow the full-extent of a disease to develop, or their homogenous genetic makeup does not provide natural variation between individuals (Radbruch and Isaacs, 2009). </w:t>
        </w:r>
      </w:ins>
    </w:p>
    <w:p w14:paraId="4719A092" w14:textId="613C2A3F" w:rsidR="00F30637" w:rsidRPr="00876D25" w:rsidRDefault="00F30637">
      <w:pPr>
        <w:spacing w:line="360" w:lineRule="auto"/>
        <w:ind w:firstLine="720"/>
        <w:jc w:val="both"/>
        <w:rPr>
          <w:ins w:id="1668" w:author="Nelly Wagner" w:date="2017-01-09T20:34:00Z"/>
          <w:rFonts w:ascii="Arial" w:hAnsi="Arial"/>
          <w:rPrChange w:id="1669" w:author="Nelly Wagner" w:date="2017-01-23T18:00:00Z">
            <w:rPr>
              <w:ins w:id="1670" w:author="Nelly Wagner" w:date="2017-01-09T20:34:00Z"/>
            </w:rPr>
          </w:rPrChange>
        </w:rPr>
        <w:pPrChange w:id="1671" w:author="Nelly Wagner" w:date="2017-01-09T20:35:00Z">
          <w:pPr>
            <w:ind w:firstLine="720"/>
            <w:jc w:val="both"/>
          </w:pPr>
        </w:pPrChange>
      </w:pPr>
      <w:ins w:id="1672" w:author="Nelly Wagner" w:date="2017-01-09T20:34:00Z">
        <w:r w:rsidRPr="00876D25">
          <w:rPr>
            <w:rFonts w:ascii="Arial" w:hAnsi="Arial"/>
            <w:rPrChange w:id="1673" w:author="Nelly Wagner" w:date="2017-01-23T18:00:00Z">
              <w:rPr/>
            </w:rPrChange>
          </w:rPr>
          <w:t xml:space="preserve">The strength of invertebrate models is the low maintenance and cost that they require. This makes them best suited for studies where large numbers of subjects are needed, such as comparing the virulence of different strains and drug screenings (O’Callaghan and Vergunst 2010). In addition, invertebrates are small enough to allow </w:t>
        </w:r>
        <w:r w:rsidRPr="00876D25">
          <w:rPr>
            <w:rFonts w:ascii="Arial" w:hAnsi="Arial"/>
            <w:rPrChange w:id="1674" w:author="Nelly Wagner" w:date="2017-01-23T18:00:00Z">
              <w:rPr>
                <w:i/>
              </w:rPr>
            </w:rPrChange>
          </w:rPr>
          <w:t xml:space="preserve">in vivo </w:t>
        </w:r>
        <w:r w:rsidRPr="00876D25">
          <w:rPr>
            <w:rFonts w:ascii="Arial" w:hAnsi="Arial"/>
            <w:rPrChange w:id="1675" w:author="Nelly Wagner" w:date="2017-01-23T18:00:00Z">
              <w:rPr/>
            </w:rPrChange>
          </w:rPr>
          <w:t>imaging (Garg and Wu 2014). However, invertebrate models are rarely used to answer in-depth molecular host-pathogen interactions due to vertebrate mode</w:t>
        </w:r>
      </w:ins>
      <w:ins w:id="1676" w:author="Nelly Wagner" w:date="2017-01-09T20:37:00Z">
        <w:r w:rsidRPr="00C374EF">
          <w:rPr>
            <w:rFonts w:ascii="Arial" w:hAnsi="Arial"/>
          </w:rPr>
          <w:t>l</w:t>
        </w:r>
      </w:ins>
      <w:ins w:id="1677" w:author="Nelly Wagner" w:date="2017-01-09T20:34:00Z">
        <w:r w:rsidRPr="00876D25">
          <w:rPr>
            <w:rFonts w:ascii="Arial" w:hAnsi="Arial"/>
            <w:rPrChange w:id="1678" w:author="Nelly Wagner" w:date="2017-01-23T18:00:00Z">
              <w:rPr/>
            </w:rPrChange>
          </w:rPr>
          <w:t>s being closer to humans in terms of biological development and immunity.</w:t>
        </w:r>
      </w:ins>
    </w:p>
    <w:p w14:paraId="3D31D1D0" w14:textId="7B56B897" w:rsidR="00F30637" w:rsidRPr="00876D25" w:rsidRDefault="00F30637">
      <w:pPr>
        <w:spacing w:line="360" w:lineRule="auto"/>
        <w:ind w:firstLine="720"/>
        <w:jc w:val="both"/>
        <w:rPr>
          <w:ins w:id="1679" w:author="Nelly Wagner" w:date="2017-01-09T20:34:00Z"/>
          <w:rFonts w:ascii="Arial" w:hAnsi="Arial"/>
          <w:rPrChange w:id="1680" w:author="Nelly Wagner" w:date="2017-01-23T18:00:00Z">
            <w:rPr>
              <w:ins w:id="1681" w:author="Nelly Wagner" w:date="2017-01-09T20:34:00Z"/>
            </w:rPr>
          </w:rPrChange>
        </w:rPr>
        <w:pPrChange w:id="1682" w:author="Nelly Wagner" w:date="2017-01-09T20:35:00Z">
          <w:pPr>
            <w:ind w:firstLine="720"/>
            <w:jc w:val="both"/>
          </w:pPr>
        </w:pPrChange>
      </w:pPr>
      <w:ins w:id="1683" w:author="Nelly Wagner" w:date="2017-01-09T20:34:00Z">
        <w:r w:rsidRPr="00876D25">
          <w:rPr>
            <w:rFonts w:ascii="Arial" w:hAnsi="Arial"/>
            <w:rPrChange w:id="1684" w:author="Nelly Wagner" w:date="2017-01-23T18:00:00Z">
              <w:rPr/>
            </w:rPrChange>
          </w:rPr>
          <w:t xml:space="preserve">Rodent are the most popular animal models for biomedical research. Mouse models are widely used because lots of molecular tools are already available </w:t>
        </w:r>
        <w:r w:rsidRPr="00876D25">
          <w:rPr>
            <w:rFonts w:ascii="Arial" w:hAnsi="Arial"/>
            <w:rPrChange w:id="1685" w:author="Nelly Wagner" w:date="2017-01-23T18:00:00Z">
              <w:rPr/>
            </w:rPrChange>
          </w:rPr>
          <w:lastRenderedPageBreak/>
          <w:t>(antibodies, probes, genetic markers etc). In addition, different disease models exist to study infections, such as Chikungunya virus, under certain circumstances like arthritis or immunodeficiency (Haese et al. 2016). However, in this instance, mice models do not reproduce the full extent of the infection as it is observed in humans and primates become therefore more suitable, for instance when looking at transmission from mother to infant (Haese et al. 2016). In some cases, the pathogen is so restricted to a specific host that to develop a model that is not the natural host, drastic measures must be taken, such as transplanting part of the necessary human organs (Zou and Zhang 2016). Rats, and even rabbits (which are technically a l</w:t>
        </w:r>
      </w:ins>
      <w:ins w:id="1686" w:author="Nelly Wagner" w:date="2017-01-12T18:01:00Z">
        <w:r w:rsidR="00944F49" w:rsidRPr="00C374EF">
          <w:rPr>
            <w:rFonts w:ascii="Arial" w:hAnsi="Arial"/>
          </w:rPr>
          <w:t>eporine</w:t>
        </w:r>
      </w:ins>
      <w:ins w:id="1687" w:author="Nelly Wagner" w:date="2017-01-09T20:34:00Z">
        <w:r w:rsidRPr="00876D25">
          <w:rPr>
            <w:rFonts w:ascii="Arial" w:hAnsi="Arial"/>
            <w:rPrChange w:id="1688" w:author="Nelly Wagner" w:date="2017-01-23T18:00:00Z">
              <w:rPr/>
            </w:rPrChange>
          </w:rPr>
          <w:t xml:space="preserve"> model), are preferred for studies requiring bigger organs for invasive procedures, such as cardiovascular disease models (Camacho et al. 2016). Rodent models are also the first choice for pre-clinical toxicology studies, given that they are easier to implement than large mammalian models (Brannen et al. 2016), although the results do not necessarily </w:t>
        </w:r>
        <w:r w:rsidR="009B2528" w:rsidRPr="00C374EF">
          <w:rPr>
            <w:rFonts w:ascii="Arial" w:hAnsi="Arial"/>
          </w:rPr>
          <w:t>predict the results in humans. For this reason, rodent models are often pointed at for not being relevant to humans. Nevertheless, these models have generated a lot of the biomedical knowledge that we now know.</w:t>
        </w:r>
      </w:ins>
    </w:p>
    <w:p w14:paraId="3B4AEB0F" w14:textId="44FD1310" w:rsidR="00F30637" w:rsidRPr="00876D25" w:rsidRDefault="00F30637">
      <w:pPr>
        <w:spacing w:line="360" w:lineRule="auto"/>
        <w:ind w:firstLine="720"/>
        <w:jc w:val="both"/>
        <w:rPr>
          <w:ins w:id="1689" w:author="Nelly Wagner" w:date="2017-01-09T20:34:00Z"/>
          <w:rFonts w:ascii="Arial" w:hAnsi="Arial"/>
          <w:rPrChange w:id="1690" w:author="Nelly Wagner" w:date="2017-01-23T18:00:00Z">
            <w:rPr>
              <w:ins w:id="1691" w:author="Nelly Wagner" w:date="2017-01-09T20:34:00Z"/>
            </w:rPr>
          </w:rPrChange>
        </w:rPr>
        <w:pPrChange w:id="1692" w:author="Nelly Wagner" w:date="2017-01-09T20:35:00Z">
          <w:pPr>
            <w:ind w:firstLine="720"/>
            <w:jc w:val="both"/>
          </w:pPr>
        </w:pPrChange>
      </w:pPr>
      <w:ins w:id="1693" w:author="Nelly Wagner" w:date="2017-01-09T20:34:00Z">
        <w:r w:rsidRPr="00876D25">
          <w:rPr>
            <w:rFonts w:ascii="Arial" w:hAnsi="Arial"/>
            <w:rPrChange w:id="1694" w:author="Nelly Wagner" w:date="2017-01-23T18:00:00Z">
              <w:rPr/>
            </w:rPrChange>
          </w:rPr>
          <w:t xml:space="preserve">Large mammalian models, such as cows and pigs, are marginal and usually adopted to understand the development of a disease already affecting these animals, such as bovine mastitis (Vrieling et al. 2016). Nevertheless, large mammals are also used to model human diseases as the physiology and size of their organs are closer to ours. For instance, pigs infected with </w:t>
        </w:r>
        <w:r w:rsidRPr="00876D25">
          <w:rPr>
            <w:rFonts w:ascii="Arial" w:hAnsi="Arial"/>
            <w:rPrChange w:id="1695" w:author="Nelly Wagner" w:date="2017-01-23T18:00:00Z">
              <w:rPr>
                <w:i/>
              </w:rPr>
            </w:rPrChange>
          </w:rPr>
          <w:t>Pseudomonas aeruginosa</w:t>
        </w:r>
        <w:r w:rsidRPr="00876D25">
          <w:rPr>
            <w:rFonts w:ascii="Arial" w:hAnsi="Arial"/>
            <w:rPrChange w:id="1696" w:author="Nelly Wagner" w:date="2017-01-23T18:00:00Z">
              <w:rPr/>
            </w:rPrChange>
          </w:rPr>
          <w:t xml:space="preserve"> recreate many of the symptomatic and inflammation events observed in infected humans (Chevaleyre et al. 2016).</w:t>
        </w:r>
      </w:ins>
      <w:ins w:id="1697" w:author="Nelly Wagner" w:date="2017-01-09T20:37:00Z">
        <w:r w:rsidRPr="00C374EF">
          <w:rPr>
            <w:rFonts w:ascii="Arial" w:hAnsi="Arial"/>
          </w:rPr>
          <w:t xml:space="preserve"> The drawback of large mammalian models is their </w:t>
        </w:r>
      </w:ins>
      <w:ins w:id="1698" w:author="Nelly Wagner" w:date="2017-01-09T20:39:00Z">
        <w:r w:rsidRPr="00C374EF">
          <w:rPr>
            <w:rFonts w:ascii="Arial" w:hAnsi="Arial"/>
          </w:rPr>
          <w:t xml:space="preserve">financial </w:t>
        </w:r>
      </w:ins>
      <w:ins w:id="1699" w:author="Nelly Wagner" w:date="2017-01-09T20:37:00Z">
        <w:r w:rsidRPr="00C374EF">
          <w:rPr>
            <w:rFonts w:ascii="Arial" w:hAnsi="Arial"/>
          </w:rPr>
          <w:t>cost, which limits the number of individual</w:t>
        </w:r>
      </w:ins>
      <w:ins w:id="1700" w:author="Nelly Wagner" w:date="2017-01-09T20:38:00Z">
        <w:r w:rsidRPr="00876D25">
          <w:rPr>
            <w:rFonts w:ascii="Arial" w:hAnsi="Arial"/>
          </w:rPr>
          <w:t>s</w:t>
        </w:r>
      </w:ins>
      <w:ins w:id="1701" w:author="Nelly Wagner" w:date="2017-01-09T20:37:00Z">
        <w:r w:rsidRPr="00876D25">
          <w:rPr>
            <w:rFonts w:ascii="Arial" w:hAnsi="Arial"/>
          </w:rPr>
          <w:t xml:space="preserve"> for experiments</w:t>
        </w:r>
      </w:ins>
      <w:ins w:id="1702" w:author="Nelly Wagner" w:date="2017-01-09T20:39:00Z">
        <w:r w:rsidRPr="00876D25">
          <w:rPr>
            <w:rFonts w:ascii="Arial" w:hAnsi="Arial"/>
          </w:rPr>
          <w:t>, and the</w:t>
        </w:r>
      </w:ins>
      <w:ins w:id="1703" w:author="Nelly Wagner" w:date="2017-01-09T20:40:00Z">
        <w:r w:rsidRPr="00876D25">
          <w:rPr>
            <w:rFonts w:ascii="Arial" w:hAnsi="Arial"/>
          </w:rPr>
          <w:t xml:space="preserve"> ethical concerns that </w:t>
        </w:r>
      </w:ins>
      <w:ins w:id="1704" w:author="Nelly Wagner" w:date="2017-01-09T20:41:00Z">
        <w:r w:rsidR="009B2528" w:rsidRPr="00876D25">
          <w:rPr>
            <w:rFonts w:ascii="Arial" w:hAnsi="Arial"/>
          </w:rPr>
          <w:t>are linked to</w:t>
        </w:r>
      </w:ins>
      <w:ins w:id="1705" w:author="Nelly Wagner" w:date="2017-01-09T20:40:00Z">
        <w:r w:rsidRPr="00876D25">
          <w:rPr>
            <w:rFonts w:ascii="Arial" w:hAnsi="Arial"/>
          </w:rPr>
          <w:t xml:space="preserve"> them</w:t>
        </w:r>
      </w:ins>
      <w:ins w:id="1706" w:author="Nelly Wagner" w:date="2017-01-09T20:41:00Z">
        <w:r w:rsidR="009B2528" w:rsidRPr="00876D25">
          <w:rPr>
            <w:rFonts w:ascii="Arial" w:hAnsi="Arial"/>
          </w:rPr>
          <w:t>.</w:t>
        </w:r>
      </w:ins>
    </w:p>
    <w:p w14:paraId="70DE59B4" w14:textId="45624CC8" w:rsidR="00572587" w:rsidRPr="00B161E6" w:rsidRDefault="00F30637">
      <w:pPr>
        <w:spacing w:line="360" w:lineRule="auto"/>
        <w:ind w:firstLine="720"/>
        <w:jc w:val="both"/>
        <w:pPrChange w:id="1707" w:author="Nelly Wagner" w:date="2017-01-24T18:23:00Z">
          <w:pPr>
            <w:pStyle w:val="Paragraph"/>
          </w:pPr>
        </w:pPrChange>
      </w:pPr>
      <w:ins w:id="1708" w:author="Nelly Wagner" w:date="2017-01-09T20:34:00Z">
        <w:r w:rsidRPr="00876D25">
          <w:rPr>
            <w:rFonts w:ascii="Arial" w:hAnsi="Arial"/>
          </w:rPr>
          <w:t>With the growing public concern on the use of animals for research, biomedical research must implement the 3Rs (</w:t>
        </w:r>
        <w:r w:rsidRPr="00876D25">
          <w:rPr>
            <w:rFonts w:ascii="Arial" w:hAnsi="Arial"/>
            <w:rPrChange w:id="1709" w:author="Nelly Wagner" w:date="2017-01-23T18:00:00Z">
              <w:rPr>
                <w:rFonts w:asciiTheme="minorHAnsi" w:hAnsiTheme="minorHAnsi" w:cstheme="minorBidi"/>
              </w:rPr>
            </w:rPrChange>
          </w:rPr>
          <w:t>Replacement, Reduction and Refinement)</w:t>
        </w:r>
        <w:r w:rsidRPr="00876D25">
          <w:rPr>
            <w:rFonts w:ascii="Arial" w:hAnsi="Arial"/>
          </w:rPr>
          <w:t xml:space="preserve"> (Stokes 2015). This means that current models need to be optimised to reduce the number of animals used for research. This also pushes for the development of new animal models that do not depend on large and small mammals. The zebrafish offers a compromise between the need for smaller, more ethical</w:t>
        </w:r>
      </w:ins>
      <w:ins w:id="1710" w:author="Nelly Wagner" w:date="2017-01-09T20:46:00Z">
        <w:r w:rsidR="009B2528" w:rsidRPr="00C374EF">
          <w:rPr>
            <w:rFonts w:ascii="Arial" w:hAnsi="Arial"/>
          </w:rPr>
          <w:t>,</w:t>
        </w:r>
      </w:ins>
      <w:ins w:id="1711" w:author="Nelly Wagner" w:date="2017-01-09T20:34:00Z">
        <w:r w:rsidRPr="00876D25">
          <w:rPr>
            <w:rFonts w:ascii="Arial" w:hAnsi="Arial"/>
          </w:rPr>
          <w:t xml:space="preserve"> vertebrate models and relevance to human diseases.</w:t>
        </w:r>
      </w:ins>
    </w:p>
    <w:p w14:paraId="6F91C4B0" w14:textId="77777777" w:rsidR="0020061D" w:rsidRDefault="00766C9B">
      <w:pPr>
        <w:pStyle w:val="11"/>
        <w:numPr>
          <w:ilvl w:val="1"/>
          <w:numId w:val="24"/>
        </w:numPr>
        <w:pPrChange w:id="1712" w:author="Nelly Wagner" w:date="2017-01-12T18:01:00Z">
          <w:pPr>
            <w:pStyle w:val="11"/>
            <w:numPr>
              <w:ilvl w:val="1"/>
              <w:numId w:val="2"/>
            </w:numPr>
            <w:ind w:left="363" w:hanging="363"/>
          </w:pPr>
        </w:pPrChange>
      </w:pPr>
      <w:bookmarkStart w:id="1713" w:name="__RefHeading___Toc636682_313610408"/>
      <w:bookmarkEnd w:id="1713"/>
      <w:r>
        <w:t>Zebrafish embryos: a successful model for the study of infectious diseases</w:t>
      </w:r>
    </w:p>
    <w:p w14:paraId="463393EA" w14:textId="3D276A0F" w:rsidR="0020061D" w:rsidRDefault="00766C9B">
      <w:pPr>
        <w:pStyle w:val="Paragraph"/>
      </w:pPr>
      <w:r>
        <w:tab/>
        <w:t xml:space="preserve">The intensive study of zebrafish in the field of genetics and developmental biology means that many of the proteins, cellular and metabolic pathways homologous </w:t>
      </w:r>
      <w:r>
        <w:lastRenderedPageBreak/>
        <w:t xml:space="preserve">to that of humans are known </w:t>
      </w:r>
      <w:bookmarkStart w:id="1714" w:name="__UnoMark__42422_1995552439"/>
      <w:r>
        <w:t>(Kettleborough et al. 2013)</w:t>
      </w:r>
      <w:bookmarkEnd w:id="1714"/>
      <w:del w:id="1715" w:author="Nelly Wagner" w:date="2017-01-22T18:20:00Z">
        <w:r w:rsidDel="00BA0DDA">
          <w:delText>⁠</w:delText>
        </w:r>
      </w:del>
      <w:r>
        <w:t xml:space="preserve">  </w:t>
      </w:r>
      <w:bookmarkStart w:id="1716" w:name="__UnoMark__42426_1995552439"/>
      <w:r>
        <w:t>(Howe et al. 2013)</w:t>
      </w:r>
      <w:bookmarkEnd w:id="1716"/>
      <w:r>
        <w:t>. However, here the focus is on innate immunity and their response to pathogens.</w:t>
      </w:r>
    </w:p>
    <w:p w14:paraId="43BE5B23" w14:textId="77777777" w:rsidR="0020061D" w:rsidRDefault="00766C9B">
      <w:pPr>
        <w:pStyle w:val="111"/>
        <w:numPr>
          <w:ilvl w:val="2"/>
          <w:numId w:val="25"/>
        </w:numPr>
        <w:rPr>
          <w:sz w:val="24"/>
          <w:szCs w:val="24"/>
        </w:rPr>
        <w:pPrChange w:id="1717" w:author="Nelly Wagner" w:date="2017-01-23T18:00:00Z">
          <w:pPr>
            <w:pStyle w:val="111"/>
            <w:numPr>
              <w:ilvl w:val="2"/>
              <w:numId w:val="2"/>
            </w:numPr>
          </w:pPr>
        </w:pPrChange>
      </w:pPr>
      <w:bookmarkStart w:id="1718" w:name="__RefHeading___Toc636684_313610408"/>
      <w:bookmarkEnd w:id="1718"/>
      <w:r>
        <w:rPr>
          <w:sz w:val="24"/>
          <w:szCs w:val="24"/>
        </w:rPr>
        <w:t>Innate immune defences of zebrafish embryos</w:t>
      </w:r>
    </w:p>
    <w:p w14:paraId="78BB3377" w14:textId="6B251F67" w:rsidR="0020061D" w:rsidDel="00B161E6" w:rsidRDefault="00766C9B">
      <w:pPr>
        <w:pStyle w:val="Paragraph"/>
        <w:rPr>
          <w:del w:id="1719" w:author="Nelly Wagner" w:date="2017-01-24T18:26:00Z"/>
        </w:rPr>
      </w:pPr>
      <w:r>
        <w:tab/>
        <w:t xml:space="preserve">A comparative genome analysis had confirmed that the signalling components of innate immunity, such as pattern-recognition receptors, cytokines and adaptor proteins, are highly conserved between zebrafish and humans </w:t>
      </w:r>
      <w:bookmarkStart w:id="1720" w:name="__UnoMark__42430_1995552439"/>
      <w:r>
        <w:t>(Stein et al. 2007)</w:t>
      </w:r>
      <w:bookmarkEnd w:id="1720"/>
      <w:del w:id="1721" w:author="Nelly Wagner" w:date="2017-01-22T18:21:00Z">
        <w:r w:rsidDel="00BA0DDA">
          <w:rPr>
            <w:rFonts w:ascii="Segoe UI Symbol" w:hAnsi="Segoe UI Symbol" w:cs="Segoe UI Symbol"/>
          </w:rPr>
          <w:delText>⁠</w:delText>
        </w:r>
      </w:del>
      <w:r>
        <w:t xml:space="preserve">. However, several cases of gene multiplication were also observed. Although this is not a problem for the function of innate immunity as most of the copies are likely not expressed, it can be difficult to know which copy of the gene to consider for generating mutant and transgenic lines. The cellular components of the innate immune system of zebrafish have also been characterised. In particular, zebrafish embryos possess functional macrophages and neutrophils capable of responding to tissue injury and phagocytosis of foreign particles </w:t>
      </w:r>
      <w:bookmarkStart w:id="1722" w:name="__UnoMark__42434_1995552439"/>
      <w:r>
        <w:t>(Lieschke et al. 2001)</w:t>
      </w:r>
      <w:bookmarkEnd w:id="1722"/>
      <w:del w:id="1723" w:author="Nelly Wagner" w:date="2017-01-22T18:21:00Z">
        <w:r w:rsidDel="00BA0DDA">
          <w:rPr>
            <w:rFonts w:ascii="Segoe UI Symbol" w:hAnsi="Segoe UI Symbol" w:cs="Segoe UI Symbol"/>
          </w:rPr>
          <w:delText>⁠</w:delText>
        </w:r>
      </w:del>
      <w:r>
        <w:t xml:space="preserve">. </w:t>
      </w:r>
      <w:del w:id="1724" w:author="Nelly Wagner" w:date="2017-01-24T18:26:00Z">
        <w:r w:rsidDel="00B161E6">
          <w:delText xml:space="preserve">Expression of lectin receptors in zebrafish embryos and its protective role during bacterial infection suggest that a functional complement system (the non-cellular part of the innate immune system) is already present in zebrafish embryos </w:delText>
        </w:r>
        <w:bookmarkStart w:id="1725" w:name="__UnoMark__42438_1995552439"/>
        <w:r w:rsidDel="00B161E6">
          <w:delText>(Yang et al. 2014)</w:delText>
        </w:r>
      </w:del>
      <w:bookmarkEnd w:id="1725"/>
      <w:del w:id="1726" w:author="Nelly Wagner" w:date="2017-01-22T18:21:00Z">
        <w:r w:rsidDel="00BA0DDA">
          <w:rPr>
            <w:rFonts w:ascii="Segoe UI Symbol" w:hAnsi="Segoe UI Symbol" w:cs="Segoe UI Symbol"/>
          </w:rPr>
          <w:delText>⁠</w:delText>
        </w:r>
      </w:del>
      <w:del w:id="1727" w:author="Nelly Wagner" w:date="2017-01-24T18:26:00Z">
        <w:r w:rsidDel="00B161E6">
          <w:delText>.</w:delText>
        </w:r>
      </w:del>
    </w:p>
    <w:p w14:paraId="27B61F59" w14:textId="47493F36" w:rsidR="00B161E6" w:rsidRDefault="00766C9B" w:rsidP="00B161E6">
      <w:pPr>
        <w:pStyle w:val="Paragraph"/>
        <w:rPr>
          <w:ins w:id="1728" w:author="Nelly Wagner" w:date="2017-01-24T18:26:00Z"/>
        </w:rPr>
      </w:pPr>
      <w:del w:id="1729" w:author="Nelly Wagner" w:date="2017-01-24T18:26:00Z">
        <w:r w:rsidDel="00B161E6">
          <w:tab/>
          <w:delText xml:space="preserve">The identification of gene promoters specific to each of these cell types has allowed the development of fluorescent transgenic lines. The neutrophil-reporter line, expressing GFP under the control of a neutrophil-specific promoter, was the first developed to study inflammation and tissue regeneration </w:delText>
        </w:r>
        <w:bookmarkStart w:id="1730" w:name="__UnoMark__42442_1995552439"/>
        <w:r w:rsidDel="00B161E6">
          <w:delText>(Renshaw et al. 2006)</w:delText>
        </w:r>
      </w:del>
      <w:bookmarkEnd w:id="1730"/>
      <w:del w:id="1731" w:author="Nelly Wagner" w:date="2017-01-22T18:21:00Z">
        <w:r w:rsidDel="00BA0DDA">
          <w:rPr>
            <w:rFonts w:ascii="Segoe UI Symbol" w:hAnsi="Segoe UI Symbol" w:cs="Segoe UI Symbol"/>
          </w:rPr>
          <w:delText>⁠</w:delText>
        </w:r>
      </w:del>
      <w:del w:id="1732" w:author="Nelly Wagner" w:date="2017-01-24T18:26:00Z">
        <w:r w:rsidDel="00B161E6">
          <w:delText>.</w:delText>
        </w:r>
      </w:del>
      <w:ins w:id="1733" w:author="Nelly Wagner" w:date="2017-01-24T18:26:00Z">
        <w:r w:rsidR="00B161E6">
          <w:t>Expression of lectin receptors in zebrafish embryos and its protective role during bacterial infection suggest that a functional complement system (the non-cellular part of the innate immune system) is already present in zebrafish embryos (Yang et al. 2014).</w:t>
        </w:r>
      </w:ins>
    </w:p>
    <w:p w14:paraId="372EA17C" w14:textId="029074C9" w:rsidR="0020061D" w:rsidRDefault="00B161E6">
      <w:pPr>
        <w:pStyle w:val="Paragraph"/>
      </w:pPr>
      <w:ins w:id="1734" w:author="Nelly Wagner" w:date="2017-01-24T18:26:00Z">
        <w:r>
          <w:tab/>
          <w:t xml:space="preserve">The identification of gene promoters specific to each of these cell types has allowed the development of fluorescent transgenic lines. The neutrophil-reporter line, expressing GFP under the control of a neutrophil-specific promoter, was the first developed to study inflammation and tissue regeneration (Renshaw et al. 2006). </w:t>
        </w:r>
      </w:ins>
      <w:r w:rsidR="00766C9B">
        <w:t xml:space="preserve">Five years later, a macrophage-specific marker was identified, resulting in the development of a fluorescent transgenic line </w:t>
      </w:r>
      <w:bookmarkStart w:id="1735" w:name="__UnoMark__42446_1995552439"/>
      <w:r w:rsidR="00766C9B">
        <w:t>(Ellett et al. 2011)</w:t>
      </w:r>
      <w:bookmarkEnd w:id="1735"/>
      <w:del w:id="1736" w:author="Nelly Wagner" w:date="2017-01-22T18:21:00Z">
        <w:r w:rsidR="00766C9B" w:rsidDel="00BA0DDA">
          <w:delText>⁠</w:delText>
        </w:r>
      </w:del>
      <w:r w:rsidR="00766C9B">
        <w:t xml:space="preserve">. The study of innate immunity and host response to pathogens in zebrafish embryos has since been easier. Neutrophils have been shown to be more efficient at removing bacteria that are attached to cells rather than planktonic </w:t>
      </w:r>
      <w:bookmarkStart w:id="1737" w:name="__UnoMark__42450_1995552439"/>
      <w:r w:rsidR="00766C9B">
        <w:t>(Colucci-Guyon et al. 2011)</w:t>
      </w:r>
      <w:bookmarkEnd w:id="1737"/>
      <w:del w:id="1738" w:author="Nelly Wagner" w:date="2017-01-22T18:21:00Z">
        <w:r w:rsidR="00766C9B" w:rsidDel="00BA0DDA">
          <w:delText>⁠</w:delText>
        </w:r>
      </w:del>
      <w:r w:rsidR="00766C9B">
        <w:t xml:space="preserve">. They are also very important in inflammation and tissue regeneration but their action needs to be regulated otherwise healing is delayed </w:t>
      </w:r>
      <w:bookmarkStart w:id="1739" w:name="__UnoMark__42454_1995552439"/>
      <w:r w:rsidR="00766C9B">
        <w:t>(Li et al. 2012)</w:t>
      </w:r>
      <w:bookmarkEnd w:id="1739"/>
      <w:del w:id="1740" w:author="Nelly Wagner" w:date="2017-01-22T18:21:00Z">
        <w:r w:rsidR="00766C9B" w:rsidDel="00BA0DDA">
          <w:delText>⁠</w:delText>
        </w:r>
      </w:del>
      <w:r w:rsidR="00766C9B">
        <w:t xml:space="preserve">. The neutrophil recruitment pathway is conserved between humans and zebrafish as it is mediated through CXCR2 (or interleukin 8 receptor) in both cases </w:t>
      </w:r>
      <w:bookmarkStart w:id="1741" w:name="__UnoMark__42458_1995552439"/>
      <w:r w:rsidR="00766C9B">
        <w:t>(Boppana et al. 2014)</w:t>
      </w:r>
      <w:bookmarkEnd w:id="1741"/>
      <w:del w:id="1742" w:author="Nelly Wagner" w:date="2017-01-22T18:21:00Z">
        <w:r w:rsidR="00766C9B" w:rsidDel="00BA0DDA">
          <w:delText>⁠</w:delText>
        </w:r>
      </w:del>
      <w:r w:rsidR="00766C9B">
        <w:t xml:space="preserve"> </w:t>
      </w:r>
      <w:bookmarkStart w:id="1743" w:name="__UnoMark__42462_1995552439"/>
      <w:r w:rsidR="00766C9B">
        <w:t>(Deng et al. 2013)</w:t>
      </w:r>
      <w:bookmarkEnd w:id="1743"/>
      <w:del w:id="1744" w:author="Nelly Wagner" w:date="2017-01-22T18:21:00Z">
        <w:r w:rsidR="00766C9B" w:rsidDel="00BA0DDA">
          <w:delText>⁠</w:delText>
        </w:r>
      </w:del>
      <w:r w:rsidR="00766C9B">
        <w:t xml:space="preserve">. As for macrophage recruitment, it can be signalled through CXCR3 in zebrafish embryos </w:t>
      </w:r>
      <w:bookmarkStart w:id="1745" w:name="__UnoMark__42466_1995552439"/>
      <w:r w:rsidR="00766C9B">
        <w:t>(Torraca et al. 2015)</w:t>
      </w:r>
      <w:bookmarkEnd w:id="1745"/>
      <w:del w:id="1746" w:author="Nelly Wagner" w:date="2017-01-22T18:21:00Z">
        <w:r w:rsidR="00766C9B" w:rsidDel="00BA0DDA">
          <w:delText>⁠</w:delText>
        </w:r>
      </w:del>
      <w:r w:rsidR="00766C9B">
        <w:t xml:space="preserve">, similarly to human macrophages </w:t>
      </w:r>
      <w:bookmarkStart w:id="1747" w:name="__UnoMark__42470_1995552439"/>
      <w:r w:rsidR="00766C9B">
        <w:t>(Traves et al. 2016)</w:t>
      </w:r>
      <w:bookmarkEnd w:id="1747"/>
      <w:del w:id="1748" w:author="Nelly Wagner" w:date="2017-01-22T18:21:00Z">
        <w:r w:rsidR="00766C9B" w:rsidDel="00BA0DDA">
          <w:delText>⁠</w:delText>
        </w:r>
      </w:del>
      <w:r w:rsidR="00766C9B">
        <w:t xml:space="preserve">. It is also interesting to note that antiviral immunity is conserved between humans and zebrafish, from ancient evolutionary conserved proteins of antiviral immunity </w:t>
      </w:r>
      <w:bookmarkStart w:id="1749" w:name="__UnoMark__42474_1995552439"/>
      <w:r w:rsidR="00766C9B">
        <w:t>(Boudinot et al. 2011)</w:t>
      </w:r>
      <w:bookmarkEnd w:id="1749"/>
      <w:del w:id="1750" w:author="Nelly Wagner" w:date="2017-01-22T18:21:00Z">
        <w:r w:rsidR="00766C9B" w:rsidDel="00BA0DDA">
          <w:delText>⁠</w:delText>
        </w:r>
      </w:del>
      <w:r w:rsidR="00766C9B">
        <w:t xml:space="preserve"> to the interferon response </w:t>
      </w:r>
      <w:bookmarkStart w:id="1751" w:name="__UnoMark__42478_1995552439"/>
      <w:r w:rsidR="00766C9B">
        <w:t>(López-Muñoz et al. 2011)</w:t>
      </w:r>
      <w:bookmarkEnd w:id="1751"/>
      <w:del w:id="1752" w:author="Nelly Wagner" w:date="2017-01-22T18:21:00Z">
        <w:r w:rsidR="00766C9B" w:rsidDel="00BA0DDA">
          <w:delText>⁠</w:delText>
        </w:r>
      </w:del>
      <w:r w:rsidR="00766C9B">
        <w:t xml:space="preserve"> </w:t>
      </w:r>
      <w:bookmarkStart w:id="1753" w:name="__UnoMark__42488_1995552439"/>
      <w:r w:rsidR="00766C9B">
        <w:t>(Aleksejeva et al. 2016)</w:t>
      </w:r>
      <w:bookmarkEnd w:id="1753"/>
      <w:del w:id="1754" w:author="Nelly Wagner" w:date="2017-01-22T18:21:00Z">
        <w:r w:rsidR="00766C9B" w:rsidDel="00BA0DDA">
          <w:delText>⁠</w:delText>
        </w:r>
      </w:del>
      <w:r w:rsidR="00766C9B">
        <w:t xml:space="preserve">. The MyD88-dependent TLR signalling pathway is also conserved in zebrafish and is crucial for the </w:t>
      </w:r>
      <w:r w:rsidR="00766C9B">
        <w:lastRenderedPageBreak/>
        <w:t xml:space="preserve">control of pathogenic bacteria </w:t>
      </w:r>
      <w:bookmarkStart w:id="1755" w:name="__UnoMark__42492_1995552439"/>
      <w:r w:rsidR="00766C9B">
        <w:t>(van der Sar et al. 2006)</w:t>
      </w:r>
      <w:bookmarkEnd w:id="1755"/>
      <w:del w:id="1756" w:author="Nelly Wagner" w:date="2017-01-22T18:21:00Z">
        <w:r w:rsidR="00766C9B" w:rsidDel="00BA0DDA">
          <w:delText>⁠</w:delText>
        </w:r>
      </w:del>
      <w:r w:rsidR="00766C9B">
        <w:t xml:space="preserve"> </w:t>
      </w:r>
      <w:bookmarkStart w:id="1757" w:name="__UnoMark__42496_1995552439"/>
      <w:r w:rsidR="00766C9B">
        <w:t>(van der Vaart et al. 2013)</w:t>
      </w:r>
      <w:bookmarkEnd w:id="1757"/>
      <w:del w:id="1758" w:author="Nelly Wagner" w:date="2017-01-22T18:21:00Z">
        <w:r w:rsidR="00766C9B" w:rsidDel="00BA0DDA">
          <w:delText>⁠</w:delText>
        </w:r>
      </w:del>
      <w:r w:rsidR="00766C9B">
        <w:t xml:space="preserve">. This is important as the host immune response against microorganisms relies heavily on the activation of this pathway. Nevertheless, differences between the innate immune system of zebrafish and mammals exist, especially when considering toll-like receptors. For instance, the mammalian TLR4 recognises LPS, a conserved component of Gram-negative bacteria, but most fish species lack this receptor </w:t>
      </w:r>
      <w:bookmarkStart w:id="1759" w:name="__UnoMark__42500_1995552439"/>
      <w:r w:rsidR="00766C9B">
        <w:t>(Palti 2011)</w:t>
      </w:r>
      <w:bookmarkEnd w:id="1759"/>
      <w:del w:id="1760" w:author="Nelly Wagner" w:date="2017-01-22T18:21:00Z">
        <w:r w:rsidR="00766C9B" w:rsidDel="005955B6">
          <w:delText>⁠</w:delText>
        </w:r>
      </w:del>
      <w:r w:rsidR="00766C9B">
        <w:t xml:space="preserve">. While zebrafish possess a TLR4 ortholog, it does not respond to LPS </w:t>
      </w:r>
      <w:bookmarkStart w:id="1761" w:name="__UnoMark__42504_1995552439"/>
      <w:r w:rsidR="00766C9B">
        <w:t>(Sullivan et al. 2009)</w:t>
      </w:r>
      <w:bookmarkEnd w:id="1761"/>
      <w:del w:id="1762" w:author="Nelly Wagner" w:date="2017-01-22T18:21:00Z">
        <w:r w:rsidR="00766C9B" w:rsidDel="005955B6">
          <w:delText>⁠</w:delText>
        </w:r>
      </w:del>
      <w:r w:rsidR="00766C9B">
        <w:t xml:space="preserve">. This is one specific example but most TLR ligands are unknown. The function of most cytokines also remains to be elucidated. A recent study provided the first analysis of the zebrafish ortholog of interleukin 22, an anti-inflammatory cytokine, and found that its function is identical to the mammalian version </w:t>
      </w:r>
      <w:bookmarkStart w:id="1763" w:name="__UnoMark__42508_1995552439"/>
      <w:r w:rsidR="00766C9B">
        <w:t>(Costa et al. 2013)</w:t>
      </w:r>
      <w:bookmarkEnd w:id="1763"/>
      <w:del w:id="1764" w:author="Nelly Wagner" w:date="2017-01-22T18:21:00Z">
        <w:r w:rsidR="00766C9B" w:rsidDel="005955B6">
          <w:delText>⁠</w:delText>
        </w:r>
      </w:del>
      <w:r w:rsidR="00766C9B">
        <w:t>.</w:t>
      </w:r>
    </w:p>
    <w:p w14:paraId="12F5E931" w14:textId="7DB3727D" w:rsidR="0020061D" w:rsidRDefault="00766C9B">
      <w:pPr>
        <w:pStyle w:val="Paragraph"/>
      </w:pPr>
      <w:r>
        <w:tab/>
        <w:t>Zebrafish em</w:t>
      </w:r>
      <w:r w:rsidR="006C1B38">
        <w:t>bryos grow very fast (</w:t>
      </w:r>
      <w:r w:rsidR="006C1B38" w:rsidRPr="006C1B38">
        <w:t>Kimmel et al. 1995</w:t>
      </w:r>
      <w:r>
        <w:t>) so it is not surprising that even in early stages of development they possess a functional innate immune response. However, if the zebrafish is to become a model of choice for human diseases then it is important to characterise as much of the immune components as possible.</w:t>
      </w:r>
    </w:p>
    <w:p w14:paraId="7EFFB9CA" w14:textId="77777777" w:rsidR="0020061D" w:rsidRDefault="00766C9B">
      <w:pPr>
        <w:pStyle w:val="111"/>
        <w:numPr>
          <w:ilvl w:val="2"/>
          <w:numId w:val="25"/>
        </w:numPr>
        <w:rPr>
          <w:sz w:val="24"/>
          <w:szCs w:val="24"/>
        </w:rPr>
        <w:pPrChange w:id="1765" w:author="Nelly Wagner" w:date="2017-01-23T18:00:00Z">
          <w:pPr>
            <w:pStyle w:val="111"/>
            <w:numPr>
              <w:ilvl w:val="2"/>
              <w:numId w:val="2"/>
            </w:numPr>
          </w:pPr>
        </w:pPrChange>
      </w:pPr>
      <w:bookmarkStart w:id="1766" w:name="__RefHeading___Toc636686_313610408"/>
      <w:bookmarkEnd w:id="1766"/>
      <w:r>
        <w:rPr>
          <w:sz w:val="24"/>
          <w:szCs w:val="24"/>
        </w:rPr>
        <w:t>Key models of host-pathogen interactions</w:t>
      </w:r>
    </w:p>
    <w:p w14:paraId="49083711" w14:textId="77777777" w:rsidR="008B13E6" w:rsidRDefault="00766C9B" w:rsidP="008B13E6">
      <w:pPr>
        <w:pStyle w:val="Paragraph"/>
        <w:rPr>
          <w:ins w:id="1767" w:author="Nelly Wagner" w:date="2017-01-24T18:27:00Z"/>
        </w:rPr>
      </w:pPr>
      <w:r>
        <w:rPr>
          <w:rFonts w:eastAsia="SimSun" w:cs="Mangal"/>
        </w:rPr>
        <w:tab/>
        <w:t>Zebrafish embryos are increasingly used to study infections and immune pathologies. While most studies harness the power of microscopy and genetics, the recent development of robotic technologies has allowed high-throughput applications for the zebrafish embryo model, especially in the case of the tuberculosis model.</w:t>
      </w:r>
      <w:ins w:id="1768" w:author="Nelly Wagner" w:date="2017-01-24T18:27:00Z">
        <w:r w:rsidR="008B13E6">
          <w:rPr>
            <w:rFonts w:eastAsia="SimSun" w:cs="Mangal"/>
          </w:rPr>
          <w:t xml:space="preserve"> </w:t>
        </w:r>
        <w:r w:rsidR="008B13E6">
          <w:rPr>
            <w:i/>
            <w:iCs/>
          </w:rPr>
          <w:tab/>
          <w:t>Mycobacterium marinum</w:t>
        </w:r>
        <w:r w:rsidR="008B13E6">
          <w:t xml:space="preserve"> is a relative of </w:t>
        </w:r>
        <w:r w:rsidR="008B13E6">
          <w:rPr>
            <w:i/>
            <w:iCs/>
          </w:rPr>
          <w:t>M. tuberculosis</w:t>
        </w:r>
        <w:r w:rsidR="008B13E6">
          <w:t xml:space="preserve"> but it infects fish, which makes it a good alternative pathogen to study tuberculosis by proxy in zebrafish. Microscopy and genetic approaches have shown that phagocytosis of </w:t>
        </w:r>
        <w:r w:rsidR="008B13E6">
          <w:rPr>
            <w:i/>
            <w:iCs/>
          </w:rPr>
          <w:t>M. marinum</w:t>
        </w:r>
        <w:r w:rsidR="008B13E6">
          <w:t xml:space="preserve"> involves a type of macrophage receptor that was previously not associated with immune functions (Benard et al. 2014). Also, a combination of transgenic markers and cell sorting technology has characterised the changes in gene expression that occur in specific innate immune cells during infection by </w:t>
        </w:r>
        <w:r w:rsidR="008B13E6">
          <w:rPr>
            <w:i/>
            <w:iCs/>
          </w:rPr>
          <w:t xml:space="preserve">M. marinum </w:t>
        </w:r>
        <w:r w:rsidR="008B13E6">
          <w:t xml:space="preserve">(Rougeot et al. 2014). In the case of </w:t>
        </w:r>
        <w:r w:rsidR="008B13E6">
          <w:rPr>
            <w:i/>
            <w:iCs/>
          </w:rPr>
          <w:t>M. marinum</w:t>
        </w:r>
        <w:r w:rsidR="008B13E6">
          <w:t xml:space="preserve">, the bacteria can be injected when the embryo is still at the stage of blastula (a mass of 512 cells, see Figure 1.5), therefore high-throughput robotic injection is possible. Automated injection coupled to fluorescence sorting of infected embryos has made the zebrafish embryo a very interesting model for anti-tuberculosis drug screens (Carvalho et al. 2011). However, as most pathogens cannot be injected so early into the embryos, application of this high-throughput method to </w:t>
        </w:r>
        <w:r w:rsidR="008B13E6">
          <w:lastRenderedPageBreak/>
          <w:t>other infection models will require the development of robotic injection in complex body tissues.</w:t>
        </w:r>
      </w:ins>
    </w:p>
    <w:p w14:paraId="6EA1E7CE" w14:textId="6BA8B3F6" w:rsidR="0020061D" w:rsidRPr="006C1B38" w:rsidRDefault="008B13E6" w:rsidP="006C1B38">
      <w:pPr>
        <w:pStyle w:val="Paragraph"/>
        <w:widowControl w:val="0"/>
      </w:pPr>
      <w:ins w:id="1769" w:author="Nelly Wagner" w:date="2017-01-24T18:27:00Z">
        <w:r>
          <w:tab/>
          <w:t xml:space="preserve">Various other models of bacterial infection using zebrafish embryos exist. The first one to be described used </w:t>
        </w:r>
        <w:r w:rsidRPr="00C374EF">
          <w:rPr>
            <w:i/>
            <w:iCs/>
          </w:rPr>
          <w:t xml:space="preserve">Salmonella </w:t>
        </w:r>
        <w:r w:rsidRPr="00C374EF">
          <w:rPr>
            <w:i/>
          </w:rPr>
          <w:t>enterica</w:t>
        </w:r>
        <w:r w:rsidRPr="00C374EF">
          <w:t xml:space="preserve"> var. Thyphimurium</w:t>
        </w:r>
        <w:r w:rsidRPr="00876D25">
          <w:t xml:space="preserve"> as the ba</w:t>
        </w:r>
        <w:r>
          <w:t xml:space="preserve">cterial pathogen and it showed that the infection can be followed in real-time (van der Sar et al. 2003). The study also demonstrated that the development of the infection is rapid (24-48 hours), allowing the screening of bacterial mutants if needed. Of note, although zebrafish embryos do not respond to LPS (Sullivan et al. 2009), the study found that a </w:t>
        </w:r>
        <w:r>
          <w:rPr>
            <w:i/>
            <w:iCs/>
          </w:rPr>
          <w:t xml:space="preserve">S. typhimurium </w:t>
        </w:r>
        <w:r>
          <w:t xml:space="preserve">LPS mutant was attenuated in zebrafish, as in mice. Another noteworthy zebrafish model is that of </w:t>
        </w:r>
        <w:r>
          <w:rPr>
            <w:i/>
            <w:iCs/>
          </w:rPr>
          <w:t>Burkholderia cenocepacia</w:t>
        </w:r>
        <w:r>
          <w:t xml:space="preserve">, a bacterium causing life-threatening infections in cystic fibrosis patients. Real-time microscopy and a small inoculum size showed that this pathogen not only escapes killing by macrophages but also replicates within them to then cause an overwhelming infection within 24 hours (Vergunst et al. 2010). A new model is that of </w:t>
        </w:r>
        <w:r>
          <w:rPr>
            <w:i/>
            <w:iCs/>
          </w:rPr>
          <w:t xml:space="preserve">Shigella flexneri </w:t>
        </w:r>
        <w:r>
          <w:t xml:space="preserve">systemic infection. </w:t>
        </w:r>
      </w:ins>
      <w:ins w:id="1770" w:author="Nelly Wagner" w:date="2017-01-24T18:28:00Z">
        <w:r>
          <w:t xml:space="preserve">In this model, </w:t>
        </w:r>
        <w:r>
          <w:rPr>
            <w:i/>
            <w:iCs/>
          </w:rPr>
          <w:t>S. flexneri</w:t>
        </w:r>
        <w:r>
          <w:t xml:space="preserve"> can become trapped in septin cages intracellularly, a feature that was first observed </w:t>
        </w:r>
        <w:r>
          <w:rPr>
            <w:i/>
            <w:iCs/>
          </w:rPr>
          <w:t>in vitro</w:t>
        </w:r>
        <w:r>
          <w:t xml:space="preserve"> in human cell lines (Mostowy et al. 2013).</w:t>
        </w:r>
      </w:ins>
    </w:p>
    <w:p w14:paraId="3B710B6B" w14:textId="7332F0B2" w:rsidR="0020061D" w:rsidDel="008B13E6" w:rsidRDefault="006C1B38">
      <w:pPr>
        <w:pStyle w:val="Paragraph"/>
        <w:rPr>
          <w:del w:id="1771" w:author="Nelly Wagner" w:date="2017-01-24T18:27:00Z"/>
        </w:rPr>
      </w:pPr>
      <w:r>
        <w:tab/>
      </w:r>
      <w:del w:id="1772" w:author="Nelly Wagner" w:date="2017-01-24T18:27:00Z">
        <w:r w:rsidR="00766C9B" w:rsidDel="008B13E6">
          <w:rPr>
            <w:i/>
            <w:iCs/>
          </w:rPr>
          <w:tab/>
          <w:delText>Mycobacterium marinum</w:delText>
        </w:r>
        <w:r w:rsidR="00766C9B" w:rsidDel="008B13E6">
          <w:delText xml:space="preserve"> is a relative of </w:delText>
        </w:r>
        <w:r w:rsidR="00766C9B" w:rsidDel="008B13E6">
          <w:rPr>
            <w:i/>
            <w:iCs/>
          </w:rPr>
          <w:delText>M. tuberculosis</w:delText>
        </w:r>
        <w:r w:rsidR="00766C9B" w:rsidDel="008B13E6">
          <w:delText xml:space="preserve"> but it infects fish, which makes it a good alternative pathogen to study tuberculosis by proxy in zebrafish. Microscopy and genetic approaches have shown that phagocytosis of </w:delText>
        </w:r>
        <w:r w:rsidR="00766C9B" w:rsidDel="008B13E6">
          <w:rPr>
            <w:i/>
            <w:iCs/>
          </w:rPr>
          <w:delText>M. marinum</w:delText>
        </w:r>
        <w:r w:rsidR="00766C9B" w:rsidDel="008B13E6">
          <w:delText xml:space="preserve"> involves a type of macrophage receptor that was previously not associated with immune functions </w:delText>
        </w:r>
        <w:bookmarkStart w:id="1773" w:name="__UnoMark__42512_1995552439"/>
        <w:r w:rsidR="00766C9B" w:rsidDel="008B13E6">
          <w:delText>(Benard et al. 2014)</w:delText>
        </w:r>
      </w:del>
      <w:bookmarkEnd w:id="1773"/>
      <w:del w:id="1774" w:author="Nelly Wagner" w:date="2017-01-22T18:22:00Z">
        <w:r w:rsidR="00766C9B" w:rsidDel="005955B6">
          <w:delText>⁠</w:delText>
        </w:r>
      </w:del>
      <w:del w:id="1775" w:author="Nelly Wagner" w:date="2017-01-24T18:27:00Z">
        <w:r w:rsidR="00766C9B" w:rsidDel="008B13E6">
          <w:delText xml:space="preserve">. Also, a combination of transgenic markers and cell sorting technology has characterised the changes in gene expression that occur in specific innate immune cells during infection by </w:delText>
        </w:r>
        <w:r w:rsidR="00766C9B" w:rsidDel="008B13E6">
          <w:rPr>
            <w:i/>
            <w:iCs/>
          </w:rPr>
          <w:delText xml:space="preserve">M. marinum </w:delText>
        </w:r>
        <w:bookmarkStart w:id="1776" w:name="__UnoMark__42516_1995552439"/>
        <w:r w:rsidR="00766C9B" w:rsidDel="008B13E6">
          <w:delText>(Rougeot et al. 2014)</w:delText>
        </w:r>
      </w:del>
      <w:bookmarkEnd w:id="1776"/>
      <w:del w:id="1777" w:author="Nelly Wagner" w:date="2017-01-22T18:22:00Z">
        <w:r w:rsidR="00766C9B" w:rsidDel="005955B6">
          <w:delText>⁠</w:delText>
        </w:r>
      </w:del>
      <w:del w:id="1778" w:author="Nelly Wagner" w:date="2017-01-24T18:27:00Z">
        <w:r w:rsidR="00766C9B" w:rsidDel="008B13E6">
          <w:delText xml:space="preserve">. In the case of </w:delText>
        </w:r>
        <w:r w:rsidR="00766C9B" w:rsidDel="008B13E6">
          <w:rPr>
            <w:i/>
            <w:iCs/>
          </w:rPr>
          <w:delText>M. marinum</w:delText>
        </w:r>
        <w:r w:rsidR="00766C9B" w:rsidDel="008B13E6">
          <w:delText xml:space="preserve">, the bacteria can be injected when the embryo is still at the stage of blastula (a mass of 512 cells, see Figure 1.5), therefore high-throughput robotic injection is possible. Automated injection coupled to fluorescence sorting of infected embryos has made the zebrafish embryo a very interesting model for anti-tuberculosis drug screens </w:delText>
        </w:r>
        <w:bookmarkStart w:id="1779" w:name="__UnoMark__42520_1995552439"/>
        <w:r w:rsidR="00766C9B" w:rsidDel="008B13E6">
          <w:delText>(Carvalho et al. 2011)</w:delText>
        </w:r>
      </w:del>
      <w:bookmarkEnd w:id="1779"/>
      <w:del w:id="1780" w:author="Nelly Wagner" w:date="2017-01-22T18:22:00Z">
        <w:r w:rsidR="00766C9B" w:rsidDel="005955B6">
          <w:delText>⁠</w:delText>
        </w:r>
      </w:del>
      <w:del w:id="1781" w:author="Nelly Wagner" w:date="2017-01-24T18:27:00Z">
        <w:r w:rsidR="00766C9B" w:rsidDel="008B13E6">
          <w:delText>. However, as most pathogens cannot be injected so early into the embryos, application of this high-throughput method to other infection models will require the development of robotic injection in complex body tissues.</w:delText>
        </w:r>
      </w:del>
    </w:p>
    <w:p w14:paraId="7ACFCC0D" w14:textId="2C3AA05C" w:rsidR="0020061D" w:rsidRDefault="00766C9B">
      <w:pPr>
        <w:pStyle w:val="Paragraph"/>
      </w:pPr>
      <w:del w:id="1782" w:author="Nelly Wagner" w:date="2017-01-24T18:27:00Z">
        <w:r w:rsidDel="008B13E6">
          <w:tab/>
          <w:delText xml:space="preserve">Various other models of bacterial infection using zebrafish embryos exist. The first one to be described used </w:delText>
        </w:r>
        <w:r w:rsidRPr="00C374EF" w:rsidDel="008B13E6">
          <w:rPr>
            <w:i/>
            <w:iCs/>
          </w:rPr>
          <w:delText xml:space="preserve">Salmonella </w:delText>
        </w:r>
      </w:del>
      <w:del w:id="1783" w:author="Nelly Wagner" w:date="2017-01-12T18:04:00Z">
        <w:r w:rsidRPr="00876D25" w:rsidDel="00A34B06">
          <w:rPr>
            <w:i/>
            <w:iCs/>
          </w:rPr>
          <w:delText>typhimurium</w:delText>
        </w:r>
      </w:del>
      <w:del w:id="1784" w:author="Nelly Wagner" w:date="2017-01-24T18:27:00Z">
        <w:r w:rsidRPr="00876D25" w:rsidDel="008B13E6">
          <w:delText xml:space="preserve"> as the ba</w:delText>
        </w:r>
        <w:r w:rsidDel="008B13E6">
          <w:delText xml:space="preserve">cterial pathogen and it showed that the infection can be followed in real-time </w:delText>
        </w:r>
        <w:bookmarkStart w:id="1785" w:name="__UnoMark__42524_1995552439"/>
        <w:r w:rsidDel="008B13E6">
          <w:delText>(van der Sar et al. 2003)</w:delText>
        </w:r>
      </w:del>
      <w:bookmarkEnd w:id="1785"/>
      <w:del w:id="1786" w:author="Nelly Wagner" w:date="2017-01-22T18:22:00Z">
        <w:r w:rsidDel="005955B6">
          <w:delText>⁠</w:delText>
        </w:r>
      </w:del>
      <w:del w:id="1787" w:author="Nelly Wagner" w:date="2017-01-24T18:27:00Z">
        <w:r w:rsidDel="008B13E6">
          <w:delText xml:space="preserve">. The study also demonstrated that the development of the infection is rapid (24-48 hours), allowing the screening of bacterial mutants if needed. Of note, although zebrafish embryos do not respond to LPS (Sullivan et al. 2009), the study found that a </w:delText>
        </w:r>
        <w:r w:rsidDel="008B13E6">
          <w:rPr>
            <w:i/>
            <w:iCs/>
          </w:rPr>
          <w:delText xml:space="preserve">S. typhimurium </w:delText>
        </w:r>
        <w:r w:rsidDel="008B13E6">
          <w:delText xml:space="preserve">LPS mutant was attenuated in zebrafish, as in mice. Another noteworthy zebrafish model is that of </w:delText>
        </w:r>
        <w:r w:rsidDel="008B13E6">
          <w:rPr>
            <w:i/>
            <w:iCs/>
          </w:rPr>
          <w:delText>Burkholderia cenocepacia</w:delText>
        </w:r>
        <w:r w:rsidDel="008B13E6">
          <w:delText xml:space="preserve">, a bacterium causing life-threatening infections in cystic fibrosis patients. Real-time microscopy and a small inoculum size showed that this pathogen not only escapes killing by macrophages but also replicates within them to then cause an overwhelming infection within 24 hours </w:delText>
        </w:r>
        <w:bookmarkStart w:id="1788" w:name="__UnoMark__42528_1995552439"/>
        <w:r w:rsidDel="008B13E6">
          <w:delText>(Vergunst et al. 2010)</w:delText>
        </w:r>
      </w:del>
      <w:bookmarkEnd w:id="1788"/>
      <w:del w:id="1789" w:author="Nelly Wagner" w:date="2017-01-22T18:22:00Z">
        <w:r w:rsidDel="005955B6">
          <w:delText>⁠</w:delText>
        </w:r>
      </w:del>
      <w:del w:id="1790" w:author="Nelly Wagner" w:date="2017-01-24T18:27:00Z">
        <w:r w:rsidDel="008B13E6">
          <w:delText xml:space="preserve">. A new model is that of </w:delText>
        </w:r>
        <w:r w:rsidDel="008B13E6">
          <w:rPr>
            <w:i/>
            <w:iCs/>
          </w:rPr>
          <w:delText xml:space="preserve">Shigella flexneri </w:delText>
        </w:r>
        <w:r w:rsidDel="008B13E6">
          <w:delText xml:space="preserve">systemic infection. </w:delText>
        </w:r>
      </w:del>
      <w:del w:id="1791" w:author="Nelly Wagner" w:date="2017-01-24T18:28:00Z">
        <w:r w:rsidDel="008B13E6">
          <w:delText xml:space="preserve">In this model, </w:delText>
        </w:r>
        <w:r w:rsidDel="008B13E6">
          <w:rPr>
            <w:i/>
            <w:iCs/>
          </w:rPr>
          <w:delText>S. flexneri</w:delText>
        </w:r>
        <w:r w:rsidDel="008B13E6">
          <w:delText xml:space="preserve"> can become trapped in septin cages intracellularly, a feature that was first observed </w:delText>
        </w:r>
        <w:r w:rsidDel="008B13E6">
          <w:rPr>
            <w:i/>
            <w:iCs/>
          </w:rPr>
          <w:delText>in vitro</w:delText>
        </w:r>
        <w:r w:rsidDel="008B13E6">
          <w:delText xml:space="preserve"> in human cell lines </w:delText>
        </w:r>
        <w:bookmarkStart w:id="1792" w:name="__UnoMark__42532_1995552439"/>
        <w:r w:rsidDel="008B13E6">
          <w:delText>(Mostowy et al. 2013)</w:delText>
        </w:r>
      </w:del>
      <w:bookmarkEnd w:id="1792"/>
      <w:del w:id="1793" w:author="Nelly Wagner" w:date="2017-01-22T18:22:00Z">
        <w:r w:rsidDel="005955B6">
          <w:delText>⁠</w:delText>
        </w:r>
      </w:del>
      <w:del w:id="1794" w:author="Nelly Wagner" w:date="2017-01-24T18:28:00Z">
        <w:r w:rsidDel="008B13E6">
          <w:delText>.</w:delText>
        </w:r>
        <w:r w:rsidDel="008B13E6">
          <w:rPr>
            <w:i/>
            <w:iCs/>
          </w:rPr>
          <w:delText xml:space="preserve"> </w:delText>
        </w:r>
      </w:del>
      <w:r>
        <w:t xml:space="preserve">In the models described so far, the pathogen was injected in the blood circulation of zebrafish embryos, resulting in a systemic infection. But there are also models that aim at creating a local infection. For instance, </w:t>
      </w:r>
      <w:r>
        <w:rPr>
          <w:i/>
          <w:iCs/>
        </w:rPr>
        <w:t>Escherichia coli</w:t>
      </w:r>
      <w:r>
        <w:t xml:space="preserve"> can be injected in the notochord (what would become the spine) of zebrafish embryos, causing intense recruitment of immune cells and a long-lasting infllammation </w:t>
      </w:r>
      <w:bookmarkStart w:id="1795" w:name="__UnoMark__42536_1995552439"/>
      <w:r>
        <w:t>(Nguyen-Chi et al. 2014)</w:t>
      </w:r>
      <w:bookmarkEnd w:id="1795"/>
      <w:del w:id="1796" w:author="Nelly Wagner" w:date="2017-01-22T18:23:00Z">
        <w:r w:rsidDel="005955B6">
          <w:delText>⁠</w:delText>
        </w:r>
      </w:del>
      <w:r>
        <w:t xml:space="preserve">. These features, in turn, provide a model of osteomyelitis in zebrafish that should be further developed, especially for pathogens that are associated with that disease, such as </w:t>
      </w:r>
      <w:r>
        <w:rPr>
          <w:i/>
          <w:iCs/>
        </w:rPr>
        <w:t>S. aureus</w:t>
      </w:r>
      <w:r>
        <w:t>.</w:t>
      </w:r>
    </w:p>
    <w:p w14:paraId="10D41A2B" w14:textId="19F23144" w:rsidR="0020061D" w:rsidRDefault="00766C9B">
      <w:pPr>
        <w:pStyle w:val="Paragraph"/>
      </w:pPr>
      <w:r>
        <w:rPr>
          <w:rFonts w:eastAsia="SimSun" w:cs="Mangal"/>
        </w:rPr>
        <w:tab/>
        <w:t>However</w:t>
      </w:r>
      <w:ins w:id="1797" w:author="Nelly Wagner" w:date="2017-01-22T18:23:00Z">
        <w:r w:rsidR="005955B6">
          <w:rPr>
            <w:rFonts w:eastAsia="SimSun" w:cs="Mangal"/>
          </w:rPr>
          <w:t>,</w:t>
        </w:r>
      </w:ins>
      <w:r>
        <w:rPr>
          <w:rFonts w:eastAsia="SimSun" w:cs="Mangal"/>
        </w:rPr>
        <w:t xml:space="preserve"> it is not just bacterial pathogens that can be studied in zebrafish. Models of viral infections have also been developed. Chikungunya virus injected in the blood circulation has been seen to relocate to the brain of zebrafish embryos and induce a strong interferon response mediated by neutrophils </w:t>
      </w:r>
      <w:bookmarkStart w:id="1798" w:name="__UnoMark__42540_1995552439"/>
      <w:r>
        <w:rPr>
          <w:rFonts w:eastAsia="SimSun" w:cs="Mangal"/>
        </w:rPr>
        <w:t>(Palha et al. 2013)</w:t>
      </w:r>
      <w:bookmarkEnd w:id="1798"/>
      <w:del w:id="1799" w:author="Nelly Wagner" w:date="2017-01-22T18:23:00Z">
        <w:r w:rsidDel="005955B6">
          <w:rPr>
            <w:rFonts w:eastAsia="SimSun" w:cs="Mangal"/>
          </w:rPr>
          <w:delText>⁠</w:delText>
        </w:r>
      </w:del>
      <w:r>
        <w:rPr>
          <w:rFonts w:eastAsia="SimSun" w:cs="Mangal"/>
        </w:rPr>
        <w:t xml:space="preserve">. As Chikungunya infection is poorly understood, this may constitute a reservoir of virus in infected patients. Additionally, different viruses induce contrasting anti-viral responses in zebrafish </w:t>
      </w:r>
      <w:bookmarkStart w:id="1800" w:name="__UnoMark__42544_1995552439"/>
      <w:r>
        <w:rPr>
          <w:rFonts w:eastAsia="SimSun" w:cs="Mangal"/>
        </w:rPr>
        <w:t>(Briolat et al. 2014)</w:t>
      </w:r>
      <w:bookmarkEnd w:id="1800"/>
      <w:del w:id="1801" w:author="Nelly Wagner" w:date="2017-01-22T18:23:00Z">
        <w:r w:rsidDel="005955B6">
          <w:rPr>
            <w:rFonts w:eastAsia="SimSun" w:cs="Mangal"/>
          </w:rPr>
          <w:delText>⁠</w:delText>
        </w:r>
      </w:del>
      <w:r>
        <w:rPr>
          <w:rFonts w:eastAsia="SimSun" w:cs="Mangal"/>
        </w:rPr>
        <w:t>. Thus, the immune response first observed with Chikungunya virus was not a generic anti-viral response. Zebrafish embryos can therefore constitute a good model for viral diseases.</w:t>
      </w:r>
    </w:p>
    <w:p w14:paraId="33FC9872" w14:textId="77777777" w:rsidR="0020061D" w:rsidRDefault="00766C9B">
      <w:pPr>
        <w:pStyle w:val="Paragraph"/>
      </w:pPr>
      <w:r>
        <w:tab/>
        <w:t xml:space="preserve">To conclude, zebrafish embryos respond to different pathogens accordingly. Even though they are not a natural host for many of the pathogens studied, key characteristics of the host-pathogen interactions found in other models were mimicked. The fact that zebrafish embryos are kept at temperatures below that of a human body </w:t>
      </w:r>
      <w:r>
        <w:lastRenderedPageBreak/>
        <w:t>(28ºC) also does not prevent pathogens from causing deadly infections in the model. This shows that the boundary of host specificity is not precise, probably because of the conservation of immune mechanisms across species.</w:t>
      </w:r>
    </w:p>
    <w:p w14:paraId="7C71296C" w14:textId="77777777" w:rsidR="0020061D" w:rsidRDefault="00766C9B">
      <w:pPr>
        <w:pStyle w:val="11"/>
        <w:numPr>
          <w:ilvl w:val="1"/>
          <w:numId w:val="25"/>
        </w:numPr>
        <w:pPrChange w:id="1802" w:author="Nelly Wagner" w:date="2017-01-23T18:00:00Z">
          <w:pPr>
            <w:pStyle w:val="11"/>
            <w:numPr>
              <w:ilvl w:val="1"/>
              <w:numId w:val="2"/>
            </w:numPr>
            <w:ind w:left="363" w:hanging="363"/>
          </w:pPr>
        </w:pPrChange>
      </w:pPr>
      <w:bookmarkStart w:id="1803" w:name="__RefHeading___Toc636688_313610408"/>
      <w:bookmarkEnd w:id="1803"/>
      <w:r>
        <w:t>Aims of the present study</w:t>
      </w:r>
    </w:p>
    <w:p w14:paraId="1C8EB231" w14:textId="24CBCF02" w:rsidR="00091032" w:rsidRPr="003173F7" w:rsidRDefault="00766C9B">
      <w:pPr>
        <w:pStyle w:val="Paragraph"/>
        <w:rPr>
          <w:ins w:id="1804" w:author="Nelly Wagner" w:date="2017-01-11T18:45:00Z"/>
        </w:rPr>
      </w:pPr>
      <w:r>
        <w:rPr>
          <w:i/>
          <w:iCs/>
        </w:rPr>
        <w:tab/>
        <w:t>S. aureus</w:t>
      </w:r>
      <w:r>
        <w:t xml:space="preserve"> forms clonal abscesses in zebrafish embryos and mice by the action of an immune bottleneck (section 1.4.3.)</w:t>
      </w:r>
      <w:del w:id="1805" w:author="Nelly Wagner" w:date="2017-01-11T18:53:00Z">
        <w:r w:rsidDel="00B87B1D">
          <w:delText xml:space="preserve"> </w:delText>
        </w:r>
      </w:del>
      <w:bookmarkStart w:id="1806" w:name="__UnoMark__42548_1995552439"/>
      <w:moveFromRangeStart w:id="1807" w:author="Nelly Wagner" w:date="2017-01-11T18:53:00Z" w:name="move471924158"/>
      <w:moveFrom w:id="1808" w:author="Nelly Wagner" w:date="2017-01-11T18:53:00Z">
        <w:r w:rsidDel="00B87B1D">
          <w:t>(Prajsnar et al. 2012)</w:t>
        </w:r>
      </w:moveFrom>
      <w:bookmarkEnd w:id="1806"/>
      <w:moveFromRangeEnd w:id="1807"/>
      <w:del w:id="1809" w:author="Nelly Wagner" w:date="2017-01-10T19:01:00Z">
        <w:r w:rsidDel="0007418E">
          <w:delText>⁠</w:delText>
        </w:r>
      </w:del>
      <w:r>
        <w:t>.</w:t>
      </w:r>
      <w:ins w:id="1810" w:author="Nelly Wagner" w:date="2017-01-10T19:01:00Z">
        <w:r w:rsidR="0007418E" w:rsidRPr="003173F7">
          <w:t xml:space="preserve"> </w:t>
        </w:r>
      </w:ins>
      <w:ins w:id="1811" w:author="Nelly Wagner" w:date="2017-01-11T18:53:00Z">
        <w:r w:rsidR="00325DA0" w:rsidRPr="003173F7">
          <w:t>A model has been developed in which m</w:t>
        </w:r>
      </w:ins>
      <w:ins w:id="1812" w:author="Nelly Wagner" w:date="2017-01-11T18:34:00Z">
        <w:r w:rsidR="00091032" w:rsidRPr="003173F7">
          <w:t>ost of the bacteria contained in the inoculum are stopped</w:t>
        </w:r>
        <w:r w:rsidR="00325DA0" w:rsidRPr="003173F7">
          <w:t xml:space="preserve"> by the innate immune system whilst</w:t>
        </w:r>
        <w:r w:rsidR="00091032" w:rsidRPr="003173F7">
          <w:t xml:space="preserve"> a few escape and cause disease</w:t>
        </w:r>
      </w:ins>
      <w:ins w:id="1813" w:author="Nelly Wagner" w:date="2017-01-11T18:53:00Z">
        <w:r w:rsidR="00B87B1D" w:rsidRPr="003173F7">
          <w:t xml:space="preserve"> </w:t>
        </w:r>
      </w:ins>
      <w:moveToRangeStart w:id="1814" w:author="Nelly Wagner" w:date="2017-01-11T18:53:00Z" w:name="move471924158"/>
      <w:moveTo w:id="1815" w:author="Nelly Wagner" w:date="2017-01-11T18:53:00Z">
        <w:r w:rsidR="00B87B1D" w:rsidRPr="003173F7">
          <w:t>(Prajsnar et al. 2012)</w:t>
        </w:r>
      </w:moveTo>
      <w:moveToRangeEnd w:id="1814"/>
      <w:ins w:id="1816" w:author="Nelly Wagner" w:date="2017-01-11T18:34:00Z">
        <w:r w:rsidR="00091032" w:rsidRPr="003173F7">
          <w:t xml:space="preserve">. This model explains </w:t>
        </w:r>
      </w:ins>
      <w:ins w:id="1817" w:author="Nelly Wagner" w:date="2017-01-11T18:40:00Z">
        <w:r w:rsidR="00091032" w:rsidRPr="003173F7">
          <w:t>the clonal origin of</w:t>
        </w:r>
      </w:ins>
      <w:ins w:id="1818" w:author="Nelly Wagner" w:date="2017-01-11T18:34:00Z">
        <w:r w:rsidR="00091032" w:rsidRPr="003173F7">
          <w:t xml:space="preserve"> abscesses </w:t>
        </w:r>
      </w:ins>
      <w:ins w:id="1819" w:author="Nelly Wagner" w:date="2017-01-11T18:38:00Z">
        <w:r w:rsidR="00091032" w:rsidRPr="003173F7">
          <w:t xml:space="preserve">observed </w:t>
        </w:r>
        <w:r w:rsidR="00091032" w:rsidRPr="003173F7">
          <w:rPr>
            <w:i/>
          </w:rPr>
          <w:t>in</w:t>
        </w:r>
      </w:ins>
      <w:ins w:id="1820" w:author="Nelly Wagner" w:date="2017-01-11T18:40:00Z">
        <w:r w:rsidR="00091032" w:rsidRPr="003173F7">
          <w:rPr>
            <w:i/>
          </w:rPr>
          <w:t xml:space="preserve"> vivo</w:t>
        </w:r>
      </w:ins>
      <w:ins w:id="1821" w:author="Nelly Wagner" w:date="2017-01-11T18:39:00Z">
        <w:r w:rsidR="00091032" w:rsidRPr="003173F7">
          <w:t>.</w:t>
        </w:r>
      </w:ins>
    </w:p>
    <w:p w14:paraId="0D11E778" w14:textId="6DBAF0EE" w:rsidR="00325DA0" w:rsidRDefault="00325DA0">
      <w:pPr>
        <w:pStyle w:val="Paragraph"/>
      </w:pPr>
      <w:ins w:id="1822" w:author="Nelly Wagner" w:date="2017-01-11T18:45:00Z">
        <w:r w:rsidRPr="003173F7">
          <w:tab/>
          <w:t xml:space="preserve">The research described in this work stems from the hypothesis that the immune </w:t>
        </w:r>
      </w:ins>
      <w:ins w:id="1823" w:author="Nelly Wagner" w:date="2017-01-11T18:46:00Z">
        <w:r w:rsidRPr="003173F7">
          <w:t>bottleneck</w:t>
        </w:r>
      </w:ins>
      <w:ins w:id="1824" w:author="Nelly Wagner" w:date="2017-01-11T18:45:00Z">
        <w:r w:rsidRPr="003173F7">
          <w:t xml:space="preserve"> </w:t>
        </w:r>
      </w:ins>
      <w:ins w:id="1825" w:author="Nelly Wagner" w:date="2017-01-11T18:47:00Z">
        <w:r w:rsidRPr="003173F7">
          <w:t xml:space="preserve">in </w:t>
        </w:r>
        <w:r w:rsidRPr="003173F7">
          <w:rPr>
            <w:i/>
          </w:rPr>
          <w:t xml:space="preserve">S. aureus </w:t>
        </w:r>
        <w:r w:rsidRPr="003173F7">
          <w:t xml:space="preserve">infection </w:t>
        </w:r>
      </w:ins>
      <w:ins w:id="1826" w:author="Nelly Wagner" w:date="2017-01-11T18:46:00Z">
        <w:r w:rsidRPr="003173F7">
          <w:t>is controlled by host and bacterial factors.</w:t>
        </w:r>
      </w:ins>
      <w:ins w:id="1827" w:author="Nelly Wagner" w:date="2017-01-11T18:48:00Z">
        <w:r w:rsidRPr="003173F7">
          <w:t xml:space="preserve"> Environ</w:t>
        </w:r>
      </w:ins>
      <w:ins w:id="1828" w:author="Nelly Wagner" w:date="2017-01-11T18:50:00Z">
        <w:r w:rsidRPr="003173F7">
          <w:t xml:space="preserve">mental factors, such as antibiotic exposure, could also affect the </w:t>
        </w:r>
      </w:ins>
      <w:ins w:id="1829" w:author="Nelly Wagner" w:date="2017-01-11T18:52:00Z">
        <w:r w:rsidRPr="003173F7">
          <w:t>result</w:t>
        </w:r>
      </w:ins>
      <w:ins w:id="1830" w:author="Nelly Wagner" w:date="2017-01-11T18:50:00Z">
        <w:r w:rsidRPr="003173F7">
          <w:t xml:space="preserve"> of the immune bottleneck</w:t>
        </w:r>
      </w:ins>
      <w:ins w:id="1831" w:author="Nelly Wagner" w:date="2017-01-11T18:52:00Z">
        <w:r w:rsidRPr="003173F7">
          <w:t xml:space="preserve"> (Figure 1.8)</w:t>
        </w:r>
      </w:ins>
      <w:ins w:id="1832" w:author="Nelly Wagner" w:date="2017-01-11T18:50:00Z">
        <w:r w:rsidRPr="003173F7">
          <w:t>.</w:t>
        </w:r>
      </w:ins>
      <w:ins w:id="1833" w:author="Nelly Wagner" w:date="2017-01-11T19:14:00Z">
        <w:r w:rsidR="0081788F" w:rsidRPr="003173F7">
          <w:t xml:space="preserve"> </w:t>
        </w:r>
      </w:ins>
      <w:ins w:id="1834" w:author="Nelly Wagner" w:date="2017-01-11T19:15:00Z">
        <w:r w:rsidR="00292A0C" w:rsidRPr="003173F7">
          <w:t>Exploring</w:t>
        </w:r>
      </w:ins>
      <w:ins w:id="1835" w:author="Nelly Wagner" w:date="2017-01-11T19:14:00Z">
        <w:r w:rsidR="0081788F" w:rsidRPr="003173F7">
          <w:t xml:space="preserve"> the contribution of these different factors</w:t>
        </w:r>
      </w:ins>
      <w:ins w:id="1836" w:author="Nelly Wagner" w:date="2017-01-11T19:16:00Z">
        <w:r w:rsidR="00275B37" w:rsidRPr="003173F7">
          <w:t xml:space="preserve"> </w:t>
        </w:r>
      </w:ins>
      <w:ins w:id="1837" w:author="Nelly Wagner" w:date="2017-01-11T19:18:00Z">
        <w:r w:rsidR="00292A0C" w:rsidRPr="003173F7">
          <w:t>may</w:t>
        </w:r>
      </w:ins>
      <w:ins w:id="1838" w:author="Nelly Wagner" w:date="2017-01-11T19:16:00Z">
        <w:r w:rsidR="00275B37" w:rsidRPr="003173F7">
          <w:t xml:space="preserve"> provide</w:t>
        </w:r>
      </w:ins>
      <w:ins w:id="1839" w:author="Nelly Wagner" w:date="2017-01-11T19:17:00Z">
        <w:r w:rsidR="00292A0C" w:rsidRPr="003173F7">
          <w:t xml:space="preserve"> a new therapeutic target</w:t>
        </w:r>
      </w:ins>
      <w:ins w:id="1840" w:author="Nelly Wagner" w:date="2017-01-11T19:14:00Z">
        <w:r w:rsidR="00275B37" w:rsidRPr="003173F7">
          <w:t xml:space="preserve"> </w:t>
        </w:r>
      </w:ins>
      <w:ins w:id="1841" w:author="Nelly Wagner" w:date="2017-01-11T19:18:00Z">
        <w:r w:rsidR="00292A0C" w:rsidRPr="003173F7">
          <w:t xml:space="preserve">for fighting </w:t>
        </w:r>
        <w:r w:rsidR="00292A0C" w:rsidRPr="003173F7">
          <w:rPr>
            <w:i/>
          </w:rPr>
          <w:t>S. aureus</w:t>
        </w:r>
        <w:r w:rsidR="00292A0C" w:rsidRPr="003173F7">
          <w:t xml:space="preserve"> infections.</w:t>
        </w:r>
      </w:ins>
    </w:p>
    <w:p w14:paraId="71C21F6C" w14:textId="77777777" w:rsidR="00421E9B" w:rsidRDefault="00421E9B" w:rsidP="00421E9B">
      <w:pPr>
        <w:pStyle w:val="Paragraph"/>
        <w:ind w:firstLine="720"/>
        <w:rPr>
          <w:ins w:id="1842" w:author="Nelly Wagner" w:date="2017-01-24T22:14:00Z"/>
        </w:rPr>
      </w:pPr>
      <w:ins w:id="1843" w:author="Nelly Wagner" w:date="2017-01-24T22:14:00Z">
        <w:r>
          <w:t>Given the role of exposure to antibiotics in the emergence and selection of resistance, the aim was to assess clonal expansion in the presence of antibiotics. Thus, the question asked was: is a resistant clone as equally likely as a sensitive one to go through the immune bottleneck in the presence of sub-inhibitory concentrations of antibiotics?</w:t>
        </w:r>
      </w:ins>
    </w:p>
    <w:p w14:paraId="3F3C71EA" w14:textId="77777777" w:rsidR="00421E9B" w:rsidRDefault="00421E9B" w:rsidP="00421E9B">
      <w:pPr>
        <w:pStyle w:val="Paragraph"/>
        <w:rPr>
          <w:ins w:id="1844" w:author="Nelly Wagner" w:date="2017-01-24T22:14:00Z"/>
        </w:rPr>
      </w:pPr>
      <w:ins w:id="1845" w:author="Nelly Wagner" w:date="2017-01-24T22:14:00Z">
        <w:r>
          <w:tab/>
          <w:t xml:space="preserve">Animal models of </w:t>
        </w:r>
        <w:r>
          <w:rPr>
            <w:i/>
            <w:iCs/>
          </w:rPr>
          <w:t>S. aureus</w:t>
        </w:r>
        <w:r>
          <w:t xml:space="preserve"> infection also require a high inoculum to cause lethal disease (10</w:t>
        </w:r>
        <w:r>
          <w:rPr>
            <w:vertAlign w:val="superscript"/>
          </w:rPr>
          <w:t>6</w:t>
        </w:r>
        <w:r>
          <w:t>-10</w:t>
        </w:r>
        <w:r>
          <w:rPr>
            <w:vertAlign w:val="superscript"/>
          </w:rPr>
          <w:t>7</w:t>
        </w:r>
        <w:r>
          <w:t xml:space="preserve"> CFU in mice, at least 1000 CFU in small zebrafish embryos). </w:t>
        </w:r>
        <w:r w:rsidRPr="003173F7">
          <w:t xml:space="preserve">Since </w:t>
        </w:r>
        <w:r>
          <w:rPr>
            <w:i/>
            <w:iCs/>
          </w:rPr>
          <w:t>S. aureus</w:t>
        </w:r>
        <w:r>
          <w:t xml:space="preserve"> is well equipped with virulence factors, why is a high inoculum therefore needed? What is the role of the infectious inoculum? Does the inoculum affect the host immune response to permit disease to be caused by a few organisms?</w:t>
        </w:r>
      </w:ins>
    </w:p>
    <w:p w14:paraId="37B9DDD0" w14:textId="77777777" w:rsidR="00421E9B" w:rsidRPr="003173F7" w:rsidRDefault="00421E9B">
      <w:pPr>
        <w:pStyle w:val="Paragraph"/>
        <w:rPr>
          <w:ins w:id="1846" w:author="Nelly Wagner" w:date="2017-01-11T17:56:00Z"/>
        </w:rPr>
      </w:pPr>
    </w:p>
    <w:p w14:paraId="1C4F168A" w14:textId="6327AB36" w:rsidR="0020061D" w:rsidDel="00952F27" w:rsidRDefault="00766C9B">
      <w:pPr>
        <w:pStyle w:val="Paragraph"/>
        <w:ind w:firstLine="720"/>
        <w:rPr>
          <w:del w:id="1847" w:author="Nelly Wagner" w:date="2017-01-11T17:56:00Z"/>
        </w:rPr>
        <w:pPrChange w:id="1848" w:author="Nelly Wagner" w:date="2017-01-11T17:56:00Z">
          <w:pPr>
            <w:pStyle w:val="Paragraph"/>
          </w:pPr>
        </w:pPrChange>
      </w:pPr>
      <w:del w:id="1849" w:author="Nelly Wagner" w:date="2017-01-10T19:04:00Z">
        <w:r w:rsidDel="0007418E">
          <w:delText xml:space="preserve"> </w:delText>
        </w:r>
      </w:del>
      <w:del w:id="1850" w:author="Nelly Wagner" w:date="2017-01-24T22:14:00Z">
        <w:r w:rsidDel="003B75A0">
          <w:delText>Given the role of exposure to antibiotics in the emergence and selection of resistance, the aim was to assess clonal expansion in the presence of antibiotics. Thus, the question asked was: is a resistant clone as equally likely as a sensitive one to go through the immune bottleneck in the presence of sub-inhibitory concentrations of antibiotics?</w:delText>
        </w:r>
      </w:del>
    </w:p>
    <w:p w14:paraId="21205AD1" w14:textId="03E0224B" w:rsidR="0020061D" w:rsidDel="003B75A0" w:rsidRDefault="0020061D">
      <w:pPr>
        <w:pStyle w:val="Paragraph"/>
        <w:ind w:firstLine="720"/>
        <w:rPr>
          <w:del w:id="1851" w:author="Nelly Wagner" w:date="2017-01-24T22:14:00Z"/>
        </w:rPr>
        <w:pPrChange w:id="1852" w:author="Nelly Wagner" w:date="2017-01-11T17:56:00Z">
          <w:pPr>
            <w:pStyle w:val="Paragraph"/>
          </w:pPr>
        </w:pPrChange>
      </w:pPr>
    </w:p>
    <w:p w14:paraId="40CFAD79" w14:textId="74662078" w:rsidR="008B13E6" w:rsidRDefault="00766C9B">
      <w:pPr>
        <w:suppressAutoHyphens w:val="0"/>
        <w:rPr>
          <w:ins w:id="1853" w:author="Nelly Wagner" w:date="2017-01-24T18:29:00Z"/>
          <w:rFonts w:ascii="Arial" w:hAnsi="Arial"/>
        </w:rPr>
      </w:pPr>
      <w:del w:id="1854" w:author="Nelly Wagner" w:date="2017-01-24T22:14:00Z">
        <w:r w:rsidDel="003B75A0">
          <w:tab/>
          <w:delText xml:space="preserve">Animal models of </w:delText>
        </w:r>
        <w:r w:rsidDel="003B75A0">
          <w:rPr>
            <w:i/>
            <w:iCs/>
          </w:rPr>
          <w:delText>S. aureus</w:delText>
        </w:r>
        <w:r w:rsidDel="003B75A0">
          <w:delText xml:space="preserve"> infection also require a high inoculum to cause lethal disease (10</w:delText>
        </w:r>
        <w:r w:rsidDel="003B75A0">
          <w:rPr>
            <w:vertAlign w:val="superscript"/>
          </w:rPr>
          <w:delText>6</w:delText>
        </w:r>
        <w:r w:rsidDel="003B75A0">
          <w:delText>-10</w:delText>
        </w:r>
        <w:r w:rsidDel="003B75A0">
          <w:rPr>
            <w:vertAlign w:val="superscript"/>
          </w:rPr>
          <w:delText>7</w:delText>
        </w:r>
        <w:r w:rsidDel="003B75A0">
          <w:delText xml:space="preserve"> CFU in mice, at least 1000 CFU in small zebrafish embryos). </w:delText>
        </w:r>
      </w:del>
      <w:del w:id="1855" w:author="Nelly Wagner" w:date="2017-01-12T18:21:00Z">
        <w:r w:rsidRPr="003173F7" w:rsidDel="000762EB">
          <w:delText>Based on the fact that</w:delText>
        </w:r>
      </w:del>
      <w:del w:id="1856" w:author="Nelly Wagner" w:date="2017-01-24T22:14:00Z">
        <w:r w:rsidRPr="003173F7" w:rsidDel="003B75A0">
          <w:delText xml:space="preserve"> </w:delText>
        </w:r>
        <w:r w:rsidDel="003B75A0">
          <w:rPr>
            <w:i/>
            <w:iCs/>
          </w:rPr>
          <w:delText>S. aureus</w:delText>
        </w:r>
        <w:r w:rsidDel="003B75A0">
          <w:delText xml:space="preserve"> is well equipped with virulence factors, why is a high inoculum therefore needed? What is the role of the infectious inoculum? Does the inoculum affect the host immune response to permit disease to be caused by a few organisms?</w:delText>
        </w:r>
      </w:del>
      <w:ins w:id="1857" w:author="Nelly Wagner" w:date="2017-01-24T18:29:00Z">
        <w:r w:rsidR="008B13E6">
          <w:br w:type="page"/>
        </w:r>
      </w:ins>
    </w:p>
    <w:p w14:paraId="5FDA78AD" w14:textId="2250A8E6" w:rsidR="00EC4ABA" w:rsidRDefault="00736482">
      <w:pPr>
        <w:pStyle w:val="Paragraph"/>
        <w:rPr>
          <w:ins w:id="1858" w:author="Nelly Wagner" w:date="2017-01-10T18:44:00Z"/>
        </w:rPr>
      </w:pPr>
      <w:ins w:id="1859" w:author="Nelly Wagner" w:date="2017-01-10T18:45:00Z">
        <w:r>
          <w:rPr>
            <w:noProof/>
            <w:lang w:eastAsia="en-GB"/>
          </w:rPr>
          <w:lastRenderedPageBreak/>
          <w:drawing>
            <wp:inline distT="0" distB="0" distL="0" distR="0" wp14:anchorId="0B6C53C8" wp14:editId="660435E7">
              <wp:extent cx="4866860" cy="27616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ath3383-1.png"/>
                      <pic:cNvPicPr/>
                    </pic:nvPicPr>
                    <pic:blipFill>
                      <a:blip r:embed="rId15"/>
                      <a:stretch>
                        <a:fillRect/>
                      </a:stretch>
                    </pic:blipFill>
                    <pic:spPr>
                      <a:xfrm>
                        <a:off x="0" y="0"/>
                        <a:ext cx="4866860" cy="2761615"/>
                      </a:xfrm>
                      <a:prstGeom prst="rect">
                        <a:avLst/>
                      </a:prstGeom>
                    </pic:spPr>
                  </pic:pic>
                </a:graphicData>
              </a:graphic>
            </wp:inline>
          </w:drawing>
        </w:r>
      </w:ins>
    </w:p>
    <w:p w14:paraId="6050B621" w14:textId="4E1F7ACC" w:rsidR="003B75A0" w:rsidRDefault="00EC4ABA">
      <w:pPr>
        <w:pStyle w:val="Paragraph"/>
        <w:rPr>
          <w:ins w:id="1860" w:author="Nelly Wagner" w:date="2017-01-24T22:15:00Z"/>
          <w:sz w:val="20"/>
          <w:szCs w:val="20"/>
        </w:rPr>
      </w:pPr>
      <w:ins w:id="1861" w:author="Nelly Wagner" w:date="2017-01-10T18:44:00Z">
        <w:r w:rsidRPr="003173F7">
          <w:rPr>
            <w:b/>
            <w:sz w:val="20"/>
            <w:szCs w:val="20"/>
            <w:rPrChange w:id="1862" w:author="Nelly Wagner" w:date="2017-01-23T19:47:00Z">
              <w:rPr/>
            </w:rPrChange>
          </w:rPr>
          <w:t>Figure 1.8.</w:t>
        </w:r>
      </w:ins>
      <w:ins w:id="1863" w:author="Nelly Wagner" w:date="2017-01-10T18:45:00Z">
        <w:r w:rsidR="00091D6F" w:rsidRPr="003173F7">
          <w:rPr>
            <w:b/>
            <w:sz w:val="20"/>
            <w:szCs w:val="20"/>
            <w:rPrChange w:id="1864" w:author="Nelly Wagner" w:date="2017-01-23T19:47:00Z">
              <w:rPr>
                <w:b/>
                <w:color w:val="0070C0"/>
              </w:rPr>
            </w:rPrChange>
          </w:rPr>
          <w:t xml:space="preserve"> F</w:t>
        </w:r>
        <w:r w:rsidR="0081788F" w:rsidRPr="003173F7">
          <w:rPr>
            <w:b/>
            <w:sz w:val="20"/>
            <w:szCs w:val="20"/>
            <w:rPrChange w:id="1865" w:author="Nelly Wagner" w:date="2017-01-23T19:47:00Z">
              <w:rPr>
                <w:b/>
              </w:rPr>
            </w:rPrChange>
          </w:rPr>
          <w:t xml:space="preserve">actors </w:t>
        </w:r>
      </w:ins>
      <w:ins w:id="1866" w:author="Nelly Wagner" w:date="2017-01-20T18:01:00Z">
        <w:r w:rsidR="00091D6F" w:rsidRPr="003173F7">
          <w:rPr>
            <w:b/>
            <w:sz w:val="20"/>
            <w:szCs w:val="20"/>
            <w:rPrChange w:id="1867" w:author="Nelly Wagner" w:date="2017-01-23T19:47:00Z">
              <w:rPr>
                <w:b/>
                <w:color w:val="0070C0"/>
              </w:rPr>
            </w:rPrChange>
          </w:rPr>
          <w:t>that potential</w:t>
        </w:r>
      </w:ins>
      <w:ins w:id="1868" w:author="Nelly Wagner" w:date="2017-01-20T18:02:00Z">
        <w:r w:rsidR="00091D6F" w:rsidRPr="003173F7">
          <w:rPr>
            <w:b/>
            <w:sz w:val="20"/>
            <w:szCs w:val="20"/>
            <w:rPrChange w:id="1869" w:author="Nelly Wagner" w:date="2017-01-23T19:47:00Z">
              <w:rPr>
                <w:b/>
                <w:color w:val="0070C0"/>
              </w:rPr>
            </w:rPrChange>
          </w:rPr>
          <w:t>l</w:t>
        </w:r>
      </w:ins>
      <w:ins w:id="1870" w:author="Nelly Wagner" w:date="2017-01-20T18:01:00Z">
        <w:r w:rsidR="00091D6F" w:rsidRPr="003173F7">
          <w:rPr>
            <w:b/>
            <w:sz w:val="20"/>
            <w:szCs w:val="20"/>
            <w:rPrChange w:id="1871" w:author="Nelly Wagner" w:date="2017-01-23T19:47:00Z">
              <w:rPr>
                <w:b/>
                <w:color w:val="0070C0"/>
              </w:rPr>
            </w:rPrChange>
          </w:rPr>
          <w:t xml:space="preserve">y </w:t>
        </w:r>
      </w:ins>
      <w:ins w:id="1872" w:author="Nelly Wagner" w:date="2017-01-11T19:09:00Z">
        <w:r w:rsidR="00091D6F" w:rsidRPr="003173F7">
          <w:rPr>
            <w:b/>
            <w:sz w:val="20"/>
            <w:szCs w:val="20"/>
            <w:rPrChange w:id="1873" w:author="Nelly Wagner" w:date="2017-01-23T19:47:00Z">
              <w:rPr>
                <w:b/>
                <w:color w:val="0070C0"/>
              </w:rPr>
            </w:rPrChange>
          </w:rPr>
          <w:t>influence</w:t>
        </w:r>
        <w:r w:rsidR="0081788F" w:rsidRPr="003173F7">
          <w:rPr>
            <w:b/>
            <w:sz w:val="20"/>
            <w:szCs w:val="20"/>
            <w:rPrChange w:id="1874" w:author="Nelly Wagner" w:date="2017-01-23T19:47:00Z">
              <w:rPr>
                <w:b/>
              </w:rPr>
            </w:rPrChange>
          </w:rPr>
          <w:t xml:space="preserve"> the </w:t>
        </w:r>
      </w:ins>
      <w:ins w:id="1875" w:author="Nelly Wagner" w:date="2017-01-10T18:45:00Z">
        <w:r w:rsidR="0081788F" w:rsidRPr="003173F7">
          <w:rPr>
            <w:b/>
            <w:sz w:val="20"/>
            <w:szCs w:val="20"/>
            <w:rPrChange w:id="1876" w:author="Nelly Wagner" w:date="2017-01-23T19:47:00Z">
              <w:rPr>
                <w:b/>
              </w:rPr>
            </w:rPrChange>
          </w:rPr>
          <w:t>s</w:t>
        </w:r>
        <w:r w:rsidR="00736482" w:rsidRPr="003173F7">
          <w:rPr>
            <w:b/>
            <w:sz w:val="20"/>
            <w:szCs w:val="20"/>
            <w:rPrChange w:id="1877" w:author="Nelly Wagner" w:date="2017-01-23T19:47:00Z">
              <w:rPr/>
            </w:rPrChange>
          </w:rPr>
          <w:t xml:space="preserve">tochastic </w:t>
        </w:r>
        <w:r w:rsidR="00C16F26" w:rsidRPr="003173F7">
          <w:rPr>
            <w:b/>
            <w:sz w:val="20"/>
            <w:szCs w:val="20"/>
            <w:rPrChange w:id="1878" w:author="Nelly Wagner" w:date="2017-01-23T19:47:00Z">
              <w:rPr/>
            </w:rPrChange>
          </w:rPr>
          <w:t xml:space="preserve">clonal expansion of </w:t>
        </w:r>
        <w:r w:rsidR="00C16F26" w:rsidRPr="003173F7">
          <w:rPr>
            <w:b/>
            <w:i/>
            <w:sz w:val="20"/>
            <w:szCs w:val="20"/>
            <w:rPrChange w:id="1879" w:author="Nelly Wagner" w:date="2017-01-23T19:47:00Z">
              <w:rPr>
                <w:i/>
              </w:rPr>
            </w:rPrChange>
          </w:rPr>
          <w:t>S. aureus</w:t>
        </w:r>
      </w:ins>
      <w:ins w:id="1880" w:author="Nelly Wagner" w:date="2017-01-10T18:46:00Z">
        <w:r w:rsidR="00C16F26" w:rsidRPr="003173F7">
          <w:rPr>
            <w:b/>
            <w:sz w:val="20"/>
            <w:szCs w:val="20"/>
            <w:rPrChange w:id="1881" w:author="Nelly Wagner" w:date="2017-01-23T19:47:00Z">
              <w:rPr/>
            </w:rPrChange>
          </w:rPr>
          <w:t>.</w:t>
        </w:r>
        <w:r w:rsidR="00C16F26" w:rsidRPr="003173F7">
          <w:rPr>
            <w:sz w:val="20"/>
            <w:szCs w:val="20"/>
            <w:rPrChange w:id="1882" w:author="Nelly Wagner" w:date="2017-01-23T19:47:00Z">
              <w:rPr/>
            </w:rPrChange>
          </w:rPr>
          <w:t xml:space="preserve"> When zebrafish embryos are infected with </w:t>
        </w:r>
      </w:ins>
      <w:ins w:id="1883" w:author="Nelly Wagner" w:date="2017-01-10T18:49:00Z">
        <w:r w:rsidR="00C16F26" w:rsidRPr="003173F7">
          <w:rPr>
            <w:sz w:val="20"/>
            <w:szCs w:val="20"/>
            <w:rPrChange w:id="1884" w:author="Nelly Wagner" w:date="2017-01-23T19:47:00Z">
              <w:rPr/>
            </w:rPrChange>
          </w:rPr>
          <w:t xml:space="preserve">two differentially marked, but otherwise isogenic, strains in </w:t>
        </w:r>
      </w:ins>
      <w:ins w:id="1885" w:author="Nelly Wagner" w:date="2017-01-10T18:46:00Z">
        <w:r w:rsidR="00C16F26" w:rsidRPr="003173F7">
          <w:rPr>
            <w:sz w:val="20"/>
            <w:szCs w:val="20"/>
            <w:rPrChange w:id="1886" w:author="Nelly Wagner" w:date="2017-01-23T19:47:00Z">
              <w:rPr/>
            </w:rPrChange>
          </w:rPr>
          <w:t>a 1:1 ratio</w:t>
        </w:r>
      </w:ins>
      <w:ins w:id="1887" w:author="Nelly Wagner" w:date="2017-01-10T18:50:00Z">
        <w:r w:rsidR="00C16F26" w:rsidRPr="003173F7">
          <w:rPr>
            <w:sz w:val="20"/>
            <w:szCs w:val="20"/>
            <w:rPrChange w:id="1888" w:author="Nelly Wagner" w:date="2017-01-23T19:47:00Z">
              <w:rPr/>
            </w:rPrChange>
          </w:rPr>
          <w:t>, the output ratios are skewed</w:t>
        </w:r>
      </w:ins>
      <w:ins w:id="1889" w:author="Nelly Wagner" w:date="2017-01-10T18:51:00Z">
        <w:r w:rsidR="00C16F26" w:rsidRPr="003173F7">
          <w:rPr>
            <w:sz w:val="20"/>
            <w:szCs w:val="20"/>
            <w:rPrChange w:id="1890" w:author="Nelly Wagner" w:date="2017-01-23T19:47:00Z">
              <w:rPr/>
            </w:rPrChange>
          </w:rPr>
          <w:t xml:space="preserve"> in favour of one strain. </w:t>
        </w:r>
      </w:ins>
      <w:ins w:id="1891" w:author="Nelly Wagner" w:date="2017-01-10T18:52:00Z">
        <w:r w:rsidR="00C16F26" w:rsidRPr="003173F7">
          <w:rPr>
            <w:sz w:val="20"/>
            <w:szCs w:val="20"/>
            <w:rPrChange w:id="1892" w:author="Nelly Wagner" w:date="2017-01-23T19:47:00Z">
              <w:rPr/>
            </w:rPrChange>
          </w:rPr>
          <w:t>Statistically, this observation is stochastic</w:t>
        </w:r>
      </w:ins>
      <w:ins w:id="1893" w:author="Nelly Wagner" w:date="2017-01-10T18:54:00Z">
        <w:r w:rsidR="00C16F26" w:rsidRPr="003173F7">
          <w:rPr>
            <w:sz w:val="20"/>
            <w:szCs w:val="20"/>
            <w:rPrChange w:id="1894" w:author="Nelly Wagner" w:date="2017-01-23T19:47:00Z">
              <w:rPr/>
            </w:rPrChange>
          </w:rPr>
          <w:t xml:space="preserve">: </w:t>
        </w:r>
      </w:ins>
      <w:ins w:id="1895" w:author="Nelly Wagner" w:date="2017-01-10T18:55:00Z">
        <w:r w:rsidR="00C16F26" w:rsidRPr="003173F7">
          <w:rPr>
            <w:sz w:val="20"/>
            <w:szCs w:val="20"/>
            <w:rPrChange w:id="1896" w:author="Nelly Wagner" w:date="2017-01-23T19:47:00Z">
              <w:rPr/>
            </w:rPrChange>
          </w:rPr>
          <w:t xml:space="preserve">each strain has the same probability of being favoured and </w:t>
        </w:r>
        <w:r w:rsidR="00FF0140" w:rsidRPr="003173F7">
          <w:rPr>
            <w:sz w:val="20"/>
            <w:szCs w:val="20"/>
            <w:rPrChange w:id="1897" w:author="Nelly Wagner" w:date="2017-01-23T19:47:00Z">
              <w:rPr/>
            </w:rPrChange>
          </w:rPr>
          <w:t>the output ratio can</w:t>
        </w:r>
      </w:ins>
      <w:ins w:id="1898" w:author="Nelly Wagner" w:date="2017-01-11T19:10:00Z">
        <w:r w:rsidR="0081788F" w:rsidRPr="003173F7">
          <w:rPr>
            <w:sz w:val="20"/>
            <w:szCs w:val="20"/>
            <w:rPrChange w:id="1899" w:author="Nelly Wagner" w:date="2017-01-23T19:47:00Z">
              <w:rPr/>
            </w:rPrChange>
          </w:rPr>
          <w:t xml:space="preserve"> also</w:t>
        </w:r>
      </w:ins>
      <w:ins w:id="1900" w:author="Nelly Wagner" w:date="2017-01-10T18:55:00Z">
        <w:r w:rsidR="00FF0140" w:rsidRPr="003173F7">
          <w:rPr>
            <w:sz w:val="20"/>
            <w:szCs w:val="20"/>
            <w:rPrChange w:id="1901" w:author="Nelly Wagner" w:date="2017-01-23T19:47:00Z">
              <w:rPr/>
            </w:rPrChange>
          </w:rPr>
          <w:t xml:space="preserve"> be</w:t>
        </w:r>
        <w:r w:rsidR="00C16F26" w:rsidRPr="003173F7">
          <w:rPr>
            <w:sz w:val="20"/>
            <w:szCs w:val="20"/>
            <w:rPrChange w:id="1902" w:author="Nelly Wagner" w:date="2017-01-23T19:47:00Z">
              <w:rPr/>
            </w:rPrChange>
          </w:rPr>
          <w:t xml:space="preserve"> the same as the initial ratio.</w:t>
        </w:r>
      </w:ins>
      <w:ins w:id="1903" w:author="Nelly Wagner" w:date="2017-01-10T18:56:00Z">
        <w:r w:rsidR="00FF0140" w:rsidRPr="003173F7">
          <w:rPr>
            <w:sz w:val="20"/>
            <w:szCs w:val="20"/>
            <w:rPrChange w:id="1904" w:author="Nelly Wagner" w:date="2017-01-23T19:47:00Z">
              <w:rPr/>
            </w:rPrChange>
          </w:rPr>
          <w:t xml:space="preserve"> </w:t>
        </w:r>
      </w:ins>
      <w:ins w:id="1905" w:author="Nelly Wagner" w:date="2017-01-10T18:57:00Z">
        <w:r w:rsidR="0081788F" w:rsidRPr="003173F7">
          <w:rPr>
            <w:sz w:val="20"/>
            <w:szCs w:val="20"/>
            <w:rPrChange w:id="1906" w:author="Nelly Wagner" w:date="2017-01-23T19:47:00Z">
              <w:rPr/>
            </w:rPrChange>
          </w:rPr>
          <w:t>This c</w:t>
        </w:r>
        <w:r w:rsidR="00FF0140" w:rsidRPr="003173F7">
          <w:rPr>
            <w:sz w:val="20"/>
            <w:szCs w:val="20"/>
            <w:rPrChange w:id="1907" w:author="Nelly Wagner" w:date="2017-01-23T19:47:00Z">
              <w:rPr/>
            </w:rPrChange>
          </w:rPr>
          <w:t>lonal expansion has been shown to require the presence of innate immune cells</w:t>
        </w:r>
      </w:ins>
      <w:ins w:id="1908" w:author="Nelly Wagner" w:date="2017-01-10T18:58:00Z">
        <w:r w:rsidR="00FF0140" w:rsidRPr="003173F7">
          <w:rPr>
            <w:sz w:val="20"/>
            <w:szCs w:val="20"/>
            <w:rPrChange w:id="1909" w:author="Nelly Wagner" w:date="2017-01-23T19:47:00Z">
              <w:rPr/>
            </w:rPrChange>
          </w:rPr>
          <w:t xml:space="preserve">: embryos in which macrophages and neutrophils were knocked-down exhibited fewer skewed </w:t>
        </w:r>
      </w:ins>
      <w:ins w:id="1910" w:author="Nelly Wagner" w:date="2017-01-10T19:00:00Z">
        <w:r w:rsidR="00FF0140" w:rsidRPr="003173F7">
          <w:rPr>
            <w:sz w:val="20"/>
            <w:szCs w:val="20"/>
            <w:rPrChange w:id="1911" w:author="Nelly Wagner" w:date="2017-01-23T19:47:00Z">
              <w:rPr/>
            </w:rPrChange>
          </w:rPr>
          <w:t>output ratios (Prajsnar et al. 2012).</w:t>
        </w:r>
      </w:ins>
      <w:ins w:id="1912" w:author="Nelly Wagner" w:date="2017-01-11T19:10:00Z">
        <w:r w:rsidR="0081788F" w:rsidRPr="003173F7">
          <w:rPr>
            <w:sz w:val="20"/>
            <w:szCs w:val="20"/>
            <w:rPrChange w:id="1913" w:author="Nelly Wagner" w:date="2017-01-23T19:47:00Z">
              <w:rPr/>
            </w:rPrChange>
          </w:rPr>
          <w:t xml:space="preserve"> The contribution of additional host,</w:t>
        </w:r>
      </w:ins>
      <w:ins w:id="1914" w:author="Nelly Wagner" w:date="2017-01-11T19:11:00Z">
        <w:r w:rsidR="0081788F" w:rsidRPr="003173F7">
          <w:rPr>
            <w:sz w:val="20"/>
            <w:szCs w:val="20"/>
            <w:rPrChange w:id="1915" w:author="Nelly Wagner" w:date="2017-01-23T19:47:00Z">
              <w:rPr/>
            </w:rPrChange>
          </w:rPr>
          <w:t xml:space="preserve"> bacterial</w:t>
        </w:r>
      </w:ins>
      <w:ins w:id="1916" w:author="Nelly Wagner" w:date="2017-01-11T19:13:00Z">
        <w:r w:rsidR="0081788F" w:rsidRPr="003173F7">
          <w:rPr>
            <w:sz w:val="20"/>
            <w:szCs w:val="20"/>
            <w:rPrChange w:id="1917" w:author="Nelly Wagner" w:date="2017-01-23T19:47:00Z">
              <w:rPr/>
            </w:rPrChange>
          </w:rPr>
          <w:t xml:space="preserve"> and environmental</w:t>
        </w:r>
      </w:ins>
      <w:ins w:id="1918" w:author="Nelly Wagner" w:date="2017-01-11T19:11:00Z">
        <w:r w:rsidR="0081788F" w:rsidRPr="003173F7">
          <w:rPr>
            <w:sz w:val="20"/>
            <w:szCs w:val="20"/>
            <w:rPrChange w:id="1919" w:author="Nelly Wagner" w:date="2017-01-23T19:47:00Z">
              <w:rPr/>
            </w:rPrChange>
          </w:rPr>
          <w:t xml:space="preserve"> factors needs to be assessed.</w:t>
        </w:r>
      </w:ins>
    </w:p>
    <w:p w14:paraId="7148BD9E" w14:textId="712E5F60" w:rsidR="0020061D" w:rsidRPr="00895555" w:rsidRDefault="00766C9B" w:rsidP="00895555">
      <w:pPr>
        <w:suppressAutoHyphens w:val="0"/>
        <w:rPr>
          <w:rFonts w:ascii="Arial" w:hAnsi="Arial"/>
          <w:sz w:val="20"/>
          <w:szCs w:val="20"/>
          <w:rPrChange w:id="1920" w:author="Nelly Wagner" w:date="2017-01-23T19:47:00Z">
            <w:rPr/>
          </w:rPrChange>
        </w:rPr>
      </w:pPr>
      <w:r w:rsidRPr="003173F7">
        <w:rPr>
          <w:sz w:val="20"/>
          <w:szCs w:val="20"/>
          <w:rPrChange w:id="1921" w:author="Nelly Wagner" w:date="2017-01-23T19:47:00Z">
            <w:rPr/>
          </w:rPrChange>
        </w:rPr>
        <w:br w:type="page"/>
      </w:r>
    </w:p>
    <w:p w14:paraId="0E9F515C" w14:textId="77777777" w:rsidR="0020061D" w:rsidRDefault="00766C9B">
      <w:pPr>
        <w:pStyle w:val="Chaptertitle"/>
      </w:pPr>
      <w:bookmarkStart w:id="1922" w:name="__RefHeading___Toc29992_249651581"/>
      <w:bookmarkEnd w:id="1922"/>
      <w:r>
        <w:lastRenderedPageBreak/>
        <w:t>Chapter 2: Materials and methods</w:t>
      </w:r>
    </w:p>
    <w:p w14:paraId="1100ECC0" w14:textId="77777777" w:rsidR="0020061D" w:rsidRDefault="00766C9B">
      <w:pPr>
        <w:pStyle w:val="21"/>
        <w:numPr>
          <w:ilvl w:val="1"/>
          <w:numId w:val="21"/>
        </w:numPr>
      </w:pPr>
      <w:bookmarkStart w:id="1923" w:name="__RefHeading___Toc29994_249651581"/>
      <w:bookmarkEnd w:id="1923"/>
      <w:r>
        <w:t>Materials</w:t>
      </w:r>
    </w:p>
    <w:p w14:paraId="6B87294F" w14:textId="77777777" w:rsidR="0020061D" w:rsidRDefault="00766C9B">
      <w:pPr>
        <w:pStyle w:val="211"/>
        <w:numPr>
          <w:ilvl w:val="2"/>
          <w:numId w:val="21"/>
        </w:numPr>
        <w:rPr>
          <w:sz w:val="24"/>
          <w:szCs w:val="24"/>
        </w:rPr>
      </w:pPr>
      <w:bookmarkStart w:id="1924" w:name="__RefHeading___Toc29996_249651581"/>
      <w:bookmarkEnd w:id="1924"/>
      <w:r>
        <w:rPr>
          <w:sz w:val="24"/>
          <w:szCs w:val="24"/>
        </w:rPr>
        <w:t>Fish lines</w:t>
      </w:r>
    </w:p>
    <w:p w14:paraId="3B48B84E" w14:textId="77777777" w:rsidR="0020061D" w:rsidRDefault="00766C9B">
      <w:pPr>
        <w:spacing w:line="360" w:lineRule="auto"/>
        <w:rPr>
          <w:rFonts w:ascii="Arial" w:hAnsi="Arial"/>
          <w:b/>
          <w:bCs/>
          <w:sz w:val="20"/>
          <w:szCs w:val="20"/>
        </w:rPr>
      </w:pPr>
      <w:r>
        <w:rPr>
          <w:rFonts w:ascii="Arial" w:hAnsi="Arial"/>
          <w:b/>
          <w:bCs/>
          <w:sz w:val="20"/>
          <w:szCs w:val="20"/>
        </w:rPr>
        <w:t>Table 2.1. Established fish lines used in the study.</w:t>
      </w:r>
    </w:p>
    <w:tbl>
      <w:tblPr>
        <w:tblW w:w="8504"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2330"/>
        <w:gridCol w:w="3478"/>
        <w:gridCol w:w="2696"/>
      </w:tblGrid>
      <w:tr w:rsidR="0020061D" w14:paraId="27D95586"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6FD364DF" w14:textId="77777777" w:rsidR="0020061D" w:rsidRDefault="00766C9B">
            <w:pPr>
              <w:pStyle w:val="TableTable"/>
              <w:rPr>
                <w:b/>
                <w:bCs/>
              </w:rPr>
            </w:pPr>
            <w:r>
              <w:rPr>
                <w:b/>
                <w:bCs/>
              </w:rPr>
              <w:t>Line</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1BD1A55E" w14:textId="77777777" w:rsidR="0020061D" w:rsidRDefault="00766C9B">
            <w:pPr>
              <w:pStyle w:val="TableTable"/>
              <w:rPr>
                <w:b/>
                <w:bCs/>
              </w:rPr>
            </w:pPr>
            <w:r>
              <w:rPr>
                <w:b/>
                <w:bCs/>
              </w:rPr>
              <w:t>Characteristics</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4C1BF6B" w14:textId="77777777" w:rsidR="0020061D" w:rsidRDefault="00766C9B">
            <w:pPr>
              <w:pStyle w:val="TableTable"/>
              <w:rPr>
                <w:b/>
                <w:bCs/>
              </w:rPr>
            </w:pPr>
            <w:r>
              <w:rPr>
                <w:b/>
                <w:bCs/>
              </w:rPr>
              <w:t>Reference</w:t>
            </w:r>
          </w:p>
        </w:tc>
      </w:tr>
      <w:tr w:rsidR="0020061D" w14:paraId="2C13F538"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57B2AD80" w14:textId="77777777" w:rsidR="0020061D" w:rsidRDefault="00766C9B">
            <w:pPr>
              <w:pStyle w:val="TableTable"/>
            </w:pPr>
            <w:r>
              <w:t>London Wild Type</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7CB6EDB3" w14:textId="77777777" w:rsidR="0020061D" w:rsidRDefault="00766C9B">
            <w:pPr>
              <w:pStyle w:val="TableTable"/>
            </w:pPr>
            <w:r>
              <w:t>Wild-type</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10C9E2F1" w14:textId="77777777" w:rsidR="0020061D" w:rsidRDefault="0020061D">
            <w:pPr>
              <w:pStyle w:val="TableTable"/>
            </w:pPr>
          </w:p>
        </w:tc>
      </w:tr>
      <w:tr w:rsidR="0020061D" w14:paraId="31F96A99"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14B32BA1" w14:textId="77777777" w:rsidR="0020061D" w:rsidRDefault="00766C9B">
            <w:pPr>
              <w:pStyle w:val="TableTable"/>
            </w:pPr>
            <w:r>
              <w:t>AB</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389D8180" w14:textId="77777777" w:rsidR="0020061D" w:rsidRDefault="00766C9B">
            <w:pPr>
              <w:pStyle w:val="TableTable"/>
            </w:pPr>
            <w:r>
              <w:t>Wild-type</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D7DE651" w14:textId="77777777" w:rsidR="0020061D" w:rsidRDefault="0020061D">
            <w:pPr>
              <w:pStyle w:val="TableTable"/>
            </w:pPr>
          </w:p>
        </w:tc>
      </w:tr>
      <w:tr w:rsidR="0020061D" w14:paraId="74A89054"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487B39C3" w14:textId="77777777" w:rsidR="0020061D" w:rsidRDefault="00766C9B">
            <w:pPr>
              <w:pStyle w:val="TableTable"/>
            </w:pPr>
            <w:r>
              <w:t>Nacre</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3A63C0F0" w14:textId="77777777" w:rsidR="0020061D" w:rsidRDefault="00766C9B">
            <w:pPr>
              <w:pStyle w:val="TableTable"/>
            </w:pPr>
            <w:r>
              <w:t>Lack pigmentation</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1FED7B86" w14:textId="77777777" w:rsidR="0020061D" w:rsidRDefault="0020061D">
            <w:pPr>
              <w:pStyle w:val="TableTable"/>
            </w:pPr>
          </w:p>
        </w:tc>
      </w:tr>
      <w:tr w:rsidR="0020061D" w14:paraId="6E76451E"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01B5DFC1" w14:textId="77777777" w:rsidR="0020061D" w:rsidRDefault="00766C9B">
            <w:pPr>
              <w:pStyle w:val="TableTable"/>
            </w:pPr>
            <w:r>
              <w:t>Tg(mpx:GFP) i114</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39559EB2" w14:textId="77777777" w:rsidR="0020061D" w:rsidRDefault="00766C9B">
            <w:pPr>
              <w:pStyle w:val="TableTable"/>
            </w:pPr>
            <w:r>
              <w:t>GFP-labelled neutrophils</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4B5D342" w14:textId="77777777" w:rsidR="0020061D" w:rsidRDefault="00766C9B">
            <w:pPr>
              <w:pStyle w:val="TableTable"/>
            </w:pPr>
            <w:r>
              <w:t>Renshaw et al. 2006</w:t>
            </w:r>
          </w:p>
        </w:tc>
      </w:tr>
      <w:tr w:rsidR="0020061D" w14:paraId="06AF4123"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4A468E4D" w14:textId="77777777" w:rsidR="0020061D" w:rsidRDefault="00766C9B">
            <w:pPr>
              <w:pStyle w:val="TableTable"/>
            </w:pPr>
            <w:r>
              <w:rPr>
                <w:i/>
              </w:rPr>
              <w:t>Tg(pNFκB:EGFP)</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0FCE0A4D" w14:textId="77777777" w:rsidR="0020061D" w:rsidRDefault="00766C9B">
            <w:pPr>
              <w:pStyle w:val="TableTable"/>
            </w:pPr>
            <w:r>
              <w:t>GFP reporter of NF-κB activation</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6E6DD5C8" w14:textId="77777777" w:rsidR="0020061D" w:rsidRDefault="00766C9B">
            <w:pPr>
              <w:pStyle w:val="TableTable"/>
            </w:pPr>
            <w:r>
              <w:t>Kanther et al. 2011</w:t>
            </w:r>
          </w:p>
        </w:tc>
      </w:tr>
      <w:tr w:rsidR="0020061D" w14:paraId="641ADFBD" w14:textId="77777777">
        <w:tc>
          <w:tcPr>
            <w:tcW w:w="2330" w:type="dxa"/>
            <w:tcBorders>
              <w:top w:val="single" w:sz="4" w:space="0" w:color="00000A"/>
              <w:left w:val="single" w:sz="4" w:space="0" w:color="00000A"/>
              <w:bottom w:val="single" w:sz="4" w:space="0" w:color="00000A"/>
            </w:tcBorders>
            <w:shd w:val="clear" w:color="auto" w:fill="FFFFFF"/>
            <w:tcMar>
              <w:left w:w="93" w:type="dxa"/>
            </w:tcMar>
          </w:tcPr>
          <w:p w14:paraId="0C62895A" w14:textId="77777777" w:rsidR="0020061D" w:rsidRDefault="00766C9B">
            <w:pPr>
              <w:pStyle w:val="TableTable"/>
            </w:pPr>
            <w:r>
              <w:rPr>
                <w:color w:val="000000"/>
              </w:rPr>
              <w:t>myd88</w:t>
            </w:r>
            <w:r>
              <w:rPr>
                <w:color w:val="000000"/>
                <w:vertAlign w:val="superscript"/>
              </w:rPr>
              <w:t>hu3568/hu3568</w:t>
            </w:r>
            <w:r>
              <w:t xml:space="preserve"> (AB)</w:t>
            </w:r>
          </w:p>
        </w:tc>
        <w:tc>
          <w:tcPr>
            <w:tcW w:w="3478" w:type="dxa"/>
            <w:tcBorders>
              <w:top w:val="single" w:sz="4" w:space="0" w:color="00000A"/>
              <w:left w:val="single" w:sz="4" w:space="0" w:color="00000A"/>
              <w:bottom w:val="single" w:sz="4" w:space="0" w:color="00000A"/>
            </w:tcBorders>
            <w:shd w:val="clear" w:color="auto" w:fill="FFFFFF"/>
            <w:tcMar>
              <w:left w:w="93" w:type="dxa"/>
            </w:tcMar>
          </w:tcPr>
          <w:p w14:paraId="3B3BE690" w14:textId="77777777" w:rsidR="0020061D" w:rsidRDefault="00766C9B">
            <w:pPr>
              <w:pStyle w:val="TableTable"/>
            </w:pPr>
            <w:r>
              <w:rPr>
                <w:i/>
                <w:iCs/>
              </w:rPr>
              <w:t>myd88</w:t>
            </w:r>
            <w:r>
              <w:t xml:space="preserve"> mutant</w:t>
            </w:r>
          </w:p>
        </w:tc>
        <w:tc>
          <w:tcPr>
            <w:tcW w:w="2696"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408E3E1" w14:textId="77777777" w:rsidR="0020061D" w:rsidRDefault="00766C9B">
            <w:pPr>
              <w:pStyle w:val="TableTable"/>
            </w:pPr>
            <w:r>
              <w:t>van der Vaart et al. 2013</w:t>
            </w:r>
          </w:p>
        </w:tc>
      </w:tr>
    </w:tbl>
    <w:p w14:paraId="76064DEB" w14:textId="77777777" w:rsidR="0020061D" w:rsidRDefault="0020061D">
      <w:pPr>
        <w:spacing w:line="360" w:lineRule="auto"/>
        <w:rPr>
          <w:rFonts w:ascii="Arial" w:hAnsi="Arial"/>
        </w:rPr>
      </w:pPr>
    </w:p>
    <w:p w14:paraId="6AE81EAA" w14:textId="77777777" w:rsidR="0020061D" w:rsidRDefault="00766C9B">
      <w:pPr>
        <w:spacing w:line="360" w:lineRule="auto"/>
        <w:rPr>
          <w:rFonts w:ascii="Arial" w:hAnsi="Arial"/>
          <w:b/>
          <w:bCs/>
          <w:sz w:val="20"/>
          <w:szCs w:val="20"/>
        </w:rPr>
      </w:pPr>
      <w:r>
        <w:rPr>
          <w:rFonts w:ascii="Arial" w:hAnsi="Arial"/>
          <w:b/>
          <w:bCs/>
          <w:sz w:val="20"/>
          <w:szCs w:val="20"/>
        </w:rPr>
        <w:t>Table 2.2. Fish lines generated during the study.</w:t>
      </w:r>
    </w:p>
    <w:tbl>
      <w:tblPr>
        <w:tblW w:w="8515"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2380"/>
        <w:gridCol w:w="3808"/>
        <w:gridCol w:w="2327"/>
      </w:tblGrid>
      <w:tr w:rsidR="0020061D" w14:paraId="356C7469" w14:textId="77777777">
        <w:tc>
          <w:tcPr>
            <w:tcW w:w="2380" w:type="dxa"/>
            <w:tcBorders>
              <w:top w:val="single" w:sz="4" w:space="0" w:color="00000A"/>
              <w:left w:val="single" w:sz="4" w:space="0" w:color="00000A"/>
              <w:bottom w:val="single" w:sz="4" w:space="0" w:color="00000A"/>
            </w:tcBorders>
            <w:shd w:val="clear" w:color="auto" w:fill="FFFFFF"/>
            <w:tcMar>
              <w:left w:w="93" w:type="dxa"/>
            </w:tcMar>
          </w:tcPr>
          <w:p w14:paraId="65ED47FB" w14:textId="77777777" w:rsidR="0020061D" w:rsidRDefault="00766C9B">
            <w:pPr>
              <w:pStyle w:val="TableTable"/>
              <w:rPr>
                <w:b/>
                <w:bCs/>
              </w:rPr>
            </w:pPr>
            <w:r>
              <w:rPr>
                <w:b/>
                <w:bCs/>
              </w:rPr>
              <w:t>Line</w:t>
            </w:r>
          </w:p>
        </w:tc>
        <w:tc>
          <w:tcPr>
            <w:tcW w:w="3808" w:type="dxa"/>
            <w:tcBorders>
              <w:top w:val="single" w:sz="4" w:space="0" w:color="00000A"/>
              <w:left w:val="single" w:sz="4" w:space="0" w:color="00000A"/>
              <w:bottom w:val="single" w:sz="4" w:space="0" w:color="00000A"/>
            </w:tcBorders>
            <w:shd w:val="clear" w:color="auto" w:fill="FFFFFF"/>
            <w:tcMar>
              <w:left w:w="93" w:type="dxa"/>
            </w:tcMar>
          </w:tcPr>
          <w:p w14:paraId="5AEF5B7F" w14:textId="77777777" w:rsidR="0020061D" w:rsidRDefault="00766C9B">
            <w:pPr>
              <w:pStyle w:val="TableTable"/>
              <w:rPr>
                <w:b/>
                <w:bCs/>
              </w:rPr>
            </w:pPr>
            <w:r>
              <w:rPr>
                <w:b/>
                <w:bCs/>
              </w:rPr>
              <w:t>Genotype</w:t>
            </w:r>
          </w:p>
        </w:tc>
        <w:tc>
          <w:tcPr>
            <w:tcW w:w="2327"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B9605E2" w14:textId="77777777" w:rsidR="0020061D" w:rsidRDefault="00766C9B">
            <w:pPr>
              <w:pStyle w:val="TableTable"/>
              <w:rPr>
                <w:b/>
                <w:bCs/>
              </w:rPr>
            </w:pPr>
            <w:r>
              <w:rPr>
                <w:b/>
                <w:bCs/>
              </w:rPr>
              <w:t>Characteristics</w:t>
            </w:r>
          </w:p>
        </w:tc>
      </w:tr>
      <w:tr w:rsidR="0020061D" w14:paraId="7F828F58" w14:textId="77777777">
        <w:tc>
          <w:tcPr>
            <w:tcW w:w="2380" w:type="dxa"/>
            <w:tcBorders>
              <w:top w:val="single" w:sz="4" w:space="0" w:color="00000A"/>
              <w:left w:val="single" w:sz="4" w:space="0" w:color="00000A"/>
              <w:bottom w:val="single" w:sz="4" w:space="0" w:color="00000A"/>
            </w:tcBorders>
            <w:shd w:val="clear" w:color="auto" w:fill="FFFFFF"/>
            <w:tcMar>
              <w:left w:w="93" w:type="dxa"/>
            </w:tcMar>
          </w:tcPr>
          <w:p w14:paraId="1CBABAA9" w14:textId="77777777" w:rsidR="0020061D" w:rsidRDefault="00766C9B">
            <w:pPr>
              <w:pStyle w:val="TableTable"/>
              <w:rPr>
                <w:szCs w:val="20"/>
              </w:rPr>
            </w:pPr>
            <w:r>
              <w:rPr>
                <w:i/>
                <w:szCs w:val="20"/>
              </w:rPr>
              <w:t>Tg(lysC:his2A.mCherry)</w:t>
            </w:r>
          </w:p>
        </w:tc>
        <w:tc>
          <w:tcPr>
            <w:tcW w:w="3808" w:type="dxa"/>
            <w:tcBorders>
              <w:top w:val="single" w:sz="4" w:space="0" w:color="00000A"/>
              <w:left w:val="single" w:sz="4" w:space="0" w:color="00000A"/>
              <w:bottom w:val="single" w:sz="4" w:space="0" w:color="00000A"/>
            </w:tcBorders>
            <w:shd w:val="clear" w:color="auto" w:fill="FFFFFF"/>
            <w:tcMar>
              <w:left w:w="93" w:type="dxa"/>
            </w:tcMar>
          </w:tcPr>
          <w:p w14:paraId="4297A90E" w14:textId="77777777" w:rsidR="0020061D" w:rsidRDefault="00766C9B">
            <w:pPr>
              <w:pStyle w:val="TableTable"/>
            </w:pPr>
            <w:r>
              <w:t>Histone2A.mCherry in-frame gene fusion under the control of the lysozyme C promoter</w:t>
            </w:r>
          </w:p>
        </w:tc>
        <w:tc>
          <w:tcPr>
            <w:tcW w:w="2327"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F3D58C0" w14:textId="77777777" w:rsidR="0020061D" w:rsidRDefault="00766C9B">
            <w:pPr>
              <w:pStyle w:val="TableTable"/>
            </w:pPr>
            <w:r>
              <w:t>Red-fluorescent chromatin in myeloid cells</w:t>
            </w:r>
          </w:p>
        </w:tc>
      </w:tr>
      <w:tr w:rsidR="0020061D" w14:paraId="52334763" w14:textId="77777777">
        <w:tc>
          <w:tcPr>
            <w:tcW w:w="2380" w:type="dxa"/>
            <w:tcBorders>
              <w:top w:val="single" w:sz="4" w:space="0" w:color="00000A"/>
              <w:left w:val="single" w:sz="4" w:space="0" w:color="00000A"/>
              <w:bottom w:val="single" w:sz="4" w:space="0" w:color="00000A"/>
            </w:tcBorders>
            <w:shd w:val="clear" w:color="auto" w:fill="FFFFFF"/>
            <w:tcMar>
              <w:left w:w="93" w:type="dxa"/>
            </w:tcMar>
          </w:tcPr>
          <w:p w14:paraId="4EC21BC1" w14:textId="77777777" w:rsidR="0020061D" w:rsidRDefault="00766C9B">
            <w:pPr>
              <w:pStyle w:val="TableTable"/>
              <w:rPr>
                <w:szCs w:val="20"/>
              </w:rPr>
            </w:pPr>
            <w:r>
              <w:rPr>
                <w:i/>
                <w:szCs w:val="20"/>
              </w:rPr>
              <w:t>Tg(mpx:ela2.mVenus)</w:t>
            </w:r>
          </w:p>
        </w:tc>
        <w:tc>
          <w:tcPr>
            <w:tcW w:w="3808" w:type="dxa"/>
            <w:tcBorders>
              <w:top w:val="single" w:sz="4" w:space="0" w:color="00000A"/>
              <w:left w:val="single" w:sz="4" w:space="0" w:color="00000A"/>
              <w:bottom w:val="single" w:sz="4" w:space="0" w:color="00000A"/>
            </w:tcBorders>
            <w:shd w:val="clear" w:color="auto" w:fill="FFFFFF"/>
            <w:tcMar>
              <w:left w:w="93" w:type="dxa"/>
            </w:tcMar>
          </w:tcPr>
          <w:p w14:paraId="07AF8D77" w14:textId="77777777" w:rsidR="0020061D" w:rsidRDefault="00766C9B">
            <w:pPr>
              <w:pStyle w:val="TableTable"/>
            </w:pPr>
            <w:r>
              <w:t>Neutrophil elastase.mVenus in-frame gene fusion under the control of the myeloperoxidase promoter</w:t>
            </w:r>
          </w:p>
        </w:tc>
        <w:tc>
          <w:tcPr>
            <w:tcW w:w="2327"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4D2B33E" w14:textId="77777777" w:rsidR="0020061D" w:rsidRDefault="00766C9B">
            <w:pPr>
              <w:pStyle w:val="TableTable"/>
              <w:jc w:val="left"/>
            </w:pPr>
            <w:r>
              <w:t>Yellow-fluorescent neutrophil granules (unconfirmed)</w:t>
            </w:r>
          </w:p>
        </w:tc>
      </w:tr>
    </w:tbl>
    <w:p w14:paraId="1446702B" w14:textId="77777777" w:rsidR="0020061D" w:rsidRDefault="00766C9B">
      <w:pPr>
        <w:pStyle w:val="211"/>
        <w:numPr>
          <w:ilvl w:val="2"/>
          <w:numId w:val="21"/>
        </w:numPr>
        <w:rPr>
          <w:sz w:val="24"/>
          <w:szCs w:val="24"/>
        </w:rPr>
      </w:pPr>
      <w:bookmarkStart w:id="1925" w:name="__RefHeading___Toc101913_40547708"/>
      <w:bookmarkEnd w:id="1925"/>
      <w:r>
        <w:rPr>
          <w:sz w:val="24"/>
          <w:szCs w:val="24"/>
        </w:rPr>
        <w:t>Bacterial strains</w:t>
      </w:r>
    </w:p>
    <w:p w14:paraId="6D49D4DF" w14:textId="77777777" w:rsidR="0020061D" w:rsidRDefault="00766C9B">
      <w:pPr>
        <w:spacing w:line="360" w:lineRule="auto"/>
        <w:rPr>
          <w:rFonts w:ascii="Arial" w:hAnsi="Arial"/>
          <w:b/>
          <w:bCs/>
          <w:sz w:val="20"/>
          <w:szCs w:val="20"/>
        </w:rPr>
      </w:pPr>
      <w:r>
        <w:rPr>
          <w:rFonts w:ascii="Arial" w:hAnsi="Arial"/>
          <w:b/>
          <w:bCs/>
          <w:sz w:val="20"/>
          <w:szCs w:val="20"/>
        </w:rPr>
        <w:t>Table 2.3. Bacterial strains used in the study.</w:t>
      </w:r>
    </w:p>
    <w:tbl>
      <w:tblPr>
        <w:tblW w:w="8515"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1370"/>
        <w:gridCol w:w="3507"/>
        <w:gridCol w:w="1643"/>
        <w:gridCol w:w="1995"/>
      </w:tblGrid>
      <w:tr w:rsidR="0020061D" w14:paraId="1D4C20B6"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44785224" w14:textId="77777777" w:rsidR="0020061D" w:rsidRDefault="00766C9B">
            <w:pPr>
              <w:pStyle w:val="TableTable"/>
              <w:rPr>
                <w:b/>
                <w:bCs/>
              </w:rPr>
            </w:pPr>
            <w:r>
              <w:rPr>
                <w:b/>
                <w:bCs/>
              </w:rPr>
              <w:t>Strain</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56F414E8" w14:textId="77777777" w:rsidR="0020061D" w:rsidRDefault="00766C9B">
            <w:pPr>
              <w:pStyle w:val="TableTable"/>
              <w:rPr>
                <w:b/>
                <w:bCs/>
              </w:rPr>
            </w:pPr>
            <w:r>
              <w:rPr>
                <w:b/>
                <w:bCs/>
              </w:rPr>
              <w:t>Description</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6CD2DC59" w14:textId="77777777" w:rsidR="0020061D" w:rsidRDefault="00766C9B">
            <w:pPr>
              <w:pStyle w:val="TableTable"/>
              <w:rPr>
                <w:b/>
                <w:bCs/>
              </w:rPr>
            </w:pPr>
            <w:r>
              <w:rPr>
                <w:b/>
                <w:bCs/>
              </w:rPr>
              <w:t>Growth conditions</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05C3AE4" w14:textId="77777777" w:rsidR="0020061D" w:rsidRDefault="00766C9B">
            <w:pPr>
              <w:pStyle w:val="TableTable"/>
              <w:rPr>
                <w:b/>
                <w:bCs/>
              </w:rPr>
            </w:pPr>
            <w:r>
              <w:rPr>
                <w:b/>
                <w:bCs/>
              </w:rPr>
              <w:t>Reference</w:t>
            </w:r>
          </w:p>
        </w:tc>
      </w:tr>
      <w:tr w:rsidR="0020061D" w14:paraId="1CD74205"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0C8F9E8B" w14:textId="77777777" w:rsidR="0020061D" w:rsidRDefault="00766C9B">
            <w:pPr>
              <w:pStyle w:val="TableTable"/>
              <w:rPr>
                <w:szCs w:val="20"/>
              </w:rPr>
            </w:pPr>
            <w:r>
              <w:rPr>
                <w:szCs w:val="20"/>
              </w:rPr>
              <w:t>SJF682</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7CC1E55A" w14:textId="77777777" w:rsidR="0020061D" w:rsidRDefault="00766C9B">
            <w:pPr>
              <w:pStyle w:val="TableTable"/>
              <w:rPr>
                <w:szCs w:val="20"/>
              </w:rPr>
            </w:pPr>
            <w:r>
              <w:rPr>
                <w:szCs w:val="20"/>
              </w:rPr>
              <w:t xml:space="preserve">SH1000, functional </w:t>
            </w:r>
            <w:r>
              <w:rPr>
                <w:i/>
                <w:szCs w:val="20"/>
              </w:rPr>
              <w:t>rsbU</w:t>
            </w:r>
            <w:r>
              <w:rPr>
                <w:szCs w:val="20"/>
                <w:vertAlign w:val="superscript"/>
              </w:rPr>
              <w:t>+</w:t>
            </w:r>
            <w:r>
              <w:rPr>
                <w:szCs w:val="20"/>
              </w:rPr>
              <w:t xml:space="preserve"> derivative of 8325-4, laboratory strain</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3588AA01" w14:textId="77777777" w:rsidR="0020061D" w:rsidRDefault="0020061D">
            <w:pPr>
              <w:pStyle w:val="TableTable"/>
              <w:rPr>
                <w:szCs w:val="20"/>
              </w:rPr>
            </w:pP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6EEA906" w14:textId="77777777" w:rsidR="0020061D" w:rsidRDefault="00766C9B">
            <w:pPr>
              <w:pStyle w:val="TableTable"/>
              <w:rPr>
                <w:szCs w:val="20"/>
              </w:rPr>
            </w:pPr>
            <w:r>
              <w:rPr>
                <w:szCs w:val="20"/>
              </w:rPr>
              <w:t>Horsburgh et al. 2002</w:t>
            </w:r>
          </w:p>
        </w:tc>
      </w:tr>
      <w:tr w:rsidR="0020061D" w14:paraId="70B60B6C"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090C7071" w14:textId="77777777" w:rsidR="0020061D" w:rsidRDefault="00766C9B">
            <w:pPr>
              <w:pStyle w:val="TableTable"/>
              <w:rPr>
                <w:szCs w:val="20"/>
              </w:rPr>
            </w:pPr>
            <w:r>
              <w:rPr>
                <w:szCs w:val="20"/>
              </w:rPr>
              <w:t>SJF3673</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3D42627D" w14:textId="77777777" w:rsidR="0020061D" w:rsidRDefault="00766C9B">
            <w:pPr>
              <w:pStyle w:val="TableTable"/>
              <w:rPr>
                <w:szCs w:val="20"/>
              </w:rPr>
            </w:pPr>
            <w:r>
              <w:rPr>
                <w:szCs w:val="20"/>
              </w:rPr>
              <w:t>SH1000 pMUTIN4-</w:t>
            </w:r>
            <w:r>
              <w:rPr>
                <w:i/>
                <w:szCs w:val="20"/>
              </w:rPr>
              <w:t>lysA</w:t>
            </w:r>
            <w:r>
              <w:rPr>
                <w:szCs w:val="20"/>
                <w:vertAlign w:val="superscript"/>
              </w:rPr>
              <w:t>+</w:t>
            </w:r>
            <w:r>
              <w:rPr>
                <w:szCs w:val="20"/>
              </w:rPr>
              <w:t>, Ery</w:t>
            </w:r>
            <w:r>
              <w:rPr>
                <w:szCs w:val="20"/>
                <w:vertAlign w:val="superscript"/>
              </w:rPr>
              <w:t>R</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36C91B2B" w14:textId="77777777" w:rsidR="0020061D" w:rsidRDefault="00766C9B">
            <w:pPr>
              <w:pStyle w:val="TableTable"/>
              <w:rPr>
                <w:szCs w:val="20"/>
              </w:rPr>
            </w:pPr>
            <w:r>
              <w:rPr>
                <w:szCs w:val="20"/>
              </w:rPr>
              <w:t xml:space="preserve">Ery 5 µg/ml + </w:t>
            </w:r>
            <w:r>
              <w:rPr>
                <w:szCs w:val="20"/>
              </w:rPr>
              <w:lastRenderedPageBreak/>
              <w:t>Linco 2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C241E94" w14:textId="77777777" w:rsidR="0020061D" w:rsidRDefault="00766C9B">
            <w:pPr>
              <w:pStyle w:val="TableTable"/>
              <w:rPr>
                <w:szCs w:val="20"/>
              </w:rPr>
            </w:pPr>
            <w:r>
              <w:rPr>
                <w:szCs w:val="20"/>
              </w:rPr>
              <w:lastRenderedPageBreak/>
              <w:t xml:space="preserve">McVicker et al. </w:t>
            </w:r>
            <w:r>
              <w:rPr>
                <w:szCs w:val="20"/>
              </w:rPr>
              <w:lastRenderedPageBreak/>
              <w:t>2014</w:t>
            </w:r>
          </w:p>
        </w:tc>
      </w:tr>
      <w:tr w:rsidR="0020061D" w14:paraId="399CC644"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12E13183" w14:textId="77777777" w:rsidR="0020061D" w:rsidRDefault="00766C9B">
            <w:pPr>
              <w:pStyle w:val="TableTable"/>
              <w:rPr>
                <w:szCs w:val="20"/>
              </w:rPr>
            </w:pPr>
            <w:r>
              <w:rPr>
                <w:szCs w:val="20"/>
              </w:rPr>
              <w:lastRenderedPageBreak/>
              <w:t>SJF3674</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64352B0E" w14:textId="77777777" w:rsidR="0020061D" w:rsidRDefault="00766C9B">
            <w:pPr>
              <w:pStyle w:val="TableTable"/>
              <w:rPr>
                <w:szCs w:val="20"/>
              </w:rPr>
            </w:pPr>
            <w:r>
              <w:rPr>
                <w:szCs w:val="20"/>
              </w:rPr>
              <w:t>SH1000 pMUTIN4-</w:t>
            </w:r>
            <w:r>
              <w:rPr>
                <w:i/>
                <w:szCs w:val="20"/>
              </w:rPr>
              <w:t>lysA</w:t>
            </w:r>
            <w:r>
              <w:rPr>
                <w:szCs w:val="20"/>
                <w:vertAlign w:val="superscript"/>
              </w:rPr>
              <w:t>+</w:t>
            </w:r>
            <w:r>
              <w:rPr>
                <w:szCs w:val="20"/>
              </w:rPr>
              <w:t>, Kan</w:t>
            </w:r>
            <w:r>
              <w:rPr>
                <w:szCs w:val="20"/>
                <w:vertAlign w:val="superscript"/>
              </w:rPr>
              <w:t>R</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66C1A854" w14:textId="77777777" w:rsidR="0020061D" w:rsidRDefault="00766C9B">
            <w:pPr>
              <w:pStyle w:val="TableTable"/>
              <w:rPr>
                <w:szCs w:val="20"/>
              </w:rPr>
            </w:pPr>
            <w:r>
              <w:rPr>
                <w:szCs w:val="20"/>
              </w:rPr>
              <w:t>Kan 50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E637C1A" w14:textId="77777777" w:rsidR="0020061D" w:rsidRDefault="00766C9B">
            <w:pPr>
              <w:pStyle w:val="TableTable"/>
              <w:rPr>
                <w:szCs w:val="20"/>
              </w:rPr>
            </w:pPr>
            <w:r>
              <w:rPr>
                <w:szCs w:val="20"/>
              </w:rPr>
              <w:t>McVicker et al. 2014</w:t>
            </w:r>
          </w:p>
        </w:tc>
      </w:tr>
      <w:tr w:rsidR="0020061D" w14:paraId="1AA840DC"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4E6EE9DB" w14:textId="77777777" w:rsidR="0020061D" w:rsidRDefault="00766C9B">
            <w:pPr>
              <w:pStyle w:val="TableTable"/>
              <w:rPr>
                <w:szCs w:val="20"/>
              </w:rPr>
            </w:pPr>
            <w:r>
              <w:rPr>
                <w:szCs w:val="20"/>
              </w:rPr>
              <w:t>SJF3675</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100E5785" w14:textId="77777777" w:rsidR="0020061D" w:rsidRDefault="00766C9B">
            <w:pPr>
              <w:pStyle w:val="TableTable"/>
              <w:rPr>
                <w:szCs w:val="20"/>
              </w:rPr>
            </w:pPr>
            <w:r>
              <w:rPr>
                <w:szCs w:val="20"/>
              </w:rPr>
              <w:t>SH1000 pMUTIN4-</w:t>
            </w:r>
            <w:r>
              <w:rPr>
                <w:i/>
                <w:szCs w:val="20"/>
              </w:rPr>
              <w:t>lysA</w:t>
            </w:r>
            <w:r>
              <w:rPr>
                <w:szCs w:val="20"/>
                <w:vertAlign w:val="superscript"/>
              </w:rPr>
              <w:t>+</w:t>
            </w:r>
            <w:r>
              <w:rPr>
                <w:szCs w:val="20"/>
              </w:rPr>
              <w:t>, Tet</w:t>
            </w:r>
            <w:r>
              <w:rPr>
                <w:szCs w:val="20"/>
                <w:vertAlign w:val="superscript"/>
              </w:rPr>
              <w:t>R</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11403E72" w14:textId="77777777" w:rsidR="0020061D" w:rsidRDefault="00766C9B">
            <w:pPr>
              <w:pStyle w:val="TableTable"/>
              <w:rPr>
                <w:szCs w:val="20"/>
              </w:rPr>
            </w:pPr>
            <w:r>
              <w:rPr>
                <w:szCs w:val="20"/>
              </w:rPr>
              <w:t>Tet 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68A84692" w14:textId="77777777" w:rsidR="0020061D" w:rsidRDefault="00766C9B">
            <w:pPr>
              <w:pStyle w:val="TableTable"/>
              <w:rPr>
                <w:szCs w:val="20"/>
              </w:rPr>
            </w:pPr>
            <w:r>
              <w:rPr>
                <w:szCs w:val="20"/>
              </w:rPr>
              <w:t>McVicker et al. 2014</w:t>
            </w:r>
          </w:p>
        </w:tc>
      </w:tr>
      <w:tr w:rsidR="0020061D" w14:paraId="72D0AB5D"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43CCE807" w14:textId="77777777" w:rsidR="0020061D" w:rsidRDefault="00766C9B">
            <w:pPr>
              <w:pStyle w:val="TableTable"/>
              <w:rPr>
                <w:szCs w:val="20"/>
              </w:rPr>
            </w:pPr>
            <w:r>
              <w:rPr>
                <w:szCs w:val="20"/>
              </w:rPr>
              <w:t>SJF4308</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26EE1F8C" w14:textId="77777777" w:rsidR="0020061D" w:rsidRDefault="00766C9B">
            <w:pPr>
              <w:pStyle w:val="TableTable"/>
              <w:rPr>
                <w:szCs w:val="20"/>
              </w:rPr>
            </w:pPr>
            <w:r>
              <w:rPr>
                <w:szCs w:val="20"/>
              </w:rPr>
              <w:t>SH1000 pMV158-mCherry</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183D10E2" w14:textId="77777777" w:rsidR="0020061D" w:rsidRDefault="00766C9B">
            <w:pPr>
              <w:pStyle w:val="TableTable"/>
              <w:rPr>
                <w:szCs w:val="20"/>
              </w:rPr>
            </w:pPr>
            <w:r>
              <w:rPr>
                <w:szCs w:val="20"/>
              </w:rPr>
              <w:t>Tet 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9BD6B77" w14:textId="77777777" w:rsidR="0020061D" w:rsidRDefault="00766C9B">
            <w:pPr>
              <w:pStyle w:val="TableTable"/>
              <w:rPr>
                <w:szCs w:val="20"/>
              </w:rPr>
            </w:pPr>
            <w:r>
              <w:rPr>
                <w:szCs w:val="20"/>
              </w:rPr>
              <w:t>Dr. Justyna Serba</w:t>
            </w:r>
          </w:p>
        </w:tc>
      </w:tr>
      <w:tr w:rsidR="0020061D" w14:paraId="17BEE308"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4A4B07CB" w14:textId="77777777" w:rsidR="0020061D" w:rsidRDefault="00766C9B">
            <w:pPr>
              <w:pStyle w:val="TableTable"/>
              <w:rPr>
                <w:szCs w:val="20"/>
              </w:rPr>
            </w:pPr>
            <w:r>
              <w:rPr>
                <w:szCs w:val="20"/>
              </w:rPr>
              <w:t>SJF4167</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3B76DE13" w14:textId="77777777" w:rsidR="0020061D" w:rsidRDefault="00766C9B">
            <w:pPr>
              <w:pStyle w:val="TableTable"/>
              <w:rPr>
                <w:szCs w:val="20"/>
              </w:rPr>
            </w:pPr>
            <w:r>
              <w:rPr>
                <w:szCs w:val="20"/>
              </w:rPr>
              <w:t>SH1000 Δ</w:t>
            </w:r>
            <w:r>
              <w:rPr>
                <w:i/>
                <w:szCs w:val="20"/>
              </w:rPr>
              <w:t>sagB</w:t>
            </w:r>
            <w:r>
              <w:rPr>
                <w:szCs w:val="20"/>
              </w:rPr>
              <w:t>,</w:t>
            </w:r>
            <w:r>
              <w:rPr>
                <w:i/>
                <w:szCs w:val="20"/>
              </w:rPr>
              <w:t xml:space="preserve"> </w:t>
            </w:r>
            <w:r>
              <w:rPr>
                <w:szCs w:val="20"/>
              </w:rPr>
              <w:t>glucosaminidase SagB mutant</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5A3244E2" w14:textId="77777777" w:rsidR="0020061D" w:rsidRDefault="00766C9B">
            <w:pPr>
              <w:pStyle w:val="TableTable"/>
              <w:rPr>
                <w:szCs w:val="20"/>
              </w:rPr>
            </w:pPr>
            <w:r>
              <w:rPr>
                <w:szCs w:val="20"/>
              </w:rPr>
              <w:t>Kan 50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58984F7" w14:textId="77777777" w:rsidR="0020061D" w:rsidRDefault="00766C9B">
            <w:pPr>
              <w:pStyle w:val="TableTable"/>
              <w:rPr>
                <w:szCs w:val="20"/>
              </w:rPr>
            </w:pPr>
            <w:r>
              <w:rPr>
                <w:szCs w:val="20"/>
              </w:rPr>
              <w:t>Wheeler et al. 2015</w:t>
            </w:r>
          </w:p>
        </w:tc>
      </w:tr>
      <w:tr w:rsidR="0020061D" w14:paraId="633CF650"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11186195" w14:textId="77777777" w:rsidR="0020061D" w:rsidRDefault="00766C9B">
            <w:pPr>
              <w:pStyle w:val="TableTable"/>
              <w:rPr>
                <w:szCs w:val="20"/>
              </w:rPr>
            </w:pPr>
            <w:r>
              <w:rPr>
                <w:szCs w:val="20"/>
              </w:rPr>
              <w:t>SJF4290</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6F644307" w14:textId="77777777" w:rsidR="0020061D" w:rsidRDefault="00766C9B">
            <w:pPr>
              <w:pStyle w:val="TableTable"/>
              <w:rPr>
                <w:szCs w:val="20"/>
              </w:rPr>
            </w:pPr>
            <w:r>
              <w:rPr>
                <w:szCs w:val="20"/>
              </w:rPr>
              <w:t>SH1000 Δ</w:t>
            </w:r>
            <w:r>
              <w:rPr>
                <w:i/>
                <w:szCs w:val="20"/>
              </w:rPr>
              <w:t>phePsaeR</w:t>
            </w:r>
            <w:r>
              <w:rPr>
                <w:szCs w:val="20"/>
              </w:rPr>
              <w:t>, phenylalanine permease and SaeR regulator mutant</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746C62B2" w14:textId="77777777" w:rsidR="0020061D" w:rsidRDefault="00766C9B">
            <w:pPr>
              <w:pStyle w:val="TableTable"/>
              <w:rPr>
                <w:szCs w:val="20"/>
              </w:rPr>
            </w:pPr>
            <w:r>
              <w:rPr>
                <w:szCs w:val="20"/>
              </w:rPr>
              <w:t>Ery 5 µg/ml + Linco 25 µg/ml and Tet 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D1329F1" w14:textId="77777777" w:rsidR="0020061D" w:rsidRDefault="00766C9B">
            <w:pPr>
              <w:pStyle w:val="TableTable"/>
              <w:rPr>
                <w:szCs w:val="20"/>
              </w:rPr>
            </w:pPr>
            <w:r>
              <w:rPr>
                <w:szCs w:val="20"/>
              </w:rPr>
              <w:t>This study</w:t>
            </w:r>
          </w:p>
        </w:tc>
      </w:tr>
      <w:tr w:rsidR="0020061D" w14:paraId="7F5CB294"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34C24D54" w14:textId="77777777" w:rsidR="0020061D" w:rsidRDefault="00766C9B">
            <w:pPr>
              <w:pStyle w:val="TableTable"/>
              <w:rPr>
                <w:szCs w:val="20"/>
              </w:rPr>
            </w:pPr>
            <w:r>
              <w:rPr>
                <w:szCs w:val="20"/>
              </w:rPr>
              <w:t>SH1000- Δ</w:t>
            </w:r>
            <w:r>
              <w:rPr>
                <w:i/>
                <w:szCs w:val="20"/>
              </w:rPr>
              <w:t xml:space="preserve">sagB </w:t>
            </w:r>
            <w:r>
              <w:rPr>
                <w:szCs w:val="20"/>
              </w:rPr>
              <w:t>GFP</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1D1D696F" w14:textId="77777777" w:rsidR="0020061D" w:rsidRDefault="00766C9B">
            <w:pPr>
              <w:pStyle w:val="TableTable"/>
              <w:rPr>
                <w:szCs w:val="20"/>
              </w:rPr>
            </w:pPr>
            <w:r>
              <w:rPr>
                <w:szCs w:val="20"/>
              </w:rPr>
              <w:t>SH1000-Δ</w:t>
            </w:r>
            <w:r>
              <w:rPr>
                <w:i/>
                <w:szCs w:val="20"/>
              </w:rPr>
              <w:t xml:space="preserve">sagB </w:t>
            </w:r>
            <w:r>
              <w:rPr>
                <w:szCs w:val="20"/>
              </w:rPr>
              <w:t>pMV158</w:t>
            </w:r>
            <w:r>
              <w:rPr>
                <w:i/>
                <w:szCs w:val="20"/>
              </w:rPr>
              <w:t>-</w:t>
            </w:r>
            <w:r>
              <w:rPr>
                <w:szCs w:val="20"/>
              </w:rPr>
              <w:t>GFP</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0C62799B" w14:textId="77777777" w:rsidR="0020061D" w:rsidRDefault="00766C9B">
            <w:pPr>
              <w:pStyle w:val="TableTable"/>
              <w:rPr>
                <w:szCs w:val="20"/>
              </w:rPr>
            </w:pPr>
            <w:r>
              <w:rPr>
                <w:szCs w:val="20"/>
              </w:rPr>
              <w:t>Kan 50 µg/ml + Tet 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38DFDE37" w14:textId="77777777" w:rsidR="0020061D" w:rsidRDefault="00766C9B">
            <w:pPr>
              <w:pStyle w:val="TableTable"/>
              <w:rPr>
                <w:szCs w:val="20"/>
              </w:rPr>
            </w:pPr>
            <w:r>
              <w:rPr>
                <w:szCs w:val="20"/>
              </w:rPr>
              <w:t>This study</w:t>
            </w:r>
          </w:p>
        </w:tc>
      </w:tr>
      <w:tr w:rsidR="0020061D" w14:paraId="4C6EB474"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223BC65D" w14:textId="77777777" w:rsidR="0020061D" w:rsidRDefault="00766C9B">
            <w:pPr>
              <w:pStyle w:val="TableTable"/>
              <w:rPr>
                <w:szCs w:val="20"/>
              </w:rPr>
            </w:pPr>
            <w:r>
              <w:rPr>
                <w:szCs w:val="20"/>
              </w:rPr>
              <w:t>SH1000- Δ</w:t>
            </w:r>
            <w:r>
              <w:rPr>
                <w:i/>
                <w:szCs w:val="20"/>
              </w:rPr>
              <w:t xml:space="preserve">sagB </w:t>
            </w:r>
            <w:r>
              <w:rPr>
                <w:szCs w:val="20"/>
              </w:rPr>
              <w:t>mCherry</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6A359528" w14:textId="77777777" w:rsidR="0020061D" w:rsidRDefault="00766C9B">
            <w:pPr>
              <w:pStyle w:val="TableTable"/>
              <w:rPr>
                <w:szCs w:val="20"/>
              </w:rPr>
            </w:pPr>
            <w:r>
              <w:rPr>
                <w:szCs w:val="20"/>
              </w:rPr>
              <w:t>SH1000-Δ</w:t>
            </w:r>
            <w:r>
              <w:rPr>
                <w:i/>
                <w:szCs w:val="20"/>
              </w:rPr>
              <w:t xml:space="preserve">sagB </w:t>
            </w:r>
            <w:r>
              <w:rPr>
                <w:szCs w:val="20"/>
              </w:rPr>
              <w:t>pMV158</w:t>
            </w:r>
            <w:r>
              <w:rPr>
                <w:i/>
                <w:szCs w:val="20"/>
              </w:rPr>
              <w:t>-</w:t>
            </w:r>
            <w:r>
              <w:rPr>
                <w:szCs w:val="20"/>
              </w:rPr>
              <w:t>mCherry</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24A8024A" w14:textId="77777777" w:rsidR="0020061D" w:rsidRDefault="00766C9B">
            <w:pPr>
              <w:pStyle w:val="TableTable"/>
              <w:rPr>
                <w:szCs w:val="20"/>
              </w:rPr>
            </w:pPr>
            <w:r>
              <w:rPr>
                <w:szCs w:val="20"/>
              </w:rPr>
              <w:t>Kan 50 µg/ml + Tet 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C6C93CB" w14:textId="77777777" w:rsidR="0020061D" w:rsidRDefault="00766C9B">
            <w:pPr>
              <w:pStyle w:val="TableTable"/>
              <w:rPr>
                <w:szCs w:val="20"/>
              </w:rPr>
            </w:pPr>
            <w:r>
              <w:rPr>
                <w:szCs w:val="20"/>
              </w:rPr>
              <w:t>This study</w:t>
            </w:r>
          </w:p>
        </w:tc>
      </w:tr>
      <w:tr w:rsidR="0020061D" w14:paraId="7C7834FE"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4E0D9A96" w14:textId="77777777" w:rsidR="0020061D" w:rsidRDefault="00766C9B">
            <w:pPr>
              <w:pStyle w:val="TableTable"/>
              <w:rPr>
                <w:szCs w:val="20"/>
              </w:rPr>
            </w:pPr>
            <w:r>
              <w:rPr>
                <w:szCs w:val="20"/>
              </w:rPr>
              <w:t>JE2</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7AF03B2A" w14:textId="77777777" w:rsidR="0020061D" w:rsidRDefault="00766C9B">
            <w:pPr>
              <w:pStyle w:val="TableTable"/>
              <w:rPr>
                <w:szCs w:val="20"/>
              </w:rPr>
            </w:pPr>
            <w:r>
              <w:rPr>
                <w:szCs w:val="20"/>
              </w:rPr>
              <w:t>USA300 CA-MRSA strain</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6D1AAFD1" w14:textId="77777777" w:rsidR="0020061D" w:rsidRDefault="0020061D">
            <w:pPr>
              <w:pStyle w:val="TableTable"/>
              <w:rPr>
                <w:szCs w:val="20"/>
              </w:rPr>
            </w:pP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33D7E4FB" w14:textId="77777777" w:rsidR="0020061D" w:rsidRDefault="00766C9B">
            <w:pPr>
              <w:pStyle w:val="TableTable"/>
              <w:rPr>
                <w:szCs w:val="20"/>
              </w:rPr>
            </w:pPr>
            <w:r>
              <w:rPr>
                <w:szCs w:val="20"/>
              </w:rPr>
              <w:t>Fey et al. 2013</w:t>
            </w:r>
          </w:p>
        </w:tc>
      </w:tr>
      <w:tr w:rsidR="0020061D" w14:paraId="4E74FB11" w14:textId="77777777">
        <w:tc>
          <w:tcPr>
            <w:tcW w:w="1369" w:type="dxa"/>
            <w:tcBorders>
              <w:top w:val="single" w:sz="4" w:space="0" w:color="00000A"/>
              <w:left w:val="single" w:sz="4" w:space="0" w:color="00000A"/>
              <w:bottom w:val="single" w:sz="4" w:space="0" w:color="00000A"/>
            </w:tcBorders>
            <w:shd w:val="clear" w:color="auto" w:fill="FFFFFF"/>
            <w:tcMar>
              <w:left w:w="93" w:type="dxa"/>
            </w:tcMar>
          </w:tcPr>
          <w:p w14:paraId="2A95DCE0" w14:textId="77777777" w:rsidR="0020061D" w:rsidRDefault="00766C9B">
            <w:pPr>
              <w:pStyle w:val="TableTable"/>
              <w:rPr>
                <w:szCs w:val="20"/>
              </w:rPr>
            </w:pPr>
            <w:r>
              <w:rPr>
                <w:szCs w:val="20"/>
              </w:rPr>
              <w:t>JE2 NE1868</w:t>
            </w:r>
          </w:p>
        </w:tc>
        <w:tc>
          <w:tcPr>
            <w:tcW w:w="3507" w:type="dxa"/>
            <w:tcBorders>
              <w:top w:val="single" w:sz="4" w:space="0" w:color="00000A"/>
              <w:left w:val="single" w:sz="4" w:space="0" w:color="00000A"/>
              <w:bottom w:val="single" w:sz="4" w:space="0" w:color="00000A"/>
            </w:tcBorders>
            <w:shd w:val="clear" w:color="auto" w:fill="FFFFFF"/>
            <w:tcMar>
              <w:left w:w="93" w:type="dxa"/>
            </w:tcMar>
          </w:tcPr>
          <w:p w14:paraId="524746BB" w14:textId="77777777" w:rsidR="0020061D" w:rsidRDefault="00766C9B">
            <w:pPr>
              <w:pStyle w:val="TableTable"/>
              <w:rPr>
                <w:szCs w:val="20"/>
              </w:rPr>
            </w:pPr>
            <w:r>
              <w:rPr>
                <w:szCs w:val="20"/>
              </w:rPr>
              <w:t>JE2 Δ</w:t>
            </w:r>
            <w:r>
              <w:rPr>
                <w:i/>
                <w:szCs w:val="20"/>
              </w:rPr>
              <w:t>mecA</w:t>
            </w:r>
            <w:r>
              <w:rPr>
                <w:szCs w:val="20"/>
              </w:rPr>
              <w:t>,</w:t>
            </w:r>
          </w:p>
        </w:tc>
        <w:tc>
          <w:tcPr>
            <w:tcW w:w="1643" w:type="dxa"/>
            <w:tcBorders>
              <w:top w:val="single" w:sz="4" w:space="0" w:color="00000A"/>
              <w:left w:val="single" w:sz="4" w:space="0" w:color="00000A"/>
              <w:bottom w:val="single" w:sz="4" w:space="0" w:color="00000A"/>
            </w:tcBorders>
            <w:shd w:val="clear" w:color="auto" w:fill="FFFFFF"/>
            <w:tcMar>
              <w:left w:w="93" w:type="dxa"/>
            </w:tcMar>
          </w:tcPr>
          <w:p w14:paraId="1371471B" w14:textId="77777777" w:rsidR="0020061D" w:rsidRDefault="00766C9B">
            <w:pPr>
              <w:pStyle w:val="TableTable"/>
              <w:rPr>
                <w:szCs w:val="20"/>
              </w:rPr>
            </w:pPr>
            <w:r>
              <w:rPr>
                <w:szCs w:val="20"/>
              </w:rPr>
              <w:t>Ery 5 µg/ml + Linco 25 µg/ml</w:t>
            </w:r>
          </w:p>
        </w:tc>
        <w:tc>
          <w:tcPr>
            <w:tcW w:w="1995"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BC1A21C" w14:textId="77777777" w:rsidR="0020061D" w:rsidRDefault="00766C9B">
            <w:pPr>
              <w:pStyle w:val="TableTable"/>
              <w:rPr>
                <w:szCs w:val="20"/>
              </w:rPr>
            </w:pPr>
            <w:r>
              <w:rPr>
                <w:szCs w:val="20"/>
              </w:rPr>
              <w:t>Fey et al. 2013</w:t>
            </w:r>
          </w:p>
        </w:tc>
      </w:tr>
    </w:tbl>
    <w:p w14:paraId="78D08E6B" w14:textId="77777777" w:rsidR="0020061D" w:rsidRDefault="0020061D">
      <w:pPr>
        <w:pStyle w:val="Paragraph"/>
      </w:pPr>
    </w:p>
    <w:p w14:paraId="73F49781" w14:textId="77777777" w:rsidR="0020061D" w:rsidRDefault="00766C9B">
      <w:pPr>
        <w:pStyle w:val="Paragraph"/>
      </w:pPr>
      <w:r>
        <w:t>pMUTIN4-</w:t>
      </w:r>
      <w:r>
        <w:rPr>
          <w:i/>
        </w:rPr>
        <w:t>lysA+</w:t>
      </w:r>
      <w:r>
        <w:t xml:space="preserve"> is a non-disruptive integrative plasmid, therefore antibiotic resistance is not lost in the absence of antibiotic selection in the culture medium. pMV158 is an enterococcus plasmid and requires antibiotics in the culture medium. </w:t>
      </w:r>
    </w:p>
    <w:p w14:paraId="09651ACA" w14:textId="77777777" w:rsidR="0020061D" w:rsidRDefault="00766C9B">
      <w:pPr>
        <w:pStyle w:val="211"/>
        <w:numPr>
          <w:ilvl w:val="2"/>
          <w:numId w:val="21"/>
        </w:numPr>
        <w:rPr>
          <w:sz w:val="24"/>
          <w:szCs w:val="24"/>
        </w:rPr>
      </w:pPr>
      <w:bookmarkStart w:id="1926" w:name="__RefHeading___Toc101915_40547708"/>
      <w:bookmarkEnd w:id="1926"/>
      <w:r>
        <w:rPr>
          <w:sz w:val="24"/>
          <w:szCs w:val="24"/>
        </w:rPr>
        <w:t>Media and buffers</w:t>
      </w:r>
    </w:p>
    <w:p w14:paraId="06C172A8" w14:textId="77777777" w:rsidR="0020061D" w:rsidRDefault="00766C9B">
      <w:pPr>
        <w:pStyle w:val="2111"/>
        <w:numPr>
          <w:ilvl w:val="3"/>
          <w:numId w:val="21"/>
        </w:numPr>
      </w:pPr>
      <w:bookmarkStart w:id="1927" w:name="__RefHeading___Toc29998_249651581"/>
      <w:bookmarkEnd w:id="1927"/>
      <w:r>
        <w:t xml:space="preserve">BHI medium for culture of </w:t>
      </w:r>
      <w:r>
        <w:rPr>
          <w:i/>
        </w:rPr>
        <w:t>Staphylococcus aureus</w:t>
      </w:r>
    </w:p>
    <w:p w14:paraId="46583E25" w14:textId="77777777" w:rsidR="0020061D" w:rsidRDefault="00766C9B">
      <w:pPr>
        <w:pStyle w:val="Paragraph"/>
      </w:pPr>
      <w:r>
        <w:tab/>
        <w:t>Brain Heart Infusion (37 g/L)</w:t>
      </w:r>
    </w:p>
    <w:p w14:paraId="4254E43D" w14:textId="77777777" w:rsidR="0020061D" w:rsidRDefault="00766C9B">
      <w:pPr>
        <w:pStyle w:val="Paragraph"/>
      </w:pPr>
      <w:r>
        <w:tab/>
        <w:t>Bacteriological agar 1.5% w/v (for solid media only)</w:t>
      </w:r>
    </w:p>
    <w:p w14:paraId="4DC4C6FC" w14:textId="77777777" w:rsidR="0020061D" w:rsidRDefault="00766C9B">
      <w:pPr>
        <w:pStyle w:val="Paragraph"/>
      </w:pPr>
      <w:r>
        <w:t>The medium was made in distilled water and autoclaved for sterilisation prior to use.</w:t>
      </w:r>
    </w:p>
    <w:p w14:paraId="11128EB0" w14:textId="77777777" w:rsidR="0020061D" w:rsidRDefault="00766C9B">
      <w:pPr>
        <w:pStyle w:val="2111"/>
        <w:numPr>
          <w:ilvl w:val="3"/>
          <w:numId w:val="21"/>
        </w:numPr>
      </w:pPr>
      <w:bookmarkStart w:id="1928" w:name="__RefHeading___Toc30000_249651581"/>
      <w:bookmarkEnd w:id="1928"/>
      <w:r>
        <w:lastRenderedPageBreak/>
        <w:t xml:space="preserve">LB medium for culture of </w:t>
      </w:r>
      <w:r>
        <w:rPr>
          <w:i/>
        </w:rPr>
        <w:t>Escherichia coli</w:t>
      </w:r>
    </w:p>
    <w:p w14:paraId="0FF8A0F3" w14:textId="77777777" w:rsidR="0020061D" w:rsidRDefault="00766C9B">
      <w:pPr>
        <w:pStyle w:val="Paragraph"/>
      </w:pPr>
      <w:r>
        <w:tab/>
        <w:t>Luria Broth (20 g/L)</w:t>
      </w:r>
    </w:p>
    <w:p w14:paraId="504347CB" w14:textId="77777777" w:rsidR="0020061D" w:rsidRDefault="00766C9B">
      <w:pPr>
        <w:pStyle w:val="Paragraph"/>
      </w:pPr>
      <w:r>
        <w:tab/>
        <w:t>Bacteriological agar 1.5% w/v (for solid media only)</w:t>
      </w:r>
    </w:p>
    <w:p w14:paraId="40261575" w14:textId="77777777" w:rsidR="0020061D" w:rsidRDefault="00766C9B">
      <w:pPr>
        <w:pStyle w:val="Paragraph"/>
      </w:pPr>
      <w:r>
        <w:t>The medium was prepared in distilled water and autoclaved for sterilisation.</w:t>
      </w:r>
    </w:p>
    <w:p w14:paraId="1011F3C3" w14:textId="77777777" w:rsidR="0020061D" w:rsidRDefault="00766C9B">
      <w:pPr>
        <w:pStyle w:val="2111"/>
        <w:numPr>
          <w:ilvl w:val="3"/>
          <w:numId w:val="21"/>
        </w:numPr>
      </w:pPr>
      <w:bookmarkStart w:id="1929" w:name="__RefHeading___Toc30002_249651581"/>
      <w:bookmarkEnd w:id="1929"/>
      <w:r>
        <w:t>Embryo water (E3)</w:t>
      </w:r>
    </w:p>
    <w:p w14:paraId="1BC1338B" w14:textId="77777777" w:rsidR="0020061D" w:rsidRDefault="00766C9B">
      <w:pPr>
        <w:pStyle w:val="Paragraph"/>
      </w:pPr>
      <w:r>
        <w:t>Embryos were always kept in E3 medium:</w:t>
      </w:r>
    </w:p>
    <w:p w14:paraId="5DE31BB5" w14:textId="77777777" w:rsidR="0020061D" w:rsidRDefault="00766C9B">
      <w:pPr>
        <w:pStyle w:val="Paragraph"/>
      </w:pPr>
      <w:r>
        <w:tab/>
        <w:t xml:space="preserve">NaCl </w:t>
      </w:r>
      <w:r>
        <w:tab/>
      </w:r>
      <w:r>
        <w:tab/>
      </w:r>
      <w:r>
        <w:tab/>
        <w:t>5 mM</w:t>
      </w:r>
    </w:p>
    <w:p w14:paraId="6CAAE224" w14:textId="77777777" w:rsidR="0020061D" w:rsidRDefault="00766C9B">
      <w:pPr>
        <w:pStyle w:val="Paragraph"/>
      </w:pPr>
      <w:r>
        <w:tab/>
        <w:t xml:space="preserve">KCl </w:t>
      </w:r>
      <w:r>
        <w:tab/>
      </w:r>
      <w:r>
        <w:tab/>
      </w:r>
      <w:r>
        <w:tab/>
        <w:t>170 µM</w:t>
      </w:r>
    </w:p>
    <w:p w14:paraId="72B274CA" w14:textId="77777777" w:rsidR="0020061D" w:rsidRDefault="00766C9B">
      <w:pPr>
        <w:pStyle w:val="Paragraph"/>
      </w:pPr>
      <w:r>
        <w:tab/>
        <w:t>CaCl2</w:t>
      </w:r>
      <w:r>
        <w:tab/>
      </w:r>
      <w:r>
        <w:tab/>
      </w:r>
      <w:r>
        <w:tab/>
        <w:t>330 µM</w:t>
      </w:r>
    </w:p>
    <w:p w14:paraId="43375102" w14:textId="77777777" w:rsidR="0020061D" w:rsidRDefault="00766C9B">
      <w:pPr>
        <w:pStyle w:val="Paragraph"/>
      </w:pPr>
      <w:r>
        <w:tab/>
        <w:t>MgSO4</w:t>
      </w:r>
      <w:r>
        <w:tab/>
      </w:r>
      <w:r>
        <w:tab/>
        <w:t>330 µM</w:t>
      </w:r>
    </w:p>
    <w:p w14:paraId="3C2B9BA9" w14:textId="77777777" w:rsidR="0020061D" w:rsidRDefault="00766C9B">
      <w:pPr>
        <w:pStyle w:val="Paragraph"/>
      </w:pPr>
      <w:r>
        <w:tab/>
        <w:t xml:space="preserve">Methylene blue </w:t>
      </w:r>
      <w:r>
        <w:tab/>
        <w:t>about 0.01%</w:t>
      </w:r>
    </w:p>
    <w:p w14:paraId="6FFF6561" w14:textId="77777777" w:rsidR="0020061D" w:rsidRDefault="00766C9B">
      <w:pPr>
        <w:pStyle w:val="Paragraph"/>
      </w:pPr>
      <w:r>
        <w:t>The working medium was made in distilled water, from a 10x stock solution. Methylene blue is then added to prevent fungal growth. Embryo water was stored at 28°C-28.5°C and sterilised before use by autoclaving if required. When E3 was to be mixed with antibiotics, embryos used for imaging or eggs to be injected, no methylene blue was added to the medium to prevent any chemical interaction and auto-fluorescence of the embryos.</w:t>
      </w:r>
    </w:p>
    <w:p w14:paraId="33E122EA" w14:textId="77777777" w:rsidR="0020061D" w:rsidRDefault="00766C9B">
      <w:pPr>
        <w:pStyle w:val="2111"/>
        <w:numPr>
          <w:ilvl w:val="3"/>
          <w:numId w:val="21"/>
        </w:numPr>
      </w:pPr>
      <w:bookmarkStart w:id="1930" w:name="__RefHeading___Toc30004_249651581"/>
      <w:bookmarkEnd w:id="1930"/>
      <w:r>
        <w:t>Phosphate Buffer Saline</w:t>
      </w:r>
    </w:p>
    <w:p w14:paraId="5F053B68" w14:textId="77777777" w:rsidR="0020061D" w:rsidRDefault="00766C9B">
      <w:pPr>
        <w:pStyle w:val="Paragraph"/>
      </w:pPr>
      <w:r>
        <w:t>PBS was used to resuspend bacteria prior to injection and to dilute antibiotic stock solutions. Pre-prepared PBS tablets were dissolved in distilled water so that the final composition was as follow:</w:t>
      </w:r>
    </w:p>
    <w:p w14:paraId="66C4DACC" w14:textId="77777777" w:rsidR="0020061D" w:rsidRDefault="00766C9B">
      <w:pPr>
        <w:pStyle w:val="Paragraph"/>
      </w:pPr>
      <w:r>
        <w:tab/>
        <w:t xml:space="preserve">NaCl </w:t>
      </w:r>
      <w:r>
        <w:tab/>
      </w:r>
      <w:r>
        <w:tab/>
        <w:t>137 mM</w:t>
      </w:r>
    </w:p>
    <w:p w14:paraId="290AB208" w14:textId="77777777" w:rsidR="0020061D" w:rsidRDefault="00766C9B">
      <w:pPr>
        <w:pStyle w:val="Paragraph"/>
      </w:pPr>
      <w:r>
        <w:tab/>
        <w:t>Na</w:t>
      </w:r>
      <w:r>
        <w:rPr>
          <w:vertAlign w:val="subscript"/>
        </w:rPr>
        <w:t>2</w:t>
      </w:r>
      <w:r>
        <w:t>HPO</w:t>
      </w:r>
      <w:r>
        <w:rPr>
          <w:vertAlign w:val="subscript"/>
        </w:rPr>
        <w:t>4</w:t>
      </w:r>
      <w:r>
        <w:t xml:space="preserve"> </w:t>
      </w:r>
      <w:r>
        <w:tab/>
        <w:t>7.8 mM</w:t>
      </w:r>
    </w:p>
    <w:p w14:paraId="1A5CA24B" w14:textId="77777777" w:rsidR="0020061D" w:rsidRDefault="00766C9B">
      <w:pPr>
        <w:pStyle w:val="Paragraph"/>
      </w:pPr>
      <w:r>
        <w:tab/>
        <w:t xml:space="preserve">KCl </w:t>
      </w:r>
      <w:r>
        <w:tab/>
      </w:r>
      <w:r>
        <w:tab/>
        <w:t>2.7 mM</w:t>
      </w:r>
    </w:p>
    <w:p w14:paraId="6ECAD25D" w14:textId="77777777" w:rsidR="0020061D" w:rsidRDefault="00766C9B">
      <w:pPr>
        <w:pStyle w:val="Paragraph"/>
      </w:pPr>
      <w:r>
        <w:tab/>
        <w:t>KH</w:t>
      </w:r>
      <w:r>
        <w:rPr>
          <w:vertAlign w:val="subscript"/>
        </w:rPr>
        <w:t>2</w:t>
      </w:r>
      <w:r>
        <w:t>PO</w:t>
      </w:r>
      <w:r>
        <w:rPr>
          <w:vertAlign w:val="subscript"/>
        </w:rPr>
        <w:t>4</w:t>
      </w:r>
      <w:r>
        <w:t xml:space="preserve"> </w:t>
      </w:r>
      <w:r>
        <w:tab/>
        <w:t>1.5 mM</w:t>
      </w:r>
    </w:p>
    <w:p w14:paraId="75F51FAF" w14:textId="77777777" w:rsidR="0020061D" w:rsidRDefault="00766C9B">
      <w:pPr>
        <w:pStyle w:val="2111"/>
        <w:numPr>
          <w:ilvl w:val="3"/>
          <w:numId w:val="21"/>
        </w:numPr>
      </w:pPr>
      <w:bookmarkStart w:id="1931" w:name="__RefHeading___Toc30006_249651581"/>
      <w:bookmarkEnd w:id="1931"/>
      <w:r>
        <w:t>Methylcellulose</w:t>
      </w:r>
    </w:p>
    <w:p w14:paraId="57CD7DF9" w14:textId="77777777" w:rsidR="0020061D" w:rsidRDefault="00766C9B">
      <w:pPr>
        <w:pStyle w:val="Paragraph"/>
      </w:pPr>
      <w:r>
        <w:t>A methylcellulose solution was used as a mounting medium for injection of embryos at 1 day post fertilisation:</w:t>
      </w:r>
    </w:p>
    <w:p w14:paraId="0166ADFA" w14:textId="77777777" w:rsidR="0020061D" w:rsidRDefault="00766C9B">
      <w:pPr>
        <w:pStyle w:val="Paragraph"/>
      </w:pPr>
      <w:r>
        <w:tab/>
        <w:t>E3 medium</w:t>
      </w:r>
    </w:p>
    <w:p w14:paraId="5B2CEE3D" w14:textId="77777777" w:rsidR="0020061D" w:rsidRDefault="00766C9B">
      <w:pPr>
        <w:pStyle w:val="Paragraph"/>
      </w:pPr>
      <w:r>
        <w:tab/>
        <w:t>Methylcellulose</w:t>
      </w:r>
      <w:r>
        <w:tab/>
        <w:t>3.5% (w/v)</w:t>
      </w:r>
    </w:p>
    <w:p w14:paraId="65BC909F" w14:textId="77777777" w:rsidR="0020061D" w:rsidRDefault="00766C9B">
      <w:pPr>
        <w:pStyle w:val="Paragraph"/>
      </w:pPr>
      <w:r>
        <w:t>The mixture was repeatedly frozen for 30-40 minutes and mixed in order to solubilise the methylcellulose. The solution was then stored in 20 ml plastic syringes at -20°C. Before use, syringes were kept at 28°C-28.5°C for defrosting.</w:t>
      </w:r>
    </w:p>
    <w:p w14:paraId="0E050FBD" w14:textId="77777777" w:rsidR="0020061D" w:rsidRDefault="00766C9B">
      <w:pPr>
        <w:pStyle w:val="2111"/>
        <w:numPr>
          <w:ilvl w:val="3"/>
          <w:numId w:val="21"/>
        </w:numPr>
      </w:pPr>
      <w:bookmarkStart w:id="1932" w:name="__RefHeading___Toc30008_249651581"/>
      <w:bookmarkEnd w:id="1932"/>
      <w:r>
        <w:lastRenderedPageBreak/>
        <w:t>Agarose medium</w:t>
      </w:r>
    </w:p>
    <w:p w14:paraId="73396F51" w14:textId="77777777" w:rsidR="0020061D" w:rsidRDefault="00766C9B">
      <w:pPr>
        <w:pStyle w:val="Paragraph"/>
      </w:pPr>
      <w:r>
        <w:t>Agarose plates were used to mount zebrafish embryos in methylcellulose for injections at 1 day post-fertilisation:</w:t>
      </w:r>
    </w:p>
    <w:p w14:paraId="7D707653" w14:textId="77777777" w:rsidR="0020061D" w:rsidRDefault="00766C9B">
      <w:pPr>
        <w:pStyle w:val="Paragraph"/>
      </w:pPr>
      <w:r>
        <w:tab/>
        <w:t>E3 medium</w:t>
      </w:r>
    </w:p>
    <w:p w14:paraId="5E7850C0" w14:textId="77777777" w:rsidR="0020061D" w:rsidRDefault="00766C9B">
      <w:pPr>
        <w:pStyle w:val="Paragraph"/>
      </w:pPr>
      <w:r>
        <w:tab/>
        <w:t xml:space="preserve">Agarose </w:t>
      </w:r>
      <w:r>
        <w:tab/>
        <w:t>2% (w/v)</w:t>
      </w:r>
    </w:p>
    <w:p w14:paraId="48BEC6AB" w14:textId="77777777" w:rsidR="0020061D" w:rsidRDefault="00766C9B">
      <w:pPr>
        <w:pStyle w:val="Paragraph"/>
      </w:pPr>
      <w:r>
        <w:t>The mixture was microwaved until complete dissolution of agarose and poured into plastic dishes. Lanes were carved in the solidified medium using a blade.</w:t>
      </w:r>
    </w:p>
    <w:p w14:paraId="59D85DB2" w14:textId="77777777" w:rsidR="0020061D" w:rsidRDefault="00766C9B">
      <w:pPr>
        <w:pStyle w:val="2111"/>
        <w:numPr>
          <w:ilvl w:val="3"/>
          <w:numId w:val="21"/>
        </w:numPr>
      </w:pPr>
      <w:bookmarkStart w:id="1933" w:name="__RefHeading___Toc30010_249651581"/>
      <w:bookmarkEnd w:id="1933"/>
      <w:r>
        <w:t>TAE buffer</w:t>
      </w:r>
    </w:p>
    <w:p w14:paraId="5C8F4BC1" w14:textId="77777777" w:rsidR="0020061D" w:rsidRDefault="00766C9B">
      <w:pPr>
        <w:pStyle w:val="Paragraph"/>
      </w:pPr>
      <w:r>
        <w:tab/>
        <w:t>Tris base</w:t>
      </w:r>
      <w:r>
        <w:tab/>
      </w:r>
      <w:r>
        <w:tab/>
        <w:t>242 g/L</w:t>
      </w:r>
    </w:p>
    <w:p w14:paraId="005A2001" w14:textId="77777777" w:rsidR="0020061D" w:rsidRDefault="00766C9B">
      <w:pPr>
        <w:pStyle w:val="Paragraph"/>
      </w:pPr>
      <w:r>
        <w:tab/>
        <w:t>Glacial acetic acid</w:t>
      </w:r>
      <w:r>
        <w:tab/>
        <w:t>0.47% (v/v)</w:t>
      </w:r>
    </w:p>
    <w:p w14:paraId="1C8A87A1" w14:textId="77777777" w:rsidR="0020061D" w:rsidRDefault="00766C9B">
      <w:pPr>
        <w:pStyle w:val="Paragraph"/>
      </w:pPr>
      <w:r>
        <w:tab/>
        <w:t>EDTA</w:t>
      </w:r>
      <w:r>
        <w:tab/>
      </w:r>
      <w:r>
        <w:tab/>
      </w:r>
      <w:r>
        <w:tab/>
        <w:t>0.05 M</w:t>
      </w:r>
    </w:p>
    <w:p w14:paraId="0981E6FD" w14:textId="77777777" w:rsidR="0020061D" w:rsidRDefault="00766C9B">
      <w:pPr>
        <w:pStyle w:val="Paragraph"/>
      </w:pPr>
      <w:r>
        <w:tab/>
        <w:t>pH</w:t>
      </w:r>
      <w:r>
        <w:tab/>
      </w:r>
      <w:r>
        <w:tab/>
      </w:r>
      <w:r>
        <w:tab/>
        <w:t>8.0</w:t>
      </w:r>
    </w:p>
    <w:p w14:paraId="57871BF3" w14:textId="77777777" w:rsidR="0020061D" w:rsidRDefault="00766C9B">
      <w:pPr>
        <w:pStyle w:val="Paragraph"/>
      </w:pPr>
      <w:r>
        <w:t>A 50x stock was prepared. The stock was diluted 1:50 in distilled water to produce a fresh working solution of TAE.</w:t>
      </w:r>
    </w:p>
    <w:p w14:paraId="75482146" w14:textId="77777777" w:rsidR="0020061D" w:rsidRDefault="00766C9B">
      <w:pPr>
        <w:pStyle w:val="211"/>
        <w:numPr>
          <w:ilvl w:val="2"/>
          <w:numId w:val="21"/>
        </w:numPr>
        <w:rPr>
          <w:sz w:val="24"/>
          <w:szCs w:val="24"/>
        </w:rPr>
      </w:pPr>
      <w:bookmarkStart w:id="1934" w:name="__RefHeading___Toc101917_40547708"/>
      <w:bookmarkEnd w:id="1934"/>
      <w:r>
        <w:rPr>
          <w:sz w:val="24"/>
          <w:szCs w:val="24"/>
        </w:rPr>
        <w:t>Antibiotics</w:t>
      </w:r>
    </w:p>
    <w:p w14:paraId="6B317F20" w14:textId="77777777" w:rsidR="0020061D" w:rsidRDefault="00766C9B">
      <w:pPr>
        <w:spacing w:line="360" w:lineRule="auto"/>
        <w:rPr>
          <w:rFonts w:ascii="Arial" w:hAnsi="Arial"/>
        </w:rPr>
      </w:pPr>
      <w:r>
        <w:rPr>
          <w:rFonts w:ascii="Arial" w:hAnsi="Arial"/>
        </w:rPr>
        <w:t>The following antibiotics were used either for strain selection in culture or in toxicity and treatment assays of infected zebrafish embryos. The stocks were kept at -20°C. The working solutions for toxicity and treatment assays were prepared fresh from the stocks.</w:t>
      </w:r>
    </w:p>
    <w:p w14:paraId="64E6E2D6" w14:textId="77777777" w:rsidR="0020061D" w:rsidRDefault="0020061D">
      <w:pPr>
        <w:spacing w:line="360" w:lineRule="auto"/>
        <w:rPr>
          <w:rFonts w:ascii="Arial" w:hAnsi="Arial"/>
          <w:b/>
          <w:bCs/>
        </w:rPr>
      </w:pPr>
    </w:p>
    <w:p w14:paraId="08992175" w14:textId="77777777" w:rsidR="0020061D" w:rsidRDefault="00766C9B">
      <w:pPr>
        <w:spacing w:line="360" w:lineRule="auto"/>
        <w:contextualSpacing/>
        <w:rPr>
          <w:rFonts w:ascii="Arial" w:hAnsi="Arial"/>
          <w:b/>
          <w:bCs/>
          <w:sz w:val="20"/>
          <w:szCs w:val="20"/>
        </w:rPr>
      </w:pPr>
      <w:r>
        <w:rPr>
          <w:rFonts w:ascii="Arial" w:hAnsi="Arial"/>
          <w:b/>
          <w:bCs/>
          <w:sz w:val="20"/>
          <w:szCs w:val="20"/>
        </w:rPr>
        <w:t>Table 2.4. List of antibiotics used for the study.</w:t>
      </w:r>
    </w:p>
    <w:tbl>
      <w:tblPr>
        <w:tblW w:w="8504"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1763"/>
        <w:gridCol w:w="3056"/>
        <w:gridCol w:w="2156"/>
        <w:gridCol w:w="1529"/>
      </w:tblGrid>
      <w:tr w:rsidR="0020061D" w14:paraId="76452F08"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75A546B0" w14:textId="77777777" w:rsidR="0020061D" w:rsidRDefault="00766C9B">
            <w:pPr>
              <w:pStyle w:val="TableTable"/>
              <w:rPr>
                <w:b/>
                <w:bCs/>
                <w:szCs w:val="20"/>
              </w:rPr>
            </w:pPr>
            <w:r>
              <w:rPr>
                <w:b/>
                <w:bCs/>
                <w:szCs w:val="20"/>
              </w:rPr>
              <w:t>Name</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6095CF30" w14:textId="77777777" w:rsidR="0020061D" w:rsidRDefault="00766C9B">
            <w:pPr>
              <w:pStyle w:val="TableTable"/>
              <w:rPr>
                <w:b/>
                <w:bCs/>
                <w:szCs w:val="20"/>
              </w:rPr>
            </w:pPr>
            <w:r>
              <w:rPr>
                <w:b/>
                <w:bCs/>
                <w:szCs w:val="20"/>
              </w:rPr>
              <w:t>Molecular weight (PubChem)</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6E3A4B03" w14:textId="77777777" w:rsidR="0020061D" w:rsidRDefault="00766C9B">
            <w:pPr>
              <w:pStyle w:val="TableTable"/>
              <w:rPr>
                <w:b/>
                <w:bCs/>
                <w:szCs w:val="20"/>
              </w:rPr>
            </w:pPr>
            <w:r>
              <w:rPr>
                <w:b/>
                <w:bCs/>
                <w:szCs w:val="20"/>
              </w:rPr>
              <w:t>Stock concentration</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D5CA57B" w14:textId="77777777" w:rsidR="0020061D" w:rsidRDefault="00766C9B">
            <w:pPr>
              <w:pStyle w:val="TableTable"/>
              <w:rPr>
                <w:b/>
                <w:bCs/>
                <w:szCs w:val="20"/>
              </w:rPr>
            </w:pPr>
            <w:r>
              <w:rPr>
                <w:b/>
                <w:bCs/>
                <w:szCs w:val="20"/>
              </w:rPr>
              <w:t>Stock solvent</w:t>
            </w:r>
          </w:p>
        </w:tc>
      </w:tr>
      <w:tr w:rsidR="0020061D" w14:paraId="3F70A790"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572A2D75" w14:textId="77777777" w:rsidR="0020061D" w:rsidRDefault="00766C9B">
            <w:pPr>
              <w:pStyle w:val="TableTable"/>
              <w:rPr>
                <w:szCs w:val="20"/>
              </w:rPr>
            </w:pPr>
            <w:r>
              <w:rPr>
                <w:szCs w:val="20"/>
              </w:rPr>
              <w:t>Erythromyc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081EBC8C" w14:textId="77777777" w:rsidR="0020061D" w:rsidRDefault="00766C9B">
            <w:pPr>
              <w:pStyle w:val="TableTable"/>
              <w:rPr>
                <w:szCs w:val="20"/>
              </w:rPr>
            </w:pPr>
            <w:r>
              <w:rPr>
                <w:szCs w:val="20"/>
              </w:rPr>
              <w:t>≈ 734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1E33EE93" w14:textId="77777777" w:rsidR="0020061D" w:rsidRDefault="00766C9B">
            <w:pPr>
              <w:pStyle w:val="TableTable"/>
              <w:rPr>
                <w:szCs w:val="20"/>
              </w:rPr>
            </w:pPr>
            <w:r>
              <w:rPr>
                <w:szCs w:val="20"/>
              </w:rPr>
              <w:t>5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9543B38" w14:textId="77777777" w:rsidR="0020061D" w:rsidRDefault="00766C9B">
            <w:pPr>
              <w:pStyle w:val="TableTable"/>
              <w:rPr>
                <w:szCs w:val="20"/>
              </w:rPr>
            </w:pPr>
            <w:r>
              <w:rPr>
                <w:szCs w:val="20"/>
              </w:rPr>
              <w:t>Ethanol</w:t>
            </w:r>
          </w:p>
        </w:tc>
      </w:tr>
      <w:tr w:rsidR="0020061D" w14:paraId="46D73389"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5FD91F72" w14:textId="77777777" w:rsidR="0020061D" w:rsidRDefault="00766C9B">
            <w:pPr>
              <w:pStyle w:val="TableTable"/>
              <w:rPr>
                <w:szCs w:val="20"/>
              </w:rPr>
            </w:pPr>
            <w:r>
              <w:rPr>
                <w:szCs w:val="20"/>
              </w:rPr>
              <w:t>Lincomyc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279833FA" w14:textId="77777777" w:rsidR="0020061D" w:rsidRDefault="00766C9B">
            <w:pPr>
              <w:pStyle w:val="TableTable"/>
              <w:rPr>
                <w:szCs w:val="20"/>
              </w:rPr>
            </w:pPr>
            <w:r>
              <w:rPr>
                <w:szCs w:val="20"/>
              </w:rPr>
              <w:t>≈ 406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150ED650" w14:textId="77777777" w:rsidR="0020061D" w:rsidRDefault="00766C9B">
            <w:pPr>
              <w:pStyle w:val="TableTable"/>
              <w:rPr>
                <w:szCs w:val="20"/>
              </w:rPr>
            </w:pPr>
            <w:r>
              <w:rPr>
                <w:szCs w:val="20"/>
              </w:rPr>
              <w:t>1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5408264" w14:textId="77777777" w:rsidR="0020061D" w:rsidRDefault="00766C9B">
            <w:pPr>
              <w:pStyle w:val="TableTable"/>
              <w:rPr>
                <w:szCs w:val="20"/>
              </w:rPr>
            </w:pPr>
            <w:r>
              <w:rPr>
                <w:szCs w:val="20"/>
              </w:rPr>
              <w:t>H</w:t>
            </w:r>
            <w:r>
              <w:rPr>
                <w:szCs w:val="20"/>
                <w:vertAlign w:val="subscript"/>
              </w:rPr>
              <w:t>2</w:t>
            </w:r>
            <w:r>
              <w:rPr>
                <w:szCs w:val="20"/>
              </w:rPr>
              <w:t>O/ ethanol</w:t>
            </w:r>
          </w:p>
        </w:tc>
      </w:tr>
      <w:tr w:rsidR="0020061D" w14:paraId="4DBE93E4"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48E0D653" w14:textId="77777777" w:rsidR="0020061D" w:rsidRDefault="00766C9B">
            <w:pPr>
              <w:pStyle w:val="TableTable"/>
              <w:rPr>
                <w:szCs w:val="20"/>
              </w:rPr>
            </w:pPr>
            <w:r>
              <w:rPr>
                <w:szCs w:val="20"/>
              </w:rPr>
              <w:t>Tetracycline</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748B19E5" w14:textId="77777777" w:rsidR="0020061D" w:rsidRDefault="00766C9B">
            <w:pPr>
              <w:pStyle w:val="TableTable"/>
              <w:rPr>
                <w:szCs w:val="20"/>
              </w:rPr>
            </w:pPr>
            <w:r>
              <w:rPr>
                <w:szCs w:val="20"/>
              </w:rPr>
              <w:t>≈ 444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176D6E0A" w14:textId="77777777" w:rsidR="0020061D" w:rsidRDefault="00766C9B">
            <w:pPr>
              <w:pStyle w:val="TableTable"/>
              <w:rPr>
                <w:szCs w:val="20"/>
              </w:rPr>
            </w:pPr>
            <w:r>
              <w:rPr>
                <w:szCs w:val="20"/>
              </w:rPr>
              <w:t>5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C23353F" w14:textId="77777777" w:rsidR="0020061D" w:rsidRDefault="00766C9B">
            <w:pPr>
              <w:pStyle w:val="TableTable"/>
              <w:rPr>
                <w:szCs w:val="20"/>
              </w:rPr>
            </w:pPr>
            <w:r>
              <w:rPr>
                <w:szCs w:val="20"/>
              </w:rPr>
              <w:t>Ethanol</w:t>
            </w:r>
          </w:p>
        </w:tc>
      </w:tr>
      <w:tr w:rsidR="0020061D" w14:paraId="4B566501"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233C8226" w14:textId="77777777" w:rsidR="0020061D" w:rsidRDefault="00766C9B">
            <w:pPr>
              <w:pStyle w:val="TableTable"/>
              <w:rPr>
                <w:szCs w:val="20"/>
              </w:rPr>
            </w:pPr>
            <w:r>
              <w:rPr>
                <w:szCs w:val="20"/>
              </w:rPr>
              <w:t>Kanamyc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6359A9FE" w14:textId="77777777" w:rsidR="0020061D" w:rsidRDefault="00766C9B">
            <w:pPr>
              <w:pStyle w:val="TableTable"/>
              <w:rPr>
                <w:szCs w:val="20"/>
              </w:rPr>
            </w:pPr>
            <w:r>
              <w:rPr>
                <w:szCs w:val="20"/>
              </w:rPr>
              <w:t>≈ 484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01DB6C57" w14:textId="77777777" w:rsidR="0020061D" w:rsidRDefault="00766C9B">
            <w:pPr>
              <w:pStyle w:val="TableTable"/>
              <w:rPr>
                <w:szCs w:val="20"/>
              </w:rPr>
            </w:pPr>
            <w:r>
              <w:rPr>
                <w:szCs w:val="20"/>
              </w:rPr>
              <w:t>1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9D7EAC5" w14:textId="77777777" w:rsidR="0020061D" w:rsidRDefault="00766C9B">
            <w:pPr>
              <w:pStyle w:val="TableTable"/>
              <w:rPr>
                <w:szCs w:val="20"/>
              </w:rPr>
            </w:pPr>
            <w:r>
              <w:rPr>
                <w:szCs w:val="20"/>
              </w:rPr>
              <w:t>H</w:t>
            </w:r>
            <w:r>
              <w:rPr>
                <w:szCs w:val="20"/>
                <w:vertAlign w:val="subscript"/>
              </w:rPr>
              <w:t>2</w:t>
            </w:r>
            <w:r>
              <w:rPr>
                <w:szCs w:val="20"/>
              </w:rPr>
              <w:t>O</w:t>
            </w:r>
          </w:p>
        </w:tc>
      </w:tr>
      <w:tr w:rsidR="0020061D" w14:paraId="2E9B5414"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4C6DB53F" w14:textId="77777777" w:rsidR="0020061D" w:rsidRDefault="00766C9B">
            <w:pPr>
              <w:pStyle w:val="TableTable"/>
              <w:rPr>
                <w:szCs w:val="20"/>
              </w:rPr>
            </w:pPr>
            <w:r>
              <w:rPr>
                <w:szCs w:val="20"/>
              </w:rPr>
              <w:t>Spectinomyc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27CF2295" w14:textId="77777777" w:rsidR="0020061D" w:rsidRDefault="00766C9B">
            <w:pPr>
              <w:pStyle w:val="TableTable"/>
              <w:rPr>
                <w:szCs w:val="20"/>
              </w:rPr>
            </w:pPr>
            <w:r>
              <w:rPr>
                <w:szCs w:val="20"/>
              </w:rPr>
              <w:t>≈ 332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506E68CC" w14:textId="77777777" w:rsidR="0020061D" w:rsidRDefault="00766C9B">
            <w:pPr>
              <w:pStyle w:val="TableTable"/>
              <w:rPr>
                <w:szCs w:val="20"/>
              </w:rPr>
            </w:pPr>
            <w:r>
              <w:rPr>
                <w:szCs w:val="20"/>
              </w:rPr>
              <w:t>5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36B73C91" w14:textId="77777777" w:rsidR="0020061D" w:rsidRDefault="00766C9B">
            <w:pPr>
              <w:pStyle w:val="TableTable"/>
              <w:rPr>
                <w:szCs w:val="20"/>
              </w:rPr>
            </w:pPr>
            <w:r>
              <w:rPr>
                <w:szCs w:val="20"/>
              </w:rPr>
              <w:t>H</w:t>
            </w:r>
            <w:r>
              <w:rPr>
                <w:szCs w:val="20"/>
                <w:vertAlign w:val="subscript"/>
              </w:rPr>
              <w:t>2</w:t>
            </w:r>
            <w:r>
              <w:rPr>
                <w:szCs w:val="20"/>
              </w:rPr>
              <w:t>O</w:t>
            </w:r>
          </w:p>
        </w:tc>
      </w:tr>
      <w:tr w:rsidR="0020061D" w14:paraId="497DDCBD"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17F54F19" w14:textId="77777777" w:rsidR="0020061D" w:rsidRDefault="00766C9B">
            <w:pPr>
              <w:pStyle w:val="TableTable"/>
              <w:rPr>
                <w:szCs w:val="20"/>
              </w:rPr>
            </w:pPr>
            <w:r>
              <w:rPr>
                <w:szCs w:val="20"/>
              </w:rPr>
              <w:t>Oxacill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38E81EAA" w14:textId="77777777" w:rsidR="0020061D" w:rsidRDefault="00766C9B">
            <w:pPr>
              <w:pStyle w:val="TableTable"/>
              <w:rPr>
                <w:szCs w:val="20"/>
              </w:rPr>
            </w:pPr>
            <w:r>
              <w:rPr>
                <w:szCs w:val="20"/>
              </w:rPr>
              <w:t>≈ 401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3BED3C85" w14:textId="77777777" w:rsidR="0020061D" w:rsidRDefault="00766C9B">
            <w:pPr>
              <w:pStyle w:val="TableTable"/>
              <w:rPr>
                <w:szCs w:val="20"/>
              </w:rPr>
            </w:pPr>
            <w:r>
              <w:rPr>
                <w:szCs w:val="20"/>
              </w:rPr>
              <w:t>1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17378F37" w14:textId="77777777" w:rsidR="0020061D" w:rsidRDefault="00766C9B">
            <w:pPr>
              <w:pStyle w:val="TableTable"/>
              <w:rPr>
                <w:szCs w:val="20"/>
              </w:rPr>
            </w:pPr>
            <w:r>
              <w:rPr>
                <w:szCs w:val="20"/>
              </w:rPr>
              <w:t>Ethanol</w:t>
            </w:r>
          </w:p>
        </w:tc>
      </w:tr>
      <w:tr w:rsidR="0020061D" w14:paraId="129C49BE"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7C8A1B7E" w14:textId="77777777" w:rsidR="0020061D" w:rsidRDefault="00766C9B">
            <w:pPr>
              <w:pStyle w:val="TableTable"/>
              <w:rPr>
                <w:szCs w:val="20"/>
              </w:rPr>
            </w:pPr>
            <w:r>
              <w:rPr>
                <w:szCs w:val="20"/>
              </w:rPr>
              <w:t>Trimethoprim</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594DB2FF" w14:textId="77777777" w:rsidR="0020061D" w:rsidRDefault="00766C9B">
            <w:pPr>
              <w:pStyle w:val="TableTable"/>
              <w:rPr>
                <w:szCs w:val="20"/>
              </w:rPr>
            </w:pPr>
            <w:r>
              <w:rPr>
                <w:szCs w:val="20"/>
              </w:rPr>
              <w:t>≈ 290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14D8D527" w14:textId="77777777" w:rsidR="0020061D" w:rsidRDefault="00766C9B">
            <w:pPr>
              <w:pStyle w:val="TableTable"/>
              <w:rPr>
                <w:szCs w:val="20"/>
              </w:rPr>
            </w:pPr>
            <w:r>
              <w:rPr>
                <w:szCs w:val="20"/>
              </w:rPr>
              <w:t>1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D75FDF3" w14:textId="77777777" w:rsidR="0020061D" w:rsidRDefault="00766C9B">
            <w:pPr>
              <w:pStyle w:val="TableTable"/>
              <w:rPr>
                <w:szCs w:val="20"/>
              </w:rPr>
            </w:pPr>
            <w:r>
              <w:rPr>
                <w:szCs w:val="20"/>
              </w:rPr>
              <w:t>DMSO</w:t>
            </w:r>
          </w:p>
        </w:tc>
      </w:tr>
      <w:tr w:rsidR="0020061D" w14:paraId="1A0F980B"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10C5B82C" w14:textId="77777777" w:rsidR="0020061D" w:rsidRDefault="00766C9B">
            <w:pPr>
              <w:pStyle w:val="TableTable"/>
              <w:rPr>
                <w:szCs w:val="20"/>
              </w:rPr>
            </w:pPr>
            <w:r>
              <w:rPr>
                <w:szCs w:val="20"/>
              </w:rPr>
              <w:lastRenderedPageBreak/>
              <w:t>Linezolid</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0C3721AA" w14:textId="77777777" w:rsidR="0020061D" w:rsidRDefault="00766C9B">
            <w:pPr>
              <w:pStyle w:val="TableTable"/>
              <w:rPr>
                <w:szCs w:val="20"/>
              </w:rPr>
            </w:pPr>
            <w:r>
              <w:rPr>
                <w:szCs w:val="20"/>
              </w:rPr>
              <w:t>≈ 337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3A133AA5" w14:textId="77777777" w:rsidR="0020061D" w:rsidRDefault="00766C9B">
            <w:pPr>
              <w:pStyle w:val="TableTable"/>
              <w:rPr>
                <w:szCs w:val="20"/>
              </w:rPr>
            </w:pPr>
            <w:r>
              <w:rPr>
                <w:szCs w:val="20"/>
              </w:rPr>
              <w:t>1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EBD9526" w14:textId="77777777" w:rsidR="0020061D" w:rsidRDefault="00766C9B">
            <w:pPr>
              <w:pStyle w:val="TableTable"/>
              <w:rPr>
                <w:szCs w:val="20"/>
              </w:rPr>
            </w:pPr>
            <w:r>
              <w:rPr>
                <w:szCs w:val="20"/>
              </w:rPr>
              <w:t>DMSO</w:t>
            </w:r>
          </w:p>
        </w:tc>
      </w:tr>
      <w:tr w:rsidR="0020061D" w14:paraId="77F6F65B"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63488B2D" w14:textId="77777777" w:rsidR="0020061D" w:rsidRDefault="00766C9B">
            <w:pPr>
              <w:pStyle w:val="TableTable"/>
              <w:rPr>
                <w:szCs w:val="20"/>
              </w:rPr>
            </w:pPr>
            <w:r>
              <w:rPr>
                <w:szCs w:val="20"/>
              </w:rPr>
              <w:t>Ampicillin</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71102B7D" w14:textId="77777777" w:rsidR="0020061D" w:rsidRDefault="00766C9B">
            <w:pPr>
              <w:pStyle w:val="TableTable"/>
              <w:rPr>
                <w:szCs w:val="20"/>
              </w:rPr>
            </w:pPr>
            <w:r>
              <w:rPr>
                <w:szCs w:val="20"/>
              </w:rPr>
              <w:t>≈ 371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14615B11" w14:textId="77777777" w:rsidR="0020061D" w:rsidRDefault="00766C9B">
            <w:pPr>
              <w:pStyle w:val="TableTable"/>
              <w:rPr>
                <w:szCs w:val="20"/>
              </w:rPr>
            </w:pPr>
            <w:r>
              <w:rPr>
                <w:szCs w:val="20"/>
              </w:rPr>
              <w:t>50-10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5EF4A01" w14:textId="77777777" w:rsidR="0020061D" w:rsidRDefault="00766C9B">
            <w:pPr>
              <w:pStyle w:val="TableTable"/>
              <w:rPr>
                <w:szCs w:val="20"/>
              </w:rPr>
            </w:pPr>
            <w:r>
              <w:rPr>
                <w:szCs w:val="20"/>
              </w:rPr>
              <w:t>H</w:t>
            </w:r>
            <w:r>
              <w:rPr>
                <w:szCs w:val="20"/>
                <w:vertAlign w:val="subscript"/>
              </w:rPr>
              <w:t>2</w:t>
            </w:r>
            <w:r>
              <w:rPr>
                <w:szCs w:val="20"/>
              </w:rPr>
              <w:t>O</w:t>
            </w:r>
          </w:p>
        </w:tc>
      </w:tr>
      <w:tr w:rsidR="0020061D" w14:paraId="4527ECEC" w14:textId="77777777">
        <w:tc>
          <w:tcPr>
            <w:tcW w:w="1762" w:type="dxa"/>
            <w:tcBorders>
              <w:top w:val="single" w:sz="4" w:space="0" w:color="00000A"/>
              <w:left w:val="single" w:sz="4" w:space="0" w:color="00000A"/>
              <w:bottom w:val="single" w:sz="4" w:space="0" w:color="00000A"/>
            </w:tcBorders>
            <w:shd w:val="clear" w:color="auto" w:fill="FFFFFF"/>
            <w:tcMar>
              <w:left w:w="93" w:type="dxa"/>
            </w:tcMar>
          </w:tcPr>
          <w:p w14:paraId="5855F3C6" w14:textId="77777777" w:rsidR="0020061D" w:rsidRDefault="00766C9B">
            <w:pPr>
              <w:pStyle w:val="TableTable"/>
              <w:rPr>
                <w:szCs w:val="20"/>
              </w:rPr>
            </w:pPr>
            <w:r>
              <w:rPr>
                <w:szCs w:val="20"/>
              </w:rPr>
              <w:t>Chloramphenicol</w:t>
            </w:r>
          </w:p>
        </w:tc>
        <w:tc>
          <w:tcPr>
            <w:tcW w:w="3056" w:type="dxa"/>
            <w:tcBorders>
              <w:top w:val="single" w:sz="4" w:space="0" w:color="00000A"/>
              <w:left w:val="single" w:sz="4" w:space="0" w:color="00000A"/>
              <w:bottom w:val="single" w:sz="4" w:space="0" w:color="00000A"/>
            </w:tcBorders>
            <w:shd w:val="clear" w:color="auto" w:fill="FFFFFF"/>
            <w:tcMar>
              <w:left w:w="93" w:type="dxa"/>
            </w:tcMar>
          </w:tcPr>
          <w:p w14:paraId="7475D05D" w14:textId="77777777" w:rsidR="0020061D" w:rsidRDefault="00766C9B">
            <w:pPr>
              <w:pStyle w:val="TableTable"/>
              <w:rPr>
                <w:szCs w:val="20"/>
              </w:rPr>
            </w:pPr>
            <w:bookmarkStart w:id="1935" w:name="OLE_LINK2"/>
            <w:r>
              <w:rPr>
                <w:szCs w:val="20"/>
              </w:rPr>
              <w:t xml:space="preserve">≈ </w:t>
            </w:r>
            <w:bookmarkEnd w:id="1935"/>
            <w:r>
              <w:rPr>
                <w:szCs w:val="20"/>
              </w:rPr>
              <w:t>323 g/mole</w:t>
            </w:r>
          </w:p>
        </w:tc>
        <w:tc>
          <w:tcPr>
            <w:tcW w:w="2156" w:type="dxa"/>
            <w:tcBorders>
              <w:top w:val="single" w:sz="4" w:space="0" w:color="00000A"/>
              <w:left w:val="single" w:sz="4" w:space="0" w:color="00000A"/>
              <w:bottom w:val="single" w:sz="4" w:space="0" w:color="00000A"/>
            </w:tcBorders>
            <w:shd w:val="clear" w:color="auto" w:fill="FFFFFF"/>
            <w:tcMar>
              <w:left w:w="93" w:type="dxa"/>
            </w:tcMar>
          </w:tcPr>
          <w:p w14:paraId="66C76D07" w14:textId="77777777" w:rsidR="0020061D" w:rsidRDefault="00766C9B">
            <w:pPr>
              <w:pStyle w:val="TableTable"/>
              <w:rPr>
                <w:szCs w:val="20"/>
              </w:rPr>
            </w:pPr>
            <w:r>
              <w:rPr>
                <w:szCs w:val="20"/>
              </w:rPr>
              <w:t>100 mg/ml</w:t>
            </w:r>
          </w:p>
        </w:tc>
        <w:tc>
          <w:tcPr>
            <w:tcW w:w="1529"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BAE9F74" w14:textId="77777777" w:rsidR="0020061D" w:rsidRDefault="00766C9B">
            <w:pPr>
              <w:pStyle w:val="TableTable"/>
              <w:rPr>
                <w:szCs w:val="20"/>
              </w:rPr>
            </w:pPr>
            <w:r>
              <w:rPr>
                <w:szCs w:val="20"/>
              </w:rPr>
              <w:t>H</w:t>
            </w:r>
            <w:r>
              <w:rPr>
                <w:szCs w:val="20"/>
                <w:vertAlign w:val="subscript"/>
              </w:rPr>
              <w:t>2</w:t>
            </w:r>
            <w:r>
              <w:rPr>
                <w:szCs w:val="20"/>
              </w:rPr>
              <w:t>O</w:t>
            </w:r>
          </w:p>
        </w:tc>
      </w:tr>
    </w:tbl>
    <w:p w14:paraId="27B8F406" w14:textId="77777777" w:rsidR="0020061D" w:rsidRDefault="00766C9B">
      <w:pPr>
        <w:pStyle w:val="211"/>
        <w:numPr>
          <w:ilvl w:val="2"/>
          <w:numId w:val="21"/>
        </w:numPr>
        <w:rPr>
          <w:sz w:val="24"/>
          <w:szCs w:val="24"/>
        </w:rPr>
      </w:pPr>
      <w:bookmarkStart w:id="1936" w:name="__RefHeading___Toc101919_40547708"/>
      <w:bookmarkEnd w:id="1936"/>
      <w:r>
        <w:rPr>
          <w:sz w:val="24"/>
          <w:szCs w:val="24"/>
        </w:rPr>
        <w:t>Transgenes and oligonucleotides</w:t>
      </w:r>
    </w:p>
    <w:p w14:paraId="7D765F4B" w14:textId="77777777" w:rsidR="0020061D" w:rsidRDefault="00766C9B">
      <w:pPr>
        <w:spacing w:line="360" w:lineRule="auto"/>
        <w:rPr>
          <w:rFonts w:ascii="Arial" w:hAnsi="Arial"/>
          <w:b/>
          <w:bCs/>
          <w:sz w:val="20"/>
          <w:szCs w:val="20"/>
        </w:rPr>
      </w:pPr>
      <w:r>
        <w:rPr>
          <w:rFonts w:ascii="Arial" w:hAnsi="Arial"/>
          <w:b/>
          <w:bCs/>
          <w:sz w:val="20"/>
          <w:szCs w:val="20"/>
        </w:rPr>
        <w:t>Table 2.5. List of DNA transgenes used and generated in this study.</w:t>
      </w:r>
    </w:p>
    <w:tbl>
      <w:tblPr>
        <w:tblW w:w="8504"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2099"/>
        <w:gridCol w:w="5222"/>
        <w:gridCol w:w="1183"/>
      </w:tblGrid>
      <w:tr w:rsidR="0020061D" w14:paraId="780B636C"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4132CDA3" w14:textId="77777777" w:rsidR="0020061D" w:rsidRDefault="00766C9B">
            <w:pPr>
              <w:pStyle w:val="TableTable"/>
              <w:rPr>
                <w:b/>
                <w:bCs/>
              </w:rPr>
            </w:pPr>
            <w:r>
              <w:rPr>
                <w:b/>
                <w:bCs/>
              </w:rPr>
              <w:t>Name of the insert</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5507B6C3" w14:textId="77777777" w:rsidR="0020061D" w:rsidRDefault="00766C9B">
            <w:pPr>
              <w:pStyle w:val="TableTable"/>
              <w:rPr>
                <w:b/>
                <w:bCs/>
              </w:rPr>
            </w:pPr>
            <w:r>
              <w:rPr>
                <w:b/>
                <w:bCs/>
              </w:rPr>
              <w:t>Characteristics</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3FB3ACC" w14:textId="77777777" w:rsidR="0020061D" w:rsidRDefault="00766C9B">
            <w:pPr>
              <w:pStyle w:val="TableTable"/>
              <w:rPr>
                <w:b/>
                <w:bCs/>
              </w:rPr>
            </w:pPr>
            <w:r>
              <w:rPr>
                <w:b/>
                <w:bCs/>
              </w:rPr>
              <w:t>Size</w:t>
            </w:r>
          </w:p>
        </w:tc>
      </w:tr>
      <w:tr w:rsidR="0020061D" w14:paraId="16D91677"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67F212BA" w14:textId="77777777" w:rsidR="0020061D" w:rsidRDefault="00766C9B">
            <w:pPr>
              <w:pStyle w:val="TableTable"/>
            </w:pPr>
            <w:r>
              <w:t>LysC: histone2A.mCherry</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4CC56A5F" w14:textId="77777777" w:rsidR="0020061D" w:rsidRDefault="00766C9B">
            <w:pPr>
              <w:pStyle w:val="TableTable"/>
            </w:pPr>
            <w:r>
              <w:t>Made in pDestTol2CG2 cmlc2:egfp (green heart marker)</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C8EA191" w14:textId="77777777" w:rsidR="0020061D" w:rsidRDefault="00766C9B">
            <w:pPr>
              <w:pStyle w:val="TableTable"/>
            </w:pPr>
            <w:r>
              <w:t>18 725 bp</w:t>
            </w:r>
          </w:p>
        </w:tc>
      </w:tr>
      <w:tr w:rsidR="0020061D" w14:paraId="258F3DD2"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213F7E17" w14:textId="77777777" w:rsidR="0020061D" w:rsidRDefault="00766C9B">
            <w:pPr>
              <w:pStyle w:val="TableTable"/>
            </w:pPr>
            <w:r>
              <w:t>LysC: egfp.mpx</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1BD50E4D" w14:textId="77777777" w:rsidR="0020061D" w:rsidRDefault="00766C9B">
            <w:pPr>
              <w:pStyle w:val="TableTable"/>
            </w:pPr>
            <w:r>
              <w:t>Made in pDestTol2CG2 cmlc2:egfp (green heart marker)</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792608F" w14:textId="77777777" w:rsidR="0020061D" w:rsidRDefault="00766C9B">
            <w:pPr>
              <w:pStyle w:val="TableTable"/>
            </w:pPr>
            <w:r>
              <w:t>20 522 bp</w:t>
            </w:r>
          </w:p>
        </w:tc>
      </w:tr>
      <w:tr w:rsidR="0020061D" w14:paraId="4E2D7E19"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03435C09" w14:textId="77777777" w:rsidR="0020061D" w:rsidRDefault="00766C9B">
            <w:pPr>
              <w:pStyle w:val="TableTable"/>
            </w:pPr>
            <w:r>
              <w:t>LysC: mpx.egfp</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4A2E8854" w14:textId="77777777" w:rsidR="0020061D" w:rsidRDefault="00766C9B">
            <w:pPr>
              <w:pStyle w:val="TableTable"/>
            </w:pPr>
            <w:r>
              <w:t>Made in pDestTol2CG2 cmlc2:egfp (green heart marker)</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630EE28" w14:textId="77777777" w:rsidR="0020061D" w:rsidRDefault="00766C9B">
            <w:pPr>
              <w:pStyle w:val="TableTable"/>
            </w:pPr>
            <w:r>
              <w:t>20 730 bp</w:t>
            </w:r>
          </w:p>
        </w:tc>
      </w:tr>
      <w:tr w:rsidR="0020061D" w14:paraId="0F71694F"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424B71CE" w14:textId="77777777" w:rsidR="0020061D" w:rsidRDefault="00766C9B">
            <w:pPr>
              <w:pStyle w:val="TableTable"/>
            </w:pPr>
            <w:r>
              <w:t>mpx: ela2.mVenus</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6359B4D0" w14:textId="77777777" w:rsidR="0020061D" w:rsidRDefault="00766C9B">
            <w:pPr>
              <w:pStyle w:val="TableTable"/>
            </w:pPr>
            <w:r>
              <w:t>Made in pDestTol2CG2 cry:cfp (blue eyes marker)</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37A8C9F" w14:textId="77777777" w:rsidR="0020061D" w:rsidRDefault="00766C9B">
            <w:pPr>
              <w:pStyle w:val="TableTable"/>
            </w:pPr>
            <w:r>
              <w:t>14 552 bp</w:t>
            </w:r>
          </w:p>
        </w:tc>
      </w:tr>
      <w:tr w:rsidR="0020061D" w14:paraId="31D80363" w14:textId="77777777">
        <w:tc>
          <w:tcPr>
            <w:tcW w:w="2099" w:type="dxa"/>
            <w:tcBorders>
              <w:top w:val="single" w:sz="4" w:space="0" w:color="00000A"/>
              <w:left w:val="single" w:sz="4" w:space="0" w:color="00000A"/>
              <w:bottom w:val="single" w:sz="4" w:space="0" w:color="00000A"/>
            </w:tcBorders>
            <w:shd w:val="clear" w:color="auto" w:fill="FFFFFF"/>
            <w:tcMar>
              <w:left w:w="93" w:type="dxa"/>
            </w:tcMar>
          </w:tcPr>
          <w:p w14:paraId="0CE1C25C" w14:textId="77777777" w:rsidR="0020061D" w:rsidRDefault="00766C9B">
            <w:pPr>
              <w:pStyle w:val="TableTable"/>
            </w:pPr>
            <w:r>
              <w:t>mpx: ela2.l.mVenus</w:t>
            </w:r>
          </w:p>
        </w:tc>
        <w:tc>
          <w:tcPr>
            <w:tcW w:w="5222" w:type="dxa"/>
            <w:tcBorders>
              <w:top w:val="single" w:sz="4" w:space="0" w:color="00000A"/>
              <w:left w:val="single" w:sz="4" w:space="0" w:color="00000A"/>
              <w:bottom w:val="single" w:sz="4" w:space="0" w:color="00000A"/>
            </w:tcBorders>
            <w:shd w:val="clear" w:color="auto" w:fill="FFFFFF"/>
            <w:tcMar>
              <w:left w:w="93" w:type="dxa"/>
            </w:tcMar>
          </w:tcPr>
          <w:p w14:paraId="4BEA01E9" w14:textId="77777777" w:rsidR="0020061D" w:rsidRDefault="00766C9B">
            <w:pPr>
              <w:pStyle w:val="TableTable"/>
            </w:pPr>
            <w:r>
              <w:t>Made in pDestTol2CG2 cry:cfp (blue eyes marker)</w:t>
            </w:r>
          </w:p>
        </w:tc>
        <w:tc>
          <w:tcPr>
            <w:tcW w:w="118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6B583437" w14:textId="77777777" w:rsidR="0020061D" w:rsidRDefault="00766C9B">
            <w:pPr>
              <w:pStyle w:val="TableTable"/>
            </w:pPr>
            <w:r>
              <w:t>14 576 bp</w:t>
            </w:r>
          </w:p>
        </w:tc>
      </w:tr>
    </w:tbl>
    <w:p w14:paraId="4706CBE6" w14:textId="77777777" w:rsidR="0020061D" w:rsidRDefault="0020061D">
      <w:pPr>
        <w:spacing w:line="360" w:lineRule="auto"/>
        <w:rPr>
          <w:rFonts w:ascii="Arial" w:hAnsi="Arial"/>
        </w:rPr>
      </w:pPr>
    </w:p>
    <w:p w14:paraId="6AC915B6" w14:textId="77777777" w:rsidR="0020061D" w:rsidRDefault="00766C9B">
      <w:pPr>
        <w:spacing w:line="360" w:lineRule="auto"/>
        <w:rPr>
          <w:rFonts w:ascii="Arial" w:hAnsi="Arial"/>
          <w:b/>
          <w:bCs/>
          <w:sz w:val="20"/>
          <w:szCs w:val="20"/>
        </w:rPr>
      </w:pPr>
      <w:r>
        <w:rPr>
          <w:rFonts w:ascii="Arial" w:hAnsi="Arial"/>
          <w:b/>
          <w:bCs/>
          <w:sz w:val="20"/>
          <w:szCs w:val="20"/>
        </w:rPr>
        <w:t>Table 2.6. List of morpholinos used in this study.</w:t>
      </w:r>
    </w:p>
    <w:tbl>
      <w:tblPr>
        <w:tblW w:w="8504"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2072"/>
        <w:gridCol w:w="4409"/>
        <w:gridCol w:w="2023"/>
      </w:tblGrid>
      <w:tr w:rsidR="0020061D" w14:paraId="3015793F" w14:textId="77777777">
        <w:tc>
          <w:tcPr>
            <w:tcW w:w="2072" w:type="dxa"/>
            <w:tcBorders>
              <w:top w:val="single" w:sz="4" w:space="0" w:color="00000A"/>
              <w:left w:val="single" w:sz="4" w:space="0" w:color="00000A"/>
              <w:bottom w:val="single" w:sz="4" w:space="0" w:color="00000A"/>
            </w:tcBorders>
            <w:shd w:val="clear" w:color="auto" w:fill="FFFFFF"/>
            <w:tcMar>
              <w:left w:w="93" w:type="dxa"/>
            </w:tcMar>
          </w:tcPr>
          <w:p w14:paraId="3F52DB2E" w14:textId="77777777" w:rsidR="0020061D" w:rsidRDefault="00766C9B">
            <w:pPr>
              <w:pStyle w:val="TableTable"/>
              <w:rPr>
                <w:b/>
                <w:bCs/>
              </w:rPr>
            </w:pPr>
            <w:r>
              <w:rPr>
                <w:b/>
                <w:bCs/>
              </w:rPr>
              <w:t>Morpholino name</w:t>
            </w:r>
          </w:p>
        </w:tc>
        <w:tc>
          <w:tcPr>
            <w:tcW w:w="4409" w:type="dxa"/>
            <w:tcBorders>
              <w:top w:val="single" w:sz="4" w:space="0" w:color="00000A"/>
              <w:left w:val="single" w:sz="4" w:space="0" w:color="00000A"/>
              <w:bottom w:val="single" w:sz="4" w:space="0" w:color="00000A"/>
            </w:tcBorders>
            <w:shd w:val="clear" w:color="auto" w:fill="FFFFFF"/>
            <w:tcMar>
              <w:left w:w="93" w:type="dxa"/>
            </w:tcMar>
          </w:tcPr>
          <w:p w14:paraId="68AF5B7C" w14:textId="77777777" w:rsidR="0020061D" w:rsidRDefault="00766C9B">
            <w:pPr>
              <w:pStyle w:val="TableTable"/>
              <w:rPr>
                <w:b/>
                <w:bCs/>
              </w:rPr>
            </w:pPr>
            <w:r>
              <w:rPr>
                <w:b/>
                <w:bCs/>
              </w:rPr>
              <w:t>Sequence</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A5593D7" w14:textId="77777777" w:rsidR="0020061D" w:rsidRDefault="00766C9B">
            <w:pPr>
              <w:pStyle w:val="TableTable"/>
              <w:rPr>
                <w:b/>
                <w:bCs/>
              </w:rPr>
            </w:pPr>
            <w:r>
              <w:rPr>
                <w:b/>
                <w:bCs/>
              </w:rPr>
              <w:t>Reference</w:t>
            </w:r>
          </w:p>
        </w:tc>
      </w:tr>
      <w:tr w:rsidR="0020061D" w14:paraId="6748C7BE" w14:textId="77777777">
        <w:tc>
          <w:tcPr>
            <w:tcW w:w="2072" w:type="dxa"/>
            <w:tcBorders>
              <w:top w:val="single" w:sz="4" w:space="0" w:color="00000A"/>
              <w:left w:val="single" w:sz="4" w:space="0" w:color="00000A"/>
              <w:bottom w:val="single" w:sz="4" w:space="0" w:color="00000A"/>
            </w:tcBorders>
            <w:shd w:val="clear" w:color="auto" w:fill="FFFFFF"/>
            <w:tcMar>
              <w:left w:w="93" w:type="dxa"/>
            </w:tcMar>
          </w:tcPr>
          <w:p w14:paraId="42D92D12" w14:textId="77777777" w:rsidR="0020061D" w:rsidRDefault="00766C9B">
            <w:pPr>
              <w:pStyle w:val="TableTable"/>
            </w:pPr>
            <w:r>
              <w:t>pu.1</w:t>
            </w:r>
          </w:p>
        </w:tc>
        <w:tc>
          <w:tcPr>
            <w:tcW w:w="4409" w:type="dxa"/>
            <w:tcBorders>
              <w:top w:val="single" w:sz="4" w:space="0" w:color="00000A"/>
              <w:left w:val="single" w:sz="4" w:space="0" w:color="00000A"/>
              <w:bottom w:val="single" w:sz="4" w:space="0" w:color="00000A"/>
            </w:tcBorders>
            <w:shd w:val="clear" w:color="auto" w:fill="FFFFFF"/>
            <w:tcMar>
              <w:left w:w="93" w:type="dxa"/>
            </w:tcMar>
          </w:tcPr>
          <w:p w14:paraId="20A2D472" w14:textId="77777777" w:rsidR="0020061D" w:rsidRDefault="00766C9B">
            <w:pPr>
              <w:pStyle w:val="TableTable"/>
            </w:pPr>
            <w:r>
              <w:t>5'-GATATACTGATACTCCATTGGTGGT-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1BCE924" w14:textId="77777777" w:rsidR="0020061D" w:rsidRDefault="00766C9B">
            <w:pPr>
              <w:pStyle w:val="TableTable"/>
            </w:pPr>
            <w:r>
              <w:t>Rhodes et al. 2005</w:t>
            </w:r>
          </w:p>
        </w:tc>
      </w:tr>
      <w:tr w:rsidR="0020061D" w14:paraId="05307BAF" w14:textId="77777777">
        <w:tc>
          <w:tcPr>
            <w:tcW w:w="2072" w:type="dxa"/>
            <w:tcBorders>
              <w:top w:val="single" w:sz="4" w:space="0" w:color="00000A"/>
              <w:left w:val="single" w:sz="4" w:space="0" w:color="00000A"/>
              <w:bottom w:val="single" w:sz="4" w:space="0" w:color="00000A"/>
            </w:tcBorders>
            <w:shd w:val="clear" w:color="auto" w:fill="FFFFFF"/>
            <w:tcMar>
              <w:left w:w="93" w:type="dxa"/>
            </w:tcMar>
          </w:tcPr>
          <w:p w14:paraId="6E23B0AB" w14:textId="77777777" w:rsidR="0020061D" w:rsidRDefault="00766C9B">
            <w:pPr>
              <w:pStyle w:val="TableTable"/>
            </w:pPr>
            <w:r>
              <w:t>myd88</w:t>
            </w:r>
          </w:p>
        </w:tc>
        <w:tc>
          <w:tcPr>
            <w:tcW w:w="4409" w:type="dxa"/>
            <w:tcBorders>
              <w:top w:val="single" w:sz="4" w:space="0" w:color="00000A"/>
              <w:left w:val="single" w:sz="4" w:space="0" w:color="00000A"/>
              <w:bottom w:val="single" w:sz="4" w:space="0" w:color="00000A"/>
            </w:tcBorders>
            <w:shd w:val="clear" w:color="auto" w:fill="FFFFFF"/>
            <w:tcMar>
              <w:left w:w="93" w:type="dxa"/>
            </w:tcMar>
          </w:tcPr>
          <w:p w14:paraId="6A3D787E" w14:textId="77777777" w:rsidR="0020061D" w:rsidRDefault="00766C9B">
            <w:pPr>
              <w:pStyle w:val="TableTable"/>
            </w:pPr>
            <w:r>
              <w:t>5'-GTTAAACACTGACCCTGTGGAT CAT-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3447B06" w14:textId="77777777" w:rsidR="0020061D" w:rsidRDefault="00766C9B">
            <w:pPr>
              <w:pStyle w:val="TableTable"/>
            </w:pPr>
            <w:r>
              <w:t>Bates et al. 2007</w:t>
            </w:r>
          </w:p>
        </w:tc>
      </w:tr>
    </w:tbl>
    <w:p w14:paraId="3005AEA2" w14:textId="77777777" w:rsidR="0020061D" w:rsidRDefault="0020061D">
      <w:pPr>
        <w:pStyle w:val="Heading2"/>
        <w:spacing w:before="0" w:after="0" w:line="360" w:lineRule="auto"/>
        <w:ind w:left="0" w:firstLine="0"/>
        <w:rPr>
          <w:sz w:val="22"/>
          <w:szCs w:val="22"/>
        </w:rPr>
      </w:pPr>
    </w:p>
    <w:p w14:paraId="65095052" w14:textId="77777777" w:rsidR="0020061D" w:rsidRDefault="00766C9B">
      <w:pPr>
        <w:pStyle w:val="Heading2"/>
        <w:spacing w:before="0" w:after="0" w:line="360" w:lineRule="auto"/>
        <w:ind w:left="0" w:firstLine="0"/>
        <w:rPr>
          <w:sz w:val="20"/>
          <w:szCs w:val="20"/>
        </w:rPr>
      </w:pPr>
      <w:bookmarkStart w:id="1937" w:name="__RefHeading___Toc101921_40547708"/>
      <w:bookmarkEnd w:id="1937"/>
      <w:r>
        <w:rPr>
          <w:sz w:val="20"/>
          <w:szCs w:val="20"/>
        </w:rPr>
        <w:t>Table 2.7. List of primers used in this study</w:t>
      </w:r>
    </w:p>
    <w:tbl>
      <w:tblPr>
        <w:tblW w:w="8504" w:type="dxa"/>
        <w:tblInd w:w="98" w:type="dxa"/>
        <w:tblBorders>
          <w:top w:val="single" w:sz="4" w:space="0" w:color="00000A"/>
          <w:left w:val="single" w:sz="4" w:space="0" w:color="00000A"/>
          <w:bottom w:val="single" w:sz="4" w:space="0" w:color="00000A"/>
          <w:insideH w:val="single" w:sz="4" w:space="0" w:color="00000A"/>
        </w:tblBorders>
        <w:tblCellMar>
          <w:top w:w="108" w:type="dxa"/>
          <w:left w:w="93" w:type="dxa"/>
          <w:bottom w:w="108" w:type="dxa"/>
        </w:tblCellMar>
        <w:tblLook w:val="0000" w:firstRow="0" w:lastRow="0" w:firstColumn="0" w:lastColumn="0" w:noHBand="0" w:noVBand="0"/>
      </w:tblPr>
      <w:tblGrid>
        <w:gridCol w:w="1551"/>
        <w:gridCol w:w="4930"/>
        <w:gridCol w:w="2023"/>
      </w:tblGrid>
      <w:tr w:rsidR="0020061D" w14:paraId="720DC9D6"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315B40F7" w14:textId="77777777" w:rsidR="0020061D" w:rsidRDefault="00766C9B">
            <w:pPr>
              <w:pStyle w:val="TableTable"/>
              <w:rPr>
                <w:b/>
                <w:bCs/>
              </w:rPr>
            </w:pPr>
            <w:r>
              <w:rPr>
                <w:b/>
                <w:bCs/>
              </w:rPr>
              <w:t>Primer name</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14D82225" w14:textId="77777777" w:rsidR="0020061D" w:rsidRDefault="00766C9B">
            <w:pPr>
              <w:pStyle w:val="TableTable"/>
              <w:rPr>
                <w:b/>
                <w:bCs/>
              </w:rPr>
            </w:pPr>
            <w:r>
              <w:rPr>
                <w:b/>
                <w:bCs/>
              </w:rPr>
              <w:t>Sequence</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2A293D2" w14:textId="77777777" w:rsidR="0020061D" w:rsidRDefault="00766C9B">
            <w:pPr>
              <w:pStyle w:val="TableTable"/>
              <w:rPr>
                <w:b/>
                <w:bCs/>
              </w:rPr>
            </w:pPr>
            <w:r>
              <w:rPr>
                <w:b/>
                <w:bCs/>
              </w:rPr>
              <w:t>Reference</w:t>
            </w:r>
          </w:p>
        </w:tc>
      </w:tr>
      <w:tr w:rsidR="0020061D" w14:paraId="4406BED1"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1604FBD3" w14:textId="77777777" w:rsidR="0020061D" w:rsidRDefault="00766C9B">
            <w:pPr>
              <w:pStyle w:val="TableTable"/>
            </w:pPr>
            <w:r>
              <w:t>F-Ela2-1</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583D827A" w14:textId="77777777" w:rsidR="0020061D" w:rsidRDefault="00766C9B">
            <w:pPr>
              <w:pStyle w:val="TableTable"/>
            </w:pPr>
            <w:r>
              <w:t>5' AAGCTTATGAAACTTGTGATCTTGGC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4AC35E55" w14:textId="77777777" w:rsidR="0020061D" w:rsidRDefault="00766C9B">
            <w:pPr>
              <w:pStyle w:val="TableTable"/>
            </w:pPr>
            <w:r>
              <w:t>This study</w:t>
            </w:r>
          </w:p>
        </w:tc>
      </w:tr>
      <w:tr w:rsidR="0020061D" w14:paraId="4C59F73F"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51D32CE5" w14:textId="77777777" w:rsidR="0020061D" w:rsidRDefault="00766C9B">
            <w:pPr>
              <w:pStyle w:val="TableTable"/>
            </w:pPr>
            <w:r>
              <w:t>R-Ela2-1</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2D6E2648" w14:textId="77777777" w:rsidR="0020061D" w:rsidRDefault="00766C9B">
            <w:pPr>
              <w:pStyle w:val="TableTable"/>
            </w:pPr>
            <w:r>
              <w:t>5' GAATTCATAAGAGGTCATCACTTTGT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5BF70DE" w14:textId="77777777" w:rsidR="0020061D" w:rsidRDefault="00766C9B">
            <w:pPr>
              <w:pStyle w:val="TableTable"/>
            </w:pPr>
            <w:r>
              <w:t>This study</w:t>
            </w:r>
          </w:p>
        </w:tc>
      </w:tr>
      <w:tr w:rsidR="0020061D" w14:paraId="760BCF25"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326F1CCE" w14:textId="77777777" w:rsidR="0020061D" w:rsidRDefault="00766C9B">
            <w:pPr>
              <w:pStyle w:val="TableTable"/>
            </w:pPr>
            <w:r>
              <w:t>R-Ela2-2</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6BB0DA68" w14:textId="77777777" w:rsidR="0020061D" w:rsidRDefault="00766C9B">
            <w:pPr>
              <w:pStyle w:val="TableTable"/>
            </w:pPr>
            <w:r>
              <w:t>5' GAATTCGCCTCCACCGCCTCCGCCATAAGAG</w:t>
            </w:r>
          </w:p>
          <w:p w14:paraId="7AB7C43C" w14:textId="77777777" w:rsidR="0020061D" w:rsidRDefault="00766C9B">
            <w:pPr>
              <w:pStyle w:val="TableTable"/>
            </w:pPr>
            <w:r>
              <w:t>GTCATCACTTTGT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76F026C2" w14:textId="77777777" w:rsidR="0020061D" w:rsidRDefault="00766C9B">
            <w:pPr>
              <w:pStyle w:val="TableTable"/>
            </w:pPr>
            <w:r>
              <w:t>This study</w:t>
            </w:r>
          </w:p>
        </w:tc>
      </w:tr>
      <w:tr w:rsidR="0020061D" w14:paraId="66BA9C80"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3E16A338" w14:textId="77777777" w:rsidR="0020061D" w:rsidRDefault="00766C9B">
            <w:pPr>
              <w:pStyle w:val="TableTable"/>
            </w:pPr>
            <w:r>
              <w:t>M13 forward</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05808106" w14:textId="77777777" w:rsidR="0020061D" w:rsidRDefault="00766C9B">
            <w:pPr>
              <w:pStyle w:val="TableTable"/>
            </w:pPr>
            <w:r>
              <w:t>5' TGTAAAACGACGGCCAGT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DE28950" w14:textId="77777777" w:rsidR="0020061D" w:rsidRDefault="00766C9B">
            <w:pPr>
              <w:pStyle w:val="TableTable"/>
            </w:pPr>
            <w:r>
              <w:t>Kwan et al. 2007</w:t>
            </w:r>
          </w:p>
        </w:tc>
      </w:tr>
      <w:tr w:rsidR="0020061D" w14:paraId="60CE423D"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2012BD8F" w14:textId="77777777" w:rsidR="0020061D" w:rsidRDefault="00766C9B">
            <w:pPr>
              <w:pStyle w:val="TableTable"/>
            </w:pPr>
            <w:r>
              <w:t>M13 reverse</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09FECF60" w14:textId="77777777" w:rsidR="0020061D" w:rsidRDefault="00766C9B">
            <w:pPr>
              <w:pStyle w:val="TableTable"/>
            </w:pPr>
            <w:r>
              <w:t>5' CAGGAAACAGCTATGACC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F6640BD" w14:textId="77777777" w:rsidR="0020061D" w:rsidRDefault="00766C9B">
            <w:pPr>
              <w:pStyle w:val="TableTable"/>
            </w:pPr>
            <w:r>
              <w:t>Kwan et al. 2007</w:t>
            </w:r>
          </w:p>
        </w:tc>
      </w:tr>
      <w:tr w:rsidR="0020061D" w14:paraId="6C27E715"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63D0051C" w14:textId="77777777" w:rsidR="0020061D" w:rsidRDefault="00766C9B">
            <w:pPr>
              <w:pStyle w:val="TableTable"/>
            </w:pPr>
            <w:r>
              <w:lastRenderedPageBreak/>
              <w:t>MyD88e1F</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3E60F30A" w14:textId="77777777" w:rsidR="0020061D" w:rsidRDefault="00766C9B">
            <w:pPr>
              <w:pStyle w:val="TableTable"/>
            </w:pPr>
            <w:r>
              <w:t>5' TCTTGACGGACTGGGAAACTCG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858A7BE" w14:textId="77777777" w:rsidR="0020061D" w:rsidRDefault="00766C9B">
            <w:pPr>
              <w:pStyle w:val="TableTable"/>
            </w:pPr>
            <w:r>
              <w:t>Bates et al. 2007</w:t>
            </w:r>
          </w:p>
        </w:tc>
      </w:tr>
      <w:tr w:rsidR="0020061D" w14:paraId="63CB8EBA"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51D90045" w14:textId="77777777" w:rsidR="0020061D" w:rsidRDefault="00766C9B">
            <w:pPr>
              <w:pStyle w:val="TableTable"/>
            </w:pPr>
            <w:r>
              <w:t>MyD88e5R</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0CEC49C9" w14:textId="77777777" w:rsidR="0020061D" w:rsidRDefault="00766C9B">
            <w:pPr>
              <w:pStyle w:val="TableTable"/>
            </w:pPr>
            <w:r>
              <w:t>5' GATTTGTAGACGACAGGGATTAGCC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FD75B04" w14:textId="77777777" w:rsidR="0020061D" w:rsidRDefault="00766C9B">
            <w:pPr>
              <w:pStyle w:val="TableTable"/>
            </w:pPr>
            <w:r>
              <w:t>Bates et al. 2007</w:t>
            </w:r>
          </w:p>
        </w:tc>
      </w:tr>
      <w:tr w:rsidR="0020061D" w14:paraId="3E11822F"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132F7374" w14:textId="77777777" w:rsidR="0020061D" w:rsidRDefault="00766C9B">
            <w:pPr>
              <w:pStyle w:val="TableTable"/>
            </w:pPr>
            <w:r>
              <w:t>InR</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1E6CE29D" w14:textId="77777777" w:rsidR="0020061D" w:rsidRDefault="00766C9B">
            <w:pPr>
              <w:pStyle w:val="TableTable"/>
            </w:pPr>
            <w:r>
              <w:t>5' GAGAGGCGGTTTGCGTATTG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523E60B9" w14:textId="77777777" w:rsidR="0020061D" w:rsidRDefault="00766C9B">
            <w:pPr>
              <w:pStyle w:val="TableTable"/>
            </w:pPr>
            <w:r>
              <w:t>Dr. Emma Boldock</w:t>
            </w:r>
          </w:p>
        </w:tc>
      </w:tr>
      <w:tr w:rsidR="0020061D" w14:paraId="14470009"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40BC0AE8" w14:textId="77777777" w:rsidR="0020061D" w:rsidRDefault="00766C9B">
            <w:pPr>
              <w:pStyle w:val="TableTable"/>
            </w:pPr>
            <w:r>
              <w:t>OutR</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08FB4B37" w14:textId="77777777" w:rsidR="0020061D" w:rsidRDefault="00766C9B">
            <w:pPr>
              <w:pStyle w:val="TableTable"/>
            </w:pPr>
            <w:r>
              <w:t>5' ACGCTGAAAAAGGATTCGGC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2B8123CB" w14:textId="77777777" w:rsidR="0020061D" w:rsidRDefault="00766C9B">
            <w:pPr>
              <w:pStyle w:val="TableTable"/>
            </w:pPr>
            <w:r>
              <w:t>Dr. Emma Boldock</w:t>
            </w:r>
          </w:p>
        </w:tc>
      </w:tr>
      <w:tr w:rsidR="0020061D" w14:paraId="5C8FA922" w14:textId="77777777">
        <w:tc>
          <w:tcPr>
            <w:tcW w:w="1551" w:type="dxa"/>
            <w:tcBorders>
              <w:top w:val="single" w:sz="4" w:space="0" w:color="00000A"/>
              <w:left w:val="single" w:sz="4" w:space="0" w:color="00000A"/>
              <w:bottom w:val="single" w:sz="4" w:space="0" w:color="00000A"/>
            </w:tcBorders>
            <w:shd w:val="clear" w:color="auto" w:fill="FFFFFF"/>
            <w:tcMar>
              <w:left w:w="93" w:type="dxa"/>
            </w:tcMar>
          </w:tcPr>
          <w:p w14:paraId="02D91238" w14:textId="77777777" w:rsidR="0020061D" w:rsidRDefault="00766C9B">
            <w:pPr>
              <w:pStyle w:val="TableTable"/>
            </w:pPr>
            <w:r>
              <w:t>OutF</w:t>
            </w:r>
          </w:p>
        </w:tc>
        <w:tc>
          <w:tcPr>
            <w:tcW w:w="4930" w:type="dxa"/>
            <w:tcBorders>
              <w:top w:val="single" w:sz="4" w:space="0" w:color="00000A"/>
              <w:left w:val="single" w:sz="4" w:space="0" w:color="00000A"/>
              <w:bottom w:val="single" w:sz="4" w:space="0" w:color="00000A"/>
            </w:tcBorders>
            <w:shd w:val="clear" w:color="auto" w:fill="FFFFFF"/>
            <w:tcMar>
              <w:left w:w="93" w:type="dxa"/>
            </w:tcMar>
          </w:tcPr>
          <w:p w14:paraId="5C9CA39E" w14:textId="77777777" w:rsidR="0020061D" w:rsidRDefault="00766C9B">
            <w:pPr>
              <w:pStyle w:val="TableTable"/>
            </w:pPr>
            <w:r>
              <w:t>5' AGACAACTTGCTCCAGAT 3'</w:t>
            </w:r>
          </w:p>
        </w:tc>
        <w:tc>
          <w:tcPr>
            <w:tcW w:w="2023" w:type="dxa"/>
            <w:tcBorders>
              <w:top w:val="single" w:sz="4" w:space="0" w:color="00000A"/>
              <w:left w:val="single" w:sz="4" w:space="0" w:color="00000A"/>
              <w:bottom w:val="single" w:sz="4" w:space="0" w:color="00000A"/>
              <w:right w:val="single" w:sz="4" w:space="0" w:color="00000A"/>
            </w:tcBorders>
            <w:shd w:val="clear" w:color="auto" w:fill="FFFFFF"/>
            <w:tcMar>
              <w:left w:w="93" w:type="dxa"/>
            </w:tcMar>
          </w:tcPr>
          <w:p w14:paraId="003DC3DD" w14:textId="77777777" w:rsidR="0020061D" w:rsidRDefault="00766C9B">
            <w:pPr>
              <w:pStyle w:val="TableTable"/>
            </w:pPr>
            <w:r>
              <w:t>Dr. Emma Boldock</w:t>
            </w:r>
          </w:p>
        </w:tc>
      </w:tr>
    </w:tbl>
    <w:p w14:paraId="0E5871DF" w14:textId="77777777" w:rsidR="0020061D" w:rsidRDefault="00766C9B">
      <w:pPr>
        <w:pStyle w:val="21"/>
        <w:numPr>
          <w:ilvl w:val="1"/>
          <w:numId w:val="21"/>
        </w:numPr>
        <w:rPr>
          <w:szCs w:val="28"/>
        </w:rPr>
      </w:pPr>
      <w:bookmarkStart w:id="1938" w:name="_Toc357557361"/>
      <w:bookmarkStart w:id="1939" w:name="__RefHeading___Toc101923_40547708"/>
      <w:bookmarkEnd w:id="1938"/>
      <w:bookmarkEnd w:id="1939"/>
      <w:r>
        <w:rPr>
          <w:szCs w:val="28"/>
        </w:rPr>
        <w:t>Methods</w:t>
      </w:r>
    </w:p>
    <w:p w14:paraId="721524D1" w14:textId="77777777" w:rsidR="0020061D" w:rsidRDefault="00766C9B">
      <w:pPr>
        <w:pStyle w:val="211"/>
        <w:numPr>
          <w:ilvl w:val="2"/>
          <w:numId w:val="21"/>
        </w:numPr>
        <w:rPr>
          <w:sz w:val="24"/>
          <w:szCs w:val="24"/>
        </w:rPr>
      </w:pPr>
      <w:bookmarkStart w:id="1940" w:name="__RefHeading___Toc101925_40547708"/>
      <w:bookmarkEnd w:id="1940"/>
      <w:r>
        <w:rPr>
          <w:sz w:val="24"/>
          <w:szCs w:val="24"/>
        </w:rPr>
        <w:t>Zebrafish husbandry and breeding</w:t>
      </w:r>
    </w:p>
    <w:p w14:paraId="30325798" w14:textId="77777777" w:rsidR="0020061D" w:rsidRDefault="00766C9B">
      <w:pPr>
        <w:pStyle w:val="Paragraph"/>
      </w:pPr>
      <w:r>
        <w:t>Handling of zebrafish was in accordance to the Animal (Scientific Procedures) Act (ASPA). Adult zebrafish and larvae to breed are kept in a semi-closed aquarium system set up at 28°C and with a light/dark cycle of 14 and 10 hours respectively. Experiments were carried out on embryos no older than 5 days post-fertilisation, the stage at which they become protected under ASPA.</w:t>
      </w:r>
    </w:p>
    <w:p w14:paraId="16572AD4" w14:textId="77777777" w:rsidR="0020061D" w:rsidRDefault="0020061D">
      <w:pPr>
        <w:pStyle w:val="Paragraph"/>
      </w:pPr>
    </w:p>
    <w:p w14:paraId="2912BADE" w14:textId="77777777" w:rsidR="0020061D" w:rsidRDefault="00766C9B">
      <w:pPr>
        <w:pStyle w:val="Paragraph"/>
      </w:pPr>
      <w:r>
        <w:t>Tanks of mixed males and females were marbled overnight. Eggs were collected in the morning, 3 hours post-fertilisation, and sorted in plates containing 30 ml of E3 medium. Plates contained 70 eggs and were kept at 28-28.5°C until 5 dpf except for experimental procedures and observation.</w:t>
      </w:r>
    </w:p>
    <w:p w14:paraId="4E97A4CC" w14:textId="77777777" w:rsidR="0020061D" w:rsidRDefault="0020061D">
      <w:pPr>
        <w:pStyle w:val="Paragraph"/>
      </w:pPr>
    </w:p>
    <w:p w14:paraId="2A9A1142" w14:textId="1ED169E4" w:rsidR="0020061D" w:rsidRDefault="00766C9B">
      <w:pPr>
        <w:pStyle w:val="Paragraph"/>
      </w:pPr>
      <w:r>
        <w:t>For screening, a male/female fish was paired with a Nacre fish of the opposite sex in a pairing tank. Fish were kept separated overnight in the tank. Soon after the start of the light cycle, separators were removed and pairs of fish left to breed. Eggs from each pair were collected individually and kept in E3 at 28°C. Embryos were screened for fluorescent transgene expression at day 3 post</w:t>
      </w:r>
      <w:ins w:id="1941" w:author="Nelly Wagner" w:date="2017-01-22T18:24:00Z">
        <w:r w:rsidR="005955B6">
          <w:t>-</w:t>
        </w:r>
      </w:ins>
      <w:del w:id="1942" w:author="Nelly Wagner" w:date="2017-01-22T18:24:00Z">
        <w:r w:rsidDel="005955B6">
          <w:delText xml:space="preserve"> </w:delText>
        </w:r>
      </w:del>
      <w:r>
        <w:t>fertilisation by fluorescence microscopy.</w:t>
      </w:r>
    </w:p>
    <w:p w14:paraId="7394E112" w14:textId="77777777" w:rsidR="0020061D" w:rsidRDefault="00766C9B">
      <w:pPr>
        <w:pStyle w:val="211"/>
        <w:numPr>
          <w:ilvl w:val="2"/>
          <w:numId w:val="21"/>
        </w:numPr>
        <w:rPr>
          <w:sz w:val="24"/>
          <w:szCs w:val="24"/>
        </w:rPr>
      </w:pPr>
      <w:bookmarkStart w:id="1943" w:name="__RefHeading___Toc101927_40547708"/>
      <w:bookmarkEnd w:id="1943"/>
      <w:r>
        <w:rPr>
          <w:sz w:val="24"/>
          <w:szCs w:val="24"/>
        </w:rPr>
        <w:t>Anaesthesia</w:t>
      </w:r>
    </w:p>
    <w:p w14:paraId="318B7669" w14:textId="77777777" w:rsidR="0020061D" w:rsidRDefault="00766C9B">
      <w:pPr>
        <w:pStyle w:val="Paragraph"/>
      </w:pPr>
      <w:r>
        <w:t>A working solution of Tricaine (ethyl-3-aminobenzoate methanesulfonic acid) at 0.4% was stored in the dark at +4°C. The working solution was added to a plate of embryos in E3 to a concentration of 4.3% (typically 1.3 ml in a 30 ml dish). The plate was kept protected from light and embryos checked for cessation of movements before the start of any experimental procedure.</w:t>
      </w:r>
    </w:p>
    <w:p w14:paraId="4E4A722F" w14:textId="77777777" w:rsidR="0020061D" w:rsidRDefault="00766C9B">
      <w:pPr>
        <w:pStyle w:val="211"/>
        <w:numPr>
          <w:ilvl w:val="2"/>
          <w:numId w:val="21"/>
        </w:numPr>
        <w:rPr>
          <w:sz w:val="24"/>
          <w:szCs w:val="24"/>
        </w:rPr>
      </w:pPr>
      <w:bookmarkStart w:id="1944" w:name="__RefHeading___Toc101929_40547708"/>
      <w:bookmarkEnd w:id="1944"/>
      <w:r>
        <w:rPr>
          <w:sz w:val="24"/>
          <w:szCs w:val="24"/>
        </w:rPr>
        <w:lastRenderedPageBreak/>
        <w:t>Preparation of needles, microinjection apparatus</w:t>
      </w:r>
    </w:p>
    <w:p w14:paraId="190B5F53" w14:textId="77777777" w:rsidR="0020061D" w:rsidRDefault="00766C9B">
      <w:pPr>
        <w:pStyle w:val="Paragraph"/>
      </w:pPr>
      <w:r>
        <w:t>Borosilicate glass capillaries were pulled using a micropipette puller (Sutter Instrument). Needles with long tips were used for injections at the 1-cell stage and with short tips for injections at 1-3 dpf. The following parameters were used:</w:t>
      </w:r>
    </w:p>
    <w:p w14:paraId="6454BC5B" w14:textId="77777777" w:rsidR="0020061D" w:rsidRDefault="0020061D">
      <w:pPr>
        <w:pStyle w:val="Paragraph"/>
      </w:pPr>
    </w:p>
    <w:p w14:paraId="21CADAA8" w14:textId="77777777" w:rsidR="0020061D" w:rsidRDefault="00766C9B">
      <w:pPr>
        <w:spacing w:line="360" w:lineRule="auto"/>
        <w:rPr>
          <w:rFonts w:ascii="Arial" w:hAnsi="Arial"/>
          <w:b/>
          <w:bCs/>
          <w:sz w:val="20"/>
          <w:szCs w:val="20"/>
        </w:rPr>
      </w:pPr>
      <w:bookmarkStart w:id="1945" w:name="OLE_LINK4"/>
      <w:r>
        <w:rPr>
          <w:rFonts w:ascii="Arial" w:hAnsi="Arial"/>
          <w:b/>
          <w:bCs/>
          <w:sz w:val="20"/>
          <w:szCs w:val="20"/>
        </w:rPr>
        <w:t xml:space="preserve">Table 2.8.. </w:t>
      </w:r>
      <w:bookmarkEnd w:id="1945"/>
      <w:r>
        <w:rPr>
          <w:rFonts w:ascii="Arial" w:hAnsi="Arial"/>
          <w:b/>
          <w:bCs/>
          <w:sz w:val="20"/>
          <w:szCs w:val="20"/>
        </w:rPr>
        <w:t>Parameters for pulling the microinjection needles</w:t>
      </w:r>
    </w:p>
    <w:tbl>
      <w:tblPr>
        <w:tblW w:w="6803" w:type="dxa"/>
        <w:tblInd w:w="103" w:type="dxa"/>
        <w:tblBorders>
          <w:top w:val="single" w:sz="4" w:space="0" w:color="00000A"/>
          <w:left w:val="single" w:sz="4" w:space="0" w:color="00000A"/>
          <w:bottom w:val="single" w:sz="4" w:space="0" w:color="00000A"/>
          <w:insideH w:val="single" w:sz="4" w:space="0" w:color="00000A"/>
        </w:tblBorders>
        <w:tblCellMar>
          <w:left w:w="98" w:type="dxa"/>
        </w:tblCellMar>
        <w:tblLook w:val="0000" w:firstRow="0" w:lastRow="0" w:firstColumn="0" w:lastColumn="0" w:noHBand="0" w:noVBand="0"/>
      </w:tblPr>
      <w:tblGrid>
        <w:gridCol w:w="1360"/>
        <w:gridCol w:w="1361"/>
        <w:gridCol w:w="1360"/>
        <w:gridCol w:w="1361"/>
        <w:gridCol w:w="1361"/>
      </w:tblGrid>
      <w:tr w:rsidR="0020061D" w14:paraId="5C280BB8" w14:textId="77777777">
        <w:tc>
          <w:tcPr>
            <w:tcW w:w="1360" w:type="dxa"/>
            <w:tcBorders>
              <w:top w:val="single" w:sz="4" w:space="0" w:color="00000A"/>
              <w:left w:val="single" w:sz="4" w:space="0" w:color="00000A"/>
              <w:bottom w:val="single" w:sz="4" w:space="0" w:color="00000A"/>
            </w:tcBorders>
            <w:shd w:val="clear" w:color="auto" w:fill="FFFFFF"/>
            <w:tcMar>
              <w:left w:w="98" w:type="dxa"/>
            </w:tcMar>
          </w:tcPr>
          <w:p w14:paraId="7E333293" w14:textId="77777777" w:rsidR="0020061D" w:rsidRDefault="00766C9B">
            <w:pPr>
              <w:pStyle w:val="TableTable"/>
              <w:rPr>
                <w:b/>
                <w:bCs/>
              </w:rPr>
            </w:pPr>
            <w:r>
              <w:rPr>
                <w:b/>
                <w:bCs/>
              </w:rPr>
              <w:t>Needle type</w:t>
            </w:r>
          </w:p>
        </w:tc>
        <w:tc>
          <w:tcPr>
            <w:tcW w:w="1361" w:type="dxa"/>
            <w:tcBorders>
              <w:top w:val="single" w:sz="4" w:space="0" w:color="00000A"/>
              <w:bottom w:val="single" w:sz="4" w:space="0" w:color="00000A"/>
            </w:tcBorders>
            <w:shd w:val="clear" w:color="auto" w:fill="FFFFFF"/>
            <w:tcMar>
              <w:left w:w="113" w:type="dxa"/>
            </w:tcMar>
          </w:tcPr>
          <w:p w14:paraId="0D281F8D" w14:textId="77777777" w:rsidR="0020061D" w:rsidRDefault="00766C9B">
            <w:pPr>
              <w:pStyle w:val="TableTable"/>
              <w:rPr>
                <w:b/>
                <w:bCs/>
              </w:rPr>
            </w:pPr>
            <w:r>
              <w:rPr>
                <w:b/>
                <w:bCs/>
              </w:rPr>
              <w:t>Heat</w:t>
            </w:r>
          </w:p>
        </w:tc>
        <w:tc>
          <w:tcPr>
            <w:tcW w:w="1360" w:type="dxa"/>
            <w:tcBorders>
              <w:top w:val="single" w:sz="4" w:space="0" w:color="00000A"/>
              <w:bottom w:val="single" w:sz="4" w:space="0" w:color="00000A"/>
            </w:tcBorders>
            <w:shd w:val="clear" w:color="auto" w:fill="FFFFFF"/>
            <w:tcMar>
              <w:left w:w="113" w:type="dxa"/>
            </w:tcMar>
          </w:tcPr>
          <w:p w14:paraId="574F184C" w14:textId="77777777" w:rsidR="0020061D" w:rsidRDefault="00766C9B">
            <w:pPr>
              <w:pStyle w:val="TableTable"/>
              <w:rPr>
                <w:b/>
                <w:bCs/>
              </w:rPr>
            </w:pPr>
            <w:r>
              <w:rPr>
                <w:b/>
                <w:bCs/>
              </w:rPr>
              <w:t>Pull</w:t>
            </w:r>
          </w:p>
        </w:tc>
        <w:tc>
          <w:tcPr>
            <w:tcW w:w="1361" w:type="dxa"/>
            <w:tcBorders>
              <w:top w:val="single" w:sz="4" w:space="0" w:color="00000A"/>
              <w:bottom w:val="single" w:sz="4" w:space="0" w:color="00000A"/>
            </w:tcBorders>
            <w:shd w:val="clear" w:color="auto" w:fill="FFFFFF"/>
            <w:tcMar>
              <w:left w:w="113" w:type="dxa"/>
            </w:tcMar>
          </w:tcPr>
          <w:p w14:paraId="1063FEAB" w14:textId="77777777" w:rsidR="0020061D" w:rsidRDefault="00766C9B">
            <w:pPr>
              <w:pStyle w:val="TableTable"/>
              <w:rPr>
                <w:b/>
                <w:bCs/>
              </w:rPr>
            </w:pPr>
            <w:r>
              <w:rPr>
                <w:b/>
                <w:bCs/>
              </w:rPr>
              <w:t>Velocity</w:t>
            </w:r>
          </w:p>
        </w:tc>
        <w:tc>
          <w:tcPr>
            <w:tcW w:w="136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72D9E8A" w14:textId="77777777" w:rsidR="0020061D" w:rsidRDefault="00766C9B">
            <w:pPr>
              <w:pStyle w:val="TableTable"/>
              <w:rPr>
                <w:b/>
                <w:bCs/>
              </w:rPr>
            </w:pPr>
            <w:r>
              <w:rPr>
                <w:b/>
                <w:bCs/>
              </w:rPr>
              <w:t>Time</w:t>
            </w:r>
          </w:p>
        </w:tc>
      </w:tr>
      <w:tr w:rsidR="0020061D" w14:paraId="0A9E92E3" w14:textId="77777777">
        <w:tc>
          <w:tcPr>
            <w:tcW w:w="1360" w:type="dxa"/>
            <w:tcBorders>
              <w:top w:val="single" w:sz="4" w:space="0" w:color="00000A"/>
              <w:left w:val="single" w:sz="4" w:space="0" w:color="00000A"/>
              <w:bottom w:val="single" w:sz="4" w:space="0" w:color="00000A"/>
            </w:tcBorders>
            <w:shd w:val="clear" w:color="auto" w:fill="FFFFFF"/>
            <w:tcMar>
              <w:left w:w="98" w:type="dxa"/>
            </w:tcMar>
          </w:tcPr>
          <w:p w14:paraId="075667CA" w14:textId="77777777" w:rsidR="0020061D" w:rsidRDefault="00766C9B">
            <w:pPr>
              <w:pStyle w:val="TableTable"/>
            </w:pPr>
            <w:r>
              <w:t>Long</w:t>
            </w:r>
          </w:p>
        </w:tc>
        <w:tc>
          <w:tcPr>
            <w:tcW w:w="1361" w:type="dxa"/>
            <w:tcBorders>
              <w:top w:val="single" w:sz="4" w:space="0" w:color="00000A"/>
              <w:bottom w:val="single" w:sz="4" w:space="0" w:color="00000A"/>
            </w:tcBorders>
            <w:shd w:val="clear" w:color="auto" w:fill="FFFFFF"/>
            <w:tcMar>
              <w:left w:w="113" w:type="dxa"/>
            </w:tcMar>
          </w:tcPr>
          <w:p w14:paraId="18D870F9" w14:textId="77777777" w:rsidR="0020061D" w:rsidRDefault="00766C9B">
            <w:pPr>
              <w:pStyle w:val="TableTable"/>
            </w:pPr>
            <w:r>
              <w:t>430</w:t>
            </w:r>
          </w:p>
        </w:tc>
        <w:tc>
          <w:tcPr>
            <w:tcW w:w="1360" w:type="dxa"/>
            <w:tcBorders>
              <w:top w:val="single" w:sz="4" w:space="0" w:color="00000A"/>
              <w:bottom w:val="single" w:sz="4" w:space="0" w:color="00000A"/>
            </w:tcBorders>
            <w:shd w:val="clear" w:color="auto" w:fill="FFFFFF"/>
            <w:tcMar>
              <w:left w:w="113" w:type="dxa"/>
            </w:tcMar>
          </w:tcPr>
          <w:p w14:paraId="4272C9F6" w14:textId="77777777" w:rsidR="0020061D" w:rsidRDefault="00766C9B">
            <w:pPr>
              <w:pStyle w:val="TableTable"/>
            </w:pPr>
            <w:r>
              <w:t>225</w:t>
            </w:r>
          </w:p>
        </w:tc>
        <w:tc>
          <w:tcPr>
            <w:tcW w:w="1361" w:type="dxa"/>
            <w:tcBorders>
              <w:top w:val="single" w:sz="4" w:space="0" w:color="00000A"/>
              <w:bottom w:val="single" w:sz="4" w:space="0" w:color="00000A"/>
            </w:tcBorders>
            <w:shd w:val="clear" w:color="auto" w:fill="FFFFFF"/>
            <w:tcMar>
              <w:left w:w="113" w:type="dxa"/>
            </w:tcMar>
          </w:tcPr>
          <w:p w14:paraId="48BAC379" w14:textId="77777777" w:rsidR="0020061D" w:rsidRDefault="00766C9B">
            <w:pPr>
              <w:pStyle w:val="TableTable"/>
            </w:pPr>
            <w:r>
              <w:t>150</w:t>
            </w:r>
          </w:p>
        </w:tc>
        <w:tc>
          <w:tcPr>
            <w:tcW w:w="136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FE9E262" w14:textId="77777777" w:rsidR="0020061D" w:rsidRDefault="00766C9B">
            <w:pPr>
              <w:pStyle w:val="TableTable"/>
            </w:pPr>
            <w:r>
              <w:t>225</w:t>
            </w:r>
          </w:p>
        </w:tc>
      </w:tr>
      <w:tr w:rsidR="0020061D" w14:paraId="36FD356B" w14:textId="77777777">
        <w:tc>
          <w:tcPr>
            <w:tcW w:w="1360" w:type="dxa"/>
            <w:tcBorders>
              <w:top w:val="single" w:sz="4" w:space="0" w:color="00000A"/>
              <w:left w:val="single" w:sz="4" w:space="0" w:color="00000A"/>
              <w:bottom w:val="single" w:sz="4" w:space="0" w:color="00000A"/>
            </w:tcBorders>
            <w:shd w:val="clear" w:color="auto" w:fill="FFFFFF"/>
            <w:tcMar>
              <w:left w:w="98" w:type="dxa"/>
            </w:tcMar>
          </w:tcPr>
          <w:p w14:paraId="0075B44F" w14:textId="77777777" w:rsidR="0020061D" w:rsidRDefault="00766C9B">
            <w:pPr>
              <w:pStyle w:val="TableTable"/>
            </w:pPr>
            <w:r>
              <w:t>Short</w:t>
            </w:r>
          </w:p>
        </w:tc>
        <w:tc>
          <w:tcPr>
            <w:tcW w:w="1361" w:type="dxa"/>
            <w:tcBorders>
              <w:top w:val="single" w:sz="4" w:space="0" w:color="00000A"/>
              <w:bottom w:val="single" w:sz="4" w:space="0" w:color="00000A"/>
            </w:tcBorders>
            <w:shd w:val="clear" w:color="auto" w:fill="FFFFFF"/>
            <w:tcMar>
              <w:left w:w="113" w:type="dxa"/>
            </w:tcMar>
          </w:tcPr>
          <w:p w14:paraId="3E92E3C3" w14:textId="77777777" w:rsidR="0020061D" w:rsidRDefault="00766C9B">
            <w:pPr>
              <w:pStyle w:val="TableTable"/>
            </w:pPr>
            <w:r>
              <w:t>390</w:t>
            </w:r>
          </w:p>
        </w:tc>
        <w:tc>
          <w:tcPr>
            <w:tcW w:w="1360" w:type="dxa"/>
            <w:tcBorders>
              <w:top w:val="single" w:sz="4" w:space="0" w:color="00000A"/>
              <w:bottom w:val="single" w:sz="4" w:space="0" w:color="00000A"/>
            </w:tcBorders>
            <w:shd w:val="clear" w:color="auto" w:fill="FFFFFF"/>
            <w:tcMar>
              <w:left w:w="113" w:type="dxa"/>
            </w:tcMar>
          </w:tcPr>
          <w:p w14:paraId="24387800" w14:textId="77777777" w:rsidR="0020061D" w:rsidRDefault="00766C9B">
            <w:pPr>
              <w:pStyle w:val="TableTable"/>
            </w:pPr>
            <w:r>
              <w:t>180</w:t>
            </w:r>
          </w:p>
        </w:tc>
        <w:tc>
          <w:tcPr>
            <w:tcW w:w="1361" w:type="dxa"/>
            <w:tcBorders>
              <w:top w:val="single" w:sz="4" w:space="0" w:color="00000A"/>
              <w:bottom w:val="single" w:sz="4" w:space="0" w:color="00000A"/>
            </w:tcBorders>
            <w:shd w:val="clear" w:color="auto" w:fill="FFFFFF"/>
            <w:tcMar>
              <w:left w:w="113" w:type="dxa"/>
            </w:tcMar>
          </w:tcPr>
          <w:p w14:paraId="256053DF" w14:textId="77777777" w:rsidR="0020061D" w:rsidRDefault="00766C9B">
            <w:pPr>
              <w:pStyle w:val="TableTable"/>
            </w:pPr>
            <w:r>
              <w:t>150</w:t>
            </w:r>
          </w:p>
        </w:tc>
        <w:tc>
          <w:tcPr>
            <w:tcW w:w="136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B7E4A81" w14:textId="77777777" w:rsidR="0020061D" w:rsidRDefault="00766C9B">
            <w:pPr>
              <w:pStyle w:val="TableTable"/>
            </w:pPr>
            <w:r>
              <w:t>200</w:t>
            </w:r>
          </w:p>
        </w:tc>
      </w:tr>
    </w:tbl>
    <w:p w14:paraId="2AF71BC5" w14:textId="77777777" w:rsidR="0020061D" w:rsidRDefault="0020061D">
      <w:pPr>
        <w:pStyle w:val="Paragraph"/>
      </w:pPr>
    </w:p>
    <w:p w14:paraId="64F11C7F" w14:textId="77777777" w:rsidR="0020061D" w:rsidRDefault="00766C9B">
      <w:pPr>
        <w:pStyle w:val="Paragraph"/>
      </w:pPr>
      <w:r>
        <w:t>The tip of every needle was cut under the dissecting microscope and then loaded with the solution to inject. The needle was then inserted in a needle holder linked to a micromanipulator and a pump (PV820 Pneumatic PicoPump). The volume of injection was measured on a graticule and adjusted by changing the period of injection on the microinjector.</w:t>
      </w:r>
    </w:p>
    <w:p w14:paraId="10DF1C5D" w14:textId="77777777" w:rsidR="0020061D" w:rsidRDefault="00766C9B">
      <w:pPr>
        <w:pStyle w:val="211"/>
        <w:numPr>
          <w:ilvl w:val="2"/>
          <w:numId w:val="21"/>
        </w:numPr>
        <w:rPr>
          <w:sz w:val="24"/>
          <w:szCs w:val="24"/>
        </w:rPr>
      </w:pPr>
      <w:bookmarkStart w:id="1946" w:name="__RefHeading___Toc101931_40547708"/>
      <w:bookmarkEnd w:id="1946"/>
      <w:r>
        <w:rPr>
          <w:sz w:val="24"/>
          <w:szCs w:val="24"/>
        </w:rPr>
        <w:t>Injection at the 1-cell stage</w:t>
      </w:r>
    </w:p>
    <w:p w14:paraId="5A4FE8A9" w14:textId="77777777" w:rsidR="0020061D" w:rsidRDefault="00766C9B">
      <w:pPr>
        <w:pStyle w:val="Paragraph"/>
      </w:pPr>
      <w:r>
        <w:t>A tank of AB fish was marbled overnight. Eggs were regularly collected throughout the morning as soon as they were laid. Quickly, eggs were aligned along the interior side of a plate and excess E3 removed. A new method was later introduced in which eggs are held in position into a molded agarose plate and covered with E3.</w:t>
      </w:r>
    </w:p>
    <w:p w14:paraId="469D832C" w14:textId="77777777" w:rsidR="0020061D" w:rsidRDefault="00766C9B">
      <w:pPr>
        <w:pStyle w:val="Paragraph"/>
      </w:pPr>
      <w:r>
        <w:t>1 nL of the DNA construct preparation was microinjected directly inside the cell at the 1-cell stage. The volume of the drop was controlled using a graticule. Microinjected eggs were kept in E3 at 28°C and screened for transient expression at day 3 post fertilisation.</w:t>
      </w:r>
    </w:p>
    <w:p w14:paraId="23BDF86B" w14:textId="77777777" w:rsidR="0020061D" w:rsidRDefault="00766C9B">
      <w:pPr>
        <w:pStyle w:val="Paragraph"/>
      </w:pPr>
      <w:r>
        <w:t>The DNA solution for injection was prepared as follow:</w:t>
      </w:r>
    </w:p>
    <w:p w14:paraId="49EFD4A5" w14:textId="77777777" w:rsidR="0020061D" w:rsidRDefault="00766C9B">
      <w:pPr>
        <w:pStyle w:val="Paragraph"/>
      </w:pPr>
      <w:r>
        <w:tab/>
        <w:t xml:space="preserve">DNA </w:t>
      </w:r>
      <w:r>
        <w:tab/>
      </w:r>
      <w:r>
        <w:tab/>
      </w:r>
      <w:r>
        <w:tab/>
      </w:r>
      <w:r>
        <w:tab/>
        <w:t>50 ng/µl</w:t>
      </w:r>
    </w:p>
    <w:p w14:paraId="10BDAB7D" w14:textId="77777777" w:rsidR="0020061D" w:rsidRDefault="00766C9B">
      <w:pPr>
        <w:pStyle w:val="Paragraph"/>
      </w:pPr>
      <w:r>
        <w:tab/>
        <w:t>Phenol red</w:t>
      </w:r>
      <w:r>
        <w:tab/>
      </w:r>
      <w:r>
        <w:tab/>
      </w:r>
      <w:r>
        <w:tab/>
        <w:t>10% (v/v)</w:t>
      </w:r>
    </w:p>
    <w:p w14:paraId="5768A350" w14:textId="77777777" w:rsidR="0020061D" w:rsidRDefault="00766C9B">
      <w:pPr>
        <w:pStyle w:val="Paragraph"/>
      </w:pPr>
      <w:r>
        <w:tab/>
        <w:t xml:space="preserve">Tol2 transposase RNA </w:t>
      </w:r>
      <w:r>
        <w:tab/>
        <w:t>50 ng/µl</w:t>
      </w:r>
    </w:p>
    <w:p w14:paraId="644E2A26" w14:textId="77777777" w:rsidR="0020061D" w:rsidRDefault="00766C9B">
      <w:pPr>
        <w:pStyle w:val="Paragraph"/>
      </w:pPr>
      <w:r>
        <w:tab/>
        <w:t>H</w:t>
      </w:r>
      <w:r>
        <w:rPr>
          <w:vertAlign w:val="subscript"/>
        </w:rPr>
        <w:t>2</w:t>
      </w:r>
      <w:r>
        <w:t xml:space="preserve">O </w:t>
      </w:r>
      <w:r>
        <w:tab/>
      </w:r>
      <w:r>
        <w:tab/>
      </w:r>
      <w:r>
        <w:tab/>
      </w:r>
      <w:r>
        <w:tab/>
        <w:t>up to a final volume of 10 µl</w:t>
      </w:r>
    </w:p>
    <w:p w14:paraId="25B3D7D6" w14:textId="77777777" w:rsidR="0020061D" w:rsidRDefault="00766C9B">
      <w:pPr>
        <w:pStyle w:val="211"/>
        <w:numPr>
          <w:ilvl w:val="2"/>
          <w:numId w:val="21"/>
        </w:numPr>
        <w:rPr>
          <w:sz w:val="24"/>
          <w:szCs w:val="24"/>
        </w:rPr>
      </w:pPr>
      <w:bookmarkStart w:id="1947" w:name="__RefHeading___Toc101933_40547708"/>
      <w:bookmarkStart w:id="1948" w:name="_Toc357557367"/>
      <w:bookmarkEnd w:id="1947"/>
      <w:r>
        <w:rPr>
          <w:sz w:val="24"/>
          <w:szCs w:val="24"/>
        </w:rPr>
        <w:t xml:space="preserve">Preparation of </w:t>
      </w:r>
      <w:bookmarkEnd w:id="1948"/>
      <w:r>
        <w:rPr>
          <w:i/>
          <w:iCs/>
          <w:sz w:val="24"/>
          <w:szCs w:val="24"/>
        </w:rPr>
        <w:t>Staphylococcus aureus</w:t>
      </w:r>
    </w:p>
    <w:p w14:paraId="7F6BF305" w14:textId="77777777" w:rsidR="0020061D" w:rsidRDefault="00766C9B">
      <w:pPr>
        <w:pStyle w:val="Paragraph"/>
      </w:pPr>
      <w:r>
        <w:t xml:space="preserve">A colony of </w:t>
      </w:r>
      <w:r>
        <w:rPr>
          <w:i/>
          <w:iCs/>
        </w:rPr>
        <w:t>S. aureus</w:t>
      </w:r>
      <w:r>
        <w:rPr>
          <w:i/>
        </w:rPr>
        <w:t xml:space="preserve"> </w:t>
      </w:r>
      <w:r>
        <w:t xml:space="preserve">was inoculated into 10 ml of liquid BHI medium and grown overnight on a shaker at 250 rpm and 37°C. On the next day, 500 µl of the overnight culture was inoculated into 50 ml of liquid BHI medium in a 250-ml flask. The new </w:t>
      </w:r>
      <w:r>
        <w:lastRenderedPageBreak/>
        <w:t>culture was incubated on a shaker at 250 rpm and 37°C for about 1 hour 45 minutes until it was in exponential growth phase.</w:t>
      </w:r>
    </w:p>
    <w:p w14:paraId="6B57158D" w14:textId="77777777" w:rsidR="0020061D" w:rsidRDefault="00766C9B">
      <w:pPr>
        <w:pStyle w:val="Paragraph"/>
      </w:pPr>
      <w:r>
        <w:t>Then 40 ml of the bacterial culture were spun down at 5100 rpm for 10 minutes at 4°C. Meanwhile, a sample of the culture was diluted 1:10 in sterile BHI and the optical density was measured at 600 nm to determine the bacterial concentration of the culture. After centrifugation the supernatant was removed and the pellet resuspended in PBS at a concentration of 2500 CFU/nL or 1500 CFU/nL. The bacterial suspension was kept on ice to prevent further bacterial growth.</w:t>
      </w:r>
    </w:p>
    <w:p w14:paraId="06E2C37A" w14:textId="77777777" w:rsidR="0020061D" w:rsidRDefault="00766C9B">
      <w:pPr>
        <w:pStyle w:val="Paragraph"/>
      </w:pPr>
      <w:r>
        <w:t>The volume of PBS was determined using the optical density measurement:</w:t>
      </w:r>
    </w:p>
    <w:p w14:paraId="4471DF89" w14:textId="77777777" w:rsidR="0020061D" w:rsidRDefault="00766C9B">
      <w:pPr>
        <w:pStyle w:val="Paragraph"/>
      </w:pPr>
      <w:r>
        <w:tab/>
        <w:t>OD</w:t>
      </w:r>
      <w:r>
        <w:rPr>
          <w:vertAlign w:val="subscript"/>
        </w:rPr>
        <w:t>600</w:t>
      </w:r>
      <w:r>
        <w:t>: 1 = 2x10</w:t>
      </w:r>
      <w:r>
        <w:rPr>
          <w:vertAlign w:val="superscript"/>
        </w:rPr>
        <w:t>8</w:t>
      </w:r>
      <w:r>
        <w:t xml:space="preserve"> CFU/ml for </w:t>
      </w:r>
      <w:r>
        <w:rPr>
          <w:i/>
          <w:iCs/>
        </w:rPr>
        <w:t>S. aureus</w:t>
      </w:r>
      <w:r>
        <w:rPr>
          <w:i/>
        </w:rPr>
        <w:t xml:space="preserve"> </w:t>
      </w:r>
    </w:p>
    <w:p w14:paraId="5F9957CB" w14:textId="77777777" w:rsidR="0020061D" w:rsidRDefault="00766C9B">
      <w:pPr>
        <w:pStyle w:val="Paragraph"/>
      </w:pPr>
      <w:r>
        <w:t>Based on this value, it was established that to obtain a bacterial suspension of 2500 CFU/nL:</w:t>
      </w:r>
    </w:p>
    <w:p w14:paraId="18C9FC76" w14:textId="77777777" w:rsidR="0020061D" w:rsidRDefault="00766C9B">
      <w:pPr>
        <w:pStyle w:val="Paragraph"/>
      </w:pPr>
      <w:r>
        <w:tab/>
        <w:t>V</w:t>
      </w:r>
      <w:r>
        <w:rPr>
          <w:vertAlign w:val="subscript"/>
        </w:rPr>
        <w:t>PBS</w:t>
      </w:r>
      <w:r>
        <w:t xml:space="preserve"> = value OD</w:t>
      </w:r>
      <w:r>
        <w:rPr>
          <w:vertAlign w:val="subscript"/>
        </w:rPr>
        <w:t>600</w:t>
      </w:r>
      <w:r>
        <w:t xml:space="preserve"> x 3.2 ml</w:t>
      </w:r>
    </w:p>
    <w:p w14:paraId="17E6FC0F" w14:textId="77777777" w:rsidR="0020061D" w:rsidRDefault="00766C9B">
      <w:pPr>
        <w:pStyle w:val="Paragraph"/>
      </w:pPr>
      <w:r>
        <w:t>Lower sizes of inocula were obtained by diluting this standard bacterial suspension.</w:t>
      </w:r>
    </w:p>
    <w:p w14:paraId="13607FFA" w14:textId="77777777" w:rsidR="0020061D" w:rsidRDefault="00766C9B">
      <w:pPr>
        <w:pStyle w:val="211"/>
        <w:numPr>
          <w:ilvl w:val="2"/>
          <w:numId w:val="21"/>
        </w:numPr>
        <w:rPr>
          <w:sz w:val="24"/>
          <w:szCs w:val="24"/>
        </w:rPr>
      </w:pPr>
      <w:bookmarkStart w:id="1949" w:name="__RefHeading___Toc101935_40547708"/>
      <w:bookmarkEnd w:id="1949"/>
      <w:r>
        <w:rPr>
          <w:sz w:val="24"/>
          <w:szCs w:val="24"/>
        </w:rPr>
        <w:t>Dechorionation and mounting of the embryos</w:t>
      </w:r>
    </w:p>
    <w:p w14:paraId="781A59F5" w14:textId="77777777" w:rsidR="0020061D" w:rsidRDefault="00766C9B">
      <w:pPr>
        <w:pStyle w:val="Paragraph"/>
      </w:pPr>
      <w:r>
        <w:t>The chorion of 28-29 hpf embryos was removed manually using a pair of tweezers. Anaesthesia is not required for this step. Embryos were then anaesthetised and protected from light. A smear of methylcellulose was placed in lanes carved inside agarose plates. The latter system prevents the methylcellulose from spreading and thus limits its drying for the duration of the injection process. Anaesthetised embryos were deposited on top of the methylcellulose, where they stayed until the end of the experimentation (up to 2 hours 30 minutes), unless stated otherwise. The embryos were kept hydrated and anaesthetised by regular addition of drops of E3 containing Tricaine.</w:t>
      </w:r>
    </w:p>
    <w:p w14:paraId="25F9F86D" w14:textId="77777777" w:rsidR="0020061D" w:rsidRDefault="00766C9B">
      <w:pPr>
        <w:pStyle w:val="211"/>
        <w:numPr>
          <w:ilvl w:val="2"/>
          <w:numId w:val="21"/>
        </w:numPr>
        <w:rPr>
          <w:sz w:val="24"/>
          <w:szCs w:val="24"/>
        </w:rPr>
      </w:pPr>
      <w:bookmarkStart w:id="1950" w:name="__RefHeading___Toc101937_40547708"/>
      <w:bookmarkEnd w:id="1950"/>
      <w:r>
        <w:rPr>
          <w:sz w:val="24"/>
          <w:szCs w:val="24"/>
        </w:rPr>
        <w:t>Infection of zebrafish embryos</w:t>
      </w:r>
    </w:p>
    <w:p w14:paraId="01BC4126" w14:textId="77777777" w:rsidR="0020061D" w:rsidRDefault="00766C9B">
      <w:pPr>
        <w:pStyle w:val="Paragraph"/>
      </w:pPr>
      <w:r>
        <w:t>Embryos were infected at 30 hours post fertilisation (unless stated otherwise), the age at which they develop functional cellular innate immunity (macrophages and neutrophils). A needle was loaded with a few microliters of bacterial suspension and placed on the microinjection apparatus. The volume of injection was calibrated on 1 nl using a graticule. The mirror of the dissecting microscope was set to allow visualisation of the cloud of bacteria upon injection.</w:t>
      </w:r>
    </w:p>
    <w:p w14:paraId="2E1BF039" w14:textId="77777777" w:rsidR="0020061D" w:rsidRDefault="00766C9B">
      <w:pPr>
        <w:pStyle w:val="Paragraph"/>
      </w:pPr>
      <w:r>
        <w:t xml:space="preserve">Each embryo was microinjected with 1 nl directly in the blood circulation, into the yolk circulation valley. Then embryos were checked for any bleeding that could result from the injection and carefully removed from the methylcellulose using the tip of a plastic </w:t>
      </w:r>
      <w:r>
        <w:lastRenderedPageBreak/>
        <w:t>Pasteur pipette. Methylcellulose surrounding embryos dissolved after about 1 hour in E3 at 28.5°C. Eventually embryos were separated in 96-well plates incubated at 28.5°C.</w:t>
      </w:r>
    </w:p>
    <w:p w14:paraId="00DB9501" w14:textId="77777777" w:rsidR="0020061D" w:rsidRDefault="00766C9B">
      <w:pPr>
        <w:pStyle w:val="211"/>
        <w:numPr>
          <w:ilvl w:val="2"/>
          <w:numId w:val="21"/>
        </w:numPr>
        <w:rPr>
          <w:sz w:val="24"/>
          <w:szCs w:val="24"/>
        </w:rPr>
      </w:pPr>
      <w:bookmarkStart w:id="1951" w:name="__RefHeading___Toc101939_40547708"/>
      <w:bookmarkEnd w:id="1951"/>
      <w:r>
        <w:rPr>
          <w:sz w:val="24"/>
          <w:szCs w:val="24"/>
        </w:rPr>
        <w:t>Toxicity assay</w:t>
      </w:r>
    </w:p>
    <w:p w14:paraId="02EFE6C3" w14:textId="77777777" w:rsidR="0020061D" w:rsidRDefault="00766C9B">
      <w:pPr>
        <w:pStyle w:val="Paragraph"/>
      </w:pPr>
      <w:r>
        <w:t>At 30 hpf, uninfected embryos were kept in sterile E3 containing a known concentration of a given antibiotic. Survival was monitored until 90 hours post treatment.</w:t>
      </w:r>
    </w:p>
    <w:p w14:paraId="48747E70" w14:textId="77777777" w:rsidR="0020061D" w:rsidRDefault="00766C9B">
      <w:pPr>
        <w:pStyle w:val="Paragraph"/>
      </w:pPr>
      <w:r>
        <w:t>If uninfected embryos were given the antibiotic by injection, they were first anaesthetised, then mounted in methylcellulose and injected with a solution of known antibiotic concentration. After injection they were washed and kept in standard sterile E3.</w:t>
      </w:r>
    </w:p>
    <w:p w14:paraId="38236B7C" w14:textId="77777777" w:rsidR="0020061D" w:rsidRDefault="00766C9B">
      <w:pPr>
        <w:pStyle w:val="211"/>
        <w:numPr>
          <w:ilvl w:val="2"/>
          <w:numId w:val="21"/>
        </w:numPr>
        <w:rPr>
          <w:sz w:val="24"/>
          <w:szCs w:val="24"/>
        </w:rPr>
      </w:pPr>
      <w:bookmarkStart w:id="1952" w:name="__RefHeading___Toc101941_40547708"/>
      <w:bookmarkEnd w:id="1952"/>
      <w:r>
        <w:rPr>
          <w:sz w:val="24"/>
          <w:szCs w:val="24"/>
        </w:rPr>
        <w:t>Treatment of infected embryos</w:t>
      </w:r>
    </w:p>
    <w:p w14:paraId="41DF48A4" w14:textId="77777777" w:rsidR="0020061D" w:rsidRDefault="00766C9B">
      <w:pPr>
        <w:pStyle w:val="2111"/>
        <w:numPr>
          <w:ilvl w:val="3"/>
          <w:numId w:val="21"/>
        </w:numPr>
      </w:pPr>
      <w:bookmarkStart w:id="1953" w:name="__RefHeading___Toc30012_249651581"/>
      <w:bookmarkEnd w:id="1953"/>
      <w:r>
        <w:t>By immersion</w:t>
      </w:r>
    </w:p>
    <w:p w14:paraId="2DF29831" w14:textId="77777777" w:rsidR="0020061D" w:rsidRDefault="00766C9B">
      <w:pPr>
        <w:pStyle w:val="Paragraph"/>
      </w:pPr>
      <w:r>
        <w:t>An antibiotic stock solution was diluted in sterile E3 to a specific concentration. 1 hour after infection, embryos were first washed in a plate of sterile E3, then washed with the antibiotic preparation and finally treated by incubation in the antibiotic preparation at 28.5°C.</w:t>
      </w:r>
    </w:p>
    <w:p w14:paraId="4EC556C2" w14:textId="77777777" w:rsidR="0020061D" w:rsidRDefault="00766C9B">
      <w:pPr>
        <w:pStyle w:val="2111"/>
        <w:numPr>
          <w:ilvl w:val="3"/>
          <w:numId w:val="21"/>
        </w:numPr>
      </w:pPr>
      <w:bookmarkStart w:id="1954" w:name="__RefHeading___Toc30014_249651581"/>
      <w:bookmarkEnd w:id="1954"/>
      <w:r>
        <w:t>By injection</w:t>
      </w:r>
    </w:p>
    <w:p w14:paraId="039E2AD8" w14:textId="77777777" w:rsidR="0020061D" w:rsidRDefault="00766C9B">
      <w:pPr>
        <w:pStyle w:val="Paragraph"/>
      </w:pPr>
      <w:r>
        <w:t>Antibiotics stock solutions were diluted in sterile PBS with 10% phenol red (final volume between 20-200 µl).  About 1 hour and 15 minutes after infection, embryos were injected with a 1 nL dose of an antibiotic solution of known concentration. Then embryos were removed from the methylcellulose, incubated for 1 hour in E3 at 28.5°C and washed in E3 before being separated in 96-well plates and kept at 28.5°C.</w:t>
      </w:r>
    </w:p>
    <w:p w14:paraId="65DE5631" w14:textId="77777777" w:rsidR="0020061D" w:rsidRDefault="0020061D">
      <w:pPr>
        <w:pStyle w:val="Paragraph"/>
      </w:pPr>
    </w:p>
    <w:p w14:paraId="1D9D78B5" w14:textId="77777777" w:rsidR="0020061D" w:rsidRDefault="00766C9B">
      <w:pPr>
        <w:pStyle w:val="Paragraph"/>
      </w:pPr>
      <w:r>
        <w:t xml:space="preserve">It should be pointed out that the minimum curing concentration of antibiotic in E3 medium cannot be directly related to values of </w:t>
      </w:r>
      <w:r>
        <w:rPr>
          <w:i/>
          <w:iCs/>
        </w:rPr>
        <w:t>in vitro</w:t>
      </w:r>
      <w:r>
        <w:rPr>
          <w:i/>
        </w:rPr>
        <w:t xml:space="preserve"> </w:t>
      </w:r>
      <w:r>
        <w:t xml:space="preserve">MIC. Indeed, antibiotics had to passively diffuse across the body of zebrafish embryo and the efficacy of diffusion is likely to differ from one antibiotic to another. Also, by injection, the injected volume is diluted in the blood circulation and body of embryos but the exact dilution factor is not known. Thus, all antibiotic concentrations quoted later in this work are those of the solutions used to treat embryos and not the actual </w:t>
      </w:r>
      <w:r>
        <w:rPr>
          <w:i/>
          <w:iCs/>
        </w:rPr>
        <w:t>in vivo</w:t>
      </w:r>
      <w:r>
        <w:t xml:space="preserve"> concentrations.</w:t>
      </w:r>
    </w:p>
    <w:p w14:paraId="3D2C889A" w14:textId="77777777" w:rsidR="0020061D" w:rsidRDefault="00766C9B">
      <w:pPr>
        <w:pStyle w:val="211"/>
        <w:numPr>
          <w:ilvl w:val="2"/>
          <w:numId w:val="21"/>
        </w:numPr>
        <w:rPr>
          <w:sz w:val="24"/>
          <w:szCs w:val="24"/>
        </w:rPr>
      </w:pPr>
      <w:bookmarkStart w:id="1955" w:name="__RefHeading___Toc101943_40547708"/>
      <w:bookmarkEnd w:id="1955"/>
      <w:r>
        <w:rPr>
          <w:sz w:val="24"/>
          <w:szCs w:val="24"/>
        </w:rPr>
        <w:lastRenderedPageBreak/>
        <w:t>Determination of the infectious dose</w:t>
      </w:r>
    </w:p>
    <w:p w14:paraId="70815568" w14:textId="77777777" w:rsidR="0020061D" w:rsidRDefault="00766C9B">
      <w:pPr>
        <w:pStyle w:val="Paragraph"/>
      </w:pPr>
      <w:r>
        <w:t>To check the injection dose of bacteria, 4 injections of 1 nl were regularly performed in 1 mL of sterile PBS. The solution was mixed well and 5 µl was spotted 4-5 times on a BHI-agar. The plate was incubated overnight at 37°C and then the number of CFU was counted to determine the initial inoculum.</w:t>
      </w:r>
    </w:p>
    <w:p w14:paraId="2CB67257" w14:textId="77777777" w:rsidR="0020061D" w:rsidRDefault="0020061D">
      <w:pPr>
        <w:pStyle w:val="Paragraph"/>
      </w:pPr>
    </w:p>
    <w:p w14:paraId="6E4D3B4F" w14:textId="77777777" w:rsidR="0020061D" w:rsidRDefault="00766C9B">
      <w:pPr>
        <w:pStyle w:val="Paragraph"/>
      </w:pPr>
      <w:r>
        <w:t xml:space="preserve">In some experiments, 5 embryos were individually collected 1-2 hours post-infection and homogenised. Serial dilutions of the homogenate were spotted on BHI agar, CFU counted and total CFU per embryo determined </w:t>
      </w:r>
      <w:r>
        <w:rPr>
          <w:color w:val="000000"/>
        </w:rPr>
        <w:t>(see Homogenisation protocol section 2.10.).</w:t>
      </w:r>
    </w:p>
    <w:p w14:paraId="23E93F63" w14:textId="77777777" w:rsidR="0020061D" w:rsidRDefault="00766C9B">
      <w:pPr>
        <w:pStyle w:val="211"/>
        <w:numPr>
          <w:ilvl w:val="2"/>
          <w:numId w:val="21"/>
        </w:numPr>
        <w:rPr>
          <w:sz w:val="24"/>
          <w:szCs w:val="24"/>
        </w:rPr>
      </w:pPr>
      <w:bookmarkStart w:id="1956" w:name="__RefHeading___Toc101945_40547708"/>
      <w:bookmarkEnd w:id="1956"/>
      <w:r>
        <w:rPr>
          <w:sz w:val="24"/>
          <w:szCs w:val="24"/>
        </w:rPr>
        <w:t>Survival assay</w:t>
      </w:r>
    </w:p>
    <w:p w14:paraId="46316BD7" w14:textId="77777777" w:rsidR="0020061D" w:rsidRDefault="00766C9B">
      <w:pPr>
        <w:pStyle w:val="Paragraph"/>
      </w:pPr>
      <w:r>
        <w:t>Embryos were separated in 96-well plates. Between 20 and 45 embryos per group were used. Mortality was recorded once or twice a day until 90 hours post infection by counting the number of dead and live embryos at each time point.</w:t>
      </w:r>
    </w:p>
    <w:p w14:paraId="7102FDC1" w14:textId="77777777" w:rsidR="0020061D" w:rsidRDefault="00766C9B">
      <w:pPr>
        <w:pStyle w:val="211"/>
        <w:numPr>
          <w:ilvl w:val="2"/>
          <w:numId w:val="21"/>
        </w:numPr>
        <w:rPr>
          <w:sz w:val="24"/>
          <w:szCs w:val="24"/>
        </w:rPr>
      </w:pPr>
      <w:bookmarkStart w:id="1957" w:name="__RefHeading___Toc101947_40547708"/>
      <w:bookmarkEnd w:id="1957"/>
      <w:r>
        <w:rPr>
          <w:sz w:val="24"/>
          <w:szCs w:val="24"/>
        </w:rPr>
        <w:t>Determination of the bacterial load</w:t>
      </w:r>
    </w:p>
    <w:p w14:paraId="1ACDCF79" w14:textId="77777777" w:rsidR="0020061D" w:rsidRDefault="00766C9B">
      <w:pPr>
        <w:pStyle w:val="Paragraph"/>
      </w:pPr>
      <w:r>
        <w:t>Infected embryos were individually collected and homogenised in a 100 µl volume (see section 2.10. Homogenisation of embryos). Homogenised samples were</w:t>
      </w:r>
      <w:r>
        <w:rPr>
          <w:color w:val="000000"/>
        </w:rPr>
        <w:t xml:space="preserve"> serially diluted in sterile PBS up to 10</w:t>
      </w:r>
      <w:r>
        <w:rPr>
          <w:color w:val="000000"/>
          <w:vertAlign w:val="superscript"/>
        </w:rPr>
        <w:t xml:space="preserve">4 </w:t>
      </w:r>
      <w:r>
        <w:rPr>
          <w:color w:val="000000"/>
        </w:rPr>
        <w:t>times. 10 µl drops of each dilution were spotted on BHI agar plates containing the appropriate antibiotics. The plates were left overnight at 37°C and colonies counted the following morning for each dilution in order to extrapolate the bacterial load in each embryo. The bacterial load extrapolated from the lowest dilution possible was considered for graphing and statistical analysis.</w:t>
      </w:r>
    </w:p>
    <w:p w14:paraId="649D2042" w14:textId="77777777" w:rsidR="0020061D" w:rsidRDefault="00766C9B">
      <w:pPr>
        <w:pStyle w:val="211"/>
        <w:numPr>
          <w:ilvl w:val="2"/>
          <w:numId w:val="21"/>
        </w:numPr>
        <w:rPr>
          <w:sz w:val="24"/>
          <w:szCs w:val="24"/>
        </w:rPr>
      </w:pPr>
      <w:bookmarkStart w:id="1958" w:name="__RefHeading___Toc30016_249651581"/>
      <w:bookmarkEnd w:id="1958"/>
      <w:r>
        <w:rPr>
          <w:sz w:val="24"/>
          <w:szCs w:val="24"/>
        </w:rPr>
        <w:t>Homogenisation of embryos</w:t>
      </w:r>
    </w:p>
    <w:p w14:paraId="7AEB72DE" w14:textId="69AC302A" w:rsidR="0020061D" w:rsidRDefault="00766C9B">
      <w:pPr>
        <w:pStyle w:val="Paragraph"/>
      </w:pPr>
      <w:r>
        <w:t>Embryos were transferred individually in a 100 µl volume to sterile</w:t>
      </w:r>
      <w:r>
        <w:rPr>
          <w:color w:val="000000"/>
        </w:rPr>
        <w:t xml:space="preserve"> Precellys</w:t>
      </w:r>
      <w:r w:rsidR="00952F27">
        <w:fldChar w:fldCharType="begin"/>
      </w:r>
      <w:ins w:id="1959" w:author="Nelly Wagner" w:date="2017-01-27T17:28:00Z">
        <w:r w:rsidR="00076657">
          <w:instrText xml:space="preserve">HYPERLINK "C:\\h" \h </w:instrText>
        </w:r>
      </w:ins>
      <w:del w:id="1960" w:author="Nelly Wagner" w:date="2017-01-27T17:28:00Z">
        <w:r w:rsidR="00952F27" w:rsidDel="00076657">
          <w:delInstrText xml:space="preserve"> HYPERLINK "file:///h" \h </w:delInstrText>
        </w:r>
      </w:del>
      <w:r w:rsidR="00952F27">
        <w:fldChar w:fldCharType="separate"/>
      </w:r>
      <w:r>
        <w:rPr>
          <w:rStyle w:val="InternetLink"/>
          <w:color w:val="000000"/>
          <w:u w:val="none"/>
        </w:rPr>
        <w:t>®</w:t>
      </w:r>
      <w:r w:rsidR="00952F27">
        <w:rPr>
          <w:rStyle w:val="InternetLink"/>
          <w:color w:val="000000"/>
          <w:u w:val="none"/>
        </w:rPr>
        <w:fldChar w:fldCharType="end"/>
      </w:r>
      <w:r>
        <w:rPr>
          <w:color w:val="000000"/>
        </w:rPr>
        <w:t xml:space="preserve"> 0.5 ml tubes containing 1.4 mm ceramic beads. The samples were either processed immediately or stored at -20°C and defrosted on ice before processing. A </w:t>
      </w:r>
      <w:r>
        <w:rPr>
          <w:rStyle w:val="InternetLink"/>
          <w:color w:val="000000"/>
          <w:u w:val="none"/>
        </w:rPr>
        <w:t>Precellys®</w:t>
      </w:r>
      <w:r>
        <w:rPr>
          <w:color w:val="000000"/>
        </w:rPr>
        <w:t>24 homogeniser was loaded with the tubes containing the embryos. Samples were homogenised for 30 seconds and transferred on ice.</w:t>
      </w:r>
    </w:p>
    <w:p w14:paraId="35A2A842" w14:textId="77777777" w:rsidR="0020061D" w:rsidRDefault="00766C9B">
      <w:pPr>
        <w:pStyle w:val="211"/>
        <w:numPr>
          <w:ilvl w:val="2"/>
          <w:numId w:val="21"/>
        </w:numPr>
        <w:rPr>
          <w:sz w:val="24"/>
          <w:szCs w:val="24"/>
        </w:rPr>
      </w:pPr>
      <w:bookmarkStart w:id="1961" w:name="__RefHeading___Toc101949_40547708"/>
      <w:bookmarkStart w:id="1962" w:name="_Toc357557375"/>
      <w:bookmarkEnd w:id="1961"/>
      <w:r>
        <w:rPr>
          <w:sz w:val="24"/>
          <w:szCs w:val="24"/>
        </w:rPr>
        <w:t>Fluorescence imag</w:t>
      </w:r>
      <w:bookmarkEnd w:id="1962"/>
      <w:r>
        <w:rPr>
          <w:sz w:val="24"/>
          <w:szCs w:val="24"/>
        </w:rPr>
        <w:t>ing</w:t>
      </w:r>
    </w:p>
    <w:p w14:paraId="3C1DBE53" w14:textId="77777777" w:rsidR="0020061D" w:rsidRDefault="00766C9B">
      <w:pPr>
        <w:pStyle w:val="Paragraph"/>
      </w:pPr>
      <w:r>
        <w:t xml:space="preserve">Fluorescent microscopy images were acquired on a TE-2000U inverted Nikon microscope (Nikon Plan UW 2x NA 0.06; Nikon Plan Fluor 4x NA 0.13; Nikon Plan </w:t>
      </w:r>
      <w:r>
        <w:lastRenderedPageBreak/>
        <w:t>Fluor 10x NA 0.30; Nikon Plan Apo 20x NA 0.75; Nikon Plan Fluor ELWD 60x NA 0.70; Nikon Plan Apo oil 60x NA 1.4) with a Hamamatsu Orca-AG or Andor Neo/Zyla camera and s</w:t>
      </w:r>
      <w:r>
        <w:rPr>
          <w:color w:val="000000"/>
        </w:rPr>
        <w:t>pinning disc confocal (Perkin Elmer Ultraview Vox) IX81 inverted Olympus microscope (UplanSApo 10x NA 0.4; UplanSApo 20x NA 0.8; UplanSApo 40x oil NA 1.3; UplanApo 60x oil NA 1.40). Image acquisition and analysis was performed</w:t>
      </w:r>
      <w:r>
        <w:t xml:space="preserve"> in Volocity (Perkin Elmer), except for the work using the fluorescent elastase zebrafish line and Sytox Green® (Appendix B) which was done in NIS-Elements (Nikon). Contrast enhancement, color balance and depth tools were used to increase the quality of the images for presentation but not for fluorescence measurements.</w:t>
      </w:r>
    </w:p>
    <w:p w14:paraId="5C1B4187" w14:textId="77777777" w:rsidR="0020061D" w:rsidRDefault="00766C9B">
      <w:pPr>
        <w:pStyle w:val="211"/>
        <w:numPr>
          <w:ilvl w:val="2"/>
          <w:numId w:val="21"/>
        </w:numPr>
        <w:rPr>
          <w:sz w:val="24"/>
          <w:szCs w:val="24"/>
        </w:rPr>
      </w:pPr>
      <w:bookmarkStart w:id="1963" w:name="__RefHeading___Toc30018_249651581"/>
      <w:bookmarkEnd w:id="1963"/>
      <w:r>
        <w:rPr>
          <w:sz w:val="24"/>
          <w:szCs w:val="24"/>
        </w:rPr>
        <w:t>Polymerase chain reaction (PCR)</w:t>
      </w:r>
    </w:p>
    <w:p w14:paraId="1CADCDE8" w14:textId="77777777" w:rsidR="0020061D" w:rsidRDefault="00766C9B">
      <w:pPr>
        <w:pStyle w:val="Paragraph"/>
      </w:pPr>
      <w:r>
        <w:t>Primers to amplify the zebrafish neutrophil elastase gene were designed to include necessary restriction sites at the 5' end and an optional poly-glycine linker DNA at the 3' end. The primers' features were determined using OligoAnalyzer (Integrated DNA Technologies). Primers were synthesised by Integrated DNA Technologies and stored at -20ºC as 100 µM solutions.</w:t>
      </w:r>
    </w:p>
    <w:p w14:paraId="52C10C68" w14:textId="77777777" w:rsidR="0020061D" w:rsidRDefault="0020061D">
      <w:pPr>
        <w:pStyle w:val="Paragraph"/>
      </w:pPr>
    </w:p>
    <w:p w14:paraId="5305C46D" w14:textId="77777777" w:rsidR="0020061D" w:rsidRDefault="00766C9B">
      <w:pPr>
        <w:pStyle w:val="Paragraph"/>
      </w:pPr>
      <w:bookmarkStart w:id="1964" w:name="_Toc35755736024"/>
      <w:r>
        <w:t>DNA w</w:t>
      </w:r>
      <w:bookmarkEnd w:id="1964"/>
      <w:r>
        <w:t>as amplified as follow in a 20 µl volume:</w:t>
      </w:r>
    </w:p>
    <w:p w14:paraId="1F4D70DA" w14:textId="77777777" w:rsidR="0020061D" w:rsidRDefault="00766C9B">
      <w:pPr>
        <w:pStyle w:val="Paragraph"/>
      </w:pPr>
      <w:r>
        <w:tab/>
        <w:t>DNA polymerase</w:t>
      </w:r>
      <w:r>
        <w:tab/>
        <w:t>1.25 U</w:t>
      </w:r>
    </w:p>
    <w:p w14:paraId="78EF1A35" w14:textId="77777777" w:rsidR="0020061D" w:rsidRDefault="00766C9B">
      <w:pPr>
        <w:pStyle w:val="Paragraph"/>
      </w:pPr>
      <w:r>
        <w:tab/>
        <w:t>MgCl</w:t>
      </w:r>
      <w:r>
        <w:rPr>
          <w:vertAlign w:val="subscript"/>
        </w:rPr>
        <w:t>2</w:t>
      </w:r>
      <w:r>
        <w:rPr>
          <w:vertAlign w:val="subscript"/>
        </w:rPr>
        <w:tab/>
      </w:r>
      <w:r>
        <w:rPr>
          <w:vertAlign w:val="subscript"/>
        </w:rPr>
        <w:tab/>
      </w:r>
      <w:r>
        <w:rPr>
          <w:vertAlign w:val="subscript"/>
        </w:rPr>
        <w:tab/>
      </w:r>
      <w:r>
        <w:t>2 mM</w:t>
      </w:r>
    </w:p>
    <w:p w14:paraId="07CD5A3E" w14:textId="77777777" w:rsidR="0020061D" w:rsidRDefault="00766C9B">
      <w:pPr>
        <w:pStyle w:val="Paragraph"/>
      </w:pPr>
      <w:r>
        <w:tab/>
        <w:t>Primers</w:t>
      </w:r>
      <w:r>
        <w:tab/>
      </w:r>
      <w:r>
        <w:tab/>
        <w:t>200 nM each</w:t>
      </w:r>
    </w:p>
    <w:p w14:paraId="6C0BC115" w14:textId="77777777" w:rsidR="0020061D" w:rsidRDefault="00766C9B">
      <w:pPr>
        <w:pStyle w:val="Paragraph"/>
      </w:pPr>
      <w:r>
        <w:tab/>
        <w:t>dNTP</w:t>
      </w:r>
      <w:r>
        <w:tab/>
      </w:r>
      <w:r>
        <w:tab/>
      </w:r>
      <w:r>
        <w:tab/>
        <w:t>0.5 mM each</w:t>
      </w:r>
    </w:p>
    <w:p w14:paraId="19FB2430" w14:textId="77777777" w:rsidR="0020061D" w:rsidRDefault="00766C9B">
      <w:pPr>
        <w:pStyle w:val="Paragraph"/>
      </w:pPr>
      <w:r>
        <w:tab/>
        <w:t>DNA template</w:t>
      </w:r>
      <w:r>
        <w:tab/>
      </w:r>
      <w:r>
        <w:tab/>
      </w:r>
      <w:r>
        <w:tab/>
        <w:t>100-200 ng</w:t>
      </w:r>
    </w:p>
    <w:p w14:paraId="52A80C18" w14:textId="77777777" w:rsidR="0020061D" w:rsidRDefault="00766C9B">
      <w:pPr>
        <w:pStyle w:val="Paragraph"/>
      </w:pPr>
      <w:r>
        <w:tab/>
        <w:t>Water</w:t>
      </w:r>
      <w:r>
        <w:tab/>
      </w:r>
      <w:r>
        <w:tab/>
      </w:r>
      <w:r>
        <w:tab/>
      </w:r>
      <w:r>
        <w:tab/>
        <w:t>up to 20 µl</w:t>
      </w:r>
    </w:p>
    <w:p w14:paraId="13E4D993" w14:textId="77777777" w:rsidR="0020061D" w:rsidRDefault="0020061D">
      <w:pPr>
        <w:pStyle w:val="Paragraph"/>
      </w:pPr>
    </w:p>
    <w:p w14:paraId="4D7BA29C" w14:textId="77777777" w:rsidR="0020061D" w:rsidRDefault="00766C9B">
      <w:pPr>
        <w:pStyle w:val="Paragraph"/>
      </w:pPr>
      <w:r>
        <w:t>The PCR reaction parameters were as follow:</w:t>
      </w:r>
    </w:p>
    <w:p w14:paraId="1B1A1C15" w14:textId="77777777" w:rsidR="0020061D" w:rsidRDefault="00766C9B">
      <w:pPr>
        <w:pStyle w:val="Paragraph"/>
      </w:pPr>
      <w:r>
        <w:tab/>
        <w:t>Initial denaturation: 98 °C for 30 s</w:t>
      </w:r>
    </w:p>
    <w:p w14:paraId="53B40A33" w14:textId="77777777" w:rsidR="0020061D" w:rsidRDefault="00766C9B">
      <w:pPr>
        <w:pStyle w:val="Paragraph"/>
      </w:pPr>
      <w:r>
        <w:tab/>
        <w:t>30 cycles of:</w:t>
      </w:r>
    </w:p>
    <w:p w14:paraId="3CF825B0" w14:textId="77777777" w:rsidR="0020061D" w:rsidRDefault="00766C9B">
      <w:pPr>
        <w:pStyle w:val="Paragraph"/>
      </w:pPr>
      <w:r>
        <w:tab/>
      </w:r>
      <w:r>
        <w:tab/>
        <w:t>Denaturation: 94 °C 30 s</w:t>
      </w:r>
    </w:p>
    <w:p w14:paraId="16CA9EA4" w14:textId="77777777" w:rsidR="0020061D" w:rsidRDefault="00766C9B">
      <w:pPr>
        <w:pStyle w:val="Paragraph"/>
      </w:pPr>
      <w:r>
        <w:tab/>
      </w:r>
      <w:r>
        <w:tab/>
        <w:t>Annealing: gradient (55ºC – 64.3ºC) for 30 s</w:t>
      </w:r>
    </w:p>
    <w:p w14:paraId="7634BAEA" w14:textId="77777777" w:rsidR="0020061D" w:rsidRDefault="00766C9B">
      <w:pPr>
        <w:pStyle w:val="Paragraph"/>
      </w:pPr>
      <w:r>
        <w:tab/>
      </w:r>
      <w:r>
        <w:tab/>
        <w:t>Extension: 72°C for 60 s</w:t>
      </w:r>
    </w:p>
    <w:p w14:paraId="5FF38BD5" w14:textId="77777777" w:rsidR="0020061D" w:rsidRDefault="00766C9B">
      <w:pPr>
        <w:pStyle w:val="Paragraph"/>
      </w:pPr>
      <w:r>
        <w:tab/>
        <w:t>Final extension: 72°C for 60 s</w:t>
      </w:r>
    </w:p>
    <w:p w14:paraId="1D4848B7" w14:textId="77777777" w:rsidR="0020061D" w:rsidRDefault="00766C9B">
      <w:pPr>
        <w:pStyle w:val="Paragraph"/>
      </w:pPr>
      <w:r>
        <w:t>The reaction was then stored at -20ºC.</w:t>
      </w:r>
    </w:p>
    <w:p w14:paraId="791A6241" w14:textId="77777777" w:rsidR="0020061D" w:rsidRDefault="00766C9B">
      <w:pPr>
        <w:pStyle w:val="211"/>
        <w:numPr>
          <w:ilvl w:val="2"/>
          <w:numId w:val="21"/>
        </w:numPr>
        <w:rPr>
          <w:sz w:val="24"/>
          <w:szCs w:val="24"/>
        </w:rPr>
      </w:pPr>
      <w:bookmarkStart w:id="1965" w:name="__RefHeading___Toc30020_249651581"/>
      <w:bookmarkEnd w:id="1965"/>
      <w:r>
        <w:rPr>
          <w:sz w:val="24"/>
          <w:szCs w:val="24"/>
        </w:rPr>
        <w:lastRenderedPageBreak/>
        <w:t>Purification of PCR products</w:t>
      </w:r>
    </w:p>
    <w:p w14:paraId="04384649" w14:textId="77777777" w:rsidR="0020061D" w:rsidRDefault="00766C9B">
      <w:pPr>
        <w:pStyle w:val="Paragraph"/>
      </w:pPr>
      <w:r>
        <w:t>The DNA amplified by PCR was restricted using the restriction sites introduced in the primers. Small fragments generated during the restriction were removed by using a PCR Purification kit from QIAgen. The procedure was carried in accordance with the manufacturer’s instructions:</w:t>
      </w:r>
    </w:p>
    <w:p w14:paraId="7DED1CEE" w14:textId="77777777" w:rsidR="0020061D" w:rsidRDefault="00766C9B">
      <w:pPr>
        <w:pStyle w:val="Paragraph"/>
        <w:numPr>
          <w:ilvl w:val="0"/>
          <w:numId w:val="3"/>
        </w:numPr>
      </w:pPr>
      <w:r>
        <w:t>5 volumes of binding buffer PB was added to 1 volume of PCR mix.</w:t>
      </w:r>
    </w:p>
    <w:p w14:paraId="0C7BE26E" w14:textId="77777777" w:rsidR="0020061D" w:rsidRDefault="00766C9B">
      <w:pPr>
        <w:pStyle w:val="Paragraph"/>
        <w:numPr>
          <w:ilvl w:val="0"/>
          <w:numId w:val="3"/>
        </w:numPr>
      </w:pPr>
      <w:r>
        <w:t>The sample was applied to a Min-Elute column and the column was centrifuged for 1 min at 13000 rpm.</w:t>
      </w:r>
    </w:p>
    <w:p w14:paraId="07AA5521" w14:textId="77777777" w:rsidR="0020061D" w:rsidRDefault="00766C9B">
      <w:pPr>
        <w:pStyle w:val="Paragraph"/>
        <w:numPr>
          <w:ilvl w:val="0"/>
          <w:numId w:val="3"/>
        </w:numPr>
      </w:pPr>
      <w:r>
        <w:t>The column was washed by adding 750 µl of wash buffer PE or 70% ethanol and centrifugation for 1 min at 13000 rpm. The flow-through was discarded and an additional centrifugation was performed to remove residual buffer.</w:t>
      </w:r>
    </w:p>
    <w:p w14:paraId="2C908B30" w14:textId="77777777" w:rsidR="0020061D" w:rsidRDefault="00766C9B">
      <w:pPr>
        <w:pStyle w:val="Paragraph"/>
        <w:numPr>
          <w:ilvl w:val="0"/>
          <w:numId w:val="3"/>
        </w:numPr>
      </w:pPr>
      <w:r>
        <w:t>DNA was eluted in 10 µl of water or elution buffer EB.</w:t>
      </w:r>
    </w:p>
    <w:p w14:paraId="40386CC1" w14:textId="77777777" w:rsidR="0020061D" w:rsidRDefault="00766C9B">
      <w:pPr>
        <w:pStyle w:val="211"/>
        <w:numPr>
          <w:ilvl w:val="2"/>
          <w:numId w:val="21"/>
        </w:numPr>
        <w:rPr>
          <w:sz w:val="24"/>
          <w:szCs w:val="24"/>
        </w:rPr>
      </w:pPr>
      <w:bookmarkStart w:id="1966" w:name="__RefHeading___Toc30022_249651581"/>
      <w:bookmarkEnd w:id="1966"/>
      <w:r>
        <w:rPr>
          <w:sz w:val="24"/>
          <w:szCs w:val="24"/>
        </w:rPr>
        <w:t>DNA electrophoresis</w:t>
      </w:r>
    </w:p>
    <w:p w14:paraId="4FB10A6B" w14:textId="77777777" w:rsidR="0020061D" w:rsidRDefault="00766C9B">
      <w:pPr>
        <w:pStyle w:val="Paragraph"/>
      </w:pPr>
      <w:r>
        <w:t>Agarose was dissolved in TAE buffer at 1% w/v by heating. A drop of ethidium bromide per 50 ml was added. The medium was then mixed and poured into the electrophoresis tray. After solidification, DNA samples were mixed with loading buffer and loaded in the wells alongside the DNA ladder Hypperladder 1kb. Samples were run for 20-25 min at 100 V or for 30-45 min at 80 V when high resolution of the DNA samples was required.</w:t>
      </w:r>
    </w:p>
    <w:p w14:paraId="55E990B3" w14:textId="77777777" w:rsidR="0020061D" w:rsidRDefault="00766C9B">
      <w:pPr>
        <w:pStyle w:val="Paragraph"/>
      </w:pPr>
      <w:r>
        <w:t>Imaging and snapshots of gels were performed on a Syngene gel doc system. For DNA excision, a Safe Imager (Invitrogen) transilluminator was used in order to limit DNA damage by UV light.</w:t>
      </w:r>
    </w:p>
    <w:p w14:paraId="7C60F718" w14:textId="77777777" w:rsidR="0020061D" w:rsidRDefault="00766C9B">
      <w:pPr>
        <w:pStyle w:val="211"/>
        <w:numPr>
          <w:ilvl w:val="2"/>
          <w:numId w:val="21"/>
        </w:numPr>
        <w:rPr>
          <w:sz w:val="24"/>
          <w:szCs w:val="24"/>
        </w:rPr>
      </w:pPr>
      <w:bookmarkStart w:id="1967" w:name="__RefHeading___Toc30024_249651581"/>
      <w:bookmarkEnd w:id="1967"/>
      <w:r>
        <w:rPr>
          <w:sz w:val="24"/>
          <w:szCs w:val="24"/>
        </w:rPr>
        <w:t>DNA extraction from electrophoresis gel</w:t>
      </w:r>
    </w:p>
    <w:p w14:paraId="2EF44C48" w14:textId="77777777" w:rsidR="0020061D" w:rsidRDefault="00766C9B">
      <w:pPr>
        <w:pStyle w:val="Paragraph"/>
      </w:pPr>
      <w:r>
        <w:t>Individual DNA bands were excised from the gel using a clean blade and put into a sterile 2 ml Eppendorf tube. 3 volumes of QG buffer was added to 1 volume of gel. The solution was incubated at 50°C for about 10 min and vortexed regularly to help dissolve the gel. Then 1 gel volume of isopropanol was added. After mixing, the solution was applied to a Min-Elute column. After centrifugation for 1 min at 13000 rpm, the flow-through was discarded and 0.5 ml of buffer QG was applied to the column. After centrifugation, 750 µl of 70% ethanol was added to the column. After 2 min at room temperature, the column was centrifuged for 1 min at 13000 rpm. The flow-through was discarded and an additional centrifugation was performed to remove residual ethanol. Finally, the column was placed in a sterile Eppendorf tube and DNA was eluted in 10-15 µl of water by centrifuging 1 min at 13000 rpm.</w:t>
      </w:r>
    </w:p>
    <w:p w14:paraId="6D1F23AC" w14:textId="77777777" w:rsidR="0020061D" w:rsidRDefault="00766C9B">
      <w:pPr>
        <w:pStyle w:val="211"/>
        <w:numPr>
          <w:ilvl w:val="2"/>
          <w:numId w:val="21"/>
        </w:numPr>
        <w:rPr>
          <w:sz w:val="24"/>
          <w:szCs w:val="24"/>
        </w:rPr>
      </w:pPr>
      <w:bookmarkStart w:id="1968" w:name="__RefHeading___Toc30026_249651581"/>
      <w:bookmarkEnd w:id="1968"/>
      <w:r>
        <w:rPr>
          <w:sz w:val="24"/>
          <w:szCs w:val="24"/>
        </w:rPr>
        <w:lastRenderedPageBreak/>
        <w:t>Cloning of PCR products</w:t>
      </w:r>
    </w:p>
    <w:p w14:paraId="5EA85C31" w14:textId="77777777" w:rsidR="0020061D" w:rsidRDefault="00766C9B">
      <w:pPr>
        <w:pStyle w:val="Paragraph"/>
      </w:pPr>
      <w:r>
        <w:t>A CloneJET PCR cloning kit was used in accordance with the manufacturer’s (Thermo Fisher Scientific) recommendations:</w:t>
      </w:r>
    </w:p>
    <w:p w14:paraId="7BE5B46A" w14:textId="77777777" w:rsidR="0020061D" w:rsidRDefault="00766C9B">
      <w:pPr>
        <w:pStyle w:val="Paragraph"/>
      </w:pPr>
      <w:r>
        <w:tab/>
        <w:t>PCR fragment (digested and purified)</w:t>
      </w:r>
      <w:r>
        <w:tab/>
        <w:t>50-100 ng</w:t>
      </w:r>
    </w:p>
    <w:p w14:paraId="364746F0" w14:textId="77777777" w:rsidR="0020061D" w:rsidRDefault="00766C9B">
      <w:pPr>
        <w:pStyle w:val="Paragraph"/>
      </w:pPr>
      <w:r>
        <w:tab/>
        <w:t>pJET1.2/blunt Cloning Vector</w:t>
      </w:r>
      <w:r>
        <w:tab/>
      </w:r>
      <w:r>
        <w:tab/>
      </w:r>
      <w:r>
        <w:tab/>
        <w:t>50 ng</w:t>
      </w:r>
    </w:p>
    <w:p w14:paraId="6779258C" w14:textId="77777777" w:rsidR="0020061D" w:rsidRDefault="00766C9B">
      <w:pPr>
        <w:pStyle w:val="Paragraph"/>
      </w:pPr>
      <w:r>
        <w:tab/>
        <w:t>Nuclease-free water</w:t>
      </w:r>
      <w:r>
        <w:tab/>
      </w:r>
      <w:r>
        <w:tab/>
      </w:r>
      <w:r>
        <w:tab/>
      </w:r>
      <w:r>
        <w:tab/>
        <w:t>up to 20 µl reaction volume</w:t>
      </w:r>
    </w:p>
    <w:p w14:paraId="2DA26D30" w14:textId="77777777" w:rsidR="0020061D" w:rsidRDefault="00766C9B">
      <w:pPr>
        <w:pStyle w:val="Paragraph"/>
      </w:pPr>
      <w:r>
        <w:tab/>
        <w:t>Reaction buffer</w:t>
      </w:r>
      <w:r>
        <w:tab/>
      </w:r>
      <w:r>
        <w:tab/>
      </w:r>
      <w:r>
        <w:tab/>
      </w:r>
      <w:r>
        <w:tab/>
        <w:t>1x</w:t>
      </w:r>
    </w:p>
    <w:p w14:paraId="4B43918B" w14:textId="77777777" w:rsidR="0020061D" w:rsidRDefault="00766C9B">
      <w:pPr>
        <w:pStyle w:val="Paragraph"/>
      </w:pPr>
      <w:r>
        <w:tab/>
        <w:t>T4 DNA ligase</w:t>
      </w:r>
      <w:r>
        <w:tab/>
      </w:r>
      <w:r>
        <w:tab/>
      </w:r>
      <w:r>
        <w:tab/>
      </w:r>
      <w:r>
        <w:tab/>
      </w:r>
      <w:r>
        <w:tab/>
        <w:t>5 U</w:t>
      </w:r>
    </w:p>
    <w:p w14:paraId="7A3369CB" w14:textId="77777777" w:rsidR="0020061D" w:rsidRDefault="00766C9B">
      <w:pPr>
        <w:pStyle w:val="Paragraph"/>
        <w:rPr>
          <w:color w:val="000000"/>
        </w:rPr>
      </w:pPr>
      <w:r>
        <w:rPr>
          <w:color w:val="000000"/>
        </w:rPr>
        <w:t>The ligation mixture was incubated at room temperature for 20 min then stored at -20ºC. The sequence of the insert was checked using the manufacturer's primers.</w:t>
      </w:r>
    </w:p>
    <w:p w14:paraId="216E8AF5" w14:textId="77777777" w:rsidR="0020061D" w:rsidRDefault="00766C9B">
      <w:pPr>
        <w:pStyle w:val="211"/>
        <w:numPr>
          <w:ilvl w:val="2"/>
          <w:numId w:val="21"/>
        </w:numPr>
        <w:rPr>
          <w:color w:val="000000"/>
          <w:sz w:val="24"/>
          <w:szCs w:val="24"/>
        </w:rPr>
      </w:pPr>
      <w:bookmarkStart w:id="1969" w:name="__RefHeading___Toc30028_249651581"/>
      <w:bookmarkEnd w:id="1969"/>
      <w:r>
        <w:rPr>
          <w:color w:val="000000"/>
          <w:sz w:val="24"/>
          <w:szCs w:val="24"/>
        </w:rPr>
        <w:t xml:space="preserve">Tol2 site-specific recombination-based cloning </w:t>
      </w:r>
    </w:p>
    <w:p w14:paraId="28D5965F" w14:textId="77777777" w:rsidR="0020061D" w:rsidRDefault="00766C9B">
      <w:pPr>
        <w:pStyle w:val="Paragraph"/>
      </w:pPr>
      <w:r>
        <w:t>The inserts of interest that were cloned in a CloneJET vector were excised to be ligated together in a Gateway middle-entry clone vector:</w:t>
      </w:r>
    </w:p>
    <w:p w14:paraId="24F68B49" w14:textId="77777777" w:rsidR="0020061D" w:rsidRDefault="00766C9B">
      <w:pPr>
        <w:pStyle w:val="Paragraph"/>
      </w:pPr>
      <w:r>
        <w:tab/>
        <w:t>Middle-entry clone vector</w:t>
      </w:r>
      <w:r>
        <w:tab/>
        <w:t>300 ng</w:t>
      </w:r>
    </w:p>
    <w:p w14:paraId="214A4205" w14:textId="77777777" w:rsidR="0020061D" w:rsidRDefault="00766C9B">
      <w:pPr>
        <w:pStyle w:val="Paragraph"/>
      </w:pPr>
      <w:r>
        <w:rPr>
          <w:color w:val="000000"/>
        </w:rPr>
        <w:tab/>
      </w:r>
      <w:r>
        <w:rPr>
          <w:i/>
          <w:iCs/>
          <w:color w:val="000000"/>
        </w:rPr>
        <w:t>mVenus</w:t>
      </w:r>
      <w:r>
        <w:rPr>
          <w:color w:val="000000"/>
        </w:rPr>
        <w:t xml:space="preserve"> insert</w:t>
      </w:r>
      <w:r>
        <w:rPr>
          <w:color w:val="000000"/>
        </w:rPr>
        <w:tab/>
      </w:r>
      <w:r>
        <w:rPr>
          <w:color w:val="000000"/>
        </w:rPr>
        <w:tab/>
      </w:r>
      <w:r>
        <w:rPr>
          <w:color w:val="000000"/>
        </w:rPr>
        <w:tab/>
        <w:t>160 ng</w:t>
      </w:r>
    </w:p>
    <w:p w14:paraId="38D36CC5" w14:textId="77777777" w:rsidR="0020061D" w:rsidRDefault="00766C9B">
      <w:pPr>
        <w:pStyle w:val="Paragraph"/>
      </w:pPr>
      <w:r>
        <w:rPr>
          <w:color w:val="000000"/>
        </w:rPr>
        <w:tab/>
      </w:r>
      <w:r>
        <w:rPr>
          <w:i/>
          <w:iCs/>
          <w:color w:val="000000"/>
        </w:rPr>
        <w:t>elastase2</w:t>
      </w:r>
      <w:r>
        <w:rPr>
          <w:color w:val="000000"/>
        </w:rPr>
        <w:t xml:space="preserve"> insert</w:t>
      </w:r>
      <w:r>
        <w:rPr>
          <w:color w:val="000000"/>
        </w:rPr>
        <w:tab/>
      </w:r>
      <w:r>
        <w:rPr>
          <w:color w:val="000000"/>
        </w:rPr>
        <w:tab/>
        <w:t>160 ng</w:t>
      </w:r>
    </w:p>
    <w:p w14:paraId="220088D3" w14:textId="77777777" w:rsidR="0020061D" w:rsidRDefault="00766C9B">
      <w:pPr>
        <w:pStyle w:val="Paragraph"/>
      </w:pPr>
      <w:r>
        <w:tab/>
        <w:t>Water</w:t>
      </w:r>
      <w:r>
        <w:tab/>
      </w:r>
      <w:r>
        <w:tab/>
      </w:r>
      <w:r>
        <w:tab/>
      </w:r>
      <w:r>
        <w:tab/>
        <w:t>up to 40 µl reaction volume</w:t>
      </w:r>
    </w:p>
    <w:p w14:paraId="098DD688" w14:textId="77777777" w:rsidR="0020061D" w:rsidRDefault="00766C9B">
      <w:pPr>
        <w:pStyle w:val="Paragraph"/>
      </w:pPr>
      <w:r>
        <w:tab/>
        <w:t>Reaction buffer</w:t>
      </w:r>
      <w:r>
        <w:tab/>
      </w:r>
      <w:r>
        <w:tab/>
        <w:t>1x</w:t>
      </w:r>
    </w:p>
    <w:p w14:paraId="216BC4A6" w14:textId="77777777" w:rsidR="0020061D" w:rsidRDefault="00766C9B">
      <w:pPr>
        <w:pStyle w:val="Paragraph"/>
      </w:pPr>
      <w:r>
        <w:tab/>
        <w:t>T4 ligase</w:t>
      </w:r>
      <w:r>
        <w:tab/>
      </w:r>
      <w:r>
        <w:tab/>
      </w:r>
      <w:r>
        <w:tab/>
        <w:t>10 U</w:t>
      </w:r>
    </w:p>
    <w:p w14:paraId="3E63D259" w14:textId="77777777" w:rsidR="0020061D" w:rsidRDefault="00766C9B">
      <w:pPr>
        <w:pStyle w:val="Paragraph"/>
      </w:pPr>
      <w:r>
        <w:t>The ligation mixture was incubated at room temperature for 2 hours.</w:t>
      </w:r>
    </w:p>
    <w:p w14:paraId="16896319" w14:textId="77777777" w:rsidR="0020061D" w:rsidRDefault="0020061D">
      <w:pPr>
        <w:pStyle w:val="Paragraph"/>
      </w:pPr>
    </w:p>
    <w:p w14:paraId="2FAB637D" w14:textId="77777777" w:rsidR="0020061D" w:rsidRDefault="00766C9B">
      <w:pPr>
        <w:pStyle w:val="Paragraph"/>
      </w:pPr>
      <w:r>
        <w:rPr>
          <w:color w:val="000000"/>
        </w:rPr>
        <w:t xml:space="preserve">After the generated middle-entry clone was verified by restriction, it was combined to 5' and 3' entry clones </w:t>
      </w:r>
      <w:bookmarkStart w:id="1970" w:name="__UnoMark__2709_820352353"/>
      <w:bookmarkStart w:id="1971" w:name="__UnoMark__2714_820352353"/>
      <w:bookmarkStart w:id="1972" w:name="__UnoMark__2716_820352353"/>
      <w:r>
        <w:rPr>
          <w:color w:val="000000"/>
        </w:rPr>
        <w:t>(Kwan et al. 2007)</w:t>
      </w:r>
      <w:bookmarkEnd w:id="1970"/>
      <w:bookmarkEnd w:id="1971"/>
      <w:bookmarkEnd w:id="1972"/>
      <w:r>
        <w:rPr>
          <w:color w:val="000000"/>
        </w:rPr>
        <w:t>⁠ and the destination vector by the LR recombination reaction:</w:t>
      </w:r>
    </w:p>
    <w:p w14:paraId="5D148F18" w14:textId="77777777" w:rsidR="0020061D" w:rsidRDefault="00766C9B">
      <w:pPr>
        <w:pStyle w:val="Paragraph"/>
      </w:pPr>
      <w:r>
        <w:rPr>
          <w:color w:val="000000"/>
        </w:rPr>
        <w:tab/>
        <w:t>p5E-</w:t>
      </w:r>
      <w:r>
        <w:rPr>
          <w:i/>
          <w:iCs/>
          <w:color w:val="000000"/>
        </w:rPr>
        <w:t>lysC/mpx</w:t>
      </w:r>
      <w:r>
        <w:rPr>
          <w:i/>
          <w:iCs/>
          <w:color w:val="000000"/>
        </w:rPr>
        <w:tab/>
      </w:r>
      <w:r>
        <w:rPr>
          <w:i/>
          <w:iCs/>
          <w:color w:val="000000"/>
        </w:rPr>
        <w:tab/>
      </w:r>
      <w:bookmarkStart w:id="1973" w:name="__DdeLink__2717_820352353"/>
      <w:bookmarkEnd w:id="1973"/>
      <w:r>
        <w:rPr>
          <w:i/>
          <w:iCs/>
          <w:color w:val="000000"/>
        </w:rPr>
        <w:tab/>
      </w:r>
      <w:r>
        <w:rPr>
          <w:i/>
          <w:iCs/>
          <w:color w:val="000000"/>
        </w:rPr>
        <w:tab/>
      </w:r>
      <w:r>
        <w:rPr>
          <w:color w:val="000000"/>
        </w:rPr>
        <w:t>5 fmoles</w:t>
      </w:r>
    </w:p>
    <w:p w14:paraId="78C28001" w14:textId="77777777" w:rsidR="0020061D" w:rsidRDefault="00766C9B">
      <w:pPr>
        <w:pStyle w:val="Paragraph"/>
      </w:pPr>
      <w:r>
        <w:tab/>
        <w:t>p3E-poly A</w:t>
      </w:r>
      <w:r>
        <w:tab/>
      </w:r>
      <w:r>
        <w:tab/>
      </w:r>
      <w:r>
        <w:tab/>
      </w:r>
      <w:r>
        <w:tab/>
        <w:t>5 fmoles</w:t>
      </w:r>
    </w:p>
    <w:p w14:paraId="58B5A2F8" w14:textId="77777777" w:rsidR="0020061D" w:rsidRDefault="00766C9B">
      <w:pPr>
        <w:pStyle w:val="Paragraph"/>
      </w:pPr>
      <w:r>
        <w:rPr>
          <w:color w:val="000000"/>
        </w:rPr>
        <w:tab/>
        <w:t>pME-</w:t>
      </w:r>
      <w:r>
        <w:rPr>
          <w:i/>
          <w:iCs/>
          <w:color w:val="000000"/>
        </w:rPr>
        <w:t>ela2.mVenus</w:t>
      </w:r>
      <w:r>
        <w:rPr>
          <w:i/>
          <w:iCs/>
          <w:color w:val="000000"/>
        </w:rPr>
        <w:tab/>
      </w:r>
      <w:r>
        <w:rPr>
          <w:i/>
          <w:iCs/>
          <w:color w:val="000000"/>
        </w:rPr>
        <w:tab/>
      </w:r>
      <w:r>
        <w:rPr>
          <w:i/>
          <w:iCs/>
          <w:color w:val="000000"/>
        </w:rPr>
        <w:tab/>
      </w:r>
      <w:r>
        <w:rPr>
          <w:color w:val="000000"/>
        </w:rPr>
        <w:t>5 fmoles</w:t>
      </w:r>
    </w:p>
    <w:p w14:paraId="4B39E0A1" w14:textId="77777777" w:rsidR="0020061D" w:rsidRDefault="00766C9B">
      <w:pPr>
        <w:pStyle w:val="Paragraph"/>
      </w:pPr>
      <w:r>
        <w:rPr>
          <w:i/>
          <w:iCs/>
          <w:color w:val="000000"/>
        </w:rPr>
        <w:tab/>
      </w:r>
      <w:r>
        <w:rPr>
          <w:color w:val="000000"/>
        </w:rPr>
        <w:t>pDestTol2-</w:t>
      </w:r>
      <w:r>
        <w:rPr>
          <w:i/>
          <w:iCs/>
          <w:color w:val="000000"/>
        </w:rPr>
        <w:t>cry:CFP</w:t>
      </w:r>
      <w:r>
        <w:rPr>
          <w:i/>
          <w:iCs/>
          <w:color w:val="000000"/>
        </w:rPr>
        <w:tab/>
      </w:r>
      <w:r>
        <w:rPr>
          <w:i/>
          <w:iCs/>
          <w:color w:val="000000"/>
        </w:rPr>
        <w:tab/>
      </w:r>
      <w:r>
        <w:rPr>
          <w:i/>
          <w:iCs/>
          <w:color w:val="000000"/>
        </w:rPr>
        <w:tab/>
      </w:r>
      <w:r>
        <w:rPr>
          <w:color w:val="000000"/>
        </w:rPr>
        <w:t>10 fmoles</w:t>
      </w:r>
    </w:p>
    <w:p w14:paraId="066B66D8" w14:textId="77777777" w:rsidR="0020061D" w:rsidRDefault="00766C9B">
      <w:pPr>
        <w:pStyle w:val="Paragraph"/>
      </w:pPr>
      <w:r>
        <w:tab/>
        <w:t>TE buffer</w:t>
      </w:r>
      <w:r>
        <w:tab/>
      </w:r>
      <w:r>
        <w:tab/>
      </w:r>
      <w:r>
        <w:tab/>
      </w:r>
      <w:r>
        <w:tab/>
        <w:t>up to 10 µl reaction volume</w:t>
      </w:r>
    </w:p>
    <w:p w14:paraId="61552497" w14:textId="77777777" w:rsidR="0020061D" w:rsidRDefault="00766C9B">
      <w:pPr>
        <w:pStyle w:val="Paragraph"/>
      </w:pPr>
      <w:r>
        <w:tab/>
        <w:t xml:space="preserve">LR Clonase® II Emzyme mix </w:t>
      </w:r>
      <w:r>
        <w:tab/>
      </w:r>
      <w:r>
        <w:tab/>
        <w:t>2 µl</w:t>
      </w:r>
    </w:p>
    <w:p w14:paraId="1A699092" w14:textId="77777777" w:rsidR="0020061D" w:rsidRDefault="00766C9B">
      <w:pPr>
        <w:pStyle w:val="Paragraph"/>
      </w:pPr>
      <w:r>
        <w:t>The recombination mixture was incubated overnight at 25ºC.</w:t>
      </w:r>
    </w:p>
    <w:p w14:paraId="5EDBF11A" w14:textId="77777777" w:rsidR="0020061D" w:rsidRDefault="00766C9B">
      <w:pPr>
        <w:pStyle w:val="Paragraph"/>
      </w:pPr>
      <w:r>
        <w:t>The LR Clonase® II Emzyme mix was purchased from Invitrogen.</w:t>
      </w:r>
    </w:p>
    <w:p w14:paraId="36BD57E6" w14:textId="77777777" w:rsidR="0020061D" w:rsidRDefault="00766C9B">
      <w:pPr>
        <w:pStyle w:val="211"/>
        <w:numPr>
          <w:ilvl w:val="2"/>
          <w:numId w:val="21"/>
        </w:numPr>
        <w:rPr>
          <w:sz w:val="24"/>
          <w:szCs w:val="24"/>
        </w:rPr>
      </w:pPr>
      <w:bookmarkStart w:id="1974" w:name="__RefHeading___Toc30030_249651581"/>
      <w:bookmarkEnd w:id="1974"/>
      <w:r>
        <w:rPr>
          <w:sz w:val="24"/>
          <w:szCs w:val="24"/>
        </w:rPr>
        <w:lastRenderedPageBreak/>
        <w:t>Plasmid DNA extraction from bacterial cultures</w:t>
      </w:r>
    </w:p>
    <w:p w14:paraId="18E1EA26" w14:textId="77777777" w:rsidR="0020061D" w:rsidRDefault="00766C9B">
      <w:pPr>
        <w:pStyle w:val="Paragraph"/>
      </w:pPr>
      <w:r>
        <w:t xml:space="preserve">Plasmid extraction was performed in accordance with the manufacturer’s (QIAGEN) recommendations. </w:t>
      </w:r>
    </w:p>
    <w:p w14:paraId="2DE0743F" w14:textId="77777777" w:rsidR="0020061D" w:rsidRDefault="0020061D">
      <w:pPr>
        <w:pStyle w:val="Paragraph"/>
      </w:pPr>
    </w:p>
    <w:p w14:paraId="16D85075" w14:textId="77777777" w:rsidR="0020061D" w:rsidRDefault="00766C9B">
      <w:pPr>
        <w:pStyle w:val="Paragraph"/>
      </w:pPr>
      <w:r>
        <w:t>Miniprep</w:t>
      </w:r>
    </w:p>
    <w:p w14:paraId="03935B7E" w14:textId="77777777" w:rsidR="0020061D" w:rsidRDefault="00766C9B">
      <w:pPr>
        <w:pStyle w:val="Paragraph"/>
      </w:pPr>
      <w:r>
        <w:t>For average DNA-yield, such as that required for sequencing, restriction and ligation:</w:t>
      </w:r>
    </w:p>
    <w:p w14:paraId="4729B316" w14:textId="77777777" w:rsidR="0020061D" w:rsidRDefault="00766C9B">
      <w:pPr>
        <w:pStyle w:val="Paragraph"/>
        <w:numPr>
          <w:ilvl w:val="0"/>
          <w:numId w:val="4"/>
        </w:numPr>
      </w:pPr>
      <w:r>
        <w:t xml:space="preserve">2 ml of </w:t>
      </w:r>
      <w:r>
        <w:rPr>
          <w:i/>
        </w:rPr>
        <w:t>E. coli</w:t>
      </w:r>
      <w:r>
        <w:t xml:space="preserve"> culture grown overnight at 37ºC in 5 ml tubes at 250 rpm were collected in a clean 2 mL Eppendorf tube. The sample was pelleted at 13000 rpm for 5 min at room temperature using a bench-top microcentrifuge.</w:t>
      </w:r>
    </w:p>
    <w:p w14:paraId="25C82351" w14:textId="77777777" w:rsidR="0020061D" w:rsidRDefault="00766C9B">
      <w:pPr>
        <w:pStyle w:val="Paragraph"/>
        <w:numPr>
          <w:ilvl w:val="0"/>
          <w:numId w:val="4"/>
        </w:numPr>
      </w:pPr>
      <w:r>
        <w:t>Pelleted bacteria were resuspended in 250 µl of resuspension buffer P1 (containing RNase A)</w:t>
      </w:r>
    </w:p>
    <w:p w14:paraId="09FFA97B" w14:textId="77777777" w:rsidR="0020061D" w:rsidRDefault="00766C9B">
      <w:pPr>
        <w:pStyle w:val="Paragraph"/>
        <w:numPr>
          <w:ilvl w:val="0"/>
          <w:numId w:val="4"/>
        </w:numPr>
      </w:pPr>
      <w:r>
        <w:t>250 µl of lysis buffer P2 was added and the solution was mixed by inverting the tube several times. The reaction was allowed to proceed for no more than 5 minutes.</w:t>
      </w:r>
    </w:p>
    <w:p w14:paraId="30157900" w14:textId="77777777" w:rsidR="0020061D" w:rsidRDefault="00766C9B">
      <w:pPr>
        <w:pStyle w:val="Paragraph"/>
        <w:numPr>
          <w:ilvl w:val="0"/>
          <w:numId w:val="4"/>
        </w:numPr>
      </w:pPr>
      <w:r>
        <w:t>Then 350 µl of neutralisation buffer N3 was added. The tube was vortexed immediately and centrifuged at 13000 rpm for 10 min.</w:t>
      </w:r>
    </w:p>
    <w:p w14:paraId="42CFBA02" w14:textId="77777777" w:rsidR="0020061D" w:rsidRDefault="00766C9B">
      <w:pPr>
        <w:pStyle w:val="Paragraph"/>
        <w:numPr>
          <w:ilvl w:val="0"/>
          <w:numId w:val="4"/>
        </w:numPr>
      </w:pPr>
      <w:r>
        <w:t>The supernatant was applied to either a QIAprep spin column or the equivalent Uprep column and the column was centrifuged for 1 min at 13000 rpm.</w:t>
      </w:r>
    </w:p>
    <w:p w14:paraId="361FC3BB" w14:textId="77777777" w:rsidR="0020061D" w:rsidRDefault="00766C9B">
      <w:pPr>
        <w:pStyle w:val="Paragraph"/>
        <w:numPr>
          <w:ilvl w:val="0"/>
          <w:numId w:val="4"/>
        </w:numPr>
      </w:pPr>
      <w:r>
        <w:t>The flow through was discarded and 500 µl of binding buffer PB was applied to the column</w:t>
      </w:r>
    </w:p>
    <w:p w14:paraId="7BA4B113" w14:textId="77777777" w:rsidR="0020061D" w:rsidRDefault="00766C9B">
      <w:pPr>
        <w:pStyle w:val="Paragraph"/>
        <w:numPr>
          <w:ilvl w:val="0"/>
          <w:numId w:val="4"/>
        </w:numPr>
      </w:pPr>
      <w:r>
        <w:t>The flow-through was discarded and the column was washed by adding 0.5 ml of 70% ethanol and centrifugation for 1 min at 13000 rpm.</w:t>
      </w:r>
    </w:p>
    <w:p w14:paraId="782A256D" w14:textId="77777777" w:rsidR="0020061D" w:rsidRDefault="00766C9B">
      <w:pPr>
        <w:pStyle w:val="Paragraph"/>
        <w:numPr>
          <w:ilvl w:val="0"/>
          <w:numId w:val="4"/>
        </w:numPr>
      </w:pPr>
      <w:r>
        <w:t>The flow-through was discarded and an additional centrifugation was performed to remove residual ethanol.</w:t>
      </w:r>
    </w:p>
    <w:p w14:paraId="03EACCCC" w14:textId="77777777" w:rsidR="0020061D" w:rsidRDefault="00766C9B">
      <w:pPr>
        <w:pStyle w:val="Paragraph"/>
        <w:numPr>
          <w:ilvl w:val="0"/>
          <w:numId w:val="4"/>
        </w:numPr>
      </w:pPr>
      <w:r>
        <w:t>The QIAprep/Uprep column was placed in a clean 1.5 ml Eppendorf tube. Plasmid DNA was eluted by adding 10-35 µl of water or elution buffer EB to the centre of the column. After 1-2 minutes of incubation, the tube was centrifuged for 1 min at 13000 rpm.</w:t>
      </w:r>
    </w:p>
    <w:p w14:paraId="61BF6DDF" w14:textId="77777777" w:rsidR="0020061D" w:rsidRDefault="0020061D">
      <w:pPr>
        <w:pStyle w:val="Paragraph"/>
      </w:pPr>
    </w:p>
    <w:p w14:paraId="07E6F3F5" w14:textId="77777777" w:rsidR="0020061D" w:rsidRDefault="00766C9B">
      <w:pPr>
        <w:pStyle w:val="Paragraph"/>
      </w:pPr>
      <w:r>
        <w:t>HiSpeed MidiPrep</w:t>
      </w:r>
    </w:p>
    <w:p w14:paraId="4229BFB7" w14:textId="77777777" w:rsidR="0020061D" w:rsidRDefault="00766C9B">
      <w:pPr>
        <w:pStyle w:val="Paragraph"/>
      </w:pPr>
      <w:r>
        <w:t>For high DNA yield, such as that required for Gateway cloning vectors or DNA stocks:</w:t>
      </w:r>
    </w:p>
    <w:p w14:paraId="56ACB4C8" w14:textId="77777777" w:rsidR="0020061D" w:rsidRDefault="00766C9B">
      <w:pPr>
        <w:pStyle w:val="Paragraph"/>
        <w:numPr>
          <w:ilvl w:val="0"/>
          <w:numId w:val="5"/>
        </w:numPr>
      </w:pPr>
      <w:r>
        <w:t xml:space="preserve">50 ml of </w:t>
      </w:r>
      <w:r>
        <w:rPr>
          <w:i/>
        </w:rPr>
        <w:t>E. coli</w:t>
      </w:r>
      <w:r>
        <w:t xml:space="preserve"> culture grown overnight at 37ºC and 250 rpm in a 250 ml flask was collected in a clean 50 ml Falcon tube. The sample was pelleted at 5100 g for 15 min at 4°C (Sigma centrifuge).</w:t>
      </w:r>
    </w:p>
    <w:p w14:paraId="3AA04CAD" w14:textId="77777777" w:rsidR="0020061D" w:rsidRDefault="00766C9B">
      <w:pPr>
        <w:pStyle w:val="Paragraph"/>
        <w:numPr>
          <w:ilvl w:val="0"/>
          <w:numId w:val="5"/>
        </w:numPr>
      </w:pPr>
      <w:r>
        <w:t>Pelleted bacteria were resuspended in 6 ml of resuspension buffer P1 (containing RNase A).</w:t>
      </w:r>
    </w:p>
    <w:p w14:paraId="32AA5187" w14:textId="77777777" w:rsidR="0020061D" w:rsidRDefault="00766C9B">
      <w:pPr>
        <w:pStyle w:val="Paragraph"/>
        <w:numPr>
          <w:ilvl w:val="0"/>
          <w:numId w:val="5"/>
        </w:numPr>
      </w:pPr>
      <w:r>
        <w:lastRenderedPageBreak/>
        <w:t>6 ml of lysis buffer P2 was added and the solution was mixed by inverting the tube several times. The reaction was allowed to proceed for no more than 5 minutes.</w:t>
      </w:r>
    </w:p>
    <w:p w14:paraId="4B06893A" w14:textId="77777777" w:rsidR="0020061D" w:rsidRDefault="00766C9B">
      <w:pPr>
        <w:pStyle w:val="Paragraph"/>
        <w:numPr>
          <w:ilvl w:val="0"/>
          <w:numId w:val="5"/>
        </w:numPr>
      </w:pPr>
      <w:r>
        <w:t>Then 6 ml of neutralisation buffer P3 was added and the tube was vortexed immediately.</w:t>
      </w:r>
    </w:p>
    <w:p w14:paraId="54CB4019" w14:textId="77777777" w:rsidR="0020061D" w:rsidRDefault="00766C9B">
      <w:pPr>
        <w:pStyle w:val="Paragraph"/>
        <w:numPr>
          <w:ilvl w:val="0"/>
          <w:numId w:val="5"/>
        </w:numPr>
      </w:pPr>
      <w:r>
        <w:t>The lysate was poured into a QIAfilter Cartridge and incubated for 10 min at room temperature.</w:t>
      </w:r>
    </w:p>
    <w:p w14:paraId="1466EA9B" w14:textId="77777777" w:rsidR="0020061D" w:rsidRDefault="00766C9B">
      <w:pPr>
        <w:pStyle w:val="Paragraph"/>
        <w:numPr>
          <w:ilvl w:val="0"/>
          <w:numId w:val="5"/>
        </w:numPr>
      </w:pPr>
      <w:r>
        <w:t>Then the lysate was filtered through a HiSpeed Tip equilibrated with 4 ml of equilibration buffer QBT.</w:t>
      </w:r>
    </w:p>
    <w:p w14:paraId="4B4308E3" w14:textId="77777777" w:rsidR="0020061D" w:rsidRDefault="00766C9B">
      <w:pPr>
        <w:pStyle w:val="Paragraph"/>
        <w:numPr>
          <w:ilvl w:val="0"/>
          <w:numId w:val="5"/>
        </w:numPr>
      </w:pPr>
      <w:r>
        <w:t>The HiSpeed Tip was washed with 20 ml of wash buffer QC.</w:t>
      </w:r>
    </w:p>
    <w:p w14:paraId="65B8B85D" w14:textId="77777777" w:rsidR="0020061D" w:rsidRDefault="00766C9B">
      <w:pPr>
        <w:pStyle w:val="Paragraph"/>
        <w:numPr>
          <w:ilvl w:val="0"/>
          <w:numId w:val="5"/>
        </w:numPr>
      </w:pPr>
      <w:r>
        <w:t>DNA was eluted with 5 ml of elution buffer QF into a clean Falcon tube • for plasmids over 10 kbp, skip steps i.-l. and go directly to steps m.-q.</w:t>
      </w:r>
    </w:p>
    <w:p w14:paraId="7A85C80F" w14:textId="77777777" w:rsidR="0020061D" w:rsidRDefault="00766C9B">
      <w:pPr>
        <w:pStyle w:val="Paragraph"/>
        <w:numPr>
          <w:ilvl w:val="0"/>
          <w:numId w:val="5"/>
        </w:numPr>
      </w:pPr>
      <w:r>
        <w:t>DNA was precipitated by addition of 3.5 ml of isopropanol, mixed and incubated for 5 min at room temperature.</w:t>
      </w:r>
    </w:p>
    <w:p w14:paraId="7958E673" w14:textId="77777777" w:rsidR="0020061D" w:rsidRDefault="00766C9B">
      <w:pPr>
        <w:pStyle w:val="Paragraph"/>
        <w:numPr>
          <w:ilvl w:val="0"/>
          <w:numId w:val="5"/>
        </w:numPr>
      </w:pPr>
      <w:r>
        <w:t>The eluate mixture was filtered through a QIAprecipitator Module.</w:t>
      </w:r>
    </w:p>
    <w:p w14:paraId="628DC57B" w14:textId="77777777" w:rsidR="0020061D" w:rsidRDefault="00766C9B">
      <w:pPr>
        <w:pStyle w:val="Paragraph"/>
        <w:numPr>
          <w:ilvl w:val="0"/>
          <w:numId w:val="5"/>
        </w:numPr>
      </w:pPr>
      <w:r>
        <w:t>The QIAprecipitator was washed by adding 2 ml of 70% ethanol, and then dried by pressing air into it twice and using absorbent paper for the tip.</w:t>
      </w:r>
    </w:p>
    <w:p w14:paraId="73DDFBB0" w14:textId="77777777" w:rsidR="0020061D" w:rsidRDefault="00766C9B">
      <w:pPr>
        <w:pStyle w:val="Paragraph"/>
        <w:numPr>
          <w:ilvl w:val="0"/>
          <w:numId w:val="5"/>
        </w:numPr>
      </w:pPr>
      <w:r>
        <w:t>DNA was eluted into a clean Eppendorf tube by adding 1 ml of elution buffer TE. The eluate was filtered a second time to increase DNA yield.</w:t>
      </w:r>
    </w:p>
    <w:p w14:paraId="260D8061" w14:textId="77777777" w:rsidR="0020061D" w:rsidRDefault="0020061D">
      <w:pPr>
        <w:pStyle w:val="Paragraph"/>
      </w:pPr>
    </w:p>
    <w:p w14:paraId="6F02E360" w14:textId="77777777" w:rsidR="0020061D" w:rsidRDefault="00766C9B">
      <w:pPr>
        <w:pStyle w:val="Paragraph"/>
      </w:pPr>
      <w:r>
        <w:t xml:space="preserve">For vectors of over 10 kbp (such as </w:t>
      </w:r>
      <w:r>
        <w:rPr>
          <w:i/>
          <w:iCs/>
        </w:rPr>
        <w:t>lysC</w:t>
      </w:r>
      <w:r>
        <w:t xml:space="preserve"> promoter-containing vectors), steps i-l are skipped and replaced with:</w:t>
      </w:r>
    </w:p>
    <w:p w14:paraId="5CD9C76B" w14:textId="77777777" w:rsidR="0020061D" w:rsidRDefault="00766C9B">
      <w:pPr>
        <w:pStyle w:val="Paragraph"/>
        <w:numPr>
          <w:ilvl w:val="0"/>
          <w:numId w:val="5"/>
        </w:numPr>
      </w:pPr>
      <w:r>
        <w:t>DNA was precipitated by adding 0.5 ml of 5M ammonium acetate and 5.5 ml volume of isopropanol.</w:t>
      </w:r>
    </w:p>
    <w:p w14:paraId="29C4434B" w14:textId="77777777" w:rsidR="0020061D" w:rsidRDefault="00766C9B">
      <w:pPr>
        <w:pStyle w:val="Paragraph"/>
        <w:numPr>
          <w:ilvl w:val="0"/>
          <w:numId w:val="5"/>
        </w:numPr>
      </w:pPr>
      <w:r>
        <w:t>The solution was mixed by inverting the tube several times and placed at -20°C for 30 minutes.</w:t>
      </w:r>
    </w:p>
    <w:p w14:paraId="69564B8A" w14:textId="77777777" w:rsidR="0020061D" w:rsidRDefault="00766C9B">
      <w:pPr>
        <w:pStyle w:val="Paragraph"/>
        <w:numPr>
          <w:ilvl w:val="0"/>
          <w:numId w:val="5"/>
        </w:numPr>
      </w:pPr>
      <w:r>
        <w:t>The solution was spun down at 4°C and 13000 rpm for 20 minutes.</w:t>
      </w:r>
    </w:p>
    <w:p w14:paraId="2E9CEF49" w14:textId="77777777" w:rsidR="0020061D" w:rsidRDefault="00766C9B">
      <w:pPr>
        <w:pStyle w:val="Paragraph"/>
        <w:numPr>
          <w:ilvl w:val="0"/>
          <w:numId w:val="5"/>
        </w:numPr>
      </w:pPr>
      <w:r>
        <w:t>The supernatant was carefully removed and the DNA pellets washed with 70% ethanol, spun down at RT and 13000 rpm for 10 min.</w:t>
      </w:r>
    </w:p>
    <w:p w14:paraId="55948A8D" w14:textId="77777777" w:rsidR="0020061D" w:rsidRDefault="00766C9B">
      <w:pPr>
        <w:pStyle w:val="Paragraph"/>
        <w:numPr>
          <w:ilvl w:val="0"/>
          <w:numId w:val="5"/>
        </w:numPr>
      </w:pPr>
      <w:r>
        <w:t>The supernatant was removed and the pellet dried before being resuspended in 100 µl of sterile water.</w:t>
      </w:r>
    </w:p>
    <w:p w14:paraId="3E94248E" w14:textId="77777777" w:rsidR="0020061D" w:rsidRDefault="00766C9B">
      <w:pPr>
        <w:pStyle w:val="211"/>
        <w:numPr>
          <w:ilvl w:val="2"/>
          <w:numId w:val="21"/>
        </w:numPr>
        <w:rPr>
          <w:sz w:val="24"/>
          <w:szCs w:val="24"/>
        </w:rPr>
      </w:pPr>
      <w:bookmarkStart w:id="1975" w:name="__RefHeading___Toc30032_249651581"/>
      <w:bookmarkEnd w:id="1975"/>
      <w:r>
        <w:rPr>
          <w:sz w:val="24"/>
          <w:szCs w:val="24"/>
        </w:rPr>
        <w:t>Measurement of DNA concentration</w:t>
      </w:r>
    </w:p>
    <w:p w14:paraId="544B338D" w14:textId="77777777" w:rsidR="0020061D" w:rsidRDefault="00766C9B">
      <w:pPr>
        <w:pStyle w:val="Paragraph"/>
      </w:pPr>
      <w:r>
        <w:t xml:space="preserve">The concentration of DNA samples was measured using a NanoDrop Spectrophotometer ND-1000 (LabTech). A blank sample of 1-2 µl of water/ EB buffer/ TE buffer (depending on the elution buffer used) was used to calibrate the settings for </w:t>
      </w:r>
      <w:r>
        <w:lastRenderedPageBreak/>
        <w:t>double-stranded DNA. Then 1-2 µl of the DNA sample was used to measure the concentration in ng/µl.</w:t>
      </w:r>
    </w:p>
    <w:p w14:paraId="64058B80" w14:textId="77777777" w:rsidR="0020061D" w:rsidRDefault="00766C9B">
      <w:pPr>
        <w:pStyle w:val="Paragraph"/>
      </w:pPr>
      <w:r>
        <w:t>Alternatively, concentrations were estimated by electrophoretic analysis: different amounts of the purified DNA were resolved next to different amounts of ladder.</w:t>
      </w:r>
    </w:p>
    <w:p w14:paraId="43C5A130" w14:textId="77777777" w:rsidR="0020061D" w:rsidRDefault="00766C9B">
      <w:pPr>
        <w:pStyle w:val="211"/>
        <w:numPr>
          <w:ilvl w:val="2"/>
          <w:numId w:val="21"/>
        </w:numPr>
        <w:rPr>
          <w:sz w:val="24"/>
          <w:szCs w:val="24"/>
        </w:rPr>
      </w:pPr>
      <w:bookmarkStart w:id="1976" w:name="__RefHeading___Toc30034_249651581"/>
      <w:bookmarkEnd w:id="1976"/>
      <w:r>
        <w:rPr>
          <w:sz w:val="24"/>
          <w:szCs w:val="24"/>
        </w:rPr>
        <w:t xml:space="preserve">Transformation of </w:t>
      </w:r>
      <w:r>
        <w:rPr>
          <w:i/>
          <w:sz w:val="24"/>
          <w:szCs w:val="24"/>
        </w:rPr>
        <w:t>Escherichia coli</w:t>
      </w:r>
    </w:p>
    <w:p w14:paraId="0FC599AA" w14:textId="77777777" w:rsidR="0020061D" w:rsidRDefault="00766C9B">
      <w:pPr>
        <w:pStyle w:val="Paragraph"/>
      </w:pPr>
      <w:r>
        <w:t>Dam</w:t>
      </w:r>
      <w:r>
        <w:rPr>
          <w:vertAlign w:val="superscript"/>
        </w:rPr>
        <w:t>-</w:t>
      </w:r>
      <w:r>
        <w:t>/dcm</w:t>
      </w:r>
      <w:r>
        <w:rPr>
          <w:vertAlign w:val="superscript"/>
        </w:rPr>
        <w:t>-</w:t>
      </w:r>
      <w:r>
        <w:t xml:space="preserve"> competent </w:t>
      </w:r>
      <w:r>
        <w:rPr>
          <w:i/>
        </w:rPr>
        <w:t xml:space="preserve">E. coli </w:t>
      </w:r>
      <w:r>
        <w:t>from New England Biolabs stored at -80°C were thawed on ice. Between 4 and 10 µl of DNA were gently mixed with the competent cells. The preparation was left on ice for 10 minutes. Competent cells were heat-shocked at 42°C for 90 s and then quickly chilled on ice for 2 min. 500 µL of SOC medium was added to the cells before incubation at 37°C for 1 hour. Cells were pelleted by centrifugation at 13000 rpm for 2 min. The supernatant was reduced to 100 µl, the cells resuspended and plated out on selective medium.</w:t>
      </w:r>
    </w:p>
    <w:p w14:paraId="2AA4BF76" w14:textId="77777777" w:rsidR="0020061D" w:rsidRDefault="00766C9B">
      <w:pPr>
        <w:pStyle w:val="211"/>
        <w:numPr>
          <w:ilvl w:val="2"/>
          <w:numId w:val="21"/>
        </w:numPr>
        <w:rPr>
          <w:sz w:val="24"/>
          <w:szCs w:val="24"/>
        </w:rPr>
      </w:pPr>
      <w:bookmarkStart w:id="1977" w:name="__RefHeading___Toc30036_249651581"/>
      <w:bookmarkEnd w:id="1977"/>
      <w:r>
        <w:rPr>
          <w:sz w:val="24"/>
          <w:szCs w:val="24"/>
        </w:rPr>
        <w:t>FastPrep for fractionation of bacterial cells</w:t>
      </w:r>
    </w:p>
    <w:p w14:paraId="0D51EE42" w14:textId="77777777" w:rsidR="0020061D" w:rsidRDefault="00766C9B">
      <w:pPr>
        <w:pStyle w:val="Paragraph"/>
      </w:pPr>
      <w:r>
        <w:t>The following protocol was provided by Dr. Robert Turner:</w:t>
      </w:r>
    </w:p>
    <w:p w14:paraId="1B2E0C08" w14:textId="77777777" w:rsidR="0020061D" w:rsidRDefault="00766C9B">
      <w:pPr>
        <w:pStyle w:val="Paragraph"/>
        <w:numPr>
          <w:ilvl w:val="0"/>
          <w:numId w:val="6"/>
        </w:numPr>
      </w:pPr>
      <w:r>
        <w:t xml:space="preserve">A 50 ml of BHI was inoculated with 500 µL of </w:t>
      </w:r>
      <w:r>
        <w:rPr>
          <w:i/>
          <w:iCs/>
        </w:rPr>
        <w:t>S. aureus</w:t>
      </w:r>
      <w:r>
        <w:t xml:space="preserve"> overnight culture. The culture was left growing in exponential phase for about 2 hours till it reached an OD at 600 nm of 1.</w:t>
      </w:r>
    </w:p>
    <w:p w14:paraId="50904F45" w14:textId="77777777" w:rsidR="0020061D" w:rsidRDefault="00766C9B">
      <w:pPr>
        <w:pStyle w:val="Paragraph"/>
        <w:numPr>
          <w:ilvl w:val="0"/>
          <w:numId w:val="6"/>
        </w:numPr>
      </w:pPr>
      <w:r>
        <w:t>40 ml of the culture in exponential growth was spun down at 4°C and 5100 rpm for 10 min.</w:t>
      </w:r>
    </w:p>
    <w:p w14:paraId="4B3DE507" w14:textId="77777777" w:rsidR="0020061D" w:rsidRDefault="00766C9B">
      <w:pPr>
        <w:pStyle w:val="Paragraph"/>
        <w:numPr>
          <w:ilvl w:val="0"/>
          <w:numId w:val="6"/>
        </w:numPr>
      </w:pPr>
      <w:r>
        <w:t>The supernatant was removed and the pellet resuspended in 1 ml of PBS.</w:t>
      </w:r>
    </w:p>
    <w:p w14:paraId="20882B04" w14:textId="77777777" w:rsidR="0020061D" w:rsidRDefault="00766C9B">
      <w:pPr>
        <w:pStyle w:val="Paragraph"/>
        <w:numPr>
          <w:ilvl w:val="0"/>
          <w:numId w:val="6"/>
        </w:numPr>
      </w:pPr>
      <w:r>
        <w:t>The suspension was separated between 2 FastPrep tubes which were run through 8 cycles of 40 seconds at speed 6 and 4°C on the FastPrep machine.</w:t>
      </w:r>
    </w:p>
    <w:p w14:paraId="22E6FA64" w14:textId="77777777" w:rsidR="0020061D" w:rsidRDefault="00766C9B">
      <w:pPr>
        <w:pStyle w:val="Paragraph"/>
        <w:numPr>
          <w:ilvl w:val="0"/>
          <w:numId w:val="6"/>
        </w:numPr>
      </w:pPr>
      <w:r>
        <w:t>The beads were left to settle at the bottom of the tubes and the supernatants transferred to a clean Eppendorf. The beads were washed once with 500 µl of PBS and the supernatant was collected again.</w:t>
      </w:r>
    </w:p>
    <w:p w14:paraId="1220A22D" w14:textId="77777777" w:rsidR="0020061D" w:rsidRDefault="00766C9B">
      <w:pPr>
        <w:pStyle w:val="Paragraph"/>
        <w:numPr>
          <w:ilvl w:val="0"/>
          <w:numId w:val="6"/>
        </w:numPr>
      </w:pPr>
      <w:r>
        <w:t>The recovered supernatant was spun down at 4°C and 13000 rpm for 2 min.</w:t>
      </w:r>
    </w:p>
    <w:p w14:paraId="08FA55A5" w14:textId="77777777" w:rsidR="0020061D" w:rsidRDefault="00766C9B">
      <w:pPr>
        <w:pStyle w:val="Paragraph"/>
        <w:numPr>
          <w:ilvl w:val="0"/>
          <w:numId w:val="6"/>
        </w:numPr>
      </w:pPr>
      <w:r>
        <w:t>The intracellular content (supernatant) was collected in a clean Eppendorf and the pellet (cell wall and membranes) resuspended in 200 µl of PBS.</w:t>
      </w:r>
    </w:p>
    <w:p w14:paraId="06B43E63" w14:textId="77777777" w:rsidR="0020061D" w:rsidRDefault="00766C9B">
      <w:pPr>
        <w:pStyle w:val="211"/>
        <w:numPr>
          <w:ilvl w:val="2"/>
          <w:numId w:val="21"/>
        </w:numPr>
        <w:rPr>
          <w:sz w:val="24"/>
          <w:szCs w:val="24"/>
        </w:rPr>
      </w:pPr>
      <w:bookmarkStart w:id="1978" w:name="__RefHeading___Toc30038_249651581"/>
      <w:bookmarkEnd w:id="1978"/>
      <w:r>
        <w:rPr>
          <w:sz w:val="24"/>
          <w:szCs w:val="24"/>
        </w:rPr>
        <w:t>Ñ</w:t>
      </w:r>
      <w:r>
        <w:rPr>
          <w:sz w:val="24"/>
          <w:szCs w:val="24"/>
          <w:vertAlign w:val="subscript"/>
        </w:rPr>
        <w:t>,,</w:t>
      </w:r>
      <w:r>
        <w:rPr>
          <w:sz w:val="24"/>
          <w:szCs w:val="24"/>
        </w:rPr>
        <w:t>11 Bacteriophage transduction</w:t>
      </w:r>
    </w:p>
    <w:p w14:paraId="4BCA0C38" w14:textId="77777777" w:rsidR="0020061D" w:rsidRDefault="00766C9B">
      <w:pPr>
        <w:pStyle w:val="Paragraph"/>
      </w:pPr>
      <w:r>
        <w:t>Bacteriophage transduction was performed to generate fluorescent strains of SH1000-Δ</w:t>
      </w:r>
      <w:r>
        <w:rPr>
          <w:i/>
          <w:iCs/>
        </w:rPr>
        <w:t>sagB</w:t>
      </w:r>
      <w:r>
        <w:t>. Phage lysates were already made by Dr. Gareth McVicker.</w:t>
      </w:r>
    </w:p>
    <w:p w14:paraId="21439949" w14:textId="77777777" w:rsidR="0020061D" w:rsidRDefault="00766C9B">
      <w:pPr>
        <w:pStyle w:val="Paragraph"/>
      </w:pPr>
      <w:r>
        <w:t>Inoculate recipient strain into 50 ml LK (conical flask). Grow shaking at 250 rpm 37°C overnight.</w:t>
      </w:r>
    </w:p>
    <w:p w14:paraId="395C504C" w14:textId="77777777" w:rsidR="0020061D" w:rsidRDefault="00766C9B">
      <w:pPr>
        <w:pStyle w:val="Paragraph"/>
        <w:numPr>
          <w:ilvl w:val="0"/>
          <w:numId w:val="7"/>
        </w:numPr>
      </w:pPr>
      <w:r>
        <w:lastRenderedPageBreak/>
        <w:t>Centrifuge at 5000 rpm for 10 min at room temperature.</w:t>
      </w:r>
    </w:p>
    <w:p w14:paraId="25815817" w14:textId="77777777" w:rsidR="0020061D" w:rsidRDefault="00766C9B">
      <w:pPr>
        <w:pStyle w:val="Paragraph"/>
        <w:numPr>
          <w:ilvl w:val="0"/>
          <w:numId w:val="7"/>
        </w:numPr>
      </w:pPr>
      <w:r>
        <w:t>Resuspend in 3 ml LK.</w:t>
      </w:r>
    </w:p>
    <w:p w14:paraId="6E1D3415" w14:textId="77777777" w:rsidR="0020061D" w:rsidRDefault="00766C9B">
      <w:pPr>
        <w:pStyle w:val="Paragraph"/>
        <w:numPr>
          <w:ilvl w:val="0"/>
          <w:numId w:val="7"/>
        </w:numPr>
      </w:pPr>
      <w:r>
        <w:t>Prepare in 30 ml universal tubes:</w:t>
      </w:r>
    </w:p>
    <w:p w14:paraId="7163FFA3" w14:textId="77777777" w:rsidR="0020061D" w:rsidRDefault="00766C9B">
      <w:pPr>
        <w:pStyle w:val="Paragraph"/>
      </w:pPr>
      <w:r>
        <w:tab/>
      </w:r>
      <w:r>
        <w:tab/>
        <w:t>- 500 µl recipient cells, 1 ml LK, 10 µl 1M CaCl</w:t>
      </w:r>
      <w:r>
        <w:rPr>
          <w:vertAlign w:val="subscript"/>
        </w:rPr>
        <w:t>2</w:t>
      </w:r>
      <w:r>
        <w:t>, 500 µl phage lysate</w:t>
      </w:r>
    </w:p>
    <w:p w14:paraId="245313B7" w14:textId="77777777" w:rsidR="0020061D" w:rsidRDefault="00766C9B">
      <w:pPr>
        <w:pStyle w:val="Paragraph"/>
      </w:pPr>
      <w:r>
        <w:tab/>
      </w:r>
      <w:r>
        <w:tab/>
        <w:t>- 500 µl recipient cells, 1.5 ml LK, 15 µl 1M CaCl</w:t>
      </w:r>
      <w:r>
        <w:rPr>
          <w:vertAlign w:val="subscript"/>
        </w:rPr>
        <w:t>2</w:t>
      </w:r>
    </w:p>
    <w:p w14:paraId="222824EE" w14:textId="77777777" w:rsidR="0020061D" w:rsidRDefault="00766C9B">
      <w:pPr>
        <w:pStyle w:val="Paragraph"/>
        <w:numPr>
          <w:ilvl w:val="0"/>
          <w:numId w:val="7"/>
        </w:numPr>
      </w:pPr>
      <w:r>
        <w:t>Incubate for 25 min at 37°C without shaking. Also make up the 0.02M NaCit stock on ice.</w:t>
      </w:r>
    </w:p>
    <w:p w14:paraId="791D82F1" w14:textId="77777777" w:rsidR="0020061D" w:rsidRDefault="00766C9B">
      <w:pPr>
        <w:pStyle w:val="Paragraph"/>
        <w:numPr>
          <w:ilvl w:val="0"/>
          <w:numId w:val="7"/>
        </w:numPr>
      </w:pPr>
      <w:r>
        <w:t>Incubate at 37°C for 15 min at 250 rpm. Chill centrifuge to 4°C.</w:t>
      </w:r>
    </w:p>
    <w:p w14:paraId="7C355880" w14:textId="77777777" w:rsidR="0020061D" w:rsidRDefault="00766C9B">
      <w:pPr>
        <w:pStyle w:val="Paragraph"/>
        <w:numPr>
          <w:ilvl w:val="0"/>
          <w:numId w:val="7"/>
        </w:numPr>
      </w:pPr>
      <w:r>
        <w:t>Add 1 ml ice-cold 0.02M NaCit and incubate 5 min on ice.</w:t>
      </w:r>
    </w:p>
    <w:p w14:paraId="25911792" w14:textId="77777777" w:rsidR="0020061D" w:rsidRDefault="00766C9B">
      <w:pPr>
        <w:pStyle w:val="Paragraph"/>
        <w:numPr>
          <w:ilvl w:val="0"/>
          <w:numId w:val="7"/>
        </w:numPr>
      </w:pPr>
      <w:r>
        <w:t>Centrifuge at 5000 rpm for 10 min at 4°C.</w:t>
      </w:r>
    </w:p>
    <w:p w14:paraId="4A41F343" w14:textId="77777777" w:rsidR="0020061D" w:rsidRDefault="00766C9B">
      <w:pPr>
        <w:pStyle w:val="Paragraph"/>
        <w:numPr>
          <w:ilvl w:val="0"/>
          <w:numId w:val="7"/>
        </w:numPr>
      </w:pPr>
      <w:r>
        <w:t>Remove all supernatant (empty supernatant then tap the universal tap upside down onto clean paper).</w:t>
      </w:r>
    </w:p>
    <w:p w14:paraId="5F1E2628" w14:textId="77777777" w:rsidR="0020061D" w:rsidRDefault="00766C9B">
      <w:pPr>
        <w:pStyle w:val="Paragraph"/>
        <w:numPr>
          <w:ilvl w:val="0"/>
          <w:numId w:val="7"/>
        </w:numPr>
      </w:pPr>
      <w:r>
        <w:t>Resuspend in 1 ml ice-cold 0.02M NaCit and incubate on ice for 45 min.</w:t>
      </w:r>
    </w:p>
    <w:p w14:paraId="22AABE0D" w14:textId="77777777" w:rsidR="0020061D" w:rsidRDefault="00766C9B">
      <w:pPr>
        <w:pStyle w:val="Paragraph"/>
        <w:numPr>
          <w:ilvl w:val="0"/>
          <w:numId w:val="7"/>
        </w:numPr>
      </w:pPr>
      <w:r>
        <w:t>Spread 100 µl aliquots onto LK-citrate + antibiotic plates. Incubate at 37°C for at least 24 hours.</w:t>
      </w:r>
    </w:p>
    <w:p w14:paraId="0B49B352" w14:textId="77777777" w:rsidR="0020061D" w:rsidRDefault="00766C9B">
      <w:pPr>
        <w:pStyle w:val="211"/>
        <w:numPr>
          <w:ilvl w:val="2"/>
          <w:numId w:val="21"/>
        </w:numPr>
        <w:rPr>
          <w:sz w:val="24"/>
          <w:szCs w:val="24"/>
        </w:rPr>
      </w:pPr>
      <w:bookmarkStart w:id="1979" w:name="__RefHeading___Toc30040_249651581"/>
      <w:bookmarkEnd w:id="1979"/>
      <w:r>
        <w:rPr>
          <w:sz w:val="24"/>
          <w:szCs w:val="24"/>
        </w:rPr>
        <w:t>IL1-</w:t>
      </w:r>
      <w:r>
        <w:rPr>
          <w:rFonts w:cs="Arial"/>
          <w:sz w:val="24"/>
          <w:szCs w:val="24"/>
        </w:rPr>
        <w:t>β</w:t>
      </w:r>
      <w:r>
        <w:rPr>
          <w:sz w:val="24"/>
          <w:szCs w:val="24"/>
        </w:rPr>
        <w:t xml:space="preserve"> </w:t>
      </w:r>
      <w:r>
        <w:rPr>
          <w:i/>
          <w:sz w:val="24"/>
          <w:szCs w:val="24"/>
        </w:rPr>
        <w:t>in situ</w:t>
      </w:r>
      <w:r>
        <w:rPr>
          <w:sz w:val="24"/>
          <w:szCs w:val="24"/>
        </w:rPr>
        <w:t xml:space="preserve"> hybridisation</w:t>
      </w:r>
    </w:p>
    <w:p w14:paraId="257105EA" w14:textId="77777777" w:rsidR="0020061D" w:rsidRDefault="00766C9B">
      <w:pPr>
        <w:pStyle w:val="Paragraph"/>
      </w:pPr>
      <w:r>
        <w:t>This protocol was provided by Dr. Nikolay Ogryzko.</w:t>
      </w:r>
    </w:p>
    <w:p w14:paraId="7BFCB387" w14:textId="77777777" w:rsidR="0020061D" w:rsidRDefault="0020061D">
      <w:pPr>
        <w:pStyle w:val="Paragraph"/>
      </w:pPr>
    </w:p>
    <w:p w14:paraId="288033DC" w14:textId="77777777" w:rsidR="0020061D" w:rsidRDefault="00766C9B">
      <w:pPr>
        <w:pStyle w:val="Paragraph"/>
      </w:pPr>
      <w:r>
        <w:t>Preparation of the samples:</w:t>
      </w:r>
    </w:p>
    <w:p w14:paraId="59525576" w14:textId="77777777" w:rsidR="0020061D" w:rsidRDefault="00766C9B">
      <w:pPr>
        <w:pStyle w:val="Paragraph"/>
      </w:pPr>
      <w:r>
        <w:t>Samples (20-30 embryos per sample) were fixed overnight in 4% PFA in PBS at 4°C then transferred to 100% methanol and stored at -20°C overnight/indefinitely.</w:t>
      </w:r>
    </w:p>
    <w:p w14:paraId="46A58834" w14:textId="77777777" w:rsidR="0020061D" w:rsidRDefault="0020061D">
      <w:pPr>
        <w:pStyle w:val="Paragraph"/>
      </w:pPr>
    </w:p>
    <w:p w14:paraId="576701CA" w14:textId="77777777" w:rsidR="0020061D" w:rsidRDefault="00766C9B">
      <w:pPr>
        <w:pStyle w:val="Paragraph"/>
      </w:pPr>
      <w:r>
        <w:t>Preparation of the buffers:</w:t>
      </w:r>
    </w:p>
    <w:p w14:paraId="25BC867D" w14:textId="77777777" w:rsidR="0020061D" w:rsidRDefault="00766C9B">
      <w:pPr>
        <w:pStyle w:val="Paragraph"/>
      </w:pPr>
      <w:r>
        <w:tab/>
        <w:t>ProbeHyb:</w:t>
      </w:r>
    </w:p>
    <w:p w14:paraId="4C8036A9" w14:textId="77777777" w:rsidR="0020061D" w:rsidRDefault="00766C9B">
      <w:pPr>
        <w:pStyle w:val="Paragraph"/>
      </w:pPr>
      <w:r>
        <w:tab/>
      </w:r>
      <w:r>
        <w:tab/>
        <w:t xml:space="preserve">1:200 dilution of the </w:t>
      </w:r>
      <w:r>
        <w:rPr>
          <w:i/>
          <w:iCs/>
        </w:rPr>
        <w:t xml:space="preserve">in situ </w:t>
      </w:r>
      <w:r>
        <w:t>probe in formamide</w:t>
      </w:r>
    </w:p>
    <w:p w14:paraId="6DBDD5A5" w14:textId="77777777" w:rsidR="0020061D" w:rsidRDefault="00766C9B">
      <w:pPr>
        <w:pStyle w:val="Paragraph"/>
      </w:pPr>
      <w:r>
        <w:tab/>
        <w:t>20x Saline Sodium Citrate (SSC) buffer:</w:t>
      </w:r>
    </w:p>
    <w:p w14:paraId="26BA1C7F" w14:textId="77777777" w:rsidR="0020061D" w:rsidRDefault="00766C9B">
      <w:pPr>
        <w:pStyle w:val="Paragraph"/>
      </w:pPr>
      <w:r>
        <w:tab/>
      </w:r>
      <w:r>
        <w:tab/>
        <w:t>NaCl</w:t>
      </w:r>
      <w:r>
        <w:tab/>
        <w:t>3M</w:t>
      </w:r>
    </w:p>
    <w:p w14:paraId="4CE3E9DC" w14:textId="77777777" w:rsidR="0020061D" w:rsidRDefault="00766C9B">
      <w:pPr>
        <w:pStyle w:val="Paragraph"/>
      </w:pPr>
      <w:r>
        <w:tab/>
      </w:r>
      <w:r>
        <w:tab/>
        <w:t>Trisodium Citrate</w:t>
      </w:r>
      <w:r>
        <w:tab/>
        <w:t>300 mM</w:t>
      </w:r>
    </w:p>
    <w:p w14:paraId="5E8F7FD3" w14:textId="77777777" w:rsidR="0020061D" w:rsidRDefault="00766C9B">
      <w:pPr>
        <w:pStyle w:val="Paragraph"/>
      </w:pPr>
      <w:r>
        <w:tab/>
      </w:r>
      <w:r>
        <w:tab/>
        <w:t>pH</w:t>
      </w:r>
      <w:r>
        <w:tab/>
        <w:t>7 (adjusted with citric acid)</w:t>
      </w:r>
    </w:p>
    <w:p w14:paraId="4227B8DD" w14:textId="77777777" w:rsidR="0020061D" w:rsidRDefault="00766C9B">
      <w:pPr>
        <w:pStyle w:val="Paragraph"/>
      </w:pPr>
      <w:r>
        <w:tab/>
        <w:t>WashHyb buffer:</w:t>
      </w:r>
    </w:p>
    <w:p w14:paraId="08EBCFC1" w14:textId="77777777" w:rsidR="0020061D" w:rsidRDefault="00766C9B">
      <w:pPr>
        <w:pStyle w:val="Paragraph"/>
      </w:pPr>
      <w:r>
        <w:tab/>
      </w:r>
      <w:r>
        <w:tab/>
        <w:t>Formamide</w:t>
      </w:r>
      <w:r>
        <w:tab/>
      </w:r>
      <w:r>
        <w:tab/>
        <w:t>50%</w:t>
      </w:r>
    </w:p>
    <w:p w14:paraId="598DCDF1" w14:textId="77777777" w:rsidR="0020061D" w:rsidRDefault="00766C9B">
      <w:pPr>
        <w:pStyle w:val="Paragraph"/>
      </w:pPr>
      <w:r>
        <w:tab/>
      </w:r>
      <w:r>
        <w:tab/>
        <w:t>SSC</w:t>
      </w:r>
      <w:r>
        <w:tab/>
        <w:t>5x</w:t>
      </w:r>
    </w:p>
    <w:p w14:paraId="3022848C" w14:textId="77777777" w:rsidR="0020061D" w:rsidRDefault="00766C9B">
      <w:pPr>
        <w:pStyle w:val="Paragraph"/>
      </w:pPr>
      <w:r>
        <w:tab/>
      </w:r>
      <w:r>
        <w:tab/>
        <w:t>Tween 20</w:t>
      </w:r>
      <w:r>
        <w:tab/>
        <w:t>0.1%</w:t>
      </w:r>
    </w:p>
    <w:p w14:paraId="3743BB36" w14:textId="77777777" w:rsidR="0020061D" w:rsidRDefault="00766C9B">
      <w:pPr>
        <w:pStyle w:val="Paragraph"/>
      </w:pPr>
      <w:r>
        <w:tab/>
      </w:r>
      <w:r>
        <w:tab/>
        <w:t>pH</w:t>
      </w:r>
      <w:r>
        <w:tab/>
        <w:t>6 (adjusted with citric acid)</w:t>
      </w:r>
    </w:p>
    <w:p w14:paraId="3C71E3FA" w14:textId="77777777" w:rsidR="0020061D" w:rsidRDefault="00766C9B">
      <w:pPr>
        <w:pStyle w:val="Paragraph"/>
      </w:pPr>
      <w:r>
        <w:tab/>
        <w:t>PreHyb buffer:</w:t>
      </w:r>
    </w:p>
    <w:p w14:paraId="7843D418" w14:textId="77777777" w:rsidR="0020061D" w:rsidRDefault="00766C9B">
      <w:pPr>
        <w:pStyle w:val="Paragraph"/>
      </w:pPr>
      <w:r>
        <w:lastRenderedPageBreak/>
        <w:tab/>
      </w:r>
      <w:r>
        <w:tab/>
        <w:t>Formamide</w:t>
      </w:r>
      <w:r>
        <w:tab/>
      </w:r>
      <w:r>
        <w:tab/>
        <w:t>50%</w:t>
      </w:r>
    </w:p>
    <w:p w14:paraId="5D2C9A99" w14:textId="77777777" w:rsidR="0020061D" w:rsidRDefault="00766C9B">
      <w:pPr>
        <w:pStyle w:val="Paragraph"/>
      </w:pPr>
      <w:r>
        <w:tab/>
      </w:r>
      <w:r>
        <w:tab/>
        <w:t>SSC</w:t>
      </w:r>
      <w:r>
        <w:tab/>
        <w:t>5x</w:t>
      </w:r>
    </w:p>
    <w:p w14:paraId="1333BF6B" w14:textId="77777777" w:rsidR="0020061D" w:rsidRDefault="00766C9B">
      <w:pPr>
        <w:pStyle w:val="Paragraph"/>
      </w:pPr>
      <w:r>
        <w:tab/>
      </w:r>
      <w:r>
        <w:tab/>
        <w:t>Tween 20</w:t>
      </w:r>
      <w:r>
        <w:tab/>
        <w:t>0.1%</w:t>
      </w:r>
    </w:p>
    <w:p w14:paraId="43432B8F" w14:textId="77777777" w:rsidR="0020061D" w:rsidRDefault="00766C9B">
      <w:pPr>
        <w:pStyle w:val="Paragraph"/>
      </w:pPr>
      <w:r>
        <w:tab/>
      </w:r>
      <w:r>
        <w:tab/>
        <w:t>Heparin</w:t>
      </w:r>
      <w:r>
        <w:tab/>
        <w:t>50 µg/ml</w:t>
      </w:r>
    </w:p>
    <w:p w14:paraId="02EAF5EE" w14:textId="77777777" w:rsidR="0020061D" w:rsidRDefault="00766C9B">
      <w:pPr>
        <w:pStyle w:val="Paragraph"/>
      </w:pPr>
      <w:r>
        <w:tab/>
      </w:r>
      <w:r>
        <w:tab/>
        <w:t>tRNA</w:t>
      </w:r>
      <w:r>
        <w:tab/>
        <w:t>500 µg/ml</w:t>
      </w:r>
    </w:p>
    <w:p w14:paraId="0AE94AEF" w14:textId="77777777" w:rsidR="0020061D" w:rsidRDefault="00766C9B">
      <w:pPr>
        <w:pStyle w:val="Paragraph"/>
      </w:pPr>
      <w:r>
        <w:tab/>
      </w:r>
      <w:r>
        <w:tab/>
        <w:t>ph 6 (adjusted with citric acid)</w:t>
      </w:r>
      <w:r>
        <w:tab/>
      </w:r>
    </w:p>
    <w:p w14:paraId="32EC7165" w14:textId="77777777" w:rsidR="0020061D" w:rsidRDefault="00766C9B">
      <w:pPr>
        <w:pStyle w:val="Paragraph"/>
      </w:pPr>
      <w:r>
        <w:t>Procedure:</w:t>
      </w:r>
    </w:p>
    <w:p w14:paraId="33C6ED80" w14:textId="77777777" w:rsidR="0020061D" w:rsidRDefault="00766C9B">
      <w:pPr>
        <w:pStyle w:val="Paragraph"/>
        <w:numPr>
          <w:ilvl w:val="0"/>
          <w:numId w:val="8"/>
        </w:numPr>
      </w:pPr>
      <w:r>
        <w:t>Rehydrate samples with a methanol series:</w:t>
      </w:r>
    </w:p>
    <w:p w14:paraId="71920C78" w14:textId="77777777" w:rsidR="0020061D" w:rsidRDefault="00766C9B">
      <w:pPr>
        <w:pStyle w:val="Paragraph"/>
      </w:pPr>
      <w:r>
        <w:t>75% methanol PBS 5 mins</w:t>
      </w:r>
    </w:p>
    <w:p w14:paraId="0AF54C4C" w14:textId="77777777" w:rsidR="0020061D" w:rsidRDefault="00766C9B">
      <w:pPr>
        <w:pStyle w:val="Paragraph"/>
      </w:pPr>
      <w:r>
        <w:t>50% methanol PBS 5 mins</w:t>
      </w:r>
    </w:p>
    <w:p w14:paraId="7F7CC2AB" w14:textId="77777777" w:rsidR="0020061D" w:rsidRDefault="00766C9B">
      <w:pPr>
        <w:pStyle w:val="Paragraph"/>
      </w:pPr>
      <w:r>
        <w:t>25% methanol PBS 5 mins</w:t>
      </w:r>
    </w:p>
    <w:p w14:paraId="704509C3" w14:textId="77777777" w:rsidR="0020061D" w:rsidRDefault="00766C9B">
      <w:pPr>
        <w:pStyle w:val="Paragraph"/>
      </w:pPr>
      <w:r>
        <w:t>4 x 5 min washes in PBT</w:t>
      </w:r>
    </w:p>
    <w:p w14:paraId="2394708F" w14:textId="77777777" w:rsidR="0020061D" w:rsidRDefault="00766C9B">
      <w:pPr>
        <w:pStyle w:val="Paragraph"/>
        <w:numPr>
          <w:ilvl w:val="0"/>
          <w:numId w:val="8"/>
        </w:numPr>
      </w:pPr>
      <w:r>
        <w:t>Proteinase K digestion: 10 µg per ml in PBT. Time dependent on age of embryos:</w:t>
      </w:r>
    </w:p>
    <w:p w14:paraId="10AED506" w14:textId="77777777" w:rsidR="0020061D" w:rsidRDefault="00766C9B">
      <w:pPr>
        <w:pStyle w:val="Paragraph"/>
      </w:pPr>
      <w:r>
        <w:t>24 hpf embryos – 15 mins</w:t>
      </w:r>
    </w:p>
    <w:p w14:paraId="1E2F0E10" w14:textId="77777777" w:rsidR="0020061D" w:rsidRDefault="00766C9B">
      <w:pPr>
        <w:pStyle w:val="Paragraph"/>
      </w:pPr>
      <w:r>
        <w:t>48 hpf embryos – 30 mins</w:t>
      </w:r>
    </w:p>
    <w:p w14:paraId="0E3B4F36" w14:textId="77777777" w:rsidR="0020061D" w:rsidRDefault="00766C9B">
      <w:pPr>
        <w:pStyle w:val="Paragraph"/>
      </w:pPr>
      <w:r>
        <w:t>72+ hpf embryos – 60 mins</w:t>
      </w:r>
    </w:p>
    <w:p w14:paraId="145A8477" w14:textId="77777777" w:rsidR="0020061D" w:rsidRDefault="00766C9B">
      <w:pPr>
        <w:pStyle w:val="Paragraph"/>
        <w:numPr>
          <w:ilvl w:val="0"/>
          <w:numId w:val="8"/>
        </w:numPr>
      </w:pPr>
      <w:r>
        <w:t>Refix samples for 20 mins in 4% PFA in PBS</w:t>
      </w:r>
    </w:p>
    <w:p w14:paraId="6F988565" w14:textId="77777777" w:rsidR="0020061D" w:rsidRDefault="00766C9B">
      <w:pPr>
        <w:pStyle w:val="Paragraph"/>
        <w:numPr>
          <w:ilvl w:val="0"/>
          <w:numId w:val="8"/>
        </w:numPr>
      </w:pPr>
      <w:r>
        <w:t>Wash 5 x 5 mins in PBT</w:t>
      </w:r>
    </w:p>
    <w:p w14:paraId="49426E6C" w14:textId="77777777" w:rsidR="0020061D" w:rsidRDefault="00766C9B">
      <w:pPr>
        <w:pStyle w:val="Paragraph"/>
        <w:numPr>
          <w:ilvl w:val="0"/>
          <w:numId w:val="8"/>
        </w:numPr>
      </w:pPr>
      <w:r>
        <w:t>Incubate in preheated PreHyb for 3 hours at 70°C Use 600µl per tube horizontally in heat block</w:t>
      </w:r>
    </w:p>
    <w:p w14:paraId="14931375" w14:textId="77777777" w:rsidR="0020061D" w:rsidRDefault="00766C9B">
      <w:pPr>
        <w:pStyle w:val="Paragraph"/>
        <w:numPr>
          <w:ilvl w:val="0"/>
          <w:numId w:val="8"/>
        </w:numPr>
      </w:pPr>
      <w:r>
        <w:t>Incubate in ProbeHyb overnight at 70°C horizontally in heat block</w:t>
      </w:r>
    </w:p>
    <w:p w14:paraId="695E2A65" w14:textId="77777777" w:rsidR="0020061D" w:rsidRDefault="00766C9B">
      <w:pPr>
        <w:pStyle w:val="Paragraph"/>
        <w:numPr>
          <w:ilvl w:val="0"/>
          <w:numId w:val="8"/>
        </w:numPr>
      </w:pPr>
      <w:r>
        <w:t>Remove and keep ProbeHyb</w:t>
      </w:r>
    </w:p>
    <w:p w14:paraId="5C8D5C0D" w14:textId="77777777" w:rsidR="0020061D" w:rsidRDefault="00766C9B">
      <w:pPr>
        <w:pStyle w:val="Paragraph"/>
        <w:numPr>
          <w:ilvl w:val="0"/>
          <w:numId w:val="8"/>
        </w:numPr>
      </w:pPr>
      <w:r>
        <w:t>Wash briefly with HybWash then serially wash with HybWash SSC for 15 mins per wash, all at 70°C:</w:t>
      </w:r>
    </w:p>
    <w:p w14:paraId="36114620" w14:textId="77777777" w:rsidR="0020061D" w:rsidRDefault="00766C9B">
      <w:pPr>
        <w:pStyle w:val="Paragraph"/>
      </w:pPr>
      <w:r>
        <w:t>75% hyb wash : 25% 2x SSC</w:t>
      </w:r>
    </w:p>
    <w:p w14:paraId="4FBC0693" w14:textId="77777777" w:rsidR="0020061D" w:rsidRDefault="00766C9B">
      <w:pPr>
        <w:pStyle w:val="Paragraph"/>
      </w:pPr>
      <w:r>
        <w:t>50% hyb wash : 50% 2x SSC</w:t>
      </w:r>
    </w:p>
    <w:p w14:paraId="7B552425" w14:textId="77777777" w:rsidR="0020061D" w:rsidRDefault="00766C9B">
      <w:pPr>
        <w:pStyle w:val="Paragraph"/>
      </w:pPr>
      <w:r>
        <w:t>25% hyb wash : 75% 2x SSC</w:t>
      </w:r>
    </w:p>
    <w:p w14:paraId="0C588B1E" w14:textId="77777777" w:rsidR="0020061D" w:rsidRDefault="00766C9B">
      <w:pPr>
        <w:pStyle w:val="Paragraph"/>
      </w:pPr>
      <w:r>
        <w:t>2x SSC</w:t>
      </w:r>
    </w:p>
    <w:p w14:paraId="3BDDB220" w14:textId="77777777" w:rsidR="0020061D" w:rsidRDefault="00766C9B">
      <w:pPr>
        <w:pStyle w:val="Paragraph"/>
      </w:pPr>
      <w:r>
        <w:t>2x SSC</w:t>
      </w:r>
    </w:p>
    <w:p w14:paraId="43074041" w14:textId="77777777" w:rsidR="0020061D" w:rsidRDefault="00766C9B">
      <w:pPr>
        <w:pStyle w:val="Paragraph"/>
        <w:numPr>
          <w:ilvl w:val="0"/>
          <w:numId w:val="8"/>
        </w:numPr>
      </w:pPr>
      <w:r>
        <w:t>Then wash twice with 0.2x SSC for 30 mins per wash at 70°C, followed by a 0.2x SSC:PBT dilution series at room remperature:</w:t>
      </w:r>
    </w:p>
    <w:p w14:paraId="0838D429" w14:textId="77777777" w:rsidR="0020061D" w:rsidRDefault="00766C9B">
      <w:pPr>
        <w:pStyle w:val="Paragraph"/>
      </w:pPr>
      <w:r>
        <w:t>75% 0.2x SSC : 25% PBT for 10 mins</w:t>
      </w:r>
    </w:p>
    <w:p w14:paraId="072FD482" w14:textId="77777777" w:rsidR="0020061D" w:rsidRDefault="00766C9B">
      <w:pPr>
        <w:pStyle w:val="Paragraph"/>
      </w:pPr>
      <w:r>
        <w:t>50% 0.2x SSC : 50% PBT for 10 mins</w:t>
      </w:r>
    </w:p>
    <w:p w14:paraId="50F827C3" w14:textId="77777777" w:rsidR="0020061D" w:rsidRDefault="00766C9B">
      <w:pPr>
        <w:pStyle w:val="Paragraph"/>
      </w:pPr>
      <w:r>
        <w:t>25% 0.2x SSC : 75% PBT for 10 mins</w:t>
      </w:r>
    </w:p>
    <w:p w14:paraId="5B1A47F1" w14:textId="77777777" w:rsidR="0020061D" w:rsidRDefault="00766C9B">
      <w:pPr>
        <w:pStyle w:val="Paragraph"/>
      </w:pPr>
      <w:r>
        <w:t>1x PBT for 10 mins</w:t>
      </w:r>
    </w:p>
    <w:p w14:paraId="1A46DC2B" w14:textId="77777777" w:rsidR="0020061D" w:rsidRDefault="00766C9B">
      <w:pPr>
        <w:pStyle w:val="Paragraph"/>
        <w:numPr>
          <w:ilvl w:val="0"/>
          <w:numId w:val="8"/>
        </w:numPr>
      </w:pPr>
      <w:r>
        <w:lastRenderedPageBreak/>
        <w:t>Incubate in blocking solution at room temperature for &gt;2 hours on a rocker (PBT, 2% heat inactivated Sheep serum, 2mg/ml BSA)</w:t>
      </w:r>
    </w:p>
    <w:p w14:paraId="2B791B83" w14:textId="77777777" w:rsidR="0020061D" w:rsidRDefault="00766C9B">
      <w:pPr>
        <w:pStyle w:val="Paragraph"/>
        <w:numPr>
          <w:ilvl w:val="0"/>
          <w:numId w:val="8"/>
        </w:numPr>
      </w:pPr>
      <w:r>
        <w:t>Incubate overnight at 4°C with anti-Digoxigenin-A 1:5000 in blocking solution on a rocker</w:t>
      </w:r>
    </w:p>
    <w:p w14:paraId="60214BC7" w14:textId="77777777" w:rsidR="0020061D" w:rsidRDefault="00766C9B">
      <w:pPr>
        <w:pStyle w:val="Paragraph"/>
        <w:numPr>
          <w:ilvl w:val="0"/>
          <w:numId w:val="8"/>
        </w:numPr>
      </w:pPr>
      <w:r>
        <w:t>Remove antibody and wash with PBT at room temperature, 7x 15 mins on a rocker</w:t>
      </w:r>
    </w:p>
    <w:p w14:paraId="7864ED4D" w14:textId="77777777" w:rsidR="0020061D" w:rsidRDefault="00766C9B">
      <w:pPr>
        <w:pStyle w:val="Paragraph"/>
        <w:numPr>
          <w:ilvl w:val="0"/>
          <w:numId w:val="8"/>
        </w:numPr>
      </w:pPr>
      <w:r>
        <w:t>Wash 3x 5 mins with staining wash on a rocker:</w:t>
      </w:r>
    </w:p>
    <w:p w14:paraId="52F0A546" w14:textId="77777777" w:rsidR="0020061D" w:rsidRDefault="00766C9B">
      <w:pPr>
        <w:pStyle w:val="Paragraph"/>
      </w:pPr>
      <w:r>
        <w:t>100 mM tris Hcl, pH 9.5</w:t>
      </w:r>
    </w:p>
    <w:p w14:paraId="75014378" w14:textId="77777777" w:rsidR="0020061D" w:rsidRDefault="00766C9B">
      <w:pPr>
        <w:pStyle w:val="Paragraph"/>
      </w:pPr>
      <w:r>
        <w:t>50 mM MgCl2</w:t>
      </w:r>
    </w:p>
    <w:p w14:paraId="4C865904" w14:textId="77777777" w:rsidR="0020061D" w:rsidRDefault="00766C9B">
      <w:pPr>
        <w:pStyle w:val="Paragraph"/>
      </w:pPr>
      <w:r>
        <w:t xml:space="preserve">100 ml NaCl </w:t>
      </w:r>
    </w:p>
    <w:p w14:paraId="5911C332" w14:textId="77777777" w:rsidR="0020061D" w:rsidRDefault="00766C9B">
      <w:pPr>
        <w:pStyle w:val="Paragraph"/>
      </w:pPr>
      <w:r>
        <w:t>0.1% Tween20</w:t>
      </w:r>
    </w:p>
    <w:p w14:paraId="197A3FB7" w14:textId="77777777" w:rsidR="0020061D" w:rsidRDefault="00766C9B">
      <w:pPr>
        <w:pStyle w:val="Paragraph"/>
        <w:numPr>
          <w:ilvl w:val="0"/>
          <w:numId w:val="8"/>
        </w:numPr>
      </w:pPr>
      <w:r>
        <w:t>Incubate in staining solution at room temperature until stain shows. Check using a dissecting scope after 40 mins (then check around every 15 mins after that)</w:t>
      </w:r>
    </w:p>
    <w:p w14:paraId="01EB0E33" w14:textId="77777777" w:rsidR="0020061D" w:rsidRDefault="00766C9B">
      <w:pPr>
        <w:pStyle w:val="Paragraph"/>
      </w:pPr>
      <w:r>
        <w:t>Staining solution:</w:t>
      </w:r>
    </w:p>
    <w:p w14:paraId="318C6F47" w14:textId="77777777" w:rsidR="0020061D" w:rsidRDefault="00766C9B">
      <w:pPr>
        <w:pStyle w:val="Paragraph"/>
      </w:pPr>
      <w:r>
        <w:t>2.25 µl NBT per ml staining wash</w:t>
      </w:r>
    </w:p>
    <w:p w14:paraId="7395CBD6" w14:textId="77777777" w:rsidR="0020061D" w:rsidRDefault="00766C9B">
      <w:pPr>
        <w:pStyle w:val="Paragraph"/>
      </w:pPr>
      <w:r>
        <w:t>3.5 µl BCIP per ml staining wash</w:t>
      </w:r>
    </w:p>
    <w:p w14:paraId="54B9C7CD" w14:textId="77777777" w:rsidR="0020061D" w:rsidRDefault="00766C9B">
      <w:pPr>
        <w:pStyle w:val="Paragraph"/>
        <w:numPr>
          <w:ilvl w:val="0"/>
          <w:numId w:val="8"/>
        </w:numPr>
      </w:pPr>
      <w:r>
        <w:t>Once staining is complete stop by replacing staining solution with:</w:t>
      </w:r>
    </w:p>
    <w:p w14:paraId="7632F570" w14:textId="77777777" w:rsidR="0020061D" w:rsidRDefault="00766C9B">
      <w:pPr>
        <w:pStyle w:val="Paragraph"/>
      </w:pPr>
      <w:r>
        <w:t>PBS at pH5.5</w:t>
      </w:r>
    </w:p>
    <w:p w14:paraId="1BFEAE18" w14:textId="77777777" w:rsidR="0020061D" w:rsidRDefault="00766C9B">
      <w:pPr>
        <w:pStyle w:val="Paragraph"/>
      </w:pPr>
      <w:r>
        <w:t>1mM EDTA</w:t>
      </w:r>
    </w:p>
    <w:p w14:paraId="1469917C" w14:textId="77777777" w:rsidR="0020061D" w:rsidRDefault="00766C9B">
      <w:pPr>
        <w:pStyle w:val="Paragraph"/>
        <w:ind w:left="737" w:hanging="340"/>
      </w:pPr>
      <w:r>
        <w:t>and incubate for 20 mins</w:t>
      </w:r>
    </w:p>
    <w:p w14:paraId="30FEEF74" w14:textId="77777777" w:rsidR="0020061D" w:rsidRDefault="00766C9B">
      <w:pPr>
        <w:pStyle w:val="Paragraph"/>
        <w:numPr>
          <w:ilvl w:val="0"/>
          <w:numId w:val="8"/>
        </w:numPr>
      </w:pPr>
      <w:r>
        <w:t>Refix for 20 mins in 4% PFA at room temperature</w:t>
      </w:r>
    </w:p>
    <w:p w14:paraId="3F3511D4" w14:textId="77777777" w:rsidR="0020061D" w:rsidRDefault="00766C9B">
      <w:pPr>
        <w:pStyle w:val="Paragraph"/>
        <w:numPr>
          <w:ilvl w:val="0"/>
          <w:numId w:val="8"/>
        </w:numPr>
      </w:pPr>
      <w:r>
        <w:t>Transfer to through methanol series to 100% methanol and store overnight at -20°C</w:t>
      </w:r>
    </w:p>
    <w:p w14:paraId="71F9BFF0" w14:textId="41E8A215" w:rsidR="0020061D" w:rsidRDefault="00766C9B">
      <w:pPr>
        <w:pStyle w:val="Paragraph"/>
      </w:pPr>
      <w:r>
        <w:t>After this</w:t>
      </w:r>
      <w:ins w:id="1980" w:author="Nelly Wagner" w:date="2017-01-22T18:25:00Z">
        <w:r w:rsidR="005955B6">
          <w:t>, samples were rehydrated</w:t>
        </w:r>
      </w:ins>
      <w:del w:id="1981" w:author="Nelly Wagner" w:date="2017-01-22T18:25:00Z">
        <w:r w:rsidDel="005955B6">
          <w:delText xml:space="preserve"> we rehydrate them</w:delText>
        </w:r>
      </w:del>
      <w:r>
        <w:t xml:space="preserve"> through another methanol:PBS series and transfer to 80% glycerol for imaging. The </w:t>
      </w:r>
      <w:r>
        <w:rPr>
          <w:i/>
          <w:iCs/>
        </w:rPr>
        <w:t xml:space="preserve">in situ </w:t>
      </w:r>
      <w:r>
        <w:t>stains were imaged on a SMZ1270 Nikon extended focus microscope (Plan Apo 1x) with a Nikon DS-Fi1 camera.</w:t>
      </w:r>
    </w:p>
    <w:p w14:paraId="154556CC" w14:textId="77777777" w:rsidR="0020061D" w:rsidRDefault="00766C9B">
      <w:pPr>
        <w:pStyle w:val="211"/>
        <w:numPr>
          <w:ilvl w:val="2"/>
          <w:numId w:val="21"/>
        </w:numPr>
        <w:rPr>
          <w:sz w:val="24"/>
          <w:szCs w:val="24"/>
        </w:rPr>
      </w:pPr>
      <w:bookmarkStart w:id="1982" w:name="__RefHeading___Toc30042_249651581"/>
      <w:bookmarkEnd w:id="1982"/>
      <w:r>
        <w:rPr>
          <w:sz w:val="24"/>
          <w:szCs w:val="24"/>
        </w:rPr>
        <w:t>Statistical analysis</w:t>
      </w:r>
    </w:p>
    <w:p w14:paraId="201F8649" w14:textId="3094C0F2" w:rsidR="0020061D" w:rsidRDefault="00766C9B">
      <w:pPr>
        <w:pStyle w:val="Paragraph"/>
      </w:pPr>
      <w:r>
        <w:t>All statistical tests were performed in GraphPad® Prism. Survival curves were analysed by log-rank test (Mantel-Cox). Strain ratios and bacterial loads were compared using a non-parametric Mann-Whitney test. Multiple t-tests</w:t>
      </w:r>
      <w:ins w:id="1983" w:author="Nelly Wagner" w:date="2017-01-22T18:25:00Z">
        <w:r w:rsidR="005955B6">
          <w:t xml:space="preserve"> with Bonferroni correction</w:t>
        </w:r>
      </w:ins>
      <w:r>
        <w:t xml:space="preserve"> were performed to compare </w:t>
      </w:r>
      <w:r>
        <w:rPr>
          <w:i/>
          <w:iCs/>
        </w:rPr>
        <w:t xml:space="preserve">in vivo </w:t>
      </w:r>
      <w:r>
        <w:t>bacterial dynamics. A non-parametric Kolmogorov-Smirnov test and Fisher test were performed to compare the distribution of strain ratios. Non-parametric Kruskall-Wallis and Dunn's tests were performed to compare three samples or more.</w:t>
      </w:r>
      <w:r>
        <w:br w:type="page"/>
      </w:r>
    </w:p>
    <w:p w14:paraId="746F5E81" w14:textId="77777777" w:rsidR="0020061D" w:rsidRDefault="00766C9B">
      <w:pPr>
        <w:pStyle w:val="Chaptertitle"/>
      </w:pPr>
      <w:bookmarkStart w:id="1984" w:name="__RefHeading___Toc101951_40547708"/>
      <w:bookmarkEnd w:id="1984"/>
      <w:r>
        <w:rPr>
          <w:rFonts w:eastAsia="Times New Roman" w:cs="Times New Roman"/>
          <w:color w:val="000000"/>
          <w:lang w:eastAsia="en-GB"/>
        </w:rPr>
        <w:lastRenderedPageBreak/>
        <w:t xml:space="preserve">Chapter 3: </w:t>
      </w:r>
      <w:r>
        <w:t xml:space="preserve">The effect of antibiotics on </w:t>
      </w:r>
      <w:r>
        <w:rPr>
          <w:i/>
          <w:iCs/>
        </w:rPr>
        <w:t>S. aureus</w:t>
      </w:r>
      <w:r>
        <w:t xml:space="preserve"> population dynamics during infection</w:t>
      </w:r>
    </w:p>
    <w:p w14:paraId="6F897FB5" w14:textId="77777777" w:rsidR="0020061D" w:rsidRDefault="00766C9B">
      <w:pPr>
        <w:pStyle w:val="31"/>
        <w:numPr>
          <w:ilvl w:val="2"/>
          <w:numId w:val="22"/>
        </w:numPr>
        <w:rPr>
          <w:szCs w:val="28"/>
        </w:rPr>
      </w:pPr>
      <w:bookmarkStart w:id="1985" w:name="__RefHeading___Toc29977_1995552439"/>
      <w:bookmarkEnd w:id="1985"/>
      <w:r>
        <w:rPr>
          <w:szCs w:val="28"/>
        </w:rPr>
        <w:t>Introduction</w:t>
      </w:r>
    </w:p>
    <w:p w14:paraId="08F544E8" w14:textId="57C6840D" w:rsidR="0020061D" w:rsidRDefault="00766C9B">
      <w:pPr>
        <w:pStyle w:val="Paragraph"/>
      </w:pPr>
      <w:r>
        <w:rPr>
          <w:rFonts w:eastAsia="Arial"/>
        </w:rPr>
        <w:tab/>
        <w:t>Antibiotic resistance is a major challenge in the treatment of staphylococcal diseases. The misuse of antibiotics in diverse industries and the overuse in healthcare has greatly contributed to the emergence of multi-resistant bacteria. Resistant strains o</w:t>
      </w:r>
      <w:r w:rsidRPr="008B13E6">
        <w:rPr>
          <w:rFonts w:eastAsia="Arial"/>
        </w:rPr>
        <w:t>f</w:t>
      </w:r>
      <w:r w:rsidRPr="008B13E6">
        <w:rPr>
          <w:rFonts w:eastAsia="Arial"/>
          <w:i/>
        </w:rPr>
        <w:t xml:space="preserve"> </w:t>
      </w:r>
      <w:del w:id="1986" w:author="Nelly Wagner" w:date="2017-01-12T18:05:00Z">
        <w:r w:rsidRPr="008B13E6" w:rsidDel="005F2DE7">
          <w:rPr>
            <w:rFonts w:eastAsia="Arial"/>
            <w:i/>
            <w:iCs/>
          </w:rPr>
          <w:delText xml:space="preserve">Staphylococcus </w:delText>
        </w:r>
      </w:del>
      <w:ins w:id="1987" w:author="Nelly Wagner" w:date="2017-01-12T18:05:00Z">
        <w:r w:rsidR="005F2DE7" w:rsidRPr="008B13E6">
          <w:rPr>
            <w:rFonts w:eastAsia="Arial"/>
            <w:i/>
            <w:iCs/>
          </w:rPr>
          <w:t xml:space="preserve">S. </w:t>
        </w:r>
      </w:ins>
      <w:r w:rsidRPr="008B13E6">
        <w:rPr>
          <w:rFonts w:eastAsia="Arial"/>
          <w:i/>
          <w:iCs/>
        </w:rPr>
        <w:t>aureus</w:t>
      </w:r>
      <w:r w:rsidRPr="008B13E6">
        <w:rPr>
          <w:rFonts w:eastAsia="Arial"/>
        </w:rPr>
        <w:t xml:space="preserve"> ar</w:t>
      </w:r>
      <w:r>
        <w:rPr>
          <w:rFonts w:eastAsia="Arial"/>
        </w:rPr>
        <w:t xml:space="preserve">e now found worldwide and for every antibiotic that has been developed so far, resistance arises and spreads </w:t>
      </w:r>
      <w:bookmarkStart w:id="1988" w:name="__UnoMark__42552_1995552439"/>
      <w:r>
        <w:rPr>
          <w:rFonts w:eastAsia="Arial"/>
        </w:rPr>
        <w:t>(Chambers &amp; Deleo 2010)</w:t>
      </w:r>
      <w:bookmarkEnd w:id="1988"/>
      <w:del w:id="1989" w:author="Nelly Wagner" w:date="2017-01-12T18:05:00Z">
        <w:r w:rsidDel="005F2DE7">
          <w:rPr>
            <w:rFonts w:eastAsia="Arial"/>
          </w:rPr>
          <w:delText>⁠</w:delText>
        </w:r>
      </w:del>
      <w:r>
        <w:rPr>
          <w:rFonts w:eastAsia="Arial"/>
        </w:rPr>
        <w:t xml:space="preserve">. Almost 20 years ago, Baquero and colleagues </w:t>
      </w:r>
      <w:bookmarkStart w:id="1990" w:name="__UnoMark__42556_1995552439"/>
      <w:r>
        <w:rPr>
          <w:rFonts w:eastAsia="Arial"/>
        </w:rPr>
        <w:t>(Baquero &amp; Negri 1997)</w:t>
      </w:r>
      <w:bookmarkEnd w:id="1990"/>
      <w:del w:id="1991" w:author="Nelly Wagner" w:date="2017-01-12T18:05:00Z">
        <w:r w:rsidDel="005F2DE7">
          <w:rPr>
            <w:rFonts w:eastAsia="Arial"/>
          </w:rPr>
          <w:delText>⁠</w:delText>
        </w:r>
      </w:del>
      <w:r>
        <w:rPr>
          <w:rFonts w:eastAsia="Arial"/>
        </w:rPr>
        <w:t xml:space="preserve"> described the possibility of compartments in the natural environment and the human body and how these compartments could establish different antibiotic gradients. They also suggested that subtle emergence and evolution of antibiotic resistance takes place at very specific concentration gradients. This led to more challenging ideas about evolution of resistance in multi-stress artificial environments, such as multi-antibiotic therapy </w:t>
      </w:r>
      <w:bookmarkStart w:id="1992" w:name="__UnoMark__42560_1995552439"/>
      <w:r>
        <w:rPr>
          <w:rFonts w:eastAsia="Arial"/>
        </w:rPr>
        <w:t>(Baquero et al. 1998)</w:t>
      </w:r>
      <w:bookmarkEnd w:id="1992"/>
      <w:del w:id="1993" w:author="Nelly Wagner" w:date="2017-01-22T18:26:00Z">
        <w:r w:rsidDel="005955B6">
          <w:rPr>
            <w:rFonts w:eastAsia="Arial"/>
          </w:rPr>
          <w:delText>⁠</w:delText>
        </w:r>
      </w:del>
      <w:r>
        <w:rPr>
          <w:rFonts w:eastAsia="Arial"/>
        </w:rPr>
        <w:t xml:space="preserve">. Yet no significant progress in exploring these avenues has been made outside of their research group until recently. Later </w:t>
      </w:r>
      <w:r>
        <w:rPr>
          <w:rFonts w:eastAsia="Arial"/>
          <w:i/>
          <w:iCs/>
        </w:rPr>
        <w:t>in vitro</w:t>
      </w:r>
      <w:r>
        <w:rPr>
          <w:rFonts w:eastAsia="Arial"/>
          <w:i/>
        </w:rPr>
        <w:t xml:space="preserve"> </w:t>
      </w:r>
      <w:r>
        <w:rPr>
          <w:rFonts w:eastAsia="Arial"/>
        </w:rPr>
        <w:t xml:space="preserve">and </w:t>
      </w:r>
      <w:r>
        <w:rPr>
          <w:rFonts w:eastAsia="Arial"/>
          <w:i/>
          <w:iCs/>
        </w:rPr>
        <w:t>in vivo</w:t>
      </w:r>
      <w:r>
        <w:rPr>
          <w:rFonts w:eastAsia="Arial"/>
          <w:i/>
        </w:rPr>
        <w:t xml:space="preserve"> </w:t>
      </w:r>
      <w:r>
        <w:rPr>
          <w:rFonts w:eastAsia="Arial"/>
        </w:rPr>
        <w:t xml:space="preserve">competition experiments confirmed the existence of selective concentration gradients </w:t>
      </w:r>
      <w:bookmarkStart w:id="1994" w:name="__UnoMark__42564_1995552439"/>
      <w:r>
        <w:rPr>
          <w:rFonts w:eastAsia="Arial"/>
        </w:rPr>
        <w:t>(Negri et al. 2000)</w:t>
      </w:r>
      <w:bookmarkEnd w:id="1994"/>
      <w:del w:id="1995" w:author="Nelly Wagner" w:date="2017-01-22T18:26:00Z">
        <w:r w:rsidDel="005955B6">
          <w:rPr>
            <w:rFonts w:eastAsia="Arial"/>
          </w:rPr>
          <w:delText>⁠</w:delText>
        </w:r>
      </w:del>
      <w:r>
        <w:rPr>
          <w:rFonts w:eastAsia="Arial"/>
        </w:rPr>
        <w:t xml:space="preserve">. These gradients drive subtle and apparently insignificant changes in the resistance phenotype to β-lactamases, which after many generations results in a significant increase in the minimum inhibitory concentration of the evolved strain compared to its parent. The failure to recognise or detect small insignificant increases in the MIC of bacterial strains could be responsible for the now uncontrolled prevalence of multi-resistant strains and the diversification of resistance mechanisms. The term “mutant selection window” was coined by Drlica to describe the phenomenon </w:t>
      </w:r>
      <w:bookmarkStart w:id="1996" w:name="__UnoMark__42568_1995552439"/>
      <w:r>
        <w:rPr>
          <w:rFonts w:eastAsia="Arial"/>
        </w:rPr>
        <w:t>(Drlica 2003)</w:t>
      </w:r>
      <w:bookmarkEnd w:id="1996"/>
      <w:del w:id="1997" w:author="Nelly Wagner" w:date="2017-01-22T18:26:00Z">
        <w:r w:rsidDel="005955B6">
          <w:rPr>
            <w:rFonts w:eastAsia="Arial"/>
          </w:rPr>
          <w:delText>⁠</w:delText>
        </w:r>
      </w:del>
      <w:r>
        <w:rPr>
          <w:rFonts w:eastAsia="Arial"/>
        </w:rPr>
        <w:t xml:space="preserve">. Sub-inhibitory concentrations are apparently not detrimental for sensitive strains but mutations improve their fitness at growing in the presence of the antibiotic, which can result over time in the emergence of a highly resistant strain. </w:t>
      </w:r>
      <w:r>
        <w:rPr>
          <w:rFonts w:eastAsia="Arial"/>
          <w:color w:val="000000"/>
        </w:rPr>
        <w:t xml:space="preserve">The mutant selection window hypothesis was confirmed </w:t>
      </w:r>
      <w:r>
        <w:rPr>
          <w:rFonts w:eastAsia="Arial"/>
          <w:i/>
          <w:iCs/>
          <w:color w:val="000000"/>
        </w:rPr>
        <w:t xml:space="preserve">in vivo </w:t>
      </w:r>
      <w:r>
        <w:rPr>
          <w:rFonts w:eastAsia="Arial"/>
          <w:color w:val="000000"/>
        </w:rPr>
        <w:t xml:space="preserve">a few years later in a rabbit tissue-cage model </w:t>
      </w:r>
      <w:bookmarkStart w:id="1998" w:name="__UnoMark__42572_1995552439"/>
      <w:r>
        <w:rPr>
          <w:rFonts w:eastAsia="Arial"/>
          <w:color w:val="000000"/>
        </w:rPr>
        <w:t>(Cui et al. 2006)</w:t>
      </w:r>
      <w:bookmarkEnd w:id="1998"/>
      <w:del w:id="1999" w:author="Nelly Wagner" w:date="2017-01-22T18:26:00Z">
        <w:r w:rsidDel="005955B6">
          <w:rPr>
            <w:rFonts w:eastAsia="Arial"/>
            <w:color w:val="000000"/>
          </w:rPr>
          <w:delText>⁠</w:delText>
        </w:r>
      </w:del>
      <w:r>
        <w:rPr>
          <w:rFonts w:eastAsia="Arial"/>
          <w:color w:val="000000"/>
        </w:rPr>
        <w:t xml:space="preserve">. Resistant mutants of </w:t>
      </w:r>
      <w:r>
        <w:rPr>
          <w:rFonts w:eastAsia="Arial"/>
          <w:i/>
          <w:iCs/>
          <w:color w:val="000000"/>
        </w:rPr>
        <w:t xml:space="preserve">S. aureus </w:t>
      </w:r>
      <w:r>
        <w:rPr>
          <w:rFonts w:eastAsia="Arial"/>
          <w:color w:val="000000"/>
        </w:rPr>
        <w:t>were recovered</w:t>
      </w:r>
      <w:r>
        <w:rPr>
          <w:rFonts w:eastAsia="Arial"/>
          <w:i/>
          <w:iCs/>
          <w:color w:val="000000"/>
        </w:rPr>
        <w:t xml:space="preserve"> </w:t>
      </w:r>
      <w:r>
        <w:rPr>
          <w:rFonts w:eastAsia="Arial"/>
          <w:color w:val="000000"/>
        </w:rPr>
        <w:t xml:space="preserve">when fluoroquinolones (a class of antibiotic) concentrations varied within a certain range. However the same result could not be reproduced with fosfomycin, another type of antibiotic, using the same local infection model </w:t>
      </w:r>
      <w:bookmarkStart w:id="2000" w:name="__UnoMark__42576_1995552439"/>
      <w:r>
        <w:rPr>
          <w:rFonts w:eastAsia="Arial"/>
          <w:color w:val="000000"/>
        </w:rPr>
        <w:t>(Mei et al. 2014)</w:t>
      </w:r>
      <w:bookmarkEnd w:id="2000"/>
      <w:del w:id="2001" w:author="Nelly Wagner" w:date="2017-01-22T18:26:00Z">
        <w:r w:rsidDel="005955B6">
          <w:rPr>
            <w:rFonts w:eastAsia="Arial"/>
            <w:color w:val="000000"/>
          </w:rPr>
          <w:delText>⁠</w:delText>
        </w:r>
      </w:del>
      <w:r>
        <w:rPr>
          <w:rFonts w:eastAsia="Arial"/>
          <w:color w:val="000000"/>
        </w:rPr>
        <w:t>.</w:t>
      </w:r>
    </w:p>
    <w:p w14:paraId="44613F63" w14:textId="77777777" w:rsidR="0020061D" w:rsidRDefault="00766C9B">
      <w:pPr>
        <w:pStyle w:val="Paragraph"/>
      </w:pPr>
      <w:r>
        <w:rPr>
          <w:rFonts w:eastAsia="Arial"/>
          <w:color w:val="000000"/>
        </w:rPr>
        <w:tab/>
        <w:t xml:space="preserve">A key to the success of the resistant strains is their ability to compete with sensitive strains in the natural environment. </w:t>
      </w:r>
      <w:r>
        <w:rPr>
          <w:rFonts w:eastAsia="Arial"/>
          <w:i/>
          <w:iCs/>
          <w:color w:val="000000"/>
        </w:rPr>
        <w:t xml:space="preserve">In vitro </w:t>
      </w:r>
      <w:r>
        <w:rPr>
          <w:rFonts w:eastAsia="Arial"/>
          <w:color w:val="000000"/>
        </w:rPr>
        <w:t xml:space="preserve">evidence of the speed of </w:t>
      </w:r>
      <w:r>
        <w:rPr>
          <w:rFonts w:eastAsia="Arial"/>
          <w:color w:val="000000"/>
        </w:rPr>
        <w:lastRenderedPageBreak/>
        <w:t xml:space="preserve">enrichment of resistant mutants was reported by Gullberg and colleagues </w:t>
      </w:r>
      <w:bookmarkStart w:id="2002" w:name="__UnoMark__42580_1995552439"/>
      <w:r>
        <w:rPr>
          <w:rFonts w:eastAsia="Arial"/>
          <w:color w:val="000000"/>
        </w:rPr>
        <w:t>(Gullberg et al. 2011)</w:t>
      </w:r>
      <w:bookmarkEnd w:id="2002"/>
      <w:del w:id="2003" w:author="Nelly Wagner" w:date="2017-01-22T18:26:00Z">
        <w:r w:rsidDel="005955B6">
          <w:rPr>
            <w:rFonts w:eastAsia="Arial"/>
            <w:color w:val="000000"/>
          </w:rPr>
          <w:delText>⁠</w:delText>
        </w:r>
      </w:del>
      <w:r>
        <w:rPr>
          <w:rFonts w:eastAsia="Arial"/>
          <w:color w:val="000000"/>
        </w:rPr>
        <w:t xml:space="preserve">. Competition experiments were carried out with various ratios of resistant to sensitive strains exposed to a number of sub-inhibitory concentrations and it was determined how many generations it took for the resistant strain to overgrow the sensitive one. The enrichment speed was dependent on the initial strain ratio, the mutation conferring resistance and the type of antibiotic. But how would these sub-inhibitory concentrations affect the infection outcome of </w:t>
      </w:r>
      <w:r>
        <w:rPr>
          <w:rFonts w:eastAsia="Arial"/>
          <w:i/>
          <w:iCs/>
          <w:color w:val="000000"/>
        </w:rPr>
        <w:t>Staphylococcus aureus</w:t>
      </w:r>
      <w:r>
        <w:rPr>
          <w:rFonts w:eastAsia="Arial"/>
          <w:color w:val="000000"/>
        </w:rPr>
        <w:t xml:space="preserve">, whose mode of pathogenesis involves the clonal expansion of a few bacterial cells in a systemic infection? The zebrafish model of systemic infection showed that an immune bottleneck was responsible for the clonal expansion of a few bacteria within the initial inoculum </w:t>
      </w:r>
      <w:bookmarkStart w:id="2004" w:name="__UnoMark__42584_1995552439"/>
      <w:r>
        <w:rPr>
          <w:rFonts w:eastAsia="Arial"/>
          <w:color w:val="000000"/>
        </w:rPr>
        <w:t>(Prajsnar et al. 2012)</w:t>
      </w:r>
      <w:bookmarkEnd w:id="2004"/>
      <w:del w:id="2005" w:author="Nelly Wagner" w:date="2017-01-22T18:26:00Z">
        <w:r w:rsidDel="005955B6">
          <w:rPr>
            <w:rFonts w:eastAsia="Arial"/>
            <w:color w:val="000000"/>
          </w:rPr>
          <w:delText>⁠</w:delText>
        </w:r>
      </w:del>
      <w:r>
        <w:rPr>
          <w:rFonts w:eastAsia="Arial"/>
          <w:color w:val="000000"/>
        </w:rPr>
        <w:t xml:space="preserve">. This means that only a small fraction of the initial inoculum actively contributes to disease in the context of a systemic infection. Though the process is stochastic, this immune bottleneck could provide a quick way of selecting pre-existant resistant mutants within a mixed inoculum in the presence of antibiotics. If this was the case, this could have a huge impact on how we should approach and treat recurrent </w:t>
      </w:r>
      <w:r>
        <w:rPr>
          <w:rFonts w:eastAsia="Arial"/>
          <w:i/>
          <w:iCs/>
          <w:color w:val="000000"/>
        </w:rPr>
        <w:t xml:space="preserve">S. aureus </w:t>
      </w:r>
      <w:r>
        <w:rPr>
          <w:rFonts w:eastAsia="Arial"/>
          <w:color w:val="000000"/>
        </w:rPr>
        <w:t xml:space="preserve">infection as persistence in leukocytes has been documented </w:t>
      </w:r>
      <w:bookmarkStart w:id="2006" w:name="__UnoMark__42588_1995552439"/>
      <w:r>
        <w:rPr>
          <w:rFonts w:eastAsia="Arial"/>
          <w:color w:val="000000"/>
        </w:rPr>
        <w:t>(Gresham et al. 2000)</w:t>
      </w:r>
      <w:bookmarkEnd w:id="2006"/>
      <w:r>
        <w:rPr>
          <w:rFonts w:eastAsia="Arial"/>
          <w:color w:val="000000"/>
        </w:rPr>
        <w:t>⁠</w:t>
      </w:r>
      <w:del w:id="2007" w:author="Nelly Wagner" w:date="2017-01-22T18:26:00Z">
        <w:r w:rsidDel="005955B6">
          <w:rPr>
            <w:rFonts w:eastAsia="Arial"/>
            <w:color w:val="000000"/>
          </w:rPr>
          <w:delText xml:space="preserve"> </w:delText>
        </w:r>
      </w:del>
      <w:bookmarkStart w:id="2008" w:name="__UnoMark__42592_1995552439"/>
      <w:r>
        <w:rPr>
          <w:rFonts w:eastAsia="Arial"/>
          <w:color w:val="000000"/>
        </w:rPr>
        <w:t>(Kubica et al. 2008)</w:t>
      </w:r>
      <w:bookmarkEnd w:id="2008"/>
      <w:r>
        <w:rPr>
          <w:rFonts w:eastAsia="Arial"/>
          <w:color w:val="000000"/>
        </w:rPr>
        <w:t xml:space="preserve">⁠. </w:t>
      </w:r>
    </w:p>
    <w:p w14:paraId="61C9A143" w14:textId="77777777" w:rsidR="0020061D" w:rsidRDefault="00766C9B">
      <w:pPr>
        <w:pStyle w:val="Paragraph"/>
      </w:pPr>
      <w:r>
        <w:rPr>
          <w:rFonts w:eastAsia="Arial"/>
          <w:color w:val="000000"/>
        </w:rPr>
        <w:tab/>
        <w:t xml:space="preserve">The purpose of the work in this chapter was to use the established zebrafish pathogenesis model of </w:t>
      </w:r>
      <w:r>
        <w:rPr>
          <w:rFonts w:eastAsia="Arial"/>
          <w:i/>
          <w:iCs/>
          <w:color w:val="000000"/>
        </w:rPr>
        <w:t xml:space="preserve">S. aureus </w:t>
      </w:r>
      <w:r>
        <w:rPr>
          <w:rFonts w:eastAsia="Arial"/>
          <w:color w:val="000000"/>
        </w:rPr>
        <w:t>infection to analyse the action of the immune bottleneck on antibiotic selection. The aims were to:</w:t>
      </w:r>
    </w:p>
    <w:p w14:paraId="0F3C818D" w14:textId="77777777" w:rsidR="0020061D" w:rsidRDefault="00766C9B">
      <w:pPr>
        <w:pStyle w:val="Paragraph"/>
        <w:numPr>
          <w:ilvl w:val="0"/>
          <w:numId w:val="9"/>
        </w:numPr>
      </w:pPr>
      <w:r>
        <w:t>develop a new method of antibiotic treatment of infected zebrafish embryos</w:t>
      </w:r>
    </w:p>
    <w:p w14:paraId="1F42BB84" w14:textId="77777777" w:rsidR="0020061D" w:rsidRDefault="00766C9B">
      <w:pPr>
        <w:pStyle w:val="Paragraph"/>
        <w:numPr>
          <w:ilvl w:val="0"/>
          <w:numId w:val="9"/>
        </w:numPr>
      </w:pPr>
      <w:r>
        <w:rPr>
          <w:rFonts w:eastAsia="Arial"/>
        </w:rPr>
        <w:t>determine the ranges of sub-curative and curative doses of defined antibiotics</w:t>
      </w:r>
    </w:p>
    <w:p w14:paraId="5E2080C2" w14:textId="77777777" w:rsidR="0020061D" w:rsidRDefault="00766C9B">
      <w:pPr>
        <w:pStyle w:val="Paragraph"/>
        <w:numPr>
          <w:ilvl w:val="0"/>
          <w:numId w:val="9"/>
        </w:numPr>
      </w:pPr>
      <w:r>
        <w:rPr>
          <w:rFonts w:eastAsia="Arial"/>
        </w:rPr>
        <w:t>analyse the effect of sub-curative and curative doses of antibiotics on population dynamics in mixed strain infection</w:t>
      </w:r>
    </w:p>
    <w:p w14:paraId="1FF86919" w14:textId="77777777" w:rsidR="0020061D" w:rsidRDefault="00766C9B">
      <w:pPr>
        <w:pStyle w:val="31"/>
        <w:numPr>
          <w:ilvl w:val="2"/>
          <w:numId w:val="22"/>
        </w:numPr>
        <w:rPr>
          <w:szCs w:val="28"/>
        </w:rPr>
      </w:pPr>
      <w:bookmarkStart w:id="2009" w:name="__RefHeading___Toc29979_1995552439"/>
      <w:bookmarkEnd w:id="2009"/>
      <w:r>
        <w:rPr>
          <w:szCs w:val="28"/>
        </w:rPr>
        <w:t>Results</w:t>
      </w:r>
    </w:p>
    <w:p w14:paraId="17E496A9" w14:textId="77777777" w:rsidR="0020061D" w:rsidRDefault="00766C9B">
      <w:pPr>
        <w:pStyle w:val="Paragraph"/>
      </w:pPr>
      <w:r>
        <w:rPr>
          <w:rFonts w:eastAsia="Arial"/>
        </w:rPr>
        <w:t>For ease of description in this chapter, I will define the following:</w:t>
      </w:r>
    </w:p>
    <w:p w14:paraId="37749C2C" w14:textId="77777777" w:rsidR="0020061D" w:rsidRDefault="00766C9B">
      <w:pPr>
        <w:pStyle w:val="Paragraph"/>
        <w:numPr>
          <w:ilvl w:val="0"/>
          <w:numId w:val="10"/>
        </w:numPr>
      </w:pPr>
      <w:r>
        <w:rPr>
          <w:rFonts w:eastAsia="Arial"/>
        </w:rPr>
        <w:t>A standard inoculum of a strain will mean 1500-2500 CFU per embryo</w:t>
      </w:r>
    </w:p>
    <w:p w14:paraId="0F982877" w14:textId="77777777" w:rsidR="0020061D" w:rsidRDefault="00766C9B">
      <w:pPr>
        <w:pStyle w:val="Paragraph"/>
        <w:widowControl w:val="0"/>
        <w:numPr>
          <w:ilvl w:val="0"/>
          <w:numId w:val="10"/>
        </w:numPr>
        <w:ind w:left="714" w:hanging="357"/>
        <w:pPrChange w:id="2010" w:author="Nelly Wagner" w:date="2017-01-24T18:33:00Z">
          <w:pPr>
            <w:pStyle w:val="Paragraph"/>
            <w:numPr>
              <w:numId w:val="10"/>
            </w:numPr>
            <w:tabs>
              <w:tab w:val="num" w:pos="720"/>
            </w:tabs>
            <w:ind w:left="720" w:hanging="360"/>
          </w:pPr>
        </w:pPrChange>
      </w:pPr>
      <w:r>
        <w:t>A small inoculum of a strain will mean a tenth of the standard dose, that is 150-250 CFU per embryo</w:t>
      </w:r>
    </w:p>
    <w:p w14:paraId="5B5526F5" w14:textId="77777777" w:rsidR="0020061D" w:rsidRDefault="00766C9B">
      <w:pPr>
        <w:pStyle w:val="311"/>
        <w:keepNext w:val="0"/>
        <w:widowControl w:val="0"/>
        <w:numPr>
          <w:ilvl w:val="3"/>
          <w:numId w:val="22"/>
        </w:numPr>
        <w:pPrChange w:id="2011" w:author="Nelly Wagner" w:date="2017-01-24T18:33:00Z">
          <w:pPr>
            <w:pStyle w:val="311"/>
            <w:widowControl w:val="0"/>
            <w:numPr>
              <w:ilvl w:val="3"/>
              <w:numId w:val="22"/>
            </w:numPr>
          </w:pPr>
        </w:pPrChange>
      </w:pPr>
      <w:bookmarkStart w:id="2012" w:name="__RefHeading___Toc101953_40547708"/>
      <w:bookmarkEnd w:id="2012"/>
      <w:r>
        <w:rPr>
          <w:szCs w:val="24"/>
        </w:rPr>
        <w:t>Development of a new technique: delivery of antibiotics to the bloodstream of zebrafish embryos</w:t>
      </w:r>
    </w:p>
    <w:p w14:paraId="6CC47B03" w14:textId="7C272DA6" w:rsidR="0020061D" w:rsidRDefault="00766C9B">
      <w:pPr>
        <w:pStyle w:val="3111"/>
        <w:numPr>
          <w:ilvl w:val="4"/>
          <w:numId w:val="22"/>
        </w:numPr>
      </w:pPr>
      <w:bookmarkStart w:id="2013" w:name="__RefHeading___Toc29981_1995552439"/>
      <w:bookmarkEnd w:id="2013"/>
      <w:del w:id="2014" w:author="Nelly Wagner" w:date="2017-01-23T18:07:00Z">
        <w:r w:rsidDel="00F706C6">
          <w:lastRenderedPageBreak/>
          <w:delText>Toxicity of antibiotics on zebrafish embryos</w:delText>
        </w:r>
      </w:del>
      <w:ins w:id="2015" w:author="Nelly Wagner" w:date="2017-01-23T18:07:00Z">
        <w:r w:rsidR="00F706C6">
          <w:t>Antibiotics can be toxic to zebrafish embryos</w:t>
        </w:r>
      </w:ins>
    </w:p>
    <w:p w14:paraId="48B02584" w14:textId="77777777" w:rsidR="0020061D" w:rsidRDefault="00766C9B">
      <w:pPr>
        <w:pStyle w:val="Paragraph"/>
      </w:pPr>
      <w:r>
        <w:rPr>
          <w:rFonts w:eastAsia="Arial"/>
          <w:color w:val="000000"/>
        </w:rPr>
        <w:tab/>
        <w:t xml:space="preserve">A study by former colleague Dr. Gareth McVicker indicated that tetracycline and β-lactams antibiotics were not toxic at useful concentrations and exhibited a dose-dependent curative effect on </w:t>
      </w:r>
      <w:r>
        <w:rPr>
          <w:rFonts w:eastAsia="Arial"/>
          <w:i/>
          <w:iCs/>
          <w:color w:val="000000"/>
        </w:rPr>
        <w:t>S. aureus</w:t>
      </w:r>
      <w:r>
        <w:rPr>
          <w:rFonts w:eastAsia="Arial"/>
          <w:color w:val="000000"/>
        </w:rPr>
        <w:t xml:space="preserve"> infected embryos. Sub-curative doses of tetracycline effectively selected pre-existing resistant clones during infection in the zebrafish model (McVicker et al. 2014). In order to evaluate the strength of this selection phenomenon, it was important to determine if this was a general effect with other antibiotics using sets of isogenic resistant/sensitive strains. Strains were made in the </w:t>
      </w:r>
      <w:r>
        <w:rPr>
          <w:rFonts w:eastAsia="Arial"/>
          <w:i/>
          <w:iCs/>
          <w:color w:val="000000"/>
        </w:rPr>
        <w:t>S. aureus</w:t>
      </w:r>
      <w:r>
        <w:rPr>
          <w:rFonts w:eastAsia="Arial"/>
          <w:color w:val="000000"/>
        </w:rPr>
        <w:t xml:space="preserve"> SH1000 background. SH1000-tet</w:t>
      </w:r>
      <w:r>
        <w:rPr>
          <w:rFonts w:eastAsia="Arial"/>
          <w:color w:val="000000"/>
          <w:vertAlign w:val="superscript"/>
        </w:rPr>
        <w:t>R</w:t>
      </w:r>
      <w:r>
        <w:rPr>
          <w:rFonts w:eastAsia="Arial"/>
          <w:color w:val="000000"/>
        </w:rPr>
        <w:t xml:space="preserve"> was resistant to tetracycline but sensitive to erythromycin and kanamycin. SH1000-ery</w:t>
      </w:r>
      <w:r>
        <w:rPr>
          <w:rFonts w:eastAsia="Arial"/>
          <w:color w:val="000000"/>
          <w:vertAlign w:val="superscript"/>
        </w:rPr>
        <w:t>R</w:t>
      </w:r>
      <w:r>
        <w:rPr>
          <w:rFonts w:eastAsia="Arial"/>
          <w:color w:val="000000"/>
        </w:rPr>
        <w:t xml:space="preserve"> was resistant to erythromycin but sensitive to tetracycline and kanamycin whilst SH1000-kan</w:t>
      </w:r>
      <w:r>
        <w:rPr>
          <w:rFonts w:eastAsia="Arial"/>
          <w:color w:val="000000"/>
          <w:vertAlign w:val="superscript"/>
        </w:rPr>
        <w:t>R</w:t>
      </w:r>
      <w:r>
        <w:rPr>
          <w:rFonts w:eastAsia="Arial"/>
          <w:color w:val="000000"/>
        </w:rPr>
        <w:t xml:space="preserve"> was resistant to kanamycin but sensitive to tetracycline and erythromycin. However, two of the three antibiotics for which isogenic strains with a chromosome-encoded resistance were already available (erythromycin and kanamycin) failed to cure infected zebrafish embryos by immersion in embryo water (the buffer of defined composition in which embryos are kept).</w:t>
      </w:r>
    </w:p>
    <w:p w14:paraId="289C0382" w14:textId="77777777" w:rsidR="0020061D" w:rsidRDefault="00766C9B">
      <w:pPr>
        <w:pStyle w:val="Paragraph"/>
      </w:pPr>
      <w:r>
        <w:rPr>
          <w:rFonts w:eastAsia="Arial"/>
          <w:color w:val="000000"/>
        </w:rPr>
        <w:tab/>
        <w:t xml:space="preserve">In order to find a solution to this problem of apparent permeability and thus be able to use these antibiotics, I first performed a toxicity assay (Figure 1). The erythromycin stock was dissolved in ethanol and the kanamycin stock in water, thus ethanol and water toxicity controls were performed. All antibiotic stock concentrations were diluted directly in embryo water. Embryos exposed to concentrations of more than 1% v/v of ethanol died very quickly (Figure 1A). Only 6% of embryos survived after 90 hours in embryo water containing 2% v/v ethanol and none survived in the group exposed to 5% v/v ethanol. Both erythromycin and tetracycline were toxic at concentrations greater than 25 and 50 µg/ml respectively (Figure 1C and D). The water control was not toxic (Figure 1B) and only a kanamycin concentration of 250 µg/ml caused about 10% mortality (Figure 1E). The erythromycin and tetracycline toxicity was likely due to the ethanol solvent in which the stocks were dissolved. Tetracycline, as it is fish permeable, was able to be used at low concentrations </w:t>
      </w:r>
      <w:bookmarkStart w:id="2016" w:name="__UnoMark__42596_1995552439"/>
      <w:r>
        <w:rPr>
          <w:rFonts w:eastAsia="Arial"/>
          <w:color w:val="000000"/>
        </w:rPr>
        <w:t>(McVicker et al. 2014)</w:t>
      </w:r>
      <w:bookmarkEnd w:id="2016"/>
      <w:del w:id="2017" w:author="Nelly Wagner" w:date="2017-01-22T18:26:00Z">
        <w:r w:rsidDel="005955B6">
          <w:rPr>
            <w:rFonts w:eastAsia="Arial"/>
            <w:color w:val="000000"/>
          </w:rPr>
          <w:delText>⁠</w:delText>
        </w:r>
      </w:del>
      <w:r>
        <w:rPr>
          <w:rFonts w:eastAsia="Arial"/>
          <w:color w:val="000000"/>
        </w:rPr>
        <w:t>.</w:t>
      </w:r>
    </w:p>
    <w:p w14:paraId="043F61CE" w14:textId="327AA160" w:rsidR="0020061D" w:rsidRDefault="00766C9B">
      <w:pPr>
        <w:pStyle w:val="Paragraph"/>
      </w:pPr>
      <w:r>
        <w:rPr>
          <w:rFonts w:eastAsia="Arial"/>
          <w:color w:val="000000"/>
        </w:rPr>
        <w:tab/>
        <w:t>As the toxicity of erythromycin and tetracycline was likely due to the ethanol solvent, their effect was examined when dissolved in embryo water.  Erythromycin and tetracycline powders were dissolved to their final concentrations directly in embryo water. Embryos were exposed to a range of antibiotic concentrations for 90 hours (Figure 3.2.). Erythromycin did not show any sign of toxicity in these conditions, even at a dose of 500 µg/ml (Figure 3.2A). However</w:t>
      </w:r>
      <w:ins w:id="2018" w:author="Nelly Wagner" w:date="2017-01-12T18:08:00Z">
        <w:r w:rsidR="00B23D88">
          <w:rPr>
            <w:rFonts w:eastAsia="Arial"/>
            <w:color w:val="000000"/>
          </w:rPr>
          <w:t>,</w:t>
        </w:r>
      </w:ins>
      <w:r>
        <w:rPr>
          <w:rFonts w:eastAsia="Arial"/>
          <w:color w:val="000000"/>
        </w:rPr>
        <w:t xml:space="preserve"> tetracycline was still</w:t>
      </w:r>
      <w:r w:rsidRPr="00EC087A">
        <w:rPr>
          <w:rFonts w:eastAsia="Arial"/>
          <w:rPrChange w:id="2019" w:author="Nelly Wagner" w:date="2017-01-24T18:33:00Z">
            <w:rPr>
              <w:rFonts w:eastAsia="Arial"/>
              <w:color w:val="000000"/>
            </w:rPr>
          </w:rPrChange>
        </w:rPr>
        <w:t xml:space="preserve"> </w:t>
      </w:r>
      <w:del w:id="2020" w:author="Nelly Wagner" w:date="2017-01-12T18:08:00Z">
        <w:r w:rsidRPr="00EC087A" w:rsidDel="00B23D88">
          <w:rPr>
            <w:rFonts w:eastAsia="Arial"/>
            <w:rPrChange w:id="2021" w:author="Nelly Wagner" w:date="2017-01-24T18:33:00Z">
              <w:rPr>
                <w:rFonts w:eastAsia="Arial"/>
                <w:color w:val="000000"/>
              </w:rPr>
            </w:rPrChange>
          </w:rPr>
          <w:delText xml:space="preserve">mildly </w:delText>
        </w:r>
      </w:del>
      <w:r w:rsidRPr="00EC087A">
        <w:rPr>
          <w:rFonts w:eastAsia="Arial"/>
          <w:rPrChange w:id="2022" w:author="Nelly Wagner" w:date="2017-01-24T18:33:00Z">
            <w:rPr>
              <w:rFonts w:eastAsia="Arial"/>
              <w:color w:val="000000"/>
            </w:rPr>
          </w:rPrChange>
        </w:rPr>
        <w:t xml:space="preserve">toxic </w:t>
      </w:r>
      <w:r>
        <w:rPr>
          <w:rFonts w:eastAsia="Arial"/>
          <w:color w:val="000000"/>
        </w:rPr>
        <w:t xml:space="preserve">at </w:t>
      </w:r>
      <w:r>
        <w:rPr>
          <w:rFonts w:eastAsia="Arial"/>
          <w:color w:val="000000"/>
        </w:rPr>
        <w:lastRenderedPageBreak/>
        <w:t>concentrations above 50 µg/ml (6 to 13% mortality) and completely lethal at 500 µg/ml after 90 hours (Figure 3.2B).</w:t>
      </w:r>
    </w:p>
    <w:p w14:paraId="0E97CB92" w14:textId="549C9743" w:rsidR="0020061D" w:rsidRDefault="00766C9B">
      <w:pPr>
        <w:pStyle w:val="Paragraph"/>
      </w:pPr>
      <w:r>
        <w:rPr>
          <w:rFonts w:eastAsia="Arial"/>
          <w:color w:val="000000"/>
        </w:rPr>
        <w:tab/>
        <w:t xml:space="preserve">Additionally, the toxicity of other antibiotics was tested. Spectinomycin and oxacillin stocks were made in water whilst trimethoprim was in DMSO. Non infected zebrafish embryos were immersed for 90 hours in embryo water containing oxacillin concentrations between 4 and 30 times the MIC of methicillin-sensitive </w:t>
      </w:r>
      <w:r>
        <w:rPr>
          <w:rFonts w:eastAsia="Arial"/>
          <w:i/>
          <w:iCs/>
          <w:color w:val="000000"/>
        </w:rPr>
        <w:t xml:space="preserve">S. aureus </w:t>
      </w:r>
      <w:r>
        <w:rPr>
          <w:rFonts w:eastAsia="Arial"/>
          <w:color w:val="000000"/>
        </w:rPr>
        <w:t xml:space="preserve"> </w:t>
      </w:r>
      <w:bookmarkStart w:id="2023" w:name="__UnoMark__42600_1995552439"/>
      <w:r>
        <w:rPr>
          <w:rFonts w:eastAsia="Arial"/>
          <w:color w:val="000000"/>
        </w:rPr>
        <w:t>(Streit et al. 2004)</w:t>
      </w:r>
      <w:bookmarkEnd w:id="2023"/>
      <w:r>
        <w:rPr>
          <w:rFonts w:eastAsia="Arial"/>
          <w:color w:val="000000"/>
        </w:rPr>
        <w:t xml:space="preserve">. However no published data was available for spectinomycin so a range of concentrations was used as it appeared that other human pathogens can have high MIC for this antibiotic </w:t>
      </w:r>
      <w:bookmarkStart w:id="2024" w:name="__UnoMark__42604_1995552439"/>
      <w:r>
        <w:rPr>
          <w:rFonts w:eastAsia="Arial"/>
          <w:color w:val="000000"/>
        </w:rPr>
        <w:t>(Law et al. 2013)</w:t>
      </w:r>
      <w:bookmarkEnd w:id="2024"/>
      <w:del w:id="2025" w:author="Nelly Wagner" w:date="2017-01-22T18:26:00Z">
        <w:r w:rsidDel="005955B6">
          <w:rPr>
            <w:rFonts w:eastAsia="Arial"/>
            <w:color w:val="000000"/>
          </w:rPr>
          <w:delText>⁠</w:delText>
        </w:r>
      </w:del>
      <w:r>
        <w:rPr>
          <w:rFonts w:eastAsia="Arial"/>
          <w:color w:val="000000"/>
        </w:rPr>
        <w:t>.</w:t>
      </w:r>
      <w:ins w:id="2026" w:author="Nelly Wagner" w:date="2017-01-22T18:26:00Z">
        <w:r w:rsidR="005955B6">
          <w:rPr>
            <w:rFonts w:eastAsia="Arial"/>
            <w:color w:val="000000"/>
          </w:rPr>
          <w:t xml:space="preserve"> </w:t>
        </w:r>
      </w:ins>
      <w:r>
        <w:rPr>
          <w:rFonts w:eastAsia="Arial"/>
          <w:color w:val="000000"/>
        </w:rPr>
        <w:t xml:space="preserve">Spectinomycin concentrations as high as 500 µg/ml were not lethal but a substantial proportion of embryos developed recognised sub-lethal symptoms like tail deformation and side-laying close to the surface of the water (Figure 3.3A) </w:t>
      </w:r>
      <w:bookmarkStart w:id="2027" w:name="__UnoMark__42608_1995552439"/>
      <w:r>
        <w:rPr>
          <w:rFonts w:eastAsia="Arial"/>
          <w:color w:val="000000"/>
        </w:rPr>
        <w:t>(Carlsson et al. 2012)</w:t>
      </w:r>
      <w:bookmarkEnd w:id="2027"/>
      <w:del w:id="2028" w:author="Nelly Wagner" w:date="2017-01-22T18:26:00Z">
        <w:r w:rsidDel="005955B6">
          <w:rPr>
            <w:rFonts w:eastAsia="Arial"/>
            <w:color w:val="000000"/>
          </w:rPr>
          <w:delText>⁠</w:delText>
        </w:r>
      </w:del>
      <w:r>
        <w:rPr>
          <w:rFonts w:eastAsia="Arial"/>
          <w:color w:val="000000"/>
        </w:rPr>
        <w:t>. The highest concentration tested, 750 µg/ml, caused the mortality of 1 out of 14 embryos and sub-lethal symptoms in 3 of the remaining 13 embryos. Conversely, oxacillin was innocuous to zebrafish embryos with 3% mortality at 10 µg/ml (Figure 3.3B). Trimethoprim was mildly toxic to zebrafish embryos, with mortality ranging from 5% to 11% and sub-lethal symptoms of tail deformation in a small proportion of embryos (Figure 3.3C). 4.5% mortality and sub-lethal symptoms were also observed in the control group treated with 0.01% v/v DMSO.</w:t>
      </w:r>
    </w:p>
    <w:p w14:paraId="70694833" w14:textId="02191AE6" w:rsidR="0020061D" w:rsidRDefault="00766C9B">
      <w:pPr>
        <w:pStyle w:val="3111"/>
        <w:numPr>
          <w:ilvl w:val="4"/>
          <w:numId w:val="22"/>
        </w:numPr>
      </w:pPr>
      <w:bookmarkStart w:id="2029" w:name="__RefHeading___Toc29983_1995552439"/>
      <w:bookmarkEnd w:id="2029"/>
      <w:del w:id="2030" w:author="Nelly Wagner" w:date="2017-01-23T18:07:00Z">
        <w:r w:rsidDel="00F706C6">
          <w:delText>Comparison of antibiotic efficiency by immersion and injection</w:delText>
        </w:r>
      </w:del>
      <w:ins w:id="2031" w:author="Nelly Wagner" w:date="2017-01-23T18:07:00Z">
        <w:r w:rsidR="00F706C6">
          <w:t>Antibiotics show reduced toxicity by injection compared to immersion</w:t>
        </w:r>
      </w:ins>
    </w:p>
    <w:p w14:paraId="1203B428" w14:textId="0D389C53" w:rsidR="0020061D" w:rsidRDefault="00766C9B">
      <w:pPr>
        <w:pStyle w:val="Paragraph"/>
      </w:pPr>
      <w:r>
        <w:rPr>
          <w:rFonts w:eastAsia="Arial"/>
          <w:color w:val="000000"/>
        </w:rPr>
        <w:tab/>
        <w:t xml:space="preserve">As erythromycin and kanamycin were not toxic to zebrafish embryos, provided they were prepared directly in embryo water, it was then determined if these two antibiotics had a dose-dependent curative effect on infected zebrafish embryos. </w:t>
      </w:r>
      <w:r w:rsidRPr="00F706C6">
        <w:rPr>
          <w:rFonts w:eastAsia="Arial"/>
          <w:rPrChange w:id="2032" w:author="Nelly Wagner" w:date="2017-01-23T18:07:00Z">
            <w:rPr>
              <w:rFonts w:eastAsia="Arial"/>
              <w:color w:val="000000"/>
            </w:rPr>
          </w:rPrChange>
        </w:rPr>
        <w:t>Antibiotics were dissolved directly in embryo water</w:t>
      </w:r>
      <w:del w:id="2033" w:author="Nelly Wagner" w:date="2017-01-13T17:23:00Z">
        <w:r w:rsidRPr="00F706C6" w:rsidDel="000E1B54">
          <w:rPr>
            <w:rFonts w:eastAsia="Arial"/>
            <w:rPrChange w:id="2034" w:author="Nelly Wagner" w:date="2017-01-23T18:07:00Z">
              <w:rPr>
                <w:rFonts w:eastAsia="Arial"/>
                <w:color w:val="000000"/>
              </w:rPr>
            </w:rPrChange>
          </w:rPr>
          <w:delText xml:space="preserve"> again</w:delText>
        </w:r>
      </w:del>
      <w:r w:rsidRPr="00F706C6">
        <w:rPr>
          <w:rFonts w:eastAsia="Arial"/>
          <w:rPrChange w:id="2035" w:author="Nelly Wagner" w:date="2017-01-23T18:07:00Z">
            <w:rPr>
              <w:rFonts w:eastAsia="Arial"/>
              <w:color w:val="000000"/>
            </w:rPr>
          </w:rPrChange>
        </w:rPr>
        <w:t>. Em</w:t>
      </w:r>
      <w:r>
        <w:rPr>
          <w:rFonts w:eastAsia="Arial"/>
          <w:color w:val="000000"/>
        </w:rPr>
        <w:t xml:space="preserve">bryos were infected with </w:t>
      </w:r>
      <w:r>
        <w:rPr>
          <w:rFonts w:eastAsia="Arial"/>
          <w:i/>
          <w:iCs/>
          <w:color w:val="000000"/>
        </w:rPr>
        <w:t>S. aureus</w:t>
      </w:r>
      <w:r>
        <w:rPr>
          <w:rFonts w:eastAsia="Arial"/>
          <w:color w:val="000000"/>
        </w:rPr>
        <w:t xml:space="preserve"> SH1000 which is sensitive to erythromycin, kanamycin and tetracycline. One hour post-infection they were immersed in embryo water containing a range of antibiotic concentrations until the end of the experiment. Erythromycin concentrations below 250 µg/ml did not lead to a mortality rate significantly different from the untreated control (Figure 3.4A, </w:t>
      </w:r>
      <w:r>
        <w:rPr>
          <w:rFonts w:eastAsia="Arial"/>
          <w:i/>
          <w:iCs/>
          <w:color w:val="000000"/>
        </w:rPr>
        <w:t>p</w:t>
      </w:r>
      <w:r>
        <w:rPr>
          <w:rFonts w:eastAsia="Arial"/>
          <w:color w:val="000000"/>
        </w:rPr>
        <w:t xml:space="preserve"> = 0.56). The concentration of 250 µg/ml cured most of the infected embryos (</w:t>
      </w:r>
      <w:r>
        <w:rPr>
          <w:rFonts w:eastAsia="Arial"/>
          <w:i/>
          <w:iCs/>
          <w:color w:val="000000"/>
        </w:rPr>
        <w:t xml:space="preserve">p </w:t>
      </w:r>
      <w:r>
        <w:rPr>
          <w:rFonts w:eastAsia="Arial"/>
          <w:color w:val="000000"/>
        </w:rPr>
        <w:t>= 0.014) while 500 µg/ml cured all of them. However, the concentration of 250 µg/ml (520 µM) was high for a biological activity study on zebrafish. Indeed, pharmaceutical studies focusing on using zebrafish embryos for compound screening usually test concentrations no higher than 100 µM by immersion, unless the compound shows a mild effect at that concentration, in which case the concentration could be increased for optimisation (Ordas et al. 2015)</w:t>
      </w:r>
      <w:del w:id="2036" w:author="Nelly Wagner" w:date="2017-01-22T18:26:00Z">
        <w:r w:rsidDel="005955B6">
          <w:rPr>
            <w:rFonts w:eastAsia="Arial"/>
            <w:color w:val="000000"/>
          </w:rPr>
          <w:delText>⁠</w:delText>
        </w:r>
      </w:del>
      <w:r>
        <w:rPr>
          <w:rFonts w:eastAsia="Arial"/>
          <w:color w:val="000000"/>
        </w:rPr>
        <w:t>. Kanamycin did not show any curative potential against infection by SH1000 (Figure 3.4B).</w:t>
      </w:r>
      <w:r>
        <w:br w:type="page"/>
      </w:r>
    </w:p>
    <w:p w14:paraId="33231E1A" w14:textId="466F2A87" w:rsidR="0020061D" w:rsidRDefault="00766C9B">
      <w:pPr>
        <w:pStyle w:val="Figurelegend"/>
      </w:pPr>
      <w:r>
        <w:rPr>
          <w:noProof/>
          <w:lang w:eastAsia="en-GB"/>
        </w:rPr>
        <w:lastRenderedPageBreak/>
        <w:drawing>
          <wp:anchor distT="0" distB="127000" distL="0" distR="0" simplePos="0" relativeHeight="251664384" behindDoc="0" locked="0" layoutInCell="1" allowOverlap="1" wp14:anchorId="4FAE83AA" wp14:editId="74FDE93F">
            <wp:simplePos x="0" y="0"/>
            <wp:positionH relativeFrom="column">
              <wp:align>center</wp:align>
            </wp:positionH>
            <wp:positionV relativeFrom="paragraph">
              <wp:align>top</wp:align>
            </wp:positionV>
            <wp:extent cx="5515610" cy="5805805"/>
            <wp:effectExtent l="0" t="0" r="0" b="0"/>
            <wp:wrapTopAndBottom/>
            <wp:docPr id="9"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pic:cNvPicPr>
                      <a:picLocks noChangeAspect="1" noChangeArrowheads="1"/>
                    </pic:cNvPicPr>
                  </pic:nvPicPr>
                  <pic:blipFill>
                    <a:blip r:embed="rId16"/>
                    <a:stretch>
                      <a:fillRect/>
                    </a:stretch>
                  </pic:blipFill>
                  <pic:spPr bwMode="auto">
                    <a:xfrm>
                      <a:off x="0" y="0"/>
                      <a:ext cx="5515610" cy="5805805"/>
                    </a:xfrm>
                    <a:prstGeom prst="rect">
                      <a:avLst/>
                    </a:prstGeom>
                    <a:noFill/>
                    <a:ln w="9525">
                      <a:noFill/>
                      <a:miter lim="800000"/>
                      <a:headEnd/>
                      <a:tailEnd/>
                    </a:ln>
                  </pic:spPr>
                </pic:pic>
              </a:graphicData>
            </a:graphic>
          </wp:anchor>
        </w:drawing>
      </w:r>
      <w:r>
        <w:rPr>
          <w:rFonts w:eastAsia="Arial"/>
          <w:b/>
          <w:bCs/>
          <w:color w:val="000000"/>
        </w:rPr>
        <w:t xml:space="preserve">Figure 3.1. Survival of non-infected zebrafish embryos in embryo water containing erythromycin, tetracycline </w:t>
      </w:r>
      <w:ins w:id="2037" w:author="Nelly Wagner" w:date="2017-01-13T17:24:00Z">
        <w:r w:rsidR="000E1B54" w:rsidRPr="00EC087A">
          <w:rPr>
            <w:rFonts w:eastAsia="Arial"/>
            <w:b/>
            <w:bCs/>
            <w:rPrChange w:id="2038" w:author="Nelly Wagner" w:date="2017-01-24T18:33:00Z">
              <w:rPr>
                <w:rFonts w:eastAsia="Arial"/>
                <w:b/>
                <w:bCs/>
                <w:color w:val="000000"/>
              </w:rPr>
            </w:rPrChange>
          </w:rPr>
          <w:t>or</w:t>
        </w:r>
      </w:ins>
      <w:del w:id="2039" w:author="Nelly Wagner" w:date="2017-01-13T17:24:00Z">
        <w:r w:rsidRPr="00EC087A" w:rsidDel="000E1B54">
          <w:rPr>
            <w:rFonts w:eastAsia="Arial"/>
            <w:b/>
            <w:bCs/>
            <w:rPrChange w:id="2040" w:author="Nelly Wagner" w:date="2017-01-24T18:33:00Z">
              <w:rPr>
                <w:rFonts w:eastAsia="Arial"/>
                <w:b/>
                <w:bCs/>
                <w:color w:val="000000"/>
              </w:rPr>
            </w:rPrChange>
          </w:rPr>
          <w:delText>and</w:delText>
        </w:r>
      </w:del>
      <w:r w:rsidRPr="00EC087A">
        <w:rPr>
          <w:rFonts w:eastAsia="Arial"/>
          <w:b/>
          <w:bCs/>
          <w:rPrChange w:id="2041" w:author="Nelly Wagner" w:date="2017-01-24T18:33:00Z">
            <w:rPr>
              <w:rFonts w:eastAsia="Arial"/>
              <w:b/>
              <w:bCs/>
              <w:color w:val="000000"/>
            </w:rPr>
          </w:rPrChange>
        </w:rPr>
        <w:t xml:space="preserve"> </w:t>
      </w:r>
      <w:r>
        <w:rPr>
          <w:rFonts w:eastAsia="Arial"/>
          <w:b/>
          <w:bCs/>
          <w:color w:val="000000"/>
        </w:rPr>
        <w:t>kanamycin and their respective solvents.</w:t>
      </w:r>
      <w:r>
        <w:rPr>
          <w:rFonts w:eastAsia="Arial"/>
          <w:color w:val="000000"/>
        </w:rPr>
        <w:t xml:space="preserve"> Laboratory stock concentrations of antibiotics were diluted in embryo water. Ethanol is the control for erythromycin and tetracycline whilst distilled water is the control for kanamycin. Survival at 90 hours post-treatment of embryos exposed to different percentages v/v of ethanol </w:t>
      </w:r>
      <w:r>
        <w:rPr>
          <w:rFonts w:eastAsia="Arial"/>
          <w:b/>
          <w:bCs/>
          <w:color w:val="000000"/>
        </w:rPr>
        <w:t>(A)</w:t>
      </w:r>
      <w:r>
        <w:rPr>
          <w:rFonts w:eastAsia="Arial"/>
          <w:color w:val="000000"/>
        </w:rPr>
        <w:t xml:space="preserve"> and distilled water </w:t>
      </w:r>
      <w:r>
        <w:rPr>
          <w:rFonts w:eastAsia="Arial"/>
          <w:b/>
          <w:bCs/>
          <w:color w:val="000000"/>
        </w:rPr>
        <w:t>(B)</w:t>
      </w:r>
      <w:r>
        <w:rPr>
          <w:rFonts w:eastAsia="Arial"/>
          <w:color w:val="000000"/>
        </w:rPr>
        <w:t xml:space="preserve">. Survival at 90 hours post-treatment of embryos exposed to different concentrations of erythromycin </w:t>
      </w:r>
      <w:r>
        <w:rPr>
          <w:rFonts w:eastAsia="Arial"/>
          <w:b/>
          <w:bCs/>
          <w:color w:val="000000"/>
        </w:rPr>
        <w:t>(C)</w:t>
      </w:r>
      <w:r>
        <w:rPr>
          <w:rFonts w:eastAsia="Arial"/>
          <w:color w:val="000000"/>
        </w:rPr>
        <w:t>, tetracycline</w:t>
      </w:r>
      <w:r>
        <w:rPr>
          <w:rFonts w:eastAsia="Arial"/>
          <w:b/>
          <w:bCs/>
          <w:color w:val="000000"/>
        </w:rPr>
        <w:t xml:space="preserve"> (D)</w:t>
      </w:r>
      <w:r>
        <w:rPr>
          <w:rFonts w:eastAsia="Arial"/>
          <w:color w:val="000000"/>
        </w:rPr>
        <w:t xml:space="preserve"> and kanamycin </w:t>
      </w:r>
      <w:r>
        <w:rPr>
          <w:rFonts w:eastAsia="Arial"/>
          <w:b/>
          <w:bCs/>
          <w:color w:val="000000"/>
        </w:rPr>
        <w:t>(E)</w:t>
      </w:r>
      <w:r>
        <w:rPr>
          <w:rFonts w:eastAsia="Arial"/>
          <w:color w:val="000000"/>
        </w:rPr>
        <w:t xml:space="preserve">. The </w:t>
      </w:r>
      <w:r>
        <w:rPr>
          <w:rFonts w:eastAsia="Arial"/>
          <w:i/>
          <w:iCs/>
          <w:color w:val="000000"/>
        </w:rPr>
        <w:t xml:space="preserve">p </w:t>
      </w:r>
      <w:r>
        <w:rPr>
          <w:rFonts w:eastAsia="Arial"/>
          <w:color w:val="000000"/>
        </w:rPr>
        <w:t>values for kanamycin indicate the groups that are significantly different from the three others. n = 16 embryos per group for ethanol, distilled water and erythromycin treated groups. n = 20 embryos per group for tetracycline and kanamycin treated gro</w:t>
      </w:r>
      <w:r w:rsidRPr="00F706C6">
        <w:rPr>
          <w:rFonts w:eastAsia="Arial"/>
          <w:rPrChange w:id="2042" w:author="Nelly Wagner" w:date="2017-01-23T18:08:00Z">
            <w:rPr>
              <w:rFonts w:eastAsia="Arial"/>
              <w:color w:val="000000"/>
            </w:rPr>
          </w:rPrChange>
        </w:rPr>
        <w:t xml:space="preserve">ups. </w:t>
      </w:r>
      <w:ins w:id="2043" w:author="Nelly Wagner" w:date="2017-01-22T15:15:00Z">
        <w:r w:rsidR="00FF6C59" w:rsidRPr="00F706C6">
          <w:rPr>
            <w:rFonts w:eastAsia="Arial"/>
            <w:rPrChange w:id="2044" w:author="Nelly Wagner" w:date="2017-01-23T18:08:00Z">
              <w:rPr>
                <w:rFonts w:eastAsia="Arial"/>
                <w:color w:val="000000"/>
              </w:rPr>
            </w:rPrChange>
          </w:rPr>
          <w:t xml:space="preserve">N = 1 experiment. </w:t>
        </w:r>
      </w:ins>
      <w:r w:rsidRPr="00F706C6">
        <w:rPr>
          <w:rFonts w:eastAsia="Arial"/>
          <w:rPrChange w:id="2045" w:author="Nelly Wagner" w:date="2017-01-23T18:08:00Z">
            <w:rPr>
              <w:rFonts w:eastAsia="Arial"/>
              <w:color w:val="000000"/>
            </w:rPr>
          </w:rPrChange>
        </w:rPr>
        <w:t>Stati</w:t>
      </w:r>
      <w:r>
        <w:rPr>
          <w:rFonts w:eastAsia="Arial"/>
          <w:color w:val="000000"/>
        </w:rPr>
        <w:t xml:space="preserve">stics: Kruskal-Wallis and Dunn test, *** </w:t>
      </w:r>
      <w:r>
        <w:rPr>
          <w:rFonts w:eastAsia="Arial"/>
          <w:i/>
          <w:iCs/>
          <w:color w:val="000000"/>
        </w:rPr>
        <w:t>p</w:t>
      </w:r>
      <w:r>
        <w:rPr>
          <w:rFonts w:eastAsia="Arial"/>
          <w:color w:val="000000"/>
        </w:rPr>
        <w:t xml:space="preserve"> &lt; 0.001 and **** </w:t>
      </w:r>
      <w:r>
        <w:rPr>
          <w:rFonts w:eastAsia="Arial"/>
          <w:i/>
          <w:iCs/>
          <w:color w:val="000000"/>
        </w:rPr>
        <w:t>p</w:t>
      </w:r>
      <w:r>
        <w:rPr>
          <w:rFonts w:eastAsia="Arial"/>
          <w:color w:val="000000"/>
        </w:rPr>
        <w:t xml:space="preserve"> &lt; 0.0001.</w:t>
      </w:r>
      <w:r>
        <w:br w:type="page"/>
      </w:r>
    </w:p>
    <w:p w14:paraId="65468E6E" w14:textId="67262BC8" w:rsidR="0020061D" w:rsidRDefault="00766C9B">
      <w:pPr>
        <w:pStyle w:val="Figurelegend"/>
      </w:pPr>
      <w:r>
        <w:rPr>
          <w:noProof/>
          <w:lang w:eastAsia="en-GB"/>
        </w:rPr>
        <w:lastRenderedPageBreak/>
        <w:drawing>
          <wp:anchor distT="0" distB="127000" distL="0" distR="0" simplePos="0" relativeHeight="251667456" behindDoc="0" locked="0" layoutInCell="1" allowOverlap="1" wp14:anchorId="4BEA0395" wp14:editId="6B9841F8">
            <wp:simplePos x="0" y="0"/>
            <wp:positionH relativeFrom="column">
              <wp:align>center</wp:align>
            </wp:positionH>
            <wp:positionV relativeFrom="paragraph">
              <wp:align>top</wp:align>
            </wp:positionV>
            <wp:extent cx="5524500" cy="2137410"/>
            <wp:effectExtent l="0" t="0" r="0" b="0"/>
            <wp:wrapTopAndBottom/>
            <wp:docPr id="10"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
                    <pic:cNvPicPr>
                      <a:picLocks noChangeAspect="1" noChangeArrowheads="1"/>
                    </pic:cNvPicPr>
                  </pic:nvPicPr>
                  <pic:blipFill>
                    <a:blip r:embed="rId17"/>
                    <a:stretch>
                      <a:fillRect/>
                    </a:stretch>
                  </pic:blipFill>
                  <pic:spPr bwMode="auto">
                    <a:xfrm>
                      <a:off x="0" y="0"/>
                      <a:ext cx="5524500" cy="2137410"/>
                    </a:xfrm>
                    <a:prstGeom prst="rect">
                      <a:avLst/>
                    </a:prstGeom>
                    <a:noFill/>
                    <a:ln w="9525">
                      <a:noFill/>
                      <a:miter lim="800000"/>
                      <a:headEnd/>
                      <a:tailEnd/>
                    </a:ln>
                  </pic:spPr>
                </pic:pic>
              </a:graphicData>
            </a:graphic>
          </wp:anchor>
        </w:drawing>
      </w:r>
      <w:r>
        <w:rPr>
          <w:rFonts w:eastAsia="Arial"/>
          <w:b/>
          <w:bCs/>
        </w:rPr>
        <w:t>Figure 3.2. Survival of non-infected zebrafish embryos in embryo water containing erythromycin and tetracycline.</w:t>
      </w:r>
      <w:r>
        <w:rPr>
          <w:rFonts w:eastAsia="Arial"/>
        </w:rPr>
        <w:t xml:space="preserve"> Antibiotics were dissolved directly in embryo water. </w:t>
      </w:r>
      <w:r>
        <w:rPr>
          <w:rFonts w:eastAsia="Arial"/>
          <w:b/>
          <w:bCs/>
        </w:rPr>
        <w:t>(A)</w:t>
      </w:r>
      <w:r>
        <w:rPr>
          <w:rFonts w:eastAsia="Arial"/>
        </w:rPr>
        <w:t xml:space="preserve"> Survival</w:t>
      </w:r>
      <w:r w:rsidRPr="00C374EF">
        <w:rPr>
          <w:rFonts w:eastAsia="Arial"/>
        </w:rPr>
        <w:t xml:space="preserve"> at 90 hours post-treatment of embryos exposed to various concentrations of erythromycin. n = 18 embryos per group.</w:t>
      </w:r>
      <w:ins w:id="2046" w:author="Nelly Wagner" w:date="2017-01-22T15:19:00Z">
        <w:r w:rsidR="00020FD5" w:rsidRPr="00F706C6">
          <w:rPr>
            <w:rFonts w:eastAsia="Arial"/>
          </w:rPr>
          <w:t xml:space="preserve"> N = 1 experiment.</w:t>
        </w:r>
      </w:ins>
      <w:r w:rsidRPr="00F706C6">
        <w:rPr>
          <w:rFonts w:eastAsia="Arial"/>
          <w:b/>
          <w:bCs/>
        </w:rPr>
        <w:t xml:space="preserve"> (B)</w:t>
      </w:r>
      <w:r w:rsidRPr="00F706C6">
        <w:rPr>
          <w:rFonts w:eastAsia="Arial"/>
        </w:rPr>
        <w:t xml:space="preserve"> Survival at 90 hours post-treatment of embryos exposed to various concentrations of tetracycline. n = 16 embryos per group. </w:t>
      </w:r>
      <w:ins w:id="2047" w:author="Nelly Wagner" w:date="2017-01-22T15:19:00Z">
        <w:r w:rsidR="00020FD5" w:rsidRPr="00F706C6">
          <w:rPr>
            <w:rFonts w:eastAsia="Arial"/>
            <w:rPrChange w:id="2048" w:author="Nelly Wagner" w:date="2017-01-23T18:09:00Z">
              <w:rPr>
                <w:rFonts w:eastAsia="Arial"/>
                <w:color w:val="0070C0"/>
              </w:rPr>
            </w:rPrChange>
          </w:rPr>
          <w:t>N = 1 experiment</w:t>
        </w:r>
      </w:ins>
      <w:ins w:id="2049" w:author="Nelly Wagner" w:date="2017-01-22T15:21:00Z">
        <w:r w:rsidR="00020FD5" w:rsidRPr="00F706C6">
          <w:rPr>
            <w:rFonts w:eastAsia="Arial"/>
            <w:rPrChange w:id="2050" w:author="Nelly Wagner" w:date="2017-01-23T18:09:00Z">
              <w:rPr>
                <w:rFonts w:eastAsia="Arial"/>
                <w:color w:val="0070C0"/>
              </w:rPr>
            </w:rPrChange>
          </w:rPr>
          <w:t>.</w:t>
        </w:r>
      </w:ins>
      <w:ins w:id="2051" w:author="Nelly Wagner" w:date="2017-01-22T15:19:00Z">
        <w:r w:rsidR="00020FD5" w:rsidRPr="00C374EF">
          <w:rPr>
            <w:rFonts w:eastAsia="Arial"/>
          </w:rPr>
          <w:t xml:space="preserve"> </w:t>
        </w:r>
      </w:ins>
      <w:ins w:id="2052" w:author="Nelly Wagner" w:date="2017-01-22T15:20:00Z">
        <w:r w:rsidR="00020FD5" w:rsidRPr="00C374EF">
          <w:rPr>
            <w:rFonts w:eastAsia="Arial"/>
          </w:rPr>
          <w:t xml:space="preserve"> </w:t>
        </w:r>
      </w:ins>
      <w:r w:rsidRPr="00C374EF">
        <w:rPr>
          <w:rFonts w:eastAsia="Arial"/>
        </w:rPr>
        <w:t>Statistics</w:t>
      </w:r>
      <w:r>
        <w:rPr>
          <w:rFonts w:eastAsia="Arial"/>
        </w:rPr>
        <w:t xml:space="preserve">: Kruskal-Wallis and Dunn test, ns </w:t>
      </w:r>
      <w:r>
        <w:rPr>
          <w:rFonts w:eastAsia="Arial"/>
          <w:i/>
          <w:iCs/>
        </w:rPr>
        <w:t>p</w:t>
      </w:r>
      <w:r>
        <w:rPr>
          <w:rFonts w:eastAsia="Arial"/>
        </w:rPr>
        <w:t xml:space="preserve"> &gt; 0.5, * </w:t>
      </w:r>
      <w:r>
        <w:rPr>
          <w:rFonts w:eastAsia="Arial"/>
          <w:i/>
          <w:iCs/>
        </w:rPr>
        <w:t>p</w:t>
      </w:r>
      <w:r>
        <w:rPr>
          <w:rFonts w:eastAsia="Arial"/>
        </w:rPr>
        <w:t xml:space="preserve"> &lt; 0.05 and **** </w:t>
      </w:r>
      <w:r>
        <w:rPr>
          <w:rFonts w:eastAsia="Arial"/>
          <w:i/>
          <w:iCs/>
        </w:rPr>
        <w:t>p</w:t>
      </w:r>
      <w:r>
        <w:rPr>
          <w:rFonts w:eastAsia="Arial"/>
        </w:rPr>
        <w:t xml:space="preserve"> &lt; 0.0001.</w:t>
      </w:r>
      <w:r>
        <w:br w:type="page"/>
      </w:r>
    </w:p>
    <w:p w14:paraId="5ED2FAA2" w14:textId="2EEA8698" w:rsidR="0020061D" w:rsidRDefault="00766C9B">
      <w:pPr>
        <w:pStyle w:val="Figurelegend"/>
      </w:pPr>
      <w:r>
        <w:rPr>
          <w:noProof/>
          <w:lang w:eastAsia="en-GB"/>
        </w:rPr>
        <w:lastRenderedPageBreak/>
        <w:drawing>
          <wp:anchor distT="0" distB="127000" distL="0" distR="0" simplePos="0" relativeHeight="251668480" behindDoc="0" locked="0" layoutInCell="1" allowOverlap="1" wp14:anchorId="4B27B4F0" wp14:editId="4D55401E">
            <wp:simplePos x="0" y="0"/>
            <wp:positionH relativeFrom="column">
              <wp:align>center</wp:align>
            </wp:positionH>
            <wp:positionV relativeFrom="paragraph">
              <wp:align>top</wp:align>
            </wp:positionV>
            <wp:extent cx="2553970" cy="6755130"/>
            <wp:effectExtent l="0" t="0" r="0" b="0"/>
            <wp:wrapTopAndBottom/>
            <wp:docPr id="11"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6"/>
                    <pic:cNvPicPr>
                      <a:picLocks noChangeAspect="1" noChangeArrowheads="1"/>
                    </pic:cNvPicPr>
                  </pic:nvPicPr>
                  <pic:blipFill>
                    <a:blip r:embed="rId18"/>
                    <a:stretch>
                      <a:fillRect/>
                    </a:stretch>
                  </pic:blipFill>
                  <pic:spPr bwMode="auto">
                    <a:xfrm>
                      <a:off x="0" y="0"/>
                      <a:ext cx="2553970" cy="6755130"/>
                    </a:xfrm>
                    <a:prstGeom prst="rect">
                      <a:avLst/>
                    </a:prstGeom>
                    <a:noFill/>
                    <a:ln w="9525">
                      <a:noFill/>
                      <a:miter lim="800000"/>
                      <a:headEnd/>
                      <a:tailEnd/>
                    </a:ln>
                  </pic:spPr>
                </pic:pic>
              </a:graphicData>
            </a:graphic>
          </wp:anchor>
        </w:drawing>
      </w:r>
      <w:r>
        <w:rPr>
          <w:rFonts w:eastAsia="Arial"/>
          <w:b/>
          <w:bCs/>
        </w:rPr>
        <w:t xml:space="preserve">Figure 3.3. Survival of non-infected zebrafish embryos in embryo water containing spectinomycin, oxacillin or trimethoprim. </w:t>
      </w:r>
      <w:r>
        <w:rPr>
          <w:rFonts w:eastAsia="Arial"/>
        </w:rPr>
        <w:t xml:space="preserve">Antibiotic stocks were dissolved in embryo water. </w:t>
      </w:r>
      <w:r>
        <w:rPr>
          <w:rFonts w:eastAsia="Arial"/>
          <w:b/>
          <w:bCs/>
        </w:rPr>
        <w:t>(A)</w:t>
      </w:r>
      <w:r>
        <w:rPr>
          <w:rFonts w:eastAsia="Arial"/>
        </w:rPr>
        <w:t xml:space="preserve"> Survival at 90 hours post-treatment of embryos exposed to various concentrations of spectinomycin. n = 14-20 embryos per group.</w:t>
      </w:r>
      <w:ins w:id="2053" w:author="Nelly Wagner" w:date="2017-01-22T15:20:00Z">
        <w:r w:rsidR="00020FD5">
          <w:rPr>
            <w:rFonts w:eastAsia="Arial"/>
          </w:rPr>
          <w:t xml:space="preserve"> </w:t>
        </w:r>
        <w:r w:rsidR="00020FD5" w:rsidRPr="00F706C6">
          <w:rPr>
            <w:rFonts w:eastAsia="Arial"/>
            <w:rPrChange w:id="2054" w:author="Nelly Wagner" w:date="2017-01-23T18:09:00Z">
              <w:rPr>
                <w:rFonts w:eastAsia="Arial"/>
                <w:color w:val="0070C0"/>
              </w:rPr>
            </w:rPrChange>
          </w:rPr>
          <w:t>N = 1 experiment</w:t>
        </w:r>
      </w:ins>
      <w:ins w:id="2055" w:author="Nelly Wagner" w:date="2017-01-22T15:21:00Z">
        <w:r w:rsidR="00020FD5" w:rsidRPr="00F706C6">
          <w:rPr>
            <w:rFonts w:eastAsia="Arial"/>
            <w:rPrChange w:id="2056" w:author="Nelly Wagner" w:date="2017-01-23T18:09:00Z">
              <w:rPr>
                <w:rFonts w:eastAsia="Arial"/>
                <w:color w:val="0070C0"/>
              </w:rPr>
            </w:rPrChange>
          </w:rPr>
          <w:t>.</w:t>
        </w:r>
      </w:ins>
      <w:r w:rsidRPr="00C374EF">
        <w:rPr>
          <w:rFonts w:eastAsia="Arial"/>
        </w:rPr>
        <w:t xml:space="preserve"> </w:t>
      </w:r>
      <w:r>
        <w:rPr>
          <w:rFonts w:eastAsia="Arial"/>
          <w:b/>
          <w:bCs/>
        </w:rPr>
        <w:t>(B)</w:t>
      </w:r>
      <w:r>
        <w:rPr>
          <w:rFonts w:eastAsia="Arial"/>
        </w:rPr>
        <w:t xml:space="preserve"> Survival at 90 hours post-treatment of embryos exposed to various concentrations of oxacillin. n = 17-36 embryos per group.</w:t>
      </w:r>
      <w:ins w:id="2057" w:author="Nelly Wagner" w:date="2017-01-22T15:20:00Z">
        <w:r w:rsidR="00020FD5" w:rsidRPr="00C374EF">
          <w:rPr>
            <w:rFonts w:eastAsia="Arial"/>
          </w:rPr>
          <w:t xml:space="preserve"> </w:t>
        </w:r>
        <w:r w:rsidR="00020FD5" w:rsidRPr="00F706C6">
          <w:rPr>
            <w:rFonts w:eastAsia="Arial"/>
            <w:rPrChange w:id="2058" w:author="Nelly Wagner" w:date="2017-01-23T18:09:00Z">
              <w:rPr>
                <w:rFonts w:eastAsia="Arial"/>
                <w:color w:val="0070C0"/>
              </w:rPr>
            </w:rPrChange>
          </w:rPr>
          <w:t>N = 1 experiment</w:t>
        </w:r>
      </w:ins>
      <w:ins w:id="2059" w:author="Nelly Wagner" w:date="2017-01-22T15:21:00Z">
        <w:r w:rsidR="00020FD5" w:rsidRPr="00F706C6">
          <w:rPr>
            <w:rFonts w:eastAsia="Arial"/>
            <w:rPrChange w:id="2060" w:author="Nelly Wagner" w:date="2017-01-23T18:09:00Z">
              <w:rPr>
                <w:rFonts w:eastAsia="Arial"/>
                <w:color w:val="0070C0"/>
              </w:rPr>
            </w:rPrChange>
          </w:rPr>
          <w:t>.</w:t>
        </w:r>
      </w:ins>
      <w:r>
        <w:rPr>
          <w:rFonts w:eastAsia="Arial"/>
        </w:rPr>
        <w:t xml:space="preserve"> </w:t>
      </w:r>
      <w:r>
        <w:rPr>
          <w:rFonts w:eastAsia="Arial"/>
          <w:b/>
          <w:bCs/>
        </w:rPr>
        <w:t>(C)</w:t>
      </w:r>
      <w:r>
        <w:rPr>
          <w:rFonts w:eastAsia="Arial"/>
        </w:rPr>
        <w:t xml:space="preserve"> Survival at 90 hours post-treatment of embryos exposed to various concentrations of trimethoprim. n = 16-22 embryos per group.</w:t>
      </w:r>
      <w:ins w:id="2061" w:author="Nelly Wagner" w:date="2017-01-22T15:20:00Z">
        <w:r w:rsidR="00020FD5" w:rsidRPr="00C374EF">
          <w:rPr>
            <w:rFonts w:eastAsia="Arial"/>
          </w:rPr>
          <w:t xml:space="preserve"> </w:t>
        </w:r>
        <w:r w:rsidR="00020FD5" w:rsidRPr="00F706C6">
          <w:rPr>
            <w:rFonts w:eastAsia="Arial"/>
            <w:rPrChange w:id="2062" w:author="Nelly Wagner" w:date="2017-01-23T18:09:00Z">
              <w:rPr>
                <w:rFonts w:eastAsia="Arial"/>
                <w:color w:val="0070C0"/>
              </w:rPr>
            </w:rPrChange>
          </w:rPr>
          <w:t>N = 1 experiment</w:t>
        </w:r>
      </w:ins>
      <w:ins w:id="2063" w:author="Nelly Wagner" w:date="2017-01-22T15:21:00Z">
        <w:r w:rsidR="00020FD5" w:rsidRPr="00F706C6">
          <w:rPr>
            <w:rFonts w:eastAsia="Arial"/>
            <w:rPrChange w:id="2064" w:author="Nelly Wagner" w:date="2017-01-23T18:09:00Z">
              <w:rPr>
                <w:rFonts w:eastAsia="Arial"/>
                <w:color w:val="0070C0"/>
              </w:rPr>
            </w:rPrChange>
          </w:rPr>
          <w:t>.</w:t>
        </w:r>
      </w:ins>
      <w:r>
        <w:rPr>
          <w:rFonts w:eastAsia="Arial"/>
        </w:rPr>
        <w:t xml:space="preserve"> Bottom bars within each group indicate the percentage of embryos presenting sub-lethal symptoms among the live population. Statistics: Kruskal-Wallis and Dunn test, *** </w:t>
      </w:r>
      <w:r>
        <w:rPr>
          <w:rFonts w:eastAsia="Arial"/>
          <w:i/>
          <w:iCs/>
        </w:rPr>
        <w:t>p</w:t>
      </w:r>
      <w:r>
        <w:rPr>
          <w:rFonts w:eastAsia="Arial"/>
        </w:rPr>
        <w:t xml:space="preserve"> &lt; 0.001 and **** </w:t>
      </w:r>
      <w:r>
        <w:rPr>
          <w:rFonts w:eastAsia="Arial"/>
          <w:i/>
          <w:iCs/>
        </w:rPr>
        <w:t>p</w:t>
      </w:r>
      <w:r>
        <w:rPr>
          <w:rFonts w:eastAsia="Arial"/>
        </w:rPr>
        <w:t xml:space="preserve"> &lt; 0.0001.</w:t>
      </w:r>
      <w:r>
        <w:br w:type="page"/>
      </w:r>
    </w:p>
    <w:p w14:paraId="5EE60F89" w14:textId="0D6985EF" w:rsidR="0020061D" w:rsidRDefault="00766C9B">
      <w:pPr>
        <w:pStyle w:val="Figurelegend"/>
      </w:pPr>
      <w:r>
        <w:rPr>
          <w:noProof/>
          <w:lang w:eastAsia="en-GB"/>
        </w:rPr>
        <w:lastRenderedPageBreak/>
        <w:drawing>
          <wp:anchor distT="0" distB="127000" distL="0" distR="0" simplePos="0" relativeHeight="251669504" behindDoc="0" locked="0" layoutInCell="1" allowOverlap="1" wp14:anchorId="5A898C13" wp14:editId="69CF9230">
            <wp:simplePos x="0" y="0"/>
            <wp:positionH relativeFrom="column">
              <wp:align>center</wp:align>
            </wp:positionH>
            <wp:positionV relativeFrom="paragraph">
              <wp:align>top</wp:align>
            </wp:positionV>
            <wp:extent cx="3334385" cy="5090160"/>
            <wp:effectExtent l="0" t="0" r="0" b="0"/>
            <wp:wrapTopAndBottom/>
            <wp:docPr id="12"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
                    <pic:cNvPicPr>
                      <a:picLocks noChangeAspect="1" noChangeArrowheads="1"/>
                    </pic:cNvPicPr>
                  </pic:nvPicPr>
                  <pic:blipFill>
                    <a:blip r:embed="rId19"/>
                    <a:stretch>
                      <a:fillRect/>
                    </a:stretch>
                  </pic:blipFill>
                  <pic:spPr bwMode="auto">
                    <a:xfrm>
                      <a:off x="0" y="0"/>
                      <a:ext cx="3334385" cy="5090160"/>
                    </a:xfrm>
                    <a:prstGeom prst="rect">
                      <a:avLst/>
                    </a:prstGeom>
                    <a:noFill/>
                    <a:ln w="9525">
                      <a:noFill/>
                      <a:miter lim="800000"/>
                      <a:headEnd/>
                      <a:tailEnd/>
                    </a:ln>
                  </pic:spPr>
                </pic:pic>
              </a:graphicData>
            </a:graphic>
          </wp:anchor>
        </w:drawing>
      </w:r>
      <w:r>
        <w:rPr>
          <w:rFonts w:eastAsia="Arial"/>
          <w:b/>
          <w:bCs/>
        </w:rPr>
        <w:t xml:space="preserve">Figure 3.4. Survival of </w:t>
      </w:r>
      <w:r>
        <w:rPr>
          <w:rFonts w:eastAsia="Arial"/>
          <w:b/>
          <w:bCs/>
          <w:i/>
          <w:iCs/>
        </w:rPr>
        <w:t>S. aureus</w:t>
      </w:r>
      <w:r>
        <w:rPr>
          <w:rFonts w:eastAsia="Arial"/>
          <w:b/>
          <w:bCs/>
        </w:rPr>
        <w:t xml:space="preserve"> infected zebrafish embryos treated with erythromycin or kanamycin by immersion.</w:t>
      </w:r>
      <w:r>
        <w:rPr>
          <w:rFonts w:eastAsia="Arial"/>
        </w:rPr>
        <w:t xml:space="preserve"> </w:t>
      </w:r>
      <w:r>
        <w:rPr>
          <w:rFonts w:eastAsia="Arial"/>
          <w:b/>
          <w:bCs/>
        </w:rPr>
        <w:t>(A)</w:t>
      </w:r>
      <w:r>
        <w:rPr>
          <w:rFonts w:eastAsia="Arial"/>
        </w:rPr>
        <w:t xml:space="preserve"> Standard Kaplan-Meier survival curve of embryos infected with 1200 CFU of SH1000 and subsequently immersed in embryo water containing different concentrations of erythromycin. Statistics: log-rank test, p &lt; 0.05. n = 20 embryos per group.</w:t>
      </w:r>
      <w:ins w:id="2065" w:author="Nelly Wagner" w:date="2017-01-22T15:20:00Z">
        <w:r w:rsidR="00020FD5" w:rsidRPr="00C374EF">
          <w:rPr>
            <w:rFonts w:eastAsia="Arial"/>
          </w:rPr>
          <w:t xml:space="preserve"> </w:t>
        </w:r>
        <w:r w:rsidR="00020FD5" w:rsidRPr="00F706C6">
          <w:rPr>
            <w:rFonts w:eastAsia="Arial"/>
            <w:rPrChange w:id="2066" w:author="Nelly Wagner" w:date="2017-01-23T18:09:00Z">
              <w:rPr>
                <w:rFonts w:eastAsia="Arial"/>
                <w:color w:val="0070C0"/>
              </w:rPr>
            </w:rPrChange>
          </w:rPr>
          <w:t>N = 1 experiment</w:t>
        </w:r>
      </w:ins>
      <w:ins w:id="2067" w:author="Nelly Wagner" w:date="2017-01-22T15:21:00Z">
        <w:r w:rsidR="00020FD5" w:rsidRPr="00F706C6">
          <w:rPr>
            <w:rFonts w:eastAsia="Arial"/>
            <w:rPrChange w:id="2068" w:author="Nelly Wagner" w:date="2017-01-23T18:09:00Z">
              <w:rPr>
                <w:rFonts w:eastAsia="Arial"/>
                <w:color w:val="0070C0"/>
              </w:rPr>
            </w:rPrChange>
          </w:rPr>
          <w:t>.</w:t>
        </w:r>
      </w:ins>
      <w:r w:rsidRPr="00C374EF">
        <w:rPr>
          <w:rFonts w:eastAsia="Arial"/>
        </w:rPr>
        <w:t xml:space="preserve"> </w:t>
      </w:r>
      <w:r>
        <w:rPr>
          <w:rFonts w:eastAsia="Arial"/>
          <w:b/>
          <w:bCs/>
        </w:rPr>
        <w:t>(B)</w:t>
      </w:r>
      <w:r>
        <w:rPr>
          <w:rFonts w:eastAsia="Arial"/>
        </w:rPr>
        <w:t xml:space="preserve"> Standard Kaplan-Meier survival curve of embryos infected with 1300 CFU of SH1000 and subsequently immersed in embryo water containing different concentrations of kanamycin. Statistics: log-rank test, p &gt; 0.05. n = 26-27 embryos per group.</w:t>
      </w:r>
      <w:ins w:id="2069" w:author="Nelly Wagner" w:date="2017-01-22T15:20:00Z">
        <w:r w:rsidR="00020FD5">
          <w:rPr>
            <w:rFonts w:eastAsia="Arial"/>
          </w:rPr>
          <w:t xml:space="preserve"> </w:t>
        </w:r>
        <w:r w:rsidR="00020FD5" w:rsidRPr="00F706C6">
          <w:rPr>
            <w:rFonts w:eastAsia="Arial"/>
            <w:rPrChange w:id="2070" w:author="Nelly Wagner" w:date="2017-01-23T18:09:00Z">
              <w:rPr>
                <w:rFonts w:eastAsia="Arial"/>
                <w:color w:val="0070C0"/>
              </w:rPr>
            </w:rPrChange>
          </w:rPr>
          <w:t>N = 1 experiment</w:t>
        </w:r>
      </w:ins>
      <w:ins w:id="2071" w:author="Nelly Wagner" w:date="2017-01-22T15:21:00Z">
        <w:r w:rsidR="00020FD5" w:rsidRPr="00C374EF">
          <w:t>.</w:t>
        </w:r>
      </w:ins>
      <w:r>
        <w:br w:type="page"/>
      </w:r>
    </w:p>
    <w:p w14:paraId="3AEEF02F" w14:textId="4B2028CA" w:rsidR="0020061D" w:rsidRDefault="00766C9B">
      <w:pPr>
        <w:pStyle w:val="Figurelegend"/>
      </w:pPr>
      <w:r>
        <w:rPr>
          <w:noProof/>
          <w:lang w:eastAsia="en-GB"/>
        </w:rPr>
        <w:lastRenderedPageBreak/>
        <w:drawing>
          <wp:anchor distT="0" distB="127000" distL="0" distR="0" simplePos="0" relativeHeight="251670528" behindDoc="0" locked="0" layoutInCell="1" allowOverlap="1" wp14:anchorId="5B281ABF" wp14:editId="2C96ED07">
            <wp:simplePos x="0" y="0"/>
            <wp:positionH relativeFrom="column">
              <wp:align>center</wp:align>
            </wp:positionH>
            <wp:positionV relativeFrom="paragraph">
              <wp:align>top</wp:align>
            </wp:positionV>
            <wp:extent cx="4489450" cy="5857240"/>
            <wp:effectExtent l="0" t="0" r="0" b="0"/>
            <wp:wrapTopAndBottom/>
            <wp:docPr id="13"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pic:cNvPicPr>
                      <a:picLocks noChangeAspect="1" noChangeArrowheads="1"/>
                    </pic:cNvPicPr>
                  </pic:nvPicPr>
                  <pic:blipFill>
                    <a:blip r:embed="rId20"/>
                    <a:stretch>
                      <a:fillRect/>
                    </a:stretch>
                  </pic:blipFill>
                  <pic:spPr bwMode="auto">
                    <a:xfrm>
                      <a:off x="0" y="0"/>
                      <a:ext cx="4489450" cy="5857240"/>
                    </a:xfrm>
                    <a:prstGeom prst="rect">
                      <a:avLst/>
                    </a:prstGeom>
                    <a:noFill/>
                    <a:ln w="9525">
                      <a:noFill/>
                      <a:miter lim="800000"/>
                      <a:headEnd/>
                      <a:tailEnd/>
                    </a:ln>
                  </pic:spPr>
                </pic:pic>
              </a:graphicData>
            </a:graphic>
          </wp:anchor>
        </w:drawing>
      </w:r>
      <w:r>
        <w:rPr>
          <w:rFonts w:eastAsia="Arial"/>
          <w:b/>
          <w:bCs/>
        </w:rPr>
        <w:t>Figure 3.5. Survival of non-infected zebrafish embryos injected with antibiotics. (A)</w:t>
      </w:r>
      <w:r>
        <w:rPr>
          <w:rFonts w:eastAsia="Arial"/>
        </w:rPr>
        <w:t xml:space="preserve"> Survival at 90 hours post-treatment of non-infected embryos injected in the blood circulation with 20% v/v ethanol (control), 1 mg/ml and 100 µg/ml of erythromycin, kanamycin or tetracycline. n = 20 embryos for the 20% v/v ethanol group. n = 25 embryos for each antibiotic group.</w:t>
      </w:r>
      <w:ins w:id="2072" w:author="Nelly Wagner" w:date="2017-01-22T15:21:00Z">
        <w:r w:rsidR="00020FD5">
          <w:rPr>
            <w:rFonts w:eastAsia="Arial"/>
          </w:rPr>
          <w:t xml:space="preserve"> </w:t>
        </w:r>
        <w:r w:rsidR="00020FD5" w:rsidRPr="00F706C6">
          <w:rPr>
            <w:rFonts w:eastAsia="Arial"/>
            <w:rPrChange w:id="2073" w:author="Nelly Wagner" w:date="2017-01-23T18:09:00Z">
              <w:rPr>
                <w:rFonts w:eastAsia="Arial"/>
                <w:color w:val="0070C0"/>
              </w:rPr>
            </w:rPrChange>
          </w:rPr>
          <w:t>N = 1 experiment.</w:t>
        </w:r>
      </w:ins>
      <w:r>
        <w:rPr>
          <w:rFonts w:eastAsia="Arial"/>
        </w:rPr>
        <w:t xml:space="preserve"> </w:t>
      </w:r>
      <w:r>
        <w:rPr>
          <w:rFonts w:eastAsia="Arial"/>
          <w:b/>
          <w:bCs/>
        </w:rPr>
        <w:t>(B)</w:t>
      </w:r>
      <w:r>
        <w:rPr>
          <w:rFonts w:eastAsia="Arial"/>
        </w:rPr>
        <w:t xml:space="preserve"> Survival at 90 hours post-treatment of non-infected embryos injected in the blood circulation with PBS or 10% v/v DMSO (controls), spectinomycin, oxacillin, linezolid and trimethoprim. Bottom bars within each group indicate the proportion of embryos presenting sub-lethal symptoms among the live population. n = 24-40 embryos per group.</w:t>
      </w:r>
      <w:ins w:id="2074" w:author="Nelly Wagner" w:date="2017-01-22T15:21:00Z">
        <w:r w:rsidR="00020FD5">
          <w:rPr>
            <w:rFonts w:eastAsia="Arial"/>
          </w:rPr>
          <w:t xml:space="preserve"> </w:t>
        </w:r>
        <w:r w:rsidR="00020FD5" w:rsidRPr="00F706C6">
          <w:rPr>
            <w:rFonts w:eastAsia="Arial"/>
            <w:rPrChange w:id="2075" w:author="Nelly Wagner" w:date="2017-01-23T18:09:00Z">
              <w:rPr>
                <w:rFonts w:eastAsia="Arial"/>
                <w:color w:val="0070C0"/>
              </w:rPr>
            </w:rPrChange>
          </w:rPr>
          <w:t>N = 1 experiment</w:t>
        </w:r>
        <w:r w:rsidR="00020FD5">
          <w:rPr>
            <w:rFonts w:eastAsia="Arial"/>
            <w:color w:val="0070C0"/>
          </w:rPr>
          <w:t>.</w:t>
        </w:r>
      </w:ins>
      <w:r>
        <w:rPr>
          <w:rFonts w:eastAsia="Arial"/>
        </w:rPr>
        <w:t xml:space="preserve"> Statistics: Kruskal-Wallis and Dunn test, ns </w:t>
      </w:r>
      <w:r>
        <w:rPr>
          <w:rFonts w:eastAsia="Arial"/>
          <w:i/>
          <w:iCs/>
        </w:rPr>
        <w:t>p</w:t>
      </w:r>
      <w:r>
        <w:rPr>
          <w:rFonts w:eastAsia="Arial"/>
        </w:rPr>
        <w:t xml:space="preserve"> &gt; 0.5 and **** </w:t>
      </w:r>
      <w:r>
        <w:rPr>
          <w:rFonts w:eastAsia="Arial"/>
          <w:i/>
          <w:iCs/>
        </w:rPr>
        <w:t>p</w:t>
      </w:r>
      <w:r>
        <w:rPr>
          <w:rFonts w:eastAsia="Arial"/>
        </w:rPr>
        <w:t xml:space="preserve"> &lt; 0.0001.</w:t>
      </w:r>
      <w:r>
        <w:br w:type="page"/>
      </w:r>
    </w:p>
    <w:p w14:paraId="7B8106C0" w14:textId="77777777" w:rsidR="0020061D" w:rsidRDefault="00766C9B">
      <w:pPr>
        <w:pStyle w:val="Paragraph"/>
      </w:pPr>
      <w:r>
        <w:rPr>
          <w:rFonts w:eastAsia="Arial"/>
          <w:color w:val="000000"/>
        </w:rPr>
        <w:lastRenderedPageBreak/>
        <w:t>Indeed, none of the concentrations ranging from 25 to 250 µg/ml had a significant impact on the survival rate of infected embryos compared to the untreated control group (</w:t>
      </w:r>
      <w:r>
        <w:rPr>
          <w:rFonts w:eastAsia="Arial"/>
          <w:i/>
          <w:iCs/>
          <w:color w:val="000000"/>
        </w:rPr>
        <w:t xml:space="preserve">p </w:t>
      </w:r>
      <w:r>
        <w:rPr>
          <w:rFonts w:eastAsia="Arial"/>
          <w:color w:val="000000"/>
        </w:rPr>
        <w:t>= 0.69).</w:t>
      </w:r>
    </w:p>
    <w:p w14:paraId="1FECDF20" w14:textId="7AC6EDE7" w:rsidR="0020061D" w:rsidRDefault="00766C9B">
      <w:pPr>
        <w:pStyle w:val="Paragraph"/>
      </w:pPr>
      <w:r>
        <w:rPr>
          <w:rFonts w:eastAsia="Arial"/>
          <w:color w:val="000000"/>
        </w:rPr>
        <w:tab/>
        <w:t>As high external antibiotic concentrations were required to achieve a significant reduction in host mortality, this indicated that the compounds may have difficulties reaching their internal target. As a more direct method of antibiotic delivery, zebrafish embryos were treated by injection into the bloodstream. Such a method would decrease the amount of antibiotic to be used and also potentially lower the biologically active concentration. A toxicity assay was first conducted to assess the feasibility of the method. Laboratory stock solutions of antibiotics were used and diluted in PBS to 1 mg/ml and 500 µg/ml. 1 nL of each antibiotic dilution was injected in the yolk circulation valley of non-infected embryos. An ethanol control of 20% v/v ethanol made in PBS was also injected. This ethanol concentration corresponded to the 1 mg/ml dilution of erythromycin and tetracycline. The final survival at 90 hours post-treatment was recorded (Figure 3.5A). The control exhibited 15% mortality, while 1 mg/ml of erythromycin and tetracycline led to 8% and 12% mortality respectively. At 100 µg/ml, erythromycin toxicity was abolished but tetracycline still caused 4% of embryos to die. Kanamycin was completely innocuous at both concentrations. The control indicates that the toxic side-effects are likely related to the ethanol solvent. The toxicity of other antibiotics was further tested by injection. In addition to spectinomycin, oxacillin and trimethoprim which were tested earlier by immersion, linezolid was also injected (Figure 3.5B).</w:t>
      </w:r>
      <w:ins w:id="2076" w:author="Nelly Wagner" w:date="2017-01-22T15:22:00Z">
        <w:r w:rsidR="00020FD5">
          <w:rPr>
            <w:rFonts w:eastAsia="Arial"/>
            <w:color w:val="000000"/>
          </w:rPr>
          <w:t xml:space="preserve"> </w:t>
        </w:r>
      </w:ins>
      <w:r>
        <w:rPr>
          <w:rFonts w:eastAsia="Arial"/>
          <w:color w:val="000000"/>
        </w:rPr>
        <w:t>Spectinomycin, oxacillin and oxacillin were innocuous with 100% survival in both groups and unsubstantial sub-lethal symptoms for spectinomycin. Linezolid was also innocuous, causing just 2.5% mortality and sub-lethal symptoms. However</w:t>
      </w:r>
      <w:ins w:id="2077" w:author="Nelly Wagner" w:date="2017-01-22T15:22:00Z">
        <w:r w:rsidR="00020FD5">
          <w:rPr>
            <w:rFonts w:eastAsia="Arial"/>
            <w:color w:val="000000"/>
          </w:rPr>
          <w:t>,</w:t>
        </w:r>
      </w:ins>
      <w:r>
        <w:rPr>
          <w:rFonts w:eastAsia="Arial"/>
          <w:color w:val="000000"/>
        </w:rPr>
        <w:t xml:space="preserve"> trimethoprim was quite toxic, with about 15% of injected embryos presenting sub-lethal symptoms (Figure 3.5B). The DMSO control indicated that the toxicity was very likely the action of the DMSO solvent rather than the antibiotic itself. Baseline death and sickness matching the levels observed for spectinomycin and linezolid also appeared in the PBS injected group.</w:t>
      </w:r>
    </w:p>
    <w:p w14:paraId="5D388D57" w14:textId="77777777" w:rsidR="0020061D" w:rsidRDefault="00766C9B">
      <w:pPr>
        <w:widowControl w:val="0"/>
        <w:spacing w:line="360" w:lineRule="auto"/>
        <w:jc w:val="both"/>
      </w:pPr>
      <w:r>
        <w:rPr>
          <w:rFonts w:ascii="Arial" w:eastAsia="Arial" w:hAnsi="Arial"/>
          <w:color w:val="000000"/>
        </w:rPr>
        <w:tab/>
        <w:t>The next step was to test different antibiotic doses by injection on infected embryos. The dose-dependent antibiotic effect observed by immersion was reproduced by injection too. For erythromycin, the injection of 1 nL at 200 µg/ml showed a trend toward decreased mortality compared with the untreated control, but this was not significant (Figure 3.6A). However, an injection of 500 µg/ml of erythromycin cured most of the infected embryos (</w:t>
      </w:r>
      <w:r>
        <w:rPr>
          <w:rFonts w:ascii="Arial" w:eastAsia="Arial" w:hAnsi="Arial"/>
          <w:i/>
          <w:iCs/>
          <w:color w:val="000000"/>
        </w:rPr>
        <w:t xml:space="preserve">p </w:t>
      </w:r>
      <w:r>
        <w:rPr>
          <w:rFonts w:ascii="Arial" w:eastAsia="Arial" w:hAnsi="Arial"/>
          <w:color w:val="000000"/>
        </w:rPr>
        <w:t xml:space="preserve">= 0.023). Increasing the concentration to 1 mg/ml did not lead to more survival compared with the 500 µg/ml concentration. 100 µg/ml of kanamycin did not improve the survival of infected embryos compared with the </w:t>
      </w:r>
      <w:r>
        <w:rPr>
          <w:rFonts w:ascii="Arial" w:eastAsia="Arial" w:hAnsi="Arial"/>
          <w:color w:val="000000"/>
        </w:rPr>
        <w:lastRenderedPageBreak/>
        <w:t xml:space="preserve">untreated control (Figure 3.6B, </w:t>
      </w:r>
      <w:r>
        <w:rPr>
          <w:rFonts w:ascii="Arial" w:eastAsia="Arial" w:hAnsi="Arial"/>
          <w:i/>
          <w:iCs/>
          <w:color w:val="000000"/>
        </w:rPr>
        <w:t>p</w:t>
      </w:r>
      <w:r>
        <w:rPr>
          <w:rFonts w:ascii="Arial" w:eastAsia="Arial" w:hAnsi="Arial"/>
          <w:color w:val="000000"/>
        </w:rPr>
        <w:t xml:space="preserve"> = 0.8). However, using a concentration of 500 µg/ml or above greatly reduced the mortality of infected embryos (</w:t>
      </w:r>
      <w:r>
        <w:rPr>
          <w:rFonts w:ascii="Arial" w:eastAsia="Arial" w:hAnsi="Arial"/>
          <w:i/>
          <w:iCs/>
          <w:color w:val="000000"/>
        </w:rPr>
        <w:t>p &lt;</w:t>
      </w:r>
      <w:r>
        <w:rPr>
          <w:rFonts w:ascii="Arial" w:eastAsia="Arial" w:hAnsi="Arial"/>
          <w:color w:val="000000"/>
        </w:rPr>
        <w:t xml:space="preserve"> 0.007). Again, a similar curative pattern was obtained with tetracycline (Figure 3.6C). An injection of 1 nL of 100 µg/ml of tetracycline was not enough to improve survival (</w:t>
      </w:r>
      <w:r>
        <w:rPr>
          <w:rFonts w:ascii="Arial" w:eastAsia="Arial" w:hAnsi="Arial"/>
          <w:i/>
          <w:iCs/>
          <w:color w:val="000000"/>
        </w:rPr>
        <w:t xml:space="preserve">p </w:t>
      </w:r>
      <w:r>
        <w:rPr>
          <w:rFonts w:ascii="Arial" w:eastAsia="Arial" w:hAnsi="Arial"/>
          <w:color w:val="000000"/>
        </w:rPr>
        <w:t>= 0.9) but a concentration of at least 500 µg/ml cured most infected embryos (</w:t>
      </w:r>
      <w:r>
        <w:rPr>
          <w:rFonts w:ascii="Arial" w:eastAsia="Arial" w:hAnsi="Arial"/>
          <w:i/>
          <w:iCs/>
          <w:color w:val="000000"/>
        </w:rPr>
        <w:t>p &lt;</w:t>
      </w:r>
      <w:r>
        <w:rPr>
          <w:rFonts w:ascii="Arial" w:eastAsia="Arial" w:hAnsi="Arial"/>
          <w:color w:val="000000"/>
        </w:rPr>
        <w:t xml:space="preserve"> 0.0012). </w:t>
      </w:r>
    </w:p>
    <w:p w14:paraId="5D931DB7" w14:textId="77777777" w:rsidR="0020061D" w:rsidRDefault="00766C9B">
      <w:pPr>
        <w:spacing w:line="360" w:lineRule="auto"/>
        <w:jc w:val="both"/>
      </w:pPr>
      <w:r>
        <w:rPr>
          <w:rFonts w:ascii="Arial" w:eastAsia="Arial" w:hAnsi="Arial"/>
          <w:color w:val="000000"/>
        </w:rPr>
        <w:t xml:space="preserve"> </w:t>
      </w:r>
      <w:r>
        <w:rPr>
          <w:rFonts w:ascii="Arial" w:eastAsia="Arial" w:hAnsi="Arial"/>
          <w:color w:val="000000"/>
          <w:sz w:val="20"/>
          <w:szCs w:val="20"/>
        </w:rPr>
        <w:tab/>
      </w:r>
      <w:r>
        <w:rPr>
          <w:rFonts w:ascii="Arial" w:eastAsia="Arial" w:hAnsi="Arial"/>
          <w:color w:val="000000"/>
        </w:rPr>
        <w:t xml:space="preserve">It was thus demonstrated that erythromycin and kanamycin could be used to examine the impact of antibiotic intervention on the clonal expansion of </w:t>
      </w:r>
      <w:r>
        <w:rPr>
          <w:rFonts w:ascii="Arial" w:eastAsia="Arial" w:hAnsi="Arial"/>
          <w:i/>
          <w:iCs/>
          <w:color w:val="000000"/>
        </w:rPr>
        <w:t>S. aureus</w:t>
      </w:r>
      <w:r>
        <w:rPr>
          <w:rFonts w:ascii="Arial" w:eastAsia="Arial" w:hAnsi="Arial"/>
          <w:color w:val="000000"/>
        </w:rPr>
        <w:t xml:space="preserve"> in order to complement the results obtained with tetracycline by Dr. McVicker.</w:t>
      </w:r>
    </w:p>
    <w:p w14:paraId="6FE7F0E2" w14:textId="3F8A11D3" w:rsidR="0020061D" w:rsidRDefault="00766C9B">
      <w:pPr>
        <w:pStyle w:val="311"/>
        <w:numPr>
          <w:ilvl w:val="3"/>
          <w:numId w:val="22"/>
        </w:numPr>
      </w:pPr>
      <w:bookmarkStart w:id="2078" w:name="__RefHeading___Toc29985_1995552439"/>
      <w:bookmarkEnd w:id="2078"/>
      <w:r>
        <w:t xml:space="preserve">Determination of an </w:t>
      </w:r>
      <w:r>
        <w:rPr>
          <w:i/>
          <w:iCs/>
        </w:rPr>
        <w:t>in vivo</w:t>
      </w:r>
      <w:r>
        <w:t xml:space="preserve"> sub-inhibitory and curative antibiotic dose</w:t>
      </w:r>
      <w:ins w:id="2079" w:author="Nelly Wagner" w:date="2017-01-23T18:10:00Z">
        <w:r w:rsidR="00F706C6">
          <w:t xml:space="preserve"> of erythromycin</w:t>
        </w:r>
      </w:ins>
    </w:p>
    <w:p w14:paraId="30111486" w14:textId="42DFDC9D" w:rsidR="0020061D" w:rsidRDefault="00766C9B">
      <w:pPr>
        <w:pStyle w:val="3111"/>
        <w:numPr>
          <w:ilvl w:val="4"/>
          <w:numId w:val="22"/>
        </w:numPr>
      </w:pPr>
      <w:bookmarkStart w:id="2080" w:name="__RefHeading___Toc29987_1995552439"/>
      <w:bookmarkEnd w:id="2080"/>
      <w:del w:id="2081" w:author="Nelly Wagner" w:date="2017-01-23T18:10:00Z">
        <w:r w:rsidDel="00F706C6">
          <w:delText>Bacterial population dynamics at a sub-inhibitory dose of erythromycin</w:delText>
        </w:r>
      </w:del>
      <w:ins w:id="2082" w:author="Nelly Wagner" w:date="2017-01-23T18:10:00Z">
        <w:r w:rsidR="00F706C6">
          <w:t>Embryo survival and bacterial dynamics are unchanged by a sub-inhibitory dose</w:t>
        </w:r>
      </w:ins>
    </w:p>
    <w:p w14:paraId="1A4D2D6D" w14:textId="77777777" w:rsidR="0020061D" w:rsidRDefault="00766C9B">
      <w:pPr>
        <w:pStyle w:val="Paragraph"/>
      </w:pPr>
      <w:r>
        <w:rPr>
          <w:rFonts w:eastAsia="Arial"/>
          <w:color w:val="000000"/>
        </w:rPr>
        <w:tab/>
        <w:t>A sub-</w:t>
      </w:r>
      <w:r>
        <w:t>inhibitory</w:t>
      </w:r>
      <w:r>
        <w:rPr>
          <w:rFonts w:eastAsia="Arial"/>
          <w:color w:val="000000"/>
        </w:rPr>
        <w:t xml:space="preserve"> dose </w:t>
      </w:r>
      <w:r>
        <w:t xml:space="preserve">of antibiotic </w:t>
      </w:r>
      <w:r>
        <w:rPr>
          <w:rFonts w:eastAsia="Arial"/>
          <w:color w:val="000000"/>
        </w:rPr>
        <w:t xml:space="preserve">was defined as a </w:t>
      </w:r>
      <w:r>
        <w:t>treatment</w:t>
      </w:r>
      <w:r>
        <w:rPr>
          <w:rFonts w:eastAsia="Arial"/>
          <w:color w:val="000000"/>
        </w:rPr>
        <w:t xml:space="preserve"> which d</w:t>
      </w:r>
      <w:r>
        <w:t>id</w:t>
      </w:r>
      <w:r>
        <w:rPr>
          <w:rFonts w:eastAsia="Arial"/>
          <w:color w:val="000000"/>
        </w:rPr>
        <w:t xml:space="preserve"> not significantly impact on </w:t>
      </w:r>
      <w:r>
        <w:t xml:space="preserve">host mortality and bacterial load in the context of zebrafish embryo infection with a sensitive strain of </w:t>
      </w:r>
      <w:r>
        <w:rPr>
          <w:i/>
          <w:iCs/>
        </w:rPr>
        <w:t>S. aureus</w:t>
      </w:r>
      <w:r>
        <w:rPr>
          <w:rFonts w:eastAsia="Arial"/>
          <w:color w:val="000000"/>
        </w:rPr>
        <w:t xml:space="preserve">. </w:t>
      </w:r>
      <w:r>
        <w:t xml:space="preserve">As determined in the previous results section, a 1 nL injection of erythromycin less or equal to </w:t>
      </w:r>
      <w:r>
        <w:rPr>
          <w:rFonts w:eastAsia="Arial"/>
          <w:color w:val="000000"/>
        </w:rPr>
        <w:t xml:space="preserve">100 µg/ml </w:t>
      </w:r>
      <w:r>
        <w:t>did not affect the survival of embryos infected with SH1000. The concentration of 100 µg/ml was then used to treat embryos infected with either a sensitive or a resistant strain of</w:t>
      </w:r>
      <w:r>
        <w:rPr>
          <w:i/>
        </w:rPr>
        <w:t xml:space="preserve"> </w:t>
      </w:r>
      <w:r>
        <w:rPr>
          <w:i/>
          <w:iCs/>
        </w:rPr>
        <w:t>S. aureus</w:t>
      </w:r>
      <w:r>
        <w:rPr>
          <w:i/>
        </w:rPr>
        <w:t xml:space="preserve"> </w:t>
      </w:r>
      <w:r>
        <w:t>(SH1000-tet</w:t>
      </w:r>
      <w:r>
        <w:rPr>
          <w:vertAlign w:val="superscript"/>
        </w:rPr>
        <w:t>R</w:t>
      </w:r>
      <w:r>
        <w:t xml:space="preserve"> and SH1000-ery</w:t>
      </w:r>
      <w:r>
        <w:rPr>
          <w:vertAlign w:val="superscript"/>
        </w:rPr>
        <w:t>R</w:t>
      </w:r>
      <w:r>
        <w:t xml:space="preserve"> respectively) in order to determine if it altered bacterial dynamics </w:t>
      </w:r>
      <w:r>
        <w:rPr>
          <w:i/>
          <w:iCs/>
        </w:rPr>
        <w:t>in vivo</w:t>
      </w:r>
      <w:r>
        <w:t>. For each time point, randomly chosen live embryos and all the dead embryos present at the time were collected individually, homogenised and the bacterial load determined. E</w:t>
      </w:r>
      <w:r>
        <w:rPr>
          <w:rFonts w:eastAsia="Arial"/>
          <w:color w:val="000000"/>
        </w:rPr>
        <w:t xml:space="preserve">mbryos </w:t>
      </w:r>
      <w:r>
        <w:t>receiving a mock treatment (injection of PBS) after</w:t>
      </w:r>
      <w:r>
        <w:rPr>
          <w:rFonts w:eastAsia="Arial"/>
          <w:color w:val="000000"/>
        </w:rPr>
        <w:t xml:space="preserve"> infection </w:t>
      </w:r>
      <w:r>
        <w:t>with</w:t>
      </w:r>
      <w:r>
        <w:rPr>
          <w:rFonts w:eastAsia="Arial"/>
          <w:color w:val="000000"/>
        </w:rPr>
        <w:t xml:space="preserve"> the </w:t>
      </w:r>
      <w:r>
        <w:t>erythromycin-</w:t>
      </w:r>
      <w:r>
        <w:rPr>
          <w:rFonts w:eastAsia="Arial"/>
          <w:color w:val="000000"/>
        </w:rPr>
        <w:t>resistant strain SH1000-ery</w:t>
      </w:r>
      <w:r>
        <w:rPr>
          <w:vertAlign w:val="superscript"/>
        </w:rPr>
        <w:t>R</w:t>
      </w:r>
      <w:r>
        <w:rPr>
          <w:rFonts w:eastAsia="Arial"/>
          <w:color w:val="000000"/>
        </w:rPr>
        <w:t xml:space="preserve"> displayed </w:t>
      </w:r>
      <w:r>
        <w:t>the expected</w:t>
      </w:r>
      <w:r>
        <w:rPr>
          <w:rFonts w:eastAsia="Arial"/>
          <w:color w:val="000000"/>
        </w:rPr>
        <w:t xml:space="preserve"> </w:t>
      </w:r>
      <w:r>
        <w:rPr>
          <w:i/>
          <w:iCs/>
        </w:rPr>
        <w:t xml:space="preserve">in vivo </w:t>
      </w:r>
      <w:r>
        <w:rPr>
          <w:rFonts w:eastAsia="Arial"/>
          <w:color w:val="000000"/>
        </w:rPr>
        <w:t>growth pattern (Figure 3.</w:t>
      </w:r>
      <w:r>
        <w:t>7</w:t>
      </w:r>
      <w:r>
        <w:rPr>
          <w:rFonts w:eastAsia="Arial"/>
          <w:color w:val="000000"/>
        </w:rPr>
        <w:t xml:space="preserve">A). </w:t>
      </w:r>
      <w:r>
        <w:t>B</w:t>
      </w:r>
      <w:r>
        <w:rPr>
          <w:rFonts w:eastAsia="Arial"/>
          <w:color w:val="000000"/>
        </w:rPr>
        <w:t xml:space="preserve">acterial numbers were steady for the first 20 hours </w:t>
      </w:r>
      <w:r>
        <w:t>post-</w:t>
      </w:r>
      <w:r>
        <w:rPr>
          <w:rFonts w:eastAsia="Arial"/>
          <w:color w:val="000000"/>
        </w:rPr>
        <w:t>infection</w:t>
      </w:r>
      <w:r>
        <w:t>. After this time two groups of infected zebrafish embryos were identified. In approximately half of the embryos bacterial numbers increased and embryos ultimately died when the bacterial load reached over a million. In the other sub-population, bacterial numbers slowly decreased and infected embryos survived. The same qualitative result was obtained for the bacterial strain when embryos received the erythromycin treatment after infection, in the form of an injection of 1 nL of 100 µg/ml of erythromycin (Figure 3.7B). The erythromycin-sensitive strain SH1000-tet</w:t>
      </w:r>
      <w:r>
        <w:rPr>
          <w:vertAlign w:val="superscript"/>
        </w:rPr>
        <w:t>R</w:t>
      </w:r>
      <w:r>
        <w:t xml:space="preserve"> </w:t>
      </w:r>
      <w:r>
        <w:rPr>
          <w:i/>
          <w:iCs/>
        </w:rPr>
        <w:t>in vivo</w:t>
      </w:r>
      <w:r>
        <w:t xml:space="preserve"> growth pattern in mock-treated embryos resembled that of the erythromycin-resistant strain (compare Figure 3.8A with Figure 3.7A).</w:t>
      </w:r>
    </w:p>
    <w:p w14:paraId="1DD472C9" w14:textId="2FB36F21" w:rsidR="0020061D" w:rsidRDefault="00766C9B">
      <w:pPr>
        <w:pStyle w:val="Paragraph"/>
      </w:pPr>
      <w:r>
        <w:tab/>
      </w:r>
      <w:del w:id="2083" w:author="Nelly Wagner" w:date="2017-01-24T18:34:00Z">
        <w:r w:rsidDel="00EC087A">
          <w:delText>However, in the treated embryos, there was an unexpected difference</w:delText>
        </w:r>
        <w:r w:rsidRPr="00C374EF" w:rsidDel="00EC087A">
          <w:delText>. I</w:delText>
        </w:r>
      </w:del>
      <w:del w:id="2084" w:author="Nelly Wagner" w:date="2017-01-13T17:33:00Z">
        <w:r w:rsidRPr="00C374EF" w:rsidDel="00D17C26">
          <w:delText>ndeed</w:delText>
        </w:r>
      </w:del>
      <w:del w:id="2085" w:author="Nelly Wagner" w:date="2017-01-24T18:34:00Z">
        <w:r w:rsidRPr="00F706C6" w:rsidDel="00EC087A">
          <w:delText>,</w:delText>
        </w:r>
        <w:r w:rsidDel="00EC087A">
          <w:delText xml:space="preserve"> fewer embryos died</w:delText>
        </w:r>
        <w:r w:rsidRPr="00F706C6" w:rsidDel="00EC087A">
          <w:delText xml:space="preserve"> </w:delText>
        </w:r>
        <w:r w:rsidDel="00EC087A">
          <w:delText>(Figure 3.8B) compared with the mock-treatment control (38 live and 3 dead embryos for treated versus 35 live and 7 dead embryos for control).</w:delText>
        </w:r>
      </w:del>
      <w:r>
        <w:br w:type="page"/>
      </w:r>
    </w:p>
    <w:p w14:paraId="7A4447BB" w14:textId="0C13EFD4" w:rsidR="0020061D" w:rsidRDefault="00766C9B">
      <w:pPr>
        <w:pStyle w:val="Figurelegend"/>
      </w:pPr>
      <w:r>
        <w:rPr>
          <w:noProof/>
          <w:lang w:eastAsia="en-GB"/>
        </w:rPr>
        <w:lastRenderedPageBreak/>
        <w:drawing>
          <wp:anchor distT="0" distB="127000" distL="0" distR="0" simplePos="0" relativeHeight="251671552" behindDoc="0" locked="0" layoutInCell="1" allowOverlap="1" wp14:anchorId="350FDEA4" wp14:editId="3CDCFCCA">
            <wp:simplePos x="0" y="0"/>
            <wp:positionH relativeFrom="column">
              <wp:align>center</wp:align>
            </wp:positionH>
            <wp:positionV relativeFrom="paragraph">
              <wp:align>top</wp:align>
            </wp:positionV>
            <wp:extent cx="3315970" cy="7152005"/>
            <wp:effectExtent l="0" t="0" r="0" b="0"/>
            <wp:wrapTopAndBottom/>
            <wp:docPr id="14"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pic:cNvPicPr>
                      <a:picLocks noChangeAspect="1" noChangeArrowheads="1"/>
                    </pic:cNvPicPr>
                  </pic:nvPicPr>
                  <pic:blipFill>
                    <a:blip r:embed="rId21"/>
                    <a:stretch>
                      <a:fillRect/>
                    </a:stretch>
                  </pic:blipFill>
                  <pic:spPr bwMode="auto">
                    <a:xfrm>
                      <a:off x="0" y="0"/>
                      <a:ext cx="3315970" cy="7152005"/>
                    </a:xfrm>
                    <a:prstGeom prst="rect">
                      <a:avLst/>
                    </a:prstGeom>
                    <a:noFill/>
                    <a:ln w="9525">
                      <a:noFill/>
                      <a:miter lim="800000"/>
                      <a:headEnd/>
                      <a:tailEnd/>
                    </a:ln>
                  </pic:spPr>
                </pic:pic>
              </a:graphicData>
            </a:graphic>
          </wp:anchor>
        </w:drawing>
      </w:r>
      <w:r>
        <w:rPr>
          <w:rFonts w:eastAsia="Arial"/>
          <w:b/>
          <w:bCs/>
        </w:rPr>
        <w:t xml:space="preserve">Figure 3.6. Survival of </w:t>
      </w:r>
      <w:r>
        <w:rPr>
          <w:rFonts w:eastAsia="Arial"/>
          <w:b/>
          <w:bCs/>
          <w:i/>
          <w:iCs/>
        </w:rPr>
        <w:t xml:space="preserve">S. aureus </w:t>
      </w:r>
      <w:r>
        <w:rPr>
          <w:rFonts w:eastAsia="Arial"/>
          <w:b/>
          <w:bCs/>
        </w:rPr>
        <w:t>infected zebrafish embryos treated by injection with antibiotics.</w:t>
      </w:r>
      <w:r>
        <w:rPr>
          <w:rFonts w:eastAsia="Arial"/>
        </w:rPr>
        <w:t xml:space="preserve"> </w:t>
      </w:r>
      <w:r>
        <w:rPr>
          <w:rFonts w:eastAsia="Arial"/>
          <w:b/>
          <w:bCs/>
        </w:rPr>
        <w:t>(A)</w:t>
      </w:r>
      <w:r>
        <w:rPr>
          <w:rFonts w:eastAsia="Arial"/>
        </w:rPr>
        <w:t xml:space="preserve"> Survival kinetics of embryos infected with 2000 CFU of </w:t>
      </w:r>
      <w:r>
        <w:rPr>
          <w:rFonts w:eastAsia="Arial"/>
          <w:i/>
          <w:iCs/>
        </w:rPr>
        <w:t>S. aureus</w:t>
      </w:r>
      <w:r>
        <w:rPr>
          <w:rFonts w:eastAsia="Arial"/>
        </w:rPr>
        <w:t xml:space="preserve"> SH1000 and treated by injection with erythromycin. n = 19-33 embryos per group.</w:t>
      </w:r>
      <w:ins w:id="2086" w:author="Nelly Wagner" w:date="2017-01-22T15:22:00Z">
        <w:r w:rsidR="00020FD5">
          <w:rPr>
            <w:rFonts w:eastAsia="Arial"/>
          </w:rPr>
          <w:t xml:space="preserve"> </w:t>
        </w:r>
        <w:r w:rsidR="00020FD5" w:rsidRPr="00F706C6">
          <w:rPr>
            <w:rFonts w:eastAsia="Arial"/>
            <w:rPrChange w:id="2087" w:author="Nelly Wagner" w:date="2017-01-23T18:11:00Z">
              <w:rPr>
                <w:rFonts w:eastAsia="Arial"/>
                <w:color w:val="0070C0"/>
              </w:rPr>
            </w:rPrChange>
          </w:rPr>
          <w:t>N = 1 experiment.</w:t>
        </w:r>
      </w:ins>
      <w:r>
        <w:rPr>
          <w:rFonts w:eastAsia="Arial"/>
        </w:rPr>
        <w:t xml:space="preserve"> </w:t>
      </w:r>
      <w:r>
        <w:rPr>
          <w:rFonts w:eastAsia="Arial"/>
          <w:b/>
          <w:bCs/>
        </w:rPr>
        <w:t>(B)</w:t>
      </w:r>
      <w:r>
        <w:rPr>
          <w:rFonts w:eastAsia="Arial"/>
        </w:rPr>
        <w:t xml:space="preserve"> Survival kinetics of embryos infected with 1330 CFU of SH1000 and treated by injection with kanamycin. n = 25 embryos per group.</w:t>
      </w:r>
      <w:ins w:id="2088" w:author="Nelly Wagner" w:date="2017-01-22T15:22:00Z">
        <w:r w:rsidR="00020FD5">
          <w:rPr>
            <w:rFonts w:eastAsia="Arial"/>
          </w:rPr>
          <w:t xml:space="preserve"> </w:t>
        </w:r>
        <w:r w:rsidR="00020FD5" w:rsidRPr="00F706C6">
          <w:rPr>
            <w:rFonts w:eastAsia="Arial"/>
            <w:rPrChange w:id="2089" w:author="Nelly Wagner" w:date="2017-01-23T18:11:00Z">
              <w:rPr>
                <w:rFonts w:eastAsia="Arial"/>
                <w:color w:val="0070C0"/>
              </w:rPr>
            </w:rPrChange>
          </w:rPr>
          <w:t>N = 1 experiment.</w:t>
        </w:r>
      </w:ins>
      <w:r>
        <w:rPr>
          <w:rFonts w:eastAsia="Arial"/>
        </w:rPr>
        <w:t xml:space="preserve"> </w:t>
      </w:r>
      <w:r>
        <w:rPr>
          <w:rFonts w:eastAsia="Arial"/>
          <w:b/>
          <w:bCs/>
        </w:rPr>
        <w:t>(C)</w:t>
      </w:r>
      <w:r>
        <w:rPr>
          <w:rFonts w:eastAsia="Arial"/>
        </w:rPr>
        <w:t xml:space="preserve"> Survival kinetics of embryos infected with 1900 CFU of SH1000 and treated by injection with tetracycline. n = 25-50 embryos per group.</w:t>
      </w:r>
      <w:ins w:id="2090" w:author="Nelly Wagner" w:date="2017-01-22T15:22:00Z">
        <w:r w:rsidR="00020FD5" w:rsidRPr="00C374EF">
          <w:rPr>
            <w:rFonts w:eastAsia="Arial"/>
          </w:rPr>
          <w:t xml:space="preserve"> </w:t>
        </w:r>
        <w:r w:rsidR="00020FD5" w:rsidRPr="00F706C6">
          <w:rPr>
            <w:rFonts w:eastAsia="Arial"/>
            <w:rPrChange w:id="2091" w:author="Nelly Wagner" w:date="2017-01-23T18:11:00Z">
              <w:rPr>
                <w:rFonts w:eastAsia="Arial"/>
                <w:color w:val="0070C0"/>
              </w:rPr>
            </w:rPrChange>
          </w:rPr>
          <w:t>N = 1 experiment.</w:t>
        </w:r>
      </w:ins>
      <w:r>
        <w:rPr>
          <w:rFonts w:eastAsia="Arial"/>
        </w:rPr>
        <w:t xml:space="preserve"> Statistics: log-rank test, *** p &lt; 0.001 and **** p &lt; 0.0001.</w:t>
      </w:r>
      <w:r>
        <w:br w:type="page"/>
      </w:r>
    </w:p>
    <w:p w14:paraId="2880D269" w14:textId="1F9AB6A3" w:rsidR="0020061D" w:rsidRDefault="00766C9B">
      <w:pPr>
        <w:pStyle w:val="Figurelegend"/>
      </w:pPr>
      <w:r>
        <w:rPr>
          <w:noProof/>
          <w:lang w:eastAsia="en-GB"/>
        </w:rPr>
        <w:lastRenderedPageBreak/>
        <w:drawing>
          <wp:anchor distT="0" distB="127000" distL="0" distR="0" simplePos="0" relativeHeight="251672576" behindDoc="0" locked="0" layoutInCell="1" allowOverlap="1" wp14:anchorId="04DAA89A" wp14:editId="5382DFE8">
            <wp:simplePos x="0" y="0"/>
            <wp:positionH relativeFrom="column">
              <wp:align>center</wp:align>
            </wp:positionH>
            <wp:positionV relativeFrom="paragraph">
              <wp:align>top</wp:align>
            </wp:positionV>
            <wp:extent cx="5716270" cy="2543175"/>
            <wp:effectExtent l="0" t="0" r="0" b="0"/>
            <wp:wrapTopAndBottom/>
            <wp:docPr id="15"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9"/>
                    <pic:cNvPicPr>
                      <a:picLocks noChangeAspect="1" noChangeArrowheads="1"/>
                    </pic:cNvPicPr>
                  </pic:nvPicPr>
                  <pic:blipFill>
                    <a:blip r:embed="rId22"/>
                    <a:stretch>
                      <a:fillRect/>
                    </a:stretch>
                  </pic:blipFill>
                  <pic:spPr bwMode="auto">
                    <a:xfrm>
                      <a:off x="0" y="0"/>
                      <a:ext cx="5716270" cy="2543175"/>
                    </a:xfrm>
                    <a:prstGeom prst="rect">
                      <a:avLst/>
                    </a:prstGeom>
                    <a:noFill/>
                    <a:ln w="9525">
                      <a:noFill/>
                      <a:miter lim="800000"/>
                      <a:headEnd/>
                      <a:tailEnd/>
                    </a:ln>
                  </pic:spPr>
                </pic:pic>
              </a:graphicData>
            </a:graphic>
          </wp:anchor>
        </w:drawing>
      </w:r>
      <w:r>
        <w:rPr>
          <w:b/>
          <w:bCs/>
        </w:rPr>
        <w:t xml:space="preserve">Figure 3.7. The effect of a sub-inhibitory dose of erythromycin on </w:t>
      </w:r>
      <w:r>
        <w:rPr>
          <w:b/>
          <w:bCs/>
          <w:i/>
          <w:iCs/>
        </w:rPr>
        <w:t>in vivo</w:t>
      </w:r>
      <w:r>
        <w:rPr>
          <w:b/>
          <w:bCs/>
        </w:rPr>
        <w:t xml:space="preserve"> growth of the erythromycin-resistant SH1000 strain. </w:t>
      </w:r>
      <w:r>
        <w:t>Zebrafish embryos were infected with 1600 CFU of erythromycin-resistant SH1000 (ery</w:t>
      </w:r>
      <w:r>
        <w:rPr>
          <w:vertAlign w:val="superscript"/>
        </w:rPr>
        <w:t>R</w:t>
      </w:r>
      <w:r>
        <w:t xml:space="preserve">) and either left untreated </w:t>
      </w:r>
      <w:r>
        <w:rPr>
          <w:b/>
          <w:bCs/>
        </w:rPr>
        <w:t xml:space="preserve">(A) </w:t>
      </w:r>
      <w:r>
        <w:t xml:space="preserve">or treated with an injection of 1 nL of erythromycin at 100 µg/ml </w:t>
      </w:r>
      <w:r>
        <w:rPr>
          <w:b/>
          <w:bCs/>
        </w:rPr>
        <w:t>(B)</w:t>
      </w:r>
      <w:r>
        <w:t>. For each time point, about five live and any dead embryos were homogenised to determine the bacterial load. Each circle represents one embryo. Open circles (o) are live embryos and filled circles (</w:t>
      </w:r>
      <w:r>
        <w:rPr>
          <w:rFonts w:eastAsia="Arial"/>
        </w:rPr>
        <w:t>●</w:t>
      </w:r>
      <w:r>
        <w:t xml:space="preserve">) dead embryos. </w:t>
      </w:r>
      <w:ins w:id="2092" w:author="Nelly Wagner" w:date="2017-01-22T15:22:00Z">
        <w:r w:rsidR="00020FD5" w:rsidRPr="00F706C6">
          <w:rPr>
            <w:rFonts w:eastAsia="Arial"/>
            <w:rPrChange w:id="2093" w:author="Nelly Wagner" w:date="2017-01-23T18:11:00Z">
              <w:rPr>
                <w:rFonts w:eastAsia="Arial"/>
                <w:color w:val="0070C0"/>
              </w:rPr>
            </w:rPrChange>
          </w:rPr>
          <w:t>N = 1 experiment.</w:t>
        </w:r>
        <w:r w:rsidR="00020FD5">
          <w:rPr>
            <w:rFonts w:eastAsia="Arial"/>
            <w:color w:val="0070C0"/>
          </w:rPr>
          <w:t xml:space="preserve"> </w:t>
        </w:r>
      </w:ins>
      <w:r>
        <w:t xml:space="preserve">Statistics: multiple t-test, </w:t>
      </w:r>
      <w:r>
        <w:rPr>
          <w:i/>
          <w:iCs/>
        </w:rPr>
        <w:t xml:space="preserve">p </w:t>
      </w:r>
      <w:r>
        <w:t>&gt; 0.05 for each time-point comparison.</w:t>
      </w:r>
      <w:r>
        <w:br w:type="page"/>
      </w:r>
    </w:p>
    <w:p w14:paraId="7114DB2F" w14:textId="77777777" w:rsidR="0020061D" w:rsidRDefault="00766C9B">
      <w:pPr>
        <w:pStyle w:val="Figurelegend"/>
      </w:pPr>
      <w:r>
        <w:rPr>
          <w:noProof/>
          <w:lang w:eastAsia="en-GB"/>
        </w:rPr>
        <w:lastRenderedPageBreak/>
        <w:drawing>
          <wp:anchor distT="0" distB="127000" distL="0" distR="0" simplePos="0" relativeHeight="251673600" behindDoc="0" locked="0" layoutInCell="1" allowOverlap="1" wp14:anchorId="5ED49774" wp14:editId="1CC3249E">
            <wp:simplePos x="0" y="0"/>
            <wp:positionH relativeFrom="column">
              <wp:align>center</wp:align>
            </wp:positionH>
            <wp:positionV relativeFrom="paragraph">
              <wp:align>top</wp:align>
            </wp:positionV>
            <wp:extent cx="5760720" cy="4709795"/>
            <wp:effectExtent l="0" t="0" r="0" b="0"/>
            <wp:wrapTopAndBottom/>
            <wp:docPr id="16"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
                    <pic:cNvPicPr>
                      <a:picLocks noChangeAspect="1" noChangeArrowheads="1"/>
                    </pic:cNvPicPr>
                  </pic:nvPicPr>
                  <pic:blipFill>
                    <a:blip r:embed="rId23"/>
                    <a:stretch>
                      <a:fillRect/>
                    </a:stretch>
                  </pic:blipFill>
                  <pic:spPr bwMode="auto">
                    <a:xfrm>
                      <a:off x="0" y="0"/>
                      <a:ext cx="5760720" cy="4709795"/>
                    </a:xfrm>
                    <a:prstGeom prst="rect">
                      <a:avLst/>
                    </a:prstGeom>
                    <a:noFill/>
                    <a:ln w="9525">
                      <a:noFill/>
                      <a:miter lim="800000"/>
                      <a:headEnd/>
                      <a:tailEnd/>
                    </a:ln>
                  </pic:spPr>
                </pic:pic>
              </a:graphicData>
            </a:graphic>
          </wp:anchor>
        </w:drawing>
      </w:r>
      <w:r>
        <w:rPr>
          <w:b/>
          <w:bCs/>
        </w:rPr>
        <w:t xml:space="preserve">Figure 3.8. The effect of a sub-inhibitory dose of erythromycin on </w:t>
      </w:r>
      <w:r>
        <w:rPr>
          <w:b/>
          <w:bCs/>
          <w:i/>
          <w:iCs/>
        </w:rPr>
        <w:t>in vivo</w:t>
      </w:r>
      <w:r>
        <w:rPr>
          <w:b/>
          <w:bCs/>
        </w:rPr>
        <w:t xml:space="preserve"> growth of an erythromycin-sensitive SH1000 strain.</w:t>
      </w:r>
      <w:r>
        <w:t xml:space="preserve"> Zebrafish embryos were infected with 2600 CFU of erythromycin-sensitive SH1000 (tet</w:t>
      </w:r>
      <w:r>
        <w:rPr>
          <w:vertAlign w:val="superscript"/>
        </w:rPr>
        <w:t>R</w:t>
      </w:r>
      <w:r>
        <w:t xml:space="preserve">) and either left untreated </w:t>
      </w:r>
      <w:r>
        <w:rPr>
          <w:b/>
          <w:bCs/>
        </w:rPr>
        <w:t>(A)</w:t>
      </w:r>
      <w:r>
        <w:t xml:space="preserve"> or treated with an injection of 1 nL of erythromycin at 100 µg/ml </w:t>
      </w:r>
      <w:r>
        <w:rPr>
          <w:b/>
          <w:bCs/>
        </w:rPr>
        <w:t>(B)</w:t>
      </w:r>
      <w:r>
        <w:t>. For each time point, five live and any dead embryos were homogenised to determine the bacterial load. Each circle represents one embryo. Open circles (o) are live embryos and filled circles (</w:t>
      </w:r>
      <w:r>
        <w:rPr>
          <w:rFonts w:eastAsia="Arial"/>
        </w:rPr>
        <w:t>●</w:t>
      </w:r>
      <w:r>
        <w:t xml:space="preserve">) dead embryos. The experiment was repeated independently with embryos infected with 1900 CFU of erythromycin-sensitive SH1000 (tetR). The bacterial load was determined in embryos either untreated </w:t>
      </w:r>
      <w:r>
        <w:rPr>
          <w:b/>
          <w:bCs/>
        </w:rPr>
        <w:t>(C)</w:t>
      </w:r>
      <w:r>
        <w:t xml:space="preserve"> or treated with an injection of 1 nL of erythromycin at 100 µg/ml </w:t>
      </w:r>
      <w:r>
        <w:rPr>
          <w:b/>
          <w:bCs/>
        </w:rPr>
        <w:t>(D)</w:t>
      </w:r>
      <w:r>
        <w:t xml:space="preserve">. Statistics: multiple t-test, </w:t>
      </w:r>
      <w:r>
        <w:rPr>
          <w:i/>
          <w:iCs/>
        </w:rPr>
        <w:t xml:space="preserve">p </w:t>
      </w:r>
      <w:r>
        <w:t>&gt; 0.05 for each time-point comparison.</w:t>
      </w:r>
    </w:p>
    <w:p w14:paraId="4829A07F" w14:textId="77777777" w:rsidR="0020061D" w:rsidRDefault="00766C9B">
      <w:pPr>
        <w:pStyle w:val="Paragraph"/>
      </w:pPr>
      <w:r>
        <w:br w:type="page"/>
      </w:r>
    </w:p>
    <w:p w14:paraId="6B0A0106" w14:textId="3707BBD8" w:rsidR="00EC087A" w:rsidRDefault="00EC087A">
      <w:pPr>
        <w:pStyle w:val="Paragraph"/>
        <w:rPr>
          <w:ins w:id="2094" w:author="Nelly Wagner" w:date="2017-01-24T18:35:00Z"/>
        </w:rPr>
      </w:pPr>
      <w:ins w:id="2095" w:author="Nelly Wagner" w:date="2017-01-24T18:35:00Z">
        <w:r>
          <w:lastRenderedPageBreak/>
          <w:t>However, in the treated embryos, there was an unexpected difference</w:t>
        </w:r>
        <w:r>
          <w:rPr>
            <w:color w:val="0070C0"/>
          </w:rPr>
          <w:t xml:space="preserve">. </w:t>
        </w:r>
        <w:r w:rsidRPr="001C71E6">
          <w:t>I</w:t>
        </w:r>
        <w:r w:rsidRPr="00C374EF">
          <w:t>t was</w:t>
        </w:r>
        <w:r w:rsidRPr="001C71E6">
          <w:t xml:space="preserve"> indeed</w:t>
        </w:r>
        <w:r w:rsidRPr="00C374EF">
          <w:t xml:space="preserve"> anticipated that the control and treated group would show similar results</w:t>
        </w:r>
        <w:r w:rsidRPr="001C71E6">
          <w:t xml:space="preserve"> when a sub-inhibitory dose of antibiotic is used</w:t>
        </w:r>
        <w:r w:rsidRPr="00C374EF">
          <w:t>. Instead</w:t>
        </w:r>
        <w:r w:rsidRPr="00F706C6">
          <w:t>,</w:t>
        </w:r>
        <w:r>
          <w:t xml:space="preserve"> fewer embryos died</w:t>
        </w:r>
        <w:r w:rsidRPr="00C374EF">
          <w:t xml:space="preserve"> in the treated group</w:t>
        </w:r>
        <w:r w:rsidRPr="00F706C6">
          <w:t xml:space="preserve"> </w:t>
        </w:r>
        <w:r>
          <w:t>(Figure 3.8B) compared with the mock-treatment control (38 live and 3 dead embryos for treated versus 35 live and 7 dead embryos for control).</w:t>
        </w:r>
      </w:ins>
    </w:p>
    <w:p w14:paraId="7FFEFCE1" w14:textId="28A8B3E4" w:rsidR="0020061D" w:rsidRDefault="00766C9B">
      <w:pPr>
        <w:pStyle w:val="Paragraph"/>
        <w:ind w:firstLine="720"/>
        <w:pPrChange w:id="2096" w:author="Nelly Wagner" w:date="2017-01-24T18:35:00Z">
          <w:pPr>
            <w:pStyle w:val="Paragraph"/>
          </w:pPr>
        </w:pPrChange>
      </w:pPr>
      <w:r>
        <w:t xml:space="preserve">Though </w:t>
      </w:r>
      <w:del w:id="2097" w:author="Nelly Wagner" w:date="2017-01-13T17:36:00Z">
        <w:r w:rsidRPr="00C374EF" w:rsidDel="00446611">
          <w:delText>a number of</w:delText>
        </w:r>
      </w:del>
      <w:ins w:id="2098" w:author="Nelly Wagner" w:date="2017-01-13T17:36:00Z">
        <w:r w:rsidR="00446611" w:rsidRPr="00C374EF">
          <w:t>several</w:t>
        </w:r>
      </w:ins>
      <w:r w:rsidRPr="00C374EF">
        <w:t xml:space="preserve"> </w:t>
      </w:r>
      <w:r>
        <w:t>live embryos had a high bacterial load and would have likely died later, the fact that this dose of erythromycin could be</w:t>
      </w:r>
      <w:r w:rsidRPr="0096269C">
        <w:t xml:space="preserve"> sub</w:t>
      </w:r>
      <w:r w:rsidRPr="00C374EF">
        <w:t>-</w:t>
      </w:r>
      <w:del w:id="2099" w:author="Nelly Wagner" w:date="2017-01-13T17:37:00Z">
        <w:r w:rsidRPr="00C374EF" w:rsidDel="00446611">
          <w:delText xml:space="preserve">curative </w:delText>
        </w:r>
      </w:del>
      <w:ins w:id="2100" w:author="Nelly Wagner" w:date="2017-01-13T17:37:00Z">
        <w:r w:rsidR="00446611" w:rsidRPr="00C374EF">
          <w:t xml:space="preserve">inhibitory </w:t>
        </w:r>
      </w:ins>
      <w:r>
        <w:t xml:space="preserve">was questionable. To make sure that this result was not due to variation introduced during the experiment, the dynamics of the erythromycin-sensitive strain were repeated in an independent experiment. In the mock-treatment condition, the growth fitted the expected pattern described earlier (Figure 3.8C). A slightly different </w:t>
      </w:r>
      <w:r>
        <w:rPr>
          <w:i/>
          <w:iCs/>
        </w:rPr>
        <w:t xml:space="preserve">in vivo </w:t>
      </w:r>
      <w:r>
        <w:t>growth pattern was obtained again for infected embryos treated with erythromycin (Figure 3.8D), with 40 live and 10 dead embryos versus 40 live and 18 dead embryos for the untreated control. Multiple t-tests performed on each individual experimental data set or the combined data informed that there was no significant difference between the treated and the control groups (</w:t>
      </w:r>
      <w:r>
        <w:rPr>
          <w:i/>
          <w:iCs/>
        </w:rPr>
        <w:t xml:space="preserve">p </w:t>
      </w:r>
      <w:r>
        <w:t xml:space="preserve">&gt; 0.05 for each time point). It was also clear from the second independent survival test that this antibiotic dose was having no effect on host mortality (Figure 3.9A, </w:t>
      </w:r>
      <w:r>
        <w:rPr>
          <w:i/>
          <w:iCs/>
        </w:rPr>
        <w:t>p</w:t>
      </w:r>
      <w:r>
        <w:t xml:space="preserve"> = 0.33). It was also not impacting </w:t>
      </w:r>
      <w:r>
        <w:rPr>
          <w:i/>
          <w:iCs/>
        </w:rPr>
        <w:t xml:space="preserve">post mortem </w:t>
      </w:r>
      <w:r>
        <w:t>bacterial load when comparing untreated and treated groups of embryos infected with the sensitive strain (Figure 3.9B, p = 0.49), indicating that the treatment was not preventing the sensitive strain growth to expected levels in the host. These conflicting results on the effect of a sub-inhibitory concentration will be debated in the discussion of this chapter.</w:t>
      </w:r>
    </w:p>
    <w:p w14:paraId="74382E49" w14:textId="21222F1F" w:rsidR="0020061D" w:rsidRDefault="00766C9B">
      <w:pPr>
        <w:pStyle w:val="3111"/>
        <w:numPr>
          <w:ilvl w:val="4"/>
          <w:numId w:val="22"/>
        </w:numPr>
      </w:pPr>
      <w:bookmarkStart w:id="2101" w:name="__RefHeading___Toc29989_1995552439"/>
      <w:bookmarkEnd w:id="2101"/>
      <w:del w:id="2102" w:author="Nelly Wagner" w:date="2017-01-23T18:12:00Z">
        <w:r w:rsidDel="00F706C6">
          <w:rPr>
            <w:iCs w:val="0"/>
          </w:rPr>
          <w:delText>Bacterial dynamics at a curative dose of erythromycin</w:delText>
        </w:r>
      </w:del>
      <w:ins w:id="2103" w:author="Nelly Wagner" w:date="2017-01-23T18:12:00Z">
        <w:r w:rsidR="00F706C6">
          <w:rPr>
            <w:iCs w:val="0"/>
          </w:rPr>
          <w:t>Embryo survival and bacterial dynamics are affected by a curative dose</w:t>
        </w:r>
      </w:ins>
    </w:p>
    <w:p w14:paraId="2A548BC0" w14:textId="77777777" w:rsidR="0020061D" w:rsidRDefault="00766C9B">
      <w:pPr>
        <w:pStyle w:val="Paragraph"/>
        <w:widowControl w:val="0"/>
      </w:pPr>
      <w:r>
        <w:rPr>
          <w:rFonts w:eastAsia="Arial"/>
          <w:color w:val="000000"/>
        </w:rPr>
        <w:tab/>
        <w:t xml:space="preserve"> A curative dose was defined as a level which significantly improved host survival in the case of infection with a sensitive strain but not a resistant strain. Earlier, it was shown that an injection of one nanolitre of erythromycin at 500 µg/ml was enough to significantly improve the survival of infected embryos. Here the effect of that concentration on the </w:t>
      </w:r>
      <w:r>
        <w:rPr>
          <w:rFonts w:eastAsia="Arial"/>
          <w:i/>
          <w:iCs/>
          <w:color w:val="000000"/>
        </w:rPr>
        <w:t xml:space="preserve">in vivo </w:t>
      </w:r>
      <w:r>
        <w:rPr>
          <w:rFonts w:eastAsia="Arial"/>
          <w:color w:val="000000"/>
        </w:rPr>
        <w:t>growth of</w:t>
      </w:r>
      <w:r>
        <w:rPr>
          <w:rFonts w:eastAsia="Arial"/>
          <w:i/>
          <w:iCs/>
          <w:color w:val="000000"/>
        </w:rPr>
        <w:t xml:space="preserve"> S. aureus </w:t>
      </w:r>
      <w:r>
        <w:rPr>
          <w:rFonts w:eastAsia="Arial"/>
          <w:color w:val="000000"/>
        </w:rPr>
        <w:t>was tested in the same way as for the sub-inhibitory dose of erythromycin.</w:t>
      </w:r>
    </w:p>
    <w:p w14:paraId="08820784" w14:textId="2CC85A62" w:rsidR="0020061D" w:rsidRDefault="00766C9B">
      <w:pPr>
        <w:pStyle w:val="Paragraph"/>
        <w:widowControl w:val="0"/>
      </w:pPr>
      <w:r>
        <w:rPr>
          <w:rFonts w:eastAsia="Arial"/>
          <w:color w:val="000000"/>
        </w:rPr>
        <w:tab/>
        <w:t xml:space="preserve">First, a survival analysis was performed to confirm that the dose of antibiotic was sufficiently high to inhibit the erythromycin-sensitive but not the erythromycin-resistant strain. Concentrations of 500 µg/ml and 1 mg/ml of erythromycin were unable to attenuate the mortality caused by the erythromycin-resistant strain (Figure 3.10A, </w:t>
      </w:r>
      <w:r>
        <w:rPr>
          <w:rFonts w:eastAsia="Arial"/>
          <w:i/>
          <w:iCs/>
          <w:color w:val="000000"/>
        </w:rPr>
        <w:t>p</w:t>
      </w:r>
      <w:r>
        <w:rPr>
          <w:rFonts w:eastAsia="Arial"/>
          <w:color w:val="000000"/>
        </w:rPr>
        <w:t xml:space="preserve"> = 0.68). Conversely, these antibiotic concentrations significantly decreased the mortality of embryos infected with the erythromycin-sensitive strain, with the highest concentration having the greatest effect (Figure 3.10B, </w:t>
      </w:r>
      <w:r>
        <w:rPr>
          <w:rFonts w:eastAsia="Arial"/>
          <w:i/>
          <w:iCs/>
          <w:color w:val="000000"/>
        </w:rPr>
        <w:t>p</w:t>
      </w:r>
      <w:r>
        <w:rPr>
          <w:rFonts w:eastAsia="Arial"/>
          <w:color w:val="000000"/>
        </w:rPr>
        <w:t xml:space="preserve"> &lt; 0.0001). </w:t>
      </w:r>
      <w:moveFromRangeStart w:id="2104" w:author="Nelly Wagner" w:date="2017-01-24T18:36:00Z" w:name="move473046310"/>
      <w:moveFrom w:id="2105" w:author="Nelly Wagner" w:date="2017-01-24T18:36:00Z">
        <w:r w:rsidDel="00EC087A">
          <w:rPr>
            <w:rFonts w:eastAsia="Arial"/>
            <w:color w:val="000000"/>
          </w:rPr>
          <w:t>Population dynamics revealed the erythromycin-resistant strain had similar growth kinetics between mock-treated and embryos that received a dose of erythromycin of 500 µg/ml (Figure 3.10C and Figure 3.10D). The erythromycin-sensitive strain had the expected growth in mock-infected embryos (Figure 3.10E) whilst its growth was drastically reduced in embryos that received 500 µg/ml of erythromycin (Figure 3.10F).</w:t>
        </w:r>
      </w:moveFrom>
      <w:moveFromRangeEnd w:id="2104"/>
      <w:r>
        <w:br w:type="page"/>
      </w:r>
    </w:p>
    <w:p w14:paraId="7F67005B" w14:textId="20335415" w:rsidR="0020061D" w:rsidRDefault="00766C9B">
      <w:pPr>
        <w:pStyle w:val="Figurelegend"/>
      </w:pPr>
      <w:r>
        <w:rPr>
          <w:noProof/>
          <w:lang w:eastAsia="en-GB"/>
        </w:rPr>
        <w:lastRenderedPageBreak/>
        <w:drawing>
          <wp:anchor distT="0" distB="127000" distL="0" distR="0" simplePos="0" relativeHeight="251653120" behindDoc="0" locked="0" layoutInCell="1" allowOverlap="1" wp14:anchorId="05609552" wp14:editId="654D2F0C">
            <wp:simplePos x="0" y="0"/>
            <wp:positionH relativeFrom="column">
              <wp:align>center</wp:align>
            </wp:positionH>
            <wp:positionV relativeFrom="paragraph">
              <wp:align>top</wp:align>
            </wp:positionV>
            <wp:extent cx="5760720" cy="2070100"/>
            <wp:effectExtent l="0" t="0" r="0" b="0"/>
            <wp:wrapTopAndBottom/>
            <wp:docPr id="17"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
                    <pic:cNvPicPr>
                      <a:picLocks noChangeAspect="1" noChangeArrowheads="1"/>
                    </pic:cNvPicPr>
                  </pic:nvPicPr>
                  <pic:blipFill>
                    <a:blip r:embed="rId24"/>
                    <a:stretch>
                      <a:fillRect/>
                    </a:stretch>
                  </pic:blipFill>
                  <pic:spPr bwMode="auto">
                    <a:xfrm>
                      <a:off x="0" y="0"/>
                      <a:ext cx="5760720" cy="2070100"/>
                    </a:xfrm>
                    <a:prstGeom prst="rect">
                      <a:avLst/>
                    </a:prstGeom>
                    <a:noFill/>
                    <a:ln w="9525">
                      <a:noFill/>
                      <a:miter lim="800000"/>
                      <a:headEnd/>
                      <a:tailEnd/>
                    </a:ln>
                  </pic:spPr>
                </pic:pic>
              </a:graphicData>
            </a:graphic>
          </wp:anchor>
        </w:drawing>
      </w:r>
      <w:r>
        <w:rPr>
          <w:b/>
          <w:bCs/>
        </w:rPr>
        <w:t>Figure 3.9. Effect of a sub-inhibitory dose of erythromycin on the virulence of an erythromycin-sensitive SH1000 strain.</w:t>
      </w:r>
      <w:r>
        <w:t xml:space="preserve"> </w:t>
      </w:r>
      <w:r>
        <w:rPr>
          <w:b/>
          <w:bCs/>
        </w:rPr>
        <w:t>(A)</w:t>
      </w:r>
      <w:r>
        <w:t xml:space="preserve"> Survival kinetics of embryos infected with an average of 2400 CFU of either an erythromycin-sensitive (tet</w:t>
      </w:r>
      <w:r>
        <w:rPr>
          <w:vertAlign w:val="superscript"/>
        </w:rPr>
        <w:t>R</w:t>
      </w:r>
      <w:r>
        <w:t>) or erythromycin-resistant (ery</w:t>
      </w:r>
      <w:r>
        <w:rPr>
          <w:vertAlign w:val="superscript"/>
        </w:rPr>
        <w:t>R</w:t>
      </w:r>
      <w:r>
        <w:t>) SH1000 strain and untreated or treated with an injection of 1 nL of 100 µg/ml of erythromycin. Statistics: log-rank test, p &gt; 0.05. n = 82-88 embryos per group.</w:t>
      </w:r>
      <w:ins w:id="2106" w:author="Nelly Wagner" w:date="2017-01-22T15:23:00Z">
        <w:r w:rsidR="00020FD5">
          <w:t xml:space="preserve"> </w:t>
        </w:r>
        <w:r w:rsidR="00020FD5" w:rsidRPr="00F706C6">
          <w:rPr>
            <w:rFonts w:eastAsia="Arial"/>
            <w:rPrChange w:id="2107" w:author="Nelly Wagner" w:date="2017-01-23T18:12:00Z">
              <w:rPr>
                <w:rFonts w:eastAsia="Arial"/>
                <w:color w:val="0070C0"/>
              </w:rPr>
            </w:rPrChange>
          </w:rPr>
          <w:t>N = 1 experiment</w:t>
        </w:r>
        <w:r w:rsidR="00020FD5">
          <w:rPr>
            <w:rFonts w:eastAsia="Arial"/>
            <w:color w:val="0070C0"/>
          </w:rPr>
          <w:t>.</w:t>
        </w:r>
      </w:ins>
      <w:r>
        <w:t xml:space="preserve"> </w:t>
      </w:r>
      <w:r>
        <w:rPr>
          <w:b/>
          <w:bCs/>
        </w:rPr>
        <w:t>(B)</w:t>
      </w:r>
      <w:r>
        <w:t xml:space="preserve"> </w:t>
      </w:r>
      <w:r>
        <w:rPr>
          <w:i/>
          <w:iCs/>
        </w:rPr>
        <w:t>Post mortem</w:t>
      </w:r>
      <w:r>
        <w:t xml:space="preserve"> bacterial load in embryos infected with an erythromycin-sensitive strain and either untreated or treated with an injection of 1 nL of 100 µg/ml of erythromycin. Solid lines represent median and interquartile range. </w:t>
      </w:r>
      <w:ins w:id="2108" w:author="Nelly Wagner" w:date="2017-01-22T15:23:00Z">
        <w:r w:rsidR="00020FD5" w:rsidRPr="00F706C6">
          <w:rPr>
            <w:rFonts w:eastAsia="Arial"/>
            <w:rPrChange w:id="2109" w:author="Nelly Wagner" w:date="2017-01-23T18:12:00Z">
              <w:rPr>
                <w:rFonts w:eastAsia="Arial"/>
                <w:color w:val="0070C0"/>
              </w:rPr>
            </w:rPrChange>
          </w:rPr>
          <w:t>N = 1 experiment.</w:t>
        </w:r>
        <w:r w:rsidR="00020FD5">
          <w:rPr>
            <w:rFonts w:eastAsia="Arial"/>
            <w:color w:val="0070C0"/>
          </w:rPr>
          <w:t xml:space="preserve"> </w:t>
        </w:r>
      </w:ins>
      <w:r>
        <w:t>Statistics: Mann-Whitney test, p &gt; 0.05.</w:t>
      </w:r>
      <w:r>
        <w:br w:type="page"/>
      </w:r>
    </w:p>
    <w:p w14:paraId="2D85A61C" w14:textId="4384B329" w:rsidR="0020061D" w:rsidRDefault="00766C9B">
      <w:pPr>
        <w:spacing w:line="360" w:lineRule="auto"/>
        <w:jc w:val="both"/>
        <w:rPr>
          <w:color w:val="000000"/>
          <w:sz w:val="20"/>
          <w:szCs w:val="20"/>
        </w:rPr>
      </w:pPr>
      <w:r>
        <w:rPr>
          <w:noProof/>
          <w:lang w:eastAsia="en-GB"/>
        </w:rPr>
        <w:lastRenderedPageBreak/>
        <w:drawing>
          <wp:anchor distT="0" distB="127000" distL="0" distR="0" simplePos="0" relativeHeight="251654144" behindDoc="0" locked="0" layoutInCell="1" allowOverlap="1" wp14:anchorId="5D12CB68" wp14:editId="35122BC6">
            <wp:simplePos x="0" y="0"/>
            <wp:positionH relativeFrom="column">
              <wp:align>center</wp:align>
            </wp:positionH>
            <wp:positionV relativeFrom="paragraph">
              <wp:align>top</wp:align>
            </wp:positionV>
            <wp:extent cx="5514340" cy="6496050"/>
            <wp:effectExtent l="0" t="0" r="0" b="0"/>
            <wp:wrapTopAndBottom/>
            <wp:docPr id="18"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2"/>
                    <pic:cNvPicPr>
                      <a:picLocks noChangeAspect="1" noChangeArrowheads="1"/>
                    </pic:cNvPicPr>
                  </pic:nvPicPr>
                  <pic:blipFill>
                    <a:blip r:embed="rId25"/>
                    <a:stretch>
                      <a:fillRect/>
                    </a:stretch>
                  </pic:blipFill>
                  <pic:spPr bwMode="auto">
                    <a:xfrm>
                      <a:off x="0" y="0"/>
                      <a:ext cx="5514340" cy="6496050"/>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3.10. The effect of curative doses of erythromycin on mortality of infected zebrafish embryos and </w:t>
      </w:r>
      <w:r>
        <w:rPr>
          <w:rFonts w:ascii="Arial" w:eastAsia="Arial" w:hAnsi="Arial"/>
          <w:b/>
          <w:bCs/>
          <w:i/>
          <w:iCs/>
          <w:color w:val="000000"/>
          <w:sz w:val="20"/>
          <w:szCs w:val="20"/>
        </w:rPr>
        <w:t>in vivo</w:t>
      </w:r>
      <w:r>
        <w:rPr>
          <w:rFonts w:ascii="Arial" w:eastAsia="Arial" w:hAnsi="Arial"/>
          <w:b/>
          <w:bCs/>
          <w:color w:val="000000"/>
          <w:sz w:val="20"/>
          <w:szCs w:val="20"/>
        </w:rPr>
        <w:t xml:space="preserve"> growth of erythromycin-sensitive and resistant SH1000 strains.</w:t>
      </w:r>
      <w:r>
        <w:rPr>
          <w:rFonts w:ascii="Arial" w:eastAsia="Arial" w:hAnsi="Arial"/>
          <w:color w:val="000000"/>
          <w:sz w:val="20"/>
          <w:szCs w:val="20"/>
        </w:rPr>
        <w:t xml:space="preserve"> </w:t>
      </w:r>
      <w:r>
        <w:rPr>
          <w:rFonts w:ascii="Arial" w:eastAsia="Arial" w:hAnsi="Arial"/>
          <w:b/>
          <w:bCs/>
          <w:color w:val="000000"/>
          <w:sz w:val="20"/>
          <w:szCs w:val="20"/>
        </w:rPr>
        <w:t>(A)</w:t>
      </w:r>
      <w:r>
        <w:rPr>
          <w:rFonts w:ascii="Arial" w:eastAsia="Arial" w:hAnsi="Arial"/>
          <w:color w:val="000000"/>
          <w:sz w:val="20"/>
          <w:szCs w:val="20"/>
        </w:rPr>
        <w:t xml:space="preserve"> Survival kinetics of embryos infected with 1915 CFU of an erythromycin-resistant SH1000 strain (ery</w:t>
      </w:r>
      <w:r>
        <w:rPr>
          <w:rFonts w:ascii="Arial" w:eastAsia="Arial" w:hAnsi="Arial"/>
          <w:color w:val="000000"/>
          <w:sz w:val="20"/>
          <w:szCs w:val="20"/>
          <w:vertAlign w:val="superscript"/>
        </w:rPr>
        <w:t>R</w:t>
      </w:r>
      <w:r>
        <w:rPr>
          <w:rFonts w:ascii="Arial" w:eastAsia="Arial" w:hAnsi="Arial"/>
          <w:color w:val="000000"/>
          <w:sz w:val="20"/>
          <w:szCs w:val="20"/>
        </w:rPr>
        <w:t>) and injected with either 1 nL of PBS (untreated, negative control), 500 µg/ml or 1 mg/ml of erythromycin. Statistics: log-rank test, p &gt; 0.05. n = 36 embryos per group.</w:t>
      </w:r>
      <w:ins w:id="2110" w:author="Nelly Wagner" w:date="2017-01-22T15:24:00Z">
        <w:r w:rsidR="00020FD5">
          <w:rPr>
            <w:rFonts w:ascii="Arial" w:eastAsia="Arial" w:hAnsi="Arial"/>
            <w:color w:val="000000"/>
            <w:sz w:val="20"/>
            <w:szCs w:val="20"/>
          </w:rPr>
          <w:t xml:space="preserve"> </w:t>
        </w:r>
        <w:r w:rsidR="00020FD5" w:rsidRPr="00F706C6">
          <w:rPr>
            <w:rFonts w:eastAsia="Arial"/>
            <w:rPrChange w:id="2111" w:author="Nelly Wagner" w:date="2017-01-23T18:12:00Z">
              <w:rPr>
                <w:rFonts w:eastAsia="Arial"/>
                <w:color w:val="0070C0"/>
              </w:rPr>
            </w:rPrChange>
          </w:rPr>
          <w:t>N = 1 experiment.</w:t>
        </w:r>
      </w:ins>
      <w:r>
        <w:rPr>
          <w:rFonts w:ascii="Arial" w:eastAsia="Arial" w:hAnsi="Arial"/>
          <w:color w:val="000000"/>
          <w:sz w:val="20"/>
          <w:szCs w:val="20"/>
        </w:rPr>
        <w:t xml:space="preserve"> </w:t>
      </w:r>
      <w:r>
        <w:rPr>
          <w:rFonts w:ascii="Arial" w:eastAsia="Arial" w:hAnsi="Arial"/>
          <w:b/>
          <w:bCs/>
          <w:color w:val="000000"/>
          <w:sz w:val="20"/>
          <w:szCs w:val="20"/>
        </w:rPr>
        <w:t>(B)</w:t>
      </w:r>
      <w:r>
        <w:rPr>
          <w:rFonts w:ascii="Arial" w:eastAsia="Arial" w:hAnsi="Arial"/>
          <w:color w:val="000000"/>
          <w:sz w:val="20"/>
          <w:szCs w:val="20"/>
        </w:rPr>
        <w:t xml:space="preserve"> Survival kinetics of embryos infected with 1310 CFU of an erythromycin-sensitive SH1000 strain (tet</w:t>
      </w:r>
      <w:r>
        <w:rPr>
          <w:rFonts w:ascii="Arial" w:eastAsia="Arial" w:hAnsi="Arial"/>
          <w:color w:val="000000"/>
          <w:sz w:val="20"/>
          <w:szCs w:val="20"/>
          <w:vertAlign w:val="superscript"/>
        </w:rPr>
        <w:t>R</w:t>
      </w:r>
      <w:r>
        <w:rPr>
          <w:rFonts w:ascii="Arial" w:eastAsia="Arial" w:hAnsi="Arial"/>
          <w:color w:val="000000"/>
          <w:sz w:val="20"/>
          <w:szCs w:val="20"/>
        </w:rPr>
        <w:t>) and injected with either 1 nL of PBS (untreated, negative control), 500 µg/ml or 1 mg/ml of erythromycin. Statistics: log-rank test, p &lt; 0.0001. n = 36 embryos per group.</w:t>
      </w:r>
      <w:ins w:id="2112" w:author="Nelly Wagner" w:date="2017-01-22T15:24:00Z">
        <w:r w:rsidR="00020FD5">
          <w:rPr>
            <w:rFonts w:ascii="Arial" w:eastAsia="Arial" w:hAnsi="Arial"/>
            <w:color w:val="000000"/>
            <w:sz w:val="20"/>
            <w:szCs w:val="20"/>
          </w:rPr>
          <w:t xml:space="preserve"> </w:t>
        </w:r>
        <w:r w:rsidR="00020FD5" w:rsidRPr="00F706C6">
          <w:rPr>
            <w:rFonts w:eastAsia="Arial"/>
            <w:rPrChange w:id="2113" w:author="Nelly Wagner" w:date="2017-01-23T18:12:00Z">
              <w:rPr>
                <w:rFonts w:eastAsia="Arial"/>
                <w:color w:val="0070C0"/>
              </w:rPr>
            </w:rPrChange>
          </w:rPr>
          <w:t>N = 1 experiment.</w:t>
        </w:r>
      </w:ins>
      <w:r>
        <w:rPr>
          <w:rFonts w:ascii="Arial" w:eastAsia="Arial" w:hAnsi="Arial"/>
          <w:color w:val="000000"/>
          <w:sz w:val="20"/>
          <w:szCs w:val="20"/>
        </w:rPr>
        <w:t xml:space="preserve"> </w:t>
      </w:r>
      <w:r>
        <w:rPr>
          <w:rFonts w:ascii="Arial" w:eastAsia="Arial" w:hAnsi="Arial"/>
          <w:b/>
          <w:bCs/>
          <w:color w:val="000000"/>
          <w:sz w:val="20"/>
          <w:szCs w:val="20"/>
        </w:rPr>
        <w:t>(C)</w:t>
      </w:r>
      <w:r>
        <w:rPr>
          <w:rFonts w:ascii="Arial" w:eastAsia="Arial" w:hAnsi="Arial"/>
          <w:color w:val="000000"/>
          <w:sz w:val="20"/>
          <w:szCs w:val="20"/>
        </w:rPr>
        <w:t xml:space="preserve"> and </w:t>
      </w:r>
      <w:r>
        <w:rPr>
          <w:rFonts w:ascii="Arial" w:eastAsia="Arial" w:hAnsi="Arial"/>
          <w:b/>
          <w:bCs/>
          <w:color w:val="000000"/>
          <w:sz w:val="20"/>
          <w:szCs w:val="20"/>
        </w:rPr>
        <w:t>(D)</w:t>
      </w:r>
      <w:r>
        <w:rPr>
          <w:rFonts w:ascii="Arial" w:eastAsia="Arial" w:hAnsi="Arial"/>
          <w:color w:val="000000"/>
          <w:sz w:val="20"/>
          <w:szCs w:val="20"/>
        </w:rPr>
        <w:t xml:space="preserve"> show the </w:t>
      </w:r>
      <w:r>
        <w:rPr>
          <w:rFonts w:ascii="Arial" w:eastAsia="Arial" w:hAnsi="Arial"/>
          <w:i/>
          <w:iCs/>
          <w:color w:val="000000"/>
          <w:sz w:val="20"/>
          <w:szCs w:val="20"/>
        </w:rPr>
        <w:t>in vivo</w:t>
      </w:r>
      <w:r>
        <w:rPr>
          <w:rFonts w:ascii="Arial" w:eastAsia="Arial" w:hAnsi="Arial"/>
          <w:color w:val="000000"/>
          <w:sz w:val="20"/>
          <w:szCs w:val="20"/>
        </w:rPr>
        <w:t xml:space="preserve"> growth of an erythromycin-resistant SH1000 strain in untreated or treated embryos, respectively. Embryos were infected with 1120 </w:t>
      </w:r>
      <w:r>
        <w:rPr>
          <w:rFonts w:ascii="Arial" w:eastAsia="Arial" w:hAnsi="Arial"/>
          <w:color w:val="000000"/>
          <w:sz w:val="20"/>
          <w:szCs w:val="20"/>
        </w:rPr>
        <w:lastRenderedPageBreak/>
        <w:t>CFU and either untreated (injection of PBS) or treated with an injection of 1 nL of 500 µg/ml of erythromycin. For each time point, five live and any dead embryos were homogenised to determine the bacterial load. Each circle represents one embryo. Open circles (o) are live embryos and filled circles (●) are dead embryos.</w:t>
      </w:r>
      <w:ins w:id="2114" w:author="Nelly Wagner" w:date="2017-01-22T15:24:00Z">
        <w:r w:rsidR="00020FD5">
          <w:rPr>
            <w:rFonts w:ascii="Arial" w:eastAsia="Arial" w:hAnsi="Arial"/>
            <w:color w:val="000000"/>
            <w:sz w:val="20"/>
            <w:szCs w:val="20"/>
          </w:rPr>
          <w:t xml:space="preserve"> </w:t>
        </w:r>
        <w:r w:rsidR="00020FD5" w:rsidRPr="00F706C6">
          <w:rPr>
            <w:rFonts w:eastAsia="Arial"/>
            <w:rPrChange w:id="2115" w:author="Nelly Wagner" w:date="2017-01-23T18:12:00Z">
              <w:rPr>
                <w:rFonts w:eastAsia="Arial"/>
                <w:color w:val="0070C0"/>
              </w:rPr>
            </w:rPrChange>
          </w:rPr>
          <w:t>N = 1 experiment.</w:t>
        </w:r>
      </w:ins>
      <w:r w:rsidRPr="00F706C6">
        <w:rPr>
          <w:rFonts w:ascii="Arial" w:eastAsia="Arial" w:hAnsi="Arial"/>
          <w:sz w:val="20"/>
          <w:szCs w:val="20"/>
          <w:rPrChange w:id="2116" w:author="Nelly Wagner" w:date="2017-01-23T18:12:00Z">
            <w:rPr>
              <w:rFonts w:ascii="Arial" w:eastAsia="Arial" w:hAnsi="Arial"/>
              <w:color w:val="000000"/>
              <w:sz w:val="20"/>
              <w:szCs w:val="20"/>
            </w:rPr>
          </w:rPrChange>
        </w:rPr>
        <w:t xml:space="preserve"> </w:t>
      </w:r>
      <w:r>
        <w:rPr>
          <w:rFonts w:ascii="Arial" w:eastAsia="Arial" w:hAnsi="Arial"/>
          <w:b/>
          <w:bCs/>
          <w:color w:val="000000"/>
          <w:sz w:val="20"/>
          <w:szCs w:val="20"/>
        </w:rPr>
        <w:t>(E)</w:t>
      </w:r>
      <w:r>
        <w:rPr>
          <w:rFonts w:ascii="Arial" w:eastAsia="Arial" w:hAnsi="Arial"/>
          <w:color w:val="000000"/>
          <w:sz w:val="20"/>
          <w:szCs w:val="20"/>
        </w:rPr>
        <w:t xml:space="preserve"> and </w:t>
      </w:r>
      <w:r>
        <w:rPr>
          <w:rFonts w:ascii="Arial" w:eastAsia="Arial" w:hAnsi="Arial"/>
          <w:b/>
          <w:bCs/>
          <w:color w:val="000000"/>
          <w:sz w:val="20"/>
          <w:szCs w:val="20"/>
        </w:rPr>
        <w:t>(F)</w:t>
      </w:r>
      <w:r>
        <w:rPr>
          <w:rFonts w:ascii="Arial" w:eastAsia="Arial" w:hAnsi="Arial"/>
          <w:color w:val="000000"/>
          <w:sz w:val="20"/>
          <w:szCs w:val="20"/>
        </w:rPr>
        <w:t xml:space="preserve"> show the </w:t>
      </w:r>
      <w:r>
        <w:rPr>
          <w:rFonts w:ascii="Arial" w:eastAsia="Arial" w:hAnsi="Arial"/>
          <w:i/>
          <w:iCs/>
          <w:color w:val="000000"/>
          <w:sz w:val="20"/>
          <w:szCs w:val="20"/>
        </w:rPr>
        <w:t>in vivo</w:t>
      </w:r>
      <w:r>
        <w:rPr>
          <w:rFonts w:ascii="Arial" w:eastAsia="Arial" w:hAnsi="Arial"/>
          <w:color w:val="000000"/>
          <w:sz w:val="20"/>
          <w:szCs w:val="20"/>
        </w:rPr>
        <w:t xml:space="preserve"> growth of an erythromycin-sensitive SH1000 strain in untreated or treated embryos respectively. Embryos were infected with 1020 CFU then treated and processed as described for the embryos infected with an erythromycin-resistant strain.</w:t>
      </w:r>
      <w:ins w:id="2117" w:author="Nelly Wagner" w:date="2017-01-22T15:24:00Z">
        <w:r w:rsidR="00020FD5">
          <w:rPr>
            <w:rFonts w:ascii="Arial" w:eastAsia="Arial" w:hAnsi="Arial"/>
            <w:color w:val="000000"/>
            <w:sz w:val="20"/>
            <w:szCs w:val="20"/>
          </w:rPr>
          <w:t xml:space="preserve"> </w:t>
        </w:r>
        <w:r w:rsidR="00020FD5" w:rsidRPr="00F706C6">
          <w:rPr>
            <w:rFonts w:eastAsia="Arial"/>
            <w:rPrChange w:id="2118" w:author="Nelly Wagner" w:date="2017-01-23T18:12:00Z">
              <w:rPr>
                <w:rFonts w:eastAsia="Arial"/>
                <w:color w:val="0070C0"/>
              </w:rPr>
            </w:rPrChange>
          </w:rPr>
          <w:t>N = 1 experiment.</w:t>
        </w:r>
      </w:ins>
    </w:p>
    <w:p w14:paraId="7B424E2B" w14:textId="77777777" w:rsidR="0020061D" w:rsidRDefault="00766C9B">
      <w:pPr>
        <w:pStyle w:val="Paragraph"/>
        <w:widowControl w:val="0"/>
        <w:rPr>
          <w:rFonts w:eastAsia="Arial"/>
          <w:color w:val="000000"/>
        </w:rPr>
      </w:pPr>
      <w:r>
        <w:br w:type="page"/>
      </w:r>
    </w:p>
    <w:p w14:paraId="31B01C82" w14:textId="374350A8" w:rsidR="00EC087A" w:rsidRDefault="00EC087A">
      <w:pPr>
        <w:pStyle w:val="Paragraph"/>
        <w:widowControl w:val="0"/>
        <w:rPr>
          <w:ins w:id="2119" w:author="Nelly Wagner" w:date="2017-01-24T18:36:00Z"/>
          <w:rFonts w:eastAsia="Arial"/>
          <w:color w:val="000000"/>
        </w:rPr>
      </w:pPr>
      <w:moveToRangeStart w:id="2120" w:author="Nelly Wagner" w:date="2017-01-24T18:36:00Z" w:name="move473046310"/>
      <w:moveTo w:id="2121" w:author="Nelly Wagner" w:date="2017-01-24T18:36:00Z">
        <w:r>
          <w:rPr>
            <w:rFonts w:eastAsia="Arial"/>
            <w:color w:val="000000"/>
          </w:rPr>
          <w:lastRenderedPageBreak/>
          <w:t>Population dynamics revealed the erythromycin-resistant strain had similar growth kinetics between mock-treated and embryos that received a dose of erythromycin of 500 µg/ml (Figure 3.10C and Figure 3.10D). The erythromycin-sensitive strain had the expected growth in mock-infected embryos (Figure 3.10E) whilst its growth was drastically reduced in embryos that received 500 µg/ml of erythromycin (Figure 3.10F).</w:t>
        </w:r>
      </w:moveTo>
      <w:moveToRangeEnd w:id="2120"/>
    </w:p>
    <w:p w14:paraId="39BDCB32" w14:textId="75CF6DB1" w:rsidR="0020061D" w:rsidRDefault="00766C9B">
      <w:pPr>
        <w:pStyle w:val="Paragraph"/>
        <w:widowControl w:val="0"/>
      </w:pPr>
      <w:r>
        <w:rPr>
          <w:rFonts w:eastAsia="Arial"/>
          <w:color w:val="000000"/>
        </w:rPr>
        <w:t xml:space="preserve">Thus 500 µg/ml of erythromycin inhibits only the sensitive strain </w:t>
      </w:r>
      <w:r>
        <w:rPr>
          <w:rFonts w:eastAsia="Arial"/>
          <w:i/>
          <w:iCs/>
          <w:color w:val="000000"/>
        </w:rPr>
        <w:t>in vivo</w:t>
      </w:r>
      <w:r>
        <w:rPr>
          <w:rFonts w:eastAsia="Arial"/>
          <w:color w:val="000000"/>
        </w:rPr>
        <w:t xml:space="preserve"> and is a useful curative dose.</w:t>
      </w:r>
    </w:p>
    <w:p w14:paraId="41291581" w14:textId="77777777" w:rsidR="0020061D" w:rsidRDefault="00766C9B">
      <w:pPr>
        <w:pStyle w:val="311"/>
        <w:numPr>
          <w:ilvl w:val="3"/>
          <w:numId w:val="22"/>
        </w:numPr>
        <w:rPr>
          <w:szCs w:val="24"/>
        </w:rPr>
      </w:pPr>
      <w:bookmarkStart w:id="2122" w:name="__RefHeading___Toc29991_1995552439"/>
      <w:bookmarkEnd w:id="2122"/>
      <w:r>
        <w:rPr>
          <w:rFonts w:eastAsia="Arial" w:cs="Arial"/>
          <w:color w:val="000000"/>
          <w:szCs w:val="24"/>
        </w:rPr>
        <w:t xml:space="preserve">Effects of antibiotic intervention on the clonal expansion of </w:t>
      </w:r>
      <w:r>
        <w:rPr>
          <w:rFonts w:eastAsia="Arial" w:cs="Arial"/>
          <w:i/>
          <w:iCs/>
          <w:color w:val="000000"/>
          <w:szCs w:val="24"/>
        </w:rPr>
        <w:t>Staphylococcus aureus</w:t>
      </w:r>
    </w:p>
    <w:p w14:paraId="602AD59F" w14:textId="78EF6CBF" w:rsidR="0020061D" w:rsidRDefault="00766C9B">
      <w:pPr>
        <w:pStyle w:val="3111"/>
        <w:numPr>
          <w:ilvl w:val="4"/>
          <w:numId w:val="22"/>
        </w:numPr>
      </w:pPr>
      <w:bookmarkStart w:id="2123" w:name="__RefHeading___Toc29993_1995552439"/>
      <w:bookmarkEnd w:id="2123"/>
      <w:del w:id="2124" w:author="Nelly Wagner" w:date="2017-01-23T18:13:00Z">
        <w:r w:rsidDel="00F706C6">
          <w:rPr>
            <w:rFonts w:eastAsia="Arial" w:cs="Arial"/>
            <w:color w:val="000000"/>
          </w:rPr>
          <w:delText>Effect of a</w:delText>
        </w:r>
      </w:del>
      <w:ins w:id="2125" w:author="Nelly Wagner" w:date="2017-01-23T18:13:00Z">
        <w:r w:rsidR="00F706C6">
          <w:rPr>
            <w:rFonts w:eastAsia="Arial" w:cs="Arial"/>
            <w:color w:val="000000"/>
          </w:rPr>
          <w:t>Some</w:t>
        </w:r>
      </w:ins>
      <w:r>
        <w:rPr>
          <w:rFonts w:eastAsia="Arial" w:cs="Arial"/>
          <w:color w:val="000000"/>
        </w:rPr>
        <w:t xml:space="preserve"> sub-inhibitory dose</w:t>
      </w:r>
      <w:ins w:id="2126" w:author="Nelly Wagner" w:date="2017-01-23T18:13:00Z">
        <w:r w:rsidR="00F706C6">
          <w:rPr>
            <w:rFonts w:eastAsia="Arial" w:cs="Arial"/>
            <w:color w:val="000000"/>
          </w:rPr>
          <w:t>s</w:t>
        </w:r>
      </w:ins>
      <w:r>
        <w:rPr>
          <w:rFonts w:eastAsia="Arial" w:cs="Arial"/>
          <w:color w:val="000000"/>
        </w:rPr>
        <w:t xml:space="preserve"> of erythromycin</w:t>
      </w:r>
      <w:ins w:id="2127" w:author="Nelly Wagner" w:date="2017-01-23T18:13:00Z">
        <w:r w:rsidR="00F706C6">
          <w:rPr>
            <w:rFonts w:eastAsia="Arial" w:cs="Arial"/>
            <w:color w:val="000000"/>
          </w:rPr>
          <w:t xml:space="preserve"> favour a resistant strain</w:t>
        </w:r>
      </w:ins>
    </w:p>
    <w:p w14:paraId="665213D8" w14:textId="77777777" w:rsidR="0020061D" w:rsidRDefault="00766C9B">
      <w:pPr>
        <w:spacing w:line="360" w:lineRule="auto"/>
        <w:jc w:val="both"/>
        <w:rPr>
          <w:rFonts w:ascii="Arial" w:eastAsia="Arial" w:hAnsi="Arial"/>
        </w:rPr>
      </w:pPr>
      <w:r>
        <w:rPr>
          <w:rFonts w:ascii="Arial" w:eastAsia="Arial" w:hAnsi="Arial"/>
        </w:rPr>
        <w:tab/>
        <w:t>To assess if sub-inhibitory concentrations of antibiotics could favour a resistant strain in a mixed population of pre-existent resistant and sensitive clones, four postulates were defined:</w:t>
      </w:r>
    </w:p>
    <w:p w14:paraId="75D03290" w14:textId="77777777" w:rsidR="0020061D" w:rsidRDefault="00766C9B">
      <w:pPr>
        <w:numPr>
          <w:ilvl w:val="0"/>
          <w:numId w:val="11"/>
        </w:numPr>
        <w:spacing w:line="360" w:lineRule="auto"/>
        <w:ind w:right="1037" w:firstLine="0"/>
        <w:jc w:val="both"/>
        <w:rPr>
          <w:rFonts w:ascii="Arial" w:eastAsia="Arial" w:hAnsi="Arial"/>
        </w:rPr>
      </w:pPr>
      <w:r>
        <w:rPr>
          <w:rFonts w:ascii="Arial" w:eastAsia="Arial" w:hAnsi="Arial"/>
        </w:rPr>
        <w:t>the host survival kinetics of untreated and treated groups should be similar</w:t>
      </w:r>
    </w:p>
    <w:p w14:paraId="4F30AA22" w14:textId="77777777" w:rsidR="0020061D" w:rsidRDefault="00766C9B">
      <w:pPr>
        <w:numPr>
          <w:ilvl w:val="0"/>
          <w:numId w:val="11"/>
        </w:numPr>
        <w:spacing w:line="360" w:lineRule="auto"/>
        <w:ind w:right="1037" w:firstLine="0"/>
        <w:jc w:val="both"/>
        <w:rPr>
          <w:rFonts w:ascii="Arial" w:eastAsia="Arial" w:hAnsi="Arial"/>
        </w:rPr>
      </w:pPr>
      <w:r>
        <w:rPr>
          <w:rFonts w:ascii="Arial" w:eastAsia="Arial" w:hAnsi="Arial"/>
        </w:rPr>
        <w:t>the final bacterial load in untreated and treated embryos should also be similar</w:t>
      </w:r>
    </w:p>
    <w:p w14:paraId="18FBC2E1" w14:textId="77777777" w:rsidR="0020061D" w:rsidRDefault="00766C9B">
      <w:pPr>
        <w:numPr>
          <w:ilvl w:val="0"/>
          <w:numId w:val="11"/>
        </w:numPr>
        <w:spacing w:line="360" w:lineRule="auto"/>
        <w:ind w:right="1037" w:firstLine="0"/>
        <w:jc w:val="both"/>
        <w:rPr>
          <w:rFonts w:ascii="Arial" w:eastAsia="Arial" w:hAnsi="Arial"/>
        </w:rPr>
      </w:pPr>
      <w:r>
        <w:rPr>
          <w:rFonts w:ascii="Arial" w:eastAsia="Arial" w:hAnsi="Arial"/>
        </w:rPr>
        <w:t>the final strain ratios in untreated embryos should have the same distribution</w:t>
      </w:r>
    </w:p>
    <w:p w14:paraId="0D6FF421" w14:textId="77777777" w:rsidR="0020061D" w:rsidRDefault="00766C9B">
      <w:pPr>
        <w:numPr>
          <w:ilvl w:val="0"/>
          <w:numId w:val="11"/>
        </w:numPr>
        <w:spacing w:line="360" w:lineRule="auto"/>
        <w:ind w:right="1037" w:firstLine="0"/>
        <w:jc w:val="both"/>
        <w:rPr>
          <w:rFonts w:ascii="Arial" w:eastAsia="Arial" w:hAnsi="Arial"/>
        </w:rPr>
      </w:pPr>
      <w:r>
        <w:rPr>
          <w:rFonts w:ascii="Arial" w:eastAsia="Arial" w:hAnsi="Arial"/>
        </w:rPr>
        <w:t>the final strain ratios in treated embryos may or may not show the same distribution</w:t>
      </w:r>
    </w:p>
    <w:p w14:paraId="1AF546EB" w14:textId="77777777" w:rsidR="0020061D" w:rsidRDefault="00766C9B">
      <w:pPr>
        <w:spacing w:line="360" w:lineRule="auto"/>
        <w:jc w:val="both"/>
        <w:rPr>
          <w:rFonts w:ascii="Arial" w:eastAsia="Arial" w:hAnsi="Arial"/>
        </w:rPr>
      </w:pPr>
      <w:r>
        <w:rPr>
          <w:rFonts w:ascii="Arial" w:eastAsia="Arial" w:hAnsi="Arial"/>
        </w:rPr>
        <w:t xml:space="preserve">These four postulates arose from the original observation that only a small proportion of the initial inoculum actively contributes to disease and death due to an immune bottleneck </w:t>
      </w:r>
      <w:bookmarkStart w:id="2128" w:name="__UnoMark__42612_1995552439"/>
      <w:r>
        <w:rPr>
          <w:rFonts w:ascii="Arial" w:eastAsia="Arial" w:hAnsi="Arial"/>
        </w:rPr>
        <w:t>(Prajsnar et al. 2012)</w:t>
      </w:r>
      <w:bookmarkEnd w:id="2128"/>
      <w:del w:id="2129" w:author="Nelly Wagner" w:date="2017-01-22T18:27:00Z">
        <w:r w:rsidDel="005955B6">
          <w:rPr>
            <w:rFonts w:ascii="Arial" w:eastAsia="Arial" w:hAnsi="Arial"/>
          </w:rPr>
          <w:delText>⁠</w:delText>
        </w:r>
      </w:del>
      <w:r>
        <w:rPr>
          <w:rFonts w:ascii="Arial" w:eastAsia="Arial" w:hAnsi="Arial"/>
        </w:rPr>
        <w:t>. If a sub-inhibitory concentration of antibiotic does not affect either strain, then it is expected that as many bacteria would pass through the bottleneck than in the absence of treatment, resulting in similar survival proportions, hence the first postulate. If the passage through the bottleneck is favoured for one strain over the other, that strain will not replicate faster during clonal expansion, supporting the second postulate. In the absence of any external intervention, each strain has an equal chance of going through the bottleneck, leading to an equal distribution of strain ratios (third postulate). Finally, if sub-inhibitory concentrations of antibiotics favour one strain over the other, then the equal distribution of ratios will not be observed (fourth postulate). The non-parametric Mann-Whitney test was thus used to compare bacterial loads and the distribution of strain ratios.</w:t>
      </w:r>
    </w:p>
    <w:p w14:paraId="4EAE704C" w14:textId="77777777" w:rsidR="0020061D" w:rsidRDefault="00766C9B">
      <w:pPr>
        <w:spacing w:line="360" w:lineRule="auto"/>
        <w:jc w:val="both"/>
        <w:rPr>
          <w:rFonts w:ascii="Arial" w:eastAsia="Arial" w:hAnsi="Arial"/>
        </w:rPr>
      </w:pPr>
      <w:r>
        <w:rPr>
          <w:rFonts w:ascii="Arial" w:eastAsia="Arial" w:hAnsi="Arial"/>
        </w:rPr>
        <w:lastRenderedPageBreak/>
        <w:tab/>
        <w:t>As the dose of 100 µg/ml of erythromycin was at the limit of being a sub-inhibitory dose, a much lower concentration, namely 20 µg/ml, was first tested. Embryos were infected with a mixture of SH1000-tet</w:t>
      </w:r>
      <w:r>
        <w:rPr>
          <w:rFonts w:ascii="Arial" w:eastAsia="Arial" w:hAnsi="Arial"/>
          <w:vertAlign w:val="superscript"/>
        </w:rPr>
        <w:t>R</w:t>
      </w:r>
      <w:r>
        <w:rPr>
          <w:rFonts w:ascii="Arial" w:eastAsia="Arial" w:hAnsi="Arial"/>
        </w:rPr>
        <w:t xml:space="preserve"> and SH1000-ery</w:t>
      </w:r>
      <w:r>
        <w:rPr>
          <w:rFonts w:ascii="Arial" w:eastAsia="Arial" w:hAnsi="Arial"/>
          <w:vertAlign w:val="superscript"/>
        </w:rPr>
        <w:t>R</w:t>
      </w:r>
      <w:r>
        <w:rPr>
          <w:rFonts w:ascii="Arial" w:eastAsia="Arial" w:hAnsi="Arial"/>
        </w:rPr>
        <w:t xml:space="preserve"> in a 1:1 ratio totalling 2500 CFU. Half of the infected embryos received an injection of PBS (untreated control) whilst the other half received an injection of one nanolitre of erythromycin at 20 µg/ml (treated group). In agreement with the first and second postulate, the survival rate between untreated and treated embryos was identical (Figure 3.11A, </w:t>
      </w:r>
      <w:r>
        <w:rPr>
          <w:rFonts w:ascii="Arial" w:eastAsia="Arial" w:hAnsi="Arial"/>
          <w:i/>
          <w:iCs/>
        </w:rPr>
        <w:t>p</w:t>
      </w:r>
      <w:r>
        <w:rPr>
          <w:rFonts w:ascii="Arial" w:eastAsia="Arial" w:hAnsi="Arial"/>
        </w:rPr>
        <w:t xml:space="preserve"> = 0.74), as well as the </w:t>
      </w:r>
      <w:r>
        <w:rPr>
          <w:rFonts w:ascii="Arial" w:eastAsia="Arial" w:hAnsi="Arial"/>
          <w:i/>
          <w:iCs/>
        </w:rPr>
        <w:t xml:space="preserve">post mortem </w:t>
      </w:r>
      <w:r>
        <w:rPr>
          <w:rFonts w:ascii="Arial" w:eastAsia="Arial" w:hAnsi="Arial"/>
        </w:rPr>
        <w:t xml:space="preserve">bacterial load (Figure 3.11B, </w:t>
      </w:r>
      <w:r>
        <w:rPr>
          <w:rFonts w:ascii="Arial" w:eastAsia="Arial" w:hAnsi="Arial"/>
          <w:i/>
          <w:iCs/>
        </w:rPr>
        <w:t>p</w:t>
      </w:r>
      <w:r>
        <w:rPr>
          <w:rFonts w:ascii="Arial" w:eastAsia="Arial" w:hAnsi="Arial"/>
        </w:rPr>
        <w:t xml:space="preserve"> = 0.2). However, no difference in the distribution of the strain ratios extracted from treated and untreated embryos was seen (Figure 3.11C, </w:t>
      </w:r>
      <w:r>
        <w:rPr>
          <w:rFonts w:ascii="Arial" w:eastAsia="Arial" w:hAnsi="Arial"/>
          <w:i/>
          <w:iCs/>
        </w:rPr>
        <w:t>p</w:t>
      </w:r>
      <w:r>
        <w:rPr>
          <w:rFonts w:ascii="Arial" w:eastAsia="Arial" w:hAnsi="Arial"/>
        </w:rPr>
        <w:t xml:space="preserve"> = 0.2), meaning that the concentration of 20 µg/ml did not provide any advantage to the resistant strain. The concentration of erythromycin was thus increased to 50 µg/ml. Again, no differences in survival (Figure 3.12A, </w:t>
      </w:r>
      <w:r>
        <w:rPr>
          <w:rFonts w:ascii="Arial" w:eastAsia="Arial" w:hAnsi="Arial"/>
          <w:i/>
          <w:iCs/>
        </w:rPr>
        <w:t xml:space="preserve">p </w:t>
      </w:r>
      <w:r>
        <w:rPr>
          <w:rFonts w:ascii="Arial" w:eastAsia="Arial" w:hAnsi="Arial"/>
        </w:rPr>
        <w:t xml:space="preserve">= 0.3), </w:t>
      </w:r>
      <w:r>
        <w:rPr>
          <w:rFonts w:ascii="Arial" w:eastAsia="Arial" w:hAnsi="Arial"/>
          <w:i/>
          <w:iCs/>
        </w:rPr>
        <w:t>post mortem</w:t>
      </w:r>
      <w:r>
        <w:rPr>
          <w:rFonts w:ascii="Arial" w:eastAsia="Arial" w:hAnsi="Arial"/>
        </w:rPr>
        <w:t xml:space="preserve"> bacterial load (Figure 3.12B, </w:t>
      </w:r>
      <w:r>
        <w:rPr>
          <w:rFonts w:ascii="Arial" w:eastAsia="Arial" w:hAnsi="Arial"/>
          <w:i/>
          <w:iCs/>
        </w:rPr>
        <w:t xml:space="preserve">p </w:t>
      </w:r>
      <w:r>
        <w:rPr>
          <w:rFonts w:ascii="Arial" w:eastAsia="Arial" w:hAnsi="Arial"/>
        </w:rPr>
        <w:t xml:space="preserve">= 0.27) or strain ratios (Figure 3.12C, </w:t>
      </w:r>
      <w:r>
        <w:rPr>
          <w:rFonts w:ascii="Arial" w:eastAsia="Arial" w:hAnsi="Arial"/>
          <w:i/>
          <w:iCs/>
        </w:rPr>
        <w:t xml:space="preserve">p </w:t>
      </w:r>
      <w:r>
        <w:rPr>
          <w:rFonts w:ascii="Arial" w:eastAsia="Arial" w:hAnsi="Arial"/>
        </w:rPr>
        <w:t xml:space="preserve">= 0.23) were noted. Finally, the highest sub-inhibitory concentration of 100 µg/ml of erythromycin was used. Again, no difference in survival rate (Figure 3.13A, </w:t>
      </w:r>
      <w:r>
        <w:rPr>
          <w:rFonts w:ascii="Arial" w:eastAsia="Arial" w:hAnsi="Arial"/>
          <w:i/>
          <w:iCs/>
        </w:rPr>
        <w:t>p</w:t>
      </w:r>
      <w:r>
        <w:rPr>
          <w:rFonts w:ascii="Arial" w:eastAsia="Arial" w:hAnsi="Arial"/>
        </w:rPr>
        <w:t xml:space="preserve"> = 0.27) or </w:t>
      </w:r>
      <w:r>
        <w:rPr>
          <w:rFonts w:ascii="Arial" w:eastAsia="Arial" w:hAnsi="Arial"/>
          <w:i/>
          <w:iCs/>
        </w:rPr>
        <w:t xml:space="preserve">post mortem </w:t>
      </w:r>
      <w:r>
        <w:rPr>
          <w:rFonts w:ascii="Arial" w:eastAsia="Arial" w:hAnsi="Arial"/>
        </w:rPr>
        <w:t xml:space="preserve">bacterial load (Figure 3.13B, </w:t>
      </w:r>
      <w:r>
        <w:rPr>
          <w:rFonts w:ascii="Arial" w:eastAsia="Arial" w:hAnsi="Arial"/>
          <w:i/>
          <w:iCs/>
        </w:rPr>
        <w:t>p</w:t>
      </w:r>
      <w:r>
        <w:rPr>
          <w:rFonts w:ascii="Arial" w:eastAsia="Arial" w:hAnsi="Arial"/>
        </w:rPr>
        <w:t xml:space="preserve"> = 0.65) was found. However, a significant skew of the strain ratios in favour of the erythromycin-resistant strain was n</w:t>
      </w:r>
      <w:r>
        <w:rPr>
          <w:rFonts w:ascii="Arial" w:eastAsia="Arial" w:hAnsi="Arial"/>
          <w:color w:val="000000"/>
        </w:rPr>
        <w:t xml:space="preserve">oted in the treated compared with the untreated group (Figure 3.13C, </w:t>
      </w:r>
      <w:r>
        <w:rPr>
          <w:rFonts w:ascii="Arial" w:eastAsia="Arial" w:hAnsi="Arial"/>
          <w:i/>
          <w:iCs/>
          <w:color w:val="000000"/>
        </w:rPr>
        <w:t>p</w:t>
      </w:r>
      <w:r>
        <w:rPr>
          <w:rFonts w:ascii="Arial" w:eastAsia="Arial" w:hAnsi="Arial"/>
          <w:color w:val="000000"/>
        </w:rPr>
        <w:t xml:space="preserve"> = 0.0015).</w:t>
      </w:r>
    </w:p>
    <w:p w14:paraId="15170607" w14:textId="4BDE25E7" w:rsidR="0020061D" w:rsidRDefault="00766C9B">
      <w:pPr>
        <w:spacing w:line="360" w:lineRule="auto"/>
        <w:jc w:val="both"/>
        <w:rPr>
          <w:rFonts w:ascii="Arial" w:eastAsia="Arial" w:hAnsi="Arial"/>
        </w:rPr>
      </w:pPr>
      <w:r>
        <w:rPr>
          <w:rFonts w:ascii="Arial" w:eastAsia="Arial" w:hAnsi="Arial"/>
          <w:color w:val="000000"/>
        </w:rPr>
        <w:tab/>
        <w:t>To demonstrate that the skew of strain ratios only happens in the presence of a pre-existing resistant population and not with any mixture of sensitive isogenic strains, zebrafish embryos were infected with a mixture of SH1000-ery</w:t>
      </w:r>
      <w:r>
        <w:rPr>
          <w:rFonts w:ascii="Arial" w:eastAsia="Arial" w:hAnsi="Arial"/>
          <w:color w:val="000000"/>
          <w:vertAlign w:val="superscript"/>
        </w:rPr>
        <w:t>R</w:t>
      </w:r>
      <w:r>
        <w:rPr>
          <w:rFonts w:ascii="Arial" w:eastAsia="Arial" w:hAnsi="Arial"/>
          <w:color w:val="000000"/>
        </w:rPr>
        <w:t xml:space="preserve"> and SH1000-kan</w:t>
      </w:r>
      <w:r>
        <w:rPr>
          <w:rFonts w:ascii="Arial" w:eastAsia="Arial" w:hAnsi="Arial"/>
          <w:color w:val="000000"/>
          <w:vertAlign w:val="superscript"/>
        </w:rPr>
        <w:t>R</w:t>
      </w:r>
      <w:r>
        <w:rPr>
          <w:rFonts w:ascii="Arial" w:eastAsia="Arial" w:hAnsi="Arial"/>
          <w:color w:val="000000"/>
        </w:rPr>
        <w:t xml:space="preserve"> in a 1:1 ratio and treated with the sub-inhibitory dose of 2.5 µg/ml of tetracycline by immersion. </w:t>
      </w:r>
      <w:del w:id="2130" w:author="Nelly Wagner" w:date="2017-01-16T19:14:00Z">
        <w:r w:rsidDel="00E93530">
          <w:rPr>
            <w:rFonts w:ascii="Arial" w:eastAsia="Arial" w:hAnsi="Arial"/>
            <w:color w:val="000000"/>
          </w:rPr>
          <w:delText xml:space="preserve">Tetracycline rather than erythromycin was used for convenience reasons, </w:delText>
        </w:r>
      </w:del>
      <w:r>
        <w:rPr>
          <w:rFonts w:ascii="Arial" w:eastAsia="Arial" w:hAnsi="Arial"/>
          <w:color w:val="000000"/>
        </w:rPr>
        <w:t>Dr. McVicker</w:t>
      </w:r>
      <w:r w:rsidRPr="00E93530">
        <w:rPr>
          <w:rFonts w:ascii="Arial" w:eastAsia="Arial" w:hAnsi="Arial"/>
          <w:color w:val="2E74B5" w:themeColor="accent1" w:themeShade="BF"/>
          <w:rPrChange w:id="2131" w:author="Nelly Wagner" w:date="2017-01-16T19:15:00Z">
            <w:rPr>
              <w:rFonts w:ascii="Arial" w:eastAsia="Arial" w:hAnsi="Arial"/>
              <w:color w:val="000000"/>
            </w:rPr>
          </w:rPrChange>
        </w:rPr>
        <w:t xml:space="preserve"> ha</w:t>
      </w:r>
      <w:ins w:id="2132" w:author="Nelly Wagner" w:date="2017-01-16T19:15:00Z">
        <w:r w:rsidR="00E93530" w:rsidRPr="00E93530">
          <w:rPr>
            <w:rFonts w:ascii="Arial" w:eastAsia="Arial" w:hAnsi="Arial"/>
            <w:color w:val="2E74B5" w:themeColor="accent1" w:themeShade="BF"/>
            <w:rPrChange w:id="2133" w:author="Nelly Wagner" w:date="2017-01-16T19:15:00Z">
              <w:rPr>
                <w:rFonts w:ascii="Arial" w:eastAsia="Arial" w:hAnsi="Arial"/>
                <w:color w:val="000000"/>
              </w:rPr>
            </w:rPrChange>
          </w:rPr>
          <w:t>d</w:t>
        </w:r>
      </w:ins>
      <w:del w:id="2134" w:author="Nelly Wagner" w:date="2017-01-16T19:15:00Z">
        <w:r w:rsidDel="00E93530">
          <w:rPr>
            <w:rFonts w:ascii="Arial" w:eastAsia="Arial" w:hAnsi="Arial"/>
            <w:color w:val="000000"/>
          </w:rPr>
          <w:delText>ving</w:delText>
        </w:r>
      </w:del>
      <w:r>
        <w:rPr>
          <w:rFonts w:ascii="Arial" w:eastAsia="Arial" w:hAnsi="Arial"/>
          <w:color w:val="000000"/>
        </w:rPr>
        <w:t xml:space="preserve"> previously shown that 2.5 µg/ml of tetracycline was sub-inhibitory </w:t>
      </w:r>
      <w:bookmarkStart w:id="2135" w:name="__UnoMark__42616_1995552439"/>
      <w:r>
        <w:rPr>
          <w:rFonts w:ascii="Arial" w:eastAsia="Arial" w:hAnsi="Arial"/>
          <w:color w:val="000000"/>
        </w:rPr>
        <w:t>(McVicker et al. 2014)</w:t>
      </w:r>
      <w:bookmarkEnd w:id="2135"/>
      <w:del w:id="2136" w:author="Nelly Wagner" w:date="2017-01-22T18:27:00Z">
        <w:r w:rsidDel="005955B6">
          <w:rPr>
            <w:rFonts w:ascii="Arial" w:eastAsia="Arial" w:hAnsi="Arial"/>
            <w:color w:val="000000"/>
          </w:rPr>
          <w:delText>⁠</w:delText>
        </w:r>
      </w:del>
      <w:r>
        <w:rPr>
          <w:rFonts w:ascii="Arial" w:eastAsia="Arial" w:hAnsi="Arial"/>
          <w:color w:val="000000"/>
        </w:rPr>
        <w:t xml:space="preserve">. The survival rate (Figure 3.14A, </w:t>
      </w:r>
      <w:r>
        <w:rPr>
          <w:rFonts w:ascii="Arial" w:eastAsia="Arial" w:hAnsi="Arial"/>
          <w:i/>
          <w:iCs/>
          <w:color w:val="000000"/>
        </w:rPr>
        <w:t>p</w:t>
      </w:r>
      <w:r>
        <w:rPr>
          <w:rFonts w:ascii="Arial" w:eastAsia="Arial" w:hAnsi="Arial"/>
          <w:color w:val="000000"/>
        </w:rPr>
        <w:t xml:space="preserve"> = 0.89) and </w:t>
      </w:r>
      <w:r>
        <w:rPr>
          <w:rFonts w:ascii="Arial" w:eastAsia="Arial" w:hAnsi="Arial"/>
          <w:i/>
          <w:iCs/>
          <w:color w:val="000000"/>
        </w:rPr>
        <w:t xml:space="preserve">post mortem </w:t>
      </w:r>
      <w:r>
        <w:rPr>
          <w:rFonts w:ascii="Arial" w:eastAsia="Arial" w:hAnsi="Arial"/>
          <w:color w:val="000000"/>
        </w:rPr>
        <w:t>bacterial load (Figure 3.14B</w:t>
      </w:r>
      <w:r>
        <w:rPr>
          <w:rFonts w:ascii="Arial" w:eastAsia="Arial" w:hAnsi="Arial"/>
          <w:i/>
          <w:iCs/>
          <w:color w:val="000000"/>
        </w:rPr>
        <w:t>, p</w:t>
      </w:r>
      <w:r>
        <w:rPr>
          <w:rFonts w:ascii="Arial" w:eastAsia="Arial" w:hAnsi="Arial"/>
          <w:color w:val="000000"/>
        </w:rPr>
        <w:t xml:space="preserve"> = 0.32) of untreated and treated embryos were very similar, showing that the treatment was not affecting the growth of either strain. As expected, no skew in favour of any of the two sensitive strain was detected (Figure 3.14C, </w:t>
      </w:r>
      <w:r>
        <w:rPr>
          <w:rFonts w:ascii="Arial" w:eastAsia="Arial" w:hAnsi="Arial"/>
          <w:i/>
          <w:iCs/>
          <w:color w:val="000000"/>
        </w:rPr>
        <w:t>p</w:t>
      </w:r>
      <w:r>
        <w:rPr>
          <w:rFonts w:ascii="Arial" w:eastAsia="Arial" w:hAnsi="Arial"/>
          <w:color w:val="000000"/>
        </w:rPr>
        <w:t xml:space="preserve"> = 0.35), confirming that the skew in final strain ratios could only happen in the presence of a resistant strain.</w:t>
      </w:r>
    </w:p>
    <w:p w14:paraId="2F4EFC08" w14:textId="0C5628D8" w:rsidR="0020061D" w:rsidRDefault="00766C9B">
      <w:pPr>
        <w:spacing w:line="360" w:lineRule="auto"/>
        <w:jc w:val="both"/>
        <w:rPr>
          <w:rFonts w:ascii="Arial" w:eastAsia="Arial" w:hAnsi="Arial"/>
        </w:rPr>
      </w:pPr>
      <w:r>
        <w:rPr>
          <w:rFonts w:ascii="Arial" w:eastAsia="Arial" w:hAnsi="Arial"/>
        </w:rPr>
        <w:tab/>
        <w:t>A skew in strain ratio was observed only in the presence of a resistant population within the inoculum. However</w:t>
      </w:r>
      <w:ins w:id="2137" w:author="Nelly Wagner" w:date="2017-01-22T15:24:00Z">
        <w:r w:rsidR="00020FD5">
          <w:rPr>
            <w:rFonts w:ascii="Arial" w:eastAsia="Arial" w:hAnsi="Arial"/>
          </w:rPr>
          <w:t>,</w:t>
        </w:r>
      </w:ins>
      <w:r>
        <w:rPr>
          <w:rFonts w:ascii="Arial" w:eastAsia="Arial" w:hAnsi="Arial"/>
        </w:rPr>
        <w:t xml:space="preserve"> this did not rule out the possibility that the sensitive population could develop spontaneous resistance to erythromycin. To demonstrate that the change in strain ratios was not the result of erythromycin-sensitive clones acquiring erythromycin resistance within the host, colonies recovered from different embryos </w:t>
      </w:r>
      <w:r>
        <w:rPr>
          <w:rFonts w:ascii="Arial" w:eastAsia="Arial" w:hAnsi="Arial"/>
          <w:i/>
          <w:iCs/>
        </w:rPr>
        <w:t>post mortem</w:t>
      </w:r>
      <w:r>
        <w:rPr>
          <w:rFonts w:ascii="Arial" w:eastAsia="Arial" w:hAnsi="Arial"/>
        </w:rPr>
        <w:t xml:space="preserve"> were streaked on agar plates containing tetracycline or erythromycin and bacterial growth assessed after 24 hours. </w:t>
      </w:r>
      <w:moveFromRangeStart w:id="2138" w:author="Nelly Wagner" w:date="2017-01-24T18:37:00Z" w:name="move473046357"/>
      <w:moveFrom w:id="2139" w:author="Nelly Wagner" w:date="2017-01-24T18:37:00Z">
        <w:r w:rsidDel="00EC087A">
          <w:rPr>
            <w:rFonts w:ascii="Arial" w:eastAsia="Arial" w:hAnsi="Arial"/>
          </w:rPr>
          <w:t>Fifty-four tetracycline-resistant colonies recovered from untreated embryos were streaked on agar plates containing either erythromycin or erythromycin combined with lincomycin and no growth was observed. A combination of erythromycin and lincomycin was usually used to select strains carrying an erythromycin-resistance cassette as spontaneous resistance to erythromycin but not lincomycin could arise by mutation.</w:t>
        </w:r>
      </w:moveFrom>
      <w:moveFromRangeEnd w:id="2138"/>
      <w:r>
        <w:br w:type="page"/>
      </w:r>
    </w:p>
    <w:p w14:paraId="04278F4F" w14:textId="0D23DBFC" w:rsidR="0020061D" w:rsidRDefault="00766C9B">
      <w:pPr>
        <w:widowControl w:val="0"/>
        <w:spacing w:line="360" w:lineRule="auto"/>
        <w:jc w:val="both"/>
        <w:rPr>
          <w:rFonts w:ascii="Arial" w:eastAsia="Arial" w:hAnsi="Arial"/>
        </w:rPr>
      </w:pPr>
      <w:r>
        <w:rPr>
          <w:noProof/>
          <w:lang w:eastAsia="en-GB"/>
        </w:rPr>
        <w:lastRenderedPageBreak/>
        <w:drawing>
          <wp:anchor distT="0" distB="127000" distL="0" distR="0" simplePos="0" relativeHeight="251655168" behindDoc="0" locked="0" layoutInCell="1" allowOverlap="1" wp14:anchorId="1526205A" wp14:editId="1A0B714B">
            <wp:simplePos x="0" y="0"/>
            <wp:positionH relativeFrom="column">
              <wp:posOffset>1141095</wp:posOffset>
            </wp:positionH>
            <wp:positionV relativeFrom="paragraph">
              <wp:posOffset>3810</wp:posOffset>
            </wp:positionV>
            <wp:extent cx="3061970" cy="6296025"/>
            <wp:effectExtent l="0" t="0" r="0" b="0"/>
            <wp:wrapTopAndBottom/>
            <wp:docPr id="19"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3"/>
                    <pic:cNvPicPr>
                      <a:picLocks noChangeAspect="1" noChangeArrowheads="1"/>
                    </pic:cNvPicPr>
                  </pic:nvPicPr>
                  <pic:blipFill>
                    <a:blip r:embed="rId26"/>
                    <a:stretch>
                      <a:fillRect/>
                    </a:stretch>
                  </pic:blipFill>
                  <pic:spPr bwMode="auto">
                    <a:xfrm>
                      <a:off x="0" y="0"/>
                      <a:ext cx="3061970" cy="62960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Arial" w:hAnsi="Arial"/>
          <w:b/>
          <w:bCs/>
          <w:color w:val="000000"/>
          <w:sz w:val="20"/>
          <w:szCs w:val="20"/>
        </w:rPr>
        <w:t>Figure 3.11. The effect of a sub-inhibitory dose of 20 µg/ml of erythromycin on mixed strain infection.</w:t>
      </w:r>
      <w:r>
        <w:rPr>
          <w:rFonts w:ascii="Arial" w:eastAsia="Arial" w:hAnsi="Arial"/>
          <w:color w:val="000000"/>
          <w:sz w:val="20"/>
          <w:szCs w:val="20"/>
        </w:rPr>
        <w:t xml:space="preserve"> Zebrafish embryos were infected with a mixture of erythromycin-sensitive (tet</w:t>
      </w:r>
      <w:r>
        <w:rPr>
          <w:rFonts w:ascii="Arial" w:eastAsia="Arial" w:hAnsi="Arial"/>
          <w:color w:val="000000"/>
          <w:sz w:val="20"/>
          <w:szCs w:val="20"/>
          <w:vertAlign w:val="superscript"/>
        </w:rPr>
        <w:t>R</w:t>
      </w:r>
      <w:r>
        <w:rPr>
          <w:rFonts w:ascii="Arial" w:eastAsia="Arial" w:hAnsi="Arial"/>
          <w:color w:val="000000"/>
          <w:sz w:val="20"/>
          <w:szCs w:val="20"/>
        </w:rPr>
        <w:t>) and erythromycin-resistant (ery</w:t>
      </w:r>
      <w:r>
        <w:rPr>
          <w:rFonts w:ascii="Arial" w:eastAsia="Arial" w:hAnsi="Arial"/>
          <w:color w:val="000000"/>
          <w:sz w:val="20"/>
          <w:szCs w:val="20"/>
          <w:vertAlign w:val="superscript"/>
        </w:rPr>
        <w:t>R</w:t>
      </w:r>
      <w:r>
        <w:rPr>
          <w:rFonts w:ascii="Arial" w:eastAsia="Arial" w:hAnsi="Arial"/>
          <w:color w:val="000000"/>
          <w:sz w:val="20"/>
          <w:szCs w:val="20"/>
        </w:rPr>
        <w:t xml:space="preserve">) SH1000 strains in a 1:1 ratio, then either untreated (injection of PBS) or treated with an injection of 1 nL of 20 µg/ml of erythromycin. </w:t>
      </w:r>
      <w:r>
        <w:rPr>
          <w:rFonts w:ascii="Arial" w:eastAsia="Arial" w:hAnsi="Arial"/>
          <w:b/>
          <w:bCs/>
          <w:color w:val="000000"/>
          <w:sz w:val="20"/>
          <w:szCs w:val="20"/>
        </w:rPr>
        <w:t>(A)</w:t>
      </w:r>
      <w:r>
        <w:rPr>
          <w:rFonts w:ascii="Arial" w:eastAsia="Arial" w:hAnsi="Arial"/>
          <w:color w:val="000000"/>
          <w:sz w:val="20"/>
          <w:szCs w:val="20"/>
        </w:rPr>
        <w:t xml:space="preserve"> Survival kinetics of embryos infected with a 1:1 mixture of strains to a total of 1210 CFU. Statistics: log-rank test, p &gt; 0.05. </w:t>
      </w:r>
      <w:r>
        <w:rPr>
          <w:rFonts w:ascii="Arial" w:eastAsia="Arial" w:hAnsi="Arial"/>
          <w:b/>
          <w:bCs/>
          <w:color w:val="000000"/>
          <w:sz w:val="20"/>
          <w:szCs w:val="20"/>
        </w:rPr>
        <w:t>(B)</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bacterial load. Any dead infected embryos were homogenised and total bacterial numbers were determined. Each dot and square represents data from one embryo. Statistics: Mann-Whitney test, p &gt; 0.05. </w:t>
      </w:r>
      <w:r>
        <w:rPr>
          <w:rFonts w:ascii="Arial" w:eastAsia="Arial" w:hAnsi="Arial"/>
          <w:b/>
          <w:bCs/>
          <w:color w:val="000000"/>
          <w:sz w:val="20"/>
          <w:szCs w:val="20"/>
        </w:rPr>
        <w:t xml:space="preserve">(C) </w:t>
      </w:r>
      <w:r>
        <w:rPr>
          <w:rFonts w:ascii="Arial" w:eastAsia="Arial" w:hAnsi="Arial"/>
          <w:color w:val="000000"/>
          <w:sz w:val="20"/>
          <w:szCs w:val="20"/>
        </w:rPr>
        <w:t>Post mortem distribution of strain ratios for each bacterial load determined. The dotted line represents the equivalence line. Statistics: Mann-Whitney test, p &gt; 0.05. Solid lines represent median and interquartile range.</w:t>
      </w:r>
      <w:ins w:id="2140" w:author="Nelly Wagner" w:date="2017-01-22T15:25:00Z">
        <w:r w:rsidR="00020FD5">
          <w:rPr>
            <w:rFonts w:ascii="Arial" w:eastAsia="Arial" w:hAnsi="Arial"/>
            <w:color w:val="000000"/>
            <w:sz w:val="20"/>
            <w:szCs w:val="20"/>
          </w:rPr>
          <w:t xml:space="preserve"> </w:t>
        </w:r>
        <w:r w:rsidR="00020FD5" w:rsidRPr="00F706C6">
          <w:rPr>
            <w:rFonts w:eastAsia="Arial"/>
            <w:rPrChange w:id="2141" w:author="Nelly Wagner" w:date="2017-01-23T18:13:00Z">
              <w:rPr>
                <w:rFonts w:eastAsia="Arial"/>
                <w:color w:val="0070C0"/>
              </w:rPr>
            </w:rPrChange>
          </w:rPr>
          <w:t>N = 1 experiment.</w:t>
        </w:r>
      </w:ins>
      <w:r>
        <w:br w:type="page"/>
      </w:r>
    </w:p>
    <w:p w14:paraId="7CB1795A" w14:textId="012EBE38" w:rsidR="0020061D" w:rsidRDefault="00766C9B">
      <w:pPr>
        <w:widowControl w:val="0"/>
        <w:spacing w:line="360" w:lineRule="auto"/>
        <w:jc w:val="both"/>
        <w:rPr>
          <w:rFonts w:ascii="Arial" w:eastAsia="Arial" w:hAnsi="Arial"/>
          <w:color w:val="000000"/>
          <w:sz w:val="20"/>
          <w:szCs w:val="20"/>
        </w:rPr>
      </w:pPr>
      <w:r>
        <w:rPr>
          <w:noProof/>
          <w:lang w:eastAsia="en-GB"/>
        </w:rPr>
        <w:lastRenderedPageBreak/>
        <w:drawing>
          <wp:anchor distT="0" distB="127000" distL="0" distR="0" simplePos="0" relativeHeight="251656192" behindDoc="0" locked="0" layoutInCell="1" allowOverlap="1" wp14:anchorId="77AD74FF" wp14:editId="1DFC666A">
            <wp:simplePos x="0" y="0"/>
            <wp:positionH relativeFrom="column">
              <wp:posOffset>1264920</wp:posOffset>
            </wp:positionH>
            <wp:positionV relativeFrom="paragraph">
              <wp:posOffset>3810</wp:posOffset>
            </wp:positionV>
            <wp:extent cx="2814955" cy="6286500"/>
            <wp:effectExtent l="0" t="0" r="0" b="0"/>
            <wp:wrapTopAndBottom/>
            <wp:docPr id="20"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4"/>
                    <pic:cNvPicPr>
                      <a:picLocks noChangeAspect="1" noChangeArrowheads="1"/>
                    </pic:cNvPicPr>
                  </pic:nvPicPr>
                  <pic:blipFill>
                    <a:blip r:embed="rId27"/>
                    <a:stretch>
                      <a:fillRect/>
                    </a:stretch>
                  </pic:blipFill>
                  <pic:spPr bwMode="auto">
                    <a:xfrm>
                      <a:off x="0" y="0"/>
                      <a:ext cx="2814955" cy="62865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Arial" w:hAnsi="Arial"/>
          <w:b/>
          <w:bCs/>
          <w:color w:val="000000"/>
          <w:sz w:val="20"/>
          <w:szCs w:val="20"/>
        </w:rPr>
        <w:t>Figure 3.12. The effect of a sub-inhibitory dose of 50 µg/ml of erythromycin on mixed strain infection.</w:t>
      </w:r>
      <w:r>
        <w:rPr>
          <w:rFonts w:ascii="Arial" w:eastAsia="Arial" w:hAnsi="Arial"/>
          <w:color w:val="000000"/>
          <w:sz w:val="20"/>
          <w:szCs w:val="20"/>
        </w:rPr>
        <w:t xml:space="preserve"> Zebrafish embryos were infected with a mixture of erythromycin-sensitive (tet</w:t>
      </w:r>
      <w:r>
        <w:rPr>
          <w:rFonts w:ascii="Arial" w:eastAsia="Arial" w:hAnsi="Arial"/>
          <w:color w:val="000000"/>
          <w:sz w:val="20"/>
          <w:szCs w:val="20"/>
          <w:vertAlign w:val="superscript"/>
        </w:rPr>
        <w:t>R</w:t>
      </w:r>
      <w:r>
        <w:rPr>
          <w:rFonts w:ascii="Arial" w:eastAsia="Arial" w:hAnsi="Arial"/>
          <w:color w:val="000000"/>
          <w:sz w:val="20"/>
          <w:szCs w:val="20"/>
        </w:rPr>
        <w:t>) and erythromycin-resistant (ery</w:t>
      </w:r>
      <w:r>
        <w:rPr>
          <w:rFonts w:ascii="Arial" w:eastAsia="Arial" w:hAnsi="Arial"/>
          <w:color w:val="000000"/>
          <w:sz w:val="20"/>
          <w:szCs w:val="20"/>
          <w:vertAlign w:val="superscript"/>
        </w:rPr>
        <w:t>R</w:t>
      </w:r>
      <w:r>
        <w:rPr>
          <w:rFonts w:ascii="Arial" w:eastAsia="Arial" w:hAnsi="Arial"/>
          <w:color w:val="000000"/>
          <w:sz w:val="20"/>
          <w:szCs w:val="20"/>
        </w:rPr>
        <w:t xml:space="preserve">) SH1000 strains in a 1:1 ratio, then either untreated (injection of PBS) or treated with an injection of 1 nL of 50 µg/ml of erythromycin. </w:t>
      </w:r>
      <w:r>
        <w:rPr>
          <w:rFonts w:ascii="Arial" w:eastAsia="Arial" w:hAnsi="Arial"/>
          <w:b/>
          <w:bCs/>
          <w:color w:val="000000"/>
          <w:sz w:val="20"/>
          <w:szCs w:val="20"/>
        </w:rPr>
        <w:t>(A)</w:t>
      </w:r>
      <w:r>
        <w:rPr>
          <w:rFonts w:ascii="Arial" w:eastAsia="Arial" w:hAnsi="Arial"/>
          <w:color w:val="000000"/>
          <w:sz w:val="20"/>
          <w:szCs w:val="20"/>
        </w:rPr>
        <w:t xml:space="preserve"> Survival kinetics of embryos infected with a 1:1 mixture of strains to a total of 1210 CFU. Statistics: log-rank test, p &gt; 0.05. </w:t>
      </w:r>
      <w:r>
        <w:rPr>
          <w:rFonts w:ascii="Arial" w:eastAsia="Arial" w:hAnsi="Arial"/>
          <w:b/>
          <w:bCs/>
          <w:color w:val="000000"/>
          <w:sz w:val="20"/>
          <w:szCs w:val="20"/>
        </w:rPr>
        <w:t>(B)</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bacterial load. Any dead infected embryos were homogenised and total bacterial numbers were determined. Each dot and square represents data from one embryo. Statistics: Mann-Whitney test, p &gt; 0.05. </w:t>
      </w:r>
      <w:r>
        <w:rPr>
          <w:rFonts w:ascii="Arial" w:eastAsia="Arial" w:hAnsi="Arial"/>
          <w:b/>
          <w:bCs/>
          <w:color w:val="000000"/>
          <w:sz w:val="20"/>
          <w:szCs w:val="20"/>
        </w:rPr>
        <w:t xml:space="preserve">(C) </w:t>
      </w:r>
      <w:r>
        <w:rPr>
          <w:rFonts w:ascii="Arial" w:eastAsia="Arial" w:hAnsi="Arial"/>
          <w:i/>
          <w:iCs/>
          <w:color w:val="000000"/>
          <w:sz w:val="20"/>
          <w:szCs w:val="20"/>
        </w:rPr>
        <w:t>Post mortem</w:t>
      </w:r>
      <w:r>
        <w:rPr>
          <w:rFonts w:ascii="Arial" w:eastAsia="Arial" w:hAnsi="Arial"/>
          <w:color w:val="000000"/>
          <w:sz w:val="20"/>
          <w:szCs w:val="20"/>
        </w:rPr>
        <w:t xml:space="preserve"> distribution of strain ratios for each bacterial load determined. The dotted line represents the equivalence line. Statistics: Mann-Whitney test, p &gt; 0.05. Solid lines represent median and interquartile range.</w:t>
      </w:r>
      <w:ins w:id="2142" w:author="Nelly Wagner" w:date="2017-01-22T15:25:00Z">
        <w:r w:rsidR="00020FD5">
          <w:rPr>
            <w:rFonts w:ascii="Arial" w:eastAsia="Arial" w:hAnsi="Arial"/>
            <w:color w:val="000000"/>
            <w:sz w:val="20"/>
            <w:szCs w:val="20"/>
          </w:rPr>
          <w:t xml:space="preserve"> </w:t>
        </w:r>
        <w:r w:rsidR="00020FD5" w:rsidRPr="00F706C6">
          <w:rPr>
            <w:rFonts w:eastAsia="Arial"/>
            <w:rPrChange w:id="2143" w:author="Nelly Wagner" w:date="2017-01-23T18:14:00Z">
              <w:rPr>
                <w:rFonts w:eastAsia="Arial"/>
                <w:color w:val="0070C0"/>
              </w:rPr>
            </w:rPrChange>
          </w:rPr>
          <w:t>N = 1 experiment.</w:t>
        </w:r>
      </w:ins>
      <w:r>
        <w:br w:type="page"/>
      </w:r>
    </w:p>
    <w:p w14:paraId="3F895F9E" w14:textId="7241D069" w:rsidR="0020061D" w:rsidRDefault="00766C9B">
      <w:pPr>
        <w:widowControl w:val="0"/>
        <w:spacing w:line="360" w:lineRule="auto"/>
        <w:jc w:val="both"/>
        <w:rPr>
          <w:rFonts w:ascii="Arial" w:eastAsia="Arial" w:hAnsi="Arial"/>
          <w:color w:val="000000"/>
          <w:sz w:val="20"/>
          <w:szCs w:val="20"/>
        </w:rPr>
      </w:pPr>
      <w:r>
        <w:rPr>
          <w:noProof/>
          <w:lang w:eastAsia="en-GB"/>
        </w:rPr>
        <w:lastRenderedPageBreak/>
        <w:drawing>
          <wp:anchor distT="0" distB="127000" distL="0" distR="0" simplePos="0" relativeHeight="251657216" behindDoc="0" locked="0" layoutInCell="1" allowOverlap="1" wp14:anchorId="2957B394" wp14:editId="011EA67C">
            <wp:simplePos x="0" y="0"/>
            <wp:positionH relativeFrom="column">
              <wp:posOffset>1179195</wp:posOffset>
            </wp:positionH>
            <wp:positionV relativeFrom="paragraph">
              <wp:posOffset>3810</wp:posOffset>
            </wp:positionV>
            <wp:extent cx="3000736" cy="6305550"/>
            <wp:effectExtent l="0" t="0" r="0" b="0"/>
            <wp:wrapTopAndBottom/>
            <wp:docPr id="21"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5"/>
                    <pic:cNvPicPr>
                      <a:picLocks noChangeAspect="1" noChangeArrowheads="1"/>
                    </pic:cNvPicPr>
                  </pic:nvPicPr>
                  <pic:blipFill>
                    <a:blip r:embed="rId28"/>
                    <a:stretch>
                      <a:fillRect/>
                    </a:stretch>
                  </pic:blipFill>
                  <pic:spPr bwMode="auto">
                    <a:xfrm>
                      <a:off x="0" y="0"/>
                      <a:ext cx="3000736" cy="63055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Arial" w:hAnsi="Arial"/>
          <w:b/>
          <w:bCs/>
          <w:color w:val="000000"/>
          <w:sz w:val="20"/>
          <w:szCs w:val="20"/>
        </w:rPr>
        <w:t>Figure 3.13. The effect of a sub-inhibitory dose of 100 µg/ml of erythromycin on mixed strain infection.</w:t>
      </w:r>
      <w:r>
        <w:rPr>
          <w:rFonts w:ascii="Arial" w:eastAsia="Arial" w:hAnsi="Arial"/>
          <w:color w:val="000000"/>
          <w:sz w:val="20"/>
          <w:szCs w:val="20"/>
        </w:rPr>
        <w:t xml:space="preserve"> Zebrafish embryos were infected with a mixture of erythromycin-sensitive (tet</w:t>
      </w:r>
      <w:r>
        <w:rPr>
          <w:rFonts w:ascii="Arial" w:eastAsia="Arial" w:hAnsi="Arial"/>
          <w:color w:val="000000"/>
          <w:sz w:val="20"/>
          <w:szCs w:val="20"/>
          <w:vertAlign w:val="superscript"/>
        </w:rPr>
        <w:t>R</w:t>
      </w:r>
      <w:r>
        <w:rPr>
          <w:rFonts w:ascii="Arial" w:eastAsia="Arial" w:hAnsi="Arial"/>
          <w:color w:val="000000"/>
          <w:sz w:val="20"/>
          <w:szCs w:val="20"/>
        </w:rPr>
        <w:t>) and erythromycin-resistant (ery</w:t>
      </w:r>
      <w:r>
        <w:rPr>
          <w:rFonts w:ascii="Arial" w:eastAsia="Arial" w:hAnsi="Arial"/>
          <w:color w:val="000000"/>
          <w:sz w:val="20"/>
          <w:szCs w:val="20"/>
          <w:vertAlign w:val="superscript"/>
        </w:rPr>
        <w:t>R</w:t>
      </w:r>
      <w:r>
        <w:rPr>
          <w:rFonts w:ascii="Arial" w:eastAsia="Arial" w:hAnsi="Arial"/>
          <w:color w:val="000000"/>
          <w:sz w:val="20"/>
          <w:szCs w:val="20"/>
        </w:rPr>
        <w:t xml:space="preserve">) SH1000 strains in a 1:1 ratio, then either untreated (injection of PBS) or treated with an injection of 1 nL of 100 µg/ml of erythromycin. </w:t>
      </w:r>
      <w:r>
        <w:rPr>
          <w:rFonts w:ascii="Arial" w:eastAsia="Arial" w:hAnsi="Arial"/>
          <w:b/>
          <w:bCs/>
          <w:color w:val="000000"/>
          <w:sz w:val="20"/>
          <w:szCs w:val="20"/>
        </w:rPr>
        <w:t>(A)</w:t>
      </w:r>
      <w:r>
        <w:rPr>
          <w:rFonts w:ascii="Arial" w:eastAsia="Arial" w:hAnsi="Arial"/>
          <w:color w:val="000000"/>
          <w:sz w:val="20"/>
          <w:szCs w:val="20"/>
        </w:rPr>
        <w:t xml:space="preserve"> Survival kinetics of embryos infected with a 1:1 mixture of strains to a total of 2560 CFU. Statistics: log-rank test, p &gt; 0.05.</w:t>
      </w:r>
      <w:r>
        <w:rPr>
          <w:rFonts w:ascii="Arial" w:eastAsia="Arial" w:hAnsi="Arial"/>
          <w:b/>
          <w:bCs/>
          <w:color w:val="000000"/>
          <w:sz w:val="20"/>
          <w:szCs w:val="20"/>
        </w:rPr>
        <w:t xml:space="preserve"> (B)</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bacterial load. Any dead infected embryos were homogenised and total bacterial numbers were determined. Each dot and square represents data from one embryo. Statistics: Mann-Whitney test, p &gt; 0.05. </w:t>
      </w:r>
      <w:r>
        <w:rPr>
          <w:rFonts w:ascii="Arial" w:eastAsia="Arial" w:hAnsi="Arial"/>
          <w:b/>
          <w:bCs/>
          <w:color w:val="000000"/>
          <w:sz w:val="20"/>
          <w:szCs w:val="20"/>
        </w:rPr>
        <w:t>(C)</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distribution of strain ratios for each bacterial load determined. The dotted line represents the equivalence line. Statistics: Mann-Whitney test, p &lt; 0.01. Solid lines represent median and interquartile range.</w:t>
      </w:r>
      <w:ins w:id="2144" w:author="Nelly Wagner" w:date="2017-01-22T15:25:00Z">
        <w:r w:rsidR="00020FD5">
          <w:rPr>
            <w:rFonts w:ascii="Arial" w:eastAsia="Arial" w:hAnsi="Arial"/>
            <w:color w:val="000000"/>
            <w:sz w:val="20"/>
            <w:szCs w:val="20"/>
          </w:rPr>
          <w:t xml:space="preserve"> </w:t>
        </w:r>
        <w:r w:rsidR="00020FD5" w:rsidRPr="00F706C6">
          <w:rPr>
            <w:rFonts w:eastAsia="Arial"/>
            <w:rPrChange w:id="2145" w:author="Nelly Wagner" w:date="2017-01-23T18:14:00Z">
              <w:rPr>
                <w:rFonts w:eastAsia="Arial"/>
                <w:color w:val="0070C0"/>
              </w:rPr>
            </w:rPrChange>
          </w:rPr>
          <w:t>N = 1 experiment.</w:t>
        </w:r>
      </w:ins>
      <w:r>
        <w:br w:type="page"/>
      </w:r>
    </w:p>
    <w:p w14:paraId="1425F5DC" w14:textId="61930862" w:rsidR="0020061D" w:rsidRDefault="00766C9B">
      <w:pPr>
        <w:widowControl w:val="0"/>
        <w:spacing w:line="360" w:lineRule="auto"/>
        <w:jc w:val="both"/>
        <w:rPr>
          <w:rFonts w:ascii="Arial" w:eastAsia="Arial" w:hAnsi="Arial"/>
          <w:color w:val="000000"/>
          <w:sz w:val="20"/>
          <w:szCs w:val="20"/>
        </w:rPr>
      </w:pPr>
      <w:r>
        <w:rPr>
          <w:noProof/>
          <w:lang w:eastAsia="en-GB"/>
        </w:rPr>
        <w:lastRenderedPageBreak/>
        <w:drawing>
          <wp:anchor distT="0" distB="127000" distL="0" distR="0" simplePos="0" relativeHeight="251658240" behindDoc="0" locked="0" layoutInCell="1" allowOverlap="1" wp14:anchorId="67DC70AA" wp14:editId="0EDB210C">
            <wp:simplePos x="0" y="0"/>
            <wp:positionH relativeFrom="column">
              <wp:align>center</wp:align>
            </wp:positionH>
            <wp:positionV relativeFrom="paragraph">
              <wp:align>top</wp:align>
            </wp:positionV>
            <wp:extent cx="3124835" cy="6546215"/>
            <wp:effectExtent l="0" t="0" r="0" b="0"/>
            <wp:wrapTopAndBottom/>
            <wp:docPr id="22"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
                    <pic:cNvPicPr>
                      <a:picLocks noChangeAspect="1" noChangeArrowheads="1"/>
                    </pic:cNvPicPr>
                  </pic:nvPicPr>
                  <pic:blipFill>
                    <a:blip r:embed="rId29"/>
                    <a:stretch>
                      <a:fillRect/>
                    </a:stretch>
                  </pic:blipFill>
                  <pic:spPr bwMode="auto">
                    <a:xfrm>
                      <a:off x="0" y="0"/>
                      <a:ext cx="3124835" cy="6546215"/>
                    </a:xfrm>
                    <a:prstGeom prst="rect">
                      <a:avLst/>
                    </a:prstGeom>
                    <a:noFill/>
                    <a:ln w="9525">
                      <a:noFill/>
                      <a:miter lim="800000"/>
                      <a:headEnd/>
                      <a:tailEnd/>
                    </a:ln>
                  </pic:spPr>
                </pic:pic>
              </a:graphicData>
            </a:graphic>
          </wp:anchor>
        </w:drawing>
      </w:r>
      <w:r>
        <w:rPr>
          <w:rFonts w:ascii="Arial" w:eastAsia="Arial" w:hAnsi="Arial"/>
          <w:b/>
          <w:bCs/>
          <w:color w:val="000000"/>
          <w:sz w:val="20"/>
          <w:szCs w:val="20"/>
        </w:rPr>
        <w:t>Figure 3.14. The effect of a sub-inhibitory dose of tetracycline on mixed infection by two sensitive strains.</w:t>
      </w:r>
      <w:r>
        <w:rPr>
          <w:rFonts w:ascii="Arial" w:eastAsia="Arial" w:hAnsi="Arial"/>
          <w:color w:val="000000"/>
          <w:sz w:val="20"/>
          <w:szCs w:val="20"/>
        </w:rPr>
        <w:t xml:space="preserve"> Zebrafish embryos were infected with a mixture of two tetracycline-sensitive (ery</w:t>
      </w:r>
      <w:r>
        <w:rPr>
          <w:rFonts w:ascii="Arial" w:eastAsia="Arial" w:hAnsi="Arial"/>
          <w:color w:val="000000"/>
          <w:sz w:val="20"/>
          <w:szCs w:val="20"/>
          <w:vertAlign w:val="superscript"/>
        </w:rPr>
        <w:t>R</w:t>
      </w:r>
      <w:r>
        <w:rPr>
          <w:rFonts w:ascii="Arial" w:eastAsia="Arial" w:hAnsi="Arial"/>
          <w:color w:val="000000"/>
          <w:sz w:val="20"/>
          <w:szCs w:val="20"/>
        </w:rPr>
        <w:t xml:space="preserve"> and kan</w:t>
      </w:r>
      <w:r>
        <w:rPr>
          <w:rFonts w:ascii="Arial" w:eastAsia="Arial" w:hAnsi="Arial"/>
          <w:color w:val="000000"/>
          <w:sz w:val="20"/>
          <w:szCs w:val="20"/>
          <w:vertAlign w:val="superscript"/>
        </w:rPr>
        <w:t>R</w:t>
      </w:r>
      <w:r>
        <w:rPr>
          <w:rFonts w:ascii="Arial" w:eastAsia="Arial" w:hAnsi="Arial"/>
          <w:color w:val="000000"/>
          <w:sz w:val="20"/>
          <w:szCs w:val="20"/>
        </w:rPr>
        <w:t xml:space="preserve">) SH1000 strains in a 1:1 ratio, then either untreated or treated with 2.5 µg/ml of tetracycline by immersion. </w:t>
      </w:r>
      <w:r>
        <w:rPr>
          <w:rFonts w:ascii="Arial" w:eastAsia="Arial" w:hAnsi="Arial"/>
          <w:b/>
          <w:bCs/>
          <w:color w:val="000000"/>
          <w:sz w:val="20"/>
          <w:szCs w:val="20"/>
        </w:rPr>
        <w:t xml:space="preserve">(A) </w:t>
      </w:r>
      <w:r>
        <w:rPr>
          <w:rFonts w:ascii="Arial" w:eastAsia="Arial" w:hAnsi="Arial"/>
          <w:color w:val="000000"/>
          <w:sz w:val="20"/>
          <w:szCs w:val="20"/>
        </w:rPr>
        <w:t xml:space="preserve">Survival kinetics of embryos infected with the 1:1 mixture of strains to a total of 1580 CFU. Statistics: log-rank test, p &gt; 0.05. </w:t>
      </w:r>
      <w:r>
        <w:rPr>
          <w:rFonts w:ascii="Arial" w:eastAsia="Arial" w:hAnsi="Arial"/>
          <w:b/>
          <w:bCs/>
          <w:color w:val="000000"/>
          <w:sz w:val="20"/>
          <w:szCs w:val="20"/>
        </w:rPr>
        <w:t>(B)</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bacterial load. Any dead infected embryos were homogenised and total bacterial numbers were determined. Each dot and square represents data from one embryo. Statistics: Mann-Whitney test, p &gt; 0.05. </w:t>
      </w:r>
      <w:r>
        <w:rPr>
          <w:rFonts w:ascii="Arial" w:eastAsia="Arial" w:hAnsi="Arial"/>
          <w:b/>
          <w:bCs/>
          <w:color w:val="000000"/>
          <w:sz w:val="20"/>
          <w:szCs w:val="20"/>
        </w:rPr>
        <w:t>(C)</w:t>
      </w:r>
      <w:r>
        <w:rPr>
          <w:rFonts w:ascii="Arial" w:eastAsia="Arial" w:hAnsi="Arial"/>
          <w:color w:val="000000"/>
          <w:sz w:val="20"/>
          <w:szCs w:val="20"/>
        </w:rPr>
        <w:t xml:space="preserve"> </w:t>
      </w:r>
      <w:r>
        <w:rPr>
          <w:rFonts w:ascii="Arial" w:eastAsia="Arial" w:hAnsi="Arial"/>
          <w:i/>
          <w:iCs/>
          <w:color w:val="000000"/>
          <w:sz w:val="20"/>
          <w:szCs w:val="20"/>
        </w:rPr>
        <w:t>Post mortem</w:t>
      </w:r>
      <w:r>
        <w:rPr>
          <w:rFonts w:ascii="Arial" w:eastAsia="Arial" w:hAnsi="Arial"/>
          <w:color w:val="000000"/>
          <w:sz w:val="20"/>
          <w:szCs w:val="20"/>
        </w:rPr>
        <w:t xml:space="preserve"> distribution of strain ratios for each bacterial load determined. The dotted line represents the equivalence line. Statistics: Mann-Whitney test, p &gt; 0.05. Solid lines represent median and interquartile range.</w:t>
      </w:r>
      <w:ins w:id="2146" w:author="Nelly Wagner" w:date="2017-01-22T15:25:00Z">
        <w:r w:rsidR="00020FD5">
          <w:rPr>
            <w:rFonts w:ascii="Arial" w:eastAsia="Arial" w:hAnsi="Arial"/>
            <w:color w:val="000000"/>
            <w:sz w:val="20"/>
            <w:szCs w:val="20"/>
          </w:rPr>
          <w:t xml:space="preserve"> </w:t>
        </w:r>
        <w:r w:rsidR="00020FD5" w:rsidRPr="00F706C6">
          <w:rPr>
            <w:rFonts w:eastAsia="Arial"/>
            <w:rPrChange w:id="2147" w:author="Nelly Wagner" w:date="2017-01-23T18:14:00Z">
              <w:rPr>
                <w:rFonts w:eastAsia="Arial"/>
                <w:color w:val="0070C0"/>
              </w:rPr>
            </w:rPrChange>
          </w:rPr>
          <w:t>N = 1 experiment.</w:t>
        </w:r>
      </w:ins>
      <w:r>
        <w:br w:type="page"/>
      </w:r>
    </w:p>
    <w:p w14:paraId="0F55BB03" w14:textId="5DACEDD9" w:rsidR="0020061D" w:rsidRDefault="00EC087A">
      <w:pPr>
        <w:spacing w:line="360" w:lineRule="auto"/>
        <w:jc w:val="both"/>
        <w:rPr>
          <w:rFonts w:ascii="Arial" w:eastAsia="Arial" w:hAnsi="Arial"/>
        </w:rPr>
      </w:pPr>
      <w:moveToRangeStart w:id="2148" w:author="Nelly Wagner" w:date="2017-01-24T18:37:00Z" w:name="move473046357"/>
      <w:moveTo w:id="2149" w:author="Nelly Wagner" w:date="2017-01-24T18:37:00Z">
        <w:r>
          <w:rPr>
            <w:rFonts w:ascii="Arial" w:eastAsia="Arial" w:hAnsi="Arial"/>
          </w:rPr>
          <w:lastRenderedPageBreak/>
          <w:t>Fifty-four tetracycline-resistant colonies recovered from untreated embryos were streaked on agar plates containing either erythromycin or erythromycin combined with lincomycin and no growth was observed. A combination of erythromycin and lincomycin was usually used to select strains carrying an erythromycin-resistance cassette as spontaneous resistance to erythromycin but not lincomycin could arise by mutation.</w:t>
        </w:r>
      </w:moveTo>
      <w:moveToRangeEnd w:id="2148"/>
      <w:ins w:id="2150" w:author="Nelly Wagner" w:date="2017-01-24T18:37:00Z">
        <w:r w:rsidR="00603EE6">
          <w:rPr>
            <w:rFonts w:ascii="Arial" w:eastAsia="Arial" w:hAnsi="Arial"/>
          </w:rPr>
          <w:t xml:space="preserve"> </w:t>
        </w:r>
      </w:ins>
      <w:r w:rsidR="00766C9B">
        <w:rPr>
          <w:rFonts w:ascii="Arial" w:eastAsia="Arial" w:hAnsi="Arial"/>
        </w:rPr>
        <w:t>The same was done for tetracycline-resistant clones recovered from treated embryos.</w:t>
      </w:r>
    </w:p>
    <w:p w14:paraId="66F41D82" w14:textId="6DCE5694" w:rsidR="0020061D" w:rsidDel="00603EE6" w:rsidRDefault="00766C9B">
      <w:pPr>
        <w:spacing w:line="360" w:lineRule="auto"/>
        <w:jc w:val="both"/>
        <w:rPr>
          <w:del w:id="2151" w:author="Nelly Wagner" w:date="2017-01-24T18:37:00Z"/>
          <w:rFonts w:ascii="Arial" w:eastAsia="Arial" w:hAnsi="Arial"/>
        </w:rPr>
      </w:pPr>
      <w:r>
        <w:rPr>
          <w:rFonts w:ascii="Arial" w:eastAsia="Arial" w:hAnsi="Arial"/>
        </w:rPr>
        <w:t>Once again, no bacterial growth was observed on erythromycin plates. Also, fifty-four erythromycin-resistant clones recovered from either untreated or treated embryos were streaked onto agar plates containing tetracycline and no growth was observed.</w:t>
      </w:r>
      <w:ins w:id="2152" w:author="Nelly Wagner" w:date="2017-01-24T18:37:00Z">
        <w:r w:rsidR="00603EE6">
          <w:rPr>
            <w:rFonts w:ascii="Arial" w:eastAsia="Arial" w:hAnsi="Arial"/>
          </w:rPr>
          <w:t xml:space="preserve"> </w:t>
        </w:r>
      </w:ins>
    </w:p>
    <w:p w14:paraId="3E1CDFA4" w14:textId="77777777" w:rsidR="0020061D" w:rsidRDefault="00766C9B">
      <w:pPr>
        <w:spacing w:line="360" w:lineRule="auto"/>
        <w:jc w:val="both"/>
        <w:rPr>
          <w:rFonts w:ascii="Arial" w:eastAsia="Arial" w:hAnsi="Arial"/>
        </w:rPr>
      </w:pPr>
      <w:r>
        <w:rPr>
          <w:rFonts w:ascii="Arial" w:eastAsia="Arial" w:hAnsi="Arial"/>
        </w:rPr>
        <w:t>Thus no spontaneous resistance or transfer of the resistance cassettes occurred during mixed strain infection. It confirmed that the skew in strain ratios was not due to the spontaneous acquisition of erythromycin-resistance among the sensitive bacterial population.</w:t>
      </w:r>
    </w:p>
    <w:p w14:paraId="74BC6121" w14:textId="77777777" w:rsidR="0020061D" w:rsidRDefault="00766C9B">
      <w:pPr>
        <w:spacing w:line="360" w:lineRule="auto"/>
        <w:jc w:val="both"/>
      </w:pPr>
      <w:r>
        <w:rPr>
          <w:rFonts w:ascii="Arial" w:eastAsia="Arial" w:hAnsi="Arial"/>
          <w:color w:val="000000"/>
        </w:rPr>
        <w:tab/>
        <w:t>Thus, in zebrafish embryos, a sub-inhibitory concentration of 100 µg/ml of erythromycin was able to produce a skew in strain ratios towards the pre-existent resistant population. As introduced at the beginning of this results chapter, Dr. McVicker also observed that sub-inhibitory concentrations of tetracycline led to a skew in strain ratios towards the resistant population. Thus this phenomenon is not restricted to one type of antibiotic.</w:t>
      </w:r>
    </w:p>
    <w:p w14:paraId="79E724EC" w14:textId="77777777" w:rsidR="0020061D" w:rsidRDefault="00766C9B">
      <w:pPr>
        <w:pStyle w:val="3111"/>
        <w:numPr>
          <w:ilvl w:val="4"/>
          <w:numId w:val="22"/>
        </w:numPr>
      </w:pPr>
      <w:bookmarkStart w:id="2153" w:name="__RefHeading___Toc29995_1995552439"/>
      <w:bookmarkEnd w:id="2153"/>
      <w:r>
        <w:t>Effect of a curative dose of erythromycin</w:t>
      </w:r>
    </w:p>
    <w:p w14:paraId="33806E57" w14:textId="77777777" w:rsidR="0020061D" w:rsidRDefault="00766C9B">
      <w:pPr>
        <w:pStyle w:val="Paragraph"/>
      </w:pPr>
      <w:r>
        <w:rPr>
          <w:rFonts w:eastAsia="Arial"/>
          <w:color w:val="000000"/>
        </w:rPr>
        <w:tab/>
        <w:t xml:space="preserve">In a mixed strain infection treated with a sub-inhibitory dose of antibiotic the resistant strain was favoured without any change in host survival kinetics. However, if the sensitive strain was removed from the strain mixture then a diminished mortality would be obtained since </w:t>
      </w:r>
      <w:r>
        <w:rPr>
          <w:rFonts w:eastAsia="Arial"/>
          <w:i/>
          <w:iCs/>
          <w:color w:val="000000"/>
        </w:rPr>
        <w:t xml:space="preserve">S. aureus </w:t>
      </w:r>
      <w:r>
        <w:rPr>
          <w:rFonts w:eastAsia="Arial"/>
          <w:color w:val="000000"/>
        </w:rPr>
        <w:t>pathogenesis is dose-dependent. It is important to understand the role of the bacterial population which does not pass the immune bottleneck and how it contributes to the</w:t>
      </w:r>
      <w:del w:id="2154" w:author="Nelly Wagner" w:date="2017-01-22T18:28:00Z">
        <w:r w:rsidDel="005955B6">
          <w:rPr>
            <w:rFonts w:eastAsia="Arial"/>
            <w:color w:val="000000"/>
          </w:rPr>
          <w:delText xml:space="preserve"> </w:delText>
        </w:r>
      </w:del>
      <w:r>
        <w:rPr>
          <w:rFonts w:eastAsia="Arial"/>
          <w:color w:val="000000"/>
        </w:rPr>
        <w:t xml:space="preserve"> pathogenesis of </w:t>
      </w:r>
      <w:r>
        <w:rPr>
          <w:rFonts w:eastAsia="Arial"/>
          <w:i/>
          <w:iCs/>
          <w:color w:val="000000"/>
        </w:rPr>
        <w:t>S. aureus</w:t>
      </w:r>
      <w:r>
        <w:rPr>
          <w:rFonts w:eastAsia="Arial"/>
          <w:color w:val="000000"/>
        </w:rPr>
        <w:t>. In this section, the aim was to alter the ratio of sensitive and resistant bacteria and assess the effect of a curative dose of antibiotic. As an inoculum of 1500 CFU causes about fifty percent embryo mortality and 150 CFU does not cause significant death, a 1:10 ratio of resistant to sensitive bacteria with a total load of 1500 CFU was used.</w:t>
      </w:r>
    </w:p>
    <w:p w14:paraId="6115DC24" w14:textId="77777777" w:rsidR="0020061D" w:rsidRDefault="00766C9B">
      <w:pPr>
        <w:pStyle w:val="Paragraph"/>
      </w:pPr>
      <w:r>
        <w:rPr>
          <w:rFonts w:eastAsia="Arial"/>
          <w:color w:val="000000"/>
        </w:rPr>
        <w:tab/>
        <w:t>First, a curative dose of 50 µg/ml of tetracycline by immersion was employed (Figure 3.15A).</w:t>
      </w:r>
      <w:r>
        <w:rPr>
          <w:rFonts w:eastAsia="Arial"/>
          <w:color w:val="FF0000"/>
        </w:rPr>
        <w:t xml:space="preserve"> </w:t>
      </w:r>
      <w:r>
        <w:rPr>
          <w:rFonts w:eastAsia="Arial"/>
          <w:color w:val="000000"/>
        </w:rPr>
        <w:t>Embryos infected with a 1:10 mixture of SH1000-tet</w:t>
      </w:r>
      <w:r>
        <w:rPr>
          <w:rFonts w:eastAsia="Arial"/>
          <w:color w:val="000000"/>
          <w:vertAlign w:val="superscript"/>
        </w:rPr>
        <w:t>R</w:t>
      </w:r>
      <w:r>
        <w:rPr>
          <w:rFonts w:eastAsia="Arial"/>
          <w:color w:val="000000"/>
        </w:rPr>
        <w:t xml:space="preserve"> to SH1000-ery</w:t>
      </w:r>
      <w:r>
        <w:rPr>
          <w:rFonts w:eastAsia="Arial"/>
          <w:color w:val="000000"/>
          <w:vertAlign w:val="superscript"/>
        </w:rPr>
        <w:t>R</w:t>
      </w:r>
      <w:r>
        <w:rPr>
          <w:rFonts w:eastAsia="Arial"/>
          <w:color w:val="000000"/>
        </w:rPr>
        <w:t xml:space="preserve"> but not antibiotic treated acted as the positive control, as this would lead to a mortality rate typical of a standard inoculum of 1500 CFU. The 275 CFU inoculum of SH1000-tet</w:t>
      </w:r>
      <w:r>
        <w:rPr>
          <w:rFonts w:eastAsia="Arial"/>
          <w:color w:val="000000"/>
          <w:vertAlign w:val="superscript"/>
        </w:rPr>
        <w:t>R</w:t>
      </w:r>
      <w:r>
        <w:rPr>
          <w:rFonts w:eastAsia="Arial"/>
          <w:color w:val="000000"/>
        </w:rPr>
        <w:t xml:space="preserve"> alone was the small inoculum control. An additional mixture of 1:10 of SH1000-tet</w:t>
      </w:r>
      <w:r>
        <w:rPr>
          <w:rFonts w:eastAsia="Arial"/>
          <w:color w:val="000000"/>
          <w:vertAlign w:val="superscript"/>
        </w:rPr>
        <w:t>R</w:t>
      </w:r>
      <w:r>
        <w:rPr>
          <w:rFonts w:eastAsia="Arial"/>
          <w:color w:val="000000"/>
        </w:rPr>
        <w:t xml:space="preserve"> to heat-killed SH1000-ery</w:t>
      </w:r>
      <w:r>
        <w:rPr>
          <w:rFonts w:eastAsia="Arial"/>
          <w:color w:val="000000"/>
          <w:vertAlign w:val="superscript"/>
        </w:rPr>
        <w:t>R</w:t>
      </w:r>
      <w:r>
        <w:rPr>
          <w:rFonts w:eastAsia="Arial"/>
          <w:color w:val="000000"/>
        </w:rPr>
        <w:t xml:space="preserve"> was also tested. The positive control caused substantial </w:t>
      </w:r>
      <w:r>
        <w:rPr>
          <w:rFonts w:eastAsia="Arial"/>
          <w:color w:val="000000"/>
        </w:rPr>
        <w:lastRenderedPageBreak/>
        <w:t>mortality of the zebrafish embryos (66%) whilst the small inoculum control had the lowest mortality (29%,) as was expected. The antibiotic treated group and the group infected with the mixture containing heat-killed bacteria gave respectively 52% and 66% survival. The treated group was not significantly different to any of the controls, meaning that the antibiotic-sensitive population of the inoculum displayed only a trend toward supporting the pathogenesis of the small proportion of resistant bacteria. The inoculum containing heat-killed bacteria behaved as the negative control, demonstrating that the bacterial population not going through the bottleneck needed to be alive in order to support virulence.</w:t>
      </w:r>
    </w:p>
    <w:p w14:paraId="1EAB376F" w14:textId="1E72AEFE" w:rsidR="0020061D" w:rsidRDefault="00766C9B">
      <w:pPr>
        <w:pStyle w:val="Paragraph"/>
      </w:pPr>
      <w:r>
        <w:rPr>
          <w:rFonts w:eastAsia="Arial"/>
          <w:color w:val="000000"/>
        </w:rPr>
        <w:tab/>
        <w:t>As described in section 3.2.2.2., a dose of 500 µg/ml of erythromycin exhibited a curative effect on embryos infected with a sensitive but not a resistant strain. A control demonstrating that a standard inoculum of the sensitive strain is fully impaired by the curative dose of erythromycin was included. A small inoculum control of the resistant strain was also carried out in the presence of the antibiotic. The experiment was repeated and</w:t>
      </w:r>
      <w:ins w:id="2155" w:author="Nelly Wagner" w:date="2017-01-22T18:28:00Z">
        <w:r w:rsidR="005955B6">
          <w:rPr>
            <w:rFonts w:eastAsia="Arial"/>
            <w:color w:val="000000"/>
          </w:rPr>
          <w:t>,</w:t>
        </w:r>
      </w:ins>
      <w:r>
        <w:rPr>
          <w:rFonts w:eastAsia="Arial"/>
          <w:color w:val="000000"/>
        </w:rPr>
        <w:t xml:space="preserve"> on both occasions</w:t>
      </w:r>
      <w:ins w:id="2156" w:author="Nelly Wagner" w:date="2017-01-22T18:28:00Z">
        <w:r w:rsidR="005955B6">
          <w:rPr>
            <w:rFonts w:eastAsia="Arial"/>
            <w:color w:val="000000"/>
          </w:rPr>
          <w:t>,</w:t>
        </w:r>
      </w:ins>
      <w:r>
        <w:rPr>
          <w:rFonts w:eastAsia="Arial"/>
          <w:color w:val="000000"/>
        </w:rPr>
        <w:t xml:space="preserve"> there was not the expected overall mortality for the positive control. </w:t>
      </w:r>
      <w:del w:id="2157" w:author="Nelly Wagner" w:date="2017-01-22T18:29:00Z">
        <w:r w:rsidDel="005955B6">
          <w:rPr>
            <w:rFonts w:eastAsia="Arial"/>
            <w:color w:val="000000"/>
          </w:rPr>
          <w:delText xml:space="preserve">However </w:delText>
        </w:r>
      </w:del>
      <w:ins w:id="2158" w:author="Nelly Wagner" w:date="2017-01-22T18:29:00Z">
        <w:r w:rsidR="005955B6">
          <w:rPr>
            <w:rFonts w:eastAsia="Arial"/>
            <w:color w:val="000000"/>
          </w:rPr>
          <w:t xml:space="preserve">As </w:t>
        </w:r>
      </w:ins>
      <w:r>
        <w:rPr>
          <w:rFonts w:eastAsia="Arial"/>
          <w:color w:val="000000"/>
        </w:rPr>
        <w:t>both experiments showed similar survival kinetics results</w:t>
      </w:r>
      <w:del w:id="2159" w:author="Nelly Wagner" w:date="2017-01-22T18:29:00Z">
        <w:r w:rsidDel="005955B6">
          <w:rPr>
            <w:rFonts w:eastAsia="Arial"/>
            <w:color w:val="000000"/>
          </w:rPr>
          <w:delText xml:space="preserve"> so</w:delText>
        </w:r>
      </w:del>
      <w:r>
        <w:rPr>
          <w:rFonts w:eastAsia="Arial"/>
          <w:color w:val="000000"/>
        </w:rPr>
        <w:t xml:space="preserve"> the data was combined (Figure 3.15B). The control group infected with a standard inoculum of the sensitive strain exposed to the curative dose had a high survival rate (94%), as well as the one infected with a small inoculum of the resistant strain exposed to the antibiotic (88%). The positive control group infected with the 1:10 mixture achieved only 35% of mortality. The same mixture exposed to the curative dose of erythromycin had 88% of survival, which was significantly different from that of the positive control (</w:t>
      </w:r>
      <w:r>
        <w:rPr>
          <w:rFonts w:eastAsia="Arial"/>
          <w:i/>
          <w:iCs/>
          <w:color w:val="000000"/>
        </w:rPr>
        <w:t>p</w:t>
      </w:r>
      <w:r>
        <w:rPr>
          <w:rFonts w:eastAsia="Arial"/>
          <w:color w:val="000000"/>
        </w:rPr>
        <w:t xml:space="preserve"> = 0.04). Thus, in the presence of a curative dose of antibiotic the live but inhibited sensitive strain was not able to support the virulence of the resistant strain.</w:t>
      </w:r>
    </w:p>
    <w:p w14:paraId="297A5572" w14:textId="59253E6D" w:rsidR="0020061D" w:rsidRDefault="00766C9B">
      <w:pPr>
        <w:pStyle w:val="Paragraph"/>
      </w:pPr>
      <w:r>
        <w:rPr>
          <w:rFonts w:eastAsia="Arial"/>
          <w:color w:val="000000"/>
        </w:rPr>
        <w:tab/>
        <w:t xml:space="preserve">SH1000 is not a highly virulent strain and thus may have been too impaired by the curative dose of tetracycline and erythromycin to allow the rest of the inoculum to go through the bottleneck. JE2 is a USA300 CA-MRSA strain possessing many virulence factors and resistance mechanisms. The Nebraska Transposon Mutant Library provides us with isogenic WT and single mutants of JE2 in most non-essential genes, including the </w:t>
      </w:r>
      <w:r>
        <w:rPr>
          <w:rFonts w:eastAsia="Arial"/>
          <w:i/>
          <w:iCs/>
          <w:color w:val="000000"/>
        </w:rPr>
        <w:t>mecA</w:t>
      </w:r>
      <w:r>
        <w:rPr>
          <w:rFonts w:eastAsia="Arial"/>
          <w:color w:val="000000"/>
        </w:rPr>
        <w:t xml:space="preserve"> gene which provides resistance to β-lactam antibiotics </w:t>
      </w:r>
      <w:bookmarkStart w:id="2160" w:name="__UnoMark__42620_1995552439"/>
      <w:r>
        <w:rPr>
          <w:rFonts w:eastAsia="Arial"/>
          <w:color w:val="000000"/>
        </w:rPr>
        <w:t>(Fey et al. 2013)</w:t>
      </w:r>
      <w:bookmarkEnd w:id="2160"/>
      <w:del w:id="2161" w:author="Nelly Wagner" w:date="2017-01-22T18:29:00Z">
        <w:r w:rsidDel="005955B6">
          <w:rPr>
            <w:rFonts w:eastAsia="Arial"/>
            <w:color w:val="000000"/>
          </w:rPr>
          <w:delText>⁠</w:delText>
        </w:r>
      </w:del>
      <w:r>
        <w:rPr>
          <w:rFonts w:eastAsia="Arial"/>
          <w:color w:val="000000"/>
        </w:rPr>
        <w:t xml:space="preserve">. The JE2 </w:t>
      </w:r>
      <w:r>
        <w:rPr>
          <w:rFonts w:eastAsia="Arial"/>
          <w:i/>
          <w:iCs/>
          <w:color w:val="000000"/>
        </w:rPr>
        <w:t xml:space="preserve">mecA </w:t>
      </w:r>
      <w:r>
        <w:rPr>
          <w:rFonts w:eastAsia="Arial"/>
          <w:color w:val="000000"/>
        </w:rPr>
        <w:t xml:space="preserve">mutant and its parent were used to infect zebrafish embryos subsequently treated with different doses of oxacillin by immersion in order to define a suitable curative dose. The survival of zebrafish embryos infected with WT JE2 and treated with concentrations ranging from 2.5 to 50 µg/ml of oxacillin was not significantly different from the untreated group (Figure 3.16A, </w:t>
      </w:r>
      <w:r>
        <w:rPr>
          <w:rFonts w:eastAsia="Arial"/>
          <w:i/>
          <w:iCs/>
          <w:color w:val="000000"/>
        </w:rPr>
        <w:t>p</w:t>
      </w:r>
      <w:r>
        <w:rPr>
          <w:rFonts w:eastAsia="Arial"/>
          <w:color w:val="000000"/>
        </w:rPr>
        <w:t xml:space="preserve"> &gt; 0.22). </w:t>
      </w:r>
      <w:moveFromRangeStart w:id="2162" w:author="Nelly Wagner" w:date="2017-01-24T18:38:00Z" w:name="move473046423"/>
      <w:moveFrom w:id="2163" w:author="Nelly Wagner" w:date="2017-01-24T18:38:00Z">
        <w:r w:rsidDel="00603EE6">
          <w:rPr>
            <w:rFonts w:eastAsia="Arial"/>
            <w:color w:val="000000"/>
          </w:rPr>
          <w:t xml:space="preserve">On the contrary, survival of zebrafish embryos infected with the </w:t>
        </w:r>
        <w:r w:rsidDel="00603EE6">
          <w:rPr>
            <w:rFonts w:eastAsia="Arial"/>
            <w:i/>
            <w:iCs/>
            <w:color w:val="000000"/>
          </w:rPr>
          <w:t xml:space="preserve">mecA </w:t>
        </w:r>
        <w:r w:rsidDel="00603EE6">
          <w:rPr>
            <w:rFonts w:eastAsia="Arial"/>
            <w:color w:val="000000"/>
          </w:rPr>
          <w:t xml:space="preserve">mutant (sensitive to oxacillin) was significantly improved by concentrations of oxacillin higher or equal to 25 µg/ml (Figure 3.16B, </w:t>
        </w:r>
        <w:r w:rsidDel="00603EE6">
          <w:rPr>
            <w:rFonts w:eastAsia="Arial"/>
            <w:i/>
            <w:iCs/>
            <w:color w:val="000000"/>
          </w:rPr>
          <w:t xml:space="preserve">p </w:t>
        </w:r>
        <w:r w:rsidDel="00603EE6">
          <w:rPr>
            <w:rFonts w:eastAsia="Arial"/>
            <w:color w:val="000000"/>
          </w:rPr>
          <w:t>&lt; 0.018). However, because concentrations of 25 and 50 µg/ml of oxacillin appeared to show a trend toward increased host survival in the case of WT JE2 infection, the effect of 12.5 µg/ml was investigated further (Figure 3.16C).</w:t>
        </w:r>
      </w:moveFrom>
      <w:moveFromRangeEnd w:id="2162"/>
      <w:r>
        <w:br w:type="page"/>
      </w:r>
    </w:p>
    <w:p w14:paraId="552CD220" w14:textId="3A4D2B5B" w:rsidR="0020061D" w:rsidRDefault="00766C9B">
      <w:pPr>
        <w:pStyle w:val="Paragraph"/>
      </w:pPr>
      <w:r>
        <w:rPr>
          <w:noProof/>
          <w:lang w:eastAsia="en-GB"/>
        </w:rPr>
        <w:lastRenderedPageBreak/>
        <w:drawing>
          <wp:anchor distT="0" distB="127000" distL="0" distR="0" simplePos="0" relativeHeight="251659264" behindDoc="0" locked="0" layoutInCell="1" allowOverlap="1" wp14:anchorId="078F836F" wp14:editId="27B1E409">
            <wp:simplePos x="0" y="0"/>
            <wp:positionH relativeFrom="column">
              <wp:align>center</wp:align>
            </wp:positionH>
            <wp:positionV relativeFrom="paragraph">
              <wp:align>top</wp:align>
            </wp:positionV>
            <wp:extent cx="3602990" cy="4883150"/>
            <wp:effectExtent l="0" t="0" r="0" b="0"/>
            <wp:wrapTopAndBottom/>
            <wp:docPr id="23"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8"/>
                    <pic:cNvPicPr>
                      <a:picLocks noChangeAspect="1" noChangeArrowheads="1"/>
                    </pic:cNvPicPr>
                  </pic:nvPicPr>
                  <pic:blipFill>
                    <a:blip r:embed="rId30"/>
                    <a:stretch>
                      <a:fillRect/>
                    </a:stretch>
                  </pic:blipFill>
                  <pic:spPr bwMode="auto">
                    <a:xfrm>
                      <a:off x="0" y="0"/>
                      <a:ext cx="3602990" cy="4883150"/>
                    </a:xfrm>
                    <a:prstGeom prst="rect">
                      <a:avLst/>
                    </a:prstGeom>
                    <a:noFill/>
                    <a:ln w="9525">
                      <a:noFill/>
                      <a:miter lim="800000"/>
                      <a:headEnd/>
                      <a:tailEnd/>
                    </a:ln>
                  </pic:spPr>
                </pic:pic>
              </a:graphicData>
            </a:graphic>
          </wp:anchor>
        </w:drawing>
      </w:r>
      <w:r>
        <w:rPr>
          <w:rFonts w:eastAsia="Arial"/>
          <w:b/>
          <w:bCs/>
          <w:color w:val="000000"/>
          <w:sz w:val="20"/>
          <w:szCs w:val="20"/>
        </w:rPr>
        <w:t>Figure 3.15. Effect of curative doses of tetracycline and erythromycin on mixed strain infection.</w:t>
      </w:r>
      <w:r>
        <w:rPr>
          <w:rFonts w:eastAsia="Arial"/>
          <w:color w:val="000000"/>
          <w:sz w:val="20"/>
          <w:szCs w:val="20"/>
        </w:rPr>
        <w:t xml:space="preserve"> </w:t>
      </w:r>
      <w:r>
        <w:rPr>
          <w:rFonts w:eastAsia="Arial"/>
          <w:b/>
          <w:bCs/>
          <w:color w:val="000000"/>
          <w:sz w:val="20"/>
          <w:szCs w:val="20"/>
        </w:rPr>
        <w:t>(A)</w:t>
      </w:r>
      <w:r>
        <w:rPr>
          <w:rFonts w:eastAsia="Arial"/>
          <w:color w:val="000000"/>
          <w:sz w:val="20"/>
          <w:szCs w:val="20"/>
        </w:rPr>
        <w:t xml:space="preserve"> Survival kinetics of zebrafish embryos infected with a small inoculum of tetracycline-resistant (tet</w:t>
      </w:r>
      <w:r>
        <w:rPr>
          <w:rFonts w:eastAsia="Arial"/>
          <w:color w:val="000000"/>
          <w:sz w:val="20"/>
          <w:szCs w:val="20"/>
          <w:vertAlign w:val="superscript"/>
        </w:rPr>
        <w:t>R</w:t>
      </w:r>
      <w:r>
        <w:rPr>
          <w:rFonts w:eastAsia="Arial"/>
          <w:color w:val="000000"/>
          <w:sz w:val="20"/>
          <w:szCs w:val="20"/>
        </w:rPr>
        <w:t>) strain either on its own (negative control), combined with a standard inoculum of tetracycline-sensitive (ery</w:t>
      </w:r>
      <w:r>
        <w:rPr>
          <w:rFonts w:eastAsia="Arial"/>
          <w:color w:val="000000"/>
          <w:sz w:val="20"/>
          <w:szCs w:val="20"/>
          <w:vertAlign w:val="superscript"/>
        </w:rPr>
        <w:t>R</w:t>
      </w:r>
      <w:r>
        <w:rPr>
          <w:rFonts w:eastAsia="Arial"/>
          <w:color w:val="000000"/>
          <w:sz w:val="20"/>
          <w:szCs w:val="20"/>
        </w:rPr>
        <w:t>) strain in the absence (positive control) and presence of 50 µg/ml of tetracycline in the embryo water or combined with a standard inoculum of heat-killed tetracycline-sensitive strain. Statistics: log-rank test, p &gt; 0.05. n = 38 embryos per group.</w:t>
      </w:r>
      <w:ins w:id="2164" w:author="Nelly Wagner" w:date="2017-01-22T15:26:00Z">
        <w:r w:rsidR="00020FD5">
          <w:rPr>
            <w:rFonts w:eastAsia="Arial"/>
            <w:color w:val="000000"/>
            <w:sz w:val="20"/>
            <w:szCs w:val="20"/>
          </w:rPr>
          <w:t xml:space="preserve"> </w:t>
        </w:r>
        <w:r w:rsidR="00020FD5" w:rsidRPr="00F706C6">
          <w:rPr>
            <w:rFonts w:eastAsia="Arial"/>
            <w:rPrChange w:id="2165" w:author="Nelly Wagner" w:date="2017-01-23T18:15:00Z">
              <w:rPr>
                <w:rFonts w:eastAsia="Arial"/>
                <w:color w:val="0070C0"/>
              </w:rPr>
            </w:rPrChange>
          </w:rPr>
          <w:t>N = 1 experiment.</w:t>
        </w:r>
      </w:ins>
      <w:r>
        <w:rPr>
          <w:rFonts w:eastAsia="Arial"/>
          <w:color w:val="000000"/>
          <w:sz w:val="20"/>
          <w:szCs w:val="20"/>
        </w:rPr>
        <w:t xml:space="preserve"> </w:t>
      </w:r>
      <w:r>
        <w:rPr>
          <w:rFonts w:eastAsia="Arial"/>
          <w:b/>
          <w:bCs/>
          <w:color w:val="000000"/>
          <w:sz w:val="20"/>
          <w:szCs w:val="20"/>
        </w:rPr>
        <w:t>(B)</w:t>
      </w:r>
      <w:r>
        <w:rPr>
          <w:rFonts w:eastAsia="Arial"/>
          <w:color w:val="000000"/>
          <w:sz w:val="20"/>
          <w:szCs w:val="20"/>
        </w:rPr>
        <w:t xml:space="preserve"> Survival kinetics of zebrafish embryos infected with a small inoculum of erythromycin-resistant (ery</w:t>
      </w:r>
      <w:r>
        <w:rPr>
          <w:rFonts w:eastAsia="Arial"/>
          <w:color w:val="000000"/>
          <w:sz w:val="20"/>
          <w:szCs w:val="20"/>
          <w:vertAlign w:val="superscript"/>
        </w:rPr>
        <w:t>R</w:t>
      </w:r>
      <w:r>
        <w:rPr>
          <w:rFonts w:eastAsia="Arial"/>
          <w:color w:val="000000"/>
          <w:sz w:val="20"/>
          <w:szCs w:val="20"/>
        </w:rPr>
        <w:t>) strain combined with a standard inoculum of erythromycin-sensitive (tet</w:t>
      </w:r>
      <w:r>
        <w:rPr>
          <w:rFonts w:eastAsia="Arial"/>
          <w:color w:val="000000"/>
          <w:sz w:val="20"/>
          <w:szCs w:val="20"/>
          <w:vertAlign w:val="superscript"/>
        </w:rPr>
        <w:t>R</w:t>
      </w:r>
      <w:r>
        <w:rPr>
          <w:rFonts w:eastAsia="Arial"/>
          <w:color w:val="000000"/>
          <w:sz w:val="20"/>
          <w:szCs w:val="20"/>
        </w:rPr>
        <w:t>) strain in the absence (positive control) or presence of a curative dose of erythromycin. Survival kinetics of embryos infected with a small inoculum of erythromycin-resistant strain or a standard inoculum of erythromycin-sensitive strain in the presence of a curative dose of erythromycin are also shown (negative controls). The curative dose consisted in a 1 nL injection of 500 µg/ml of erythromycin. Statistics: log-rank test, p &lt; 0.01, N = 2 independent experiments. n = 48-54 embryos per group.</w:t>
      </w:r>
      <w:r>
        <w:br w:type="page"/>
      </w:r>
    </w:p>
    <w:p w14:paraId="3385FC0E" w14:textId="31B23679" w:rsidR="0020061D" w:rsidRDefault="00766C9B">
      <w:pPr>
        <w:widowControl w:val="0"/>
        <w:spacing w:before="57" w:after="28" w:line="360" w:lineRule="auto"/>
        <w:jc w:val="both"/>
        <w:rPr>
          <w:rFonts w:ascii="Arial" w:eastAsia="Arial" w:hAnsi="Arial"/>
          <w:color w:val="000000"/>
          <w:sz w:val="20"/>
          <w:szCs w:val="20"/>
        </w:rPr>
      </w:pPr>
      <w:r>
        <w:rPr>
          <w:noProof/>
          <w:lang w:eastAsia="en-GB"/>
        </w:rPr>
        <w:lastRenderedPageBreak/>
        <w:drawing>
          <wp:anchor distT="0" distB="127000" distL="0" distR="0" simplePos="0" relativeHeight="251660288" behindDoc="0" locked="0" layoutInCell="1" allowOverlap="1" wp14:anchorId="6E85F546" wp14:editId="4C9BC1AE">
            <wp:simplePos x="0" y="0"/>
            <wp:positionH relativeFrom="column">
              <wp:posOffset>1141095</wp:posOffset>
            </wp:positionH>
            <wp:positionV relativeFrom="paragraph">
              <wp:posOffset>3810</wp:posOffset>
            </wp:positionV>
            <wp:extent cx="2990215" cy="6572250"/>
            <wp:effectExtent l="0" t="0" r="0" b="0"/>
            <wp:wrapTopAndBottom/>
            <wp:docPr id="24"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9"/>
                    <pic:cNvPicPr>
                      <a:picLocks noChangeAspect="1" noChangeArrowheads="1"/>
                    </pic:cNvPicPr>
                  </pic:nvPicPr>
                  <pic:blipFill>
                    <a:blip r:embed="rId31"/>
                    <a:stretch>
                      <a:fillRect/>
                    </a:stretch>
                  </pic:blipFill>
                  <pic:spPr bwMode="auto">
                    <a:xfrm>
                      <a:off x="0" y="0"/>
                      <a:ext cx="2990215" cy="65722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Arial" w:hAnsi="Arial"/>
          <w:b/>
          <w:bCs/>
          <w:color w:val="000000"/>
          <w:sz w:val="20"/>
          <w:szCs w:val="20"/>
        </w:rPr>
        <w:t>Figure 3.16. Effect of oxacillin by immersion on zebrafish embryos infected with JE2 strains.</w:t>
      </w:r>
      <w:r>
        <w:rPr>
          <w:rFonts w:ascii="Arial" w:eastAsia="Arial" w:hAnsi="Arial"/>
          <w:color w:val="000000"/>
          <w:sz w:val="20"/>
          <w:szCs w:val="20"/>
        </w:rPr>
        <w:t xml:space="preserve"> </w:t>
      </w:r>
      <w:r>
        <w:rPr>
          <w:rFonts w:ascii="Arial" w:eastAsia="Arial" w:hAnsi="Arial"/>
          <w:b/>
          <w:bCs/>
          <w:color w:val="000000"/>
          <w:sz w:val="20"/>
          <w:szCs w:val="20"/>
        </w:rPr>
        <w:t>(A)</w:t>
      </w:r>
      <w:r>
        <w:rPr>
          <w:rFonts w:ascii="Arial" w:eastAsia="Arial" w:hAnsi="Arial"/>
          <w:color w:val="000000"/>
          <w:sz w:val="20"/>
          <w:szCs w:val="20"/>
        </w:rPr>
        <w:t xml:space="preserve"> Survival kinetics of embryos infected with 1760 CFU of strain JE2 and treated by immersion with a range of oxacillin concentrations. n = 22-40 embryos per group.</w:t>
      </w:r>
      <w:ins w:id="2166" w:author="Nelly Wagner" w:date="2017-01-22T15:27:00Z">
        <w:r w:rsidR="00020FD5">
          <w:rPr>
            <w:rFonts w:ascii="Arial" w:eastAsia="Arial" w:hAnsi="Arial"/>
            <w:color w:val="000000"/>
            <w:sz w:val="20"/>
            <w:szCs w:val="20"/>
          </w:rPr>
          <w:t xml:space="preserve"> </w:t>
        </w:r>
        <w:r w:rsidR="00020FD5" w:rsidRPr="00F706C6">
          <w:rPr>
            <w:rFonts w:eastAsia="Arial"/>
            <w:rPrChange w:id="2167" w:author="Nelly Wagner" w:date="2017-01-23T18:15:00Z">
              <w:rPr>
                <w:rFonts w:eastAsia="Arial"/>
                <w:color w:val="0070C0"/>
              </w:rPr>
            </w:rPrChange>
          </w:rPr>
          <w:t>N = 1 experiment.</w:t>
        </w:r>
      </w:ins>
      <w:r>
        <w:rPr>
          <w:rFonts w:ascii="Arial" w:eastAsia="Arial" w:hAnsi="Arial"/>
          <w:color w:val="000000"/>
          <w:sz w:val="20"/>
          <w:szCs w:val="20"/>
        </w:rPr>
        <w:t xml:space="preserve"> </w:t>
      </w:r>
      <w:r>
        <w:rPr>
          <w:rFonts w:ascii="Arial" w:eastAsia="Arial" w:hAnsi="Arial"/>
          <w:b/>
          <w:bCs/>
          <w:color w:val="000000"/>
          <w:sz w:val="20"/>
          <w:szCs w:val="20"/>
        </w:rPr>
        <w:t xml:space="preserve">(B) </w:t>
      </w:r>
      <w:r>
        <w:rPr>
          <w:rFonts w:ascii="Arial" w:eastAsia="Arial" w:hAnsi="Arial"/>
          <w:color w:val="000000"/>
          <w:sz w:val="20"/>
          <w:szCs w:val="20"/>
        </w:rPr>
        <w:t>Survival kinetics of embryos infected with 1012 CFU of JE2 Δ</w:t>
      </w:r>
      <w:r>
        <w:rPr>
          <w:rFonts w:ascii="Arial" w:eastAsia="Arial" w:hAnsi="Arial"/>
          <w:i/>
          <w:iCs/>
          <w:color w:val="000000"/>
          <w:sz w:val="20"/>
          <w:szCs w:val="20"/>
        </w:rPr>
        <w:t>mecA</w:t>
      </w:r>
      <w:r>
        <w:rPr>
          <w:rFonts w:ascii="Arial" w:eastAsia="Arial" w:hAnsi="Arial"/>
          <w:color w:val="000000"/>
          <w:sz w:val="20"/>
          <w:szCs w:val="20"/>
        </w:rPr>
        <w:t xml:space="preserve"> and treated by immersion with a range of oxacillin concentrations. n = 22-24 embryos per group. </w:t>
      </w:r>
      <w:ins w:id="2168" w:author="Nelly Wagner" w:date="2017-01-22T15:27:00Z">
        <w:r w:rsidR="00020FD5" w:rsidRPr="00F706C6">
          <w:rPr>
            <w:rFonts w:eastAsia="Arial"/>
            <w:rPrChange w:id="2169" w:author="Nelly Wagner" w:date="2017-01-23T18:15:00Z">
              <w:rPr>
                <w:rFonts w:eastAsia="Arial"/>
                <w:color w:val="0070C0"/>
              </w:rPr>
            </w:rPrChange>
          </w:rPr>
          <w:t>N = 1 experiment.</w:t>
        </w:r>
        <w:r w:rsidR="00020FD5">
          <w:rPr>
            <w:rFonts w:eastAsia="Arial"/>
            <w:color w:val="0070C0"/>
          </w:rPr>
          <w:t xml:space="preserve"> </w:t>
        </w:r>
      </w:ins>
      <w:r>
        <w:rPr>
          <w:rFonts w:ascii="Arial" w:eastAsia="Arial" w:hAnsi="Arial"/>
          <w:color w:val="000000"/>
          <w:sz w:val="20"/>
          <w:szCs w:val="20"/>
        </w:rPr>
        <w:t>Black and grey dotted lines are overlapping.</w:t>
      </w:r>
      <w:r>
        <w:rPr>
          <w:rFonts w:ascii="Arial" w:eastAsia="Arial" w:hAnsi="Arial"/>
          <w:b/>
          <w:bCs/>
          <w:color w:val="000000"/>
          <w:sz w:val="20"/>
          <w:szCs w:val="20"/>
        </w:rPr>
        <w:t xml:space="preserve"> (C)</w:t>
      </w:r>
      <w:r>
        <w:rPr>
          <w:rFonts w:ascii="Arial" w:eastAsia="Arial" w:hAnsi="Arial"/>
          <w:color w:val="000000"/>
          <w:sz w:val="20"/>
          <w:szCs w:val="20"/>
        </w:rPr>
        <w:t xml:space="preserve"> Survival kinetics of embryos infected with either 1135 CFU of JE2 or 1410 CFU of JE2 Δ</w:t>
      </w:r>
      <w:r>
        <w:rPr>
          <w:rFonts w:ascii="Arial" w:eastAsia="Arial" w:hAnsi="Arial"/>
          <w:i/>
          <w:iCs/>
          <w:color w:val="000000"/>
          <w:sz w:val="20"/>
          <w:szCs w:val="20"/>
        </w:rPr>
        <w:t>mecA</w:t>
      </w:r>
      <w:r>
        <w:rPr>
          <w:rFonts w:ascii="Arial" w:eastAsia="Arial" w:hAnsi="Arial"/>
          <w:color w:val="000000"/>
          <w:sz w:val="20"/>
          <w:szCs w:val="20"/>
        </w:rPr>
        <w:t xml:space="preserve"> and untreated or treated with 12.5 µg/ml of oxacillin by immersion. </w:t>
      </w:r>
      <w:ins w:id="2170" w:author="Nelly Wagner" w:date="2017-01-22T15:28:00Z">
        <w:r w:rsidR="00020FD5" w:rsidRPr="00F706C6">
          <w:rPr>
            <w:rFonts w:ascii="Arial" w:eastAsia="Arial" w:hAnsi="Arial"/>
            <w:sz w:val="20"/>
            <w:szCs w:val="20"/>
            <w:rPrChange w:id="2171" w:author="Nelly Wagner" w:date="2017-01-23T18:15:00Z">
              <w:rPr>
                <w:rFonts w:ascii="Arial" w:eastAsia="Arial" w:hAnsi="Arial"/>
                <w:color w:val="000000"/>
                <w:sz w:val="20"/>
                <w:szCs w:val="20"/>
              </w:rPr>
            </w:rPrChange>
          </w:rPr>
          <w:t xml:space="preserve">n = 22-23 embryos per group. </w:t>
        </w:r>
        <w:r w:rsidR="00020FD5" w:rsidRPr="00F706C6">
          <w:rPr>
            <w:rFonts w:eastAsia="Arial"/>
            <w:rPrChange w:id="2172" w:author="Nelly Wagner" w:date="2017-01-23T18:15:00Z">
              <w:rPr>
                <w:rFonts w:eastAsia="Arial"/>
                <w:color w:val="0070C0"/>
              </w:rPr>
            </w:rPrChange>
          </w:rPr>
          <w:t xml:space="preserve">N = 1 experiment. </w:t>
        </w:r>
      </w:ins>
      <w:r>
        <w:rPr>
          <w:rFonts w:ascii="Arial" w:eastAsia="Arial" w:hAnsi="Arial"/>
          <w:color w:val="000000"/>
          <w:sz w:val="20"/>
          <w:szCs w:val="20"/>
        </w:rPr>
        <w:t>Statistics: log-rank test, ns p &gt; 0.05, * p &lt; 0.05 and ** p &lt; 0.01.</w:t>
      </w:r>
      <w:r>
        <w:br w:type="page"/>
      </w:r>
    </w:p>
    <w:p w14:paraId="3623642D" w14:textId="125B46C2" w:rsidR="0020061D" w:rsidRPr="00603EE6" w:rsidRDefault="00603EE6">
      <w:pPr>
        <w:pStyle w:val="Paragraph"/>
        <w:rPr>
          <w:rFonts w:eastAsia="Arial"/>
          <w:color w:val="000000"/>
          <w:rPrChange w:id="2173" w:author="Nelly Wagner" w:date="2017-01-24T18:38:00Z">
            <w:rPr/>
          </w:rPrChange>
        </w:rPr>
      </w:pPr>
      <w:moveToRangeStart w:id="2174" w:author="Nelly Wagner" w:date="2017-01-24T18:38:00Z" w:name="move473046423"/>
      <w:moveTo w:id="2175" w:author="Nelly Wagner" w:date="2017-01-24T18:38:00Z">
        <w:r>
          <w:rPr>
            <w:rFonts w:eastAsia="Arial"/>
            <w:color w:val="000000"/>
          </w:rPr>
          <w:lastRenderedPageBreak/>
          <w:t xml:space="preserve">On the contrary, survival of zebrafish embryos infected with the </w:t>
        </w:r>
        <w:r>
          <w:rPr>
            <w:rFonts w:eastAsia="Arial"/>
            <w:i/>
            <w:iCs/>
            <w:color w:val="000000"/>
          </w:rPr>
          <w:t xml:space="preserve">mecA </w:t>
        </w:r>
        <w:r>
          <w:rPr>
            <w:rFonts w:eastAsia="Arial"/>
            <w:color w:val="000000"/>
          </w:rPr>
          <w:t xml:space="preserve">mutant (sensitive to oxacillin) was significantly improved by concentrations of oxacillin higher or equal to 25 µg/ml (Figure 3.16B, </w:t>
        </w:r>
        <w:r>
          <w:rPr>
            <w:rFonts w:eastAsia="Arial"/>
            <w:i/>
            <w:iCs/>
            <w:color w:val="000000"/>
          </w:rPr>
          <w:t xml:space="preserve">p </w:t>
        </w:r>
        <w:r>
          <w:rPr>
            <w:rFonts w:eastAsia="Arial"/>
            <w:color w:val="000000"/>
          </w:rPr>
          <w:t>&lt; 0.018). However, because concentrations of 25 and 50 µg/ml of oxacillin appeared to show a trend toward increased host survival in the case of WT JE2 infection, the effect of 12.5 µg/ml was investigated further (Figure 3.16C).</w:t>
        </w:r>
      </w:moveTo>
      <w:moveToRangeEnd w:id="2174"/>
      <w:ins w:id="2176" w:author="Nelly Wagner" w:date="2017-01-24T18:38:00Z">
        <w:r>
          <w:rPr>
            <w:rFonts w:eastAsia="Arial"/>
            <w:color w:val="000000"/>
          </w:rPr>
          <w:t xml:space="preserve"> </w:t>
        </w:r>
      </w:ins>
      <w:r w:rsidR="00766C9B">
        <w:rPr>
          <w:rFonts w:eastAsia="Arial"/>
          <w:color w:val="000000"/>
        </w:rPr>
        <w:t xml:space="preserve">Surprisingly, this time, 12.5 µg/ml of oxacillin almost completely cured zebrafish embryos infected with the </w:t>
      </w:r>
      <w:r w:rsidR="00766C9B">
        <w:rPr>
          <w:rFonts w:eastAsia="Arial"/>
          <w:i/>
          <w:iCs/>
          <w:color w:val="000000"/>
        </w:rPr>
        <w:t xml:space="preserve">mecA </w:t>
      </w:r>
      <w:r w:rsidR="00766C9B">
        <w:rPr>
          <w:rFonts w:eastAsia="Arial"/>
          <w:color w:val="000000"/>
        </w:rPr>
        <w:t>mutant (</w:t>
      </w:r>
      <w:r w:rsidR="00766C9B">
        <w:rPr>
          <w:rFonts w:eastAsia="Arial"/>
          <w:i/>
          <w:iCs/>
          <w:color w:val="000000"/>
        </w:rPr>
        <w:t>p</w:t>
      </w:r>
      <w:r w:rsidR="00766C9B">
        <w:rPr>
          <w:rFonts w:eastAsia="Arial"/>
          <w:color w:val="000000"/>
        </w:rPr>
        <w:t xml:space="preserve"> = 0.001). No significant difference was detected between untreated and treated groups of embryos infected with the parent strain (</w:t>
      </w:r>
      <w:r w:rsidR="00766C9B">
        <w:rPr>
          <w:rFonts w:eastAsia="Arial"/>
          <w:i/>
          <w:iCs/>
          <w:color w:val="000000"/>
        </w:rPr>
        <w:t xml:space="preserve">p </w:t>
      </w:r>
      <w:r w:rsidR="00766C9B">
        <w:rPr>
          <w:rFonts w:eastAsia="Arial"/>
          <w:color w:val="000000"/>
        </w:rPr>
        <w:t xml:space="preserve">= 0.16), yet a considerable trend toward increased survival of treated embryos could be seen. To conclude, oxacillin sensitivity of the </w:t>
      </w:r>
      <w:r w:rsidR="00766C9B">
        <w:rPr>
          <w:rFonts w:eastAsia="Arial"/>
          <w:i/>
          <w:iCs/>
          <w:color w:val="000000"/>
        </w:rPr>
        <w:t xml:space="preserve">mecA </w:t>
      </w:r>
      <w:r w:rsidR="00766C9B">
        <w:rPr>
          <w:rFonts w:eastAsia="Arial"/>
          <w:color w:val="000000"/>
        </w:rPr>
        <w:t>mutant and its parent were likely too similar to be able to derive a curative dose that could be useful.</w:t>
      </w:r>
    </w:p>
    <w:p w14:paraId="06C6E9F1" w14:textId="77777777" w:rsidR="0020061D" w:rsidRDefault="00766C9B">
      <w:pPr>
        <w:pStyle w:val="31"/>
        <w:numPr>
          <w:ilvl w:val="2"/>
          <w:numId w:val="22"/>
        </w:numPr>
      </w:pPr>
      <w:bookmarkStart w:id="2177" w:name="__RefHeading___Toc29997_1995552439"/>
      <w:bookmarkEnd w:id="2177"/>
      <w:r>
        <w:t>Discussion</w:t>
      </w:r>
    </w:p>
    <w:p w14:paraId="180982FE" w14:textId="77777777" w:rsidR="0020061D" w:rsidRDefault="00766C9B">
      <w:pPr>
        <w:pStyle w:val="Paragraph"/>
      </w:pPr>
      <w:r>
        <w:rPr>
          <w:rFonts w:eastAsia="Arial"/>
          <w:color w:val="000000"/>
        </w:rPr>
        <w:tab/>
        <w:t xml:space="preserve">Although MRSA cases have decreased and that carbapenem-resistant enterobacteria now pose a bigger health-threat, </w:t>
      </w:r>
      <w:r>
        <w:rPr>
          <w:rFonts w:eastAsia="Arial"/>
          <w:i/>
          <w:iCs/>
          <w:color w:val="000000"/>
        </w:rPr>
        <w:t>Staphylococcus aureus</w:t>
      </w:r>
      <w:r>
        <w:rPr>
          <w:rFonts w:eastAsia="Arial"/>
          <w:color w:val="000000"/>
        </w:rPr>
        <w:t xml:space="preserve"> remains a serious and increasingly antibiotic-resistant opportunist human pathogen </w:t>
      </w:r>
      <w:bookmarkStart w:id="2178" w:name="__UnoMark__42624_1995552439"/>
      <w:r>
        <w:rPr>
          <w:rFonts w:eastAsia="Arial"/>
          <w:color w:val="000000"/>
        </w:rPr>
        <w:t>(Duerden et al. 2015)</w:t>
      </w:r>
      <w:bookmarkEnd w:id="2178"/>
      <w:del w:id="2179" w:author="Nelly Wagner" w:date="2017-01-22T15:30:00Z">
        <w:r w:rsidDel="00B63CF5">
          <w:rPr>
            <w:rFonts w:eastAsia="Arial"/>
            <w:color w:val="000000"/>
          </w:rPr>
          <w:delText>⁠</w:delText>
        </w:r>
      </w:del>
      <w:r>
        <w:rPr>
          <w:rFonts w:eastAsia="Arial"/>
          <w:color w:val="000000"/>
        </w:rPr>
        <w:t>. Despite important efforts to understand resistance through genetic studies and curtail its development, much remains to be understood about antibiotic-resistance mechanisms and how they affect pathogens as well as the impact of antibiotic treatment on the host. I have shown in this chapter that, in zebrafish embryos:</w:t>
      </w:r>
    </w:p>
    <w:p w14:paraId="3FF305D7" w14:textId="77777777" w:rsidR="0020061D" w:rsidRDefault="0020061D">
      <w:pPr>
        <w:spacing w:line="360" w:lineRule="auto"/>
        <w:jc w:val="both"/>
        <w:rPr>
          <w:rFonts w:ascii="Arial" w:eastAsia="Arial" w:hAnsi="Arial"/>
        </w:rPr>
      </w:pPr>
    </w:p>
    <w:p w14:paraId="6933F274" w14:textId="77777777" w:rsidR="0020061D" w:rsidRDefault="00766C9B">
      <w:pPr>
        <w:keepNext/>
        <w:numPr>
          <w:ilvl w:val="0"/>
          <w:numId w:val="20"/>
        </w:numPr>
        <w:spacing w:line="360" w:lineRule="auto"/>
        <w:contextualSpacing/>
        <w:jc w:val="both"/>
        <w:rPr>
          <w:rFonts w:ascii="Arial" w:eastAsia="Arial" w:hAnsi="Arial"/>
        </w:rPr>
      </w:pPr>
      <w:r>
        <w:rPr>
          <w:rFonts w:ascii="Arial" w:eastAsia="Arial" w:hAnsi="Arial"/>
        </w:rPr>
        <w:t>Injection of antibiotics in the bloodstream is a robust technique and achieves physiological activity</w:t>
      </w:r>
    </w:p>
    <w:p w14:paraId="08E934D2" w14:textId="77777777" w:rsidR="0020061D" w:rsidRDefault="0020061D">
      <w:pPr>
        <w:spacing w:line="360" w:lineRule="auto"/>
        <w:contextualSpacing/>
        <w:jc w:val="both"/>
        <w:rPr>
          <w:rFonts w:ascii="Arial" w:eastAsia="Arial" w:hAnsi="Arial"/>
        </w:rPr>
      </w:pPr>
    </w:p>
    <w:p w14:paraId="759C063F" w14:textId="77777777" w:rsidR="0020061D" w:rsidRDefault="00766C9B">
      <w:pPr>
        <w:keepNext/>
        <w:numPr>
          <w:ilvl w:val="0"/>
          <w:numId w:val="20"/>
        </w:numPr>
        <w:spacing w:line="360" w:lineRule="auto"/>
        <w:contextualSpacing/>
        <w:jc w:val="both"/>
        <w:rPr>
          <w:rFonts w:ascii="Arial" w:eastAsia="Arial" w:hAnsi="Arial"/>
        </w:rPr>
      </w:pPr>
      <w:r>
        <w:rPr>
          <w:rFonts w:ascii="Arial" w:eastAsia="Arial" w:hAnsi="Arial"/>
        </w:rPr>
        <w:t>Sub-inhibitory doses of erythromycin were qualitatively not affecting a sensitive strain, yet favoured the growth of resistant clones over sensitive ones in a mixed strain infection</w:t>
      </w:r>
    </w:p>
    <w:p w14:paraId="7DA8944C" w14:textId="77777777" w:rsidR="0020061D" w:rsidRDefault="0020061D">
      <w:pPr>
        <w:spacing w:line="360" w:lineRule="auto"/>
        <w:contextualSpacing/>
        <w:jc w:val="both"/>
        <w:rPr>
          <w:rFonts w:ascii="Arial" w:eastAsia="Arial" w:hAnsi="Arial"/>
        </w:rPr>
      </w:pPr>
    </w:p>
    <w:p w14:paraId="474E19BA" w14:textId="77777777" w:rsidR="0020061D" w:rsidRDefault="00766C9B">
      <w:pPr>
        <w:numPr>
          <w:ilvl w:val="0"/>
          <w:numId w:val="20"/>
        </w:numPr>
        <w:spacing w:line="360" w:lineRule="auto"/>
        <w:contextualSpacing/>
        <w:jc w:val="both"/>
        <w:rPr>
          <w:rFonts w:ascii="Arial" w:eastAsia="Arial" w:hAnsi="Arial"/>
        </w:rPr>
      </w:pPr>
      <w:r>
        <w:rPr>
          <w:rFonts w:ascii="Arial" w:eastAsia="Arial" w:hAnsi="Arial"/>
        </w:rPr>
        <w:t>This skew in strain ratios was not the result of spontaneous acquisition of resistance by the sensitive sub-population within the host</w:t>
      </w:r>
    </w:p>
    <w:p w14:paraId="1A3DC0A0" w14:textId="77777777" w:rsidR="0020061D" w:rsidRDefault="0020061D">
      <w:pPr>
        <w:spacing w:line="360" w:lineRule="auto"/>
        <w:contextualSpacing/>
        <w:jc w:val="both"/>
        <w:rPr>
          <w:rFonts w:ascii="Arial" w:eastAsia="Arial" w:hAnsi="Arial"/>
        </w:rPr>
      </w:pPr>
    </w:p>
    <w:p w14:paraId="4E137B9D" w14:textId="77777777" w:rsidR="0020061D" w:rsidRDefault="00766C9B">
      <w:pPr>
        <w:numPr>
          <w:ilvl w:val="0"/>
          <w:numId w:val="20"/>
        </w:numPr>
        <w:spacing w:line="360" w:lineRule="auto"/>
        <w:contextualSpacing/>
        <w:jc w:val="both"/>
        <w:rPr>
          <w:rFonts w:ascii="Arial" w:eastAsia="Arial" w:hAnsi="Arial"/>
        </w:rPr>
      </w:pPr>
      <w:r>
        <w:rPr>
          <w:rFonts w:ascii="Arial" w:eastAsia="Arial" w:hAnsi="Arial"/>
        </w:rPr>
        <w:t>There is a specific window of sub-inhibitory doses that can confer an advantage to the resistant strain</w:t>
      </w:r>
    </w:p>
    <w:p w14:paraId="5C7A066F" w14:textId="77777777" w:rsidR="0020061D" w:rsidRDefault="0020061D">
      <w:pPr>
        <w:spacing w:line="360" w:lineRule="auto"/>
        <w:contextualSpacing/>
        <w:jc w:val="both"/>
        <w:rPr>
          <w:rFonts w:ascii="Arial" w:eastAsia="Arial" w:hAnsi="Arial"/>
        </w:rPr>
      </w:pPr>
    </w:p>
    <w:p w14:paraId="5055A657" w14:textId="77777777" w:rsidR="0020061D" w:rsidRDefault="00766C9B">
      <w:pPr>
        <w:numPr>
          <w:ilvl w:val="0"/>
          <w:numId w:val="20"/>
        </w:numPr>
        <w:spacing w:line="360" w:lineRule="auto"/>
        <w:contextualSpacing/>
        <w:jc w:val="both"/>
        <w:rPr>
          <w:rFonts w:ascii="Arial" w:eastAsia="Arial" w:hAnsi="Arial"/>
          <w:color w:val="000000"/>
        </w:rPr>
      </w:pPr>
      <w:r>
        <w:rPr>
          <w:rFonts w:ascii="Arial" w:eastAsia="Arial" w:hAnsi="Arial"/>
          <w:color w:val="000000"/>
        </w:rPr>
        <w:t>Curative doses of antibiotics cannot be used to address the role of the bacterial population that does not directly contribute to disease</w:t>
      </w:r>
    </w:p>
    <w:p w14:paraId="00DB4588" w14:textId="77777777" w:rsidR="0020061D" w:rsidRDefault="0020061D">
      <w:pPr>
        <w:spacing w:line="360" w:lineRule="auto"/>
        <w:jc w:val="both"/>
        <w:rPr>
          <w:rFonts w:ascii="Arial" w:eastAsia="Arial" w:hAnsi="Arial"/>
          <w:color w:val="000000"/>
          <w:shd w:val="clear" w:color="auto" w:fill="FFFF00"/>
        </w:rPr>
      </w:pPr>
    </w:p>
    <w:p w14:paraId="7707116C" w14:textId="3D9EB579" w:rsidR="0020061D" w:rsidRDefault="00766C9B">
      <w:pPr>
        <w:pStyle w:val="Paragraph"/>
      </w:pPr>
      <w:r>
        <w:tab/>
        <w:t xml:space="preserve">The work presented in this chapter relied extensively on the effectiveness of injecting antibiotics into the bloodstream of zebrafish embryos. Though I have used antibiotics that are commercially available, I have demonstrated that drugs that did not cure infection when administered externally in the zebrafish model could achieve great results when injected. However how do the concentrations used in this work relate to doses for human treatment or even the </w:t>
      </w:r>
      <w:r>
        <w:rPr>
          <w:i/>
          <w:iCs/>
        </w:rPr>
        <w:t>in vitro</w:t>
      </w:r>
      <w:r>
        <w:t xml:space="preserve"> minimum inhibitory concentration of </w:t>
      </w:r>
      <w:r>
        <w:rPr>
          <w:i/>
          <w:iCs/>
        </w:rPr>
        <w:t>S. aureus</w:t>
      </w:r>
      <w:r>
        <w:t xml:space="preserve">? While it is conceivable that the injected antibiotic was diluted in the embryo’s blood circulation, and possibly other body compartments, the </w:t>
      </w:r>
      <w:r>
        <w:rPr>
          <w:i/>
          <w:iCs/>
        </w:rPr>
        <w:t>in vivo</w:t>
      </w:r>
      <w:r>
        <w:t xml:space="preserve"> concentration remains unknown. However</w:t>
      </w:r>
      <w:ins w:id="2180" w:author="Nelly Wagner" w:date="2017-01-22T15:30:00Z">
        <w:r w:rsidR="00B63CF5">
          <w:t>,</w:t>
        </w:r>
      </w:ins>
      <w:r>
        <w:t xml:space="preserve"> zebrafish embryos blood volume has been estimated at 2 days post-fertilisation as at least 30 nL (Kopp et al. 2007). Injecting a 1 nL curative dose of 500 µg/ml of erythromycin would thus correspond to a maximum blood concentration of 16.6 µg/ml:</w:t>
      </w:r>
    </w:p>
    <w:p w14:paraId="65346414" w14:textId="77777777" w:rsidR="0020061D" w:rsidRDefault="00A82CBC">
      <w:pPr>
        <w:pStyle w:val="Paragraph"/>
      </w:pPr>
      <m:oMathPara>
        <m:oMath>
          <m:f>
            <m:fPr>
              <m:ctrlPr>
                <w:rPr>
                  <w:rFonts w:ascii="Cambria Math" w:hAnsi="Cambria Math"/>
                </w:rPr>
              </m:ctrlPr>
            </m:fPr>
            <m:num>
              <m:r>
                <w:rPr>
                  <w:rFonts w:ascii="Cambria Math" w:hAnsi="Cambria Math"/>
                </w:rPr>
                <m:t>500</m:t>
              </m:r>
              <m:f>
                <m:fPr>
                  <m:type m:val="lin"/>
                  <m:ctrlPr>
                    <w:rPr>
                      <w:rFonts w:ascii="Cambria Math" w:hAnsi="Cambria Math"/>
                    </w:rPr>
                  </m:ctrlPr>
                </m:fPr>
                <m:num>
                  <m:r>
                    <w:rPr>
                      <w:rFonts w:ascii="Cambria Math" w:hAnsi="Cambria Math"/>
                    </w:rPr>
                    <m:t>µg</m:t>
                  </m:r>
                </m:num>
                <m:den>
                  <m:r>
                    <w:rPr>
                      <w:rFonts w:ascii="Cambria Math" w:hAnsi="Cambria Math"/>
                    </w:rPr>
                    <m:t>ml</m:t>
                  </m:r>
                </m:den>
              </m:f>
            </m:num>
            <m:den>
              <m:r>
                <w:rPr>
                  <w:rFonts w:ascii="Cambria Math" w:hAnsi="Cambria Math"/>
                </w:rPr>
                <m:t>30</m:t>
              </m:r>
            </m:den>
          </m:f>
          <m:r>
            <w:rPr>
              <w:rFonts w:ascii="Cambria Math" w:hAnsi="Cambria Math"/>
            </w:rPr>
            <m:t>=16.6</m:t>
          </m:r>
          <m:f>
            <m:fPr>
              <m:type m:val="lin"/>
              <m:ctrlPr>
                <w:rPr>
                  <w:rFonts w:ascii="Cambria Math" w:hAnsi="Cambria Math"/>
                </w:rPr>
              </m:ctrlPr>
            </m:fPr>
            <m:num>
              <m:r>
                <w:rPr>
                  <w:rFonts w:ascii="Cambria Math" w:hAnsi="Cambria Math"/>
                </w:rPr>
                <m:t>µg</m:t>
              </m:r>
            </m:num>
            <m:den>
              <m:r>
                <w:rPr>
                  <w:rFonts w:ascii="Cambria Math" w:hAnsi="Cambria Math"/>
                </w:rPr>
                <m:t>ml</m:t>
              </m:r>
            </m:den>
          </m:f>
        </m:oMath>
      </m:oMathPara>
    </w:p>
    <w:p w14:paraId="25F044C9" w14:textId="77777777" w:rsidR="0020061D" w:rsidRDefault="0020061D">
      <w:pPr>
        <w:pStyle w:val="Paragraph"/>
      </w:pPr>
    </w:p>
    <w:p w14:paraId="0D8B8D9E" w14:textId="77777777" w:rsidR="0020061D" w:rsidRDefault="0020061D">
      <w:pPr>
        <w:pStyle w:val="Paragraph"/>
      </w:pPr>
    </w:p>
    <w:p w14:paraId="3DC49B86" w14:textId="77777777" w:rsidR="0020061D" w:rsidRDefault="00766C9B">
      <w:pPr>
        <w:pStyle w:val="Paragraph"/>
      </w:pPr>
      <w:r>
        <w:t>For a relative comparison to antibiotic dosage in humans, a conversion of the dose in mg/kg of body mass has to be determined. A nanolitre of 500 µg/ml of antibiotic corresponds to an amount of 0.5 ng per embryo:</w:t>
      </w:r>
    </w:p>
    <w:p w14:paraId="3A8F3534" w14:textId="77777777" w:rsidR="0020061D" w:rsidRDefault="00A82CBC">
      <w:pPr>
        <w:pStyle w:val="Paragraph"/>
      </w:pPr>
      <m:oMathPara>
        <m:oMath>
          <m:f>
            <m:fPr>
              <m:ctrlPr>
                <w:rPr>
                  <w:rFonts w:ascii="Cambria Math" w:hAnsi="Cambria Math"/>
                </w:rPr>
              </m:ctrlPr>
            </m:fPr>
            <m:num>
              <m:r>
                <w:rPr>
                  <w:rFonts w:ascii="Cambria Math" w:hAnsi="Cambria Math"/>
                </w:rPr>
                <m:t>500µg</m:t>
              </m:r>
            </m:num>
            <m:den>
              <m:sSup>
                <m:sSupPr>
                  <m:ctrlPr>
                    <w:rPr>
                      <w:rFonts w:ascii="Cambria Math" w:hAnsi="Cambria Math"/>
                    </w:rPr>
                  </m:ctrlPr>
                </m:sSupPr>
                <m:e>
                  <m:r>
                    <w:rPr>
                      <w:rFonts w:ascii="Cambria Math" w:hAnsi="Cambria Math"/>
                    </w:rPr>
                    <m:t>10</m:t>
                  </m:r>
                </m:e>
                <m:sup>
                  <m:r>
                    <w:rPr>
                      <w:rFonts w:ascii="Cambria Math" w:hAnsi="Cambria Math"/>
                    </w:rPr>
                    <m:t>6</m:t>
                  </m:r>
                </m:sup>
              </m:sSup>
            </m:den>
          </m:f>
          <m:r>
            <w:rPr>
              <w:rFonts w:ascii="Cambria Math" w:hAnsi="Cambria Math"/>
            </w:rPr>
            <m:t>=0.0005µg</m:t>
          </m:r>
        </m:oMath>
      </m:oMathPara>
    </w:p>
    <w:p w14:paraId="22F8D758" w14:textId="77777777" w:rsidR="0020061D" w:rsidRDefault="0020061D">
      <w:pPr>
        <w:pStyle w:val="Paragraph"/>
      </w:pPr>
    </w:p>
    <w:p w14:paraId="3F6A2170" w14:textId="17969F29" w:rsidR="0020061D" w:rsidRDefault="00766C9B">
      <w:pPr>
        <w:pStyle w:val="Paragraph"/>
      </w:pPr>
      <w:r>
        <w:t>Considering that the mass of an embryo is about 200 ng in the early days of development (Jacob et al. 2002), the value corresponds to 2.5 g/kg of body mass. In comparison, the recommended dose for erythromycin and kanamycin in the treatment of human infection is between 250 and 500 mg/kg (Law et al., 2013)</w:t>
      </w:r>
      <w:del w:id="2181" w:author="Nelly Wagner" w:date="2017-01-22T15:30:00Z">
        <w:r w:rsidDel="00B63CF5">
          <w:delText>⁠</w:delText>
        </w:r>
      </w:del>
      <w:r>
        <w:t>, which are 5 to10 times lower. Thus</w:t>
      </w:r>
      <w:ins w:id="2182" w:author="Nelly Wagner" w:date="2017-01-22T15:29:00Z">
        <w:r w:rsidR="00B63CF5">
          <w:t>,</w:t>
        </w:r>
      </w:ins>
      <w:r>
        <w:t xml:space="preserve"> it seems that treatment with these two antibiotics was less efficient in zebrafish embryos than in humans as higher concentrations were needed to cure zebrafish embryos. Concerning the minimum inhibitory concentration, it is a value determined </w:t>
      </w:r>
      <w:r>
        <w:rPr>
          <w:i/>
          <w:iCs/>
        </w:rPr>
        <w:t>in vitro</w:t>
      </w:r>
      <w:r>
        <w:t xml:space="preserve">. Given that a) by immersion how much of the antibiotic is penetrating through the embryo skin is unknown and b) by injection in which tissues the antibiotic diffuses is unknown, there is no reliable way to relate the antibiotic concentrations used for treatment of infected embryos and the MIC of </w:t>
      </w:r>
      <w:r>
        <w:rPr>
          <w:i/>
          <w:iCs/>
        </w:rPr>
        <w:t>S. aureus</w:t>
      </w:r>
      <w:r>
        <w:t xml:space="preserve">. Although mass spectrometric analysis of different body compartments of embryos (yolk, head and tail) could give a better idea of the </w:t>
      </w:r>
      <w:r>
        <w:rPr>
          <w:i/>
          <w:iCs/>
        </w:rPr>
        <w:t>in vivo</w:t>
      </w:r>
      <w:r>
        <w:t xml:space="preserve"> concentration (Ordas et al. 2015), it was not necessary as the important result pertained to overall infection and its </w:t>
      </w:r>
      <w:r>
        <w:lastRenderedPageBreak/>
        <w:t xml:space="preserve">dynamics. Nonetheless, the proof-of-concept of this method could benefit drug screens. In </w:t>
      </w:r>
      <w:del w:id="2183" w:author="Nelly Wagner" w:date="2017-01-22T15:29:00Z">
        <w:r w:rsidDel="00B63CF5">
          <w:delText>fact</w:delText>
        </w:r>
      </w:del>
      <w:ins w:id="2184" w:author="Nelly Wagner" w:date="2017-01-22T15:29:00Z">
        <w:r w:rsidR="00B63CF5">
          <w:t>fact,</w:t>
        </w:r>
      </w:ins>
      <w:r>
        <w:t xml:space="preserve"> an increasing number of drug screens use zebrafish as an animal model </w:t>
      </w:r>
      <w:bookmarkStart w:id="2185" w:name="__UnoMark__42628_1995552439"/>
      <w:r>
        <w:t>(Rennekamp &amp; Peterson 2015)</w:t>
      </w:r>
      <w:bookmarkEnd w:id="2185"/>
      <w:del w:id="2186" w:author="Nelly Wagner" w:date="2017-01-22T15:29:00Z">
        <w:r w:rsidDel="00B63CF5">
          <w:delText>⁠</w:delText>
        </w:r>
      </w:del>
      <w:r>
        <w:t>. However</w:t>
      </w:r>
      <w:ins w:id="2187" w:author="Nelly Wagner" w:date="2017-01-22T15:29:00Z">
        <w:r w:rsidR="00B63CF5">
          <w:t>,</w:t>
        </w:r>
      </w:ins>
      <w:r>
        <w:t xml:space="preserve"> most drug screens performed in zebrafish are by immersion and here I have illustrated the limitations of such a method. For instance, the activity of vancomycin, a life-saving drug for patients infected with MRSA, might have never been detected had the screen been done in zebrafish as it is poorly absorbed in the body and is toxic </w:t>
      </w:r>
      <w:bookmarkStart w:id="2188" w:name="__UnoMark__42632_1995552439"/>
      <w:r>
        <w:t>(Sullivan et al. 2015)</w:t>
      </w:r>
      <w:bookmarkEnd w:id="2188"/>
      <w:del w:id="2189" w:author="Nelly Wagner" w:date="2017-01-22T15:29:00Z">
        <w:r w:rsidDel="00B63CF5">
          <w:delText>⁠</w:delText>
        </w:r>
      </w:del>
      <w:r>
        <w:t>. Thus</w:t>
      </w:r>
      <w:ins w:id="2190" w:author="Nelly Wagner" w:date="2017-01-22T15:29:00Z">
        <w:r w:rsidR="00B63CF5">
          <w:t>,</w:t>
        </w:r>
      </w:ins>
      <w:r>
        <w:t xml:space="preserve"> we can question how many potential hits are being missed in current zebrafish drug screens. A high-throughput robotic injection of zebrafish eggs has already been developed and is efficient to inject some pathogens at this early stage </w:t>
      </w:r>
      <w:bookmarkStart w:id="2191" w:name="__UnoMark__42636_1995552439"/>
      <w:r>
        <w:t>(Veneman et al. 2014)</w:t>
      </w:r>
      <w:bookmarkEnd w:id="2191"/>
      <w:del w:id="2192" w:author="Nelly Wagner" w:date="2017-01-22T15:29:00Z">
        <w:r w:rsidDel="00B63CF5">
          <w:delText>⁠</w:delText>
        </w:r>
      </w:del>
      <w:r>
        <w:t xml:space="preserve"> but automated injection of developed embryos for drug administration is made problematic by their variation in size and complex tissue architecture. My work pushes further the potential development of injection to boost drug screens.</w:t>
      </w:r>
    </w:p>
    <w:p w14:paraId="659190B0" w14:textId="77777777" w:rsidR="0020061D" w:rsidRDefault="00766C9B">
      <w:pPr>
        <w:pStyle w:val="Paragraph"/>
      </w:pPr>
      <w:r>
        <w:tab/>
      </w:r>
      <w:r>
        <w:rPr>
          <w:i/>
          <w:iCs/>
        </w:rPr>
        <w:t>S. aureus</w:t>
      </w:r>
      <w:r>
        <w:t xml:space="preserve"> pathogenicity relies on the clonal expansion of bacteria during infection </w:t>
      </w:r>
      <w:bookmarkStart w:id="2193" w:name="__UnoMark__42640_1995552439"/>
      <w:r>
        <w:t>(Prajsnar et al. 2012)</w:t>
      </w:r>
      <w:bookmarkEnd w:id="2193"/>
      <w:del w:id="2194" w:author="Nelly Wagner" w:date="2017-01-22T15:29:00Z">
        <w:r w:rsidDel="00B63CF5">
          <w:delText>⁠</w:delText>
        </w:r>
      </w:del>
      <w:r>
        <w:t xml:space="preserve">. This stochastic event happens only in the presence of phagocytes, leading to the hypothesis of the existence of a specific intra-phagocyte niche which </w:t>
      </w:r>
      <w:r>
        <w:rPr>
          <w:i/>
          <w:iCs/>
        </w:rPr>
        <w:t>S. aureus</w:t>
      </w:r>
      <w:r>
        <w:t xml:space="preserve"> bacteria needs to colonise in order to clonally expand. Here I have shown that administering a sub-inhibitory dose of antibiotic abolishes the stochastic aspect of this event. Post mortem strain ratios indicated that in the absence of antibiotic, each strain within a mixed inoculum had an equal chance of going through the immune bottleneck and growing. However, when embryos infected with a mixed inoculum of sensitive and resistant bacteria were administered with a sub-inhibitory dose of antibiotic, the strain ratios showed a skew in favour of the resistant strain. Building on the mutant selection window hypothesis </w:t>
      </w:r>
      <w:bookmarkStart w:id="2195" w:name="__UnoMark__42644_1995552439"/>
      <w:r>
        <w:t>(Drlica &amp; Zhao 2007)</w:t>
      </w:r>
      <w:bookmarkEnd w:id="2195"/>
      <w:del w:id="2196" w:author="Nelly Wagner" w:date="2017-01-22T15:29:00Z">
        <w:r w:rsidDel="00B63CF5">
          <w:delText>⁠</w:delText>
        </w:r>
      </w:del>
      <w:r>
        <w:t xml:space="preserve">. and selective compartments </w:t>
      </w:r>
      <w:bookmarkStart w:id="2197" w:name="__UnoMark__42648_1995552439"/>
      <w:r>
        <w:t>(Baquero et al. 1998)</w:t>
      </w:r>
      <w:bookmarkEnd w:id="2197"/>
      <w:del w:id="2198" w:author="Nelly Wagner" w:date="2017-01-22T15:29:00Z">
        <w:r w:rsidDel="00B63CF5">
          <w:delText>⁠</w:delText>
        </w:r>
      </w:del>
      <w:r>
        <w:t xml:space="preserve">, tetracycline and erythromycin could be found in different concentrations across the body of a zebrafish embryo. The niche </w:t>
      </w:r>
      <w:r>
        <w:rPr>
          <w:i/>
          <w:iCs/>
        </w:rPr>
        <w:t>S. aureus</w:t>
      </w:r>
      <w:r>
        <w:t xml:space="preserve"> needs to colonise in order to go through the bottleneck might contain a specific antibiotic gradient which could give a fitness advantage to a resistant strain. For instance tetracyclines have been shown to accumulate in neutrophils</w:t>
      </w:r>
      <w:del w:id="2199" w:author="Nelly Wagner" w:date="2017-01-22T15:29:00Z">
        <w:r w:rsidDel="00B63CF5">
          <w:delText xml:space="preserve"> </w:delText>
        </w:r>
      </w:del>
      <w:r>
        <w:t xml:space="preserve"> </w:t>
      </w:r>
      <w:bookmarkStart w:id="2200" w:name="__UnoMark__42652_1995552439"/>
      <w:r>
        <w:t>(Walters 2006)</w:t>
      </w:r>
      <w:bookmarkEnd w:id="2200"/>
      <w:del w:id="2201" w:author="Nelly Wagner" w:date="2017-01-22T15:30:00Z">
        <w:r w:rsidDel="00B63CF5">
          <w:delText>⁠</w:delText>
        </w:r>
      </w:del>
      <w:r>
        <w:t xml:space="preserve">. The fitness advantage would have to be so small that it would go undetected in single strain infections. This idea is further confirmed by </w:t>
      </w:r>
      <w:r>
        <w:rPr>
          <w:i/>
          <w:iCs/>
        </w:rPr>
        <w:t>in vitro</w:t>
      </w:r>
      <w:r>
        <w:t xml:space="preserve"> competition experiments to assess the selective power of antibiotics </w:t>
      </w:r>
      <w:bookmarkStart w:id="2202" w:name="__UnoMark__42656_1995552439"/>
      <w:r>
        <w:t>(Gullberg et al. 2011)</w:t>
      </w:r>
      <w:bookmarkEnd w:id="2202"/>
      <w:del w:id="2203" w:author="Nelly Wagner" w:date="2017-01-22T15:29:00Z">
        <w:r w:rsidDel="00B63CF5">
          <w:delText>⁠</w:delText>
        </w:r>
      </w:del>
      <w:r>
        <w:t xml:space="preserve">. Sub-inhibitory concentrations of antibiotics slowly enriched a population of pre-resistant mutants but the strength of the selection depended on the type of resistant mutation and the antibiotic. In particular, tetracycline was able to enrich pre-existing mutants at concentrations well below the MIC of the susceptible strain whilst streptomycin could do so at concentrations closer to the MIC. Interestingly I also observed that a wider </w:t>
      </w:r>
      <w:r>
        <w:lastRenderedPageBreak/>
        <w:t xml:space="preserve">range of sub-inhibitory concentrations of tetracycline was able to skew strain ratios in contrast to erythromycin. A tetracycline concentration of 5 µg/ml (by immersion) was low enough to be statistically sub-inhibitory but high enough to influence bacterial dynamics. When the concentration was lowered to 1 µg/ml, the effect on strain ratios was abolished, which corresponds to a fold change of five </w:t>
      </w:r>
      <w:bookmarkStart w:id="2204" w:name="__UnoMark__42660_1995552439"/>
      <w:r>
        <w:t>(McVicker et al. 2014)</w:t>
      </w:r>
      <w:bookmarkEnd w:id="2204"/>
      <w:del w:id="2205" w:author="Nelly Wagner" w:date="2017-01-22T15:29:00Z">
        <w:r w:rsidDel="00B63CF5">
          <w:delText>⁠</w:delText>
        </w:r>
      </w:del>
      <w:r>
        <w:t xml:space="preserve">. The highest sub-inhibitory concentration of erythromycin (by injection) able to skew strain ratios was 100 µg/ml. A dose of 50 µg/ml was unable to have such effect, implying a fold change less than two. Though the mutant selection window hypothesis has already been confirmed </w:t>
      </w:r>
      <w:r>
        <w:rPr>
          <w:i/>
          <w:iCs/>
        </w:rPr>
        <w:t>in vivo</w:t>
      </w:r>
      <w:r>
        <w:t xml:space="preserve">, as described in this chapter's introduction, our work highlights that the selection of antibiotic-resistant clones is mediated by the immune bottleneck and likely happens inside the pro-expansion niche or just after escaping from the niche. Indeed, the </w:t>
      </w:r>
      <w:r>
        <w:rPr>
          <w:i/>
          <w:iCs/>
        </w:rPr>
        <w:t>in vivo</w:t>
      </w:r>
      <w:r>
        <w:t xml:space="preserve"> growth experiments have shown that the bacterial population was at an equilibrium for the first twenty hours after infection and it is only after that time that </w:t>
      </w:r>
      <w:r>
        <w:rPr>
          <w:i/>
          <w:iCs/>
        </w:rPr>
        <w:t>S. aureus</w:t>
      </w:r>
      <w:r>
        <w:t xml:space="preserve"> grew and formed clonal abscesses. Microscopy data suggest that this is rather a dynamic equilibrium, with </w:t>
      </w:r>
      <w:r>
        <w:rPr>
          <w:i/>
          <w:iCs/>
        </w:rPr>
        <w:t>S. aureus</w:t>
      </w:r>
      <w:r>
        <w:t xml:space="preserve"> bacteria being acidified and killed within phagocytes while others escape and replicate (Justyna Serba, 2015). Importantly, this observation was independent of the presence of antibiotic, thus the antibiotic is likely to exert its selective power during or just after colonisation of the pro-expansion niche.</w:t>
      </w:r>
    </w:p>
    <w:p w14:paraId="1C68A953" w14:textId="2AD96ED7" w:rsidR="0020061D" w:rsidRDefault="00766C9B">
      <w:pPr>
        <w:pStyle w:val="Paragraph"/>
      </w:pPr>
      <w:r>
        <w:rPr>
          <w:rFonts w:eastAsia="Arial"/>
          <w:color w:val="000000"/>
        </w:rPr>
        <w:tab/>
        <w:t xml:space="preserve">However, apart from the traditional genetic and antibiotic dosage studies, a lot of research suggests the consideration of a broad interplay between antibiotics, pathogens, hosts and the microbiome. A few studies have focused on the effect of antibiotics on the host outside of the infection context and it appears that antibiotics such as erythromycin lower inflammation by reducing recruitment of leukocytes and production of inflammatory cytokines </w:t>
      </w:r>
      <w:bookmarkStart w:id="2206" w:name="__UnoMark__42664_1995552439"/>
      <w:r>
        <w:rPr>
          <w:rFonts w:eastAsia="Arial"/>
          <w:color w:val="000000"/>
        </w:rPr>
        <w:t>(Ianaro et al. 2000)</w:t>
      </w:r>
      <w:bookmarkEnd w:id="2206"/>
      <w:del w:id="2207" w:author="Nelly Wagner" w:date="2017-01-22T15:30:00Z">
        <w:r w:rsidDel="00B63CF5">
          <w:rPr>
            <w:rFonts w:eastAsia="Arial"/>
            <w:color w:val="000000"/>
          </w:rPr>
          <w:delText>⁠</w:delText>
        </w:r>
      </w:del>
      <w:r>
        <w:rPr>
          <w:rFonts w:eastAsia="Arial"/>
          <w:color w:val="000000"/>
        </w:rPr>
        <w:t xml:space="preserve">. These observations could explain why the MIC does not necessarily relate to pharmacologically active concentrations </w:t>
      </w:r>
      <w:bookmarkStart w:id="2208" w:name="__UnoMark__42668_1995552439"/>
      <w:r>
        <w:rPr>
          <w:rFonts w:eastAsia="Arial"/>
          <w:color w:val="000000"/>
        </w:rPr>
        <w:t>(Webster et al. 1988)</w:t>
      </w:r>
      <w:bookmarkEnd w:id="2208"/>
      <w:del w:id="2209" w:author="Nelly Wagner" w:date="2017-01-22T15:30:00Z">
        <w:r w:rsidDel="00B63CF5">
          <w:rPr>
            <w:rFonts w:eastAsia="Arial"/>
            <w:color w:val="000000"/>
          </w:rPr>
          <w:delText>⁠</w:delText>
        </w:r>
      </w:del>
      <w:r>
        <w:rPr>
          <w:rFonts w:eastAsia="Arial"/>
          <w:color w:val="000000"/>
        </w:rPr>
        <w:t xml:space="preserve"> and highlight the necessity of accounting for the impact of antibiotics on host physiology. Additionally</w:t>
      </w:r>
      <w:ins w:id="2210" w:author="Nelly Wagner" w:date="2017-01-22T15:30:00Z">
        <w:r w:rsidR="00B63CF5">
          <w:rPr>
            <w:rFonts w:eastAsia="Arial"/>
            <w:color w:val="000000"/>
          </w:rPr>
          <w:t>,</w:t>
        </w:r>
      </w:ins>
      <w:r>
        <w:rPr>
          <w:rFonts w:eastAsia="Arial"/>
          <w:color w:val="000000"/>
        </w:rPr>
        <w:t xml:space="preserve"> this could mean that the effect on the immune response could counterbalance the action of an antibiotic. For instance</w:t>
      </w:r>
      <w:ins w:id="2211" w:author="Nelly Wagner" w:date="2017-01-22T15:30:00Z">
        <w:r w:rsidR="00B63CF5">
          <w:rPr>
            <w:rFonts w:eastAsia="Arial"/>
            <w:color w:val="000000"/>
          </w:rPr>
          <w:t>,</w:t>
        </w:r>
      </w:ins>
      <w:r>
        <w:rPr>
          <w:rFonts w:eastAsia="Arial"/>
          <w:color w:val="000000"/>
        </w:rPr>
        <w:t xml:space="preserve"> the sub-inhibitory concentrations that I based my work on could exert a fitness cost on the sensitive strain as well as interfering with the ability of the immune system to handle the pathogen, making the sensitive strain appear as if it was not affected by the antibiotic</w:t>
      </w:r>
      <w:r>
        <w:rPr>
          <w:rFonts w:eastAsia="Arial"/>
          <w:color w:val="FF0000"/>
        </w:rPr>
        <w:t>.</w:t>
      </w:r>
      <w:r>
        <w:rPr>
          <w:rFonts w:eastAsia="Arial"/>
          <w:color w:val="FFFF00"/>
        </w:rPr>
        <w:t xml:space="preserve"> </w:t>
      </w:r>
      <w:r>
        <w:rPr>
          <w:rFonts w:eastAsia="Arial"/>
          <w:color w:val="000000"/>
        </w:rPr>
        <w:t>Additionally, a recent study based on whole population sequencing during infection indicated that resistance genes increase</w:t>
      </w:r>
      <w:r>
        <w:rPr>
          <w:rFonts w:eastAsia="Arial"/>
          <w:i/>
          <w:iCs/>
          <w:color w:val="000000"/>
        </w:rPr>
        <w:t xml:space="preserve"> in vivo</w:t>
      </w:r>
      <w:r>
        <w:rPr>
          <w:rFonts w:eastAsia="Arial"/>
          <w:color w:val="000000"/>
        </w:rPr>
        <w:t xml:space="preserve"> fitness and virulence of several bacterial species, even in the absence of treatment </w:t>
      </w:r>
      <w:bookmarkStart w:id="2212" w:name="__UnoMark__42672_1995552439"/>
      <w:r>
        <w:rPr>
          <w:rFonts w:eastAsia="Arial"/>
          <w:color w:val="000000"/>
        </w:rPr>
        <w:t>(Roux et al. 2015)</w:t>
      </w:r>
      <w:bookmarkEnd w:id="2212"/>
      <w:del w:id="2213" w:author="Nelly Wagner" w:date="2017-01-22T15:30:00Z">
        <w:r w:rsidDel="00B63CF5">
          <w:rPr>
            <w:rFonts w:eastAsia="Arial"/>
            <w:color w:val="000000"/>
          </w:rPr>
          <w:delText>⁠</w:delText>
        </w:r>
      </w:del>
      <w:r>
        <w:rPr>
          <w:rFonts w:eastAsia="Arial"/>
          <w:color w:val="000000"/>
        </w:rPr>
        <w:t xml:space="preserve">. Though this may seem contrary to knowledge about antibiotic resistance and fitness cost, the authors remind us that pathogens have to compete with the host natural flora, of which many members may produce anti-bacterial compounds </w:t>
      </w:r>
      <w:bookmarkStart w:id="2214" w:name="__UnoMark__42676_1995552439"/>
      <w:r>
        <w:rPr>
          <w:rFonts w:eastAsia="Arial"/>
          <w:color w:val="000000"/>
        </w:rPr>
        <w:t>(Donia et al. 2015)</w:t>
      </w:r>
      <w:bookmarkEnd w:id="2214"/>
      <w:del w:id="2215" w:author="Nelly Wagner" w:date="2017-01-22T15:30:00Z">
        <w:r w:rsidDel="00B63CF5">
          <w:rPr>
            <w:rFonts w:eastAsia="Arial"/>
            <w:color w:val="000000"/>
          </w:rPr>
          <w:delText>⁠</w:delText>
        </w:r>
      </w:del>
      <w:r>
        <w:rPr>
          <w:rFonts w:eastAsia="Arial"/>
          <w:color w:val="000000"/>
        </w:rPr>
        <w:t xml:space="preserve">. Under such </w:t>
      </w:r>
      <w:r>
        <w:rPr>
          <w:rFonts w:eastAsia="Arial"/>
          <w:color w:val="000000"/>
        </w:rPr>
        <w:lastRenderedPageBreak/>
        <w:t xml:space="preserve">conditions, a resistant pathogen would have to maintain virulence without a fitness cost associated with resistance. There is also the emerging idea that in natural environments antibiotics are signalling molecules for bacterial cooperation and virulence factor production to help adaptation to new environments </w:t>
      </w:r>
      <w:bookmarkStart w:id="2216" w:name="__UnoMark__42680_1995552439"/>
      <w:r>
        <w:rPr>
          <w:rFonts w:eastAsia="Arial"/>
          <w:color w:val="000000"/>
        </w:rPr>
        <w:t>(Linares et al. 2006)</w:t>
      </w:r>
      <w:bookmarkEnd w:id="2216"/>
      <w:del w:id="2217" w:author="Nelly Wagner" w:date="2017-01-22T15:30:00Z">
        <w:r w:rsidDel="00B63CF5">
          <w:rPr>
            <w:rFonts w:eastAsia="Arial"/>
            <w:color w:val="000000"/>
          </w:rPr>
          <w:delText>⁠</w:delText>
        </w:r>
      </w:del>
      <w:r>
        <w:rPr>
          <w:rFonts w:eastAsia="Arial"/>
          <w:color w:val="000000"/>
        </w:rPr>
        <w:t>. It is therefore possible that the resistance gene allows the strain to colonise or adapt to the expansion niche more efficiently than the sensitive strain in the presence of a sub-inhibitory dose of antibiotic. Nonetheless, this does not undermine the importance of the bacterial population not going through the bottleneck as using a small inoculum resulted in reduced virulence.</w:t>
      </w:r>
    </w:p>
    <w:p w14:paraId="76349284" w14:textId="5FCEEDF6" w:rsidR="0020061D" w:rsidRDefault="00766C9B">
      <w:pPr>
        <w:pStyle w:val="Paragraph"/>
      </w:pPr>
      <w:r>
        <w:rPr>
          <w:rFonts w:eastAsia="Arial"/>
        </w:rPr>
        <w:tab/>
        <w:t>The use of curative doses of antibiotics did not prove a useful tool to understand the role of the population not directly contributing to disease. However</w:t>
      </w:r>
      <w:ins w:id="2218" w:author="Nelly Wagner" w:date="2017-01-22T15:30:00Z">
        <w:r w:rsidR="00B63CF5">
          <w:rPr>
            <w:rFonts w:eastAsia="Arial"/>
          </w:rPr>
          <w:t>,</w:t>
        </w:r>
      </w:ins>
      <w:r>
        <w:rPr>
          <w:rFonts w:eastAsia="Arial"/>
        </w:rPr>
        <w:t xml:space="preserve"> it seemed important that this part of the inoculum remains active, which would imply a direct role in pathogenesis. The fact that a sensitive bacterial population exposed to a curative dose could persist in the host for some twenty hours or more after infection indicates that the antibiotic was only bacteriostatic. The presence of a curative dose of antibiotic may thus prevent the function that the bacteria not going through the bottleneck have to fulfil to allow the few resistant clones to cause disease. Chapter 4 demonstrates how the use of attenuated mutants of </w:t>
      </w:r>
      <w:r>
        <w:rPr>
          <w:rFonts w:eastAsia="Arial"/>
          <w:i/>
          <w:iCs/>
        </w:rPr>
        <w:t>S. aureus</w:t>
      </w:r>
      <w:r>
        <w:rPr>
          <w:rFonts w:eastAsia="Arial"/>
        </w:rPr>
        <w:t xml:space="preserve"> was able to address that question.</w:t>
      </w:r>
    </w:p>
    <w:p w14:paraId="59E5C916" w14:textId="61B1A35E" w:rsidR="0020061D" w:rsidRDefault="00766C9B">
      <w:pPr>
        <w:pStyle w:val="Paragraph"/>
      </w:pPr>
      <w:r>
        <w:rPr>
          <w:rFonts w:eastAsia="Arial"/>
          <w:color w:val="000000"/>
        </w:rPr>
        <w:tab/>
        <w:t xml:space="preserve">To conclude, the immune bottleneck that ultimately leads to clonal expansion proves to be a powerful selection event in the case of antibiotic intervention. My results do not represent what happens in an infection where antibiotic-resistance arises </w:t>
      </w:r>
      <w:r>
        <w:rPr>
          <w:rFonts w:eastAsia="Arial"/>
          <w:i/>
          <w:iCs/>
          <w:color w:val="000000"/>
        </w:rPr>
        <w:t>de novo.</w:t>
      </w:r>
      <w:r>
        <w:rPr>
          <w:rFonts w:eastAsia="Arial"/>
          <w:color w:val="000000"/>
        </w:rPr>
        <w:t xml:space="preserve"> However</w:t>
      </w:r>
      <w:ins w:id="2219" w:author="Nelly Wagner" w:date="2017-01-22T15:30:00Z">
        <w:r w:rsidR="00B63CF5">
          <w:rPr>
            <w:rFonts w:eastAsia="Arial"/>
            <w:color w:val="000000"/>
          </w:rPr>
          <w:t>,</w:t>
        </w:r>
      </w:ins>
      <w:r>
        <w:rPr>
          <w:rFonts w:eastAsia="Arial"/>
          <w:color w:val="000000"/>
        </w:rPr>
        <w:t xml:space="preserve"> they highlight how important it is to keep track of the resistance landscape during infection with </w:t>
      </w:r>
      <w:r>
        <w:rPr>
          <w:rFonts w:eastAsia="Arial"/>
          <w:i/>
          <w:iCs/>
          <w:color w:val="000000"/>
        </w:rPr>
        <w:t>S. aureus</w:t>
      </w:r>
      <w:r>
        <w:rPr>
          <w:rFonts w:eastAsia="Arial"/>
          <w:color w:val="000000"/>
        </w:rPr>
        <w:t xml:space="preserve">, especially in patients with bacteraemia and recurrent infections where previous antibiotic treatment against </w:t>
      </w:r>
      <w:r>
        <w:rPr>
          <w:rFonts w:eastAsia="Arial"/>
          <w:i/>
          <w:iCs/>
          <w:color w:val="000000"/>
        </w:rPr>
        <w:t xml:space="preserve">S. aureus </w:t>
      </w:r>
      <w:r>
        <w:rPr>
          <w:rFonts w:eastAsia="Arial"/>
          <w:color w:val="000000"/>
        </w:rPr>
        <w:t xml:space="preserve">may have allowed the resistant clones to persist in the host. Also, antibiotic intervention could exert a selective pressure during colonisation of the host by </w:t>
      </w:r>
      <w:r>
        <w:rPr>
          <w:rFonts w:eastAsia="Arial"/>
          <w:i/>
          <w:iCs/>
          <w:color w:val="000000"/>
        </w:rPr>
        <w:t>S. aureus</w:t>
      </w:r>
      <w:r>
        <w:rPr>
          <w:rFonts w:eastAsia="Arial"/>
          <w:color w:val="000000"/>
        </w:rPr>
        <w:t>. With this prospect in mind, failure to follow guidelines on antibiotic use could make the treatment of patients infected with endogenous strains increasingly complicated. Similarly, highly resistant strains could be selected in animals in the farming industry and then transferred to humans. More research into interactions between antibiotics, the host, colonisation and infectious processes is thus needed if we aspire to retain antibiotics as `wonder-drugs´.</w:t>
      </w:r>
    </w:p>
    <w:p w14:paraId="5F604A00" w14:textId="77777777" w:rsidR="0020061D" w:rsidRDefault="00766C9B">
      <w:pPr>
        <w:pStyle w:val="Heading3"/>
        <w:spacing w:line="360" w:lineRule="auto"/>
        <w:jc w:val="both"/>
        <w:rPr>
          <w:rFonts w:ascii="Arial" w:eastAsia="Arial" w:hAnsi="Arial" w:cs="Arial"/>
          <w:color w:val="000000"/>
          <w:sz w:val="22"/>
          <w:szCs w:val="22"/>
        </w:rPr>
      </w:pPr>
      <w:r>
        <w:br w:type="page"/>
      </w:r>
    </w:p>
    <w:p w14:paraId="0C03C941" w14:textId="77777777" w:rsidR="0020061D" w:rsidRDefault="00766C9B">
      <w:pPr>
        <w:pStyle w:val="Chaptertitle"/>
      </w:pPr>
      <w:bookmarkStart w:id="2220" w:name="__RefHeading___Toc101957_40547708"/>
      <w:bookmarkEnd w:id="2220"/>
      <w:r>
        <w:rPr>
          <w:rFonts w:eastAsia="Times New Roman" w:cs="Times New Roman"/>
          <w:color w:val="000000"/>
          <w:lang w:eastAsia="en-GB"/>
        </w:rPr>
        <w:lastRenderedPageBreak/>
        <w:t xml:space="preserve">Chapter 4: </w:t>
      </w:r>
      <w:r>
        <w:t>Intra-bacterial s</w:t>
      </w:r>
      <w:r>
        <w:rPr>
          <w:rFonts w:eastAsia="Times New Roman" w:cs="Times New Roman"/>
          <w:color w:val="000000"/>
          <w:lang w:eastAsia="en-GB"/>
        </w:rPr>
        <w:t xml:space="preserve">ynergy in the pathogenesis of </w:t>
      </w:r>
      <w:r>
        <w:rPr>
          <w:i/>
          <w:iCs/>
        </w:rPr>
        <w:t>S</w:t>
      </w:r>
      <w:r>
        <w:rPr>
          <w:rFonts w:eastAsia="Times New Roman" w:cs="Times New Roman"/>
          <w:i/>
          <w:iCs/>
          <w:color w:val="000000"/>
          <w:lang w:eastAsia="en-GB"/>
        </w:rPr>
        <w:t>taphylococcus aureus</w:t>
      </w:r>
    </w:p>
    <w:p w14:paraId="084C81A2" w14:textId="77777777" w:rsidR="0020061D" w:rsidRDefault="00766C9B">
      <w:pPr>
        <w:pStyle w:val="41"/>
      </w:pPr>
      <w:bookmarkStart w:id="2221" w:name="__RefHeading___Toc101959_40547708"/>
      <w:bookmarkEnd w:id="2221"/>
      <w:r>
        <w:t>4.1. Introduction</w:t>
      </w:r>
    </w:p>
    <w:p w14:paraId="7A15CE1C" w14:textId="663BA8D6" w:rsidR="0020061D" w:rsidRDefault="00766C9B">
      <w:pPr>
        <w:pStyle w:val="Paragraph"/>
      </w:pPr>
      <w:r>
        <w:tab/>
        <w:t xml:space="preserve">A challenging area of staphylococcal pathogenesis is to understand the interplay between different bacterial populations leading to disease. Clonal population expansion during infection determines that only a few bacteria </w:t>
      </w:r>
      <w:del w:id="2222" w:author="Nelly Wagner" w:date="2017-01-16T18:07:00Z">
        <w:r w:rsidRPr="00C374EF" w:rsidDel="008E19C9">
          <w:delText xml:space="preserve">found </w:delText>
        </w:r>
      </w:del>
      <w:ins w:id="2223" w:author="Nelly Wagner" w:date="2017-01-16T18:07:00Z">
        <w:r w:rsidR="008E19C9" w:rsidRPr="00C374EF">
          <w:t>establish</w:t>
        </w:r>
        <w:r w:rsidR="008E19C9">
          <w:t xml:space="preserve"> </w:t>
        </w:r>
      </w:ins>
      <w:r>
        <w:t xml:space="preserve">abscesses despite a large inoculum of </w:t>
      </w:r>
      <w:r>
        <w:rPr>
          <w:i/>
          <w:iCs/>
        </w:rPr>
        <w:t>S. aureus</w:t>
      </w:r>
      <w:r>
        <w:t xml:space="preserve"> being needed to cause disease, as supported in Chapter 3. The present chapter aims to characterise the interaction between the two populations in our model, namely the expanding one and the one eliminated by the immune bottleneck.</w:t>
      </w:r>
    </w:p>
    <w:p w14:paraId="3190F319" w14:textId="77777777" w:rsidR="0020061D" w:rsidRDefault="00766C9B">
      <w:pPr>
        <w:pStyle w:val="Paragraph"/>
      </w:pPr>
      <w:r>
        <w:tab/>
        <w:t xml:space="preserve">Interactions within microbial communities and between microbes and their environment have long been noticed but not always understood. As free-living organisms like in the soil, microbial populations respond to variation in a soil's parameter by adapting their numbers and composition through competition </w:t>
      </w:r>
      <w:bookmarkStart w:id="2224" w:name="__UnoMark__42684_1995552439"/>
      <w:r>
        <w:t>(Rousk et al. 2010)</w:t>
      </w:r>
      <w:bookmarkEnd w:id="2224"/>
      <w:del w:id="2225" w:author="Nelly Wagner" w:date="2017-01-22T15:30:00Z">
        <w:r w:rsidDel="00B63CF5">
          <w:delText>⁠</w:delText>
        </w:r>
      </w:del>
      <w:r>
        <w:t xml:space="preserve">. This type of adaptation also occurs for host-associated microbes and sometimes the presence of a single microorganism can be enough to drastically influence the development of a microbial community, as is the case with </w:t>
      </w:r>
      <w:r>
        <w:rPr>
          <w:i/>
          <w:iCs/>
        </w:rPr>
        <w:t>Lactobacillus rhamnosus</w:t>
      </w:r>
      <w:r>
        <w:t xml:space="preserve"> in the gut </w:t>
      </w:r>
      <w:bookmarkStart w:id="2226" w:name="__UnoMark__42688_1995552439"/>
      <w:r>
        <w:t>(Eloe-Fadrosh et al. 2015)</w:t>
      </w:r>
      <w:bookmarkEnd w:id="2226"/>
      <w:del w:id="2227" w:author="Nelly Wagner" w:date="2017-01-22T15:30:00Z">
        <w:r w:rsidDel="00B63CF5">
          <w:delText>⁠</w:delText>
        </w:r>
      </w:del>
      <w:r>
        <w:t xml:space="preserve">. Microbial interaction also exists in the context of infection. Diabetic foot ulcers are now being recognised as polymicrobial chronic infections in which bacterial species, otherwise unable to sustain an infection on their own, are combined to form a functionally pathogenic group </w:t>
      </w:r>
      <w:bookmarkStart w:id="2228" w:name="__UnoMark__42692_1995552439"/>
      <w:r>
        <w:t>(Dowd et al. 2008)</w:t>
      </w:r>
      <w:bookmarkEnd w:id="2228"/>
      <w:del w:id="2229" w:author="Nelly Wagner" w:date="2017-01-22T15:30:00Z">
        <w:r w:rsidDel="00B63CF5">
          <w:delText>⁠</w:delText>
        </w:r>
      </w:del>
      <w:r>
        <w:t xml:space="preserve">. Sometimes, competition between species results in a mutual benefit. For instance, in cystic fibrosis patients, </w:t>
      </w:r>
      <w:r>
        <w:rPr>
          <w:i/>
          <w:iCs/>
        </w:rPr>
        <w:t>Stenotrophomonas maltophilia</w:t>
      </w:r>
      <w:r>
        <w:t xml:space="preserve"> inhibits </w:t>
      </w:r>
      <w:r>
        <w:rPr>
          <w:i/>
          <w:iCs/>
        </w:rPr>
        <w:t xml:space="preserve">Pseudomonas aeruginosa </w:t>
      </w:r>
      <w:r>
        <w:t xml:space="preserve">adhesion to host cells but also increases its expression of proteases, resulting in exacerbation of the symptoms </w:t>
      </w:r>
      <w:bookmarkStart w:id="2230" w:name="__UnoMark__42696_1995552439"/>
      <w:r>
        <w:t>(Pompilio et al. 2015)</w:t>
      </w:r>
      <w:bookmarkEnd w:id="2230"/>
      <w:del w:id="2231" w:author="Nelly Wagner" w:date="2017-01-22T15:30:00Z">
        <w:r w:rsidDel="00B63CF5">
          <w:delText>⁠</w:delText>
        </w:r>
      </w:del>
      <w:r>
        <w:t xml:space="preserve">. Moreover, interference between concurrent infections can result in a pathogenic synergy. For instance, an Influenza A viral infection leads to a decrease in interleukin 1β expression, which is required to control </w:t>
      </w:r>
      <w:r>
        <w:rPr>
          <w:i/>
          <w:iCs/>
        </w:rPr>
        <w:t>S. aureus</w:t>
      </w:r>
      <w:r>
        <w:t xml:space="preserve"> in the lungs </w:t>
      </w:r>
      <w:bookmarkStart w:id="2232" w:name="__UnoMark__42700_1995552439"/>
      <w:r>
        <w:t>(Robinson et al. 2013)</w:t>
      </w:r>
      <w:bookmarkEnd w:id="2232"/>
      <w:del w:id="2233" w:author="Nelly Wagner" w:date="2017-01-22T15:31:00Z">
        <w:r w:rsidDel="00B63CF5">
          <w:delText>⁠</w:delText>
        </w:r>
      </w:del>
      <w:r>
        <w:t xml:space="preserve">. In consequence, the study shows that a preceding Influenza infection increases the host susceptibility to </w:t>
      </w:r>
      <w:r>
        <w:rPr>
          <w:i/>
          <w:iCs/>
        </w:rPr>
        <w:t xml:space="preserve">S. aureus </w:t>
      </w:r>
      <w:r>
        <w:t xml:space="preserve">infection in the lungs. More studies have focused on intra- and inter-species bacterial cooperation but mostly in the context of biofilm formation outside of infection </w:t>
      </w:r>
      <w:bookmarkStart w:id="2234" w:name="__UnoMark__42704_1995552439"/>
      <w:r>
        <w:t>(Giaouris et al. 2015)</w:t>
      </w:r>
      <w:bookmarkEnd w:id="2234"/>
      <w:del w:id="2235" w:author="Nelly Wagner" w:date="2017-01-22T15:31:00Z">
        <w:r w:rsidDel="00B63CF5">
          <w:delText>⁠</w:delText>
        </w:r>
      </w:del>
      <w:r>
        <w:t xml:space="preserve">. Of note, intra-species cooperation is described by Giaouris et al. as a global mechanism that ensures the success of the whole bacterial population (e.g. surface molecules involved in cell-cell interactions). In </w:t>
      </w:r>
      <w:r>
        <w:lastRenderedPageBreak/>
        <w:t xml:space="preserve">this chapter, intra-species cooperation is expressed as occurring between distinct bacterial populations of </w:t>
      </w:r>
      <w:r>
        <w:rPr>
          <w:i/>
          <w:iCs/>
        </w:rPr>
        <w:t>S. aureus</w:t>
      </w:r>
      <w:r>
        <w:t xml:space="preserve"> (i.e. the population that clonally expands and the one which does not). In this regard, l</w:t>
      </w:r>
      <w:r>
        <w:rPr>
          <w:color w:val="000000"/>
        </w:rPr>
        <w:t xml:space="preserve">ittle is known of intra-species bacterial cooperation </w:t>
      </w:r>
      <w:r>
        <w:rPr>
          <w:i/>
          <w:iCs/>
          <w:color w:val="000000"/>
        </w:rPr>
        <w:t xml:space="preserve">in vivo </w:t>
      </w:r>
      <w:r>
        <w:rPr>
          <w:color w:val="000000"/>
        </w:rPr>
        <w:t>and its implications. Metabolic complementation could be a mechanism of cooperation, in which some bacteria secrete metabolites that enhance the fitness of others</w:t>
      </w:r>
      <w:r>
        <w:t xml:space="preserve">. Small colony variants (SCV) of </w:t>
      </w:r>
      <w:r>
        <w:rPr>
          <w:i/>
          <w:iCs/>
        </w:rPr>
        <w:t xml:space="preserve">S. aureus </w:t>
      </w:r>
      <w:r>
        <w:t xml:space="preserve">are strains usually recovered from chronic infections. They are antibiotic-resistant but have a growth defect due to metabolic mutations that also confer the resistance </w:t>
      </w:r>
      <w:bookmarkStart w:id="2236" w:name="__UnoMark__42708_1995552439"/>
      <w:r>
        <w:t>(Kriegeskorte et al. 2014)</w:t>
      </w:r>
      <w:bookmarkEnd w:id="2236"/>
      <w:del w:id="2237" w:author="Nelly Wagner" w:date="2017-01-22T15:31:00Z">
        <w:r w:rsidDel="00B63CF5">
          <w:delText>⁠</w:delText>
        </w:r>
      </w:del>
      <w:r>
        <w:t xml:space="preserve">. Metabolic exchange occurs between </w:t>
      </w:r>
      <w:r>
        <w:rPr>
          <w:i/>
          <w:iCs/>
        </w:rPr>
        <w:t xml:space="preserve">S. aureus </w:t>
      </w:r>
      <w:r>
        <w:t xml:space="preserve">SCV carrying mutations in two different metabolic pathways, resulting in restored bacterial growth and virulence </w:t>
      </w:r>
      <w:bookmarkStart w:id="2238" w:name="__UnoMark__42712_1995552439"/>
      <w:r>
        <w:t>(Hammer et al. 2014b)</w:t>
      </w:r>
      <w:bookmarkEnd w:id="2238"/>
      <w:del w:id="2239" w:author="Nelly Wagner" w:date="2017-01-22T15:31:00Z">
        <w:r w:rsidDel="00B63CF5">
          <w:delText>⁠</w:delText>
        </w:r>
      </w:del>
      <w:r>
        <w:t xml:space="preserve">. Hammer et al. have also showed that other species are able to complement </w:t>
      </w:r>
      <w:r>
        <w:rPr>
          <w:i/>
          <w:iCs/>
        </w:rPr>
        <w:t>S. aureus</w:t>
      </w:r>
      <w:r>
        <w:t xml:space="preserve"> SCV in a similar fashion.</w:t>
      </w:r>
    </w:p>
    <w:p w14:paraId="20CAC15A" w14:textId="084D2D7E" w:rsidR="0020061D" w:rsidRDefault="00766C9B">
      <w:pPr>
        <w:pStyle w:val="Paragraph"/>
      </w:pPr>
      <w:r>
        <w:tab/>
        <w:t xml:space="preserve">In the present </w:t>
      </w:r>
      <w:del w:id="2240" w:author="Nelly Wagner" w:date="2017-01-22T15:31:00Z">
        <w:r w:rsidDel="00B63CF5">
          <w:delText>chapter</w:delText>
        </w:r>
      </w:del>
      <w:ins w:id="2241" w:author="Nelly Wagner" w:date="2017-01-22T15:31:00Z">
        <w:r w:rsidR="00B63CF5">
          <w:t>chapter,</w:t>
        </w:r>
      </w:ins>
      <w:r>
        <w:t xml:space="preserve"> the existence of a synergistic cooperation between strains was examined.</w:t>
      </w:r>
      <w:r>
        <w:rPr>
          <w:color w:val="000000"/>
        </w:rPr>
        <w:t xml:space="preserve"> The term “synergy” is used in the context of an above additive pathogenesis when comparing a mixed population and the individual constituents.</w:t>
      </w:r>
    </w:p>
    <w:p w14:paraId="1D68672C" w14:textId="77777777" w:rsidR="0020061D" w:rsidRDefault="0020061D">
      <w:pPr>
        <w:pStyle w:val="Paragraph"/>
      </w:pPr>
    </w:p>
    <w:p w14:paraId="494AD5C8" w14:textId="77777777" w:rsidR="0020061D" w:rsidRDefault="00766C9B">
      <w:pPr>
        <w:pStyle w:val="Paragraph"/>
      </w:pPr>
      <w:r>
        <w:rPr>
          <w:color w:val="000000"/>
        </w:rPr>
        <w:t>The</w:t>
      </w:r>
      <w:r>
        <w:t xml:space="preserve"> aims in this chapter were:</w:t>
      </w:r>
    </w:p>
    <w:p w14:paraId="56F8287B" w14:textId="77777777" w:rsidR="0020061D" w:rsidRDefault="00766C9B">
      <w:pPr>
        <w:pStyle w:val="Paragraph"/>
        <w:numPr>
          <w:ilvl w:val="0"/>
          <w:numId w:val="12"/>
        </w:numPr>
      </w:pPr>
      <w:r>
        <w:t>to demonstrate the existence of a synergy in pathogenesis</w:t>
      </w:r>
    </w:p>
    <w:p w14:paraId="0935D3D3" w14:textId="77777777" w:rsidR="0020061D" w:rsidRDefault="00766C9B">
      <w:pPr>
        <w:pStyle w:val="Paragraph"/>
        <w:numPr>
          <w:ilvl w:val="0"/>
          <w:numId w:val="12"/>
        </w:numPr>
      </w:pPr>
      <w:r>
        <w:t>to identify the underlying molecular mechanism(s) behind the synergy</w:t>
      </w:r>
    </w:p>
    <w:p w14:paraId="710BF0A9" w14:textId="77777777" w:rsidR="0020061D" w:rsidRDefault="0020061D">
      <w:pPr>
        <w:pStyle w:val="Paragraph"/>
        <w:rPr>
          <w:rFonts w:eastAsia="Arial"/>
        </w:rPr>
      </w:pPr>
    </w:p>
    <w:p w14:paraId="721C6745" w14:textId="77777777" w:rsidR="0020061D" w:rsidRDefault="00766C9B">
      <w:pPr>
        <w:pStyle w:val="Paragraph"/>
      </w:pPr>
      <w:r>
        <w:rPr>
          <w:rFonts w:eastAsia="Arial"/>
        </w:rPr>
        <w:t>For ease of description in this chapter, I will define the following:</w:t>
      </w:r>
    </w:p>
    <w:p w14:paraId="46B2C737" w14:textId="77777777" w:rsidR="0020061D" w:rsidRDefault="00766C9B">
      <w:pPr>
        <w:pStyle w:val="Paragraph"/>
        <w:numPr>
          <w:ilvl w:val="0"/>
          <w:numId w:val="13"/>
        </w:numPr>
        <w:tabs>
          <w:tab w:val="left" w:pos="0"/>
        </w:tabs>
      </w:pPr>
      <w:r>
        <w:rPr>
          <w:rFonts w:eastAsia="Arial"/>
        </w:rPr>
        <w:t>A standard inoculum of a strain is 1500-2500 CFU per embryo</w:t>
      </w:r>
    </w:p>
    <w:p w14:paraId="53915A47" w14:textId="77777777" w:rsidR="0020061D" w:rsidRDefault="00766C9B">
      <w:pPr>
        <w:pStyle w:val="Paragraph"/>
        <w:numPr>
          <w:ilvl w:val="0"/>
          <w:numId w:val="13"/>
        </w:numPr>
        <w:tabs>
          <w:tab w:val="left" w:pos="0"/>
        </w:tabs>
      </w:pPr>
      <w:r>
        <w:rPr>
          <w:rFonts w:eastAsia="Arial"/>
        </w:rPr>
        <w:t>A small inoculum is a tenth of the standard dose, that is 150-250 CFU per embryo</w:t>
      </w:r>
    </w:p>
    <w:p w14:paraId="0A4132B5" w14:textId="77777777" w:rsidR="0020061D" w:rsidRDefault="00766C9B">
      <w:pPr>
        <w:pStyle w:val="41"/>
      </w:pPr>
      <w:bookmarkStart w:id="2242" w:name="__RefHeading___Toc101961_40547708"/>
      <w:bookmarkEnd w:id="2242"/>
      <w:r>
        <w:t>4.2. Results</w:t>
      </w:r>
    </w:p>
    <w:p w14:paraId="0243063A" w14:textId="77777777" w:rsidR="0020061D" w:rsidRDefault="00766C9B">
      <w:pPr>
        <w:pStyle w:val="411"/>
      </w:pPr>
      <w:bookmarkStart w:id="2243" w:name="__RefHeading___Toc101963_40547708"/>
      <w:bookmarkEnd w:id="2243"/>
      <w:r>
        <w:rPr>
          <w:rFonts w:eastAsia="Arial" w:cs="Arial"/>
          <w:szCs w:val="24"/>
        </w:rPr>
        <w:t xml:space="preserve">4.2.1. Attenuated mutants can promote the pathogenesis of </w:t>
      </w:r>
      <w:r>
        <w:rPr>
          <w:rFonts w:eastAsia="Arial" w:cs="Arial"/>
          <w:i/>
          <w:iCs/>
          <w:szCs w:val="24"/>
        </w:rPr>
        <w:t xml:space="preserve">S. aureus </w:t>
      </w:r>
      <w:r>
        <w:rPr>
          <w:rFonts w:eastAsia="Arial" w:cs="Arial"/>
          <w:szCs w:val="24"/>
        </w:rPr>
        <w:t>in a synergistic fashion</w:t>
      </w:r>
    </w:p>
    <w:p w14:paraId="60528296" w14:textId="47D1323B" w:rsidR="0020061D" w:rsidRDefault="00766C9B">
      <w:pPr>
        <w:pStyle w:val="Paragraph"/>
      </w:pPr>
      <w:r>
        <w:rPr>
          <w:rFonts w:eastAsia="Arial"/>
          <w:sz w:val="24"/>
          <w:szCs w:val="24"/>
        </w:rPr>
        <w:tab/>
      </w:r>
      <w:ins w:id="2244" w:author="Nelly Wagner" w:date="2017-01-16T19:01:00Z">
        <w:r w:rsidR="00F54257" w:rsidRPr="00C35E29">
          <w:rPr>
            <w:rFonts w:eastAsia="Arial"/>
            <w:rPrChange w:id="2245" w:author="Nelly Wagner" w:date="2017-01-23T18:16:00Z">
              <w:rPr>
                <w:rFonts w:eastAsia="Arial"/>
                <w:sz w:val="28"/>
              </w:rPr>
            </w:rPrChange>
          </w:rPr>
          <w:t xml:space="preserve">As discussed in the general introduction (section 1.4.2.3. and 1.6) and Chapter 3, </w:t>
        </w:r>
      </w:ins>
      <w:del w:id="2246" w:author="Nelly Wagner" w:date="2017-01-16T19:01:00Z">
        <w:r w:rsidRPr="00C374EF" w:rsidDel="00F54257">
          <w:rPr>
            <w:rFonts w:eastAsia="Arial"/>
          </w:rPr>
          <w:delText xml:space="preserve">In Chapter 3 it was shown that </w:delText>
        </w:r>
      </w:del>
      <w:r w:rsidRPr="00C374EF">
        <w:rPr>
          <w:rFonts w:eastAsia="Arial"/>
          <w:i/>
          <w:iCs/>
        </w:rPr>
        <w:t>S. aureus</w:t>
      </w:r>
      <w:r w:rsidRPr="00C374EF">
        <w:rPr>
          <w:rFonts w:eastAsia="Arial"/>
        </w:rPr>
        <w:t xml:space="preserve"> infection </w:t>
      </w:r>
      <w:del w:id="2247" w:author="Nelly Wagner" w:date="2017-01-16T19:01:00Z">
        <w:r w:rsidRPr="00C35E29" w:rsidDel="00F54257">
          <w:rPr>
            <w:rFonts w:eastAsia="Arial"/>
          </w:rPr>
          <w:delText xml:space="preserve">occurs </w:delText>
        </w:r>
      </w:del>
      <w:ins w:id="2248" w:author="Nelly Wagner" w:date="2017-01-16T19:01:00Z">
        <w:r w:rsidR="00F54257" w:rsidRPr="00C35E29">
          <w:rPr>
            <w:rFonts w:eastAsia="Arial"/>
          </w:rPr>
          <w:t xml:space="preserve">goes </w:t>
        </w:r>
      </w:ins>
      <w:r w:rsidRPr="00C35E29">
        <w:rPr>
          <w:rFonts w:eastAsia="Arial"/>
        </w:rPr>
        <w:t xml:space="preserve">through an immune bottleneck leading to clonal expansion </w:t>
      </w:r>
      <w:del w:id="2249" w:author="Nelly Wagner" w:date="2017-01-16T19:02:00Z">
        <w:r w:rsidRPr="00C35E29" w:rsidDel="00F54257">
          <w:rPr>
            <w:rFonts w:eastAsia="Arial"/>
          </w:rPr>
          <w:delText xml:space="preserve">from </w:delText>
        </w:r>
      </w:del>
      <w:ins w:id="2250" w:author="Nelly Wagner" w:date="2017-01-16T19:02:00Z">
        <w:r w:rsidR="00F54257" w:rsidRPr="00C35E29">
          <w:rPr>
            <w:rFonts w:eastAsia="Arial"/>
            <w:rPrChange w:id="2251" w:author="Nelly Wagner" w:date="2017-01-23T18:16:00Z">
              <w:rPr>
                <w:rFonts w:eastAsia="Arial"/>
                <w:color w:val="2E74B5" w:themeColor="accent1" w:themeShade="BF"/>
              </w:rPr>
            </w:rPrChange>
          </w:rPr>
          <w:t>of</w:t>
        </w:r>
        <w:r w:rsidR="00F54257" w:rsidRPr="00C374EF">
          <w:rPr>
            <w:rFonts w:eastAsia="Arial"/>
          </w:rPr>
          <w:t xml:space="preserve"> </w:t>
        </w:r>
      </w:ins>
      <w:r w:rsidRPr="00C374EF">
        <w:rPr>
          <w:rFonts w:eastAsia="Arial"/>
        </w:rPr>
        <w:t>a few bacteria within the inoculum. Moreover, bact</w:t>
      </w:r>
      <w:r w:rsidRPr="00C35E29">
        <w:rPr>
          <w:rFonts w:eastAsia="Arial"/>
        </w:rPr>
        <w:t>eria which are not going through the bottleneck play an active role in disease (Chapter 3</w:t>
      </w:r>
      <w:ins w:id="2252" w:author="Nelly Wagner" w:date="2017-01-16T19:02:00Z">
        <w:r w:rsidR="00F54257" w:rsidRPr="00C35E29">
          <w:rPr>
            <w:rFonts w:eastAsia="Arial"/>
          </w:rPr>
          <w:t>, section 3.2.3.2.</w:t>
        </w:r>
      </w:ins>
      <w:r w:rsidRPr="00C35E29">
        <w:rPr>
          <w:rFonts w:eastAsia="Arial"/>
        </w:rPr>
        <w:t xml:space="preserve">). </w:t>
      </w:r>
      <w:r>
        <w:rPr>
          <w:rFonts w:eastAsia="Arial"/>
        </w:rPr>
        <w:t xml:space="preserve">A high inoculum is needed to cause disease while actually only a few bacteria will lead to abscess formation. </w:t>
      </w:r>
      <w:r>
        <w:rPr>
          <w:rFonts w:eastAsia="Arial"/>
          <w:i/>
          <w:iCs/>
        </w:rPr>
        <w:t xml:space="preserve">S. aureus </w:t>
      </w:r>
      <w:r>
        <w:rPr>
          <w:rFonts w:eastAsia="Arial"/>
        </w:rPr>
        <w:t xml:space="preserve">bacteria which were heat-killed or inhibited by the action of antibiotics were not able to support the virulence of resistant bacteria in the host. These observations point to the existence of an underlying bacterial molecular </w:t>
      </w:r>
      <w:r>
        <w:rPr>
          <w:rFonts w:eastAsia="Arial"/>
        </w:rPr>
        <w:lastRenderedPageBreak/>
        <w:t xml:space="preserve">mechanism by which </w:t>
      </w:r>
      <w:r>
        <w:rPr>
          <w:rFonts w:eastAsia="Arial"/>
          <w:i/>
          <w:iCs/>
        </w:rPr>
        <w:t xml:space="preserve">S. aureus </w:t>
      </w:r>
      <w:r>
        <w:rPr>
          <w:rFonts w:eastAsia="Arial"/>
        </w:rPr>
        <w:t>populations can cooperate within the host to cause disease.</w:t>
      </w:r>
    </w:p>
    <w:p w14:paraId="58689214" w14:textId="77777777" w:rsidR="0020061D" w:rsidRDefault="00766C9B">
      <w:pPr>
        <w:pStyle w:val="Paragraph"/>
      </w:pPr>
      <w:r>
        <w:rPr>
          <w:rFonts w:eastAsia="Arial"/>
        </w:rPr>
        <w:tab/>
        <w:t xml:space="preserve">It was hypothesised that attenuated mutants of </w:t>
      </w:r>
      <w:r>
        <w:rPr>
          <w:rFonts w:eastAsia="Arial"/>
          <w:i/>
          <w:iCs/>
        </w:rPr>
        <w:t xml:space="preserve">S. aureus </w:t>
      </w:r>
      <w:r>
        <w:rPr>
          <w:rFonts w:eastAsia="Arial"/>
        </w:rPr>
        <w:t xml:space="preserve">would provide means to identify pathways involved in the bacterial cooperation phenomenon. Two mutants known to be highly attenuated in the zebrafish embryo model of infection are the </w:t>
      </w:r>
      <w:r>
        <w:rPr>
          <w:rFonts w:eastAsia="Arial"/>
          <w:i/>
          <w:iCs/>
        </w:rPr>
        <w:t>phePsaeR</w:t>
      </w:r>
      <w:r>
        <w:rPr>
          <w:rFonts w:eastAsia="Arial"/>
        </w:rPr>
        <w:t xml:space="preserve"> and </w:t>
      </w:r>
      <w:r>
        <w:rPr>
          <w:rFonts w:eastAsia="Arial"/>
          <w:i/>
          <w:iCs/>
        </w:rPr>
        <w:t xml:space="preserve">sagB </w:t>
      </w:r>
      <w:r>
        <w:rPr>
          <w:rFonts w:eastAsia="Arial"/>
        </w:rPr>
        <w:t xml:space="preserve">mutants in the SH1000 background. The </w:t>
      </w:r>
      <w:r>
        <w:rPr>
          <w:rFonts w:eastAsia="Arial"/>
          <w:i/>
          <w:iCs/>
        </w:rPr>
        <w:t>phePsaeR</w:t>
      </w:r>
      <w:r>
        <w:rPr>
          <w:rFonts w:eastAsia="Arial"/>
        </w:rPr>
        <w:t xml:space="preserve"> mutant lacks a phenylalanine uptake transporter (PheP) </w:t>
      </w:r>
      <w:bookmarkStart w:id="2253" w:name="__UnoMark__42716_1995552439"/>
      <w:r>
        <w:rPr>
          <w:rFonts w:eastAsia="Arial"/>
        </w:rPr>
        <w:t>(Horsburgh et al. 2004)</w:t>
      </w:r>
      <w:bookmarkEnd w:id="2253"/>
      <w:del w:id="2254" w:author="Nelly Wagner" w:date="2017-01-22T15:31:00Z">
        <w:r w:rsidDel="00B63CF5">
          <w:rPr>
            <w:rFonts w:eastAsia="Arial"/>
          </w:rPr>
          <w:delText>⁠</w:delText>
        </w:r>
      </w:del>
      <w:r>
        <w:rPr>
          <w:rFonts w:eastAsia="Arial"/>
        </w:rPr>
        <w:t xml:space="preserve"> and a well-defined virulence determinant regulator (SaeR) </w:t>
      </w:r>
      <w:bookmarkStart w:id="2255" w:name="__UnoMark__42720_1995552439"/>
      <w:r>
        <w:rPr>
          <w:rFonts w:eastAsia="Arial"/>
        </w:rPr>
        <w:t>(Voyich et al. 2009)</w:t>
      </w:r>
      <w:bookmarkEnd w:id="2255"/>
      <w:del w:id="2256" w:author="Nelly Wagner" w:date="2017-01-22T15:31:00Z">
        <w:r w:rsidDel="00B63CF5">
          <w:rPr>
            <w:rFonts w:eastAsia="Arial"/>
          </w:rPr>
          <w:delText>⁠</w:delText>
        </w:r>
      </w:del>
      <w:r>
        <w:rPr>
          <w:rFonts w:eastAsia="Arial"/>
        </w:rPr>
        <w:t xml:space="preserve">. The </w:t>
      </w:r>
      <w:r>
        <w:rPr>
          <w:rFonts w:eastAsia="Arial"/>
          <w:i/>
          <w:iCs/>
        </w:rPr>
        <w:t xml:space="preserve">sagB </w:t>
      </w:r>
      <w:r>
        <w:rPr>
          <w:rFonts w:eastAsia="Arial"/>
        </w:rPr>
        <w:t xml:space="preserve">mutant lacks the peptidoglycan hydrolase SagB, the main glucosaminidase responsible for decreasing glycan chain length in the cell wall of </w:t>
      </w:r>
      <w:r>
        <w:rPr>
          <w:rFonts w:eastAsia="Arial"/>
          <w:i/>
          <w:iCs/>
        </w:rPr>
        <w:t xml:space="preserve">S. aureus </w:t>
      </w:r>
      <w:r>
        <w:rPr>
          <w:rFonts w:eastAsia="Arial"/>
        </w:rPr>
        <w:t>(Wheeler et al., 2015).</w:t>
      </w:r>
    </w:p>
    <w:p w14:paraId="3EB8F516" w14:textId="77777777" w:rsidR="0020061D" w:rsidRDefault="00766C9B">
      <w:pPr>
        <w:pStyle w:val="Paragraph"/>
      </w:pPr>
      <w:r>
        <w:rPr>
          <w:rFonts w:eastAsia="Arial"/>
        </w:rPr>
        <w:tab/>
        <w:t>To test the ability of these mutants to cooperate with the parental strain (SH1000), the same experimental setting described in Section 3.2.3.2 was used. Briefly, the pool of bacteria from which clonal expansion could arise was reduced to about 150 CFU of SH1000. They were co-injected with an inoculum of an attenuated mutant about ten times higher that is roughly 1200-1500 CFU. As 150 CFU of SH1000 caused very little mortality and that the mutants used were attenuated, any cooperation between the two should result in augmentation of host mortality.</w:t>
      </w:r>
    </w:p>
    <w:p w14:paraId="589F3571" w14:textId="4392A44B" w:rsidR="0020061D" w:rsidRDefault="00766C9B">
      <w:pPr>
        <w:pStyle w:val="Paragraph"/>
      </w:pPr>
      <w:r>
        <w:rPr>
          <w:rFonts w:eastAsia="Arial"/>
        </w:rPr>
        <w:tab/>
        <w:t xml:space="preserve">The </w:t>
      </w:r>
      <w:r>
        <w:rPr>
          <w:rFonts w:eastAsia="Arial"/>
          <w:i/>
          <w:iCs/>
        </w:rPr>
        <w:t xml:space="preserve">phePsaeR </w:t>
      </w:r>
      <w:r>
        <w:rPr>
          <w:rFonts w:eastAsia="Arial"/>
        </w:rPr>
        <w:t>strain was able to cooperate with the wild-type parental strain (Figure 4.1A).</w:t>
      </w:r>
      <w:r>
        <w:rPr>
          <w:rFonts w:eastAsia="Arial"/>
          <w:color w:val="000000"/>
        </w:rPr>
        <w:t xml:space="preserve"> Embryos infected with the standard inoculum of SH1000 acted as the standard inoculum control, with 45% mortality after 90 hours. Those infected with a small inoculum of SH1000 were the negative control, with a much reduced mortality of 12%. A </w:t>
      </w:r>
      <w:r>
        <w:rPr>
          <w:rFonts w:eastAsia="Arial"/>
        </w:rPr>
        <w:t>standard inoculum of the mutant alone was fully attenuated as illustrated by the survival of all infected embryos (</w:t>
      </w:r>
      <w:r>
        <w:rPr>
          <w:rFonts w:eastAsia="Arial"/>
          <w:i/>
          <w:iCs/>
        </w:rPr>
        <w:t xml:space="preserve">p </w:t>
      </w:r>
      <w:r>
        <w:rPr>
          <w:rFonts w:eastAsia="Arial"/>
        </w:rPr>
        <w:t>&lt; 0.0005 compared to the standard inoculum control).</w:t>
      </w:r>
      <w:r>
        <w:rPr>
          <w:rFonts w:eastAsia="Arial"/>
          <w:color w:val="0000FF"/>
        </w:rPr>
        <w:t xml:space="preserve"> </w:t>
      </w:r>
      <w:r>
        <w:rPr>
          <w:rFonts w:eastAsia="Arial"/>
        </w:rPr>
        <w:t xml:space="preserve">Embryos infected with a mixture of a small inoculum of SH1000 and a standard inoculum of the </w:t>
      </w:r>
      <w:r>
        <w:rPr>
          <w:rFonts w:eastAsia="Arial"/>
          <w:i/>
          <w:iCs/>
        </w:rPr>
        <w:t xml:space="preserve">phePsaeR </w:t>
      </w:r>
      <w:r>
        <w:rPr>
          <w:rFonts w:eastAsia="Arial"/>
        </w:rPr>
        <w:t>strain had a significantly higher mortality rate that the small inoculum control (</w:t>
      </w:r>
      <w:r>
        <w:rPr>
          <w:rFonts w:eastAsia="Arial"/>
          <w:i/>
          <w:iCs/>
        </w:rPr>
        <w:t xml:space="preserve">p </w:t>
      </w:r>
      <w:r>
        <w:rPr>
          <w:rFonts w:eastAsia="Arial"/>
        </w:rPr>
        <w:t>= 0.0016). In fact</w:t>
      </w:r>
      <w:ins w:id="2257" w:author="Nelly Wagner" w:date="2017-01-22T15:31:00Z">
        <w:r w:rsidR="00B63CF5">
          <w:rPr>
            <w:rFonts w:eastAsia="Arial"/>
          </w:rPr>
          <w:t>,</w:t>
        </w:r>
      </w:ins>
      <w:r>
        <w:rPr>
          <w:rFonts w:eastAsia="Arial"/>
        </w:rPr>
        <w:t xml:space="preserve"> the mortality curve was very similar to that of the standard inoculum control (</w:t>
      </w:r>
      <w:r>
        <w:rPr>
          <w:rFonts w:eastAsia="Arial"/>
          <w:i/>
          <w:iCs/>
        </w:rPr>
        <w:t xml:space="preserve">p </w:t>
      </w:r>
      <w:r>
        <w:rPr>
          <w:rFonts w:eastAsia="Arial"/>
        </w:rPr>
        <w:t xml:space="preserve">= 0.8), demonstrating that the two strains acted synergistically to cause disease. This synergy effect could not be observed with the </w:t>
      </w:r>
      <w:r>
        <w:rPr>
          <w:rFonts w:eastAsia="Arial"/>
          <w:i/>
          <w:iCs/>
        </w:rPr>
        <w:t xml:space="preserve">sagB </w:t>
      </w:r>
      <w:r>
        <w:rPr>
          <w:rFonts w:eastAsia="Arial"/>
        </w:rPr>
        <w:t>strain (Figure 4.1B). The standard inoculum control with SH1000 led to 59% host mortality and the small inoculum control to 9%. The mutant alone was confirmed as attenuated since infected embryos showed a high survival rate of 96% (</w:t>
      </w:r>
      <w:r>
        <w:rPr>
          <w:rFonts w:eastAsia="Arial"/>
          <w:i/>
          <w:iCs/>
        </w:rPr>
        <w:t xml:space="preserve">p </w:t>
      </w:r>
      <w:r>
        <w:rPr>
          <w:rFonts w:eastAsia="Arial"/>
        </w:rPr>
        <w:t xml:space="preserve">&lt; 0.0001 compared to the positive control). However, embryos infected with a mixture of a small inoculum of SH1000 and a standard inoculum of the </w:t>
      </w:r>
      <w:r>
        <w:rPr>
          <w:rFonts w:eastAsia="Arial"/>
          <w:i/>
          <w:iCs/>
        </w:rPr>
        <w:t xml:space="preserve">sagB </w:t>
      </w:r>
      <w:r>
        <w:rPr>
          <w:rFonts w:eastAsia="Arial"/>
        </w:rPr>
        <w:t>strain did not have an increased mortality rate compared with the small inoculum control (</w:t>
      </w:r>
      <w:r>
        <w:rPr>
          <w:rFonts w:eastAsia="Arial"/>
          <w:i/>
          <w:iCs/>
        </w:rPr>
        <w:t xml:space="preserve">p </w:t>
      </w:r>
      <w:r>
        <w:rPr>
          <w:rFonts w:eastAsia="Arial"/>
        </w:rPr>
        <w:t>= 0.57).</w:t>
      </w:r>
      <w:r>
        <w:br w:type="page"/>
      </w:r>
    </w:p>
    <w:p w14:paraId="6ED211D4" w14:textId="6B15A749" w:rsidR="0020061D" w:rsidRDefault="00766C9B">
      <w:pPr>
        <w:pStyle w:val="Figurelegend"/>
      </w:pPr>
      <w:r>
        <w:rPr>
          <w:noProof/>
          <w:lang w:eastAsia="en-GB"/>
        </w:rPr>
        <w:lastRenderedPageBreak/>
        <w:drawing>
          <wp:anchor distT="0" distB="127000" distL="0" distR="0" simplePos="0" relativeHeight="251674624" behindDoc="0" locked="0" layoutInCell="1" allowOverlap="1" wp14:anchorId="64BD5BE1" wp14:editId="7B1E78F1">
            <wp:simplePos x="0" y="0"/>
            <wp:positionH relativeFrom="column">
              <wp:posOffset>1198245</wp:posOffset>
            </wp:positionH>
            <wp:positionV relativeFrom="paragraph">
              <wp:posOffset>3810</wp:posOffset>
            </wp:positionV>
            <wp:extent cx="2933065" cy="6153150"/>
            <wp:effectExtent l="0" t="0" r="0" b="0"/>
            <wp:wrapTopAndBottom/>
            <wp:docPr id="25"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0"/>
                    <pic:cNvPicPr>
                      <a:picLocks noChangeAspect="1" noChangeArrowheads="1"/>
                    </pic:cNvPicPr>
                  </pic:nvPicPr>
                  <pic:blipFill>
                    <a:blip r:embed="rId32"/>
                    <a:stretch>
                      <a:fillRect/>
                    </a:stretch>
                  </pic:blipFill>
                  <pic:spPr bwMode="auto">
                    <a:xfrm>
                      <a:off x="0" y="0"/>
                      <a:ext cx="2933065" cy="61531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eastAsia="Arial"/>
          <w:b/>
          <w:bCs/>
          <w:color w:val="000000"/>
        </w:rPr>
        <w:t>Figure 4.1. Combinations of attenuated mutants and their parental strain reveal a synergy effect in pathogenesis. (A)</w:t>
      </w:r>
      <w:r>
        <w:rPr>
          <w:rFonts w:eastAsia="Arial"/>
          <w:color w:val="000000"/>
        </w:rPr>
        <w:t xml:space="preserve"> Survival kinetics of zebrafish embryos infected with a standard and small inocula of SH1000 (controls), a standard inoculum of </w:t>
      </w:r>
      <w:r>
        <w:rPr>
          <w:rFonts w:eastAsia="Arial"/>
          <w:i/>
          <w:iCs/>
          <w:color w:val="000000"/>
        </w:rPr>
        <w:t>phePsaeR</w:t>
      </w:r>
      <w:r>
        <w:rPr>
          <w:rFonts w:eastAsia="Arial"/>
          <w:color w:val="000000"/>
        </w:rPr>
        <w:t xml:space="preserve"> and a combination of a small inoculum of SH1000 with a standard inoculum of </w:t>
      </w:r>
      <w:r>
        <w:rPr>
          <w:rFonts w:eastAsia="Arial"/>
          <w:i/>
          <w:iCs/>
          <w:color w:val="000000"/>
        </w:rPr>
        <w:t>phePsaeR</w:t>
      </w:r>
      <w:r>
        <w:rPr>
          <w:rFonts w:eastAsia="Arial"/>
          <w:color w:val="000000"/>
        </w:rPr>
        <w:t>. n = 21-34 embryos per group.</w:t>
      </w:r>
      <w:ins w:id="2258" w:author="Nelly Wagner" w:date="2017-01-22T15:32:00Z">
        <w:r w:rsidR="00B63CF5">
          <w:rPr>
            <w:rFonts w:eastAsia="Arial"/>
            <w:color w:val="000000"/>
          </w:rPr>
          <w:t xml:space="preserve"> </w:t>
        </w:r>
        <w:r w:rsidR="00B63CF5" w:rsidRPr="00C35E29">
          <w:rPr>
            <w:rFonts w:eastAsia="Arial"/>
            <w:rPrChange w:id="2259" w:author="Nelly Wagner" w:date="2017-01-23T18:16:00Z">
              <w:rPr>
                <w:rFonts w:eastAsia="Arial"/>
                <w:color w:val="0070C0"/>
              </w:rPr>
            </w:rPrChange>
          </w:rPr>
          <w:t>N = 1 experiment.</w:t>
        </w:r>
      </w:ins>
      <w:r>
        <w:rPr>
          <w:rFonts w:eastAsia="Arial"/>
          <w:color w:val="000000"/>
        </w:rPr>
        <w:t xml:space="preserve"> </w:t>
      </w:r>
      <w:r>
        <w:rPr>
          <w:rFonts w:eastAsia="Arial"/>
          <w:b/>
          <w:bCs/>
          <w:color w:val="000000"/>
        </w:rPr>
        <w:t xml:space="preserve">(B) </w:t>
      </w:r>
      <w:r>
        <w:rPr>
          <w:rFonts w:eastAsia="Arial"/>
          <w:color w:val="000000"/>
        </w:rPr>
        <w:t xml:space="preserve">Survival kinetics of embryos infected with a standard and small inocula of SH1000 (controls), a standard inoculum of </w:t>
      </w:r>
      <w:r>
        <w:rPr>
          <w:rFonts w:eastAsia="Arial"/>
          <w:i/>
          <w:iCs/>
          <w:color w:val="000000"/>
        </w:rPr>
        <w:t>sagB</w:t>
      </w:r>
      <w:r>
        <w:rPr>
          <w:rFonts w:eastAsia="Arial"/>
          <w:color w:val="000000"/>
        </w:rPr>
        <w:t xml:space="preserve"> and a combination of a small inoculum of SH1000 with a standard inoculum of </w:t>
      </w:r>
      <w:r>
        <w:rPr>
          <w:rFonts w:eastAsia="Arial"/>
          <w:i/>
          <w:iCs/>
          <w:color w:val="000000"/>
        </w:rPr>
        <w:t>sagB</w:t>
      </w:r>
      <w:r>
        <w:rPr>
          <w:rFonts w:eastAsia="Arial"/>
          <w:color w:val="000000"/>
        </w:rPr>
        <w:t>. n = 22-24 embryos per group.</w:t>
      </w:r>
      <w:ins w:id="2260" w:author="Nelly Wagner" w:date="2017-01-22T15:32:00Z">
        <w:r w:rsidR="00B63CF5">
          <w:rPr>
            <w:rFonts w:eastAsia="Arial"/>
            <w:color w:val="000000"/>
          </w:rPr>
          <w:t xml:space="preserve"> </w:t>
        </w:r>
        <w:r w:rsidR="00B63CF5" w:rsidRPr="00C35E29">
          <w:rPr>
            <w:rFonts w:eastAsia="Arial"/>
            <w:rPrChange w:id="2261" w:author="Nelly Wagner" w:date="2017-01-23T18:17:00Z">
              <w:rPr>
                <w:rFonts w:eastAsia="Arial"/>
                <w:color w:val="0070C0"/>
              </w:rPr>
            </w:rPrChange>
          </w:rPr>
          <w:t>N = 1 experiment.</w:t>
        </w:r>
      </w:ins>
      <w:r>
        <w:rPr>
          <w:rFonts w:eastAsia="Arial"/>
          <w:color w:val="000000"/>
        </w:rPr>
        <w:t xml:space="preserve"> </w:t>
      </w:r>
      <w:r>
        <w:rPr>
          <w:rFonts w:eastAsia="Arial"/>
          <w:b/>
          <w:bCs/>
          <w:color w:val="000000"/>
        </w:rPr>
        <w:t xml:space="preserve">(C) </w:t>
      </w:r>
      <w:r>
        <w:rPr>
          <w:rFonts w:eastAsia="Arial"/>
          <w:color w:val="000000"/>
        </w:rPr>
        <w:t xml:space="preserve">Survival kinetics of embryos infected with a standard and small inocula of SH1000 (controls), a standard inoculum of complemented </w:t>
      </w:r>
      <w:r>
        <w:rPr>
          <w:rFonts w:eastAsia="Arial"/>
          <w:i/>
          <w:iCs/>
          <w:color w:val="000000"/>
        </w:rPr>
        <w:t>sagB</w:t>
      </w:r>
      <w:r>
        <w:rPr>
          <w:rFonts w:eastAsia="Arial"/>
          <w:color w:val="000000"/>
        </w:rPr>
        <w:t xml:space="preserve"> and a combination of a small inoculum of SH1000 with a standard inoculum of complemented </w:t>
      </w:r>
      <w:r>
        <w:rPr>
          <w:rFonts w:eastAsia="Arial"/>
          <w:i/>
          <w:iCs/>
          <w:color w:val="000000"/>
        </w:rPr>
        <w:t>sagB</w:t>
      </w:r>
      <w:r>
        <w:rPr>
          <w:rFonts w:eastAsia="Arial"/>
          <w:color w:val="000000"/>
        </w:rPr>
        <w:t>. n = 25-33 embryos per group.</w:t>
      </w:r>
      <w:ins w:id="2262" w:author="Nelly Wagner" w:date="2017-01-22T15:32:00Z">
        <w:r w:rsidR="00B63CF5" w:rsidRPr="00C35E29">
          <w:rPr>
            <w:rFonts w:eastAsia="Arial"/>
            <w:rPrChange w:id="2263" w:author="Nelly Wagner" w:date="2017-01-23T18:17:00Z">
              <w:rPr>
                <w:rFonts w:eastAsia="Arial"/>
                <w:color w:val="000000"/>
              </w:rPr>
            </w:rPrChange>
          </w:rPr>
          <w:t xml:space="preserve"> </w:t>
        </w:r>
        <w:r w:rsidR="00B63CF5" w:rsidRPr="00C35E29">
          <w:rPr>
            <w:rFonts w:eastAsia="Arial"/>
            <w:rPrChange w:id="2264" w:author="Nelly Wagner" w:date="2017-01-23T18:17:00Z">
              <w:rPr>
                <w:rFonts w:eastAsia="Arial"/>
                <w:color w:val="0070C0"/>
              </w:rPr>
            </w:rPrChange>
          </w:rPr>
          <w:t>N = 1 experiment.</w:t>
        </w:r>
      </w:ins>
      <w:r>
        <w:rPr>
          <w:rFonts w:eastAsia="Arial"/>
          <w:color w:val="000000"/>
        </w:rPr>
        <w:t xml:space="preserve"> Statistics: log-rank test, ** p &lt; 0.01 and **** p &lt; 0.0001. Graphs (A) and (C) in collaboration with Dr. Emma Boldock.</w:t>
      </w:r>
      <w:r>
        <w:br w:type="page"/>
      </w:r>
    </w:p>
    <w:p w14:paraId="0C02F3CB" w14:textId="77777777" w:rsidR="0020061D" w:rsidRDefault="00766C9B">
      <w:pPr>
        <w:pStyle w:val="Paragraph"/>
      </w:pPr>
      <w:r>
        <w:rPr>
          <w:rFonts w:eastAsia="Arial"/>
        </w:rPr>
        <w:lastRenderedPageBreak/>
        <w:t xml:space="preserve">When the </w:t>
      </w:r>
      <w:r>
        <w:rPr>
          <w:rFonts w:eastAsia="Arial"/>
          <w:i/>
          <w:iCs/>
        </w:rPr>
        <w:t xml:space="preserve">sagB </w:t>
      </w:r>
      <w:r>
        <w:rPr>
          <w:rFonts w:eastAsia="Arial"/>
        </w:rPr>
        <w:t xml:space="preserve">strain was complemented with a plasmid carrying a functional copy of the </w:t>
      </w:r>
      <w:r>
        <w:rPr>
          <w:rFonts w:eastAsia="Arial"/>
          <w:i/>
          <w:iCs/>
        </w:rPr>
        <w:t xml:space="preserve">sagB </w:t>
      </w:r>
      <w:r>
        <w:rPr>
          <w:rFonts w:eastAsia="Arial"/>
        </w:rPr>
        <w:t>gene, its virulence was restored and the mixed infection produced a significant mortality rate of infected embryos (Figure 4.1C).</w:t>
      </w:r>
      <w:r>
        <w:rPr>
          <w:rFonts w:eastAsia="Arial"/>
          <w:color w:val="000000"/>
        </w:rPr>
        <w:t xml:space="preserve"> Embryos infected with a standard inoculum of the complemented </w:t>
      </w:r>
      <w:r>
        <w:rPr>
          <w:rFonts w:eastAsia="Arial"/>
          <w:i/>
          <w:iCs/>
          <w:color w:val="000000"/>
        </w:rPr>
        <w:t xml:space="preserve">sagB </w:t>
      </w:r>
      <w:r>
        <w:rPr>
          <w:rFonts w:eastAsia="Arial"/>
          <w:color w:val="000000"/>
        </w:rPr>
        <w:t>strain alone had a mortality very close to that of SH1000 (</w:t>
      </w:r>
      <w:r>
        <w:rPr>
          <w:rFonts w:eastAsia="Arial"/>
          <w:i/>
          <w:iCs/>
          <w:color w:val="000000"/>
        </w:rPr>
        <w:t xml:space="preserve">p </w:t>
      </w:r>
      <w:r>
        <w:rPr>
          <w:rFonts w:eastAsia="Arial"/>
          <w:color w:val="000000"/>
        </w:rPr>
        <w:t xml:space="preserve">= 0.13). The same observation was noted for embryos infected with a mixture of a small inoculum of SH1000 and a standard inoculum of the complemented </w:t>
      </w:r>
      <w:r>
        <w:rPr>
          <w:rFonts w:eastAsia="Arial"/>
          <w:i/>
          <w:iCs/>
          <w:color w:val="000000"/>
        </w:rPr>
        <w:t xml:space="preserve">sagB </w:t>
      </w:r>
      <w:r>
        <w:rPr>
          <w:rFonts w:eastAsia="Arial"/>
          <w:color w:val="000000"/>
        </w:rPr>
        <w:t>strain (</w:t>
      </w:r>
      <w:r>
        <w:rPr>
          <w:rFonts w:eastAsia="Arial"/>
          <w:i/>
          <w:iCs/>
          <w:color w:val="000000"/>
        </w:rPr>
        <w:t xml:space="preserve">p </w:t>
      </w:r>
      <w:r>
        <w:rPr>
          <w:rFonts w:eastAsia="Arial"/>
          <w:color w:val="000000"/>
        </w:rPr>
        <w:t>= 0.65).</w:t>
      </w:r>
    </w:p>
    <w:p w14:paraId="684F7D4C" w14:textId="39288195" w:rsidR="0020061D" w:rsidRDefault="00766C9B">
      <w:pPr>
        <w:pStyle w:val="411"/>
      </w:pPr>
      <w:r>
        <w:t xml:space="preserve">4.2.2. </w:t>
      </w:r>
      <w:del w:id="2265" w:author="Nelly Wagner" w:date="2017-01-23T18:17:00Z">
        <w:r w:rsidDel="00E41EC0">
          <w:delText>Investigating association between persistence in the host and the synergy effect</w:delText>
        </w:r>
      </w:del>
      <w:ins w:id="2266" w:author="Nelly Wagner" w:date="2017-01-23T18:17:00Z">
        <w:r w:rsidR="00E41EC0">
          <w:t xml:space="preserve">Persistence in the host is not associated with the </w:t>
        </w:r>
      </w:ins>
      <w:ins w:id="2267" w:author="Nelly Wagner" w:date="2017-01-23T18:18:00Z">
        <w:r w:rsidR="00E41EC0">
          <w:t>“</w:t>
        </w:r>
      </w:ins>
      <w:ins w:id="2268" w:author="Nelly Wagner" w:date="2017-01-23T18:17:00Z">
        <w:r w:rsidR="00E41EC0">
          <w:t>synergy effect</w:t>
        </w:r>
      </w:ins>
      <w:ins w:id="2269" w:author="Nelly Wagner" w:date="2017-01-23T18:18:00Z">
        <w:r w:rsidR="00E41EC0">
          <w:t>”</w:t>
        </w:r>
      </w:ins>
    </w:p>
    <w:p w14:paraId="4C86C28C" w14:textId="77777777" w:rsidR="0020061D" w:rsidRDefault="00766C9B">
      <w:pPr>
        <w:pStyle w:val="Paragraph"/>
      </w:pPr>
      <w:r>
        <w:rPr>
          <w:rFonts w:eastAsia="Arial"/>
          <w:sz w:val="24"/>
          <w:szCs w:val="24"/>
        </w:rPr>
        <w:tab/>
      </w:r>
      <w:r>
        <w:rPr>
          <w:rFonts w:eastAsia="Arial"/>
        </w:rPr>
        <w:t xml:space="preserve">The </w:t>
      </w:r>
      <w:r>
        <w:rPr>
          <w:rFonts w:eastAsia="Arial"/>
          <w:i/>
          <w:iCs/>
        </w:rPr>
        <w:t xml:space="preserve">phePsaeR </w:t>
      </w:r>
      <w:r>
        <w:rPr>
          <w:rFonts w:eastAsia="Arial"/>
        </w:rPr>
        <w:t xml:space="preserve">strain synergised with its parent to cause host morbidity. The </w:t>
      </w:r>
      <w:r>
        <w:rPr>
          <w:rFonts w:eastAsia="Arial"/>
          <w:i/>
          <w:iCs/>
        </w:rPr>
        <w:t xml:space="preserve">sagB </w:t>
      </w:r>
      <w:r>
        <w:rPr>
          <w:rFonts w:eastAsia="Arial"/>
        </w:rPr>
        <w:t xml:space="preserve">mutant was not able of this. It was hypothesised that </w:t>
      </w:r>
      <w:r>
        <w:rPr>
          <w:rFonts w:eastAsia="Arial"/>
          <w:i/>
          <w:iCs/>
        </w:rPr>
        <w:t>phePsaeR</w:t>
      </w:r>
      <w:r>
        <w:rPr>
          <w:rFonts w:eastAsia="Arial"/>
        </w:rPr>
        <w:t xml:space="preserve"> persisted in the host whilst the </w:t>
      </w:r>
      <w:r>
        <w:rPr>
          <w:rFonts w:eastAsia="Arial"/>
          <w:i/>
          <w:iCs/>
        </w:rPr>
        <w:t xml:space="preserve">sagB </w:t>
      </w:r>
      <w:r>
        <w:rPr>
          <w:rFonts w:eastAsia="Arial"/>
        </w:rPr>
        <w:t xml:space="preserve">mutant may be eliminated by the innate immune system. To test this hypothesis, the evolution of the bacterial load in zebrafish embryos infected with </w:t>
      </w:r>
      <w:r>
        <w:rPr>
          <w:rFonts w:eastAsia="Arial"/>
          <w:i/>
          <w:iCs/>
        </w:rPr>
        <w:t>S. aureus</w:t>
      </w:r>
      <w:r>
        <w:rPr>
          <w:rFonts w:eastAsia="Arial"/>
        </w:rPr>
        <w:t xml:space="preserve"> strains was examined.</w:t>
      </w:r>
    </w:p>
    <w:p w14:paraId="68E24AF3" w14:textId="77777777" w:rsidR="0020061D" w:rsidRDefault="00766C9B">
      <w:pPr>
        <w:pStyle w:val="Paragraph"/>
      </w:pPr>
      <w:r>
        <w:rPr>
          <w:rFonts w:eastAsia="Arial"/>
        </w:rPr>
        <w:tab/>
        <w:t xml:space="preserve">Zebrafish embryos were infected with a standard inoculum of each strain. At several time points, live and any dead embryos were collected and homogenised in order to determine the bacterial load. The </w:t>
      </w:r>
      <w:r>
        <w:rPr>
          <w:rFonts w:eastAsia="Arial"/>
          <w:i/>
          <w:iCs/>
        </w:rPr>
        <w:t xml:space="preserve">phePsaeR </w:t>
      </w:r>
      <w:r>
        <w:rPr>
          <w:rFonts w:eastAsia="Arial"/>
        </w:rPr>
        <w:t xml:space="preserve">strain persisted in zebrafish embryos (Figure 4.2A). The bacterial numbers were steady until 18 hours post-infection. At 26 hours post-infection, </w:t>
      </w:r>
      <w:r>
        <w:rPr>
          <w:rFonts w:eastAsia="Arial"/>
          <w:i/>
          <w:iCs/>
        </w:rPr>
        <w:t xml:space="preserve">phePsaeR </w:t>
      </w:r>
      <w:r>
        <w:rPr>
          <w:rFonts w:eastAsia="Arial"/>
        </w:rPr>
        <w:t xml:space="preserve">numbers started either to decrease or increase a little and the mutant could be detected in infected embryos till 90 hours post-infection. Unexpectedly, the </w:t>
      </w:r>
      <w:r>
        <w:rPr>
          <w:rFonts w:eastAsia="Arial"/>
          <w:i/>
          <w:iCs/>
        </w:rPr>
        <w:t xml:space="preserve">sagB </w:t>
      </w:r>
      <w:r>
        <w:rPr>
          <w:rFonts w:eastAsia="Arial"/>
        </w:rPr>
        <w:t>mutant also persisted in zebrafish embryos (Figure 4.2B). The bacterial load was also steady until 18 hours post-infection. At 26 hours post-infection, bacterial numbers either decreased or slowly increased up to 10</w:t>
      </w:r>
      <w:r>
        <w:rPr>
          <w:rFonts w:eastAsia="Arial"/>
          <w:vertAlign w:val="superscript"/>
        </w:rPr>
        <w:t>6</w:t>
      </w:r>
      <w:r>
        <w:rPr>
          <w:rFonts w:eastAsia="Arial"/>
        </w:rPr>
        <w:t xml:space="preserve"> CFU</w:t>
      </w:r>
      <w:r>
        <w:rPr>
          <w:rFonts w:eastAsia="Arial"/>
          <w:color w:val="000000"/>
        </w:rPr>
        <w:t xml:space="preserve">. Moreover, in a mixed strain infection, the parental strain outgrew the mutants, resulting in death of the embryos (Figure 4.3). Embryos infected with a mixture of a small inoculum of SH1000 and a standard inoculum of </w:t>
      </w:r>
      <w:r>
        <w:rPr>
          <w:rFonts w:eastAsia="Arial"/>
          <w:i/>
          <w:iCs/>
          <w:color w:val="000000"/>
        </w:rPr>
        <w:t>sagB</w:t>
      </w:r>
      <w:r>
        <w:rPr>
          <w:rFonts w:eastAsia="Arial"/>
          <w:color w:val="000000"/>
        </w:rPr>
        <w:t xml:space="preserve"> were collected at regular time points and homogenised to determine the bacterial load and strain ratio. The bacterial load increased above 10</w:t>
      </w:r>
      <w:r>
        <w:rPr>
          <w:rFonts w:eastAsia="Arial"/>
          <w:color w:val="000000"/>
          <w:vertAlign w:val="superscript"/>
        </w:rPr>
        <w:t>4</w:t>
      </w:r>
      <w:r>
        <w:rPr>
          <w:rFonts w:eastAsia="Arial"/>
          <w:color w:val="000000"/>
        </w:rPr>
        <w:t xml:space="preserve"> CFU in less than a third of infected embryos and 14 out of 94 embryos analysed here succumbed to the infection</w:t>
      </w:r>
      <w:r>
        <w:rPr>
          <w:rFonts w:eastAsia="Arial"/>
          <w:color w:val="0000CC"/>
        </w:rPr>
        <w:t xml:space="preserve"> </w:t>
      </w:r>
      <w:r>
        <w:rPr>
          <w:rFonts w:eastAsia="Arial"/>
          <w:color w:val="000000"/>
        </w:rPr>
        <w:t xml:space="preserve">(Figure 4.3A), which was consistent with the absence of synergy between </w:t>
      </w:r>
      <w:r>
        <w:rPr>
          <w:rFonts w:eastAsia="Arial"/>
          <w:i/>
          <w:iCs/>
          <w:color w:val="000000"/>
        </w:rPr>
        <w:t xml:space="preserve">sagB </w:t>
      </w:r>
      <w:r>
        <w:rPr>
          <w:rFonts w:eastAsia="Arial"/>
          <w:color w:val="000000"/>
        </w:rPr>
        <w:t>and its parent (see Figure 4.1B). It is unclear if live embryos with an increased bacterial load would eventually succumb to the infection. The strain ratio was steady for 18 hours and then globally evolved in favour of SH1000 (Figure 4.3B). In 11 out of 14 dead embryos, the parental strain was dominant by a minimum factor of 2 and up to above 10</w:t>
      </w:r>
      <w:r>
        <w:rPr>
          <w:rFonts w:eastAsia="Arial"/>
          <w:color w:val="000000"/>
          <w:vertAlign w:val="superscript"/>
        </w:rPr>
        <w:t>5</w:t>
      </w:r>
      <w:r>
        <w:rPr>
          <w:rFonts w:eastAsia="Arial"/>
          <w:color w:val="000000"/>
        </w:rPr>
        <w:t xml:space="preserve">. The same observation was made for </w:t>
      </w:r>
      <w:r>
        <w:rPr>
          <w:rFonts w:eastAsia="Arial"/>
          <w:i/>
          <w:iCs/>
          <w:color w:val="000000"/>
        </w:rPr>
        <w:t>phePsaeR</w:t>
      </w:r>
      <w:r>
        <w:rPr>
          <w:rFonts w:eastAsia="Arial"/>
          <w:color w:val="000000"/>
        </w:rPr>
        <w:t xml:space="preserve">. A third of embryos infected with a mixture of </w:t>
      </w:r>
      <w:r>
        <w:rPr>
          <w:rFonts w:eastAsia="Arial"/>
          <w:i/>
          <w:iCs/>
          <w:color w:val="000000"/>
        </w:rPr>
        <w:t>phePsaeR</w:t>
      </w:r>
      <w:r>
        <w:rPr>
          <w:rFonts w:eastAsia="Arial"/>
          <w:color w:val="000000"/>
        </w:rPr>
        <w:t xml:space="preserve"> and its parent had a clear increase in bacterial load leading to death in most cases (Figure 4.3C), which was consistent with the synergy observed between </w:t>
      </w:r>
      <w:r>
        <w:rPr>
          <w:rFonts w:eastAsia="Arial"/>
          <w:i/>
          <w:iCs/>
          <w:color w:val="000000"/>
        </w:rPr>
        <w:t xml:space="preserve">phePsaeR </w:t>
      </w:r>
      <w:r>
        <w:rPr>
          <w:rFonts w:eastAsia="Arial"/>
          <w:color w:val="000000"/>
        </w:rPr>
        <w:t xml:space="preserve">and its </w:t>
      </w:r>
      <w:r>
        <w:rPr>
          <w:rFonts w:eastAsia="Arial"/>
          <w:color w:val="000000"/>
        </w:rPr>
        <w:lastRenderedPageBreak/>
        <w:t xml:space="preserve">parent (see Figure 4.1A). Examination of the strain ratios revealed that in 10 out of 13 dead embryos the parental strain outgrew </w:t>
      </w:r>
      <w:r>
        <w:rPr>
          <w:rFonts w:eastAsia="Arial"/>
          <w:i/>
          <w:iCs/>
          <w:color w:val="000000"/>
        </w:rPr>
        <w:t>phePsaeR</w:t>
      </w:r>
      <w:r>
        <w:rPr>
          <w:rFonts w:eastAsia="Arial"/>
          <w:color w:val="000000"/>
        </w:rPr>
        <w:t xml:space="preserve"> by a factor of at least 25 and up to 10</w:t>
      </w:r>
      <w:r>
        <w:rPr>
          <w:rFonts w:eastAsia="Arial"/>
          <w:color w:val="000000"/>
          <w:vertAlign w:val="superscript"/>
        </w:rPr>
        <w:t>6</w:t>
      </w:r>
      <w:r>
        <w:rPr>
          <w:rFonts w:eastAsia="Arial"/>
          <w:color w:val="000000"/>
        </w:rPr>
        <w:t xml:space="preserve"> (Figure 4.3D).</w:t>
      </w:r>
    </w:p>
    <w:p w14:paraId="4C62412A" w14:textId="77777777" w:rsidR="0020061D" w:rsidRDefault="00766C9B">
      <w:pPr>
        <w:pStyle w:val="Paragraph"/>
      </w:pPr>
      <w:r>
        <w:rPr>
          <w:rFonts w:eastAsia="Arial"/>
          <w:color w:val="000000"/>
        </w:rPr>
        <w:tab/>
        <w:t xml:space="preserve">It appeared both mutants persisted in the host, thus invalidating the hypothesis that </w:t>
      </w:r>
      <w:r>
        <w:rPr>
          <w:rFonts w:eastAsia="Arial"/>
          <w:i/>
          <w:iCs/>
          <w:color w:val="000000"/>
        </w:rPr>
        <w:t xml:space="preserve">phePsaeR </w:t>
      </w:r>
      <w:r>
        <w:rPr>
          <w:rFonts w:eastAsia="Arial"/>
          <w:color w:val="000000"/>
        </w:rPr>
        <w:t xml:space="preserve">can cooperate with its parent because it would survive longer in the host than </w:t>
      </w:r>
      <w:r>
        <w:rPr>
          <w:rFonts w:eastAsia="Arial"/>
          <w:i/>
          <w:iCs/>
          <w:color w:val="000000"/>
        </w:rPr>
        <w:t>sagB</w:t>
      </w:r>
      <w:r>
        <w:rPr>
          <w:rFonts w:eastAsia="Arial"/>
          <w:color w:val="000000"/>
        </w:rPr>
        <w:t xml:space="preserve">. Interestingly, the death of embryos in the mixed infection </w:t>
      </w:r>
      <w:r>
        <w:rPr>
          <w:rFonts w:eastAsia="Arial"/>
          <w:i/>
          <w:iCs/>
          <w:color w:val="000000"/>
        </w:rPr>
        <w:t>phePsaeR</w:t>
      </w:r>
      <w:r>
        <w:rPr>
          <w:rFonts w:eastAsia="Arial"/>
          <w:color w:val="000000"/>
        </w:rPr>
        <w:t>-SH1000 was mostly due to the parental strain even though it was present in much lower numbers than the mutant in the initial inoculum.</w:t>
      </w:r>
    </w:p>
    <w:p w14:paraId="706ACFE2" w14:textId="7F875654" w:rsidR="0020061D" w:rsidRPr="00C374EF" w:rsidRDefault="00766C9B">
      <w:pPr>
        <w:pStyle w:val="411"/>
      </w:pPr>
      <w:r>
        <w:t xml:space="preserve">4.2.3. </w:t>
      </w:r>
      <w:del w:id="2270" w:author="Nelly Wagner" w:date="2017-01-23T18:18:00Z">
        <w:r w:rsidRPr="00E41EC0" w:rsidDel="00E41EC0">
          <w:rPr>
            <w:i/>
            <w:rPrChange w:id="2271" w:author="Nelly Wagner" w:date="2017-01-23T18:18:00Z">
              <w:rPr/>
            </w:rPrChange>
          </w:rPr>
          <w:delText xml:space="preserve">Investigating the association between </w:delText>
        </w:r>
        <w:r w:rsidRPr="00C374EF" w:rsidDel="00E41EC0">
          <w:rPr>
            <w:i/>
            <w:iCs/>
          </w:rPr>
          <w:delText xml:space="preserve">in vivo </w:delText>
        </w:r>
        <w:r w:rsidRPr="00E41EC0" w:rsidDel="00E41EC0">
          <w:rPr>
            <w:i/>
            <w:rPrChange w:id="2272" w:author="Nelly Wagner" w:date="2017-01-23T18:18:00Z">
              <w:rPr/>
            </w:rPrChange>
          </w:rPr>
          <w:delText>growth and the synergy effect</w:delText>
        </w:r>
      </w:del>
      <w:ins w:id="2273" w:author="Nelly Wagner" w:date="2017-01-23T18:18:00Z">
        <w:r w:rsidR="00E41EC0">
          <w:rPr>
            <w:i/>
          </w:rPr>
          <w:t>In vivo</w:t>
        </w:r>
        <w:r w:rsidR="00E41EC0">
          <w:t xml:space="preserve"> growth is not associated with the “synergy effect”</w:t>
        </w:r>
      </w:ins>
    </w:p>
    <w:p w14:paraId="4CB5F2F5" w14:textId="71D4FD2D" w:rsidR="0020061D" w:rsidRDefault="00766C9B">
      <w:pPr>
        <w:pStyle w:val="Paragraph"/>
      </w:pPr>
      <w:r>
        <w:rPr>
          <w:rFonts w:eastAsia="Arial"/>
          <w:color w:val="000000"/>
        </w:rPr>
        <w:tab/>
        <w:t xml:space="preserve">The </w:t>
      </w:r>
      <w:r>
        <w:rPr>
          <w:rFonts w:eastAsia="Arial"/>
          <w:i/>
          <w:iCs/>
          <w:color w:val="000000"/>
        </w:rPr>
        <w:t xml:space="preserve">sagB </w:t>
      </w:r>
      <w:r>
        <w:rPr>
          <w:rFonts w:eastAsia="Arial"/>
          <w:color w:val="000000"/>
        </w:rPr>
        <w:t xml:space="preserve">and </w:t>
      </w:r>
      <w:r>
        <w:rPr>
          <w:rFonts w:eastAsia="Arial"/>
          <w:i/>
          <w:iCs/>
          <w:color w:val="000000"/>
        </w:rPr>
        <w:t xml:space="preserve">phePsaeR </w:t>
      </w:r>
      <w:r>
        <w:rPr>
          <w:rFonts w:eastAsia="Arial"/>
          <w:color w:val="000000"/>
        </w:rPr>
        <w:t xml:space="preserve">strains persisted in the zebrafish host and were outgrown by the parental strain in mixed strain infection. Here, the supposition that the synergy phenomenon is enabled by a form of metabolite exchange between strains was investigated. It was hypothesized that the </w:t>
      </w:r>
      <w:r>
        <w:rPr>
          <w:rFonts w:eastAsia="Arial"/>
          <w:i/>
          <w:iCs/>
          <w:color w:val="000000"/>
        </w:rPr>
        <w:t xml:space="preserve">sagB </w:t>
      </w:r>
      <w:r>
        <w:rPr>
          <w:rFonts w:eastAsia="Arial"/>
          <w:color w:val="000000"/>
        </w:rPr>
        <w:t xml:space="preserve">mutant suffers from an intrinsic growth defect </w:t>
      </w:r>
      <w:r>
        <w:rPr>
          <w:rFonts w:eastAsia="Arial"/>
          <w:i/>
          <w:iCs/>
          <w:color w:val="000000"/>
        </w:rPr>
        <w:t xml:space="preserve">in vivo </w:t>
      </w:r>
      <w:r>
        <w:rPr>
          <w:rFonts w:eastAsia="Arial"/>
          <w:color w:val="000000"/>
        </w:rPr>
        <w:t>to explain why it could not support its parent in mixed strain infection.</w:t>
      </w:r>
      <w:r>
        <w:rPr>
          <w:rFonts w:eastAsia="Arial"/>
          <w:color w:val="0000FF"/>
        </w:rPr>
        <w:t xml:space="preserve"> </w:t>
      </w:r>
      <w:r>
        <w:rPr>
          <w:rFonts w:eastAsia="Arial"/>
          <w:color w:val="000000"/>
        </w:rPr>
        <w:t xml:space="preserve">Though </w:t>
      </w:r>
      <w:r>
        <w:rPr>
          <w:rFonts w:eastAsia="Arial"/>
          <w:i/>
          <w:iCs/>
          <w:color w:val="000000"/>
        </w:rPr>
        <w:t>sagB</w:t>
      </w:r>
      <w:r>
        <w:rPr>
          <w:rFonts w:eastAsia="Arial"/>
          <w:color w:val="000000"/>
        </w:rPr>
        <w:t xml:space="preserve"> had no growth defect on solid medium, it was shown to grow slower than its parent in some liquid media (Wheeler et al., 2015). The </w:t>
      </w:r>
      <w:r>
        <w:rPr>
          <w:rFonts w:eastAsia="Arial"/>
          <w:i/>
          <w:iCs/>
          <w:color w:val="000000"/>
        </w:rPr>
        <w:t xml:space="preserve">phePsaeR </w:t>
      </w:r>
      <w:r>
        <w:rPr>
          <w:rFonts w:eastAsia="Arial"/>
          <w:color w:val="000000"/>
        </w:rPr>
        <w:t xml:space="preserve">strain had no growth defect in rich liquid </w:t>
      </w:r>
      <w:del w:id="2274" w:author="Nelly Wagner" w:date="2017-01-13T17:44:00Z">
        <w:r w:rsidRPr="001241C3" w:rsidDel="001241C3">
          <w:rPr>
            <w:rFonts w:eastAsia="Arial"/>
            <w:color w:val="2E74B5" w:themeColor="accent1" w:themeShade="BF"/>
            <w:rPrChange w:id="2275" w:author="Nelly Wagner" w:date="2017-01-13T17:44:00Z">
              <w:rPr>
                <w:rFonts w:eastAsia="Arial"/>
                <w:color w:val="000000"/>
              </w:rPr>
            </w:rPrChange>
          </w:rPr>
          <w:delText>and</w:delText>
        </w:r>
        <w:r w:rsidDel="001241C3">
          <w:rPr>
            <w:rFonts w:eastAsia="Arial"/>
            <w:color w:val="000000"/>
          </w:rPr>
          <w:delText xml:space="preserve"> </w:delText>
        </w:r>
      </w:del>
      <w:ins w:id="2276" w:author="Nelly Wagner" w:date="2017-01-13T17:44:00Z">
        <w:r w:rsidR="001241C3">
          <w:rPr>
            <w:rFonts w:eastAsia="Arial"/>
            <w:color w:val="2E74B5" w:themeColor="accent1" w:themeShade="BF"/>
          </w:rPr>
          <w:t>or</w:t>
        </w:r>
        <w:r w:rsidR="001241C3">
          <w:rPr>
            <w:rFonts w:eastAsia="Arial"/>
            <w:color w:val="000000"/>
          </w:rPr>
          <w:t xml:space="preserve"> </w:t>
        </w:r>
      </w:ins>
      <w:r>
        <w:rPr>
          <w:rFonts w:eastAsia="Arial"/>
          <w:color w:val="000000"/>
        </w:rPr>
        <w:t>solid media compared to its parent.</w:t>
      </w:r>
      <w:r>
        <w:rPr>
          <w:rFonts w:eastAsia="Arial"/>
          <w:color w:val="0000FF"/>
        </w:rPr>
        <w:t xml:space="preserve"> </w:t>
      </w:r>
      <w:r>
        <w:rPr>
          <w:rFonts w:eastAsia="Arial"/>
        </w:rPr>
        <w:t xml:space="preserve">To determine if the mutants suffered from a global growth attenuation in the host in absence of phagocytes, </w:t>
      </w:r>
      <w:r>
        <w:rPr>
          <w:rFonts w:eastAsia="Arial"/>
          <w:i/>
          <w:iCs/>
        </w:rPr>
        <w:t xml:space="preserve">in vivo </w:t>
      </w:r>
      <w:r>
        <w:rPr>
          <w:rFonts w:eastAsia="Arial"/>
        </w:rPr>
        <w:t xml:space="preserve">growth experiments were performed in pu.1 morphant embryos. These embryos were injected at the single cell stage with a morpholino that knocked down the </w:t>
      </w:r>
      <w:r>
        <w:rPr>
          <w:rFonts w:eastAsia="Arial"/>
          <w:i/>
          <w:iCs/>
        </w:rPr>
        <w:t xml:space="preserve">pu.1 </w:t>
      </w:r>
      <w:r>
        <w:rPr>
          <w:rFonts w:eastAsia="Arial"/>
        </w:rPr>
        <w:t xml:space="preserve">gene, resulting in depletion of most professional phagocytes. Under such conditions, SH1000 grows unrestricted, killing most infected embryos within 24 hours </w:t>
      </w:r>
      <w:bookmarkStart w:id="2277" w:name="__UnoMark__42724_1995552439"/>
      <w:r>
        <w:rPr>
          <w:rFonts w:eastAsia="Arial"/>
        </w:rPr>
        <w:t>(Prajsnar et al. 2008)</w:t>
      </w:r>
      <w:bookmarkEnd w:id="2277"/>
      <w:del w:id="2278" w:author="Nelly Wagner" w:date="2017-01-22T15:32:00Z">
        <w:r w:rsidDel="00B63CF5">
          <w:rPr>
            <w:rFonts w:eastAsia="Arial"/>
          </w:rPr>
          <w:delText>⁠</w:delText>
        </w:r>
      </w:del>
      <w:r>
        <w:rPr>
          <w:rFonts w:eastAsia="Arial"/>
        </w:rPr>
        <w:t>.</w:t>
      </w:r>
    </w:p>
    <w:p w14:paraId="7B368388" w14:textId="576927CB" w:rsidR="0020061D" w:rsidRDefault="00766C9B">
      <w:pPr>
        <w:pStyle w:val="Paragraph"/>
      </w:pPr>
      <w:r>
        <w:rPr>
          <w:rFonts w:eastAsia="Arial"/>
        </w:rPr>
        <w:tab/>
        <w:t xml:space="preserve">A survival analysis was performed to determine the effect of morpholino injection on embryo survival (Figure 4.4). </w:t>
      </w:r>
      <w:r>
        <w:rPr>
          <w:rFonts w:eastAsia="Arial"/>
          <w:color w:val="000000"/>
          <w:shd w:val="clear" w:color="auto" w:fill="FFFFFF"/>
        </w:rPr>
        <w:t xml:space="preserve">About 15% of morphant embryos that were not injected or received a mock infection (PBS) died whilst all non-injected wild-type embryos survived (Figure 4.4A). Though </w:t>
      </w:r>
      <w:r w:rsidRPr="00E41EC0">
        <w:rPr>
          <w:rFonts w:eastAsia="Arial"/>
          <w:shd w:val="clear" w:color="auto" w:fill="FFFFFF"/>
          <w:rPrChange w:id="2279" w:author="Nelly Wagner" w:date="2017-01-23T18:18:00Z">
            <w:rPr>
              <w:rFonts w:eastAsia="Arial"/>
              <w:color w:val="000000"/>
              <w:shd w:val="clear" w:color="auto" w:fill="FFFFFF"/>
            </w:rPr>
          </w:rPrChange>
        </w:rPr>
        <w:t>th</w:t>
      </w:r>
      <w:del w:id="2280" w:author="Nelly Wagner" w:date="2017-01-13T17:49:00Z">
        <w:r w:rsidRPr="00E41EC0" w:rsidDel="007930B7">
          <w:rPr>
            <w:rFonts w:eastAsia="Arial"/>
            <w:shd w:val="clear" w:color="auto" w:fill="FFFFFF"/>
            <w:rPrChange w:id="2281" w:author="Nelly Wagner" w:date="2017-01-23T18:18:00Z">
              <w:rPr>
                <w:rFonts w:eastAsia="Arial"/>
                <w:color w:val="000000"/>
                <w:shd w:val="clear" w:color="auto" w:fill="FFFFFF"/>
              </w:rPr>
            </w:rPrChange>
          </w:rPr>
          <w:delText>e difference</w:delText>
        </w:r>
      </w:del>
      <w:ins w:id="2282" w:author="Nelly Wagner" w:date="2017-01-13T17:49:00Z">
        <w:r w:rsidR="007930B7" w:rsidRPr="00E41EC0">
          <w:rPr>
            <w:rFonts w:eastAsia="Arial"/>
            <w:shd w:val="clear" w:color="auto" w:fill="FFFFFF"/>
            <w:rPrChange w:id="2283" w:author="Nelly Wagner" w:date="2017-01-23T18:18:00Z">
              <w:rPr>
                <w:rFonts w:eastAsia="Arial"/>
                <w:color w:val="000000"/>
                <w:shd w:val="clear" w:color="auto" w:fill="FFFFFF"/>
              </w:rPr>
            </w:rPrChange>
          </w:rPr>
          <w:t>is result</w:t>
        </w:r>
      </w:ins>
      <w:r w:rsidRPr="00E41EC0">
        <w:rPr>
          <w:rFonts w:eastAsia="Arial"/>
          <w:shd w:val="clear" w:color="auto" w:fill="FFFFFF"/>
          <w:rPrChange w:id="2284" w:author="Nelly Wagner" w:date="2017-01-23T18:18:00Z">
            <w:rPr>
              <w:rFonts w:eastAsia="Arial"/>
              <w:color w:val="000000"/>
              <w:shd w:val="clear" w:color="auto" w:fill="FFFFFF"/>
            </w:rPr>
          </w:rPrChange>
        </w:rPr>
        <w:t xml:space="preserve"> is not significant (</w:t>
      </w:r>
      <w:r w:rsidRPr="00E41EC0">
        <w:rPr>
          <w:rFonts w:eastAsia="Arial"/>
          <w:i/>
          <w:iCs/>
          <w:shd w:val="clear" w:color="auto" w:fill="FFFFFF"/>
          <w:rPrChange w:id="2285" w:author="Nelly Wagner" w:date="2017-01-23T18:18:00Z">
            <w:rPr>
              <w:rFonts w:eastAsia="Arial"/>
              <w:i/>
              <w:iCs/>
              <w:color w:val="000000"/>
              <w:shd w:val="clear" w:color="auto" w:fill="FFFFFF"/>
            </w:rPr>
          </w:rPrChange>
        </w:rPr>
        <w:t xml:space="preserve">p </w:t>
      </w:r>
      <w:r w:rsidRPr="00E41EC0">
        <w:rPr>
          <w:rFonts w:eastAsia="Arial"/>
          <w:shd w:val="clear" w:color="auto" w:fill="FFFFFF"/>
          <w:rPrChange w:id="2286" w:author="Nelly Wagner" w:date="2017-01-23T18:18:00Z">
            <w:rPr>
              <w:rFonts w:eastAsia="Arial"/>
              <w:color w:val="000000"/>
              <w:shd w:val="clear" w:color="auto" w:fill="FFFFFF"/>
            </w:rPr>
          </w:rPrChange>
        </w:rPr>
        <w:t xml:space="preserve">= 0.22), </w:t>
      </w:r>
      <w:ins w:id="2287" w:author="Nelly Wagner" w:date="2017-01-13T17:48:00Z">
        <w:r w:rsidR="00F41760" w:rsidRPr="00E41EC0">
          <w:rPr>
            <w:rFonts w:eastAsia="Arial"/>
            <w:shd w:val="clear" w:color="auto" w:fill="FFFFFF"/>
            <w:rPrChange w:id="2288" w:author="Nelly Wagner" w:date="2017-01-23T18:18:00Z">
              <w:rPr>
                <w:rFonts w:eastAsia="Arial"/>
                <w:color w:val="000000"/>
                <w:shd w:val="clear" w:color="auto" w:fill="FFFFFF"/>
              </w:rPr>
            </w:rPrChange>
          </w:rPr>
          <w:t xml:space="preserve">the number of embryos per group may be too small to detect a </w:t>
        </w:r>
      </w:ins>
      <w:ins w:id="2289" w:author="Nelly Wagner" w:date="2017-01-13T17:49:00Z">
        <w:r w:rsidR="007930B7" w:rsidRPr="00E41EC0">
          <w:rPr>
            <w:rFonts w:eastAsia="Arial"/>
            <w:shd w:val="clear" w:color="auto" w:fill="FFFFFF"/>
            <w:rPrChange w:id="2290" w:author="Nelly Wagner" w:date="2017-01-23T18:18:00Z">
              <w:rPr>
                <w:rFonts w:eastAsia="Arial"/>
                <w:color w:val="000000"/>
                <w:shd w:val="clear" w:color="auto" w:fill="FFFFFF"/>
              </w:rPr>
            </w:rPrChange>
          </w:rPr>
          <w:t xml:space="preserve">difference </w:t>
        </w:r>
      </w:ins>
      <w:ins w:id="2291" w:author="Nelly Wagner" w:date="2017-01-13T17:50:00Z">
        <w:r w:rsidR="007930B7" w:rsidRPr="00E41EC0">
          <w:rPr>
            <w:rFonts w:eastAsia="Arial"/>
            <w:shd w:val="clear" w:color="auto" w:fill="FFFFFF"/>
            <w:rPrChange w:id="2292" w:author="Nelly Wagner" w:date="2017-01-23T18:18:00Z">
              <w:rPr>
                <w:rFonts w:eastAsia="Arial"/>
                <w:color w:val="000000"/>
                <w:shd w:val="clear" w:color="auto" w:fill="FFFFFF"/>
              </w:rPr>
            </w:rPrChange>
          </w:rPr>
          <w:t>in survival</w:t>
        </w:r>
      </w:ins>
      <w:del w:id="2293" w:author="Nelly Wagner" w:date="2017-01-13T17:50:00Z">
        <w:r w:rsidRPr="00E41EC0" w:rsidDel="007930B7">
          <w:rPr>
            <w:rFonts w:eastAsia="Arial"/>
            <w:shd w:val="clear" w:color="auto" w:fill="FFFFFF"/>
            <w:rPrChange w:id="2294" w:author="Nelly Wagner" w:date="2017-01-23T18:18:00Z">
              <w:rPr>
                <w:rFonts w:eastAsia="Arial"/>
                <w:color w:val="000000"/>
                <w:shd w:val="clear" w:color="auto" w:fill="FFFFFF"/>
              </w:rPr>
            </w:rPrChange>
          </w:rPr>
          <w:delText>this shows that pu.1 morphants are somewhat weaker than wild-type embryos, likely because they lack professional phagocytes</w:delText>
        </w:r>
      </w:del>
      <w:r w:rsidRPr="00E41EC0">
        <w:rPr>
          <w:rFonts w:eastAsia="Arial"/>
          <w:shd w:val="clear" w:color="auto" w:fill="FFFFFF"/>
          <w:rPrChange w:id="2295" w:author="Nelly Wagner" w:date="2017-01-23T18:18:00Z">
            <w:rPr>
              <w:rFonts w:eastAsia="Arial"/>
              <w:color w:val="000000"/>
              <w:shd w:val="clear" w:color="auto" w:fill="FFFFFF"/>
            </w:rPr>
          </w:rPrChange>
        </w:rPr>
        <w:t>.</w:t>
      </w:r>
      <w:r>
        <w:rPr>
          <w:rFonts w:eastAsia="Arial"/>
          <w:color w:val="000000"/>
          <w:shd w:val="clear" w:color="auto" w:fill="FFFFFF"/>
        </w:rPr>
        <w:t xml:space="preserve"> </w:t>
      </w:r>
      <w:r>
        <w:rPr>
          <w:rFonts w:eastAsia="Arial"/>
          <w:color w:val="000000"/>
        </w:rPr>
        <w:t>A small in</w:t>
      </w:r>
      <w:r>
        <w:rPr>
          <w:rFonts w:eastAsia="Arial"/>
        </w:rPr>
        <w:t xml:space="preserve">oculum of SH1000 killed nearly all infected embryos in less than 30 hours (Figure 4.4B), similarly to a standard inoculum of SH1000 </w:t>
      </w:r>
      <w:bookmarkStart w:id="2296" w:name="__UnoMark__42728_1995552439"/>
      <w:r>
        <w:rPr>
          <w:rFonts w:eastAsia="Arial"/>
        </w:rPr>
        <w:t>(Prajsnar et al. 2008)</w:t>
      </w:r>
      <w:bookmarkEnd w:id="2296"/>
      <w:del w:id="2297" w:author="Nelly Wagner" w:date="2017-01-22T15:32:00Z">
        <w:r w:rsidDel="00B63CF5">
          <w:rPr>
            <w:rFonts w:eastAsia="Arial"/>
          </w:rPr>
          <w:delText>⁠</w:delText>
        </w:r>
      </w:del>
      <w:r>
        <w:rPr>
          <w:rFonts w:eastAsia="Arial"/>
        </w:rPr>
        <w:t xml:space="preserve">. A standard inoculum of the </w:t>
      </w:r>
      <w:r>
        <w:rPr>
          <w:rFonts w:eastAsia="Arial"/>
          <w:i/>
          <w:iCs/>
        </w:rPr>
        <w:t xml:space="preserve">sagB </w:t>
      </w:r>
      <w:r>
        <w:rPr>
          <w:rFonts w:eastAsia="Arial"/>
        </w:rPr>
        <w:t>strain alone killed n</w:t>
      </w:r>
      <w:r>
        <w:rPr>
          <w:rFonts w:eastAsia="Arial"/>
          <w:color w:val="000000"/>
        </w:rPr>
        <w:t>early all infected embryos too, but much later, around 45 hours post-infection (</w:t>
      </w:r>
      <w:r>
        <w:rPr>
          <w:rFonts w:eastAsia="Arial"/>
          <w:i/>
          <w:iCs/>
          <w:color w:val="000000"/>
        </w:rPr>
        <w:t xml:space="preserve">p </w:t>
      </w:r>
      <w:r>
        <w:rPr>
          <w:rFonts w:eastAsia="Arial"/>
          <w:color w:val="000000"/>
        </w:rPr>
        <w:t xml:space="preserve">= 0.0005). Morphant embryos infected with a standard inoculum of </w:t>
      </w:r>
      <w:r>
        <w:rPr>
          <w:rFonts w:eastAsia="Arial"/>
          <w:i/>
          <w:iCs/>
          <w:color w:val="000000"/>
        </w:rPr>
        <w:t xml:space="preserve">phePsaeR </w:t>
      </w:r>
      <w:r>
        <w:rPr>
          <w:rFonts w:eastAsia="Arial"/>
          <w:color w:val="000000"/>
        </w:rPr>
        <w:t xml:space="preserve">strain had very similar mortality kinetics to those infected with </w:t>
      </w:r>
      <w:r>
        <w:rPr>
          <w:rFonts w:eastAsia="Arial"/>
          <w:i/>
          <w:iCs/>
          <w:color w:val="000000"/>
        </w:rPr>
        <w:t>sagB</w:t>
      </w:r>
      <w:r>
        <w:rPr>
          <w:rFonts w:eastAsia="Arial"/>
          <w:color w:val="000000"/>
        </w:rPr>
        <w:t>.</w:t>
      </w:r>
      <w:r>
        <w:br w:type="page"/>
      </w:r>
    </w:p>
    <w:p w14:paraId="7560F323" w14:textId="2ED20025" w:rsidR="0020061D" w:rsidRDefault="00766C9B">
      <w:pPr>
        <w:pStyle w:val="Paragraph"/>
      </w:pPr>
      <w:r>
        <w:rPr>
          <w:noProof/>
          <w:lang w:eastAsia="en-GB"/>
        </w:rPr>
        <w:lastRenderedPageBreak/>
        <w:drawing>
          <wp:anchor distT="0" distB="127000" distL="0" distR="0" simplePos="0" relativeHeight="251675648" behindDoc="0" locked="0" layoutInCell="1" allowOverlap="1" wp14:anchorId="309426BD" wp14:editId="3E9EE632">
            <wp:simplePos x="0" y="0"/>
            <wp:positionH relativeFrom="column">
              <wp:align>center</wp:align>
            </wp:positionH>
            <wp:positionV relativeFrom="paragraph">
              <wp:align>top</wp:align>
            </wp:positionV>
            <wp:extent cx="6029325" cy="2040890"/>
            <wp:effectExtent l="0" t="0" r="0" b="0"/>
            <wp:wrapTopAndBottom/>
            <wp:docPr id="26"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2"/>
                    <pic:cNvPicPr>
                      <a:picLocks noChangeAspect="1" noChangeArrowheads="1"/>
                    </pic:cNvPicPr>
                  </pic:nvPicPr>
                  <pic:blipFill>
                    <a:blip r:embed="rId33"/>
                    <a:stretch>
                      <a:fillRect/>
                    </a:stretch>
                  </pic:blipFill>
                  <pic:spPr bwMode="auto">
                    <a:xfrm>
                      <a:off x="0" y="0"/>
                      <a:ext cx="6029325" cy="2040890"/>
                    </a:xfrm>
                    <a:prstGeom prst="rect">
                      <a:avLst/>
                    </a:prstGeom>
                    <a:noFill/>
                    <a:ln w="9525">
                      <a:noFill/>
                      <a:miter lim="800000"/>
                      <a:headEnd/>
                      <a:tailEnd/>
                    </a:ln>
                  </pic:spPr>
                </pic:pic>
              </a:graphicData>
            </a:graphic>
          </wp:anchor>
        </w:drawing>
      </w:r>
      <w:r>
        <w:rPr>
          <w:rFonts w:eastAsia="Arial"/>
          <w:b/>
          <w:bCs/>
          <w:color w:val="000000"/>
          <w:sz w:val="20"/>
          <w:szCs w:val="20"/>
        </w:rPr>
        <w:t xml:space="preserve">Figure 4.2. </w:t>
      </w:r>
      <w:r>
        <w:rPr>
          <w:rFonts w:eastAsia="Arial"/>
          <w:b/>
          <w:bCs/>
          <w:i/>
          <w:iCs/>
          <w:color w:val="000000"/>
          <w:sz w:val="20"/>
          <w:szCs w:val="20"/>
        </w:rPr>
        <w:t>In vivo</w:t>
      </w:r>
      <w:r>
        <w:rPr>
          <w:rFonts w:eastAsia="Arial"/>
          <w:b/>
          <w:bCs/>
          <w:color w:val="000000"/>
          <w:sz w:val="20"/>
          <w:szCs w:val="20"/>
        </w:rPr>
        <w:t xml:space="preserve"> growth experiments demonstrate that </w:t>
      </w:r>
      <w:r>
        <w:rPr>
          <w:rFonts w:eastAsia="Arial"/>
          <w:b/>
          <w:bCs/>
          <w:i/>
          <w:iCs/>
          <w:color w:val="000000"/>
          <w:sz w:val="20"/>
          <w:szCs w:val="20"/>
        </w:rPr>
        <w:t>phePsaeR</w:t>
      </w:r>
      <w:r>
        <w:rPr>
          <w:rFonts w:eastAsia="Arial"/>
          <w:b/>
          <w:bCs/>
          <w:color w:val="000000"/>
          <w:sz w:val="20"/>
          <w:szCs w:val="20"/>
        </w:rPr>
        <w:t xml:space="preserve"> and </w:t>
      </w:r>
      <w:r>
        <w:rPr>
          <w:rFonts w:eastAsia="Arial"/>
          <w:b/>
          <w:bCs/>
          <w:i/>
          <w:iCs/>
          <w:color w:val="000000"/>
          <w:sz w:val="20"/>
          <w:szCs w:val="20"/>
        </w:rPr>
        <w:t>sagB</w:t>
      </w:r>
      <w:r>
        <w:rPr>
          <w:rFonts w:eastAsia="Arial"/>
          <w:b/>
          <w:bCs/>
          <w:color w:val="000000"/>
          <w:sz w:val="20"/>
          <w:szCs w:val="20"/>
        </w:rPr>
        <w:t xml:space="preserve"> persist in infected zebrafish embryos. (A)</w:t>
      </w:r>
      <w:r>
        <w:rPr>
          <w:rFonts w:eastAsia="Arial"/>
          <w:color w:val="000000"/>
          <w:sz w:val="20"/>
          <w:szCs w:val="20"/>
        </w:rPr>
        <w:t xml:space="preserve"> Bacterial dynamics in zebrafish embryos infected with 1350 CFU of </w:t>
      </w:r>
      <w:r>
        <w:rPr>
          <w:rFonts w:eastAsia="Arial"/>
          <w:i/>
          <w:iCs/>
          <w:color w:val="000000"/>
          <w:sz w:val="20"/>
          <w:szCs w:val="20"/>
        </w:rPr>
        <w:t>phePsaeR</w:t>
      </w:r>
      <w:r>
        <w:rPr>
          <w:rFonts w:eastAsia="Arial"/>
          <w:color w:val="000000"/>
          <w:sz w:val="20"/>
          <w:szCs w:val="20"/>
        </w:rPr>
        <w:t xml:space="preserve">. For each time point, 6 live and any dead embryos were homogenised to determine the bacterial load. In collaboration with Dr. Emma Boldock. </w:t>
      </w:r>
      <w:r>
        <w:rPr>
          <w:rFonts w:eastAsia="Arial"/>
          <w:b/>
          <w:bCs/>
          <w:color w:val="000000"/>
          <w:sz w:val="20"/>
          <w:szCs w:val="20"/>
        </w:rPr>
        <w:t>(B)</w:t>
      </w:r>
      <w:r>
        <w:rPr>
          <w:rFonts w:eastAsia="Arial"/>
          <w:color w:val="000000"/>
          <w:sz w:val="20"/>
          <w:szCs w:val="20"/>
        </w:rPr>
        <w:t xml:space="preserve"> Bacterial dynamics in zebrafish embryos infected with 2420 CFU of </w:t>
      </w:r>
      <w:r>
        <w:rPr>
          <w:rFonts w:eastAsia="Arial"/>
          <w:i/>
          <w:iCs/>
          <w:color w:val="000000"/>
          <w:sz w:val="20"/>
          <w:szCs w:val="20"/>
        </w:rPr>
        <w:t>sagB</w:t>
      </w:r>
      <w:r>
        <w:rPr>
          <w:rFonts w:eastAsia="Arial"/>
          <w:color w:val="000000"/>
          <w:sz w:val="20"/>
          <w:szCs w:val="20"/>
        </w:rPr>
        <w:t>. For each time point, 5 live and any dead embryos were homogenised to determine the bacterial load. Each circle represents one live embryo (no embryo death occurred during the experiments).</w:t>
      </w:r>
      <w:ins w:id="2298" w:author="Nelly Wagner" w:date="2017-01-22T15:33:00Z">
        <w:r w:rsidR="00B63CF5">
          <w:rPr>
            <w:rFonts w:eastAsia="Arial"/>
            <w:color w:val="000000"/>
            <w:sz w:val="20"/>
            <w:szCs w:val="20"/>
          </w:rPr>
          <w:t xml:space="preserve"> </w:t>
        </w:r>
        <w:r w:rsidR="00B63CF5" w:rsidRPr="00E41EC0">
          <w:rPr>
            <w:rFonts w:eastAsia="Arial"/>
            <w:rPrChange w:id="2299" w:author="Nelly Wagner" w:date="2017-01-23T18:19:00Z">
              <w:rPr>
                <w:rFonts w:eastAsia="Arial"/>
                <w:color w:val="0070C0"/>
              </w:rPr>
            </w:rPrChange>
          </w:rPr>
          <w:t>N = 1 experiment.</w:t>
        </w:r>
      </w:ins>
      <w:r>
        <w:br w:type="page"/>
      </w:r>
    </w:p>
    <w:p w14:paraId="235C73F0" w14:textId="30732597" w:rsidR="0020061D" w:rsidRDefault="00766C9B">
      <w:pPr>
        <w:spacing w:line="360" w:lineRule="auto"/>
        <w:jc w:val="both"/>
        <w:rPr>
          <w:rFonts w:ascii="Arial" w:hAnsi="Arial"/>
          <w:sz w:val="24"/>
          <w:szCs w:val="24"/>
        </w:rPr>
      </w:pPr>
      <w:r>
        <w:rPr>
          <w:noProof/>
          <w:lang w:eastAsia="en-GB"/>
        </w:rPr>
        <w:lastRenderedPageBreak/>
        <w:drawing>
          <wp:anchor distT="0" distB="127000" distL="0" distR="0" simplePos="0" relativeHeight="251676672" behindDoc="0" locked="0" layoutInCell="1" allowOverlap="1" wp14:anchorId="70F1D537" wp14:editId="088DA302">
            <wp:simplePos x="0" y="0"/>
            <wp:positionH relativeFrom="column">
              <wp:align>center</wp:align>
            </wp:positionH>
            <wp:positionV relativeFrom="paragraph">
              <wp:align>top</wp:align>
            </wp:positionV>
            <wp:extent cx="5993130" cy="4413250"/>
            <wp:effectExtent l="0" t="0" r="0" b="0"/>
            <wp:wrapTopAndBottom/>
            <wp:docPr id="27"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1"/>
                    <pic:cNvPicPr>
                      <a:picLocks noChangeAspect="1" noChangeArrowheads="1"/>
                    </pic:cNvPicPr>
                  </pic:nvPicPr>
                  <pic:blipFill>
                    <a:blip r:embed="rId34"/>
                    <a:stretch>
                      <a:fillRect/>
                    </a:stretch>
                  </pic:blipFill>
                  <pic:spPr bwMode="auto">
                    <a:xfrm>
                      <a:off x="0" y="0"/>
                      <a:ext cx="5993130" cy="4413250"/>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4.3. The </w:t>
      </w:r>
      <w:r>
        <w:rPr>
          <w:rFonts w:ascii="Arial" w:eastAsia="Arial" w:hAnsi="Arial"/>
          <w:b/>
          <w:bCs/>
          <w:i/>
          <w:iCs/>
          <w:color w:val="000000"/>
          <w:sz w:val="20"/>
          <w:szCs w:val="20"/>
        </w:rPr>
        <w:t>sagB</w:t>
      </w:r>
      <w:r>
        <w:rPr>
          <w:rFonts w:ascii="Arial" w:eastAsia="Arial" w:hAnsi="Arial"/>
          <w:b/>
          <w:bCs/>
          <w:color w:val="000000"/>
          <w:sz w:val="20"/>
          <w:szCs w:val="20"/>
        </w:rPr>
        <w:t xml:space="preserve"> and </w:t>
      </w:r>
      <w:r>
        <w:rPr>
          <w:rFonts w:ascii="Arial" w:eastAsia="Arial" w:hAnsi="Arial"/>
          <w:b/>
          <w:bCs/>
          <w:i/>
          <w:iCs/>
          <w:color w:val="000000"/>
          <w:sz w:val="20"/>
          <w:szCs w:val="20"/>
        </w:rPr>
        <w:t>phePsaeR</w:t>
      </w:r>
      <w:r>
        <w:rPr>
          <w:rFonts w:ascii="Arial" w:eastAsia="Arial" w:hAnsi="Arial"/>
          <w:b/>
          <w:bCs/>
          <w:color w:val="000000"/>
          <w:sz w:val="20"/>
          <w:szCs w:val="20"/>
        </w:rPr>
        <w:t xml:space="preserve"> strains are outgrown by their parental strain </w:t>
      </w:r>
      <w:r>
        <w:rPr>
          <w:rFonts w:ascii="Arial" w:eastAsia="Arial" w:hAnsi="Arial"/>
          <w:b/>
          <w:bCs/>
          <w:i/>
          <w:iCs/>
          <w:color w:val="000000"/>
          <w:sz w:val="20"/>
          <w:szCs w:val="20"/>
        </w:rPr>
        <w:t>in vivo</w:t>
      </w:r>
      <w:r>
        <w:rPr>
          <w:rFonts w:ascii="Arial" w:eastAsia="Arial" w:hAnsi="Arial"/>
          <w:b/>
          <w:bCs/>
          <w:color w:val="000000"/>
          <w:sz w:val="20"/>
          <w:szCs w:val="20"/>
        </w:rPr>
        <w:t>. (A)</w:t>
      </w:r>
      <w:r>
        <w:rPr>
          <w:rFonts w:ascii="Arial" w:eastAsia="Arial" w:hAnsi="Arial"/>
          <w:color w:val="000000"/>
          <w:sz w:val="20"/>
          <w:szCs w:val="20"/>
        </w:rPr>
        <w:t xml:space="preserve"> Bacterial dynamics in zebrafish embryos infected with a mixture of a small inoculum of SH1000 (120 CFU) and a standard inoculum of </w:t>
      </w:r>
      <w:r>
        <w:rPr>
          <w:rFonts w:ascii="Arial" w:eastAsia="Arial" w:hAnsi="Arial"/>
          <w:i/>
          <w:iCs/>
          <w:color w:val="000000"/>
          <w:sz w:val="20"/>
          <w:szCs w:val="20"/>
        </w:rPr>
        <w:t>sagB</w:t>
      </w:r>
      <w:r>
        <w:rPr>
          <w:rFonts w:ascii="Arial" w:eastAsia="Arial" w:hAnsi="Arial"/>
          <w:color w:val="000000"/>
          <w:sz w:val="20"/>
          <w:szCs w:val="20"/>
        </w:rPr>
        <w:t xml:space="preserve"> (1500 CFU). At each time point, 5 live and any dead embryos were homogenised to determine the bacterial load. N = 2 independent experiments. </w:t>
      </w:r>
      <w:r>
        <w:rPr>
          <w:rFonts w:ascii="Arial" w:eastAsia="Arial" w:hAnsi="Arial"/>
          <w:b/>
          <w:bCs/>
          <w:color w:val="000000"/>
          <w:sz w:val="20"/>
          <w:szCs w:val="20"/>
        </w:rPr>
        <w:t>(B)</w:t>
      </w:r>
      <w:r>
        <w:rPr>
          <w:rFonts w:ascii="Arial" w:eastAsia="Arial" w:hAnsi="Arial"/>
          <w:color w:val="000000"/>
          <w:sz w:val="20"/>
          <w:szCs w:val="20"/>
        </w:rPr>
        <w:t xml:space="preserve"> Dynamics of the strain ratio within the total bacterial load of each live and dead embryo collected during the experiments. The dotted line represents the equivalence line where both strains are in equal numbers. </w:t>
      </w:r>
      <w:r>
        <w:rPr>
          <w:rFonts w:ascii="Arial" w:eastAsia="Arial" w:hAnsi="Arial"/>
          <w:b/>
          <w:bCs/>
          <w:color w:val="000000"/>
          <w:sz w:val="20"/>
          <w:szCs w:val="20"/>
        </w:rPr>
        <w:t>(C)</w:t>
      </w:r>
      <w:r>
        <w:rPr>
          <w:rFonts w:ascii="Arial" w:eastAsia="Arial" w:hAnsi="Arial"/>
          <w:color w:val="000000"/>
          <w:sz w:val="20"/>
          <w:szCs w:val="20"/>
        </w:rPr>
        <w:t xml:space="preserve"> Bacterial dynamics in zebrafish embryos infected with a mixture of a small inoculum of SH1000 and a standard inoculum of </w:t>
      </w:r>
      <w:r>
        <w:rPr>
          <w:rFonts w:ascii="Arial" w:eastAsia="Arial" w:hAnsi="Arial"/>
          <w:i/>
          <w:iCs/>
          <w:color w:val="000000"/>
          <w:sz w:val="20"/>
          <w:szCs w:val="20"/>
        </w:rPr>
        <w:t>phePsaeR</w:t>
      </w:r>
      <w:r>
        <w:rPr>
          <w:rFonts w:ascii="Arial" w:eastAsia="Arial" w:hAnsi="Arial"/>
          <w:color w:val="000000"/>
          <w:sz w:val="20"/>
          <w:szCs w:val="20"/>
        </w:rPr>
        <w:t>. At each time point, 6 live and any dead embryos were homogenised to determine the bacterial load.</w:t>
      </w:r>
      <w:ins w:id="2300" w:author="Nelly Wagner" w:date="2017-01-22T15:34:00Z">
        <w:r w:rsidR="00B63CF5">
          <w:rPr>
            <w:rFonts w:ascii="Arial" w:eastAsia="Arial" w:hAnsi="Arial"/>
            <w:color w:val="000000"/>
            <w:sz w:val="20"/>
            <w:szCs w:val="20"/>
          </w:rPr>
          <w:t xml:space="preserve"> </w:t>
        </w:r>
        <w:r w:rsidR="00B63CF5" w:rsidRPr="00E41EC0">
          <w:rPr>
            <w:rFonts w:eastAsia="Arial"/>
            <w:rPrChange w:id="2301" w:author="Nelly Wagner" w:date="2017-01-23T18:19:00Z">
              <w:rPr>
                <w:rFonts w:eastAsia="Arial"/>
                <w:color w:val="0070C0"/>
              </w:rPr>
            </w:rPrChange>
          </w:rPr>
          <w:t>N = 1 experiment.</w:t>
        </w:r>
      </w:ins>
      <w:r w:rsidRPr="00E41EC0">
        <w:rPr>
          <w:rFonts w:ascii="Arial" w:eastAsia="Arial" w:hAnsi="Arial"/>
          <w:sz w:val="20"/>
          <w:szCs w:val="20"/>
          <w:rPrChange w:id="2302" w:author="Nelly Wagner" w:date="2017-01-23T18:19:00Z">
            <w:rPr>
              <w:rFonts w:ascii="Arial" w:eastAsia="Arial" w:hAnsi="Arial"/>
              <w:color w:val="000000"/>
              <w:sz w:val="20"/>
              <w:szCs w:val="20"/>
            </w:rPr>
          </w:rPrChange>
        </w:rPr>
        <w:t xml:space="preserve"> </w:t>
      </w:r>
      <w:r>
        <w:rPr>
          <w:rFonts w:ascii="Arial" w:eastAsia="Arial" w:hAnsi="Arial"/>
          <w:b/>
          <w:bCs/>
          <w:color w:val="000000"/>
          <w:sz w:val="20"/>
          <w:szCs w:val="20"/>
        </w:rPr>
        <w:t>(D)</w:t>
      </w:r>
      <w:r>
        <w:rPr>
          <w:rFonts w:ascii="Arial" w:eastAsia="Arial" w:hAnsi="Arial"/>
          <w:color w:val="000000"/>
          <w:sz w:val="20"/>
          <w:szCs w:val="20"/>
        </w:rPr>
        <w:t xml:space="preserve"> Dynamics of the strain ratio within the total bacterial load of each live and dead embryo collected during the experiment. On all graphs, each circle represents one embryo. Open circles (o) are live embryos and filled circles (●) are dead embryos. Graphs (C) and (D) in collaboration with Dr. Emma Boldock.</w:t>
      </w:r>
      <w:r>
        <w:br w:type="page"/>
      </w:r>
    </w:p>
    <w:p w14:paraId="2CD87928" w14:textId="2F46C019" w:rsidR="0020061D" w:rsidRDefault="00766C9B">
      <w:pPr>
        <w:spacing w:line="360" w:lineRule="auto"/>
        <w:jc w:val="both"/>
        <w:rPr>
          <w:rFonts w:ascii="Arial" w:eastAsia="Arial" w:hAnsi="Arial"/>
          <w:b/>
          <w:sz w:val="24"/>
          <w:szCs w:val="24"/>
        </w:rPr>
      </w:pPr>
      <w:r>
        <w:rPr>
          <w:noProof/>
          <w:lang w:eastAsia="en-GB"/>
        </w:rPr>
        <w:lastRenderedPageBreak/>
        <w:drawing>
          <wp:anchor distT="0" distB="127000" distL="0" distR="0" simplePos="0" relativeHeight="251677696" behindDoc="0" locked="0" layoutInCell="1" allowOverlap="1" wp14:anchorId="3CB3394D" wp14:editId="42AA13F1">
            <wp:simplePos x="0" y="0"/>
            <wp:positionH relativeFrom="column">
              <wp:align>center</wp:align>
            </wp:positionH>
            <wp:positionV relativeFrom="paragraph">
              <wp:align>top</wp:align>
            </wp:positionV>
            <wp:extent cx="3548380" cy="4340860"/>
            <wp:effectExtent l="0" t="0" r="0" b="0"/>
            <wp:wrapTopAndBottom/>
            <wp:docPr id="28"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3"/>
                    <pic:cNvPicPr>
                      <a:picLocks noChangeAspect="1" noChangeArrowheads="1"/>
                    </pic:cNvPicPr>
                  </pic:nvPicPr>
                  <pic:blipFill>
                    <a:blip r:embed="rId35"/>
                    <a:stretch>
                      <a:fillRect/>
                    </a:stretch>
                  </pic:blipFill>
                  <pic:spPr bwMode="auto">
                    <a:xfrm>
                      <a:off x="0" y="0"/>
                      <a:ext cx="3548380" cy="4340860"/>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4.4. Survival of non-infected and infected phagocyte-depleted zebrafish embryos. (A) </w:t>
      </w:r>
      <w:r>
        <w:rPr>
          <w:rFonts w:ascii="Arial" w:eastAsia="Arial" w:hAnsi="Arial"/>
          <w:color w:val="000000"/>
          <w:sz w:val="20"/>
          <w:szCs w:val="20"/>
        </w:rPr>
        <w:t>Comparison of survival kinetics of non-infected WT and pu.1 morphant embryos to control for viability. n = 17-24 embryos per group.</w:t>
      </w:r>
      <w:ins w:id="2303" w:author="Nelly Wagner" w:date="2017-01-22T15:34:00Z">
        <w:r w:rsidR="00B63CF5">
          <w:rPr>
            <w:rFonts w:ascii="Arial" w:eastAsia="Arial" w:hAnsi="Arial"/>
            <w:color w:val="000000"/>
            <w:sz w:val="20"/>
            <w:szCs w:val="20"/>
          </w:rPr>
          <w:t xml:space="preserve"> </w:t>
        </w:r>
        <w:r w:rsidR="00B63CF5" w:rsidRPr="00E41EC0">
          <w:rPr>
            <w:rFonts w:eastAsia="Arial"/>
            <w:rPrChange w:id="2304" w:author="Nelly Wagner" w:date="2017-01-23T18:19:00Z">
              <w:rPr>
                <w:rFonts w:eastAsia="Arial"/>
                <w:color w:val="0070C0"/>
              </w:rPr>
            </w:rPrChange>
          </w:rPr>
          <w:t>N = 1 experiment.</w:t>
        </w:r>
      </w:ins>
      <w:r>
        <w:rPr>
          <w:rFonts w:ascii="Arial" w:eastAsia="Arial" w:hAnsi="Arial"/>
          <w:color w:val="000000"/>
          <w:sz w:val="20"/>
          <w:szCs w:val="20"/>
        </w:rPr>
        <w:t xml:space="preserve"> </w:t>
      </w:r>
      <w:r>
        <w:rPr>
          <w:rFonts w:ascii="Arial" w:eastAsia="Arial" w:hAnsi="Arial"/>
          <w:b/>
          <w:bCs/>
          <w:color w:val="000000"/>
          <w:sz w:val="20"/>
          <w:szCs w:val="20"/>
        </w:rPr>
        <w:t>(B)</w:t>
      </w:r>
      <w:r>
        <w:rPr>
          <w:rFonts w:ascii="Arial" w:eastAsia="Arial" w:hAnsi="Arial"/>
          <w:color w:val="000000"/>
          <w:sz w:val="20"/>
          <w:szCs w:val="20"/>
        </w:rPr>
        <w:t xml:space="preserve"> Survival kinetics of pu.1 morphant embryos infected with either a small inoculum of SH1000, a standard inoculum of </w:t>
      </w:r>
      <w:r>
        <w:rPr>
          <w:rFonts w:ascii="Arial" w:eastAsia="Arial" w:hAnsi="Arial"/>
          <w:i/>
          <w:iCs/>
          <w:color w:val="000000"/>
          <w:sz w:val="20"/>
          <w:szCs w:val="20"/>
        </w:rPr>
        <w:t>sagB</w:t>
      </w:r>
      <w:r>
        <w:rPr>
          <w:rFonts w:ascii="Arial" w:eastAsia="Arial" w:hAnsi="Arial"/>
          <w:color w:val="000000"/>
          <w:sz w:val="20"/>
          <w:szCs w:val="20"/>
        </w:rPr>
        <w:t xml:space="preserve"> or a standard inoculum of </w:t>
      </w:r>
      <w:r>
        <w:rPr>
          <w:rFonts w:ascii="Arial" w:eastAsia="Arial" w:hAnsi="Arial"/>
          <w:i/>
          <w:iCs/>
          <w:color w:val="000000"/>
          <w:sz w:val="20"/>
          <w:szCs w:val="20"/>
        </w:rPr>
        <w:t>phePsaeR</w:t>
      </w:r>
      <w:r>
        <w:rPr>
          <w:rFonts w:ascii="Arial" w:eastAsia="Arial" w:hAnsi="Arial"/>
          <w:color w:val="000000"/>
          <w:sz w:val="20"/>
          <w:szCs w:val="20"/>
        </w:rPr>
        <w:t xml:space="preserve">. The </w:t>
      </w:r>
      <w:r>
        <w:rPr>
          <w:rFonts w:ascii="Arial" w:eastAsia="Arial" w:hAnsi="Arial"/>
          <w:i/>
          <w:iCs/>
          <w:color w:val="000000"/>
          <w:sz w:val="20"/>
          <w:szCs w:val="20"/>
        </w:rPr>
        <w:t>phePsaeR</w:t>
      </w:r>
      <w:r>
        <w:rPr>
          <w:rFonts w:ascii="Arial" w:eastAsia="Arial" w:hAnsi="Arial"/>
          <w:color w:val="000000"/>
          <w:sz w:val="20"/>
          <w:szCs w:val="20"/>
        </w:rPr>
        <w:t xml:space="preserve"> data was in collaboration with Dr. Emma Boldock from an independent experiment, thus it was not statistically compared to the other strains. n = 21-25 embryos per group. </w:t>
      </w:r>
      <w:ins w:id="2305" w:author="Nelly Wagner" w:date="2017-01-22T15:34:00Z">
        <w:r w:rsidR="00B63CF5" w:rsidRPr="00E41EC0">
          <w:rPr>
            <w:rFonts w:eastAsia="Arial"/>
            <w:rPrChange w:id="2306" w:author="Nelly Wagner" w:date="2017-01-23T18:19:00Z">
              <w:rPr>
                <w:rFonts w:eastAsia="Arial"/>
                <w:color w:val="0070C0"/>
              </w:rPr>
            </w:rPrChange>
          </w:rPr>
          <w:t xml:space="preserve">N = 1 experiment. </w:t>
        </w:r>
      </w:ins>
      <w:r>
        <w:rPr>
          <w:rFonts w:ascii="Arial" w:eastAsia="Arial" w:hAnsi="Arial"/>
          <w:color w:val="000000"/>
          <w:sz w:val="20"/>
          <w:szCs w:val="20"/>
        </w:rPr>
        <w:t>Statistics: log-rank test, p &lt; 0.0001.</w:t>
      </w:r>
      <w:r>
        <w:br w:type="page"/>
      </w:r>
    </w:p>
    <w:p w14:paraId="07ACCB80" w14:textId="181C7525" w:rsidR="0020061D" w:rsidRDefault="00766C9B">
      <w:pPr>
        <w:spacing w:line="360" w:lineRule="auto"/>
        <w:jc w:val="both"/>
        <w:rPr>
          <w:rFonts w:ascii="Arial" w:eastAsia="Arial" w:hAnsi="Arial"/>
          <w:b/>
          <w:sz w:val="24"/>
          <w:szCs w:val="24"/>
        </w:rPr>
      </w:pPr>
      <w:r>
        <w:rPr>
          <w:noProof/>
          <w:lang w:eastAsia="en-GB"/>
        </w:rPr>
        <w:lastRenderedPageBreak/>
        <w:drawing>
          <wp:anchor distT="0" distB="127000" distL="0" distR="0" simplePos="0" relativeHeight="251678720" behindDoc="0" locked="0" layoutInCell="1" allowOverlap="1" wp14:anchorId="11CBDDA5" wp14:editId="5502B54B">
            <wp:simplePos x="0" y="0"/>
            <wp:positionH relativeFrom="column">
              <wp:align>center</wp:align>
            </wp:positionH>
            <wp:positionV relativeFrom="paragraph">
              <wp:align>top</wp:align>
            </wp:positionV>
            <wp:extent cx="4300855" cy="5108575"/>
            <wp:effectExtent l="0" t="0" r="0" b="0"/>
            <wp:wrapTopAndBottom/>
            <wp:docPr id="29"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4"/>
                    <pic:cNvPicPr>
                      <a:picLocks noChangeAspect="1" noChangeArrowheads="1"/>
                    </pic:cNvPicPr>
                  </pic:nvPicPr>
                  <pic:blipFill>
                    <a:blip r:embed="rId36"/>
                    <a:stretch>
                      <a:fillRect/>
                    </a:stretch>
                  </pic:blipFill>
                  <pic:spPr bwMode="auto">
                    <a:xfrm>
                      <a:off x="0" y="0"/>
                      <a:ext cx="4300855" cy="5108575"/>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4.5. </w:t>
      </w:r>
      <w:r>
        <w:rPr>
          <w:rFonts w:ascii="Arial" w:eastAsia="Arial" w:hAnsi="Arial"/>
          <w:b/>
          <w:bCs/>
          <w:i/>
          <w:iCs/>
          <w:color w:val="000000"/>
          <w:sz w:val="20"/>
          <w:szCs w:val="20"/>
        </w:rPr>
        <w:t>In vivo</w:t>
      </w:r>
      <w:r>
        <w:rPr>
          <w:rFonts w:ascii="Arial" w:eastAsia="Arial" w:hAnsi="Arial"/>
          <w:b/>
          <w:bCs/>
          <w:color w:val="000000"/>
          <w:sz w:val="20"/>
          <w:szCs w:val="20"/>
        </w:rPr>
        <w:t xml:space="preserve"> growth of </w:t>
      </w:r>
      <w:r>
        <w:rPr>
          <w:rFonts w:ascii="Arial" w:eastAsia="Arial" w:hAnsi="Arial"/>
          <w:b/>
          <w:bCs/>
          <w:i/>
          <w:iCs/>
          <w:color w:val="000000"/>
          <w:sz w:val="20"/>
          <w:szCs w:val="20"/>
        </w:rPr>
        <w:t>sagB</w:t>
      </w:r>
      <w:r>
        <w:rPr>
          <w:rFonts w:ascii="Arial" w:eastAsia="Arial" w:hAnsi="Arial"/>
          <w:b/>
          <w:bCs/>
          <w:color w:val="000000"/>
          <w:sz w:val="20"/>
          <w:szCs w:val="20"/>
        </w:rPr>
        <w:t xml:space="preserve"> and </w:t>
      </w:r>
      <w:r>
        <w:rPr>
          <w:rFonts w:ascii="Arial" w:eastAsia="Arial" w:hAnsi="Arial"/>
          <w:b/>
          <w:bCs/>
          <w:i/>
          <w:iCs/>
          <w:color w:val="000000"/>
          <w:sz w:val="20"/>
          <w:szCs w:val="20"/>
        </w:rPr>
        <w:t>phePsaeR</w:t>
      </w:r>
      <w:r>
        <w:rPr>
          <w:rFonts w:ascii="Arial" w:eastAsia="Arial" w:hAnsi="Arial"/>
          <w:b/>
          <w:bCs/>
          <w:color w:val="000000"/>
          <w:sz w:val="20"/>
          <w:szCs w:val="20"/>
        </w:rPr>
        <w:t xml:space="preserve"> in phagocyte-depleted zebrafish embryos. (A) </w:t>
      </w:r>
      <w:r>
        <w:rPr>
          <w:rFonts w:ascii="Arial" w:eastAsia="Arial" w:hAnsi="Arial"/>
          <w:color w:val="000000"/>
          <w:sz w:val="20"/>
          <w:szCs w:val="20"/>
        </w:rPr>
        <w:t xml:space="preserve">Bacterial dynamics in </w:t>
      </w:r>
      <w:r>
        <w:rPr>
          <w:rFonts w:ascii="Arial" w:eastAsia="Arial" w:hAnsi="Arial"/>
          <w:i/>
          <w:iCs/>
          <w:color w:val="000000"/>
          <w:sz w:val="20"/>
          <w:szCs w:val="20"/>
        </w:rPr>
        <w:t>pu.1</w:t>
      </w:r>
      <w:r>
        <w:rPr>
          <w:rFonts w:ascii="Arial" w:eastAsia="Arial" w:hAnsi="Arial"/>
          <w:color w:val="000000"/>
          <w:sz w:val="20"/>
          <w:szCs w:val="20"/>
        </w:rPr>
        <w:t xml:space="preserve"> morphant embryos infected with 1610 CFU of </w:t>
      </w:r>
      <w:r>
        <w:rPr>
          <w:rFonts w:ascii="Arial" w:eastAsia="Arial" w:hAnsi="Arial"/>
          <w:i/>
          <w:iCs/>
          <w:color w:val="000000"/>
          <w:sz w:val="20"/>
          <w:szCs w:val="20"/>
        </w:rPr>
        <w:t>sagB</w:t>
      </w:r>
      <w:r>
        <w:rPr>
          <w:rFonts w:ascii="Arial" w:eastAsia="Arial" w:hAnsi="Arial"/>
          <w:color w:val="000000"/>
          <w:sz w:val="20"/>
          <w:szCs w:val="20"/>
        </w:rPr>
        <w:t xml:space="preserve">. For each time point, 5 live and any dead embryos were homogenised to determine the bacterial load. </w:t>
      </w:r>
      <w:r>
        <w:rPr>
          <w:rFonts w:ascii="Arial" w:eastAsia="Arial" w:hAnsi="Arial"/>
          <w:b/>
          <w:bCs/>
          <w:color w:val="000000"/>
          <w:sz w:val="20"/>
          <w:szCs w:val="20"/>
        </w:rPr>
        <w:t>(B)</w:t>
      </w:r>
      <w:r>
        <w:rPr>
          <w:rFonts w:ascii="Arial" w:eastAsia="Arial" w:hAnsi="Arial"/>
          <w:color w:val="000000"/>
          <w:sz w:val="20"/>
          <w:szCs w:val="20"/>
        </w:rPr>
        <w:t xml:space="preserve"> Bacterial dynamics in zebrafish embryos infected with 1500 CFU of </w:t>
      </w:r>
      <w:r>
        <w:rPr>
          <w:rFonts w:ascii="Arial" w:eastAsia="Arial" w:hAnsi="Arial"/>
          <w:i/>
          <w:iCs/>
          <w:color w:val="000000"/>
          <w:sz w:val="20"/>
          <w:szCs w:val="20"/>
        </w:rPr>
        <w:t>phePsaeR</w:t>
      </w:r>
      <w:r>
        <w:rPr>
          <w:rFonts w:ascii="Arial" w:eastAsia="Arial" w:hAnsi="Arial"/>
          <w:color w:val="000000"/>
          <w:sz w:val="20"/>
          <w:szCs w:val="20"/>
        </w:rPr>
        <w:t xml:space="preserve"> (in collaboration with Dr. Emma Boldock). For each time point, 6 live and any dead embryos were homogenised to determine the bacterial load. Each circle represents one live embryo. Open circles (o) are live embryos and filled circles (●) are dead embryos.</w:t>
      </w:r>
      <w:ins w:id="2307" w:author="Nelly Wagner" w:date="2017-01-22T15:34:00Z">
        <w:r w:rsidR="00B63CF5">
          <w:rPr>
            <w:rFonts w:ascii="Arial" w:eastAsia="Arial" w:hAnsi="Arial"/>
            <w:color w:val="000000"/>
            <w:sz w:val="20"/>
            <w:szCs w:val="20"/>
          </w:rPr>
          <w:t xml:space="preserve"> </w:t>
        </w:r>
        <w:r w:rsidR="00B63CF5" w:rsidRPr="00E41EC0">
          <w:rPr>
            <w:rFonts w:eastAsia="Arial"/>
            <w:rPrChange w:id="2308" w:author="Nelly Wagner" w:date="2017-01-23T18:19:00Z">
              <w:rPr>
                <w:rFonts w:eastAsia="Arial"/>
                <w:color w:val="0070C0"/>
              </w:rPr>
            </w:rPrChange>
          </w:rPr>
          <w:t>N = 1 experiment.</w:t>
        </w:r>
      </w:ins>
      <w:r>
        <w:br w:type="page"/>
      </w:r>
    </w:p>
    <w:p w14:paraId="0B07AA6C" w14:textId="303EF835" w:rsidR="0020061D" w:rsidRDefault="00766C9B">
      <w:pPr>
        <w:pStyle w:val="Paragraph"/>
      </w:pPr>
      <w:r>
        <w:rPr>
          <w:rFonts w:eastAsia="Arial"/>
          <w:color w:val="000000"/>
          <w:shd w:val="clear" w:color="auto" w:fill="FFFFFF"/>
        </w:rPr>
        <w:lastRenderedPageBreak/>
        <w:t xml:space="preserve">Bacterial population dynamics in pu.1 morphants was next examined. By 18 hours post-infection the </w:t>
      </w:r>
      <w:r>
        <w:rPr>
          <w:rFonts w:eastAsia="Arial"/>
          <w:i/>
          <w:iCs/>
          <w:color w:val="000000"/>
          <w:shd w:val="clear" w:color="auto" w:fill="FFFFFF"/>
        </w:rPr>
        <w:t xml:space="preserve">sagB </w:t>
      </w:r>
      <w:r>
        <w:rPr>
          <w:rFonts w:eastAsia="Arial"/>
          <w:color w:val="000000"/>
          <w:shd w:val="clear" w:color="auto" w:fill="FFFFFF"/>
        </w:rPr>
        <w:t>strain grew to the typical lethal load of more than a million bacteria per embryo (Figure 4.5</w:t>
      </w:r>
      <w:ins w:id="2309" w:author="Nelly Wagner" w:date="2017-01-13T17:53:00Z">
        <w:r w:rsidR="00E72BDA" w:rsidRPr="00E72BDA">
          <w:rPr>
            <w:rFonts w:eastAsia="Arial"/>
            <w:color w:val="2E74B5" w:themeColor="accent1" w:themeShade="BF"/>
            <w:shd w:val="clear" w:color="auto" w:fill="FFFFFF"/>
            <w:rPrChange w:id="2310" w:author="Nelly Wagner" w:date="2017-01-13T17:53:00Z">
              <w:rPr>
                <w:rFonts w:eastAsia="Arial"/>
                <w:color w:val="000000"/>
                <w:shd w:val="clear" w:color="auto" w:fill="FFFFFF"/>
              </w:rPr>
            </w:rPrChange>
          </w:rPr>
          <w:t>A</w:t>
        </w:r>
      </w:ins>
      <w:del w:id="2311" w:author="Nelly Wagner" w:date="2017-01-13T17:53:00Z">
        <w:r w:rsidDel="00E72BDA">
          <w:rPr>
            <w:rFonts w:eastAsia="Arial"/>
            <w:color w:val="000000"/>
            <w:shd w:val="clear" w:color="auto" w:fill="FFFFFF"/>
          </w:rPr>
          <w:delText>B</w:delText>
        </w:r>
      </w:del>
      <w:r>
        <w:rPr>
          <w:rFonts w:eastAsia="Arial"/>
          <w:color w:val="000000"/>
          <w:shd w:val="clear" w:color="auto" w:fill="FFFFFF"/>
        </w:rPr>
        <w:t>)</w:t>
      </w:r>
      <w:r>
        <w:rPr>
          <w:rFonts w:eastAsia="Arial"/>
          <w:i/>
          <w:iCs/>
          <w:color w:val="000000"/>
          <w:shd w:val="clear" w:color="auto" w:fill="FFFFFF"/>
        </w:rPr>
        <w:t xml:space="preserve">. </w:t>
      </w:r>
      <w:r>
        <w:rPr>
          <w:rFonts w:eastAsia="Arial"/>
          <w:color w:val="000000"/>
          <w:shd w:val="clear" w:color="auto" w:fill="FFFFFF"/>
        </w:rPr>
        <w:t xml:space="preserve">These numbers plateaued till 44 hours post infection in both live and dead embryos. Half of the infected embryos were still alive at 26 hours post infection. By 44 hours post infection all embryos were dead. Similar bacterial dynamics were observed in embryos infected with the </w:t>
      </w:r>
      <w:r>
        <w:rPr>
          <w:rFonts w:eastAsia="Arial"/>
          <w:i/>
          <w:iCs/>
          <w:color w:val="000000"/>
          <w:shd w:val="clear" w:color="auto" w:fill="FFFFFF"/>
        </w:rPr>
        <w:t xml:space="preserve">phePsaeR </w:t>
      </w:r>
      <w:r>
        <w:rPr>
          <w:rFonts w:eastAsia="Arial"/>
          <w:color w:val="000000"/>
          <w:shd w:val="clear" w:color="auto" w:fill="FFFFFF"/>
        </w:rPr>
        <w:t xml:space="preserve">strain (Figure 4.5B).  In morphant embryos infected with a mixture of </w:t>
      </w:r>
      <w:r>
        <w:rPr>
          <w:rFonts w:eastAsia="Arial"/>
          <w:i/>
          <w:iCs/>
          <w:color w:val="000000"/>
          <w:shd w:val="clear" w:color="auto" w:fill="FFFFFF"/>
        </w:rPr>
        <w:t xml:space="preserve">sagB </w:t>
      </w:r>
      <w:r>
        <w:rPr>
          <w:rFonts w:eastAsia="Arial"/>
          <w:color w:val="000000"/>
          <w:shd w:val="clear" w:color="auto" w:fill="FFFFFF"/>
        </w:rPr>
        <w:t>and its parental strain, the bacterial load also increased rapidly to over a million by 18 hours post-infection (Figure 4.6A).</w:t>
      </w:r>
      <w:r>
        <w:rPr>
          <w:rFonts w:eastAsia="Arial"/>
          <w:b/>
          <w:bCs/>
          <w:color w:val="000000"/>
          <w:shd w:val="clear" w:color="auto" w:fill="FFFFFF"/>
        </w:rPr>
        <w:t xml:space="preserve"> </w:t>
      </w:r>
      <w:r>
        <w:rPr>
          <w:rFonts w:eastAsia="Arial"/>
          <w:color w:val="000000"/>
          <w:shd w:val="clear" w:color="auto" w:fill="FFFFFF"/>
        </w:rPr>
        <w:t xml:space="preserve">The </w:t>
      </w:r>
      <w:r>
        <w:rPr>
          <w:rFonts w:eastAsia="Arial"/>
          <w:i/>
          <w:iCs/>
          <w:color w:val="000000"/>
          <w:shd w:val="clear" w:color="auto" w:fill="FFFFFF"/>
        </w:rPr>
        <w:t xml:space="preserve">sagB </w:t>
      </w:r>
      <w:r>
        <w:rPr>
          <w:rFonts w:eastAsia="Arial"/>
          <w:color w:val="000000"/>
          <w:shd w:val="clear" w:color="auto" w:fill="FFFFFF"/>
        </w:rPr>
        <w:t>strain dominated the parental strain up to 18 hours post-infection as it was injected in a 10:1 ratio. After this time it was progressively outgrown by its parent (Figure 4.6B).</w:t>
      </w:r>
    </w:p>
    <w:p w14:paraId="40219833" w14:textId="77777777" w:rsidR="0020061D" w:rsidRDefault="00766C9B">
      <w:pPr>
        <w:pStyle w:val="Paragraph"/>
      </w:pPr>
      <w:r>
        <w:rPr>
          <w:rFonts w:eastAsia="Arial"/>
          <w:color w:val="000000"/>
          <w:shd w:val="clear" w:color="auto" w:fill="FFFFFF"/>
        </w:rPr>
        <w:tab/>
        <w:t xml:space="preserve">These experiments show that the </w:t>
      </w:r>
      <w:r>
        <w:rPr>
          <w:rFonts w:eastAsia="Arial"/>
          <w:i/>
          <w:iCs/>
          <w:color w:val="000000"/>
          <w:shd w:val="clear" w:color="auto" w:fill="FFFFFF"/>
        </w:rPr>
        <w:t xml:space="preserve">sagB </w:t>
      </w:r>
      <w:r>
        <w:rPr>
          <w:rFonts w:eastAsia="Arial"/>
          <w:color w:val="000000"/>
          <w:shd w:val="clear" w:color="auto" w:fill="FFFFFF"/>
        </w:rPr>
        <w:t xml:space="preserve">and </w:t>
      </w:r>
      <w:r>
        <w:rPr>
          <w:rFonts w:eastAsia="Arial"/>
          <w:i/>
          <w:iCs/>
          <w:color w:val="000000"/>
          <w:shd w:val="clear" w:color="auto" w:fill="FFFFFF"/>
        </w:rPr>
        <w:t xml:space="preserve">phePsaeR </w:t>
      </w:r>
      <w:r>
        <w:rPr>
          <w:rFonts w:eastAsia="Arial"/>
          <w:color w:val="000000"/>
          <w:shd w:val="clear" w:color="auto" w:fill="FFFFFF"/>
        </w:rPr>
        <w:t>strains are less efficient at establishing infection in a host, resulting in the wild-type strain easily overgrowing the mutants even in phagocyte-depleted embryos. However, the cause of the synergy effect remains to be established.</w:t>
      </w:r>
    </w:p>
    <w:p w14:paraId="63D8A162" w14:textId="77777777" w:rsidR="0020061D" w:rsidRDefault="00766C9B">
      <w:pPr>
        <w:pStyle w:val="411"/>
      </w:pPr>
      <w:r>
        <w:t xml:space="preserve">4.2.4. Investigating pathogenesis at the cellular level for the </w:t>
      </w:r>
      <w:r>
        <w:rPr>
          <w:i/>
          <w:iCs/>
        </w:rPr>
        <w:t xml:space="preserve">sagB </w:t>
      </w:r>
      <w:r>
        <w:t>strain</w:t>
      </w:r>
    </w:p>
    <w:p w14:paraId="08B42A09" w14:textId="77777777" w:rsidR="0020061D" w:rsidRDefault="00766C9B">
      <w:pPr>
        <w:pStyle w:val="Paragraph"/>
      </w:pPr>
      <w:r>
        <w:tab/>
      </w:r>
      <w:r>
        <w:rPr>
          <w:i/>
          <w:iCs/>
        </w:rPr>
        <w:t>In vivo</w:t>
      </w:r>
      <w:r>
        <w:t xml:space="preserve"> models of </w:t>
      </w:r>
      <w:r>
        <w:rPr>
          <w:i/>
          <w:iCs/>
        </w:rPr>
        <w:t>S. aureus</w:t>
      </w:r>
      <w:r>
        <w:t xml:space="preserve"> infection have indicated the existence of an intra-phagocyte niche. Passage through that niche leads to clonal expansion of </w:t>
      </w:r>
      <w:r>
        <w:rPr>
          <w:i/>
          <w:iCs/>
        </w:rPr>
        <w:t>S. aureus</w:t>
      </w:r>
      <w:r>
        <w:t xml:space="preserve"> as phagocyte-depleted embryos did not exhibit skewed strain ratios indicative of this phenomenon </w:t>
      </w:r>
      <w:bookmarkStart w:id="2312" w:name="__UnoMark__42732_1995552439"/>
      <w:r>
        <w:t>(Prajsnar et al. 2012)</w:t>
      </w:r>
      <w:bookmarkEnd w:id="2312"/>
      <w:del w:id="2313" w:author="Nelly Wagner" w:date="2017-01-22T15:35:00Z">
        <w:r w:rsidDel="00B63CF5">
          <w:delText>⁠</w:delText>
        </w:r>
      </w:del>
      <w:r>
        <w:t xml:space="preserve">. Thus, as the sagB strain does not display cooperation with its parent in the zebrafish host, it could be in a different niche. </w:t>
      </w:r>
      <w:r>
        <w:rPr>
          <w:i/>
          <w:iCs/>
        </w:rPr>
        <w:t>In vivo</w:t>
      </w:r>
      <w:r>
        <w:t xml:space="preserve"> fluorescence microscopy and bacterial dynamics were used to test this hypothesis.</w:t>
      </w:r>
    </w:p>
    <w:p w14:paraId="02BD514C" w14:textId="77777777" w:rsidR="0020061D" w:rsidRDefault="00766C9B">
      <w:pPr>
        <w:pStyle w:val="Paragraph"/>
      </w:pPr>
      <w:r>
        <w:tab/>
        <w:t xml:space="preserve">Two fluorescent marked derivatives of the </w:t>
      </w:r>
      <w:r>
        <w:rPr>
          <w:i/>
          <w:iCs/>
        </w:rPr>
        <w:t>sagB strain</w:t>
      </w:r>
      <w:r>
        <w:t xml:space="preserve"> were generated by transduction of plasmids expressing either the green fluorescent protein (GFP) or a red fluorescent protein (mCherry). Embryos were infected with a standard inoculum containing a 1:1 ratio of GFP and mCherry-expressing </w:t>
      </w:r>
      <w:r>
        <w:rPr>
          <w:i/>
          <w:iCs/>
        </w:rPr>
        <w:t>sagB</w:t>
      </w:r>
      <w:r>
        <w:t xml:space="preserve"> strain. A few embryos were taken at each time point for fluorescence imaging. After 1 hour post infection, expression of both fluorescent markers was found within host cells (Figure 4.7A and A'). Fluorescent bacteria could be detected until 90 hours post-infection in healthy-looking infected embryos, which is in line with the bacterial dynamics experiments section 4.2.2. Only after 70 hours post infection could fluorescent abscesses be observed in a limited number of infected embryos (Figure 4.7B and B'). Spatially separated abscesses appeared clonal (made of only one fluorescent mutant), though cells containing the other fluorescent strain could be observed around the abscess (Figure 4.7B'). However, bacterial cells which were not fluorescent were also detected </w:t>
      </w:r>
      <w:r>
        <w:lastRenderedPageBreak/>
        <w:t>at this late time-point (Figure 4.7C). Either a proportion of bacteria lost the plasmid or they were dead.</w:t>
      </w:r>
    </w:p>
    <w:p w14:paraId="33E482AA" w14:textId="44D2F24A" w:rsidR="0020061D" w:rsidRDefault="00766C9B">
      <w:pPr>
        <w:pStyle w:val="Paragraph"/>
      </w:pPr>
      <w:r>
        <w:rPr>
          <w:rFonts w:eastAsia="Arial"/>
        </w:rPr>
        <w:tab/>
        <w:t xml:space="preserve">To determine quantitatively strain ratios, two resistance marked derivatives of the </w:t>
      </w:r>
      <w:r>
        <w:rPr>
          <w:rFonts w:eastAsia="Arial"/>
          <w:i/>
          <w:iCs/>
        </w:rPr>
        <w:t xml:space="preserve">sagB </w:t>
      </w:r>
      <w:r>
        <w:rPr>
          <w:rFonts w:eastAsia="Arial"/>
        </w:rPr>
        <w:t xml:space="preserve">strain were generated, resulting in double resistant mutants </w:t>
      </w:r>
      <w:r w:rsidRPr="00C374EF">
        <w:rPr>
          <w:rFonts w:eastAsia="Arial"/>
        </w:rPr>
        <w:t>(</w:t>
      </w:r>
      <w:del w:id="2314" w:author="Nelly Wagner" w:date="2017-01-13T18:02:00Z">
        <w:r w:rsidRPr="00C374EF" w:rsidDel="00DA5941">
          <w:rPr>
            <w:rFonts w:eastAsia="Arial"/>
          </w:rPr>
          <w:delText>the new resistance gene</w:delText>
        </w:r>
      </w:del>
      <w:ins w:id="2315" w:author="Nelly Wagner" w:date="2017-01-13T17:55:00Z">
        <w:r w:rsidR="0074393B" w:rsidRPr="00E41EC0">
          <w:rPr>
            <w:rFonts w:eastAsia="Arial"/>
          </w:rPr>
          <w:t>erythromycin and the original kanamycin resistance for one</w:t>
        </w:r>
      </w:ins>
      <w:ins w:id="2316" w:author="Nelly Wagner" w:date="2017-01-13T17:56:00Z">
        <w:r w:rsidR="0074393B" w:rsidRPr="00E41EC0">
          <w:rPr>
            <w:rFonts w:eastAsia="Arial"/>
          </w:rPr>
          <w:t>,</w:t>
        </w:r>
      </w:ins>
      <w:r w:rsidRPr="00E41EC0">
        <w:rPr>
          <w:rFonts w:eastAsia="Arial"/>
        </w:rPr>
        <w:t xml:space="preserve"> </w:t>
      </w:r>
      <w:ins w:id="2317" w:author="Nelly Wagner" w:date="2017-01-13T17:56:00Z">
        <w:r w:rsidR="0074393B" w:rsidRPr="00E41EC0">
          <w:rPr>
            <w:rFonts w:eastAsia="Arial"/>
          </w:rPr>
          <w:t>tetracycline and</w:t>
        </w:r>
      </w:ins>
      <w:del w:id="2318" w:author="Nelly Wagner" w:date="2017-01-13T17:56:00Z">
        <w:r w:rsidRPr="00E41EC0" w:rsidDel="0074393B">
          <w:rPr>
            <w:rFonts w:eastAsia="Arial"/>
          </w:rPr>
          <w:delText>and</w:delText>
        </w:r>
      </w:del>
      <w:r w:rsidRPr="00E41EC0">
        <w:rPr>
          <w:rFonts w:eastAsia="Arial"/>
        </w:rPr>
        <w:t xml:space="preserve"> the original kanamycin resistance</w:t>
      </w:r>
      <w:ins w:id="2319" w:author="Nelly Wagner" w:date="2017-01-13T17:57:00Z">
        <w:r w:rsidR="0074393B" w:rsidRPr="00E41EC0">
          <w:rPr>
            <w:rFonts w:eastAsia="Arial"/>
          </w:rPr>
          <w:t xml:space="preserve"> for the other</w:t>
        </w:r>
      </w:ins>
      <w:r w:rsidRPr="00E41EC0">
        <w:rPr>
          <w:rFonts w:eastAsia="Arial"/>
        </w:rPr>
        <w:t>).</w:t>
      </w:r>
      <w:r>
        <w:rPr>
          <w:rFonts w:eastAsia="Arial"/>
        </w:rPr>
        <w:t xml:space="preserve"> The resistance was encoded on the integrative plasmid used for the strains described in Chapter 3 (pMUTIN4 derivatives pGM068 and pGM070). Embryos infected with a standard inoculum of the </w:t>
      </w:r>
      <w:r>
        <w:rPr>
          <w:rFonts w:eastAsia="Arial"/>
          <w:i/>
          <w:iCs/>
        </w:rPr>
        <w:t xml:space="preserve">sagB </w:t>
      </w:r>
      <w:r>
        <w:rPr>
          <w:rFonts w:eastAsia="Arial"/>
        </w:rPr>
        <w:t xml:space="preserve">strain have a high rate of survival as </w:t>
      </w:r>
      <w:del w:id="2320" w:author="Nelly Wagner" w:date="2017-01-13T17:54:00Z">
        <w:r w:rsidDel="00E72BDA">
          <w:rPr>
            <w:rFonts w:eastAsia="Arial"/>
          </w:rPr>
          <w:delText xml:space="preserve">the </w:delText>
        </w:r>
      </w:del>
      <w:r>
        <w:rPr>
          <w:rFonts w:eastAsia="Arial"/>
          <w:i/>
          <w:iCs/>
        </w:rPr>
        <w:t>sagB</w:t>
      </w:r>
      <w:r>
        <w:rPr>
          <w:rFonts w:eastAsia="Arial"/>
        </w:rPr>
        <w:t xml:space="preserve"> is highly attenuated (see section 4.2.1.). Thus, a large number of embryos (over 120) were used and infected with a 1:1 mixture of erythromycin and tetracycline-resistant </w:t>
      </w:r>
      <w:r>
        <w:rPr>
          <w:rFonts w:eastAsia="Arial"/>
          <w:i/>
          <w:iCs/>
        </w:rPr>
        <w:t>sagB</w:t>
      </w:r>
      <w:r>
        <w:rPr>
          <w:rFonts w:eastAsia="Arial"/>
        </w:rPr>
        <w:t xml:space="preserve"> derivatives. Twenty-one dead embryos were collected and homogenised over the course of the experiment. Five live embryos were also collected at each time point. The strain ratios were determined by serial dilution of homogenised embryos. </w:t>
      </w:r>
      <w:r>
        <w:rPr>
          <w:rFonts w:eastAsia="Arial"/>
          <w:color w:val="000000"/>
        </w:rPr>
        <w:t xml:space="preserve">The distribution of bacterial strain ratios demonstrated a skew in favour of one marked-strain over the other in live and dead embryos infected with the </w:t>
      </w:r>
      <w:r>
        <w:rPr>
          <w:rFonts w:eastAsia="Arial"/>
          <w:i/>
          <w:iCs/>
          <w:color w:val="000000"/>
        </w:rPr>
        <w:t>sagB</w:t>
      </w:r>
      <w:r>
        <w:rPr>
          <w:rFonts w:eastAsia="Arial"/>
          <w:color w:val="000000"/>
        </w:rPr>
        <w:t xml:space="preserve"> strain (Figure 4.8A and B). The data for dead embryos infected with the parental strain was taken from Prajsnar (2009) and demonstrated a skew in strain ratios (Figure 4.8C). Two</w:t>
      </w:r>
      <w:r>
        <w:rPr>
          <w:rFonts w:eastAsia="Arial"/>
        </w:rPr>
        <w:t xml:space="preserve"> comparisons of the variance of ratios were calculated using a two-tailed Fisher test: i) between live and dead embryos infected with the </w:t>
      </w:r>
      <w:r>
        <w:rPr>
          <w:rFonts w:eastAsia="Arial"/>
          <w:i/>
          <w:iCs/>
        </w:rPr>
        <w:t>sagB</w:t>
      </w:r>
      <w:r>
        <w:rPr>
          <w:rFonts w:eastAsia="Arial"/>
        </w:rPr>
        <w:t xml:space="preserve"> mutant, ii) between dead embryos infected with the </w:t>
      </w:r>
      <w:r>
        <w:rPr>
          <w:rFonts w:eastAsia="Arial"/>
          <w:i/>
          <w:iCs/>
        </w:rPr>
        <w:t xml:space="preserve">sagB </w:t>
      </w:r>
      <w:r>
        <w:rPr>
          <w:rFonts w:eastAsia="Arial"/>
        </w:rPr>
        <w:t xml:space="preserve">mutant and dead ones infected with the parental strain. For both </w:t>
      </w:r>
      <w:del w:id="2321" w:author="Nelly Wagner" w:date="2017-01-22T15:35:00Z">
        <w:r w:rsidDel="00B63CF5">
          <w:rPr>
            <w:rFonts w:eastAsia="Arial"/>
          </w:rPr>
          <w:delText>comparisons</w:delText>
        </w:r>
      </w:del>
      <w:ins w:id="2322" w:author="Nelly Wagner" w:date="2017-01-22T15:35:00Z">
        <w:r w:rsidR="00B63CF5">
          <w:rPr>
            <w:rFonts w:eastAsia="Arial"/>
          </w:rPr>
          <w:t>comparisons,</w:t>
        </w:r>
      </w:ins>
      <w:r>
        <w:rPr>
          <w:rFonts w:eastAsia="Arial"/>
        </w:rPr>
        <w:t xml:space="preserve"> the null hypothesis was rejected (variances are not equal, </w:t>
      </w:r>
      <w:r>
        <w:rPr>
          <w:rFonts w:eastAsia="Arial"/>
          <w:i/>
          <w:iCs/>
        </w:rPr>
        <w:t>p</w:t>
      </w:r>
      <w:r>
        <w:rPr>
          <w:rFonts w:eastAsia="Arial"/>
        </w:rPr>
        <w:t xml:space="preserve"> &lt; 0.0001). The distribution of strain ratios appeared significantly different, suggesting that the </w:t>
      </w:r>
      <w:r>
        <w:rPr>
          <w:rFonts w:eastAsia="Arial"/>
          <w:i/>
          <w:iCs/>
        </w:rPr>
        <w:t xml:space="preserve">sagB </w:t>
      </w:r>
      <w:r>
        <w:rPr>
          <w:rFonts w:eastAsia="Arial"/>
        </w:rPr>
        <w:t>mutant does not go through the immune bottleneck leading to clonal expansion as its parent. Although the distributions of strain ratios appeared to be normally distributed, the D'Agostino and Pearson normality test showed that this was not the case (</w:t>
      </w:r>
      <w:r>
        <w:rPr>
          <w:rFonts w:eastAsia="Arial"/>
          <w:i/>
          <w:iCs/>
        </w:rPr>
        <w:t>p</w:t>
      </w:r>
      <w:r>
        <w:rPr>
          <w:rFonts w:eastAsia="Arial"/>
        </w:rPr>
        <w:t xml:space="preserve"> &lt; 0.0001), potentially leading to a type I error with the Fisher test. A Kolmogorov-Smirnov non-parametric test for equality of distributions was thus performed. The null-hypothesis that the samples have the same distribution was not rejected in both comparisons (</w:t>
      </w:r>
      <w:r>
        <w:rPr>
          <w:rFonts w:eastAsia="Arial"/>
          <w:i/>
          <w:iCs/>
        </w:rPr>
        <w:t xml:space="preserve">p </w:t>
      </w:r>
      <w:r>
        <w:rPr>
          <w:rFonts w:eastAsia="Arial"/>
        </w:rPr>
        <w:t xml:space="preserve">= 0.17 for live versus dead embryos infected with the </w:t>
      </w:r>
      <w:r>
        <w:rPr>
          <w:rFonts w:eastAsia="Arial"/>
          <w:i/>
          <w:iCs/>
        </w:rPr>
        <w:t xml:space="preserve">sagB </w:t>
      </w:r>
      <w:r>
        <w:rPr>
          <w:rFonts w:eastAsia="Arial"/>
        </w:rPr>
        <w:t xml:space="preserve">mutant, </w:t>
      </w:r>
      <w:r>
        <w:rPr>
          <w:rFonts w:eastAsia="Arial"/>
          <w:i/>
          <w:iCs/>
        </w:rPr>
        <w:t>p</w:t>
      </w:r>
      <w:r>
        <w:rPr>
          <w:rFonts w:eastAsia="Arial"/>
        </w:rPr>
        <w:t xml:space="preserve"> = 0.37 for dead embryos infected with the </w:t>
      </w:r>
      <w:r>
        <w:rPr>
          <w:rFonts w:eastAsia="Arial"/>
          <w:i/>
          <w:iCs/>
        </w:rPr>
        <w:t>sagB</w:t>
      </w:r>
      <w:r>
        <w:rPr>
          <w:rFonts w:eastAsia="Arial"/>
        </w:rPr>
        <w:t xml:space="preserve"> mutant versus SH1000). Considering that the distribution of the data is not Gaussian, the result of the Kolmogorov-Smirnov test is likely correct compared with that of the Fisher test.</w:t>
      </w:r>
    </w:p>
    <w:p w14:paraId="6075741F" w14:textId="77777777" w:rsidR="0020061D" w:rsidRDefault="00766C9B">
      <w:pPr>
        <w:pStyle w:val="Paragraph"/>
      </w:pPr>
      <w:r>
        <w:rPr>
          <w:rFonts w:eastAsia="Arial"/>
          <w:color w:val="000000"/>
          <w:shd w:val="clear" w:color="auto" w:fill="FFFFFF"/>
        </w:rPr>
        <w:tab/>
        <w:t xml:space="preserve">Fluorescence imaging, though not quantitative, seemed to show that abscesses formed by the </w:t>
      </w:r>
      <w:r>
        <w:rPr>
          <w:rFonts w:eastAsia="Arial"/>
          <w:i/>
          <w:iCs/>
          <w:color w:val="000000"/>
          <w:shd w:val="clear" w:color="auto" w:fill="FFFFFF"/>
        </w:rPr>
        <w:t xml:space="preserve">sagB </w:t>
      </w:r>
      <w:r>
        <w:rPr>
          <w:rFonts w:eastAsia="Arial"/>
          <w:color w:val="000000"/>
          <w:shd w:val="clear" w:color="auto" w:fill="FFFFFF"/>
        </w:rPr>
        <w:t xml:space="preserve">strain are clonal. Statistical analysis of </w:t>
      </w:r>
      <w:r>
        <w:rPr>
          <w:rFonts w:eastAsia="Arial"/>
          <w:i/>
          <w:iCs/>
          <w:color w:val="000000"/>
          <w:shd w:val="clear" w:color="auto" w:fill="FFFFFF"/>
        </w:rPr>
        <w:t xml:space="preserve">in vivo </w:t>
      </w:r>
      <w:r>
        <w:rPr>
          <w:rFonts w:eastAsia="Arial"/>
          <w:color w:val="000000"/>
          <w:shd w:val="clear" w:color="auto" w:fill="FFFFFF"/>
        </w:rPr>
        <w:t xml:space="preserve">bacterial dynamics confirmed the observation if we consider the data distribution to be non Gaussian. This suggests the </w:t>
      </w:r>
      <w:r>
        <w:rPr>
          <w:rFonts w:eastAsia="Arial"/>
          <w:i/>
          <w:iCs/>
          <w:color w:val="000000"/>
          <w:shd w:val="clear" w:color="auto" w:fill="FFFFFF"/>
        </w:rPr>
        <w:t xml:space="preserve">sagB </w:t>
      </w:r>
      <w:r>
        <w:rPr>
          <w:rFonts w:eastAsia="Arial"/>
          <w:color w:val="000000"/>
          <w:shd w:val="clear" w:color="auto" w:fill="FFFFFF"/>
        </w:rPr>
        <w:t>mutant goes through the same immune bottleneck as its parent.</w:t>
      </w:r>
      <w:r>
        <w:br w:type="page"/>
      </w:r>
    </w:p>
    <w:p w14:paraId="14F4BB3B" w14:textId="77777777" w:rsidR="0020061D" w:rsidRDefault="00766C9B">
      <w:pPr>
        <w:spacing w:line="360" w:lineRule="auto"/>
        <w:jc w:val="both"/>
        <w:rPr>
          <w:bCs/>
          <w:color w:val="000000"/>
        </w:rPr>
      </w:pPr>
      <w:r>
        <w:rPr>
          <w:bCs/>
          <w:noProof/>
          <w:color w:val="000000"/>
          <w:lang w:eastAsia="en-GB"/>
        </w:rPr>
        <w:lastRenderedPageBreak/>
        <w:drawing>
          <wp:anchor distT="0" distB="127000" distL="0" distR="0" simplePos="0" relativeHeight="251630592" behindDoc="0" locked="0" layoutInCell="1" allowOverlap="1" wp14:anchorId="63F1DA7B" wp14:editId="50579186">
            <wp:simplePos x="0" y="0"/>
            <wp:positionH relativeFrom="column">
              <wp:align>center</wp:align>
            </wp:positionH>
            <wp:positionV relativeFrom="paragraph">
              <wp:align>top</wp:align>
            </wp:positionV>
            <wp:extent cx="5801995" cy="2234565"/>
            <wp:effectExtent l="0" t="0" r="0" b="0"/>
            <wp:wrapSquare wrapText="largest"/>
            <wp:docPr id="30"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5"/>
                    <pic:cNvPicPr>
                      <a:picLocks noChangeAspect="1" noChangeArrowheads="1"/>
                    </pic:cNvPicPr>
                  </pic:nvPicPr>
                  <pic:blipFill>
                    <a:blip r:embed="rId37"/>
                    <a:stretch>
                      <a:fillRect/>
                    </a:stretch>
                  </pic:blipFill>
                  <pic:spPr bwMode="auto">
                    <a:xfrm>
                      <a:off x="0" y="0"/>
                      <a:ext cx="5801995" cy="2234565"/>
                    </a:xfrm>
                    <a:prstGeom prst="rect">
                      <a:avLst/>
                    </a:prstGeom>
                    <a:noFill/>
                    <a:ln w="9525">
                      <a:noFill/>
                      <a:miter lim="800000"/>
                      <a:headEnd/>
                      <a:tailEnd/>
                    </a:ln>
                  </pic:spPr>
                </pic:pic>
              </a:graphicData>
            </a:graphic>
          </wp:anchor>
        </w:drawing>
      </w:r>
    </w:p>
    <w:p w14:paraId="0BBF847A" w14:textId="54D5B4CF" w:rsidR="0020061D" w:rsidRDefault="00766C9B">
      <w:pPr>
        <w:spacing w:line="360" w:lineRule="auto"/>
        <w:jc w:val="both"/>
        <w:rPr>
          <w:rFonts w:ascii="Arial" w:eastAsia="Arial" w:hAnsi="Arial"/>
          <w:b/>
          <w:sz w:val="24"/>
          <w:szCs w:val="24"/>
        </w:rPr>
      </w:pPr>
      <w:r>
        <w:rPr>
          <w:rFonts w:ascii="Arial" w:eastAsia="Arial" w:hAnsi="Arial"/>
          <w:b/>
          <w:bCs/>
          <w:color w:val="000000"/>
          <w:sz w:val="20"/>
          <w:szCs w:val="20"/>
        </w:rPr>
        <w:t xml:space="preserve">Figure 4.6. </w:t>
      </w:r>
      <w:r>
        <w:rPr>
          <w:rFonts w:ascii="Arial" w:eastAsia="Arial" w:hAnsi="Arial"/>
          <w:b/>
          <w:bCs/>
          <w:i/>
          <w:iCs/>
          <w:color w:val="000000"/>
          <w:sz w:val="20"/>
          <w:szCs w:val="20"/>
        </w:rPr>
        <w:t>In vivo</w:t>
      </w:r>
      <w:r>
        <w:rPr>
          <w:rFonts w:ascii="Arial" w:eastAsia="Arial" w:hAnsi="Arial"/>
          <w:b/>
          <w:bCs/>
          <w:color w:val="000000"/>
          <w:sz w:val="20"/>
          <w:szCs w:val="20"/>
        </w:rPr>
        <w:t xml:space="preserve"> growth of a mixture of SH1000 and </w:t>
      </w:r>
      <w:r>
        <w:rPr>
          <w:rFonts w:ascii="Arial" w:eastAsia="Arial" w:hAnsi="Arial"/>
          <w:b/>
          <w:bCs/>
          <w:i/>
          <w:iCs/>
          <w:color w:val="000000"/>
          <w:sz w:val="20"/>
          <w:szCs w:val="20"/>
        </w:rPr>
        <w:t>sagB</w:t>
      </w:r>
      <w:r>
        <w:rPr>
          <w:rFonts w:ascii="Arial" w:eastAsia="Arial" w:hAnsi="Arial"/>
          <w:b/>
          <w:bCs/>
          <w:color w:val="000000"/>
          <w:sz w:val="20"/>
          <w:szCs w:val="20"/>
        </w:rPr>
        <w:t xml:space="preserve"> in phagocyte-depleted zebrafish embryos. (A) </w:t>
      </w:r>
      <w:r>
        <w:rPr>
          <w:rFonts w:ascii="Arial" w:eastAsia="Arial" w:hAnsi="Arial"/>
          <w:color w:val="000000"/>
          <w:sz w:val="20"/>
          <w:szCs w:val="20"/>
        </w:rPr>
        <w:t xml:space="preserve">Bacterial dynamics in </w:t>
      </w:r>
      <w:r>
        <w:rPr>
          <w:rFonts w:ascii="Arial" w:eastAsia="Arial" w:hAnsi="Arial"/>
          <w:i/>
          <w:iCs/>
          <w:color w:val="000000"/>
          <w:sz w:val="20"/>
          <w:szCs w:val="20"/>
        </w:rPr>
        <w:t>pu.1</w:t>
      </w:r>
      <w:r>
        <w:rPr>
          <w:rFonts w:ascii="Arial" w:eastAsia="Arial" w:hAnsi="Arial"/>
          <w:color w:val="000000"/>
          <w:sz w:val="20"/>
          <w:szCs w:val="20"/>
        </w:rPr>
        <w:t xml:space="preserve"> morphant embryos infected with a mixture of a small inoculum of SH1000 (116 CFU) and a standard inoculum of </w:t>
      </w:r>
      <w:r>
        <w:rPr>
          <w:rFonts w:ascii="Arial" w:eastAsia="Arial" w:hAnsi="Arial"/>
          <w:i/>
          <w:iCs/>
          <w:color w:val="000000"/>
          <w:sz w:val="20"/>
          <w:szCs w:val="20"/>
        </w:rPr>
        <w:t>sagB</w:t>
      </w:r>
      <w:r>
        <w:rPr>
          <w:rFonts w:ascii="Arial" w:eastAsia="Arial" w:hAnsi="Arial"/>
          <w:color w:val="000000"/>
          <w:sz w:val="20"/>
          <w:szCs w:val="20"/>
        </w:rPr>
        <w:t xml:space="preserve"> (1145 CFU). Live and any dead embryos were homogenised to determine the bacterial load. </w:t>
      </w:r>
      <w:r>
        <w:rPr>
          <w:rFonts w:ascii="Arial" w:eastAsia="Arial" w:hAnsi="Arial"/>
          <w:b/>
          <w:bCs/>
          <w:color w:val="000000"/>
          <w:sz w:val="20"/>
          <w:szCs w:val="20"/>
        </w:rPr>
        <w:t>(B)</w:t>
      </w:r>
      <w:r>
        <w:rPr>
          <w:rFonts w:ascii="Arial" w:eastAsia="Arial" w:hAnsi="Arial"/>
          <w:color w:val="000000"/>
          <w:sz w:val="20"/>
          <w:szCs w:val="20"/>
        </w:rPr>
        <w:t xml:space="preserve"> Dynamics of the strain ratios within the total bacterial load for each embryo. Each circle represents one live embryo. Open circles (o) are live embryos and filled circles (●) are dead embryos.</w:t>
      </w:r>
      <w:ins w:id="2323" w:author="Nelly Wagner" w:date="2017-01-22T15:35:00Z">
        <w:r w:rsidR="00B63CF5" w:rsidRPr="00E41EC0">
          <w:rPr>
            <w:rFonts w:ascii="Arial" w:eastAsia="Arial" w:hAnsi="Arial"/>
            <w:sz w:val="20"/>
            <w:szCs w:val="20"/>
            <w:rPrChange w:id="2324" w:author="Nelly Wagner" w:date="2017-01-23T18:19:00Z">
              <w:rPr>
                <w:rFonts w:ascii="Arial" w:eastAsia="Arial" w:hAnsi="Arial"/>
                <w:color w:val="000000"/>
                <w:sz w:val="20"/>
                <w:szCs w:val="20"/>
              </w:rPr>
            </w:rPrChange>
          </w:rPr>
          <w:t xml:space="preserve"> </w:t>
        </w:r>
        <w:r w:rsidR="00B63CF5" w:rsidRPr="00E41EC0">
          <w:rPr>
            <w:rFonts w:eastAsia="Arial"/>
            <w:rPrChange w:id="2325" w:author="Nelly Wagner" w:date="2017-01-23T18:19:00Z">
              <w:rPr>
                <w:rFonts w:eastAsia="Arial"/>
                <w:color w:val="0070C0"/>
              </w:rPr>
            </w:rPrChange>
          </w:rPr>
          <w:t>N = 1 experiment.</w:t>
        </w:r>
      </w:ins>
      <w:r>
        <w:br w:type="page"/>
      </w:r>
    </w:p>
    <w:p w14:paraId="4D49FF15" w14:textId="77777777" w:rsidR="0020061D" w:rsidRDefault="00766C9B">
      <w:pPr>
        <w:spacing w:line="360" w:lineRule="auto"/>
        <w:jc w:val="both"/>
        <w:rPr>
          <w:rFonts w:ascii="Arial" w:eastAsia="Arial" w:hAnsi="Arial"/>
          <w:sz w:val="24"/>
          <w:szCs w:val="24"/>
        </w:rPr>
      </w:pPr>
      <w:r>
        <w:rPr>
          <w:noProof/>
          <w:lang w:eastAsia="en-GB"/>
        </w:rPr>
        <w:lastRenderedPageBreak/>
        <w:drawing>
          <wp:anchor distT="0" distB="127000" distL="0" distR="0" simplePos="0" relativeHeight="251679744" behindDoc="0" locked="0" layoutInCell="1" allowOverlap="1" wp14:anchorId="4A76B0A6" wp14:editId="4663AA85">
            <wp:simplePos x="0" y="0"/>
            <wp:positionH relativeFrom="column">
              <wp:align>center</wp:align>
            </wp:positionH>
            <wp:positionV relativeFrom="paragraph">
              <wp:align>top</wp:align>
            </wp:positionV>
            <wp:extent cx="5451475" cy="7054215"/>
            <wp:effectExtent l="0" t="0" r="0" b="0"/>
            <wp:wrapTopAndBottom/>
            <wp:docPr id="31"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6"/>
                    <pic:cNvPicPr>
                      <a:picLocks noChangeAspect="1" noChangeArrowheads="1"/>
                    </pic:cNvPicPr>
                  </pic:nvPicPr>
                  <pic:blipFill>
                    <a:blip r:embed="rId38"/>
                    <a:stretch>
                      <a:fillRect/>
                    </a:stretch>
                  </pic:blipFill>
                  <pic:spPr bwMode="auto">
                    <a:xfrm>
                      <a:off x="0" y="0"/>
                      <a:ext cx="5451475" cy="7054215"/>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4.7. Population bottleneck during infection by the </w:t>
      </w:r>
      <w:r>
        <w:rPr>
          <w:rFonts w:ascii="Arial" w:eastAsia="Arial" w:hAnsi="Arial"/>
          <w:b/>
          <w:bCs/>
          <w:i/>
          <w:iCs/>
          <w:color w:val="000000"/>
          <w:sz w:val="20"/>
          <w:szCs w:val="20"/>
        </w:rPr>
        <w:t>sagB</w:t>
      </w:r>
      <w:r>
        <w:rPr>
          <w:rFonts w:ascii="Arial" w:eastAsia="Arial" w:hAnsi="Arial"/>
          <w:b/>
          <w:bCs/>
          <w:color w:val="000000"/>
          <w:sz w:val="20"/>
          <w:szCs w:val="20"/>
        </w:rPr>
        <w:t xml:space="preserve"> mutant revealed by fluorescence imaging.</w:t>
      </w:r>
      <w:r>
        <w:rPr>
          <w:rFonts w:ascii="Arial" w:eastAsia="Arial" w:hAnsi="Arial"/>
          <w:color w:val="000000"/>
          <w:sz w:val="20"/>
          <w:szCs w:val="20"/>
        </w:rPr>
        <w:t xml:space="preserve"> Embryos were infected with GFP- (green) and mCherry- (magenta) expressing </w:t>
      </w:r>
      <w:r>
        <w:rPr>
          <w:rFonts w:ascii="Arial" w:eastAsia="Arial" w:hAnsi="Arial"/>
          <w:i/>
          <w:iCs/>
          <w:color w:val="000000"/>
          <w:sz w:val="20"/>
          <w:szCs w:val="20"/>
        </w:rPr>
        <w:t>sagB</w:t>
      </w:r>
      <w:r>
        <w:rPr>
          <w:rFonts w:ascii="Arial" w:eastAsia="Arial" w:hAnsi="Arial"/>
          <w:color w:val="000000"/>
          <w:sz w:val="20"/>
          <w:szCs w:val="20"/>
        </w:rPr>
        <w:t xml:space="preserve"> in a 1:1 ratio and imaged at different time points. </w:t>
      </w:r>
      <w:r>
        <w:rPr>
          <w:rFonts w:ascii="Arial" w:eastAsia="Arial" w:hAnsi="Arial"/>
          <w:b/>
          <w:bCs/>
          <w:color w:val="000000"/>
          <w:sz w:val="20"/>
          <w:szCs w:val="20"/>
        </w:rPr>
        <w:t>(A</w:t>
      </w:r>
      <w:r>
        <w:rPr>
          <w:rFonts w:ascii="Arial" w:eastAsia="Arial" w:hAnsi="Arial"/>
          <w:bCs/>
          <w:color w:val="000000"/>
          <w:sz w:val="20"/>
          <w:szCs w:val="20"/>
        </w:rPr>
        <w:t xml:space="preserve"> </w:t>
      </w:r>
      <w:r>
        <w:rPr>
          <w:rFonts w:ascii="Arial" w:eastAsia="Arial" w:hAnsi="Arial"/>
          <w:color w:val="000000"/>
          <w:sz w:val="20"/>
          <w:szCs w:val="20"/>
        </w:rPr>
        <w:t>and</w:t>
      </w:r>
      <w:r>
        <w:rPr>
          <w:rFonts w:ascii="Arial" w:eastAsia="Arial" w:hAnsi="Arial"/>
          <w:bCs/>
          <w:color w:val="000000"/>
          <w:sz w:val="20"/>
          <w:szCs w:val="20"/>
        </w:rPr>
        <w:t xml:space="preserve"> </w:t>
      </w:r>
      <w:r>
        <w:rPr>
          <w:rFonts w:ascii="Arial" w:eastAsia="Arial" w:hAnsi="Arial"/>
          <w:b/>
          <w:bCs/>
          <w:color w:val="000000"/>
          <w:sz w:val="20"/>
          <w:szCs w:val="20"/>
        </w:rPr>
        <w:t>A')</w:t>
      </w:r>
      <w:r>
        <w:rPr>
          <w:rFonts w:ascii="Arial" w:eastAsia="Arial" w:hAnsi="Arial"/>
          <w:color w:val="000000"/>
          <w:sz w:val="20"/>
          <w:szCs w:val="20"/>
        </w:rPr>
        <w:t xml:space="preserve"> Fluorescent channels, brightfield and merge of two representative slices from z-stacks of fluorescent </w:t>
      </w:r>
      <w:r>
        <w:rPr>
          <w:rFonts w:ascii="Arial" w:eastAsia="Arial" w:hAnsi="Arial"/>
          <w:i/>
          <w:iCs/>
          <w:color w:val="000000"/>
          <w:sz w:val="20"/>
          <w:szCs w:val="20"/>
        </w:rPr>
        <w:t>sagB</w:t>
      </w:r>
      <w:r>
        <w:rPr>
          <w:rFonts w:ascii="Arial" w:eastAsia="Arial" w:hAnsi="Arial"/>
          <w:color w:val="000000"/>
          <w:sz w:val="20"/>
          <w:szCs w:val="20"/>
        </w:rPr>
        <w:t xml:space="preserve"> within host cells 1 hour after infection. Images were captured using a 60x air Nikon Plan Fluor objective. Scale bars: 10 µm. </w:t>
      </w:r>
      <w:r>
        <w:rPr>
          <w:rFonts w:ascii="Arial" w:eastAsia="Arial" w:hAnsi="Arial"/>
          <w:b/>
          <w:bCs/>
          <w:color w:val="000000"/>
          <w:sz w:val="20"/>
          <w:szCs w:val="20"/>
        </w:rPr>
        <w:t>(B</w:t>
      </w:r>
      <w:r>
        <w:rPr>
          <w:rFonts w:ascii="Arial" w:eastAsia="Arial" w:hAnsi="Arial"/>
          <w:bCs/>
          <w:color w:val="000000"/>
          <w:sz w:val="20"/>
          <w:szCs w:val="20"/>
        </w:rPr>
        <w:t xml:space="preserve"> </w:t>
      </w:r>
      <w:r>
        <w:rPr>
          <w:rFonts w:ascii="Arial" w:eastAsia="Arial" w:hAnsi="Arial"/>
          <w:color w:val="000000"/>
          <w:sz w:val="20"/>
          <w:szCs w:val="20"/>
        </w:rPr>
        <w:t>and</w:t>
      </w:r>
      <w:r>
        <w:rPr>
          <w:rFonts w:ascii="Arial" w:eastAsia="Arial" w:hAnsi="Arial"/>
          <w:bCs/>
          <w:color w:val="000000"/>
          <w:sz w:val="20"/>
          <w:szCs w:val="20"/>
        </w:rPr>
        <w:t xml:space="preserve"> </w:t>
      </w:r>
      <w:r>
        <w:rPr>
          <w:rFonts w:ascii="Arial" w:eastAsia="Arial" w:hAnsi="Arial"/>
          <w:b/>
          <w:bCs/>
          <w:color w:val="000000"/>
          <w:sz w:val="20"/>
          <w:szCs w:val="20"/>
        </w:rPr>
        <w:t>B')</w:t>
      </w:r>
      <w:r>
        <w:rPr>
          <w:rFonts w:ascii="Arial" w:eastAsia="Arial" w:hAnsi="Arial"/>
          <w:color w:val="000000"/>
          <w:sz w:val="20"/>
          <w:szCs w:val="20"/>
        </w:rPr>
        <w:t xml:space="preserve"> Fluorescent channels and merge of two examples of fluorescent abscesses formed by </w:t>
      </w:r>
      <w:r>
        <w:rPr>
          <w:rFonts w:ascii="Arial" w:eastAsia="Arial" w:hAnsi="Arial"/>
          <w:i/>
          <w:iCs/>
          <w:color w:val="000000"/>
          <w:sz w:val="20"/>
          <w:szCs w:val="20"/>
        </w:rPr>
        <w:t>sagB</w:t>
      </w:r>
      <w:r>
        <w:rPr>
          <w:rFonts w:ascii="Arial" w:eastAsia="Arial" w:hAnsi="Arial"/>
          <w:color w:val="000000"/>
          <w:sz w:val="20"/>
          <w:szCs w:val="20"/>
        </w:rPr>
        <w:t xml:space="preserve"> at 70 hours post-infection. Top panel shows an embryo with a green abscess and a bigger red abscess. Lower panel shows an embryo with a red </w:t>
      </w:r>
      <w:r>
        <w:rPr>
          <w:rFonts w:ascii="Arial" w:eastAsia="Arial" w:hAnsi="Arial"/>
          <w:color w:val="000000"/>
          <w:sz w:val="20"/>
          <w:szCs w:val="20"/>
        </w:rPr>
        <w:lastRenderedPageBreak/>
        <w:t xml:space="preserve">abscess and several cells containing green bacteria. Images were captured using a 4x Nikon Plan Fluor objective. Scale bars: 100 µm. </w:t>
      </w:r>
      <w:r>
        <w:rPr>
          <w:rFonts w:ascii="Arial" w:eastAsia="Arial" w:hAnsi="Arial"/>
          <w:b/>
          <w:bCs/>
          <w:color w:val="000000"/>
          <w:sz w:val="20"/>
          <w:szCs w:val="20"/>
        </w:rPr>
        <w:t>(C)</w:t>
      </w:r>
      <w:r>
        <w:rPr>
          <w:rFonts w:ascii="Arial" w:eastAsia="Arial" w:hAnsi="Arial"/>
          <w:bCs/>
          <w:color w:val="000000"/>
          <w:sz w:val="20"/>
          <w:szCs w:val="20"/>
        </w:rPr>
        <w:t xml:space="preserve"> </w:t>
      </w:r>
      <w:r>
        <w:rPr>
          <w:rFonts w:ascii="Arial" w:eastAsia="Arial" w:hAnsi="Arial"/>
          <w:color w:val="000000"/>
          <w:sz w:val="20"/>
          <w:szCs w:val="20"/>
        </w:rPr>
        <w:t>Example of extracellular fluorescent and non-fluorescent bacteria at 70 hours post-infection. Images were captured using 60x air Nikon Plan Fluor objective. Scale bars: 5 µm.</w:t>
      </w:r>
      <w:r>
        <w:br w:type="page"/>
      </w:r>
    </w:p>
    <w:p w14:paraId="2ACB9C66" w14:textId="079EAF09" w:rsidR="0020061D" w:rsidRDefault="00766C9B">
      <w:pPr>
        <w:pStyle w:val="Figurelegend"/>
      </w:pPr>
      <w:r>
        <w:rPr>
          <w:noProof/>
          <w:lang w:eastAsia="en-GB"/>
        </w:rPr>
        <w:lastRenderedPageBreak/>
        <w:drawing>
          <wp:anchor distT="0" distB="127000" distL="0" distR="0" simplePos="0" relativeHeight="251680768" behindDoc="0" locked="0" layoutInCell="1" allowOverlap="1" wp14:anchorId="78917E77" wp14:editId="0B30E449">
            <wp:simplePos x="0" y="0"/>
            <wp:positionH relativeFrom="column">
              <wp:posOffset>1379221</wp:posOffset>
            </wp:positionH>
            <wp:positionV relativeFrom="paragraph">
              <wp:posOffset>3810</wp:posOffset>
            </wp:positionV>
            <wp:extent cx="2607020" cy="6838950"/>
            <wp:effectExtent l="0" t="0" r="0" b="0"/>
            <wp:wrapTopAndBottom/>
            <wp:docPr id="32"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7"/>
                    <pic:cNvPicPr>
                      <a:picLocks noChangeAspect="1" noChangeArrowheads="1"/>
                    </pic:cNvPicPr>
                  </pic:nvPicPr>
                  <pic:blipFill>
                    <a:blip r:embed="rId39"/>
                    <a:stretch>
                      <a:fillRect/>
                    </a:stretch>
                  </pic:blipFill>
                  <pic:spPr bwMode="auto">
                    <a:xfrm>
                      <a:off x="0" y="0"/>
                      <a:ext cx="2607020" cy="68389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b/>
          <w:bCs/>
          <w:color w:val="000000"/>
        </w:rPr>
        <w:t xml:space="preserve">Figure 4.8. Analysis of strain ratios confirms that the </w:t>
      </w:r>
      <w:r>
        <w:rPr>
          <w:b/>
          <w:bCs/>
          <w:i/>
          <w:iCs/>
          <w:color w:val="000000"/>
        </w:rPr>
        <w:t>sagB</w:t>
      </w:r>
      <w:r>
        <w:rPr>
          <w:b/>
          <w:bCs/>
          <w:color w:val="000000"/>
        </w:rPr>
        <w:t xml:space="preserve"> mutant goes through a population bottleneck like its parent.</w:t>
      </w:r>
      <w:r>
        <w:rPr>
          <w:color w:val="000000"/>
        </w:rPr>
        <w:t xml:space="preserve"> Zebrafish embryos were infected with a standard inoculum of </w:t>
      </w:r>
      <w:r>
        <w:rPr>
          <w:i/>
          <w:iCs/>
          <w:color w:val="000000"/>
        </w:rPr>
        <w:t xml:space="preserve">sagB </w:t>
      </w:r>
      <w:r>
        <w:rPr>
          <w:color w:val="000000"/>
        </w:rPr>
        <w:t xml:space="preserve">comprising a 1:1 ratio of erythromycin and tetracycline-resistant </w:t>
      </w:r>
      <w:r>
        <w:rPr>
          <w:i/>
          <w:iCs/>
          <w:color w:val="000000"/>
        </w:rPr>
        <w:t>sagB</w:t>
      </w:r>
      <w:r>
        <w:rPr>
          <w:color w:val="000000"/>
        </w:rPr>
        <w:t xml:space="preserve">. Live and dead embryos were collected and homogenised to determine bacterial numbers </w:t>
      </w:r>
      <w:r>
        <w:rPr>
          <w:i/>
          <w:iCs/>
          <w:color w:val="000000"/>
        </w:rPr>
        <w:t>in vivo</w:t>
      </w:r>
      <w:r>
        <w:rPr>
          <w:color w:val="000000"/>
        </w:rPr>
        <w:t>.</w:t>
      </w:r>
      <w:ins w:id="2326" w:author="Nelly Wagner" w:date="2017-01-22T15:36:00Z">
        <w:r w:rsidR="00B63CF5">
          <w:rPr>
            <w:color w:val="000000"/>
          </w:rPr>
          <w:t xml:space="preserve"> </w:t>
        </w:r>
        <w:r w:rsidR="00B63CF5" w:rsidRPr="00E41EC0">
          <w:rPr>
            <w:rFonts w:eastAsia="Arial"/>
            <w:rPrChange w:id="2327" w:author="Nelly Wagner" w:date="2017-01-23T18:20:00Z">
              <w:rPr>
                <w:rFonts w:eastAsia="Arial"/>
                <w:color w:val="0070C0"/>
              </w:rPr>
            </w:rPrChange>
          </w:rPr>
          <w:t>N = 1 experiment</w:t>
        </w:r>
        <w:r w:rsidR="00B63CF5">
          <w:rPr>
            <w:rFonts w:eastAsia="Arial"/>
            <w:color w:val="0070C0"/>
          </w:rPr>
          <w:t>.</w:t>
        </w:r>
      </w:ins>
      <w:r>
        <w:rPr>
          <w:color w:val="000000"/>
        </w:rPr>
        <w:t xml:space="preserve"> </w:t>
      </w:r>
      <w:r>
        <w:rPr>
          <w:b/>
          <w:bCs/>
          <w:color w:val="000000"/>
        </w:rPr>
        <w:t xml:space="preserve">(A) </w:t>
      </w:r>
      <w:r>
        <w:rPr>
          <w:color w:val="000000"/>
        </w:rPr>
        <w:t xml:space="preserve">Distribution of </w:t>
      </w:r>
      <w:r>
        <w:rPr>
          <w:i/>
          <w:iCs/>
          <w:color w:val="000000"/>
        </w:rPr>
        <w:t>sagB</w:t>
      </w:r>
      <w:r>
        <w:rPr>
          <w:color w:val="000000"/>
        </w:rPr>
        <w:t xml:space="preserve"> ratios (ery</w:t>
      </w:r>
      <w:r>
        <w:rPr>
          <w:color w:val="000000"/>
          <w:vertAlign w:val="superscript"/>
        </w:rPr>
        <w:t>R</w:t>
      </w:r>
      <w:r>
        <w:rPr>
          <w:color w:val="000000"/>
        </w:rPr>
        <w:t>/tet</w:t>
      </w:r>
      <w:r>
        <w:rPr>
          <w:color w:val="000000"/>
          <w:vertAlign w:val="superscript"/>
        </w:rPr>
        <w:t>R</w:t>
      </w:r>
      <w:r>
        <w:rPr>
          <w:color w:val="000000"/>
        </w:rPr>
        <w:t xml:space="preserve">) in live embryos. </w:t>
      </w:r>
      <w:r>
        <w:rPr>
          <w:b/>
          <w:bCs/>
          <w:color w:val="000000"/>
        </w:rPr>
        <w:t>(B)</w:t>
      </w:r>
      <w:r>
        <w:rPr>
          <w:color w:val="000000"/>
        </w:rPr>
        <w:t xml:space="preserve"> Distribution of </w:t>
      </w:r>
      <w:r>
        <w:rPr>
          <w:i/>
          <w:iCs/>
          <w:color w:val="000000"/>
        </w:rPr>
        <w:t>sagB</w:t>
      </w:r>
      <w:r>
        <w:rPr>
          <w:color w:val="000000"/>
        </w:rPr>
        <w:t xml:space="preserve"> ratios (ery</w:t>
      </w:r>
      <w:r>
        <w:rPr>
          <w:color w:val="000000"/>
          <w:vertAlign w:val="superscript"/>
        </w:rPr>
        <w:t>R</w:t>
      </w:r>
      <w:r>
        <w:rPr>
          <w:color w:val="000000"/>
        </w:rPr>
        <w:t>/tet</w:t>
      </w:r>
      <w:r>
        <w:rPr>
          <w:color w:val="000000"/>
          <w:vertAlign w:val="superscript"/>
        </w:rPr>
        <w:t>R</w:t>
      </w:r>
      <w:r>
        <w:rPr>
          <w:color w:val="000000"/>
        </w:rPr>
        <w:t xml:space="preserve">) in dead embryos. </w:t>
      </w:r>
      <w:r>
        <w:rPr>
          <w:b/>
          <w:bCs/>
          <w:color w:val="000000"/>
        </w:rPr>
        <w:t>(C)</w:t>
      </w:r>
      <w:r>
        <w:rPr>
          <w:color w:val="000000"/>
        </w:rPr>
        <w:t xml:space="preserve"> Distribution of the parental strain ratios in dead embryos infected with a mixed standard inoculum of erythromycin and tetracycline-resistant SH1000 (data from Prajsnar 2009). Variances of strain ratios were compared using Fisher and Kolmogorov-Smirnov tests.</w:t>
      </w:r>
      <w:r>
        <w:br w:type="page"/>
      </w:r>
    </w:p>
    <w:p w14:paraId="603BD1BD" w14:textId="74283A1D" w:rsidR="0020061D" w:rsidRDefault="00766C9B">
      <w:pPr>
        <w:spacing w:line="360" w:lineRule="auto"/>
        <w:jc w:val="both"/>
        <w:rPr>
          <w:rFonts w:ascii="Arial" w:eastAsia="Arial" w:hAnsi="Arial"/>
          <w:sz w:val="24"/>
          <w:szCs w:val="24"/>
        </w:rPr>
      </w:pPr>
      <w:r>
        <w:rPr>
          <w:noProof/>
          <w:lang w:eastAsia="en-GB"/>
        </w:rPr>
        <w:lastRenderedPageBreak/>
        <w:drawing>
          <wp:anchor distT="0" distB="127000" distL="0" distR="0" simplePos="0" relativeHeight="251681792" behindDoc="0" locked="0" layoutInCell="1" allowOverlap="1" wp14:anchorId="1C09077D" wp14:editId="21710E7F">
            <wp:simplePos x="0" y="0"/>
            <wp:positionH relativeFrom="column">
              <wp:align>center</wp:align>
            </wp:positionH>
            <wp:positionV relativeFrom="paragraph">
              <wp:align>top</wp:align>
            </wp:positionV>
            <wp:extent cx="5591175" cy="2005330"/>
            <wp:effectExtent l="0" t="0" r="0" b="0"/>
            <wp:wrapSquare wrapText="largest"/>
            <wp:docPr id="33"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8"/>
                    <pic:cNvPicPr>
                      <a:picLocks noChangeAspect="1" noChangeArrowheads="1"/>
                    </pic:cNvPicPr>
                  </pic:nvPicPr>
                  <pic:blipFill>
                    <a:blip r:embed="rId40"/>
                    <a:stretch>
                      <a:fillRect/>
                    </a:stretch>
                  </pic:blipFill>
                  <pic:spPr bwMode="auto">
                    <a:xfrm>
                      <a:off x="0" y="0"/>
                      <a:ext cx="5591175" cy="2005330"/>
                    </a:xfrm>
                    <a:prstGeom prst="rect">
                      <a:avLst/>
                    </a:prstGeom>
                    <a:noFill/>
                    <a:ln w="9525">
                      <a:noFill/>
                      <a:miter lim="800000"/>
                      <a:headEnd/>
                      <a:tailEnd/>
                    </a:ln>
                  </pic:spPr>
                </pic:pic>
              </a:graphicData>
            </a:graphic>
          </wp:anchor>
        </w:drawing>
      </w:r>
      <w:r>
        <w:rPr>
          <w:rFonts w:ascii="Arial" w:eastAsia="Arial" w:hAnsi="Arial"/>
          <w:b/>
          <w:bCs/>
          <w:color w:val="000000"/>
          <w:sz w:val="20"/>
          <w:szCs w:val="20"/>
        </w:rPr>
        <w:t xml:space="preserve">Figure 4.9. Effect of crude cell wall extracts on the pathogenesis of SH1000. (A) </w:t>
      </w:r>
      <w:r>
        <w:rPr>
          <w:rFonts w:ascii="Arial" w:eastAsia="Arial" w:hAnsi="Arial"/>
          <w:color w:val="000000"/>
          <w:sz w:val="20"/>
          <w:szCs w:val="20"/>
        </w:rPr>
        <w:t>Survival kinetics of zebrafish embryos injected with a standard and small inocula of SH1000 (controls), crude cell wall extract from SH1000 and a combination of a small inoculum of SH1000 and crude cell wall extract.</w:t>
      </w:r>
      <w:ins w:id="2328" w:author="Nelly Wagner" w:date="2017-01-22T15:38:00Z">
        <w:r w:rsidR="00726AA0">
          <w:rPr>
            <w:rFonts w:ascii="Arial" w:eastAsia="Arial" w:hAnsi="Arial"/>
            <w:color w:val="000000"/>
            <w:sz w:val="20"/>
            <w:szCs w:val="20"/>
          </w:rPr>
          <w:t xml:space="preserve"> </w:t>
        </w:r>
        <w:r w:rsidR="00726AA0" w:rsidRPr="00E41EC0">
          <w:rPr>
            <w:rFonts w:ascii="Arial" w:eastAsia="Arial" w:hAnsi="Arial"/>
            <w:sz w:val="20"/>
            <w:szCs w:val="20"/>
            <w:rPrChange w:id="2329" w:author="Nelly Wagner" w:date="2017-01-23T18:20:00Z">
              <w:rPr>
                <w:rFonts w:ascii="Arial" w:eastAsia="Arial" w:hAnsi="Arial"/>
                <w:color w:val="000000"/>
                <w:sz w:val="20"/>
                <w:szCs w:val="20"/>
              </w:rPr>
            </w:rPrChange>
          </w:rPr>
          <w:t xml:space="preserve">n = 24 embryos per group. </w:t>
        </w:r>
        <w:r w:rsidR="00726AA0" w:rsidRPr="00E41EC0">
          <w:rPr>
            <w:rFonts w:eastAsia="Arial"/>
            <w:rPrChange w:id="2330" w:author="Nelly Wagner" w:date="2017-01-23T18:20:00Z">
              <w:rPr>
                <w:rFonts w:eastAsia="Arial"/>
                <w:color w:val="0070C0"/>
              </w:rPr>
            </w:rPrChange>
          </w:rPr>
          <w:t>N = 1 experiment.</w:t>
        </w:r>
      </w:ins>
      <w:r>
        <w:rPr>
          <w:rFonts w:ascii="Arial" w:eastAsia="Arial" w:hAnsi="Arial"/>
          <w:color w:val="000000"/>
          <w:sz w:val="20"/>
          <w:szCs w:val="20"/>
        </w:rPr>
        <w:t xml:space="preserve"> </w:t>
      </w:r>
      <w:r>
        <w:rPr>
          <w:rFonts w:ascii="Arial" w:eastAsia="Arial" w:hAnsi="Arial"/>
          <w:b/>
          <w:bCs/>
          <w:color w:val="000000"/>
          <w:sz w:val="20"/>
          <w:szCs w:val="20"/>
        </w:rPr>
        <w:t xml:space="preserve">(B) </w:t>
      </w:r>
      <w:r>
        <w:rPr>
          <w:rFonts w:ascii="Arial" w:eastAsia="Arial" w:hAnsi="Arial"/>
          <w:color w:val="000000"/>
          <w:sz w:val="20"/>
          <w:szCs w:val="20"/>
        </w:rPr>
        <w:t>Survival kinetics of zebrafish embryos injected with a standard and small inocula of SH1000 (controls), crude cell wall extract from s</w:t>
      </w:r>
      <w:r>
        <w:rPr>
          <w:rFonts w:ascii="Arial" w:eastAsia="Arial" w:hAnsi="Arial"/>
          <w:i/>
          <w:iCs/>
          <w:color w:val="000000"/>
          <w:sz w:val="20"/>
          <w:szCs w:val="20"/>
        </w:rPr>
        <w:t>agB</w:t>
      </w:r>
      <w:r>
        <w:rPr>
          <w:rFonts w:ascii="Arial" w:eastAsia="Arial" w:hAnsi="Arial"/>
          <w:color w:val="000000"/>
          <w:sz w:val="20"/>
          <w:szCs w:val="20"/>
        </w:rPr>
        <w:t xml:space="preserve"> and a combination of a small inoculum of SH1000 and crude cell wall extract. </w:t>
      </w:r>
      <w:ins w:id="2331" w:author="Nelly Wagner" w:date="2017-01-22T15:39:00Z">
        <w:r w:rsidR="00B05B01" w:rsidRPr="00E41EC0">
          <w:rPr>
            <w:rFonts w:ascii="Arial" w:eastAsia="Arial" w:hAnsi="Arial"/>
            <w:sz w:val="20"/>
            <w:szCs w:val="20"/>
            <w:rPrChange w:id="2332" w:author="Nelly Wagner" w:date="2017-01-23T18:20:00Z">
              <w:rPr>
                <w:rFonts w:ascii="Arial" w:eastAsia="Arial" w:hAnsi="Arial"/>
                <w:color w:val="000000"/>
                <w:sz w:val="20"/>
                <w:szCs w:val="20"/>
              </w:rPr>
            </w:rPrChange>
          </w:rPr>
          <w:t xml:space="preserve">n = 40-52 embryos per groups. </w:t>
        </w:r>
        <w:r w:rsidR="00B05B01" w:rsidRPr="00E41EC0">
          <w:rPr>
            <w:rFonts w:eastAsia="Arial"/>
            <w:rPrChange w:id="2333" w:author="Nelly Wagner" w:date="2017-01-23T18:20:00Z">
              <w:rPr>
                <w:rFonts w:eastAsia="Arial"/>
                <w:color w:val="0070C0"/>
              </w:rPr>
            </w:rPrChange>
          </w:rPr>
          <w:t>N = 2 independent experiments.</w:t>
        </w:r>
        <w:r w:rsidR="00B05B01">
          <w:rPr>
            <w:rFonts w:eastAsia="Arial"/>
            <w:color w:val="0070C0"/>
          </w:rPr>
          <w:t xml:space="preserve"> </w:t>
        </w:r>
      </w:ins>
      <w:r>
        <w:rPr>
          <w:rFonts w:ascii="Arial" w:eastAsia="Arial" w:hAnsi="Arial"/>
          <w:color w:val="000000"/>
          <w:sz w:val="20"/>
          <w:szCs w:val="20"/>
        </w:rPr>
        <w:t>Statistics: log-rank test, ns p &gt; 0.05, * p &lt; 0.05 and ** p &lt; 0.01.</w:t>
      </w:r>
      <w:r>
        <w:br w:type="page"/>
      </w:r>
    </w:p>
    <w:p w14:paraId="71EA33F2" w14:textId="5AFB77B4" w:rsidR="0020061D" w:rsidRDefault="00766C9B">
      <w:pPr>
        <w:pStyle w:val="411"/>
      </w:pPr>
      <w:r>
        <w:rPr>
          <w:rFonts w:eastAsia="Arial" w:cs="Arial"/>
        </w:rPr>
        <w:lastRenderedPageBreak/>
        <w:t xml:space="preserve">4.2.5. </w:t>
      </w:r>
      <w:del w:id="2334" w:author="Nelly Wagner" w:date="2017-01-23T18:20:00Z">
        <w:r w:rsidDel="00E41EC0">
          <w:rPr>
            <w:rFonts w:eastAsia="Arial" w:cs="Arial"/>
          </w:rPr>
          <w:delText>Investigating the role of peptidoglycan structure in the synergy effect</w:delText>
        </w:r>
      </w:del>
      <w:ins w:id="2335" w:author="Nelly Wagner" w:date="2017-01-23T18:20:00Z">
        <w:r w:rsidR="00E41EC0">
          <w:rPr>
            <w:rFonts w:eastAsia="Arial" w:cs="Arial"/>
          </w:rPr>
          <w:t xml:space="preserve">The peptidoglycan structure may be involved in the </w:t>
        </w:r>
      </w:ins>
      <w:ins w:id="2336" w:author="Nelly Wagner" w:date="2017-01-23T18:21:00Z">
        <w:r w:rsidR="00E41EC0">
          <w:rPr>
            <w:rFonts w:eastAsia="Arial" w:cs="Arial"/>
          </w:rPr>
          <w:t>“synergy effect”</w:t>
        </w:r>
      </w:ins>
    </w:p>
    <w:p w14:paraId="40D7C785" w14:textId="77777777" w:rsidR="0020061D" w:rsidRDefault="00766C9B">
      <w:pPr>
        <w:pStyle w:val="Paragraph"/>
      </w:pPr>
      <w:r>
        <w:tab/>
        <w:t xml:space="preserve">No difference in bacterial dynamics or intracellular niche could be identified to explain why the </w:t>
      </w:r>
      <w:r>
        <w:rPr>
          <w:i/>
          <w:iCs/>
        </w:rPr>
        <w:t xml:space="preserve">phePsaeR </w:t>
      </w:r>
      <w:r>
        <w:t xml:space="preserve">strain synergised with the parental strain while the </w:t>
      </w:r>
      <w:r>
        <w:rPr>
          <w:i/>
          <w:iCs/>
        </w:rPr>
        <w:t>sagB</w:t>
      </w:r>
      <w:r>
        <w:t xml:space="preserve"> strain was unable to do so. The </w:t>
      </w:r>
      <w:r>
        <w:rPr>
          <w:i/>
          <w:iCs/>
        </w:rPr>
        <w:t xml:space="preserve">sagB </w:t>
      </w:r>
      <w:r>
        <w:t xml:space="preserve">strain lacks a glucosaminidase that cuts glycan strands in the cell wall, resulting in a stiffer cell wall in the mutant </w:t>
      </w:r>
      <w:bookmarkStart w:id="2337" w:name="__UnoMark__42736_1995552439"/>
      <w:r>
        <w:t>(Wheeler et al. 2015)</w:t>
      </w:r>
      <w:bookmarkEnd w:id="2337"/>
      <w:del w:id="2338" w:author="Nelly Wagner" w:date="2017-01-22T15:39:00Z">
        <w:r w:rsidDel="00B05B01">
          <w:delText>⁠</w:delText>
        </w:r>
      </w:del>
      <w:r>
        <w:t>.</w:t>
      </w:r>
    </w:p>
    <w:p w14:paraId="310E15DB" w14:textId="77777777" w:rsidR="0020061D" w:rsidRDefault="00766C9B">
      <w:pPr>
        <w:pStyle w:val="Paragraph"/>
      </w:pPr>
      <w:r>
        <w:tab/>
        <w:t xml:space="preserve">Cell wall extracts of SH1000 and </w:t>
      </w:r>
      <w:r>
        <w:rPr>
          <w:i/>
          <w:iCs/>
        </w:rPr>
        <w:t>sagB</w:t>
      </w:r>
      <w:r>
        <w:t xml:space="preserve"> were prepared using a FastPrep homogeniser calibrated for use with </w:t>
      </w:r>
      <w:r>
        <w:rPr>
          <w:i/>
          <w:iCs/>
        </w:rPr>
        <w:t xml:space="preserve">S. aureus </w:t>
      </w:r>
      <w:bookmarkStart w:id="2339" w:name="__UnoMark__42740_1995552439"/>
      <w:r>
        <w:t>(Harris et al. 2002)</w:t>
      </w:r>
      <w:bookmarkEnd w:id="2339"/>
      <w:del w:id="2340" w:author="Nelly Wagner" w:date="2017-01-22T15:39:00Z">
        <w:r w:rsidDel="00B05B01">
          <w:delText>⁠</w:delText>
        </w:r>
      </w:del>
      <w:r>
        <w:t>. First, the effect of the cell wall extract from SH1000 was tested (Figure 4.9A). A standard inoculum of SH1000 caused 46% host mortality while embryos infected with a small inoculum of SH1000 all survived (</w:t>
      </w:r>
      <w:r>
        <w:rPr>
          <w:i/>
          <w:iCs/>
        </w:rPr>
        <w:t>p</w:t>
      </w:r>
      <w:r>
        <w:t xml:space="preserve"> = 0.0002). Injecting cell wall extract into embryos resulted in 100% survival. Embryos infected with a small inoculum of SH1000 mixed with cell wall extract resulted in a significant increase in mortality compared with the small inoculum control (</w:t>
      </w:r>
      <w:r>
        <w:rPr>
          <w:i/>
          <w:iCs/>
        </w:rPr>
        <w:t>p</w:t>
      </w:r>
      <w:r>
        <w:t xml:space="preserve"> = 0.02). The cell wall extract of the </w:t>
      </w:r>
      <w:r>
        <w:rPr>
          <w:i/>
          <w:iCs/>
        </w:rPr>
        <w:t xml:space="preserve">sagB </w:t>
      </w:r>
      <w:r>
        <w:t xml:space="preserve">mutant also had no effect on the pathogenesis of the parental strain (Figure 4.9B). Embryos infected with a standard inoculum of SH1000 showed 50% survival and those infected with a small inoculum 78%. A mixture of a small inoculum of SH1000 and cell wall extracted from the </w:t>
      </w:r>
      <w:r>
        <w:rPr>
          <w:i/>
          <w:iCs/>
        </w:rPr>
        <w:t xml:space="preserve">sagB </w:t>
      </w:r>
      <w:r>
        <w:t>strain did not result in increased mortality compared with the small inoculum control (</w:t>
      </w:r>
      <w:r>
        <w:rPr>
          <w:i/>
          <w:iCs/>
        </w:rPr>
        <w:t>p</w:t>
      </w:r>
      <w:r>
        <w:t xml:space="preserve"> = 0.6).</w:t>
      </w:r>
    </w:p>
    <w:p w14:paraId="0469328D" w14:textId="77777777" w:rsidR="0020061D" w:rsidRDefault="00766C9B">
      <w:pPr>
        <w:pStyle w:val="Paragraph"/>
      </w:pPr>
      <w:r>
        <w:tab/>
        <w:t>These pilot experiments showed that the cell wall potentially has an impact on pathogenesis. Whether it is the effect of the peptidoglycan itself, cell wall proteins or a combination of both is unknown.</w:t>
      </w:r>
    </w:p>
    <w:p w14:paraId="52C50358" w14:textId="77777777" w:rsidR="0020061D" w:rsidRDefault="00766C9B">
      <w:pPr>
        <w:pStyle w:val="41"/>
      </w:pPr>
      <w:bookmarkStart w:id="2341" w:name="__RefHeading___Toc79875_1995552439"/>
      <w:bookmarkEnd w:id="2341"/>
      <w:r>
        <w:t>4.3. Discussion</w:t>
      </w:r>
    </w:p>
    <w:p w14:paraId="6B1E22AE" w14:textId="77777777" w:rsidR="0020061D" w:rsidRDefault="00766C9B">
      <w:pPr>
        <w:pStyle w:val="Paragraph"/>
      </w:pPr>
      <w:r>
        <w:rPr>
          <w:rFonts w:eastAsia="Arial"/>
          <w:color w:val="0000FF"/>
          <w:sz w:val="24"/>
          <w:szCs w:val="24"/>
        </w:rPr>
        <w:tab/>
      </w:r>
      <w:r>
        <w:rPr>
          <w:rFonts w:eastAsia="Arial"/>
          <w:color w:val="000000"/>
        </w:rPr>
        <w:t xml:space="preserve">Here a novel feature of </w:t>
      </w:r>
      <w:r>
        <w:rPr>
          <w:rFonts w:eastAsia="Arial"/>
          <w:i/>
          <w:iCs/>
          <w:color w:val="000000"/>
        </w:rPr>
        <w:t xml:space="preserve">S. aureus </w:t>
      </w:r>
      <w:r>
        <w:rPr>
          <w:rFonts w:eastAsia="Arial"/>
          <w:color w:val="000000"/>
        </w:rPr>
        <w:t xml:space="preserve">pathogenesis has been demonstrated, called the “synergy effect”, whereby </w:t>
      </w:r>
      <w:r>
        <w:rPr>
          <w:rFonts w:eastAsia="Arial"/>
          <w:i/>
          <w:iCs/>
          <w:color w:val="000000"/>
        </w:rPr>
        <w:t>S. aureus</w:t>
      </w:r>
      <w:r>
        <w:rPr>
          <w:rFonts w:eastAsia="Arial"/>
          <w:color w:val="000000"/>
        </w:rPr>
        <w:t xml:space="preserve"> strains which are unable to cause disease alone, act synergistically with infectious strains, leading to host morbidity. This synergy effect between strains during mixed infection was not universal to all attenuated mutants, indicating the existence of an underlying mechanism. The nature of this mechanism is not understood yet, as summarised:</w:t>
      </w:r>
    </w:p>
    <w:p w14:paraId="7E2553A2" w14:textId="77777777" w:rsidR="0020061D" w:rsidRDefault="00766C9B">
      <w:pPr>
        <w:pStyle w:val="Paragraph"/>
        <w:numPr>
          <w:ilvl w:val="0"/>
          <w:numId w:val="14"/>
        </w:numPr>
      </w:pPr>
      <w:r>
        <w:rPr>
          <w:rFonts w:eastAsia="Arial"/>
          <w:color w:val="000000"/>
        </w:rPr>
        <w:t xml:space="preserve">The </w:t>
      </w:r>
      <w:r>
        <w:rPr>
          <w:rFonts w:eastAsia="Arial"/>
          <w:i/>
          <w:iCs/>
          <w:color w:val="000000"/>
        </w:rPr>
        <w:t xml:space="preserve">phePsaeR </w:t>
      </w:r>
      <w:r>
        <w:rPr>
          <w:rFonts w:eastAsia="Arial"/>
          <w:color w:val="000000"/>
        </w:rPr>
        <w:t>mutant, which lacks a phenylalanine transporter and a well-defined virulence determinant regulator, facilitated the pathogenesis of its parent</w:t>
      </w:r>
    </w:p>
    <w:p w14:paraId="790679BD" w14:textId="77777777" w:rsidR="0020061D" w:rsidRDefault="00766C9B">
      <w:pPr>
        <w:pStyle w:val="Paragraph"/>
        <w:numPr>
          <w:ilvl w:val="0"/>
          <w:numId w:val="14"/>
        </w:numPr>
      </w:pPr>
      <w:r>
        <w:rPr>
          <w:rFonts w:eastAsia="Arial"/>
          <w:color w:val="000000"/>
        </w:rPr>
        <w:t xml:space="preserve">The </w:t>
      </w:r>
      <w:r>
        <w:rPr>
          <w:rFonts w:eastAsia="Arial"/>
          <w:i/>
          <w:iCs/>
          <w:color w:val="000000"/>
        </w:rPr>
        <w:t>sagB</w:t>
      </w:r>
      <w:r>
        <w:rPr>
          <w:rFonts w:eastAsia="Arial"/>
          <w:color w:val="000000"/>
        </w:rPr>
        <w:t xml:space="preserve"> mutant, which lacks an enzyme involved in bacterial cell wall metabolism, did not facilitate the pathogenesis of its parent</w:t>
      </w:r>
    </w:p>
    <w:p w14:paraId="08794CA9" w14:textId="77777777" w:rsidR="0020061D" w:rsidRDefault="00766C9B">
      <w:pPr>
        <w:pStyle w:val="Paragraph"/>
        <w:numPr>
          <w:ilvl w:val="0"/>
          <w:numId w:val="14"/>
        </w:numPr>
      </w:pPr>
      <w:r>
        <w:rPr>
          <w:rFonts w:eastAsia="Arial"/>
          <w:color w:val="000000"/>
        </w:rPr>
        <w:t>The differential behaviour of these two mutants was not linked to any difference of persistence or growth inside the host</w:t>
      </w:r>
    </w:p>
    <w:p w14:paraId="307EB2C2" w14:textId="77777777" w:rsidR="0020061D" w:rsidRDefault="00766C9B">
      <w:pPr>
        <w:pStyle w:val="Paragraph"/>
        <w:numPr>
          <w:ilvl w:val="0"/>
          <w:numId w:val="14"/>
        </w:numPr>
      </w:pPr>
      <w:r>
        <w:rPr>
          <w:rFonts w:eastAsia="Arial"/>
          <w:color w:val="000000"/>
        </w:rPr>
        <w:lastRenderedPageBreak/>
        <w:t xml:space="preserve">The </w:t>
      </w:r>
      <w:r>
        <w:rPr>
          <w:rFonts w:eastAsia="Arial"/>
          <w:i/>
          <w:iCs/>
          <w:color w:val="000000"/>
        </w:rPr>
        <w:t xml:space="preserve">sagB </w:t>
      </w:r>
      <w:r>
        <w:rPr>
          <w:rFonts w:eastAsia="Arial"/>
          <w:color w:val="000000"/>
        </w:rPr>
        <w:t>mutant's inability to facilitate the pathogenesis of its parent did not seem to be the result of residing in a different host niche than the parental strain</w:t>
      </w:r>
    </w:p>
    <w:p w14:paraId="079C7B45" w14:textId="77777777" w:rsidR="0020061D" w:rsidRDefault="00766C9B">
      <w:pPr>
        <w:pStyle w:val="Paragraph"/>
        <w:numPr>
          <w:ilvl w:val="0"/>
          <w:numId w:val="14"/>
        </w:numPr>
      </w:pPr>
      <w:r>
        <w:rPr>
          <w:rFonts w:eastAsia="Arial"/>
          <w:color w:val="000000"/>
        </w:rPr>
        <w:t>The bacterial cell wall may be a factor in the synergy effect</w:t>
      </w:r>
    </w:p>
    <w:p w14:paraId="1931C1C9" w14:textId="77777777" w:rsidR="0020061D" w:rsidRDefault="0020061D">
      <w:pPr>
        <w:pStyle w:val="Paragraph"/>
        <w:rPr>
          <w:rFonts w:eastAsia="Arial"/>
          <w:color w:val="0000FF"/>
        </w:rPr>
      </w:pPr>
    </w:p>
    <w:p w14:paraId="24E40CF2" w14:textId="77777777" w:rsidR="0020061D" w:rsidRDefault="00766C9B">
      <w:pPr>
        <w:pStyle w:val="Paragraph"/>
      </w:pPr>
      <w:r>
        <w:rPr>
          <w:rFonts w:eastAsia="Arial"/>
          <w:color w:val="0000FF"/>
        </w:rPr>
        <w:tab/>
      </w:r>
      <w:r>
        <w:rPr>
          <w:rFonts w:eastAsia="Arial"/>
          <w:color w:val="000000"/>
        </w:rPr>
        <w:t xml:space="preserve">Evidence of strain cooperation during pathogenesis may prove to be an important feature of staphylococcal disease in terms of a therapeutic breakpoint. Although the existence of a population bottleneck has shown that only a few cells within an inoculum are actively contributing to abscess formation, this work demonstrates that all the bacteria within the inoculum are important. This would explain why a high inoculum is generally required in animal models of systemic infection. For instance, in mice, over one million </w:t>
      </w:r>
      <w:r>
        <w:rPr>
          <w:rFonts w:eastAsia="Arial"/>
          <w:i/>
          <w:iCs/>
          <w:color w:val="000000"/>
        </w:rPr>
        <w:t xml:space="preserve">S. aureus </w:t>
      </w:r>
      <w:r>
        <w:rPr>
          <w:rFonts w:eastAsia="Arial"/>
          <w:color w:val="000000"/>
        </w:rPr>
        <w:t xml:space="preserve">bacteria are needed to cause significant disease </w:t>
      </w:r>
      <w:bookmarkStart w:id="2342" w:name="__UnoMark__42744_1995552439"/>
      <w:r>
        <w:rPr>
          <w:rFonts w:eastAsia="Arial"/>
          <w:color w:val="000000"/>
        </w:rPr>
        <w:t>(McVicker et al. 2014)</w:t>
      </w:r>
      <w:bookmarkEnd w:id="2342"/>
      <w:del w:id="2343" w:author="Nelly Wagner" w:date="2017-01-22T15:39:00Z">
        <w:r w:rsidDel="00B05B01">
          <w:rPr>
            <w:rFonts w:eastAsia="Arial"/>
            <w:color w:val="000000"/>
          </w:rPr>
          <w:delText>⁠</w:delText>
        </w:r>
      </w:del>
      <w:r>
        <w:rPr>
          <w:rFonts w:eastAsia="Arial"/>
          <w:color w:val="000000"/>
        </w:rPr>
        <w:t xml:space="preserve">. In zebrafish embryos, over a thousand </w:t>
      </w:r>
      <w:r>
        <w:rPr>
          <w:rFonts w:eastAsia="Arial"/>
          <w:i/>
          <w:iCs/>
          <w:color w:val="000000"/>
        </w:rPr>
        <w:t xml:space="preserve">S. aureus </w:t>
      </w:r>
      <w:r>
        <w:rPr>
          <w:rFonts w:eastAsia="Arial"/>
          <w:color w:val="000000"/>
        </w:rPr>
        <w:t xml:space="preserve">bacteria is also a lot compared to other systemic infection models such as </w:t>
      </w:r>
      <w:r>
        <w:rPr>
          <w:rFonts w:eastAsia="Arial"/>
          <w:i/>
          <w:iCs/>
          <w:color w:val="000000"/>
        </w:rPr>
        <w:t xml:space="preserve">Burkholderia </w:t>
      </w:r>
      <w:r>
        <w:rPr>
          <w:rFonts w:eastAsia="Arial"/>
          <w:color w:val="000000"/>
        </w:rPr>
        <w:t xml:space="preserve">or </w:t>
      </w:r>
      <w:r>
        <w:rPr>
          <w:rFonts w:eastAsia="Arial"/>
          <w:i/>
          <w:iCs/>
          <w:color w:val="000000"/>
        </w:rPr>
        <w:t xml:space="preserve">Salmonella </w:t>
      </w:r>
      <w:r>
        <w:rPr>
          <w:rFonts w:eastAsia="Arial"/>
          <w:color w:val="000000"/>
        </w:rPr>
        <w:t xml:space="preserve">infections for which less than a hundred cells is enough to cause a fatal infection </w:t>
      </w:r>
      <w:bookmarkStart w:id="2344" w:name="__UnoMark__42748_1995552439"/>
      <w:r>
        <w:rPr>
          <w:rFonts w:eastAsia="Arial"/>
          <w:color w:val="000000"/>
        </w:rPr>
        <w:t>(Vergunst et al. 2010)</w:t>
      </w:r>
      <w:bookmarkEnd w:id="2344"/>
      <w:del w:id="2345" w:author="Nelly Wagner" w:date="2017-01-22T15:39:00Z">
        <w:r w:rsidDel="00B05B01">
          <w:rPr>
            <w:rFonts w:eastAsia="Arial"/>
            <w:color w:val="000000"/>
          </w:rPr>
          <w:delText>⁠</w:delText>
        </w:r>
      </w:del>
      <w:r>
        <w:rPr>
          <w:rFonts w:eastAsia="Arial"/>
          <w:color w:val="000000"/>
        </w:rPr>
        <w:t xml:space="preserve"> </w:t>
      </w:r>
      <w:bookmarkStart w:id="2346" w:name="__UnoMark__42752_1995552439"/>
      <w:r>
        <w:rPr>
          <w:rFonts w:eastAsia="Arial"/>
          <w:color w:val="000000"/>
        </w:rPr>
        <w:t>(van der Sar et al. 2003)</w:t>
      </w:r>
      <w:bookmarkEnd w:id="2346"/>
      <w:del w:id="2347" w:author="Nelly Wagner" w:date="2017-01-22T15:39:00Z">
        <w:r w:rsidDel="00B05B01">
          <w:rPr>
            <w:rFonts w:eastAsia="Arial"/>
            <w:color w:val="000000"/>
          </w:rPr>
          <w:delText>⁠</w:delText>
        </w:r>
      </w:del>
      <w:r>
        <w:rPr>
          <w:rFonts w:eastAsia="Arial"/>
          <w:color w:val="000000"/>
        </w:rPr>
        <w:t xml:space="preserve">. Thus, targeting the action of the bacterial population supporting the virulence of a few bacteria could be a new avenue to explore for treatment of staphylococcal infections. Moreover, we have also found that harmless soil bacteria such as </w:t>
      </w:r>
      <w:r>
        <w:rPr>
          <w:rFonts w:eastAsia="Arial"/>
          <w:i/>
          <w:iCs/>
          <w:color w:val="000000"/>
        </w:rPr>
        <w:t>Micrococcus luteus</w:t>
      </w:r>
      <w:r>
        <w:rPr>
          <w:rFonts w:eastAsia="Arial"/>
          <w:color w:val="000000"/>
        </w:rPr>
        <w:t xml:space="preserve"> can act synergistically with a small inoculum of </w:t>
      </w:r>
      <w:r>
        <w:rPr>
          <w:rFonts w:eastAsia="Arial"/>
          <w:i/>
          <w:iCs/>
          <w:color w:val="000000"/>
        </w:rPr>
        <w:t>S. aureus</w:t>
      </w:r>
      <w:r>
        <w:rPr>
          <w:rFonts w:eastAsia="Arial"/>
          <w:color w:val="000000"/>
        </w:rPr>
        <w:t>, resulting in increased embryo mortality (Prajsnar personal communication). The role of a host natural flora in eliciting infection, especially in the case of opportunist pathogens, should therefore be examined further.</w:t>
      </w:r>
    </w:p>
    <w:p w14:paraId="5BD159FB" w14:textId="63990CA5" w:rsidR="0020061D" w:rsidRDefault="00766C9B">
      <w:pPr>
        <w:pStyle w:val="Paragraph"/>
      </w:pPr>
      <w:r>
        <w:rPr>
          <w:rFonts w:eastAsia="Arial"/>
          <w:color w:val="0000FF"/>
        </w:rPr>
        <w:tab/>
      </w:r>
      <w:r>
        <w:rPr>
          <w:rFonts w:eastAsia="Arial"/>
          <w:color w:val="000000"/>
        </w:rPr>
        <w:t xml:space="preserve">Although the zebrafish model has provided an amenable framework in which to resolve the molecular requirements for the synergy effect, the methodology has shortcomings. Since the two attenuated mutants in this study displayed an opposite behaviour in terms of synergy with the parental strain, it was hoped to identify other attenuated mutants in order to unravel a molecular mechanism. However, fully attenuated mutants of </w:t>
      </w:r>
      <w:r>
        <w:rPr>
          <w:rFonts w:eastAsia="Arial"/>
          <w:i/>
          <w:iCs/>
          <w:color w:val="000000"/>
        </w:rPr>
        <w:t>S. aureus</w:t>
      </w:r>
      <w:r>
        <w:rPr>
          <w:rFonts w:eastAsia="Arial"/>
          <w:color w:val="000000"/>
        </w:rPr>
        <w:t xml:space="preserve"> proved difficult to identify.</w:t>
      </w:r>
      <w:r>
        <w:rPr>
          <w:rFonts w:eastAsia="Arial"/>
          <w:color w:val="0000CC"/>
        </w:rPr>
        <w:t xml:space="preserve"> </w:t>
      </w:r>
      <w:r>
        <w:rPr>
          <w:rFonts w:eastAsia="Arial"/>
          <w:color w:val="000000"/>
        </w:rPr>
        <w:t xml:space="preserve">Considering that a) the </w:t>
      </w:r>
      <w:r>
        <w:rPr>
          <w:rFonts w:eastAsia="Arial"/>
          <w:i/>
          <w:iCs/>
          <w:color w:val="000000"/>
        </w:rPr>
        <w:t xml:space="preserve">phePsaeR </w:t>
      </w:r>
      <w:r>
        <w:rPr>
          <w:rFonts w:eastAsia="Arial"/>
          <w:color w:val="000000"/>
        </w:rPr>
        <w:t xml:space="preserve">and </w:t>
      </w:r>
      <w:r>
        <w:rPr>
          <w:rFonts w:eastAsia="Arial"/>
          <w:i/>
          <w:iCs/>
          <w:color w:val="000000"/>
        </w:rPr>
        <w:t xml:space="preserve">sagB </w:t>
      </w:r>
      <w:r>
        <w:rPr>
          <w:rFonts w:eastAsia="Arial"/>
          <w:color w:val="000000"/>
        </w:rPr>
        <w:t xml:space="preserve">mutants differ in their peptidoglycan architecture and that b) the peptidoglycan of bacteria has pro-inflammatory properties </w:t>
      </w:r>
      <w:bookmarkStart w:id="2348" w:name="__UnoMark__42756_1995552439"/>
      <w:r>
        <w:rPr>
          <w:rFonts w:eastAsia="Arial"/>
          <w:color w:val="000000"/>
        </w:rPr>
        <w:t>(Volz et al. 2010)</w:t>
      </w:r>
      <w:bookmarkEnd w:id="2348"/>
      <w:del w:id="2349" w:author="Nelly Wagner" w:date="2017-01-22T15:40:00Z">
        <w:r w:rsidDel="00B05B01">
          <w:rPr>
            <w:rFonts w:eastAsia="Arial"/>
            <w:color w:val="000000"/>
          </w:rPr>
          <w:delText>⁠</w:delText>
        </w:r>
      </w:del>
      <w:r>
        <w:rPr>
          <w:rFonts w:eastAsia="Arial"/>
          <w:color w:val="000000"/>
        </w:rPr>
        <w:t xml:space="preserve">, investigating if cell wall alone was responsible for the synergy effect was justified. While adding SH1000 cell wall to a small inoculum of </w:t>
      </w:r>
      <w:r>
        <w:rPr>
          <w:rFonts w:eastAsia="Arial"/>
          <w:i/>
          <w:iCs/>
          <w:color w:val="000000"/>
        </w:rPr>
        <w:t xml:space="preserve">S. aureus </w:t>
      </w:r>
      <w:r>
        <w:rPr>
          <w:rFonts w:eastAsia="Arial"/>
          <w:color w:val="000000"/>
        </w:rPr>
        <w:t>had an effect on host survival, this result could not be reproduced by colleagues. However, we have more recently shown that peptidoglycan does augment pathogenesis in a mouse systemic infection model (</w:t>
      </w:r>
      <w:del w:id="2350" w:author="Nelly Wagner" w:date="2017-01-22T15:40:00Z">
        <w:r w:rsidDel="00B05B01">
          <w:rPr>
            <w:rFonts w:eastAsia="Arial"/>
            <w:color w:val="000000"/>
          </w:rPr>
          <w:delText xml:space="preserve">Johnson </w:delText>
        </w:r>
      </w:del>
      <w:ins w:id="2351" w:author="Nelly Wagner" w:date="2017-01-22T15:40:00Z">
        <w:r w:rsidR="00B05B01">
          <w:rPr>
            <w:rFonts w:eastAsia="Arial"/>
            <w:color w:val="000000"/>
          </w:rPr>
          <w:t xml:space="preserve">Boldock </w:t>
        </w:r>
      </w:ins>
      <w:r>
        <w:rPr>
          <w:rFonts w:eastAsia="Arial"/>
          <w:color w:val="000000"/>
        </w:rPr>
        <w:t xml:space="preserve">personal communication). It could be that zebrafish embryos lack the immune components to interact efficiently with </w:t>
      </w:r>
      <w:r>
        <w:rPr>
          <w:rFonts w:eastAsia="Arial"/>
          <w:i/>
          <w:iCs/>
          <w:color w:val="000000"/>
        </w:rPr>
        <w:t>S. aureus</w:t>
      </w:r>
      <w:r>
        <w:rPr>
          <w:rFonts w:eastAsia="Arial"/>
          <w:color w:val="000000"/>
        </w:rPr>
        <w:t xml:space="preserve"> peptidoglycan, hence the difference between the two animal models. But even so, the synergy effect </w:t>
      </w:r>
      <w:r>
        <w:rPr>
          <w:rFonts w:eastAsia="Arial"/>
          <w:color w:val="000000"/>
        </w:rPr>
        <w:lastRenderedPageBreak/>
        <w:t>happens in both animal models thus peptidoglycan might be only one of many reasons to explain the phenomenon.</w:t>
      </w:r>
    </w:p>
    <w:p w14:paraId="0975E99F" w14:textId="77777777" w:rsidR="0020061D" w:rsidRDefault="00766C9B">
      <w:pPr>
        <w:pStyle w:val="Paragraph"/>
      </w:pPr>
      <w:r>
        <w:rPr>
          <w:rFonts w:eastAsia="Arial"/>
          <w:color w:val="000000"/>
        </w:rPr>
        <w:tab/>
        <w:t xml:space="preserve">Further experiments are required to address the question about the underlying mechanism of the synergy, which may depend on host effects. The next chapter will investigate the host innate immune response to wild-type and mutant strains of </w:t>
      </w:r>
      <w:r>
        <w:rPr>
          <w:rFonts w:eastAsia="Arial"/>
          <w:i/>
          <w:iCs/>
          <w:color w:val="000000"/>
        </w:rPr>
        <w:t>S. aureus</w:t>
      </w:r>
      <w:r>
        <w:rPr>
          <w:rFonts w:eastAsia="Arial"/>
          <w:color w:val="000000"/>
        </w:rPr>
        <w:t>.</w:t>
      </w:r>
    </w:p>
    <w:p w14:paraId="0B9040C5" w14:textId="77777777" w:rsidR="0020061D" w:rsidRDefault="00766C9B">
      <w:pPr>
        <w:pStyle w:val="Heading3"/>
        <w:spacing w:line="360" w:lineRule="auto"/>
        <w:jc w:val="both"/>
        <w:rPr>
          <w:rFonts w:eastAsia="Arial" w:cs="Arial"/>
          <w:color w:val="000000"/>
          <w:sz w:val="22"/>
          <w:szCs w:val="22"/>
        </w:rPr>
      </w:pPr>
      <w:r>
        <w:br w:type="page"/>
      </w:r>
    </w:p>
    <w:p w14:paraId="38118E66" w14:textId="77777777" w:rsidR="0020061D" w:rsidRDefault="00766C9B">
      <w:pPr>
        <w:pStyle w:val="Chaptertitle"/>
      </w:pPr>
      <w:bookmarkStart w:id="2352" w:name="__RefHeading___Toc79877_1995552439"/>
      <w:bookmarkEnd w:id="2352"/>
      <w:r>
        <w:lastRenderedPageBreak/>
        <w:t>Chapter 5: Characterisation of the immune response in relation to the synergy effect</w:t>
      </w:r>
    </w:p>
    <w:p w14:paraId="1490A7D0" w14:textId="77777777" w:rsidR="0020061D" w:rsidRDefault="00766C9B">
      <w:pPr>
        <w:pStyle w:val="41"/>
      </w:pPr>
      <w:bookmarkStart w:id="2353" w:name="__RefHeading___Toc79879_1995552439"/>
      <w:bookmarkEnd w:id="2353"/>
      <w:r>
        <w:t>5.1. Introduction</w:t>
      </w:r>
    </w:p>
    <w:p w14:paraId="0C82985A" w14:textId="77777777" w:rsidR="0020061D" w:rsidRDefault="00766C9B">
      <w:pPr>
        <w:pStyle w:val="Paragraph"/>
      </w:pPr>
      <w:r>
        <w:rPr>
          <w:rFonts w:eastAsia="Times"/>
          <w:color w:val="000000"/>
          <w:sz w:val="24"/>
          <w:lang w:eastAsia="en-GB"/>
        </w:rPr>
        <w:tab/>
      </w:r>
      <w:r>
        <w:rPr>
          <w:rFonts w:eastAsia="Times"/>
          <w:color w:val="000000"/>
          <w:lang w:eastAsia="en-GB"/>
        </w:rPr>
        <w:t xml:space="preserve">The synergy in pathogenesis described in Chapter 4 remains unexplained. Experiments comparing </w:t>
      </w:r>
      <w:r>
        <w:rPr>
          <w:rFonts w:eastAsia="Times"/>
          <w:i/>
          <w:iCs/>
          <w:color w:val="000000"/>
          <w:lang w:eastAsia="en-GB"/>
        </w:rPr>
        <w:t>S. aureus</w:t>
      </w:r>
      <w:r>
        <w:rPr>
          <w:rFonts w:eastAsia="Times"/>
          <w:i/>
          <w:color w:val="000000"/>
          <w:lang w:eastAsia="en-GB"/>
        </w:rPr>
        <w:t xml:space="preserve"> </w:t>
      </w:r>
      <w:r>
        <w:rPr>
          <w:rFonts w:eastAsia="Times"/>
          <w:color w:val="000000"/>
          <w:lang w:eastAsia="en-GB"/>
        </w:rPr>
        <w:t xml:space="preserve">strains dynamics during infection could not identify the mechanism behind this synergy phenomenon. However, </w:t>
      </w:r>
      <w:r>
        <w:rPr>
          <w:rFonts w:eastAsia="Times"/>
          <w:i/>
          <w:iCs/>
          <w:color w:val="000000"/>
          <w:lang w:eastAsia="en-GB"/>
        </w:rPr>
        <w:t>S. aureus</w:t>
      </w:r>
      <w:r>
        <w:rPr>
          <w:rFonts w:eastAsia="Times"/>
          <w:i/>
          <w:color w:val="000000"/>
          <w:lang w:eastAsia="en-GB"/>
        </w:rPr>
        <w:t xml:space="preserve"> </w:t>
      </w:r>
      <w:r>
        <w:rPr>
          <w:rFonts w:eastAsia="Times"/>
          <w:color w:val="000000"/>
          <w:lang w:eastAsia="en-GB"/>
        </w:rPr>
        <w:t>possesses a wide array of molecules that interact with the biology of its host (Park and Liu 2012)</w:t>
      </w:r>
      <w:del w:id="2354" w:author="Nelly Wagner" w:date="2017-01-22T15:40:00Z">
        <w:r w:rsidDel="00B05B01">
          <w:rPr>
            <w:rFonts w:eastAsia="Lucida Grande"/>
            <w:color w:val="000000"/>
            <w:lang w:eastAsia="en-GB"/>
          </w:rPr>
          <w:delText>⁠</w:delText>
        </w:r>
      </w:del>
      <w:r>
        <w:rPr>
          <w:rFonts w:eastAsia="Times"/>
          <w:color w:val="000000"/>
          <w:lang w:eastAsia="en-GB"/>
        </w:rPr>
        <w:t xml:space="preserve">, potentially modifying it in a way that cannot be detected by looking at </w:t>
      </w:r>
      <w:r>
        <w:rPr>
          <w:rFonts w:eastAsia="Times"/>
          <w:i/>
          <w:iCs/>
          <w:color w:val="000000"/>
          <w:lang w:eastAsia="en-GB"/>
        </w:rPr>
        <w:t>in vivo</w:t>
      </w:r>
      <w:r>
        <w:rPr>
          <w:rFonts w:eastAsia="Times"/>
          <w:i/>
          <w:color w:val="000000"/>
          <w:lang w:eastAsia="en-GB"/>
        </w:rPr>
        <w:t xml:space="preserve"> </w:t>
      </w:r>
      <w:r>
        <w:rPr>
          <w:rFonts w:eastAsia="Times"/>
          <w:color w:val="000000"/>
          <w:lang w:eastAsia="en-GB"/>
        </w:rPr>
        <w:t>bacterial growth dynamics. This chapter aims to characterise the innate immune response to the strains previously studied for their role in synergistic pathogenesis and thereby identifying the molecular mechanism responsible.</w:t>
      </w:r>
    </w:p>
    <w:p w14:paraId="091B7A9B" w14:textId="77777777" w:rsidR="0020061D" w:rsidRDefault="00766C9B">
      <w:pPr>
        <w:pStyle w:val="Paragraph"/>
      </w:pPr>
      <w:r>
        <w:rPr>
          <w:rFonts w:eastAsia="Times"/>
          <w:color w:val="000000"/>
          <w:lang w:eastAsia="en-GB"/>
        </w:rPr>
        <w:tab/>
        <w:t>Innate immunity can be triggered by interactions between pathogen ligands and host receptors such as TLR (Toll-like receptors) (De Nardo 2015)</w:t>
      </w:r>
      <w:del w:id="2355" w:author="Nelly Wagner" w:date="2017-01-22T15:40:00Z">
        <w:r w:rsidDel="00B05B01">
          <w:rPr>
            <w:rFonts w:eastAsia="Lucida Grande"/>
            <w:color w:val="000000"/>
            <w:lang w:eastAsia="en-GB"/>
          </w:rPr>
          <w:delText>⁠</w:delText>
        </w:r>
      </w:del>
      <w:r>
        <w:rPr>
          <w:rFonts w:eastAsia="Times"/>
          <w:color w:val="000000"/>
          <w:lang w:eastAsia="en-GB"/>
        </w:rPr>
        <w:t xml:space="preserve">. </w:t>
      </w:r>
      <w:r>
        <w:rPr>
          <w:rFonts w:eastAsia="Times"/>
          <w:i/>
          <w:iCs/>
          <w:color w:val="000000"/>
          <w:lang w:eastAsia="en-GB"/>
        </w:rPr>
        <w:t>S. aureus</w:t>
      </w:r>
      <w:r>
        <w:rPr>
          <w:rFonts w:eastAsia="Times"/>
          <w:color w:val="000000"/>
          <w:lang w:eastAsia="en-GB"/>
        </w:rPr>
        <w:t xml:space="preserve"> induces a strong TLR2-mediated response via the peptidoglycan and lipoteichoic acid on its cell surface (Schwandner et al. 1999)</w:t>
      </w:r>
      <w:del w:id="2356" w:author="Nelly Wagner" w:date="2017-01-22T15:40:00Z">
        <w:r w:rsidDel="00B05B01">
          <w:rPr>
            <w:rFonts w:eastAsia="Lucida Grande"/>
            <w:color w:val="000000"/>
            <w:lang w:eastAsia="en-GB"/>
          </w:rPr>
          <w:delText>⁠</w:delText>
        </w:r>
      </w:del>
      <w:r>
        <w:rPr>
          <w:rFonts w:eastAsia="Times"/>
          <w:color w:val="000000"/>
          <w:lang w:eastAsia="en-GB"/>
        </w:rPr>
        <w:t xml:space="preserve">. However </w:t>
      </w:r>
      <w:r>
        <w:rPr>
          <w:rFonts w:eastAsia="Times"/>
          <w:i/>
          <w:iCs/>
          <w:color w:val="000000"/>
          <w:lang w:eastAsia="en-GB"/>
        </w:rPr>
        <w:t>S. aureus</w:t>
      </w:r>
      <w:r>
        <w:rPr>
          <w:rFonts w:eastAsia="Times"/>
          <w:i/>
          <w:color w:val="000000"/>
          <w:lang w:eastAsia="en-GB"/>
        </w:rPr>
        <w:t xml:space="preserve"> </w:t>
      </w:r>
      <w:r>
        <w:rPr>
          <w:rFonts w:eastAsia="Times"/>
          <w:color w:val="000000"/>
          <w:lang w:eastAsia="en-GB"/>
        </w:rPr>
        <w:t>also interfere with TLR2 signalling in order to enhance its survival after phagocytosis (Watanabe et al. 2007)</w:t>
      </w:r>
      <w:del w:id="2357" w:author="Nelly Wagner" w:date="2017-01-22T15:40:00Z">
        <w:r w:rsidDel="00B05B01">
          <w:rPr>
            <w:rFonts w:eastAsia="Lucida Grande"/>
            <w:color w:val="000000"/>
            <w:lang w:eastAsia="en-GB"/>
          </w:rPr>
          <w:delText>⁠</w:delText>
        </w:r>
      </w:del>
      <w:r>
        <w:rPr>
          <w:rFonts w:eastAsia="Times"/>
          <w:color w:val="000000"/>
          <w:lang w:eastAsia="en-GB"/>
        </w:rPr>
        <w:t>. In addition, bacterial virulence factors that mimic a domain of TLR receptors were identified in Gram-negative bacteria as immune subversion mechanisms (Cirl et al. 2008)</w:t>
      </w:r>
      <w:del w:id="2358" w:author="Nelly Wagner" w:date="2017-01-22T15:40:00Z">
        <w:r w:rsidDel="00B05B01">
          <w:rPr>
            <w:rFonts w:eastAsia="Lucida Grande"/>
            <w:color w:val="000000"/>
            <w:lang w:eastAsia="en-GB"/>
          </w:rPr>
          <w:delText>⁠</w:delText>
        </w:r>
      </w:del>
      <w:r>
        <w:rPr>
          <w:rFonts w:eastAsia="Times"/>
          <w:color w:val="000000"/>
          <w:lang w:eastAsia="en-GB"/>
        </w:rPr>
        <w:t xml:space="preserve">. Genome analysis has revealed the existence of such virulence factors, called TIR domain proteins, in </w:t>
      </w:r>
      <w:r>
        <w:rPr>
          <w:rFonts w:eastAsia="Times"/>
          <w:i/>
          <w:iCs/>
          <w:color w:val="000000"/>
          <w:lang w:eastAsia="en-GB"/>
        </w:rPr>
        <w:t>S. aureus</w:t>
      </w:r>
      <w:r>
        <w:rPr>
          <w:rFonts w:eastAsia="Times"/>
          <w:i/>
          <w:color w:val="000000"/>
          <w:lang w:eastAsia="en-GB"/>
        </w:rPr>
        <w:t xml:space="preserve"> </w:t>
      </w:r>
      <w:r>
        <w:rPr>
          <w:rFonts w:eastAsia="Times"/>
          <w:color w:val="000000"/>
          <w:lang w:eastAsia="en-GB"/>
        </w:rPr>
        <w:t>(Askarian et al. 2014)</w:t>
      </w:r>
      <w:del w:id="2359" w:author="Nelly Wagner" w:date="2017-01-22T15:40:00Z">
        <w:r w:rsidDel="00B05B01">
          <w:rPr>
            <w:rFonts w:eastAsia="Lucida Grande"/>
            <w:color w:val="000000"/>
            <w:lang w:eastAsia="en-GB"/>
          </w:rPr>
          <w:delText>⁠</w:delText>
        </w:r>
      </w:del>
      <w:r>
        <w:rPr>
          <w:rFonts w:eastAsia="Times"/>
          <w:color w:val="000000"/>
          <w:lang w:eastAsia="en-GB"/>
        </w:rPr>
        <w:t>. These staphylococcal TIR domain proteins are associated with reduced expression of specific cytokines and increased bacterial replication (Askarian et al. 2014)</w:t>
      </w:r>
      <w:del w:id="2360" w:author="Nelly Wagner" w:date="2017-01-22T15:40:00Z">
        <w:r w:rsidDel="00B05B01">
          <w:rPr>
            <w:rFonts w:eastAsia="Lucida Grande"/>
            <w:color w:val="000000"/>
            <w:lang w:eastAsia="en-GB"/>
          </w:rPr>
          <w:delText>⁠</w:delText>
        </w:r>
      </w:del>
      <w:r>
        <w:rPr>
          <w:rFonts w:eastAsia="Times"/>
          <w:color w:val="000000"/>
          <w:lang w:eastAsia="en-GB"/>
        </w:rPr>
        <w:t>.</w:t>
      </w:r>
    </w:p>
    <w:p w14:paraId="7E3B51D7" w14:textId="0E32E0EA" w:rsidR="0020061D" w:rsidRPr="000D6921" w:rsidRDefault="00766C9B">
      <w:pPr>
        <w:spacing w:line="360" w:lineRule="auto"/>
        <w:jc w:val="both"/>
        <w:rPr>
          <w:rFonts w:eastAsiaTheme="minorHAnsi"/>
          <w:color w:val="0070C0"/>
          <w:rPrChange w:id="2361" w:author="Nelly Wagner" w:date="2017-01-17T22:02:00Z">
            <w:rPr/>
          </w:rPrChange>
        </w:rPr>
        <w:pPrChange w:id="2362" w:author="Nelly Wagner" w:date="2017-01-17T22:02:00Z">
          <w:pPr>
            <w:pStyle w:val="Paragraph"/>
          </w:pPr>
        </w:pPrChange>
      </w:pPr>
      <w:r>
        <w:rPr>
          <w:rFonts w:eastAsia="Times"/>
          <w:color w:val="000000"/>
          <w:lang w:eastAsia="en-GB"/>
        </w:rPr>
        <w:tab/>
      </w:r>
      <w:r w:rsidRPr="000D6921">
        <w:rPr>
          <w:rFonts w:ascii="Arial" w:eastAsia="Times" w:hAnsi="Arial"/>
          <w:color w:val="000000"/>
          <w:lang w:eastAsia="en-GB"/>
        </w:rPr>
        <w:t xml:space="preserve">TLR signalling </w:t>
      </w:r>
      <w:ins w:id="2363" w:author="Nelly Wagner" w:date="2017-01-17T21:55:00Z">
        <w:r w:rsidR="00456899" w:rsidRPr="00E41EC0">
          <w:rPr>
            <w:rFonts w:ascii="Arial" w:eastAsia="Times" w:hAnsi="Arial"/>
            <w:lang w:eastAsia="en-GB"/>
            <w:rPrChange w:id="2364" w:author="Nelly Wagner" w:date="2017-01-23T18:21:00Z">
              <w:rPr>
                <w:rFonts w:eastAsia="Times"/>
                <w:color w:val="0070C0"/>
                <w:sz w:val="24"/>
                <w:szCs w:val="24"/>
                <w:lang w:eastAsia="en-GB"/>
              </w:rPr>
            </w:rPrChange>
          </w:rPr>
          <w:t>is complex</w:t>
        </w:r>
        <w:r w:rsidR="00456899" w:rsidRPr="000D6921">
          <w:rPr>
            <w:rFonts w:ascii="Arial" w:eastAsia="Times" w:hAnsi="Arial"/>
            <w:color w:val="000000"/>
            <w:lang w:eastAsia="en-GB"/>
          </w:rPr>
          <w:t xml:space="preserve"> and </w:t>
        </w:r>
      </w:ins>
      <w:r w:rsidRPr="000D6921">
        <w:rPr>
          <w:rFonts w:ascii="Arial" w:eastAsia="Times" w:hAnsi="Arial"/>
          <w:color w:val="000000"/>
          <w:lang w:eastAsia="en-GB"/>
        </w:rPr>
        <w:t xml:space="preserve">can proceed via MyD88-dependent and -independent pathways, depending on the type of pathogen and its receptor. MyD88-independent signalling tends to lead to an interferon response, characteristic of viral infections, while MyD88-dependent signalling leads to a general pro-inflammatory response (Akira and Hoshino </w:t>
      </w:r>
      <w:del w:id="2365" w:author="Nelly Wagner" w:date="2017-01-17T22:03:00Z">
        <w:r w:rsidRPr="000D6921" w:rsidDel="000D6921">
          <w:rPr>
            <w:rFonts w:ascii="Arial" w:eastAsia="Times" w:hAnsi="Arial"/>
            <w:color w:val="000000"/>
            <w:lang w:eastAsia="en-GB"/>
          </w:rPr>
          <w:delText>2003)</w:delText>
        </w:r>
        <w:r w:rsidRPr="0096269C" w:rsidDel="000D6921">
          <w:rPr>
            <w:rFonts w:ascii="Segoe UI Symbol" w:eastAsia="Lucida Grande" w:hAnsi="Segoe UI Symbol" w:cs="Segoe UI Symbol"/>
            <w:color w:val="000000"/>
            <w:lang w:eastAsia="en-GB"/>
          </w:rPr>
          <w:delText>⁠</w:delText>
        </w:r>
      </w:del>
      <w:ins w:id="2366" w:author="Nelly Wagner" w:date="2017-01-17T22:03:00Z">
        <w:r w:rsidR="000D6921" w:rsidRPr="0096269C">
          <w:rPr>
            <w:rFonts w:ascii="Arial" w:eastAsia="Times" w:hAnsi="Arial"/>
            <w:color w:val="000000"/>
            <w:lang w:eastAsia="en-GB"/>
          </w:rPr>
          <w:t>2003)</w:t>
        </w:r>
      </w:ins>
      <w:r w:rsidRPr="000D6921">
        <w:rPr>
          <w:rFonts w:ascii="Arial" w:eastAsia="Times" w:hAnsi="Arial"/>
          <w:color w:val="000000"/>
          <w:lang w:eastAsia="en-GB"/>
        </w:rPr>
        <w:t xml:space="preserve">. </w:t>
      </w:r>
      <w:ins w:id="2367" w:author="Nelly Wagner" w:date="2017-01-17T21:56:00Z">
        <w:r w:rsidR="000D6921" w:rsidRPr="00E41EC0">
          <w:rPr>
            <w:rFonts w:ascii="Arial" w:eastAsia="Times" w:hAnsi="Arial"/>
            <w:lang w:eastAsia="en-GB"/>
            <w:rPrChange w:id="2368" w:author="Nelly Wagner" w:date="2017-01-23T18:21:00Z">
              <w:rPr>
                <w:rFonts w:eastAsia="Times"/>
                <w:color w:val="0070C0"/>
                <w:sz w:val="24"/>
                <w:szCs w:val="24"/>
                <w:lang w:eastAsia="en-GB"/>
              </w:rPr>
            </w:rPrChange>
          </w:rPr>
          <w:t>However, the distinction between MyD88-dependent and independent pathways is not that defined and different types of interferons exist. For instance, it has been shown that</w:t>
        </w:r>
        <w:r w:rsidR="000D6921" w:rsidRPr="00E41EC0">
          <w:rPr>
            <w:rFonts w:ascii="Arial" w:eastAsia="Times" w:hAnsi="Arial"/>
            <w:lang w:eastAsia="en-GB"/>
            <w:rPrChange w:id="2369" w:author="Nelly Wagner" w:date="2017-01-23T18:21:00Z">
              <w:rPr>
                <w:rFonts w:eastAsia="Times"/>
                <w:color w:val="000000"/>
                <w:sz w:val="24"/>
                <w:szCs w:val="24"/>
                <w:lang w:eastAsia="en-GB"/>
              </w:rPr>
            </w:rPrChange>
          </w:rPr>
          <w:t xml:space="preserve"> </w:t>
        </w:r>
        <w:r w:rsidR="000D6921" w:rsidRPr="00E41EC0">
          <w:rPr>
            <w:rFonts w:ascii="Arial" w:hAnsi="Arial"/>
            <w:rPrChange w:id="2370" w:author="Nelly Wagner" w:date="2017-01-23T18:21:00Z">
              <w:rPr>
                <w:color w:val="0070C0"/>
                <w:sz w:val="24"/>
                <w:szCs w:val="24"/>
              </w:rPr>
            </w:rPrChange>
          </w:rPr>
          <w:t>MyD88-dependent signalling pathways can also lead to production of type I interferons, mostly involved in anti-viral and adaptive immunity, as in the case of the porcine circovirus infection (Chen et al. 2015).</w:t>
        </w:r>
        <w:r w:rsidR="000D6921" w:rsidRPr="000D6921">
          <w:rPr>
            <w:rFonts w:ascii="Arial" w:hAnsi="Arial"/>
            <w:color w:val="0070C0"/>
            <w:rPrChange w:id="2371" w:author="Nelly Wagner" w:date="2017-01-17T22:02:00Z">
              <w:rPr>
                <w:color w:val="0070C0"/>
                <w:sz w:val="24"/>
                <w:szCs w:val="24"/>
              </w:rPr>
            </w:rPrChange>
          </w:rPr>
          <w:t xml:space="preserve"> </w:t>
        </w:r>
      </w:ins>
      <w:r w:rsidRPr="000D6921">
        <w:rPr>
          <w:rFonts w:ascii="Arial" w:eastAsia="Times" w:hAnsi="Arial"/>
          <w:color w:val="000000"/>
          <w:lang w:eastAsia="en-GB"/>
        </w:rPr>
        <w:t>Most bacterial pathogens trigger MyD88-dependent signalling</w:t>
      </w:r>
      <w:ins w:id="2372" w:author="Nelly Wagner" w:date="2017-01-17T21:57:00Z">
        <w:r w:rsidR="000D6921" w:rsidRPr="000D6921">
          <w:rPr>
            <w:rFonts w:ascii="Arial" w:eastAsia="Times" w:hAnsi="Arial"/>
            <w:color w:val="0070C0"/>
            <w:lang w:eastAsia="en-GB"/>
            <w:rPrChange w:id="2373" w:author="Nelly Wagner" w:date="2017-01-17T22:02:00Z">
              <w:rPr>
                <w:rFonts w:eastAsia="Times"/>
                <w:color w:val="0070C0"/>
                <w:sz w:val="24"/>
                <w:szCs w:val="24"/>
                <w:lang w:eastAsia="en-GB"/>
              </w:rPr>
            </w:rPrChange>
          </w:rPr>
          <w:t xml:space="preserve">, </w:t>
        </w:r>
        <w:r w:rsidR="000D6921" w:rsidRPr="00E41EC0">
          <w:rPr>
            <w:rFonts w:ascii="Arial" w:eastAsia="Times" w:hAnsi="Arial"/>
            <w:lang w:eastAsia="en-GB"/>
            <w:rPrChange w:id="2374" w:author="Nelly Wagner" w:date="2017-01-23T18:21:00Z">
              <w:rPr>
                <w:rFonts w:eastAsia="Times"/>
                <w:color w:val="0070C0"/>
                <w:sz w:val="24"/>
                <w:szCs w:val="24"/>
                <w:lang w:eastAsia="en-GB"/>
              </w:rPr>
            </w:rPrChange>
          </w:rPr>
          <w:t>which is usually protective for the host</w:t>
        </w:r>
      </w:ins>
      <w:r w:rsidRPr="00E41EC0">
        <w:rPr>
          <w:rFonts w:ascii="Arial" w:eastAsia="Times" w:hAnsi="Arial"/>
          <w:lang w:eastAsia="en-GB"/>
          <w:rPrChange w:id="2375" w:author="Nelly Wagner" w:date="2017-01-23T18:21:00Z">
            <w:rPr>
              <w:rFonts w:eastAsia="Times"/>
              <w:color w:val="000000"/>
              <w:lang w:eastAsia="en-GB"/>
            </w:rPr>
          </w:rPrChange>
        </w:rPr>
        <w:t>.</w:t>
      </w:r>
      <w:r w:rsidRPr="000D6921">
        <w:rPr>
          <w:rFonts w:ascii="Arial" w:eastAsia="Times" w:hAnsi="Arial"/>
          <w:color w:val="000000"/>
          <w:lang w:eastAsia="en-GB"/>
        </w:rPr>
        <w:t xml:space="preserve"> For instance, MyD88 knock-down leads to increase susceptibility to </w:t>
      </w:r>
      <w:r w:rsidRPr="000D6921">
        <w:rPr>
          <w:rFonts w:ascii="Arial" w:eastAsia="Times" w:hAnsi="Arial"/>
          <w:i/>
          <w:color w:val="000000"/>
          <w:lang w:eastAsia="en-GB"/>
        </w:rPr>
        <w:t xml:space="preserve">Salmonella enterica </w:t>
      </w:r>
      <w:r w:rsidRPr="000D6921">
        <w:rPr>
          <w:rFonts w:ascii="Arial" w:eastAsia="Times" w:hAnsi="Arial"/>
          <w:color w:val="000000"/>
          <w:lang w:eastAsia="en-GB"/>
        </w:rPr>
        <w:t>infection in zebrafish (Sar et al. 2006)</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xml:space="preserve">. Mice are </w:t>
      </w:r>
      <w:r w:rsidRPr="000D6921">
        <w:rPr>
          <w:rFonts w:ascii="Arial" w:eastAsia="Times" w:hAnsi="Arial"/>
          <w:color w:val="000000"/>
          <w:lang w:eastAsia="en-GB"/>
        </w:rPr>
        <w:lastRenderedPageBreak/>
        <w:t>also more susceptible to polymicrobial sepsis when MyD88 is mutated whilst mutations in other components of the TLR pathways have no effect (Sônego et al. 2014)</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xml:space="preserve">. </w:t>
      </w:r>
      <w:ins w:id="2376" w:author="Nelly Wagner" w:date="2017-01-17T21:57:00Z">
        <w:r w:rsidR="000D6921" w:rsidRPr="00E41EC0">
          <w:rPr>
            <w:rFonts w:ascii="Arial" w:eastAsia="Times" w:hAnsi="Arial"/>
            <w:lang w:eastAsia="en-GB"/>
            <w:rPrChange w:id="2377" w:author="Nelly Wagner" w:date="2017-01-23T18:21:00Z">
              <w:rPr>
                <w:rFonts w:eastAsia="Times"/>
                <w:color w:val="0070C0"/>
                <w:sz w:val="24"/>
                <w:szCs w:val="24"/>
                <w:lang w:eastAsia="en-GB"/>
              </w:rPr>
            </w:rPrChange>
          </w:rPr>
          <w:t xml:space="preserve">The bacterium </w:t>
        </w:r>
        <w:r w:rsidR="000D6921" w:rsidRPr="00E41EC0">
          <w:rPr>
            <w:rFonts w:ascii="Arial" w:hAnsi="Arial"/>
            <w:i/>
            <w:rPrChange w:id="2378" w:author="Nelly Wagner" w:date="2017-01-23T18:21:00Z">
              <w:rPr>
                <w:i/>
                <w:color w:val="0070C0"/>
                <w:sz w:val="24"/>
                <w:szCs w:val="24"/>
              </w:rPr>
            </w:rPrChange>
          </w:rPr>
          <w:t>Porphyromonas gingivalis</w:t>
        </w:r>
        <w:r w:rsidR="000D6921" w:rsidRPr="00E41EC0">
          <w:rPr>
            <w:rFonts w:ascii="Arial" w:eastAsia="Times" w:hAnsi="Arial"/>
            <w:lang w:eastAsia="en-GB"/>
            <w:rPrChange w:id="2379" w:author="Nelly Wagner" w:date="2017-01-23T18:21:00Z">
              <w:rPr>
                <w:rFonts w:eastAsia="Times"/>
                <w:color w:val="0070C0"/>
                <w:sz w:val="24"/>
                <w:szCs w:val="24"/>
                <w:lang w:eastAsia="en-GB"/>
              </w:rPr>
            </w:rPrChange>
          </w:rPr>
          <w:t xml:space="preserve"> exploits this by causing the degradation of MyD88. The resulting </w:t>
        </w:r>
        <w:r w:rsidR="000D6921" w:rsidRPr="00E41EC0">
          <w:rPr>
            <w:rFonts w:ascii="Arial" w:hAnsi="Arial"/>
            <w:rPrChange w:id="2380" w:author="Nelly Wagner" w:date="2017-01-23T18:21:00Z">
              <w:rPr>
                <w:color w:val="0070C0"/>
                <w:sz w:val="24"/>
                <w:szCs w:val="24"/>
              </w:rPr>
            </w:rPrChange>
          </w:rPr>
          <w:t>reduction of MyD88 levels leads to an increase in the expression of type I interferons in mice, thus driving disease progression (Mizraji et al.</w:t>
        </w:r>
      </w:ins>
      <w:ins w:id="2381" w:author="Nelly Wagner" w:date="2017-01-22T15:08:00Z">
        <w:r w:rsidR="001873FC" w:rsidRPr="00E41EC0">
          <w:rPr>
            <w:rFonts w:ascii="Arial" w:hAnsi="Arial"/>
            <w:rPrChange w:id="2382" w:author="Nelly Wagner" w:date="2017-01-23T18:21:00Z">
              <w:rPr>
                <w:color w:val="0070C0"/>
              </w:rPr>
            </w:rPrChange>
          </w:rPr>
          <w:t xml:space="preserve"> </w:t>
        </w:r>
      </w:ins>
      <w:ins w:id="2383" w:author="Nelly Wagner" w:date="2017-01-17T21:57:00Z">
        <w:r w:rsidR="000D6921" w:rsidRPr="00E41EC0">
          <w:rPr>
            <w:rFonts w:ascii="Arial" w:hAnsi="Arial"/>
            <w:rPrChange w:id="2384" w:author="Nelly Wagner" w:date="2017-01-23T18:21:00Z">
              <w:rPr>
                <w:color w:val="0070C0"/>
                <w:sz w:val="24"/>
                <w:szCs w:val="24"/>
              </w:rPr>
            </w:rPrChange>
          </w:rPr>
          <w:t xml:space="preserve">2017). </w:t>
        </w:r>
      </w:ins>
      <w:r w:rsidRPr="000D6921">
        <w:rPr>
          <w:rFonts w:ascii="Arial" w:eastAsia="Times" w:hAnsi="Arial"/>
          <w:color w:val="000000"/>
          <w:lang w:eastAsia="en-GB"/>
        </w:rPr>
        <w:t xml:space="preserve">Activation of TLR2 is protective against </w:t>
      </w:r>
      <w:r w:rsidRPr="000D6921">
        <w:rPr>
          <w:rFonts w:ascii="Arial" w:eastAsia="Times" w:hAnsi="Arial"/>
          <w:i/>
          <w:iCs/>
          <w:color w:val="000000"/>
          <w:lang w:eastAsia="en-GB"/>
        </w:rPr>
        <w:t>S. aureus</w:t>
      </w:r>
      <w:r w:rsidRPr="000D6921">
        <w:rPr>
          <w:rFonts w:ascii="Arial" w:eastAsia="Times" w:hAnsi="Arial"/>
          <w:color w:val="000000"/>
          <w:lang w:eastAsia="en-GB"/>
        </w:rPr>
        <w:t xml:space="preserve"> infection in mice and seems to be the primary signalling pathway involved (Yimin et al. 2013)</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xml:space="preserve">. Therefore MyD88-independent immune activation is unlikely to occur during </w:t>
      </w:r>
      <w:r w:rsidRPr="000D6921">
        <w:rPr>
          <w:rFonts w:ascii="Arial" w:eastAsia="Times" w:hAnsi="Arial"/>
          <w:i/>
          <w:iCs/>
          <w:color w:val="000000"/>
          <w:lang w:eastAsia="en-GB"/>
        </w:rPr>
        <w:t>S. aureus</w:t>
      </w:r>
      <w:r w:rsidRPr="000D6921">
        <w:rPr>
          <w:rFonts w:ascii="Arial" w:eastAsia="Times" w:hAnsi="Arial"/>
          <w:i/>
          <w:color w:val="000000"/>
          <w:lang w:eastAsia="en-GB"/>
        </w:rPr>
        <w:t xml:space="preserve"> </w:t>
      </w:r>
      <w:r w:rsidRPr="000D6921">
        <w:rPr>
          <w:rFonts w:ascii="Arial" w:eastAsia="Times" w:hAnsi="Arial"/>
          <w:color w:val="000000"/>
          <w:lang w:eastAsia="en-GB"/>
        </w:rPr>
        <w:t>infection since TLR2 signalling has not been shown to occur without MyD88 recruitment (Mukherjee et al. 2016)</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xml:space="preserve">. </w:t>
      </w:r>
      <w:del w:id="2385" w:author="Nelly Wagner" w:date="2017-01-17T21:58:00Z">
        <w:r w:rsidRPr="000D6921" w:rsidDel="000D6921">
          <w:rPr>
            <w:rFonts w:ascii="Arial" w:eastAsia="Times" w:hAnsi="Arial"/>
            <w:color w:val="000000"/>
            <w:lang w:eastAsia="en-GB"/>
          </w:rPr>
          <w:delText>However, v</w:delText>
        </w:r>
      </w:del>
      <w:ins w:id="2386" w:author="Nelly Wagner" w:date="2017-01-17T21:58:00Z">
        <w:r w:rsidR="000D6921" w:rsidRPr="000D6921">
          <w:rPr>
            <w:rFonts w:ascii="Arial" w:eastAsia="Times" w:hAnsi="Arial"/>
            <w:color w:val="000000"/>
            <w:lang w:eastAsia="en-GB"/>
          </w:rPr>
          <w:t>V</w:t>
        </w:r>
      </w:ins>
      <w:r w:rsidRPr="000D6921">
        <w:rPr>
          <w:rFonts w:ascii="Arial" w:eastAsia="Times" w:hAnsi="Arial"/>
          <w:color w:val="000000"/>
          <w:lang w:eastAsia="en-GB"/>
        </w:rPr>
        <w:t xml:space="preserve">irulence factors under the control of the SaeR/S staphylococcal regulator have been associated with </w:t>
      </w:r>
      <w:del w:id="2387" w:author="Nelly Wagner" w:date="2017-01-17T21:58:00Z">
        <w:r w:rsidRPr="00E41EC0" w:rsidDel="000D6921">
          <w:rPr>
            <w:rFonts w:ascii="Arial" w:eastAsia="Times" w:hAnsi="Arial"/>
            <w:lang w:eastAsia="en-GB"/>
            <w:rPrChange w:id="2388" w:author="Nelly Wagner" w:date="2017-01-23T18:21:00Z">
              <w:rPr>
                <w:rFonts w:eastAsia="Times"/>
                <w:color w:val="000000"/>
                <w:lang w:eastAsia="en-GB"/>
              </w:rPr>
            </w:rPrChange>
          </w:rPr>
          <w:delText>interferon gamma</w:delText>
        </w:r>
      </w:del>
      <w:ins w:id="2389" w:author="Nelly Wagner" w:date="2017-01-17T21:58:00Z">
        <w:r w:rsidR="000D6921" w:rsidRPr="00E41EC0">
          <w:rPr>
            <w:rFonts w:ascii="Arial" w:eastAsia="Times" w:hAnsi="Arial"/>
            <w:lang w:eastAsia="en-GB"/>
            <w:rPrChange w:id="2390" w:author="Nelly Wagner" w:date="2017-01-23T18:21:00Z">
              <w:rPr>
                <w:rFonts w:eastAsia="Times"/>
                <w:color w:val="2E74B5" w:themeColor="accent1" w:themeShade="BF"/>
                <w:lang w:eastAsia="en-GB"/>
              </w:rPr>
            </w:rPrChange>
          </w:rPr>
          <w:t>type II interferons</w:t>
        </w:r>
      </w:ins>
      <w:r w:rsidRPr="00E41EC0">
        <w:rPr>
          <w:rFonts w:ascii="Arial" w:eastAsia="Times" w:hAnsi="Arial"/>
          <w:lang w:eastAsia="en-GB"/>
          <w:rPrChange w:id="2391" w:author="Nelly Wagner" w:date="2017-01-23T18:21:00Z">
            <w:rPr>
              <w:rFonts w:eastAsia="Times"/>
              <w:color w:val="000000"/>
              <w:lang w:eastAsia="en-GB"/>
            </w:rPr>
          </w:rPrChange>
        </w:rPr>
        <w:t xml:space="preserve"> </w:t>
      </w:r>
      <w:r w:rsidRPr="000D6921">
        <w:rPr>
          <w:rFonts w:ascii="Arial" w:eastAsia="Times" w:hAnsi="Arial"/>
          <w:color w:val="000000"/>
          <w:lang w:eastAsia="en-GB"/>
        </w:rPr>
        <w:t>production in mice (Watkins et al. 2013)</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xml:space="preserve">, </w:t>
      </w:r>
      <w:ins w:id="2392" w:author="Nelly Wagner" w:date="2017-01-17T21:59:00Z">
        <w:r w:rsidR="000D6921" w:rsidRPr="00E41EC0">
          <w:rPr>
            <w:rFonts w:ascii="Arial" w:hAnsi="Arial"/>
            <w:i/>
            <w:rPrChange w:id="2393" w:author="Nelly Wagner" w:date="2017-01-23T18:21:00Z">
              <w:rPr>
                <w:i/>
                <w:color w:val="0070C0"/>
                <w:sz w:val="24"/>
                <w:szCs w:val="24"/>
              </w:rPr>
            </w:rPrChange>
          </w:rPr>
          <w:t xml:space="preserve">In vitro </w:t>
        </w:r>
        <w:r w:rsidR="000D6921" w:rsidRPr="00E41EC0">
          <w:rPr>
            <w:rFonts w:ascii="Arial" w:hAnsi="Arial"/>
            <w:rPrChange w:id="2394" w:author="Nelly Wagner" w:date="2017-01-23T18:21:00Z">
              <w:rPr>
                <w:color w:val="0070C0"/>
                <w:sz w:val="24"/>
                <w:szCs w:val="24"/>
              </w:rPr>
            </w:rPrChange>
          </w:rPr>
          <w:t xml:space="preserve">infection by </w:t>
        </w:r>
        <w:r w:rsidR="000D6921" w:rsidRPr="00E41EC0">
          <w:rPr>
            <w:rFonts w:ascii="Arial" w:hAnsi="Arial"/>
            <w:i/>
            <w:rPrChange w:id="2395" w:author="Nelly Wagner" w:date="2017-01-23T18:21:00Z">
              <w:rPr>
                <w:i/>
                <w:color w:val="0070C0"/>
                <w:sz w:val="24"/>
                <w:szCs w:val="24"/>
              </w:rPr>
            </w:rPrChange>
          </w:rPr>
          <w:t>Chlamydia trachomatis</w:t>
        </w:r>
        <w:r w:rsidR="000D6921" w:rsidRPr="00E41EC0">
          <w:rPr>
            <w:rFonts w:ascii="Arial" w:hAnsi="Arial"/>
            <w:rPrChange w:id="2396" w:author="Nelly Wagner" w:date="2017-01-23T18:21:00Z">
              <w:rPr>
                <w:color w:val="0070C0"/>
                <w:sz w:val="24"/>
                <w:szCs w:val="24"/>
              </w:rPr>
            </w:rPrChange>
          </w:rPr>
          <w:t xml:space="preserve"> has shown that TLR2 and TLR4 pathways are responsible for the induction of type II interferons (Yu et al. 2016).</w:t>
        </w:r>
        <w:r w:rsidR="000D6921" w:rsidRPr="00E41EC0">
          <w:rPr>
            <w:rFonts w:ascii="Arial" w:eastAsia="Times" w:hAnsi="Arial"/>
            <w:lang w:eastAsia="en-GB"/>
            <w:rPrChange w:id="2397" w:author="Nelly Wagner" w:date="2017-01-23T18:21:00Z">
              <w:rPr>
                <w:rFonts w:eastAsia="Times"/>
                <w:color w:val="000000"/>
                <w:sz w:val="24"/>
                <w:szCs w:val="24"/>
                <w:lang w:eastAsia="en-GB"/>
              </w:rPr>
            </w:rPrChange>
          </w:rPr>
          <w:t xml:space="preserve"> </w:t>
        </w:r>
        <w:r w:rsidR="000D6921" w:rsidRPr="00E41EC0">
          <w:rPr>
            <w:rFonts w:ascii="Arial" w:eastAsia="Times" w:hAnsi="Arial"/>
            <w:lang w:eastAsia="en-GB"/>
            <w:rPrChange w:id="2398" w:author="Nelly Wagner" w:date="2017-01-23T18:21:00Z">
              <w:rPr>
                <w:rFonts w:eastAsia="Times"/>
                <w:color w:val="0070C0"/>
                <w:sz w:val="24"/>
                <w:szCs w:val="24"/>
                <w:lang w:eastAsia="en-GB"/>
              </w:rPr>
            </w:rPrChange>
          </w:rPr>
          <w:t>In addition,</w:t>
        </w:r>
        <w:r w:rsidR="000D6921" w:rsidRPr="00E41EC0">
          <w:rPr>
            <w:rFonts w:ascii="Arial" w:eastAsia="Lucida Grande" w:hAnsi="Arial"/>
            <w:lang w:eastAsia="en-GB"/>
            <w:rPrChange w:id="2399" w:author="Nelly Wagner" w:date="2017-01-23T18:21:00Z">
              <w:rPr>
                <w:rFonts w:eastAsia="Lucida Grande"/>
                <w:color w:val="0070C0"/>
                <w:sz w:val="24"/>
                <w:szCs w:val="24"/>
                <w:lang w:eastAsia="en-GB"/>
              </w:rPr>
            </w:rPrChange>
          </w:rPr>
          <w:t xml:space="preserve"> </w:t>
        </w:r>
        <w:r w:rsidR="000D6921" w:rsidRPr="00E41EC0">
          <w:rPr>
            <w:rFonts w:ascii="Segoe UI Symbol" w:eastAsia="Lucida Grande" w:hAnsi="Segoe UI Symbol" w:cs="Segoe UI Symbol"/>
            <w:lang w:eastAsia="en-GB"/>
            <w:rPrChange w:id="2400" w:author="Nelly Wagner" w:date="2017-01-23T18:21:00Z">
              <w:rPr>
                <w:rFonts w:ascii="Segoe UI Symbol" w:eastAsia="Lucida Grande" w:hAnsi="Segoe UI Symbol" w:cs="Segoe UI Symbol"/>
                <w:color w:val="0070C0"/>
                <w:sz w:val="24"/>
                <w:szCs w:val="24"/>
                <w:lang w:eastAsia="en-GB"/>
              </w:rPr>
            </w:rPrChange>
          </w:rPr>
          <w:t>⁠</w:t>
        </w:r>
        <w:r w:rsidR="000D6921" w:rsidRPr="00E41EC0">
          <w:rPr>
            <w:rFonts w:ascii="Arial" w:eastAsia="Times" w:hAnsi="Arial"/>
            <w:lang w:eastAsia="en-GB"/>
            <w:rPrChange w:id="2401" w:author="Nelly Wagner" w:date="2017-01-23T18:21:00Z">
              <w:rPr>
                <w:rFonts w:eastAsia="Times"/>
                <w:color w:val="0070C0"/>
                <w:sz w:val="24"/>
                <w:szCs w:val="24"/>
                <w:lang w:eastAsia="en-GB"/>
              </w:rPr>
            </w:rPrChange>
          </w:rPr>
          <w:t xml:space="preserve">the production of type II interferons helps the host in controlling </w:t>
        </w:r>
        <w:r w:rsidR="000D6921" w:rsidRPr="00E41EC0">
          <w:rPr>
            <w:rFonts w:ascii="Arial" w:eastAsia="Times" w:hAnsi="Arial"/>
            <w:i/>
            <w:lang w:eastAsia="en-GB"/>
            <w:rPrChange w:id="2402" w:author="Nelly Wagner" w:date="2017-01-23T18:21:00Z">
              <w:rPr>
                <w:rFonts w:eastAsia="Times"/>
                <w:i/>
                <w:color w:val="0070C0"/>
                <w:sz w:val="24"/>
                <w:szCs w:val="24"/>
                <w:lang w:eastAsia="en-GB"/>
              </w:rPr>
            </w:rPrChange>
          </w:rPr>
          <w:t>S. aureus</w:t>
        </w:r>
        <w:r w:rsidR="000D6921" w:rsidRPr="00E41EC0">
          <w:rPr>
            <w:rFonts w:ascii="Arial" w:eastAsia="Times" w:hAnsi="Arial"/>
            <w:lang w:eastAsia="en-GB"/>
            <w:rPrChange w:id="2403" w:author="Nelly Wagner" w:date="2017-01-23T18:21:00Z">
              <w:rPr>
                <w:rFonts w:eastAsia="Times"/>
                <w:color w:val="0070C0"/>
                <w:sz w:val="24"/>
                <w:szCs w:val="24"/>
                <w:lang w:eastAsia="en-GB"/>
              </w:rPr>
            </w:rPrChange>
          </w:rPr>
          <w:t xml:space="preserve"> infection </w:t>
        </w:r>
        <w:r w:rsidR="000D6921" w:rsidRPr="00E41EC0">
          <w:rPr>
            <w:rFonts w:ascii="Arial" w:eastAsia="Times New Roman" w:hAnsi="Arial"/>
            <w:lang w:eastAsia="en-GB"/>
            <w:rPrChange w:id="2404" w:author="Nelly Wagner" w:date="2017-01-23T18:21:00Z">
              <w:rPr>
                <w:rFonts w:eastAsia="Times New Roman"/>
                <w:color w:val="0070C0"/>
                <w:sz w:val="24"/>
                <w:szCs w:val="24"/>
                <w:lang w:eastAsia="en-GB"/>
              </w:rPr>
            </w:rPrChange>
          </w:rPr>
          <w:t>(Greenlee-Wacker and Nauseef 2016)</w:t>
        </w:r>
        <w:r w:rsidR="000D6921" w:rsidRPr="00E41EC0">
          <w:rPr>
            <w:rFonts w:ascii="Arial" w:eastAsia="Times" w:hAnsi="Arial"/>
            <w:lang w:eastAsia="en-GB"/>
            <w:rPrChange w:id="2405" w:author="Nelly Wagner" w:date="2017-01-23T18:21:00Z">
              <w:rPr>
                <w:rFonts w:eastAsia="Times"/>
                <w:color w:val="0070C0"/>
                <w:sz w:val="24"/>
                <w:szCs w:val="24"/>
                <w:lang w:eastAsia="en-GB"/>
              </w:rPr>
            </w:rPrChange>
          </w:rPr>
          <w:t xml:space="preserve">. Therefore, it is expected that </w:t>
        </w:r>
      </w:ins>
      <w:ins w:id="2406" w:author="Nelly Wagner" w:date="2017-01-17T22:03:00Z">
        <w:r w:rsidR="000D6921" w:rsidRPr="00E41EC0">
          <w:rPr>
            <w:rFonts w:ascii="Arial" w:eastAsia="Times" w:hAnsi="Arial"/>
            <w:lang w:eastAsia="en-GB"/>
            <w:rPrChange w:id="2407" w:author="Nelly Wagner" w:date="2017-01-23T18:21:00Z">
              <w:rPr>
                <w:rFonts w:eastAsia="Times"/>
                <w:color w:val="0070C0"/>
                <w:lang w:eastAsia="en-GB"/>
              </w:rPr>
            </w:rPrChange>
          </w:rPr>
          <w:t xml:space="preserve">in the present work </w:t>
        </w:r>
      </w:ins>
      <w:ins w:id="2408" w:author="Nelly Wagner" w:date="2017-01-17T21:59:00Z">
        <w:r w:rsidR="000D6921" w:rsidRPr="00E41EC0">
          <w:rPr>
            <w:rFonts w:ascii="Arial" w:eastAsia="Times" w:hAnsi="Arial"/>
            <w:lang w:eastAsia="en-GB"/>
            <w:rPrChange w:id="2409" w:author="Nelly Wagner" w:date="2017-01-23T18:21:00Z">
              <w:rPr>
                <w:rFonts w:eastAsia="Times"/>
                <w:color w:val="0070C0"/>
                <w:sz w:val="24"/>
                <w:szCs w:val="24"/>
                <w:lang w:eastAsia="en-GB"/>
              </w:rPr>
            </w:rPrChange>
          </w:rPr>
          <w:t xml:space="preserve">the immune response to </w:t>
        </w:r>
        <w:r w:rsidR="000D6921" w:rsidRPr="00E41EC0">
          <w:rPr>
            <w:rFonts w:ascii="Arial" w:eastAsia="Times" w:hAnsi="Arial"/>
            <w:i/>
            <w:lang w:eastAsia="en-GB"/>
            <w:rPrChange w:id="2410" w:author="Nelly Wagner" w:date="2017-01-23T18:21:00Z">
              <w:rPr>
                <w:rFonts w:eastAsia="Times"/>
                <w:i/>
                <w:color w:val="0070C0"/>
                <w:sz w:val="24"/>
                <w:szCs w:val="24"/>
                <w:lang w:eastAsia="en-GB"/>
              </w:rPr>
            </w:rPrChange>
          </w:rPr>
          <w:t>S. aureus</w:t>
        </w:r>
        <w:r w:rsidR="000D6921" w:rsidRPr="00E41EC0">
          <w:rPr>
            <w:rFonts w:ascii="Arial" w:eastAsia="Times" w:hAnsi="Arial"/>
            <w:lang w:eastAsia="en-GB"/>
            <w:rPrChange w:id="2411" w:author="Nelly Wagner" w:date="2017-01-23T18:21:00Z">
              <w:rPr>
                <w:rFonts w:eastAsia="Times"/>
                <w:color w:val="0070C0"/>
                <w:sz w:val="24"/>
                <w:szCs w:val="24"/>
                <w:lang w:eastAsia="en-GB"/>
              </w:rPr>
            </w:rPrChange>
          </w:rPr>
          <w:t xml:space="preserve"> involves MyD88-dependent pathways through TLR2. Nevertheless </w:t>
        </w:r>
        <w:r w:rsidR="000D6921" w:rsidRPr="00E41EC0">
          <w:rPr>
            <w:rFonts w:ascii="Arial" w:eastAsia="Times" w:hAnsi="Arial"/>
            <w:i/>
            <w:lang w:eastAsia="en-GB"/>
            <w:rPrChange w:id="2412" w:author="Nelly Wagner" w:date="2017-01-23T18:21:00Z">
              <w:rPr>
                <w:rFonts w:eastAsia="Times"/>
                <w:i/>
                <w:color w:val="0070C0"/>
                <w:sz w:val="24"/>
                <w:szCs w:val="24"/>
                <w:lang w:eastAsia="en-GB"/>
              </w:rPr>
            </w:rPrChange>
          </w:rPr>
          <w:t>S. aureus</w:t>
        </w:r>
        <w:r w:rsidR="000D6921" w:rsidRPr="00E41EC0">
          <w:rPr>
            <w:rFonts w:ascii="Arial" w:eastAsia="Times" w:hAnsi="Arial"/>
            <w:lang w:eastAsia="en-GB"/>
            <w:rPrChange w:id="2413" w:author="Nelly Wagner" w:date="2017-01-23T18:21:00Z">
              <w:rPr>
                <w:rFonts w:eastAsia="Times"/>
                <w:color w:val="0070C0"/>
                <w:sz w:val="24"/>
                <w:szCs w:val="24"/>
                <w:lang w:eastAsia="en-GB"/>
              </w:rPr>
            </w:rPrChange>
          </w:rPr>
          <w:t xml:space="preserve"> is likely to interfere with the MyD88 signalling pathway to prevent the host from mounting an efficient immune response.</w:t>
        </w:r>
      </w:ins>
      <w:ins w:id="2414" w:author="Nelly Wagner" w:date="2017-01-17T22:01:00Z">
        <w:r w:rsidR="000D6921" w:rsidRPr="00E41EC0">
          <w:rPr>
            <w:rFonts w:ascii="Arial" w:eastAsia="Times" w:hAnsi="Arial"/>
            <w:lang w:eastAsia="en-GB"/>
            <w:rPrChange w:id="2415" w:author="Nelly Wagner" w:date="2017-01-23T18:21:00Z">
              <w:rPr>
                <w:rFonts w:eastAsia="Times"/>
                <w:color w:val="0070C0"/>
                <w:szCs w:val="24"/>
                <w:lang w:eastAsia="en-GB"/>
              </w:rPr>
            </w:rPrChange>
          </w:rPr>
          <w:t xml:space="preserve"> </w:t>
        </w:r>
      </w:ins>
      <w:del w:id="2416" w:author="Nelly Wagner" w:date="2017-01-17T21:59:00Z">
        <w:r w:rsidRPr="000D6921" w:rsidDel="000D6921">
          <w:rPr>
            <w:rFonts w:ascii="Arial" w:eastAsia="Times" w:hAnsi="Arial"/>
            <w:color w:val="000000"/>
            <w:lang w:eastAsia="en-GB"/>
          </w:rPr>
          <w:delText xml:space="preserve">suggesting that MyD88-independent pathways are also involved. </w:delText>
        </w:r>
      </w:del>
      <w:r w:rsidRPr="000D6921">
        <w:rPr>
          <w:rFonts w:ascii="Arial" w:eastAsia="Times" w:hAnsi="Arial"/>
          <w:color w:val="000000"/>
          <w:lang w:eastAsia="en-GB"/>
        </w:rPr>
        <w:t>TLR signalling, whether it is MyD88-dependent or not, ultimately leads to activation of NF-</w:t>
      </w:r>
      <w:r w:rsidRPr="000D6921">
        <w:rPr>
          <w:rFonts w:ascii="Arial" w:eastAsia="Arial Greek" w:hAnsi="Arial"/>
          <w:color w:val="000000"/>
          <w:lang w:eastAsia="en-GB"/>
        </w:rPr>
        <w:t>κ</w:t>
      </w:r>
      <w:r w:rsidRPr="000D6921">
        <w:rPr>
          <w:rFonts w:ascii="Arial" w:eastAsia="Times" w:hAnsi="Arial"/>
          <w:color w:val="000000"/>
          <w:lang w:eastAsia="en-GB"/>
        </w:rPr>
        <w:t>B, the transcription factor responsible for the expression of pro-inflammatory cytokines, including interleukin 1</w:t>
      </w:r>
      <w:r w:rsidRPr="000D6921">
        <w:rPr>
          <w:rFonts w:ascii="Arial" w:eastAsia="Arial Greek" w:hAnsi="Arial"/>
          <w:color w:val="000000"/>
          <w:lang w:eastAsia="en-GB"/>
        </w:rPr>
        <w:t>β</w:t>
      </w:r>
      <w:r w:rsidRPr="000D6921">
        <w:rPr>
          <w:rFonts w:ascii="Arial" w:eastAsia="Times" w:hAnsi="Arial"/>
          <w:color w:val="000000"/>
          <w:lang w:eastAsia="en-GB"/>
        </w:rPr>
        <w:t xml:space="preserve"> (Yamauchi et al. 2010)</w:t>
      </w:r>
      <w:r w:rsidRPr="0096269C">
        <w:rPr>
          <w:rFonts w:ascii="Segoe UI Symbol" w:eastAsia="Lucida Grande" w:hAnsi="Segoe UI Symbol" w:cs="Segoe UI Symbol"/>
          <w:color w:val="000000"/>
          <w:lang w:eastAsia="en-GB"/>
        </w:rPr>
        <w:t>⁠</w:t>
      </w:r>
      <w:r w:rsidRPr="000D6921">
        <w:rPr>
          <w:rFonts w:ascii="Arial" w:eastAsia="Times" w:hAnsi="Arial"/>
          <w:color w:val="000000"/>
          <w:lang w:eastAsia="en-GB"/>
        </w:rPr>
        <w:t>. Interleukin 1</w:t>
      </w:r>
      <w:r w:rsidRPr="000D6921">
        <w:rPr>
          <w:rFonts w:ascii="Arial" w:eastAsia="Arial Greek" w:hAnsi="Arial"/>
          <w:color w:val="000000"/>
          <w:lang w:eastAsia="en-GB"/>
        </w:rPr>
        <w:t>β is the major pro-inflammatory cytokine and its signalling pathw</w:t>
      </w:r>
      <w:r w:rsidRPr="000D6921">
        <w:rPr>
          <w:rFonts w:ascii="Arial" w:eastAsia="Arial" w:hAnsi="Arial"/>
          <w:color w:val="000000"/>
          <w:lang w:eastAsia="en-GB"/>
        </w:rPr>
        <w:t xml:space="preserve">ay is particularly critical in the case of </w:t>
      </w:r>
      <w:r w:rsidRPr="000D6921">
        <w:rPr>
          <w:rFonts w:ascii="Arial" w:eastAsia="Arial" w:hAnsi="Arial"/>
          <w:i/>
          <w:iCs/>
          <w:color w:val="000000"/>
          <w:lang w:eastAsia="en-GB"/>
        </w:rPr>
        <w:t>S. aureus</w:t>
      </w:r>
      <w:r w:rsidRPr="000D6921">
        <w:rPr>
          <w:rFonts w:ascii="Arial" w:eastAsia="Arial" w:hAnsi="Arial"/>
          <w:i/>
          <w:color w:val="000000"/>
          <w:lang w:eastAsia="en-GB"/>
        </w:rPr>
        <w:t xml:space="preserve"> </w:t>
      </w:r>
      <w:r w:rsidRPr="000D6921">
        <w:rPr>
          <w:rFonts w:ascii="Arial" w:eastAsia="Arial" w:hAnsi="Arial"/>
          <w:color w:val="000000"/>
          <w:lang w:eastAsia="en-GB"/>
        </w:rPr>
        <w:t>infection both in mice (Suzuki et al. 2002)</w:t>
      </w:r>
      <w:r w:rsidRPr="0096269C">
        <w:rPr>
          <w:rFonts w:ascii="Segoe UI Symbol" w:eastAsia="Lucida Grande" w:hAnsi="Segoe UI Symbol" w:cs="Segoe UI Symbol"/>
          <w:color w:val="000000"/>
          <w:lang w:eastAsia="en-GB"/>
        </w:rPr>
        <w:t>⁠</w:t>
      </w:r>
      <w:r w:rsidRPr="000D6921">
        <w:rPr>
          <w:rFonts w:ascii="Arial" w:eastAsia="Arial" w:hAnsi="Arial"/>
          <w:color w:val="000000"/>
          <w:lang w:eastAsia="en-GB"/>
        </w:rPr>
        <w:t xml:space="preserve"> and humans (Bernuth et al. 2008)</w:t>
      </w:r>
      <w:r w:rsidRPr="0096269C">
        <w:rPr>
          <w:rFonts w:ascii="Segoe UI Symbol" w:eastAsia="Lucida Grande" w:hAnsi="Segoe UI Symbol" w:cs="Segoe UI Symbol"/>
          <w:color w:val="000000"/>
          <w:lang w:eastAsia="en-GB"/>
        </w:rPr>
        <w:t>⁠⁠</w:t>
      </w:r>
      <w:r w:rsidRPr="000D6921">
        <w:rPr>
          <w:rFonts w:ascii="Arial" w:eastAsia="Arial" w:hAnsi="Arial"/>
          <w:color w:val="000000"/>
          <w:lang w:eastAsia="en-GB"/>
        </w:rPr>
        <w:t>.</w:t>
      </w:r>
    </w:p>
    <w:p w14:paraId="44BF9486" w14:textId="77777777" w:rsidR="0020061D" w:rsidRDefault="00766C9B">
      <w:pPr>
        <w:pStyle w:val="Paragraph"/>
      </w:pPr>
      <w:r>
        <w:rPr>
          <w:rFonts w:eastAsia="Times"/>
          <w:color w:val="000000"/>
          <w:lang w:eastAsia="en-GB"/>
        </w:rPr>
        <w:tab/>
        <w:t xml:space="preserve">Here, the innate immune response to the </w:t>
      </w:r>
      <w:r>
        <w:rPr>
          <w:rFonts w:eastAsia="Times"/>
          <w:i/>
          <w:color w:val="000000"/>
          <w:lang w:eastAsia="en-GB"/>
        </w:rPr>
        <w:t>sagB</w:t>
      </w:r>
      <w:r>
        <w:rPr>
          <w:rFonts w:eastAsia="Times"/>
          <w:color w:val="000000"/>
          <w:lang w:eastAsia="en-GB"/>
        </w:rPr>
        <w:t xml:space="preserve">, </w:t>
      </w:r>
      <w:r>
        <w:rPr>
          <w:rFonts w:eastAsia="Times"/>
          <w:i/>
          <w:color w:val="000000"/>
          <w:lang w:eastAsia="en-GB"/>
        </w:rPr>
        <w:t>phePsaeR</w:t>
      </w:r>
      <w:r>
        <w:rPr>
          <w:rFonts w:eastAsia="Times"/>
          <w:color w:val="000000"/>
          <w:lang w:eastAsia="en-GB"/>
        </w:rPr>
        <w:t xml:space="preserve"> and SH1000 strains will be characterised at different levels along the TLR signalling pathway. Differences between strains may provide an explanation for the contrasting behaviour of the strains in the synergy phenomenon. The aims are:</w:t>
      </w:r>
    </w:p>
    <w:p w14:paraId="04B1B66B" w14:textId="77777777" w:rsidR="0020061D" w:rsidRDefault="00766C9B">
      <w:pPr>
        <w:pStyle w:val="Paragraph"/>
        <w:numPr>
          <w:ilvl w:val="0"/>
          <w:numId w:val="17"/>
        </w:numPr>
      </w:pPr>
      <w:r>
        <w:rPr>
          <w:rFonts w:eastAsia="Times"/>
          <w:color w:val="000000"/>
          <w:lang w:eastAsia="en-GB"/>
        </w:rPr>
        <w:t>To use a zebrafish NF-</w:t>
      </w:r>
      <w:r>
        <w:rPr>
          <w:rFonts w:eastAsia="Arial Greek"/>
          <w:color w:val="000000"/>
          <w:lang w:eastAsia="en-GB"/>
        </w:rPr>
        <w:t>κ</w:t>
      </w:r>
      <w:r>
        <w:rPr>
          <w:rFonts w:eastAsia="Times"/>
          <w:color w:val="000000"/>
          <w:lang w:eastAsia="en-GB"/>
        </w:rPr>
        <w:t>B reporter line to quantify the immune response at a global regulatory level</w:t>
      </w:r>
    </w:p>
    <w:p w14:paraId="30AFE344" w14:textId="77777777" w:rsidR="0020061D" w:rsidRDefault="00766C9B">
      <w:pPr>
        <w:pStyle w:val="Paragraph"/>
        <w:numPr>
          <w:ilvl w:val="0"/>
          <w:numId w:val="17"/>
        </w:numPr>
      </w:pPr>
      <w:r>
        <w:rPr>
          <w:rFonts w:eastAsia="Times"/>
          <w:color w:val="000000"/>
          <w:lang w:eastAsia="en-GB"/>
        </w:rPr>
        <w:t xml:space="preserve">Establish if the innate immune response is MyD88-dependent or -independent in the zebrafish model of </w:t>
      </w:r>
      <w:r>
        <w:rPr>
          <w:rFonts w:eastAsia="Times"/>
          <w:i/>
          <w:iCs/>
          <w:color w:val="000000"/>
          <w:lang w:eastAsia="en-GB"/>
        </w:rPr>
        <w:t>S. aureus</w:t>
      </w:r>
      <w:r>
        <w:rPr>
          <w:rFonts w:eastAsia="Times"/>
          <w:color w:val="000000"/>
          <w:lang w:eastAsia="en-GB"/>
        </w:rPr>
        <w:t xml:space="preserve"> systemic infection</w:t>
      </w:r>
    </w:p>
    <w:p w14:paraId="66AE6A9D" w14:textId="77777777" w:rsidR="0020061D" w:rsidRDefault="00766C9B">
      <w:pPr>
        <w:pStyle w:val="Paragraph"/>
        <w:numPr>
          <w:ilvl w:val="0"/>
          <w:numId w:val="17"/>
        </w:numPr>
      </w:pPr>
      <w:r>
        <w:rPr>
          <w:rFonts w:eastAsia="Times"/>
          <w:color w:val="000000"/>
          <w:lang w:eastAsia="en-GB"/>
        </w:rPr>
        <w:t>Assess the pro-inflammatory potential of the strains by specifically comparing interleukin 1</w:t>
      </w:r>
      <w:r>
        <w:rPr>
          <w:rFonts w:eastAsia="Arial Greek"/>
          <w:color w:val="000000"/>
          <w:lang w:eastAsia="en-GB"/>
        </w:rPr>
        <w:t>β expression</w:t>
      </w:r>
    </w:p>
    <w:p w14:paraId="4C3CEABE" w14:textId="77777777" w:rsidR="0020061D" w:rsidRDefault="00766C9B">
      <w:pPr>
        <w:pStyle w:val="41"/>
      </w:pPr>
      <w:bookmarkStart w:id="2417" w:name="__RefHeading___Toc79881_1995552439"/>
      <w:bookmarkEnd w:id="2417"/>
      <w:r>
        <w:lastRenderedPageBreak/>
        <w:t>5.2. Results</w:t>
      </w:r>
    </w:p>
    <w:p w14:paraId="58064F77" w14:textId="77777777" w:rsidR="0020061D" w:rsidRDefault="00766C9B">
      <w:pPr>
        <w:pStyle w:val="411"/>
        <w:rPr>
          <w:szCs w:val="24"/>
        </w:rPr>
      </w:pPr>
      <w:r>
        <w:rPr>
          <w:rFonts w:eastAsia="Times"/>
          <w:color w:val="000000"/>
          <w:szCs w:val="24"/>
          <w:lang w:eastAsia="en-GB"/>
        </w:rPr>
        <w:t>5.2.1. Comparison of NF</w:t>
      </w:r>
      <w:r>
        <w:rPr>
          <w:rFonts w:eastAsia="Arial Greek"/>
          <w:color w:val="000000"/>
          <w:szCs w:val="24"/>
          <w:lang w:eastAsia="en-GB"/>
        </w:rPr>
        <w:t>κ</w:t>
      </w:r>
      <w:r>
        <w:rPr>
          <w:rFonts w:eastAsia="Times"/>
          <w:color w:val="000000"/>
          <w:szCs w:val="24"/>
          <w:lang w:eastAsia="en-GB"/>
        </w:rPr>
        <w:t>B expression induced by different strains</w:t>
      </w:r>
    </w:p>
    <w:p w14:paraId="05237D46" w14:textId="77777777" w:rsidR="0020061D" w:rsidRDefault="00766C9B">
      <w:pPr>
        <w:pStyle w:val="Paragraph"/>
      </w:pPr>
      <w:r>
        <w:rPr>
          <w:rFonts w:eastAsia="Times"/>
          <w:color w:val="000000"/>
          <w:sz w:val="24"/>
          <w:lang w:eastAsia="en-GB"/>
        </w:rPr>
        <w:tab/>
      </w:r>
      <w:r>
        <w:rPr>
          <w:rFonts w:eastAsia="Times"/>
          <w:color w:val="000000"/>
          <w:lang w:eastAsia="en-GB"/>
        </w:rPr>
        <w:t>The central role of NF</w:t>
      </w:r>
      <w:r>
        <w:rPr>
          <w:rFonts w:eastAsia="Arial Greek"/>
          <w:color w:val="000000"/>
          <w:lang w:eastAsia="en-GB"/>
        </w:rPr>
        <w:t>κ</w:t>
      </w:r>
      <w:r>
        <w:rPr>
          <w:rFonts w:eastAsia="Times"/>
          <w:color w:val="000000"/>
          <w:lang w:eastAsia="en-GB"/>
        </w:rPr>
        <w:t>B in regulating immune responses makes it an important immune component to analyse. The aim was to compare the global level of NF</w:t>
      </w:r>
      <w:r>
        <w:rPr>
          <w:rFonts w:eastAsia="Arial Greek"/>
          <w:color w:val="000000"/>
          <w:lang w:eastAsia="en-GB"/>
        </w:rPr>
        <w:t>κ</w:t>
      </w:r>
      <w:r>
        <w:rPr>
          <w:rFonts w:eastAsia="Times"/>
          <w:color w:val="000000"/>
          <w:lang w:eastAsia="en-GB"/>
        </w:rPr>
        <w:t xml:space="preserve">B expression between embryos infected with either the </w:t>
      </w:r>
      <w:r>
        <w:rPr>
          <w:rFonts w:eastAsia="Times"/>
          <w:i/>
          <w:color w:val="000000"/>
          <w:lang w:eastAsia="en-GB"/>
        </w:rPr>
        <w:t xml:space="preserve">sagB </w:t>
      </w:r>
      <w:r>
        <w:rPr>
          <w:rFonts w:eastAsia="Times"/>
          <w:color w:val="000000"/>
          <w:lang w:eastAsia="en-GB"/>
        </w:rPr>
        <w:t xml:space="preserve">mutant or the parent strain SH1000. It was hypothesised that the </w:t>
      </w:r>
      <w:r>
        <w:rPr>
          <w:rFonts w:eastAsia="Times"/>
          <w:i/>
          <w:color w:val="000000"/>
          <w:lang w:eastAsia="en-GB"/>
        </w:rPr>
        <w:t xml:space="preserve">sagB </w:t>
      </w:r>
      <w:r>
        <w:rPr>
          <w:rFonts w:eastAsia="Times"/>
          <w:color w:val="000000"/>
          <w:lang w:eastAsia="en-GB"/>
        </w:rPr>
        <w:t>mutant would induce differential activation of NF</w:t>
      </w:r>
      <w:r>
        <w:rPr>
          <w:rFonts w:eastAsia="Arial Greek"/>
          <w:color w:val="000000"/>
          <w:lang w:eastAsia="en-GB"/>
        </w:rPr>
        <w:t>κ</w:t>
      </w:r>
      <w:r>
        <w:rPr>
          <w:rFonts w:eastAsia="Times"/>
          <w:color w:val="000000"/>
          <w:lang w:eastAsia="en-GB"/>
        </w:rPr>
        <w:t>B compared to its parent, resulting in altered host response and the observed effect on inter-strain co-operation. A zebrafish transgenic line expressing GFP under the control of NF</w:t>
      </w:r>
      <w:r>
        <w:rPr>
          <w:rFonts w:eastAsia="Arial Greek"/>
          <w:color w:val="000000"/>
          <w:lang w:eastAsia="en-GB"/>
        </w:rPr>
        <w:t>κ</w:t>
      </w:r>
      <w:r>
        <w:rPr>
          <w:rFonts w:eastAsia="Times"/>
          <w:color w:val="000000"/>
          <w:lang w:eastAsia="en-GB"/>
        </w:rPr>
        <w:t>B binding sequences (</w:t>
      </w:r>
      <w:r>
        <w:rPr>
          <w:rFonts w:eastAsia="Times"/>
          <w:i/>
          <w:color w:val="000000"/>
          <w:lang w:eastAsia="en-GB"/>
        </w:rPr>
        <w:t>Tg(NF</w:t>
      </w:r>
      <w:r>
        <w:rPr>
          <w:rFonts w:eastAsia="Arial Greek"/>
          <w:i/>
          <w:color w:val="000000"/>
          <w:lang w:eastAsia="en-GB"/>
        </w:rPr>
        <w:t>κ</w:t>
      </w:r>
      <w:r>
        <w:rPr>
          <w:rFonts w:eastAsia="Times"/>
          <w:i/>
          <w:color w:val="000000"/>
          <w:lang w:eastAsia="en-GB"/>
        </w:rPr>
        <w:t>B:EGFP)</w:t>
      </w:r>
      <w:r>
        <w:rPr>
          <w:rFonts w:eastAsia="Times"/>
          <w:color w:val="000000"/>
          <w:lang w:eastAsia="en-GB"/>
        </w:rPr>
        <w:t>, Kanther et al. 2011)</w:t>
      </w:r>
      <w:del w:id="2418" w:author="Nelly Wagner" w:date="2017-01-22T15:41:00Z">
        <w:r w:rsidDel="00B05B01">
          <w:rPr>
            <w:rFonts w:eastAsia="Courier"/>
            <w:color w:val="000000"/>
            <w:lang w:eastAsia="en-GB"/>
          </w:rPr>
          <w:delText>⁠</w:delText>
        </w:r>
      </w:del>
      <w:r>
        <w:rPr>
          <w:rFonts w:eastAsia="Times"/>
          <w:color w:val="000000"/>
          <w:lang w:eastAsia="en-GB"/>
        </w:rPr>
        <w:t xml:space="preserve"> was used to quantify the level of NF</w:t>
      </w:r>
      <w:r>
        <w:rPr>
          <w:rFonts w:eastAsia="Arial Greek"/>
          <w:color w:val="000000"/>
          <w:lang w:eastAsia="en-GB"/>
        </w:rPr>
        <w:t>κ</w:t>
      </w:r>
      <w:r>
        <w:rPr>
          <w:rFonts w:eastAsia="Times"/>
          <w:color w:val="000000"/>
          <w:lang w:eastAsia="en-GB"/>
        </w:rPr>
        <w:t>B expression in infected embryos.</w:t>
      </w:r>
    </w:p>
    <w:p w14:paraId="3D898F44" w14:textId="77777777" w:rsidR="0020061D" w:rsidRDefault="00766C9B">
      <w:pPr>
        <w:pStyle w:val="4111"/>
      </w:pPr>
      <w:bookmarkStart w:id="2419" w:name="__RefHeading___Toc79883_1995552439"/>
      <w:bookmarkEnd w:id="2419"/>
      <w:r>
        <w:rPr>
          <w:rFonts w:eastAsia="Times"/>
          <w:color w:val="000000"/>
          <w:lang w:eastAsia="en-GB"/>
        </w:rPr>
        <w:t>5.2.1.1. Whole body intensity measurement of NF</w:t>
      </w:r>
      <w:r>
        <w:rPr>
          <w:rFonts w:eastAsia="Arial Greek"/>
          <w:color w:val="000000"/>
          <w:lang w:eastAsia="en-GB"/>
        </w:rPr>
        <w:t>κ</w:t>
      </w:r>
      <w:r>
        <w:rPr>
          <w:rFonts w:eastAsia="Times"/>
          <w:color w:val="000000"/>
          <w:lang w:eastAsia="en-GB"/>
        </w:rPr>
        <w:t>B expression</w:t>
      </w:r>
    </w:p>
    <w:p w14:paraId="6149FD51" w14:textId="30BEA43A" w:rsidR="0020061D" w:rsidRDefault="00766C9B">
      <w:pPr>
        <w:pStyle w:val="Paragraph"/>
      </w:pPr>
      <w:r>
        <w:rPr>
          <w:rFonts w:eastAsia="Times"/>
          <w:color w:val="000000"/>
          <w:sz w:val="24"/>
          <w:lang w:eastAsia="en-GB"/>
        </w:rPr>
        <w:tab/>
      </w:r>
      <w:r>
        <w:rPr>
          <w:rFonts w:eastAsia="Times"/>
          <w:color w:val="000000"/>
          <w:lang w:eastAsia="en-GB"/>
        </w:rPr>
        <w:t xml:space="preserve"> Previous studies have shown that a wide variety of cells can express NF</w:t>
      </w:r>
      <w:r>
        <w:rPr>
          <w:rFonts w:eastAsia="Arial Greek"/>
          <w:color w:val="000000"/>
          <w:lang w:eastAsia="en-GB"/>
        </w:rPr>
        <w:t>κ</w:t>
      </w:r>
      <w:r>
        <w:rPr>
          <w:rFonts w:eastAsia="Times"/>
          <w:color w:val="000000"/>
          <w:lang w:eastAsia="en-GB"/>
        </w:rPr>
        <w:t>B in response to stress (Magness et al. 2004)</w:t>
      </w:r>
      <w:del w:id="2420" w:author="Nelly Wagner" w:date="2017-01-22T15:41:00Z">
        <w:r w:rsidDel="00B05B01">
          <w:rPr>
            <w:rFonts w:eastAsia="Courier"/>
            <w:color w:val="000000"/>
            <w:lang w:eastAsia="en-GB"/>
          </w:rPr>
          <w:delText>⁠</w:delText>
        </w:r>
      </w:del>
      <w:r>
        <w:rPr>
          <w:rFonts w:eastAsia="Times"/>
          <w:color w:val="000000"/>
          <w:lang w:eastAsia="en-GB"/>
        </w:rPr>
        <w:t>. Although most expression is likely to be localised in immune cells early during infection, it was expected that expression would spread to other tissues when abscesses are forming. Thus</w:t>
      </w:r>
      <w:ins w:id="2421" w:author="Nelly Wagner" w:date="2017-01-22T15:41:00Z">
        <w:r w:rsidR="00B05B01">
          <w:rPr>
            <w:rFonts w:eastAsia="Times"/>
            <w:color w:val="000000"/>
            <w:lang w:eastAsia="en-GB"/>
          </w:rPr>
          <w:t>,</w:t>
        </w:r>
      </w:ins>
      <w:r>
        <w:rPr>
          <w:rFonts w:eastAsia="Times"/>
          <w:color w:val="000000"/>
          <w:lang w:eastAsia="en-GB"/>
        </w:rPr>
        <w:t xml:space="preserve"> whole-body quantification of NF</w:t>
      </w:r>
      <w:r>
        <w:rPr>
          <w:rFonts w:eastAsia="Arial Greek"/>
          <w:color w:val="000000"/>
          <w:lang w:eastAsia="en-GB"/>
        </w:rPr>
        <w:t>κ</w:t>
      </w:r>
      <w:r>
        <w:rPr>
          <w:rFonts w:eastAsia="Times"/>
          <w:color w:val="000000"/>
          <w:lang w:eastAsia="en-GB"/>
        </w:rPr>
        <w:t>B expression was performed on infected and non-infected embryos.</w:t>
      </w:r>
    </w:p>
    <w:p w14:paraId="6E87EF8E" w14:textId="3A6708F6" w:rsidR="0020061D" w:rsidDel="006E4B9C" w:rsidRDefault="00766C9B">
      <w:pPr>
        <w:pStyle w:val="Paragraph"/>
        <w:rPr>
          <w:del w:id="2422" w:author="Nelly Wagner" w:date="2017-01-24T18:40:00Z"/>
        </w:rPr>
      </w:pPr>
      <w:r>
        <w:tab/>
        <w:t xml:space="preserve">In a preliminary </w:t>
      </w:r>
      <w:del w:id="2423" w:author="Nelly Wagner" w:date="2017-01-22T15:41:00Z">
        <w:r w:rsidDel="00B05B01">
          <w:delText>experiment</w:delText>
        </w:r>
      </w:del>
      <w:ins w:id="2424" w:author="Nelly Wagner" w:date="2017-01-22T15:41:00Z">
        <w:r w:rsidR="00B05B01">
          <w:t>experiment,</w:t>
        </w:r>
      </w:ins>
      <w:r>
        <w:t xml:space="preserve"> it appeared that 1 day old embryos did not express the transgene, although it could have been that the GFP needed more time to become visible after stimulation. Moreover, the line was heterozygous for the transgene, thus transgenic embryos could only be selected at 2 days post-fertilisation thanks to GFP expression in neuromasts. Consequently, embryos were selected and infected at 2 days post-fertilisation with mCherry-expressing strains or injected with PBS and imaged at 2, 24 and 48 hours after infection. At each time point, embryos that were heavily infected and a few randomly infected ones were imaged and discarded afterwards. This is because temperature could not be maintained during imaging, so the course of infection would have been altered if the embryos were re-used for future imaging. Different exposure times were tested and 500 ms for GFP and 1000 ms for mCherry did not lead to any overexposure. Images were acquired from two independent experiments. A region of interest was drawn around each embryo and the mean GFP and mCherry fluorescence intensities were measured inside the area. No post-acquisition modifications were performed on the pictures prior to fluorescence measurements. Examples of fluorescent images of control and infected embryos are given in Figure 5.1. Basal GFP fluorescence in the neuromasts of the lateral line of control embryos (injected with PBS) was noticeable, even after 24 hours (Figure 5.1A). </w:t>
      </w:r>
      <w:del w:id="2425" w:author="Nelly Wagner" w:date="2017-01-24T18:40:00Z">
        <w:r w:rsidDel="006E4B9C">
          <w:delText>This baseline GFP fluorescence was also present in the infected embryos (Figure 5.1B and C), therefore it was not the result of infection.</w:delText>
        </w:r>
      </w:del>
    </w:p>
    <w:p w14:paraId="6FFE0056" w14:textId="254137F2" w:rsidR="0020061D" w:rsidRDefault="00766C9B">
      <w:pPr>
        <w:pStyle w:val="Paragraph"/>
      </w:pPr>
      <w:del w:id="2426" w:author="Nelly Wagner" w:date="2017-01-24T18:40:00Z">
        <w:r w:rsidDel="006E4B9C">
          <w:rPr>
            <w:rFonts w:eastAsia="Times"/>
            <w:color w:val="000000"/>
            <w:lang w:eastAsia="en-GB"/>
          </w:rPr>
          <w:tab/>
          <w:delText xml:space="preserve">The change in fluorescent intensities with infection was analysed. First, the GFP intensities between control and infected embryos were compared for each time point in two independent experiments (Figure 5.2). At each time point, no significant difference between control and infected embryos was found in the first experiment (Figure 5.2A). However in the second experiment, a significant decrease in the mean GFP intensity was observed in embryos infected with </w:delText>
        </w:r>
        <w:r w:rsidDel="006E4B9C">
          <w:rPr>
            <w:rFonts w:eastAsia="Times"/>
            <w:i/>
            <w:color w:val="000000"/>
            <w:lang w:eastAsia="en-GB"/>
          </w:rPr>
          <w:delText xml:space="preserve">sagB </w:delText>
        </w:r>
        <w:r w:rsidDel="006E4B9C">
          <w:rPr>
            <w:rFonts w:eastAsia="Times"/>
            <w:color w:val="000000"/>
            <w:lang w:eastAsia="en-GB"/>
          </w:rPr>
          <w:delText xml:space="preserve">compared to control embryos at 24 hours post-infection only (Figure 5.2B, </w:delText>
        </w:r>
        <w:r w:rsidDel="006E4B9C">
          <w:rPr>
            <w:rFonts w:eastAsia="Times"/>
            <w:i/>
            <w:color w:val="000000"/>
            <w:lang w:eastAsia="en-GB"/>
          </w:rPr>
          <w:delText xml:space="preserve">p </w:delText>
        </w:r>
        <w:r w:rsidDel="006E4B9C">
          <w:rPr>
            <w:rFonts w:eastAsia="Times"/>
            <w:color w:val="000000"/>
            <w:lang w:eastAsia="en-GB"/>
          </w:rPr>
          <w:delText>&lt; 0.01). No other differences between groups were observed. Whole-body measurement of fluorescence therefore indicates that NF</w:delText>
        </w:r>
        <w:r w:rsidDel="006E4B9C">
          <w:rPr>
            <w:rFonts w:eastAsia="Liberation Serif"/>
            <w:color w:val="000000"/>
            <w:lang w:eastAsia="en-GB"/>
          </w:rPr>
          <w:delText xml:space="preserve">κB expression does not differ between infected and non-infected embryos. </w:delText>
        </w:r>
        <w:r w:rsidDel="006E4B9C">
          <w:rPr>
            <w:rFonts w:eastAsia="Times"/>
            <w:color w:val="000000"/>
            <w:lang w:eastAsia="en-GB"/>
          </w:rPr>
          <w:delText xml:space="preserve">The same images were then analysed to compare the mean mCherry intensities between embryos infected by SH1000 and </w:delText>
        </w:r>
        <w:r w:rsidDel="006E4B9C">
          <w:rPr>
            <w:rFonts w:eastAsia="Times"/>
            <w:i/>
            <w:color w:val="000000"/>
            <w:lang w:eastAsia="en-GB"/>
          </w:rPr>
          <w:delText xml:space="preserve">sagB </w:delText>
        </w:r>
        <w:r w:rsidDel="006E4B9C">
          <w:rPr>
            <w:rFonts w:eastAsia="Times"/>
            <w:color w:val="000000"/>
            <w:lang w:eastAsia="en-GB"/>
          </w:rPr>
          <w:delText xml:space="preserve">(Figure 5.3). In embryos infected with SH1000, mean mCherry intensities did not change over time during the first experiment whilst during the second experiment there was a significant increase in the mean intensity between 2 and 24 hours post-infection (Figure 5.3A, </w:delText>
        </w:r>
        <w:r w:rsidDel="006E4B9C">
          <w:rPr>
            <w:rFonts w:eastAsia="Times"/>
            <w:i/>
            <w:color w:val="000000"/>
            <w:lang w:eastAsia="en-GB"/>
          </w:rPr>
          <w:delText xml:space="preserve">p </w:delText>
        </w:r>
        <w:r w:rsidDel="006E4B9C">
          <w:rPr>
            <w:rFonts w:eastAsia="Times"/>
            <w:color w:val="000000"/>
            <w:lang w:eastAsia="en-GB"/>
          </w:rPr>
          <w:delText>&lt; 0.05).</w:delText>
        </w:r>
      </w:del>
      <w:r>
        <w:br w:type="page"/>
      </w:r>
    </w:p>
    <w:p w14:paraId="7E5FD6DA" w14:textId="1F206BC5" w:rsidR="0020061D" w:rsidRDefault="00766C9B">
      <w:pPr>
        <w:widowControl w:val="0"/>
        <w:spacing w:after="140" w:line="360" w:lineRule="auto"/>
        <w:jc w:val="both"/>
        <w:rPr>
          <w:ins w:id="2427" w:author="Nelly Wagner" w:date="2017-01-24T18:40:00Z"/>
        </w:rPr>
      </w:pPr>
      <w:r>
        <w:rPr>
          <w:noProof/>
          <w:lang w:eastAsia="en-GB"/>
        </w:rPr>
        <w:lastRenderedPageBreak/>
        <w:drawing>
          <wp:anchor distT="0" distB="127000" distL="0" distR="0" simplePos="0" relativeHeight="251661312" behindDoc="0" locked="0" layoutInCell="1" allowOverlap="1" wp14:anchorId="0945D314" wp14:editId="56BF532F">
            <wp:simplePos x="0" y="0"/>
            <wp:positionH relativeFrom="column">
              <wp:align>center</wp:align>
            </wp:positionH>
            <wp:positionV relativeFrom="paragraph">
              <wp:align>top</wp:align>
            </wp:positionV>
            <wp:extent cx="2604135" cy="6951980"/>
            <wp:effectExtent l="0" t="0" r="0" b="0"/>
            <wp:wrapTopAndBottom/>
            <wp:docPr id="34"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9"/>
                    <pic:cNvPicPr>
                      <a:picLocks noChangeAspect="1" noChangeArrowheads="1"/>
                    </pic:cNvPicPr>
                  </pic:nvPicPr>
                  <pic:blipFill>
                    <a:blip r:embed="rId41"/>
                    <a:stretch>
                      <a:fillRect/>
                    </a:stretch>
                  </pic:blipFill>
                  <pic:spPr bwMode="auto">
                    <a:xfrm>
                      <a:off x="0" y="0"/>
                      <a:ext cx="2604135" cy="6951980"/>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Figure 5.1. Examples of imaged control and infected NF</w:t>
      </w:r>
      <w:r>
        <w:rPr>
          <w:rFonts w:ascii="Arial" w:eastAsia="Arial Greek" w:hAnsi="Arial"/>
          <w:b/>
          <w:bCs/>
          <w:color w:val="000000"/>
          <w:sz w:val="20"/>
          <w:szCs w:val="20"/>
          <w:lang w:eastAsia="en-GB"/>
        </w:rPr>
        <w:t>κ</w:t>
      </w:r>
      <w:r>
        <w:rPr>
          <w:rFonts w:ascii="Arial" w:eastAsia="Times" w:hAnsi="Arial"/>
          <w:b/>
          <w:bCs/>
          <w:color w:val="000000"/>
          <w:sz w:val="20"/>
          <w:szCs w:val="20"/>
          <w:lang w:eastAsia="en-GB"/>
        </w:rPr>
        <w:t xml:space="preserve">B:EGFP embryos. </w:t>
      </w:r>
      <w:r>
        <w:rPr>
          <w:rFonts w:ascii="Arial" w:eastAsia="Times" w:hAnsi="Arial"/>
          <w:color w:val="000000"/>
          <w:sz w:val="20"/>
          <w:szCs w:val="20"/>
          <w:lang w:eastAsia="en-GB"/>
        </w:rPr>
        <w:t xml:space="preserve">Embryos were infected at 2 days post-fertilisation with mCherry-expressing SH1000 and </w:t>
      </w:r>
      <w:r>
        <w:rPr>
          <w:rFonts w:ascii="Arial" w:eastAsia="Times" w:hAnsi="Arial"/>
          <w:i/>
          <w:iCs/>
          <w:color w:val="000000"/>
          <w:sz w:val="20"/>
          <w:szCs w:val="20"/>
          <w:lang w:eastAsia="en-GB"/>
        </w:rPr>
        <w:t>sagB</w:t>
      </w:r>
      <w:r>
        <w:rPr>
          <w:rFonts w:ascii="Arial" w:eastAsia="Times" w:hAnsi="Arial"/>
          <w:color w:val="000000"/>
          <w:sz w:val="20"/>
          <w:szCs w:val="20"/>
          <w:lang w:eastAsia="en-GB"/>
        </w:rPr>
        <w:t>.</w:t>
      </w:r>
      <w:r>
        <w:rPr>
          <w:rFonts w:ascii="Arial" w:eastAsia="Times" w:hAnsi="Arial"/>
          <w:b/>
          <w:bCs/>
          <w:color w:val="000000"/>
          <w:sz w:val="20"/>
          <w:szCs w:val="20"/>
          <w:lang w:eastAsia="en-GB"/>
        </w:rPr>
        <w:t xml:space="preserve"> (A) </w:t>
      </w:r>
      <w:r>
        <w:rPr>
          <w:rFonts w:ascii="Arial" w:eastAsia="Times" w:hAnsi="Arial"/>
          <w:color w:val="000000"/>
          <w:sz w:val="20"/>
          <w:szCs w:val="20"/>
          <w:lang w:eastAsia="en-GB"/>
        </w:rPr>
        <w:t>Images in the brightfield and GFP (green) channels 24 hours post-injection of an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 injected with PBS. </w:t>
      </w:r>
      <w:r>
        <w:rPr>
          <w:rFonts w:ascii="Arial" w:eastAsia="Times" w:hAnsi="Arial"/>
          <w:b/>
          <w:bCs/>
          <w:color w:val="000000"/>
          <w:sz w:val="20"/>
          <w:szCs w:val="20"/>
          <w:lang w:eastAsia="en-GB"/>
        </w:rPr>
        <w:t xml:space="preserve">(B) </w:t>
      </w:r>
      <w:r>
        <w:rPr>
          <w:rFonts w:ascii="Arial" w:eastAsia="Times" w:hAnsi="Arial"/>
          <w:color w:val="000000"/>
          <w:sz w:val="20"/>
          <w:szCs w:val="20"/>
          <w:lang w:eastAsia="en-GB"/>
        </w:rPr>
        <w:t>Images in the brightfield, GFP (green) and mCherry (red) channels 24 hours post-injection of an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 infected with SH1000. </w:t>
      </w:r>
      <w:r>
        <w:rPr>
          <w:rFonts w:ascii="Arial" w:eastAsia="Times" w:hAnsi="Arial"/>
          <w:b/>
          <w:bCs/>
          <w:color w:val="000000"/>
          <w:sz w:val="20"/>
          <w:szCs w:val="20"/>
          <w:lang w:eastAsia="en-GB"/>
        </w:rPr>
        <w:t xml:space="preserve">(C) </w:t>
      </w:r>
      <w:r>
        <w:rPr>
          <w:rFonts w:ascii="Arial" w:eastAsia="Times" w:hAnsi="Arial"/>
          <w:color w:val="000000"/>
          <w:sz w:val="20"/>
          <w:szCs w:val="20"/>
          <w:lang w:eastAsia="en-GB"/>
        </w:rPr>
        <w:t>Images in the brightfield, GFP (green) and mCherry (red) channels 24 hours post-injection of an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 infected with </w:t>
      </w:r>
      <w:r>
        <w:rPr>
          <w:rFonts w:ascii="Arial" w:eastAsia="Times" w:hAnsi="Arial"/>
          <w:i/>
          <w:iCs/>
          <w:color w:val="000000"/>
          <w:sz w:val="20"/>
          <w:szCs w:val="20"/>
          <w:lang w:eastAsia="en-GB"/>
        </w:rPr>
        <w:t>sagB</w:t>
      </w:r>
      <w:r>
        <w:rPr>
          <w:rFonts w:ascii="Arial" w:eastAsia="Times" w:hAnsi="Arial"/>
          <w:color w:val="000000"/>
          <w:sz w:val="20"/>
          <w:szCs w:val="20"/>
          <w:lang w:eastAsia="en-GB"/>
        </w:rPr>
        <w:t>. Exposure times: GFP 500 ms, mCherry 1000 ms. Scale bars: 500 µm.</w:t>
      </w:r>
      <w:r>
        <w:br w:type="page"/>
      </w:r>
    </w:p>
    <w:p w14:paraId="714B0976" w14:textId="77777777" w:rsidR="006E4B9C" w:rsidRPr="006E4B9C" w:rsidRDefault="006E4B9C" w:rsidP="006E4B9C">
      <w:pPr>
        <w:pStyle w:val="Paragraph"/>
        <w:rPr>
          <w:ins w:id="2428" w:author="Nelly Wagner" w:date="2017-01-24T18:40:00Z"/>
        </w:rPr>
      </w:pPr>
      <w:ins w:id="2429" w:author="Nelly Wagner" w:date="2017-01-24T18:40:00Z">
        <w:r w:rsidRPr="006E4B9C">
          <w:lastRenderedPageBreak/>
          <w:t>This baseline GFP fluorescence was also present in the infected embryos (Figure 5.1B and C), therefore it was not the result of infection.</w:t>
        </w:r>
      </w:ins>
    </w:p>
    <w:p w14:paraId="76BA3DAD" w14:textId="6A1799C8" w:rsidR="006E4B9C" w:rsidRDefault="006E4B9C" w:rsidP="006E4B9C">
      <w:pPr>
        <w:pStyle w:val="Paragraph"/>
        <w:rPr>
          <w:ins w:id="2430" w:author="Nelly Wagner" w:date="2017-01-24T18:44:00Z"/>
          <w:rFonts w:eastAsia="Times"/>
          <w:color w:val="000000"/>
          <w:lang w:eastAsia="en-GB"/>
        </w:rPr>
      </w:pPr>
      <w:ins w:id="2431" w:author="Nelly Wagner" w:date="2017-01-24T18:40:00Z">
        <w:r w:rsidRPr="006E4B9C">
          <w:rPr>
            <w:rFonts w:eastAsia="Times"/>
            <w:color w:val="000000"/>
            <w:lang w:eastAsia="en-GB"/>
          </w:rPr>
          <w:tab/>
          <w:t xml:space="preserve">The change in fluorescent intensities with infection was analysed. First, the GFP intensities between control and infected embryos were compared for each time point in two independent experiments (Figure 5.2). At each time point, no significant difference between control and infected embryos was found in the first experiment (Figure 5.2A). However, in the second experiment, a significant decrease in the mean GFP intensity was observed in embryos infected with </w:t>
        </w:r>
        <w:r w:rsidRPr="006E4B9C">
          <w:rPr>
            <w:rFonts w:eastAsia="Times"/>
            <w:i/>
            <w:color w:val="000000"/>
            <w:lang w:eastAsia="en-GB"/>
          </w:rPr>
          <w:t xml:space="preserve">sagB </w:t>
        </w:r>
        <w:r w:rsidRPr="006E4B9C">
          <w:rPr>
            <w:rFonts w:eastAsia="Times"/>
            <w:color w:val="000000"/>
            <w:lang w:eastAsia="en-GB"/>
          </w:rPr>
          <w:t xml:space="preserve">compared to control embryos at 24 hours post-infection only (Figure 5.2B, </w:t>
        </w:r>
        <w:r w:rsidRPr="006E4B9C">
          <w:rPr>
            <w:rFonts w:eastAsia="Times"/>
            <w:i/>
            <w:color w:val="000000"/>
            <w:lang w:eastAsia="en-GB"/>
          </w:rPr>
          <w:t xml:space="preserve">p </w:t>
        </w:r>
        <w:r w:rsidRPr="006E4B9C">
          <w:rPr>
            <w:rFonts w:eastAsia="Times"/>
            <w:color w:val="000000"/>
            <w:lang w:eastAsia="en-GB"/>
          </w:rPr>
          <w:t>&lt; 0.01). No other differences between groups were observed. Whole-body measurement of fluorescence therefore indicates that NF</w:t>
        </w:r>
        <w:r w:rsidRPr="006E4B9C">
          <w:rPr>
            <w:rFonts w:eastAsia="Liberation Serif"/>
            <w:color w:val="000000"/>
            <w:lang w:eastAsia="en-GB"/>
          </w:rPr>
          <w:t xml:space="preserve">κB expression does not differ between infected and non-infected embryos. </w:t>
        </w:r>
        <w:r w:rsidRPr="006E4B9C">
          <w:rPr>
            <w:rFonts w:eastAsia="Times"/>
            <w:color w:val="000000"/>
            <w:lang w:eastAsia="en-GB"/>
          </w:rPr>
          <w:t xml:space="preserve">The same images were then analysed to compare the mean mCherry intensities between embryos infected by SH1000 and </w:t>
        </w:r>
        <w:r w:rsidRPr="006E4B9C">
          <w:rPr>
            <w:rFonts w:eastAsia="Times"/>
            <w:i/>
            <w:color w:val="000000"/>
            <w:lang w:eastAsia="en-GB"/>
          </w:rPr>
          <w:t xml:space="preserve">sagB </w:t>
        </w:r>
        <w:r w:rsidRPr="006E4B9C">
          <w:rPr>
            <w:rFonts w:eastAsia="Times"/>
            <w:color w:val="000000"/>
            <w:lang w:eastAsia="en-GB"/>
          </w:rPr>
          <w:t xml:space="preserve">(Figure 5.3). In embryos infected with SH1000, mean mCherry intensities did not change over time during the first experiment whilst during the second experiment there was a significant increase in the mean intensity between 2 and 24 hours post-infection (Figure 5.3A, </w:t>
        </w:r>
        <w:r w:rsidRPr="006E4B9C">
          <w:rPr>
            <w:rFonts w:eastAsia="Times"/>
            <w:i/>
            <w:color w:val="000000"/>
            <w:lang w:eastAsia="en-GB"/>
          </w:rPr>
          <w:t xml:space="preserve">p </w:t>
        </w:r>
        <w:r w:rsidRPr="006E4B9C">
          <w:rPr>
            <w:rFonts w:eastAsia="Times"/>
            <w:color w:val="000000"/>
            <w:lang w:eastAsia="en-GB"/>
          </w:rPr>
          <w:t>&lt; 0.05).</w:t>
        </w:r>
      </w:ins>
      <w:ins w:id="2432" w:author="Nelly Wagner" w:date="2017-01-24T18:42:00Z">
        <w:r>
          <w:rPr>
            <w:rFonts w:eastAsia="Times"/>
            <w:color w:val="000000"/>
            <w:lang w:eastAsia="en-GB"/>
          </w:rPr>
          <w:t xml:space="preserve"> </w:t>
        </w:r>
        <w:r w:rsidRPr="006E4B9C">
          <w:rPr>
            <w:rFonts w:eastAsia="Times"/>
            <w:color w:val="000000"/>
            <w:lang w:eastAsia="en-GB"/>
          </w:rPr>
          <w:t xml:space="preserve">In embryos infected with </w:t>
        </w:r>
        <w:r w:rsidRPr="006E4B9C">
          <w:rPr>
            <w:rFonts w:eastAsia="Times"/>
            <w:i/>
            <w:color w:val="000000"/>
            <w:lang w:eastAsia="en-GB"/>
          </w:rPr>
          <w:t>sagB</w:t>
        </w:r>
        <w:r w:rsidRPr="006E4B9C">
          <w:rPr>
            <w:rFonts w:eastAsia="Times"/>
            <w:color w:val="000000"/>
            <w:lang w:eastAsia="en-GB"/>
          </w:rPr>
          <w:t>, there was an increase in mean mCherry intensities between 24 and 48 hours post-infection during the first experiment (</w:t>
        </w:r>
        <w:r w:rsidRPr="006E4B9C">
          <w:rPr>
            <w:rFonts w:eastAsia="Times"/>
            <w:i/>
            <w:color w:val="000000"/>
            <w:lang w:eastAsia="en-GB"/>
          </w:rPr>
          <w:t xml:space="preserve">p </w:t>
        </w:r>
        <w:r w:rsidRPr="006E4B9C">
          <w:rPr>
            <w:rFonts w:eastAsia="Times"/>
            <w:color w:val="000000"/>
            <w:lang w:eastAsia="en-GB"/>
          </w:rPr>
          <w:t xml:space="preserve">&lt; 0.05). In the repeat experiment, mean mCherry intensities significantly increased between each time point (Figure 5.3B, </w:t>
        </w:r>
        <w:r w:rsidRPr="006E4B9C">
          <w:rPr>
            <w:rFonts w:eastAsia="Times"/>
            <w:i/>
            <w:color w:val="000000"/>
            <w:lang w:eastAsia="en-GB"/>
          </w:rPr>
          <w:t>p</w:t>
        </w:r>
        <w:r w:rsidRPr="006E4B9C">
          <w:rPr>
            <w:rFonts w:eastAsia="Times"/>
            <w:color w:val="000000"/>
            <w:lang w:eastAsia="en-GB"/>
          </w:rPr>
          <w:t xml:space="preserve"> &lt; 0.05). This augmentation in mean mCherry intensities over time could reveal an increased bacterial load in infected embryos. However, extraction of bacteria from the infected embryos of the second experiment showed that the bacterial load decreases in two-third of them over time (Figure 5.3C). Therefore, whole-body measurement of mCherry fluorescence did not corroborate the change in bacterial load. Additionally, the mean mCherry intensities at each time point between embryos infected with SH1000 and </w:t>
        </w:r>
        <w:r w:rsidRPr="006E4B9C">
          <w:rPr>
            <w:rFonts w:eastAsia="Times"/>
            <w:i/>
            <w:color w:val="000000"/>
            <w:lang w:eastAsia="en-GB"/>
          </w:rPr>
          <w:t xml:space="preserve">sagB </w:t>
        </w:r>
        <w:r w:rsidRPr="006E4B9C">
          <w:rPr>
            <w:rFonts w:eastAsia="Times"/>
            <w:color w:val="000000"/>
            <w:lang w:eastAsia="en-GB"/>
          </w:rPr>
          <w:t xml:space="preserve">were highly similar in each independent experiment (Figure 5.4). A single significant difference was observed in the first experiment, at 48 hours post-infection, when embryos infected with </w:t>
        </w:r>
        <w:r w:rsidRPr="006E4B9C">
          <w:rPr>
            <w:rFonts w:eastAsia="Times"/>
            <w:i/>
            <w:color w:val="000000"/>
            <w:lang w:eastAsia="en-GB"/>
          </w:rPr>
          <w:t>sagB</w:t>
        </w:r>
        <w:r w:rsidRPr="006E4B9C">
          <w:rPr>
            <w:rFonts w:eastAsia="Times"/>
            <w:color w:val="000000"/>
            <w:lang w:eastAsia="en-GB"/>
          </w:rPr>
          <w:t xml:space="preserve"> had higher mean mCherry intensities than the ones infected with SH1000 (Figure 5.4A, </w:t>
        </w:r>
        <w:r w:rsidRPr="006E4B9C">
          <w:rPr>
            <w:rFonts w:eastAsia="Times"/>
            <w:i/>
            <w:color w:val="000000"/>
            <w:lang w:eastAsia="en-GB"/>
          </w:rPr>
          <w:t>p</w:t>
        </w:r>
        <w:r w:rsidRPr="006E4B9C">
          <w:rPr>
            <w:rFonts w:eastAsia="Times"/>
            <w:color w:val="000000"/>
            <w:lang w:eastAsia="en-GB"/>
          </w:rPr>
          <w:t xml:space="preserve"> &lt; 0.01).</w:t>
        </w:r>
      </w:ins>
      <w:ins w:id="2433" w:author="Nelly Wagner" w:date="2017-01-24T18:43:00Z">
        <w:r>
          <w:rPr>
            <w:rFonts w:eastAsia="Times"/>
            <w:color w:val="000000"/>
            <w:lang w:eastAsia="en-GB"/>
          </w:rPr>
          <w:t xml:space="preserve"> </w:t>
        </w:r>
      </w:ins>
    </w:p>
    <w:p w14:paraId="0D005577" w14:textId="66F81D7E" w:rsidR="006E4B9C" w:rsidRDefault="006E4B9C" w:rsidP="006E4B9C">
      <w:pPr>
        <w:pStyle w:val="Paragraph"/>
        <w:ind w:firstLine="720"/>
        <w:rPr>
          <w:ins w:id="2434" w:author="Nelly Wagner" w:date="2017-01-24T18:44:00Z"/>
          <w:rFonts w:eastAsia="Times"/>
          <w:color w:val="000000"/>
          <w:lang w:eastAsia="en-GB"/>
        </w:rPr>
      </w:pPr>
      <w:ins w:id="2435" w:author="Nelly Wagner" w:date="2017-01-24T18:43:00Z">
        <w:r>
          <w:rPr>
            <w:rFonts w:eastAsia="Times"/>
            <w:color w:val="000000"/>
            <w:lang w:eastAsia="en-GB"/>
          </w:rPr>
          <w:t>Despite the fact that mean mCherry intensities were not an indication of the bacterial load, the mCherry and GFP values were analysed for correlation (Figure 5.5). Only two correlations between mean GFP and mCherry intensities were found: a positive correlation 2 hours post-infection during the first experiment (Figure 5.5A) and another positive correlation 48 hours post-infection during the second experiment (Figure 5.5C), both in embryos infected with SH1000. Nonetheless, there is globally no link between GFP</w:t>
        </w:r>
        <w:r>
          <w:rPr>
            <w:rFonts w:eastAsia="Liberation Serif"/>
            <w:color w:val="000000"/>
            <w:lang w:eastAsia="en-GB"/>
          </w:rPr>
          <w:t xml:space="preserve"> </w:t>
        </w:r>
        <w:r>
          <w:rPr>
            <w:rFonts w:eastAsia="Times"/>
            <w:color w:val="000000"/>
            <w:lang w:eastAsia="en-GB"/>
          </w:rPr>
          <w:t>and mCherry fluorescence, as expected based on the results Figures 5.3 and 5.4 discussed above.</w:t>
        </w:r>
      </w:ins>
    </w:p>
    <w:p w14:paraId="530F8B90" w14:textId="4DBB8FB5" w:rsidR="006E4B9C" w:rsidRPr="006E4B9C" w:rsidDel="006E4B9C" w:rsidRDefault="006E4B9C" w:rsidP="006E4B9C">
      <w:pPr>
        <w:widowControl w:val="0"/>
        <w:spacing w:after="140" w:line="360" w:lineRule="auto"/>
        <w:jc w:val="both"/>
        <w:rPr>
          <w:del w:id="2436" w:author="Nelly Wagner" w:date="2017-01-24T18:45:00Z"/>
          <w:rFonts w:ascii="Arial" w:hAnsi="Arial"/>
          <w:rPrChange w:id="2437" w:author="Nelly Wagner" w:date="2017-01-24T18:40:00Z">
            <w:rPr>
              <w:del w:id="2438" w:author="Nelly Wagner" w:date="2017-01-24T18:45:00Z"/>
            </w:rPr>
          </w:rPrChange>
        </w:rPr>
      </w:pPr>
    </w:p>
    <w:p w14:paraId="3DC273E3" w14:textId="00DAE307" w:rsidR="0020061D" w:rsidRPr="00C374EF" w:rsidRDefault="00766C9B">
      <w:pPr>
        <w:pStyle w:val="Figurelegend"/>
      </w:pPr>
      <w:r>
        <w:rPr>
          <w:noProof/>
          <w:lang w:eastAsia="en-GB"/>
        </w:rPr>
        <w:drawing>
          <wp:anchor distT="0" distB="127000" distL="0" distR="0" simplePos="0" relativeHeight="251682816" behindDoc="0" locked="0" layoutInCell="1" allowOverlap="1" wp14:anchorId="04E71B04" wp14:editId="310417A9">
            <wp:simplePos x="0" y="0"/>
            <wp:positionH relativeFrom="column">
              <wp:align>center</wp:align>
            </wp:positionH>
            <wp:positionV relativeFrom="paragraph">
              <wp:align>top</wp:align>
            </wp:positionV>
            <wp:extent cx="5603875" cy="2793365"/>
            <wp:effectExtent l="0" t="0" r="0" b="0"/>
            <wp:wrapTopAndBottom/>
            <wp:docPr id="35"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0"/>
                    <pic:cNvPicPr>
                      <a:picLocks noChangeAspect="1" noChangeArrowheads="1"/>
                    </pic:cNvPicPr>
                  </pic:nvPicPr>
                  <pic:blipFill>
                    <a:blip r:embed="rId42"/>
                    <a:stretch>
                      <a:fillRect/>
                    </a:stretch>
                  </pic:blipFill>
                  <pic:spPr bwMode="auto">
                    <a:xfrm>
                      <a:off x="0" y="0"/>
                      <a:ext cx="5603875" cy="2793365"/>
                    </a:xfrm>
                    <a:prstGeom prst="rect">
                      <a:avLst/>
                    </a:prstGeom>
                    <a:noFill/>
                    <a:ln w="9525">
                      <a:noFill/>
                      <a:miter lim="800000"/>
                      <a:headEnd/>
                      <a:tailEnd/>
                    </a:ln>
                  </pic:spPr>
                </pic:pic>
              </a:graphicData>
            </a:graphic>
          </wp:anchor>
        </w:drawing>
      </w:r>
      <w:r>
        <w:rPr>
          <w:rFonts w:eastAsia="Times"/>
          <w:b/>
          <w:bCs/>
          <w:color w:val="000000"/>
          <w:lang w:eastAsia="en-GB"/>
        </w:rPr>
        <w:t>Figure 5.2. Comparison of whole-body GFP fluorescence intensities between control and infected NF</w:t>
      </w:r>
      <w:r>
        <w:rPr>
          <w:rFonts w:eastAsia="Arial Greek"/>
          <w:b/>
          <w:bCs/>
          <w:color w:val="000000"/>
          <w:lang w:eastAsia="en-GB"/>
        </w:rPr>
        <w:t>κ</w:t>
      </w:r>
      <w:r>
        <w:rPr>
          <w:rFonts w:eastAsia="Times"/>
          <w:b/>
          <w:bCs/>
          <w:color w:val="000000"/>
          <w:lang w:eastAsia="en-GB"/>
        </w:rPr>
        <w:t>B:EGFP embryos.</w:t>
      </w:r>
      <w:r>
        <w:rPr>
          <w:rFonts w:eastAsia="Times"/>
          <w:color w:val="000000"/>
          <w:lang w:eastAsia="en-GB"/>
        </w:rPr>
        <w:t xml:space="preserve"> NF</w:t>
      </w:r>
      <w:r>
        <w:rPr>
          <w:rFonts w:eastAsia="Arial Greek"/>
          <w:color w:val="000000"/>
          <w:lang w:eastAsia="en-GB"/>
        </w:rPr>
        <w:t>κ</w:t>
      </w:r>
      <w:r>
        <w:rPr>
          <w:rFonts w:eastAsia="Times"/>
          <w:color w:val="000000"/>
          <w:lang w:eastAsia="en-GB"/>
        </w:rPr>
        <w:t xml:space="preserve">B:EGFP embryos were injected at 2 days post-fertilisation. </w:t>
      </w:r>
      <w:r>
        <w:rPr>
          <w:rFonts w:eastAsia="Times"/>
          <w:b/>
          <w:bCs/>
          <w:color w:val="000000"/>
          <w:lang w:eastAsia="en-GB"/>
        </w:rPr>
        <w:t>(A)</w:t>
      </w:r>
      <w:r>
        <w:rPr>
          <w:rFonts w:eastAsia="Times"/>
          <w:color w:val="000000"/>
          <w:lang w:eastAsia="en-GB"/>
        </w:rPr>
        <w:t xml:space="preserve"> Comparison of GFP intensities between embryos injected with PBS and infected with SH1000 and </w:t>
      </w:r>
      <w:r>
        <w:rPr>
          <w:rFonts w:eastAsia="Times"/>
          <w:i/>
          <w:iCs/>
          <w:color w:val="000000"/>
          <w:lang w:eastAsia="en-GB"/>
        </w:rPr>
        <w:t>sagB</w:t>
      </w:r>
      <w:r>
        <w:rPr>
          <w:rFonts w:eastAsia="Times"/>
          <w:color w:val="000000"/>
          <w:lang w:eastAsia="en-GB"/>
        </w:rPr>
        <w:t xml:space="preserve"> at 2, 24 and 48 hours post-infection during the first experiment.</w:t>
      </w:r>
      <w:ins w:id="2439" w:author="Nelly Wagner" w:date="2017-01-22T15:42:00Z">
        <w:r w:rsidR="00B05B01">
          <w:rPr>
            <w:rFonts w:eastAsia="Times"/>
            <w:color w:val="000000"/>
            <w:lang w:eastAsia="en-GB"/>
          </w:rPr>
          <w:t xml:space="preserve"> </w:t>
        </w:r>
        <w:r w:rsidR="00B05B01" w:rsidRPr="00E41EC0">
          <w:rPr>
            <w:rFonts w:eastAsia="Times"/>
            <w:lang w:eastAsia="en-GB"/>
            <w:rPrChange w:id="2440" w:author="Nelly Wagner" w:date="2017-01-23T18:22:00Z">
              <w:rPr>
                <w:rFonts w:eastAsia="Times"/>
                <w:color w:val="000000"/>
                <w:lang w:eastAsia="en-GB"/>
              </w:rPr>
            </w:rPrChange>
          </w:rPr>
          <w:t>Each dot represent</w:t>
        </w:r>
      </w:ins>
      <w:ins w:id="2441" w:author="Nelly Wagner" w:date="2017-01-22T15:43:00Z">
        <w:r w:rsidR="00B05B01" w:rsidRPr="00E41EC0">
          <w:rPr>
            <w:rFonts w:eastAsia="Times"/>
            <w:lang w:eastAsia="en-GB"/>
            <w:rPrChange w:id="2442" w:author="Nelly Wagner" w:date="2017-01-23T18:22:00Z">
              <w:rPr>
                <w:rFonts w:eastAsia="Times"/>
                <w:color w:val="0070C0"/>
                <w:lang w:eastAsia="en-GB"/>
              </w:rPr>
            </w:rPrChange>
          </w:rPr>
          <w:t>s</w:t>
        </w:r>
      </w:ins>
      <w:ins w:id="2443" w:author="Nelly Wagner" w:date="2017-01-22T15:42:00Z">
        <w:r w:rsidR="00B05B01" w:rsidRPr="00E41EC0">
          <w:rPr>
            <w:rFonts w:eastAsia="Times"/>
            <w:lang w:eastAsia="en-GB"/>
            <w:rPrChange w:id="2444" w:author="Nelly Wagner" w:date="2017-01-23T18:22:00Z">
              <w:rPr>
                <w:rFonts w:eastAsia="Times"/>
                <w:color w:val="000000"/>
                <w:lang w:eastAsia="en-GB"/>
              </w:rPr>
            </w:rPrChange>
          </w:rPr>
          <w:t xml:space="preserve"> one embryo. </w:t>
        </w:r>
        <w:r w:rsidR="00B05B01" w:rsidRPr="00E41EC0">
          <w:rPr>
            <w:rFonts w:eastAsia="Arial"/>
            <w:rPrChange w:id="2445" w:author="Nelly Wagner" w:date="2017-01-23T18:22:00Z">
              <w:rPr>
                <w:rFonts w:eastAsia="Arial"/>
                <w:color w:val="0070C0"/>
              </w:rPr>
            </w:rPrChange>
          </w:rPr>
          <w:t xml:space="preserve">N = </w:t>
        </w:r>
      </w:ins>
      <w:ins w:id="2446" w:author="Nelly Wagner" w:date="2017-01-22T15:43:00Z">
        <w:r w:rsidR="00B05B01" w:rsidRPr="00E41EC0">
          <w:rPr>
            <w:rFonts w:eastAsia="Arial"/>
            <w:rPrChange w:id="2447" w:author="Nelly Wagner" w:date="2017-01-23T18:22:00Z">
              <w:rPr>
                <w:rFonts w:eastAsia="Arial"/>
                <w:color w:val="0070C0"/>
              </w:rPr>
            </w:rPrChange>
          </w:rPr>
          <w:t>2</w:t>
        </w:r>
      </w:ins>
      <w:ins w:id="2448" w:author="Nelly Wagner" w:date="2017-01-22T15:42:00Z">
        <w:r w:rsidR="00B05B01" w:rsidRPr="00E41EC0">
          <w:rPr>
            <w:rFonts w:eastAsia="Arial"/>
            <w:rPrChange w:id="2449" w:author="Nelly Wagner" w:date="2017-01-23T18:22:00Z">
              <w:rPr>
                <w:rFonts w:eastAsia="Arial"/>
                <w:color w:val="0070C0"/>
              </w:rPr>
            </w:rPrChange>
          </w:rPr>
          <w:t xml:space="preserve"> </w:t>
        </w:r>
      </w:ins>
      <w:ins w:id="2450" w:author="Nelly Wagner" w:date="2017-01-22T15:44:00Z">
        <w:r w:rsidR="00B05B01" w:rsidRPr="00E41EC0">
          <w:rPr>
            <w:rFonts w:eastAsia="Arial"/>
            <w:rPrChange w:id="2451" w:author="Nelly Wagner" w:date="2017-01-23T18:22:00Z">
              <w:rPr>
                <w:rFonts w:eastAsia="Arial"/>
                <w:color w:val="0070C0"/>
              </w:rPr>
            </w:rPrChange>
          </w:rPr>
          <w:t xml:space="preserve">independent </w:t>
        </w:r>
      </w:ins>
      <w:ins w:id="2452" w:author="Nelly Wagner" w:date="2017-01-22T15:42:00Z">
        <w:r w:rsidR="00B05B01" w:rsidRPr="00E41EC0">
          <w:rPr>
            <w:rFonts w:eastAsia="Arial"/>
            <w:rPrChange w:id="2453" w:author="Nelly Wagner" w:date="2017-01-23T18:22:00Z">
              <w:rPr>
                <w:rFonts w:eastAsia="Arial"/>
                <w:color w:val="0070C0"/>
              </w:rPr>
            </w:rPrChange>
          </w:rPr>
          <w:t>experiment</w:t>
        </w:r>
      </w:ins>
      <w:ins w:id="2454" w:author="Nelly Wagner" w:date="2017-01-22T15:44:00Z">
        <w:r w:rsidR="00B05B01" w:rsidRPr="00E41EC0">
          <w:rPr>
            <w:rFonts w:eastAsia="Arial"/>
            <w:rPrChange w:id="2455" w:author="Nelly Wagner" w:date="2017-01-23T18:22:00Z">
              <w:rPr>
                <w:rFonts w:eastAsia="Arial"/>
                <w:color w:val="0070C0"/>
              </w:rPr>
            </w:rPrChange>
          </w:rPr>
          <w:t>s</w:t>
        </w:r>
      </w:ins>
      <w:ins w:id="2456" w:author="Nelly Wagner" w:date="2017-01-22T15:42:00Z">
        <w:r w:rsidR="00B05B01">
          <w:rPr>
            <w:rFonts w:eastAsia="Arial"/>
            <w:color w:val="0070C0"/>
          </w:rPr>
          <w:t>.</w:t>
        </w:r>
      </w:ins>
      <w:r>
        <w:rPr>
          <w:rFonts w:eastAsia="Times"/>
          <w:color w:val="000000"/>
          <w:lang w:eastAsia="en-GB"/>
        </w:rPr>
        <w:t xml:space="preserve"> </w:t>
      </w:r>
      <w:r>
        <w:rPr>
          <w:rFonts w:eastAsia="Times"/>
          <w:b/>
          <w:bCs/>
          <w:color w:val="000000"/>
          <w:lang w:eastAsia="en-GB"/>
        </w:rPr>
        <w:t>(B)</w:t>
      </w:r>
      <w:r>
        <w:rPr>
          <w:rFonts w:eastAsia="Times"/>
          <w:color w:val="000000"/>
          <w:lang w:eastAsia="en-GB"/>
        </w:rPr>
        <w:t xml:space="preserve"> Comparison of GFP intensities between embryos injected with PBS and infected with SH1000 and </w:t>
      </w:r>
      <w:r>
        <w:rPr>
          <w:rFonts w:eastAsia="Times"/>
          <w:i/>
          <w:iCs/>
          <w:color w:val="000000"/>
          <w:lang w:eastAsia="en-GB"/>
        </w:rPr>
        <w:t>sagB</w:t>
      </w:r>
      <w:r>
        <w:rPr>
          <w:rFonts w:eastAsia="Times"/>
          <w:color w:val="000000"/>
          <w:lang w:eastAsia="en-GB"/>
        </w:rPr>
        <w:t xml:space="preserve"> at 2, 24 and 48 hours post-infection during the second experiment.</w:t>
      </w:r>
      <w:ins w:id="2457" w:author="Nelly Wagner" w:date="2017-01-22T15:43:00Z">
        <w:r w:rsidR="00B05B01">
          <w:rPr>
            <w:rFonts w:eastAsia="Times"/>
            <w:color w:val="000000"/>
            <w:lang w:eastAsia="en-GB"/>
          </w:rPr>
          <w:t xml:space="preserve"> </w:t>
        </w:r>
        <w:r w:rsidR="00B05B01" w:rsidRPr="00E41EC0">
          <w:rPr>
            <w:rFonts w:eastAsia="Times"/>
            <w:lang w:eastAsia="en-GB"/>
            <w:rPrChange w:id="2458" w:author="Nelly Wagner" w:date="2017-01-23T18:22:00Z">
              <w:rPr>
                <w:rFonts w:eastAsia="Times"/>
                <w:color w:val="0070C0"/>
                <w:lang w:eastAsia="en-GB"/>
              </w:rPr>
            </w:rPrChange>
          </w:rPr>
          <w:t xml:space="preserve">Each dot represents one embryo. </w:t>
        </w:r>
        <w:r w:rsidR="00B05B01" w:rsidRPr="00E41EC0">
          <w:rPr>
            <w:rFonts w:eastAsia="Arial"/>
            <w:rPrChange w:id="2459" w:author="Nelly Wagner" w:date="2017-01-23T18:22:00Z">
              <w:rPr>
                <w:rFonts w:eastAsia="Arial"/>
                <w:color w:val="0070C0"/>
              </w:rPr>
            </w:rPrChange>
          </w:rPr>
          <w:t xml:space="preserve">N = 2 </w:t>
        </w:r>
      </w:ins>
      <w:ins w:id="2460" w:author="Nelly Wagner" w:date="2017-01-22T15:44:00Z">
        <w:r w:rsidR="00B05B01" w:rsidRPr="00E41EC0">
          <w:rPr>
            <w:rFonts w:eastAsia="Arial"/>
            <w:rPrChange w:id="2461" w:author="Nelly Wagner" w:date="2017-01-23T18:22:00Z">
              <w:rPr>
                <w:rFonts w:eastAsia="Arial"/>
                <w:color w:val="0070C0"/>
              </w:rPr>
            </w:rPrChange>
          </w:rPr>
          <w:t xml:space="preserve">independent </w:t>
        </w:r>
      </w:ins>
      <w:ins w:id="2462" w:author="Nelly Wagner" w:date="2017-01-22T15:43:00Z">
        <w:r w:rsidR="00B05B01" w:rsidRPr="00E41EC0">
          <w:rPr>
            <w:rFonts w:eastAsia="Arial"/>
            <w:rPrChange w:id="2463" w:author="Nelly Wagner" w:date="2017-01-23T18:22:00Z">
              <w:rPr>
                <w:rFonts w:eastAsia="Arial"/>
                <w:color w:val="0070C0"/>
              </w:rPr>
            </w:rPrChange>
          </w:rPr>
          <w:t>experiment</w:t>
        </w:r>
      </w:ins>
      <w:ins w:id="2464" w:author="Nelly Wagner" w:date="2017-01-22T15:44:00Z">
        <w:r w:rsidR="00B05B01" w:rsidRPr="00E41EC0">
          <w:rPr>
            <w:rFonts w:eastAsia="Arial"/>
            <w:rPrChange w:id="2465" w:author="Nelly Wagner" w:date="2017-01-23T18:22:00Z">
              <w:rPr>
                <w:rFonts w:eastAsia="Arial"/>
                <w:color w:val="0070C0"/>
              </w:rPr>
            </w:rPrChange>
          </w:rPr>
          <w:t>s</w:t>
        </w:r>
      </w:ins>
      <w:ins w:id="2466" w:author="Nelly Wagner" w:date="2017-01-22T15:43:00Z">
        <w:r w:rsidR="00B05B01" w:rsidRPr="00E41EC0">
          <w:rPr>
            <w:rFonts w:eastAsia="Arial"/>
            <w:rPrChange w:id="2467" w:author="Nelly Wagner" w:date="2017-01-23T18:22:00Z">
              <w:rPr>
                <w:rFonts w:eastAsia="Arial"/>
                <w:color w:val="0070C0"/>
              </w:rPr>
            </w:rPrChange>
          </w:rPr>
          <w:t>.</w:t>
        </w:r>
      </w:ins>
      <w:r w:rsidRPr="00C374EF">
        <w:br w:type="page"/>
      </w:r>
    </w:p>
    <w:p w14:paraId="67E4ADB2" w14:textId="1F169131" w:rsidR="0020061D" w:rsidRDefault="00766C9B">
      <w:pPr>
        <w:widowControl w:val="0"/>
        <w:spacing w:after="140" w:line="360" w:lineRule="auto"/>
        <w:jc w:val="both"/>
        <w:rPr>
          <w:rFonts w:ascii="Arial" w:hAnsi="Arial"/>
          <w:b/>
          <w:bCs/>
          <w:sz w:val="24"/>
          <w:szCs w:val="24"/>
        </w:rPr>
      </w:pPr>
      <w:r>
        <w:rPr>
          <w:noProof/>
          <w:lang w:eastAsia="en-GB"/>
        </w:rPr>
        <w:lastRenderedPageBreak/>
        <w:drawing>
          <wp:anchor distT="0" distB="127000" distL="0" distR="0" simplePos="0" relativeHeight="251683840" behindDoc="0" locked="0" layoutInCell="1" allowOverlap="1" wp14:anchorId="050C7282" wp14:editId="49919CF9">
            <wp:simplePos x="0" y="0"/>
            <wp:positionH relativeFrom="column">
              <wp:align>center</wp:align>
            </wp:positionH>
            <wp:positionV relativeFrom="paragraph">
              <wp:align>top</wp:align>
            </wp:positionV>
            <wp:extent cx="5486400" cy="6198870"/>
            <wp:effectExtent l="0" t="0" r="0" b="0"/>
            <wp:wrapSquare wrapText="largest"/>
            <wp:docPr id="36"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2"/>
                    <pic:cNvPicPr>
                      <a:picLocks noChangeAspect="1" noChangeArrowheads="1"/>
                    </pic:cNvPicPr>
                  </pic:nvPicPr>
                  <pic:blipFill>
                    <a:blip r:embed="rId43"/>
                    <a:stretch>
                      <a:fillRect/>
                    </a:stretch>
                  </pic:blipFill>
                  <pic:spPr bwMode="auto">
                    <a:xfrm>
                      <a:off x="0" y="0"/>
                      <a:ext cx="5486400" cy="6198870"/>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Figure 5.3. Change in whole-body mCherry fluorescence intensities and bacterial load over time in NF</w:t>
      </w:r>
      <w:r>
        <w:rPr>
          <w:rFonts w:ascii="Arial" w:eastAsia="Arial Greek" w:hAnsi="Arial"/>
          <w:b/>
          <w:bCs/>
          <w:color w:val="000000"/>
          <w:sz w:val="20"/>
          <w:szCs w:val="20"/>
          <w:lang w:eastAsia="en-GB"/>
        </w:rPr>
        <w:t>κ</w:t>
      </w:r>
      <w:r>
        <w:rPr>
          <w:rFonts w:ascii="Arial" w:eastAsia="Times" w:hAnsi="Arial"/>
          <w:b/>
          <w:bCs/>
          <w:color w:val="000000"/>
          <w:sz w:val="20"/>
          <w:szCs w:val="20"/>
          <w:lang w:eastAsia="en-GB"/>
        </w:rPr>
        <w:t xml:space="preserve">B:EGFP embryos infected with mCherry-expressing SH1000 and </w:t>
      </w:r>
      <w:r>
        <w:rPr>
          <w:rFonts w:ascii="Arial" w:eastAsia="Times" w:hAnsi="Arial"/>
          <w:b/>
          <w:bCs/>
          <w:i/>
          <w:iCs/>
          <w:color w:val="000000"/>
          <w:sz w:val="20"/>
          <w:szCs w:val="20"/>
          <w:lang w:eastAsia="en-GB"/>
        </w:rPr>
        <w:t>sagB</w:t>
      </w:r>
      <w:r>
        <w:rPr>
          <w:rFonts w:ascii="Arial" w:eastAsia="Times" w:hAnsi="Arial"/>
          <w:b/>
          <w:bCs/>
          <w:color w:val="000000"/>
          <w:sz w:val="20"/>
          <w:szCs w:val="20"/>
          <w:lang w:eastAsia="en-GB"/>
        </w:rPr>
        <w:t xml:space="preserve">. </w:t>
      </w:r>
      <w:r>
        <w:rPr>
          <w:rFonts w:ascii="Arial" w:eastAsia="Times" w:hAnsi="Arial"/>
          <w:color w:val="000000"/>
          <w:sz w:val="20"/>
          <w:szCs w:val="20"/>
          <w:lang w:eastAsia="en-GB"/>
        </w:rPr>
        <w:t xml:space="preserve">Embryos were infected at 2 days post-fertilisation. </w:t>
      </w:r>
      <w:r>
        <w:rPr>
          <w:rFonts w:ascii="Arial" w:eastAsia="Times" w:hAnsi="Arial"/>
          <w:b/>
          <w:bCs/>
          <w:color w:val="000000"/>
          <w:sz w:val="20"/>
          <w:szCs w:val="20"/>
          <w:lang w:eastAsia="en-GB"/>
        </w:rPr>
        <w:t xml:space="preserve">(A) </w:t>
      </w:r>
      <w:r>
        <w:rPr>
          <w:rFonts w:ascii="Arial" w:eastAsia="Times" w:hAnsi="Arial"/>
          <w:color w:val="000000"/>
          <w:sz w:val="20"/>
          <w:szCs w:val="20"/>
          <w:lang w:eastAsia="en-GB"/>
        </w:rPr>
        <w:t xml:space="preserve">Comparison of mCherry fluorescence intensities in embryos infected with SH1000-mCherry between 2, 24 and 48 hours post-infection. </w:t>
      </w:r>
      <w:r>
        <w:rPr>
          <w:rFonts w:ascii="Arial" w:eastAsia="Times" w:hAnsi="Arial"/>
          <w:b/>
          <w:bCs/>
          <w:color w:val="000000"/>
          <w:sz w:val="20"/>
          <w:szCs w:val="20"/>
          <w:lang w:eastAsia="en-GB"/>
        </w:rPr>
        <w:t xml:space="preserve">(B) </w:t>
      </w:r>
      <w:r>
        <w:rPr>
          <w:rFonts w:ascii="Arial" w:eastAsia="Times" w:hAnsi="Arial"/>
          <w:color w:val="000000"/>
          <w:sz w:val="20"/>
          <w:szCs w:val="20"/>
          <w:lang w:eastAsia="en-GB"/>
        </w:rPr>
        <w:t xml:space="preserve">Comparison of mCherry fluorescence intensities in embryos infected with </w:t>
      </w:r>
      <w:r>
        <w:rPr>
          <w:rFonts w:ascii="Arial" w:eastAsia="Times" w:hAnsi="Arial"/>
          <w:i/>
          <w:iCs/>
          <w:color w:val="000000"/>
          <w:sz w:val="20"/>
          <w:szCs w:val="20"/>
          <w:lang w:eastAsia="en-GB"/>
        </w:rPr>
        <w:t>sagB</w:t>
      </w:r>
      <w:r>
        <w:rPr>
          <w:rFonts w:ascii="Arial" w:eastAsia="Times" w:hAnsi="Arial"/>
          <w:color w:val="000000"/>
          <w:sz w:val="20"/>
          <w:szCs w:val="20"/>
          <w:lang w:eastAsia="en-GB"/>
        </w:rPr>
        <w:t xml:space="preserve">-mCherry between 2, 24 and 48 hours post-infection. </w:t>
      </w:r>
      <w:r>
        <w:rPr>
          <w:rFonts w:ascii="Arial" w:eastAsia="Times" w:hAnsi="Arial"/>
          <w:b/>
          <w:bCs/>
          <w:color w:val="000000"/>
          <w:sz w:val="20"/>
          <w:szCs w:val="20"/>
          <w:lang w:eastAsia="en-GB"/>
        </w:rPr>
        <w:t xml:space="preserve">(C) </w:t>
      </w:r>
      <w:r>
        <w:rPr>
          <w:rFonts w:ascii="Arial" w:eastAsia="Times" w:hAnsi="Arial"/>
          <w:color w:val="000000"/>
          <w:sz w:val="20"/>
          <w:szCs w:val="20"/>
          <w:lang w:eastAsia="en-GB"/>
        </w:rPr>
        <w:t xml:space="preserve">Comparison of the change in bacterial load over time between embryos infected with SH1000 and </w:t>
      </w:r>
      <w:r>
        <w:rPr>
          <w:rFonts w:ascii="Arial" w:eastAsia="Times" w:hAnsi="Arial"/>
          <w:i/>
          <w:iCs/>
          <w:color w:val="000000"/>
          <w:sz w:val="20"/>
          <w:szCs w:val="20"/>
          <w:lang w:eastAsia="en-GB"/>
        </w:rPr>
        <w:t>sagB</w:t>
      </w:r>
      <w:r>
        <w:rPr>
          <w:rFonts w:ascii="Arial" w:eastAsia="Times" w:hAnsi="Arial"/>
          <w:color w:val="000000"/>
          <w:sz w:val="20"/>
          <w:szCs w:val="20"/>
          <w:lang w:eastAsia="en-GB"/>
        </w:rPr>
        <w:t>.</w:t>
      </w:r>
      <w:ins w:id="2468" w:author="Nelly Wagner" w:date="2017-01-22T15:44:00Z">
        <w:r w:rsidR="00B05B01">
          <w:rPr>
            <w:rFonts w:ascii="Arial" w:eastAsia="Times" w:hAnsi="Arial"/>
            <w:color w:val="000000"/>
            <w:sz w:val="20"/>
            <w:szCs w:val="20"/>
            <w:lang w:eastAsia="en-GB"/>
          </w:rPr>
          <w:t xml:space="preserve"> </w:t>
        </w:r>
        <w:r w:rsidR="00B05B01" w:rsidRPr="00E41EC0">
          <w:rPr>
            <w:rFonts w:eastAsia="Times"/>
            <w:lang w:eastAsia="en-GB"/>
            <w:rPrChange w:id="2469" w:author="Nelly Wagner" w:date="2017-01-23T18:22:00Z">
              <w:rPr>
                <w:rFonts w:eastAsia="Times"/>
                <w:color w:val="0070C0"/>
                <w:lang w:eastAsia="en-GB"/>
              </w:rPr>
            </w:rPrChange>
          </w:rPr>
          <w:t xml:space="preserve">Each dot represents one embryo. </w:t>
        </w:r>
        <w:r w:rsidR="00B05B01" w:rsidRPr="00E41EC0">
          <w:rPr>
            <w:rFonts w:eastAsia="Arial"/>
            <w:rPrChange w:id="2470" w:author="Nelly Wagner" w:date="2017-01-23T18:22:00Z">
              <w:rPr>
                <w:rFonts w:eastAsia="Arial"/>
                <w:color w:val="0070C0"/>
              </w:rPr>
            </w:rPrChange>
          </w:rPr>
          <w:t>N = 2 independent experiments.</w:t>
        </w:r>
      </w:ins>
      <w:r w:rsidRPr="00C374EF">
        <w:br w:type="page"/>
      </w:r>
    </w:p>
    <w:p w14:paraId="4AE86486" w14:textId="0E2FCB03" w:rsidR="0020061D" w:rsidDel="006E4B9C" w:rsidRDefault="00766C9B">
      <w:pPr>
        <w:pStyle w:val="Paragraph"/>
        <w:rPr>
          <w:del w:id="2471" w:author="Nelly Wagner" w:date="2017-01-24T18:43:00Z"/>
        </w:rPr>
      </w:pPr>
      <w:del w:id="2472" w:author="Nelly Wagner" w:date="2017-01-24T18:42:00Z">
        <w:r w:rsidDel="006E4B9C">
          <w:rPr>
            <w:rFonts w:eastAsia="Times"/>
            <w:color w:val="000000"/>
            <w:lang w:eastAsia="en-GB"/>
          </w:rPr>
          <w:lastRenderedPageBreak/>
          <w:delText xml:space="preserve">In embryos infected with </w:delText>
        </w:r>
        <w:r w:rsidDel="006E4B9C">
          <w:rPr>
            <w:rFonts w:eastAsia="Times"/>
            <w:i/>
            <w:color w:val="000000"/>
            <w:lang w:eastAsia="en-GB"/>
          </w:rPr>
          <w:delText>sagB</w:delText>
        </w:r>
        <w:r w:rsidDel="006E4B9C">
          <w:rPr>
            <w:rFonts w:eastAsia="Times"/>
            <w:color w:val="000000"/>
            <w:lang w:eastAsia="en-GB"/>
          </w:rPr>
          <w:delText>, there was an increase in mean mCherry intensities between 24 and 48 hours post-infection during the first experiment (</w:delText>
        </w:r>
        <w:r w:rsidDel="006E4B9C">
          <w:rPr>
            <w:rFonts w:eastAsia="Times"/>
            <w:i/>
            <w:color w:val="000000"/>
            <w:lang w:eastAsia="en-GB"/>
          </w:rPr>
          <w:delText xml:space="preserve">p </w:delText>
        </w:r>
        <w:r w:rsidDel="006E4B9C">
          <w:rPr>
            <w:rFonts w:eastAsia="Times"/>
            <w:color w:val="000000"/>
            <w:lang w:eastAsia="en-GB"/>
          </w:rPr>
          <w:delText xml:space="preserve">&lt; 0.05). In the repeat experiment, mean mCherry intensities significantly increased between each time point (Figure 5.3B, </w:delText>
        </w:r>
        <w:r w:rsidDel="006E4B9C">
          <w:rPr>
            <w:rFonts w:eastAsia="Times"/>
            <w:i/>
            <w:color w:val="000000"/>
            <w:lang w:eastAsia="en-GB"/>
          </w:rPr>
          <w:delText>p</w:delText>
        </w:r>
        <w:r w:rsidDel="006E4B9C">
          <w:rPr>
            <w:rFonts w:eastAsia="Times"/>
            <w:color w:val="000000"/>
            <w:lang w:eastAsia="en-GB"/>
          </w:rPr>
          <w:delText xml:space="preserve"> &lt; 0.05). This augmentation in mean mCherry intensities over time could reveal an increased bacterial load in infected embryos. However, extraction of bacteria from the infected embryos of the second experiment showed that the bacterial load decreases in two-third of them over time (Figure 5.3C). Therefore whole-body measurement of mCherry fluorescence did not corroborate the change in bacterial load. Additionally, the mean mCherry intensities at each time point between embryos infected with SH1000 and </w:delText>
        </w:r>
        <w:r w:rsidDel="006E4B9C">
          <w:rPr>
            <w:rFonts w:eastAsia="Times"/>
            <w:i/>
            <w:color w:val="000000"/>
            <w:lang w:eastAsia="en-GB"/>
          </w:rPr>
          <w:delText xml:space="preserve">sagB </w:delText>
        </w:r>
        <w:r w:rsidDel="006E4B9C">
          <w:rPr>
            <w:rFonts w:eastAsia="Times"/>
            <w:color w:val="000000"/>
            <w:lang w:eastAsia="en-GB"/>
          </w:rPr>
          <w:delText xml:space="preserve">were highly similar in each independent experiment (Figure 5.4). A single significant difference was observed in the first experiment, at 48 hours post-infection, when embryos infected with </w:delText>
        </w:r>
        <w:r w:rsidDel="006E4B9C">
          <w:rPr>
            <w:rFonts w:eastAsia="Times"/>
            <w:i/>
            <w:color w:val="000000"/>
            <w:lang w:eastAsia="en-GB"/>
          </w:rPr>
          <w:delText>sagB</w:delText>
        </w:r>
        <w:r w:rsidDel="006E4B9C">
          <w:rPr>
            <w:rFonts w:eastAsia="Times"/>
            <w:color w:val="000000"/>
            <w:lang w:eastAsia="en-GB"/>
          </w:rPr>
          <w:delText xml:space="preserve"> had higher mean mCherry intensities than the ones infected with SH1000 (Figure 5.4A, </w:delText>
        </w:r>
        <w:r w:rsidDel="006E4B9C">
          <w:rPr>
            <w:rFonts w:eastAsia="Times"/>
            <w:i/>
            <w:color w:val="000000"/>
            <w:lang w:eastAsia="en-GB"/>
          </w:rPr>
          <w:delText>p</w:delText>
        </w:r>
        <w:r w:rsidDel="006E4B9C">
          <w:rPr>
            <w:rFonts w:eastAsia="Times"/>
            <w:color w:val="000000"/>
            <w:lang w:eastAsia="en-GB"/>
          </w:rPr>
          <w:delText xml:space="preserve"> &lt; 0.01). </w:delText>
        </w:r>
      </w:del>
      <w:del w:id="2473" w:author="Nelly Wagner" w:date="2017-01-24T18:43:00Z">
        <w:r w:rsidDel="006E4B9C">
          <w:rPr>
            <w:rFonts w:eastAsia="Times"/>
            <w:color w:val="000000"/>
            <w:lang w:eastAsia="en-GB"/>
          </w:rPr>
          <w:delText>Despite the fact that mean mCherry intensities were not an indication of the bacterial load, the mCherry and GFP values were analysed for correlation (Figure 5.5). Only two correlations between mean GFP and mCherry intensities were found: a positive correlation 2 hours post-infection during the first experiment (Figure 5.5A) and another positive correlation 48 hours post-infection during the second experiment (Figure 5.5C), both in embryos infected with SH1000. Nonetheless, there is globally no link between GFP</w:delText>
        </w:r>
        <w:r w:rsidDel="006E4B9C">
          <w:rPr>
            <w:rFonts w:eastAsia="Liberation Serif"/>
            <w:color w:val="000000"/>
            <w:lang w:eastAsia="en-GB"/>
          </w:rPr>
          <w:delText xml:space="preserve"> </w:delText>
        </w:r>
        <w:r w:rsidDel="006E4B9C">
          <w:rPr>
            <w:rFonts w:eastAsia="Times"/>
            <w:color w:val="000000"/>
            <w:lang w:eastAsia="en-GB"/>
          </w:rPr>
          <w:delText>and mCherry fluorescence, as expected based on the results Figures 5.3 and 5.4 discussed above. .</w:delText>
        </w:r>
      </w:del>
    </w:p>
    <w:p w14:paraId="506540DF" w14:textId="022AD67F" w:rsidR="0020061D" w:rsidRDefault="00766C9B">
      <w:pPr>
        <w:pStyle w:val="Paragraph"/>
      </w:pPr>
      <w:r>
        <w:rPr>
          <w:rFonts w:eastAsia="Times"/>
          <w:color w:val="000000"/>
          <w:lang w:eastAsia="en-GB"/>
        </w:rPr>
        <w:tab/>
        <w:t>Whole-body fluorescence measurement did not provide a reliable framework to analyse NF</w:t>
      </w:r>
      <w:r>
        <w:rPr>
          <w:rFonts w:eastAsia="Liberation Serif"/>
          <w:color w:val="000000"/>
          <w:lang w:eastAsia="en-GB"/>
        </w:rPr>
        <w:t>κB expression in relation to the bacterial load and the time course of infection. In addition, the bacterial load varied between infected embryos, making global analysis problematic. Therefore</w:t>
      </w:r>
      <w:ins w:id="2474" w:author="Nelly Wagner" w:date="2017-01-22T15:44:00Z">
        <w:r w:rsidR="00B05B01">
          <w:rPr>
            <w:rFonts w:eastAsia="Liberation Serif"/>
            <w:color w:val="000000"/>
            <w:lang w:eastAsia="en-GB"/>
          </w:rPr>
          <w:t>,</w:t>
        </w:r>
      </w:ins>
      <w:r>
        <w:rPr>
          <w:rFonts w:eastAsia="Liberation Serif"/>
          <w:color w:val="000000"/>
          <w:lang w:eastAsia="en-GB"/>
        </w:rPr>
        <w:t xml:space="preserve"> a more focused approach was used by analysing individual embryos presenting abscesses.</w:t>
      </w:r>
    </w:p>
    <w:p w14:paraId="57767CD5" w14:textId="77777777" w:rsidR="0020061D" w:rsidRDefault="00766C9B">
      <w:pPr>
        <w:pStyle w:val="4111"/>
      </w:pPr>
      <w:bookmarkStart w:id="2475" w:name="__RefHeading___Toc79885_1995552439"/>
      <w:bookmarkEnd w:id="2475"/>
      <w:r>
        <w:rPr>
          <w:rFonts w:eastAsia="Times"/>
          <w:color w:val="000000"/>
          <w:lang w:eastAsia="en-GB"/>
        </w:rPr>
        <w:t>5.2.1.2. Quantification of NF</w:t>
      </w:r>
      <w:r>
        <w:rPr>
          <w:rFonts w:eastAsia="Arial Greek"/>
          <w:color w:val="000000"/>
          <w:lang w:eastAsia="en-GB"/>
        </w:rPr>
        <w:t>κ</w:t>
      </w:r>
      <w:r>
        <w:rPr>
          <w:rFonts w:eastAsia="Times"/>
          <w:color w:val="000000"/>
          <w:lang w:eastAsia="en-GB"/>
        </w:rPr>
        <w:t>B expression in the vicinity of abscesses</w:t>
      </w:r>
    </w:p>
    <w:p w14:paraId="779FDEB4" w14:textId="77777777" w:rsidR="0020061D" w:rsidRDefault="00766C9B">
      <w:pPr>
        <w:pStyle w:val="Paragraph"/>
      </w:pPr>
      <w:r>
        <w:rPr>
          <w:rFonts w:eastAsia="Times"/>
          <w:color w:val="000000"/>
          <w:sz w:val="24"/>
          <w:lang w:eastAsia="en-GB"/>
        </w:rPr>
        <w:tab/>
      </w:r>
      <w:r>
        <w:rPr>
          <w:rFonts w:eastAsia="Times"/>
          <w:color w:val="000000"/>
          <w:lang w:eastAsia="en-GB"/>
        </w:rPr>
        <w:t xml:space="preserve">Red fluorescent </w:t>
      </w:r>
      <w:r>
        <w:rPr>
          <w:rFonts w:eastAsia="Times"/>
          <w:i/>
          <w:iCs/>
          <w:color w:val="000000"/>
          <w:lang w:eastAsia="en-GB"/>
        </w:rPr>
        <w:t>S. aureus</w:t>
      </w:r>
      <w:r>
        <w:rPr>
          <w:rFonts w:eastAsia="Times"/>
          <w:i/>
          <w:color w:val="000000"/>
          <w:lang w:eastAsia="en-GB"/>
        </w:rPr>
        <w:t xml:space="preserve"> </w:t>
      </w:r>
      <w:r>
        <w:rPr>
          <w:rFonts w:eastAsia="Times"/>
          <w:color w:val="000000"/>
          <w:lang w:eastAsia="en-GB"/>
        </w:rPr>
        <w:t>were used to follow the infection in the NF</w:t>
      </w:r>
      <w:r>
        <w:rPr>
          <w:rFonts w:eastAsia="Liberation Serif"/>
          <w:color w:val="000000"/>
          <w:lang w:eastAsia="en-GB"/>
        </w:rPr>
        <w:t>κB:EGFP embryos. Therefore, a</w:t>
      </w:r>
      <w:r>
        <w:rPr>
          <w:rFonts w:eastAsia="Times"/>
          <w:color w:val="000000"/>
          <w:lang w:eastAsia="en-GB"/>
        </w:rPr>
        <w:t>bscess-like structures are herein described as areas of mCherry expression which were not formed by individually discernible host cells containing fluorescent bacteria. For ease of description, these abscess-like structures were called abscesses. Because the size and the location of an abscess can have an impact on NF</w:t>
      </w:r>
      <w:r>
        <w:rPr>
          <w:rFonts w:eastAsia="Arial Greek"/>
          <w:color w:val="000000"/>
          <w:lang w:eastAsia="en-GB"/>
        </w:rPr>
        <w:t>κ</w:t>
      </w:r>
      <w:r>
        <w:rPr>
          <w:rFonts w:eastAsia="Times"/>
          <w:color w:val="000000"/>
          <w:lang w:eastAsia="en-GB"/>
        </w:rPr>
        <w:t>B expression, each individual abscess was analysed, since some infected embryos had more than one. The image processing software ImageJ was used to draw two lines of a length of 260 pixels across the centre of each abscess, one vertically (dorsal to ventral) and one horizontally (cranial to caudal). The fluorescence profile was analysed along each line and plotted for further analysis. This length was chosen because it appeared to encompass the size of all abscesses while allowing analysis some distance around them.</w:t>
      </w:r>
    </w:p>
    <w:p w14:paraId="4B2F8BBD" w14:textId="5E592299" w:rsidR="0020061D" w:rsidRDefault="00766C9B">
      <w:pPr>
        <w:pStyle w:val="Paragraph"/>
      </w:pPr>
      <w:r>
        <w:rPr>
          <w:rFonts w:eastAsia="Times"/>
          <w:color w:val="000000"/>
          <w:lang w:eastAsia="en-GB"/>
        </w:rPr>
        <w:tab/>
        <w:t>First, NF</w:t>
      </w:r>
      <w:r>
        <w:rPr>
          <w:rFonts w:eastAsia="Arial Greek"/>
          <w:color w:val="000000"/>
          <w:lang w:eastAsia="en-GB"/>
        </w:rPr>
        <w:t>κ</w:t>
      </w:r>
      <w:r>
        <w:rPr>
          <w:rFonts w:eastAsia="Times"/>
          <w:color w:val="000000"/>
          <w:lang w:eastAsia="en-GB"/>
        </w:rPr>
        <w:t>B:EGFP embryos injected with PBS were imaged at 24 and 44 hours post injection in order to determine the autofluorescence profile (Figure 5.6). The anterior part of these embryos was brighter than the posterior part but most notably this transgenic line expresses GFP in the neuromasts. Neuromasts are sensory organs deposited along the body that allow detection of water flow on the surface of a fish (Dalle Nogare et al. 2014)</w:t>
      </w:r>
      <w:del w:id="2476" w:author="Nelly Wagner" w:date="2017-01-22T15:45:00Z">
        <w:r w:rsidDel="00B05B01">
          <w:rPr>
            <w:rFonts w:eastAsia="Courier"/>
            <w:color w:val="000000"/>
            <w:lang w:eastAsia="en-GB"/>
          </w:rPr>
          <w:delText>⁠</w:delText>
        </w:r>
      </w:del>
      <w:r>
        <w:rPr>
          <w:rFonts w:eastAsia="Times"/>
          <w:color w:val="000000"/>
          <w:lang w:eastAsia="en-GB"/>
        </w:rPr>
        <w:t>. Expression of GFP in neuromasts in this transgenic line was also observed in the original publication (Kanther et al. 2011)</w:t>
      </w:r>
      <w:del w:id="2477" w:author="Nelly Wagner" w:date="2017-01-22T15:45:00Z">
        <w:r w:rsidDel="00B05B01">
          <w:rPr>
            <w:rFonts w:eastAsia="Courier"/>
            <w:color w:val="000000"/>
            <w:lang w:eastAsia="en-GB"/>
          </w:rPr>
          <w:delText>⁠</w:delText>
        </w:r>
      </w:del>
      <w:r>
        <w:rPr>
          <w:rFonts w:eastAsia="Times"/>
          <w:color w:val="000000"/>
          <w:lang w:eastAsia="en-GB"/>
        </w:rPr>
        <w:t>. This publication also described expression in the swim bladder, which was also seen (Figure 5.6A and D). Whether this expression pattern is linked to a normal expression of NF</w:t>
      </w:r>
      <w:r>
        <w:rPr>
          <w:rFonts w:eastAsia="Arial Greek"/>
          <w:color w:val="000000"/>
          <w:lang w:eastAsia="en-GB"/>
        </w:rPr>
        <w:t>κ</w:t>
      </w:r>
      <w:r>
        <w:rPr>
          <w:rFonts w:eastAsia="Times"/>
          <w:color w:val="000000"/>
          <w:lang w:eastAsia="en-GB"/>
        </w:rPr>
        <w:t xml:space="preserve">B during zebrafish development or is off-target is not known. However, since this fluorescence was of high intensity, it might affect analysis of GFP expression around abscesses. In order to determine the whole scope of intensities linked to such expression, the fluorescence profile was measured along two lines: one spanning the full length of the body (cranial to caudal) and one spanning the width (dorsal to ventral) across the yolk sac. The fluorescence profile plots showed spikes of GFP fluorescence across the length of the body, especially in the anterior region as noted previously, and in discrete places that correspond to the position of the neuromasts (Figure 5.6.A' to D'). In most cases the grey value was under 20 but could reach above 30 (Figure 5.6D'). Measures </w:t>
      </w:r>
      <w:r>
        <w:rPr>
          <w:rFonts w:eastAsia="Times"/>
          <w:color w:val="000000"/>
          <w:lang w:eastAsia="en-GB"/>
        </w:rPr>
        <w:lastRenderedPageBreak/>
        <w:t>across the width of the body indicated zones of higher intensities corresponding to the yolk sac and/or the swim bladder (Figure 5.6B' and C'). In some cases</w:t>
      </w:r>
      <w:ins w:id="2478" w:author="Nelly Wagner" w:date="2017-01-22T15:45:00Z">
        <w:r w:rsidR="00B05B01">
          <w:rPr>
            <w:rFonts w:eastAsia="Times"/>
            <w:color w:val="000000"/>
            <w:lang w:eastAsia="en-GB"/>
          </w:rPr>
          <w:t>,</w:t>
        </w:r>
      </w:ins>
      <w:r>
        <w:rPr>
          <w:rFonts w:eastAsia="Times"/>
          <w:color w:val="000000"/>
          <w:lang w:eastAsia="en-GB"/>
        </w:rPr>
        <w:t xml:space="preserve"> a peak at the edge of the body was also present and likely corresponded to the skin (Figure 5.6A' and C'). Overall, background autofluorescence had a grey value between 5 and 8.</w:t>
      </w:r>
    </w:p>
    <w:p w14:paraId="0CC80E58" w14:textId="77777777" w:rsidR="00FE51F3" w:rsidRDefault="00766C9B">
      <w:pPr>
        <w:pStyle w:val="Paragraph"/>
        <w:rPr>
          <w:ins w:id="2479" w:author="Nelly Wagner" w:date="2017-01-24T18:51:00Z"/>
          <w:rFonts w:eastAsia="Times"/>
          <w:color w:val="000000"/>
          <w:lang w:eastAsia="en-GB"/>
        </w:rPr>
      </w:pPr>
      <w:r>
        <w:rPr>
          <w:rFonts w:eastAsia="Times"/>
          <w:color w:val="000000"/>
          <w:lang w:eastAsia="en-GB"/>
        </w:rPr>
        <w:tab/>
        <w:t>Next, the fluorescence profile was analysed around abscesses found in the infected embryos previously analysed in section 5.2.1.1. Not all imaged embryos contained abscesses. First, the abscesses observed 24 hours post infection in embryos infected with SH1000 were analysed (Figure 5.7). Small clusters of mCherry expression which did not seem to be individually infected cells were also considered for analysis as they may correspond to early abscess development (Figure 5.7A). Two embryos exhibited large abscesses that resulted in tissue damage (Figure 5.7F and G), making it difficult to evaluate the size of the abscess by fluorescence intensity measurement as part of the bacterial load may have been released following skin damage. Thus, bacterial abscesses associated with tissue damage were considered to be large abscesses although fluorescence intensities did not necessarily confirm it.</w:t>
      </w:r>
      <w:ins w:id="2480" w:author="Nelly Wagner" w:date="2017-01-24T18:50:00Z">
        <w:r w:rsidR="00FE51F3">
          <w:rPr>
            <w:rFonts w:eastAsia="Times"/>
            <w:color w:val="000000"/>
            <w:lang w:eastAsia="en-GB"/>
          </w:rPr>
          <w:t xml:space="preserve"> </w:t>
        </w:r>
      </w:ins>
      <w:moveToRangeStart w:id="2481" w:author="Nelly Wagner" w:date="2017-01-24T18:50:00Z" w:name="move473047167"/>
      <w:moveTo w:id="2482" w:author="Nelly Wagner" w:date="2017-01-24T18:50:00Z">
        <w:r w:rsidR="00FE51F3">
          <w:rPr>
            <w:rFonts w:eastAsia="Times"/>
            <w:color w:val="000000"/>
            <w:lang w:eastAsia="en-GB"/>
          </w:rPr>
          <w:t>On fluorescence intensity plots, abscesses appeared as sharp, localised peaks of mCherry expression (Figure 5.8). The background level of mCherry expression was around a grey value of 5. Noteworthy, not all abscesses were associated with overlapping or nearby GFP expression. For instance, a particularly bright medium-sized abscess had no associated GFP expression at all (Figure 5.8D). In other cases, dimmer abscesses were overlapping with or next to peaks of GFP expression (Figure 5.8B and E). The embryos with terminal abscesses exhibited large areas of GFP expression (Figure 5.8F and G). At 44 hours post infection, in embryos infected with SH1000, most encountered abscesses were more developed than those found at 24 hours post-infection (Figure 5.9). One infected embryo had a developing abscess (Figure 5.9A) while most other infected embryos with abscesses exhibited signs of tissue damage (Figure 5.9C and E-G). The fluorescence intensity plots showed that the developing abscess did not have any GFP expression associated to it (Figure 5.10A). In contrast, all the other embryos, which had much larger abscesses, exhibited regions of high GFP intensity surrounding infected tissues (Figure 5.10B-G).</w:t>
        </w:r>
      </w:moveTo>
      <w:ins w:id="2483" w:author="Nelly Wagner" w:date="2017-01-24T18:51:00Z">
        <w:r w:rsidR="00FE51F3">
          <w:rPr>
            <w:rFonts w:eastAsia="Times"/>
            <w:color w:val="000000"/>
            <w:lang w:eastAsia="en-GB"/>
          </w:rPr>
          <w:t xml:space="preserve"> </w:t>
        </w:r>
      </w:ins>
    </w:p>
    <w:p w14:paraId="31967843" w14:textId="2419CC87" w:rsidR="00FE51F3" w:rsidRPr="00FE51F3" w:rsidRDefault="00FE51F3">
      <w:pPr>
        <w:pStyle w:val="Paragraph"/>
        <w:ind w:firstLine="720"/>
        <w:rPr>
          <w:moveTo w:id="2484" w:author="Nelly Wagner" w:date="2017-01-24T18:50:00Z"/>
          <w:rFonts w:eastAsia="Times"/>
          <w:color w:val="000000"/>
          <w:lang w:eastAsia="en-GB"/>
          <w:rPrChange w:id="2485" w:author="Nelly Wagner" w:date="2017-01-24T18:50:00Z">
            <w:rPr>
              <w:moveTo w:id="2486" w:author="Nelly Wagner" w:date="2017-01-24T18:50:00Z"/>
            </w:rPr>
          </w:rPrChange>
        </w:rPr>
        <w:pPrChange w:id="2487" w:author="Nelly Wagner" w:date="2017-01-24T18:51:00Z">
          <w:pPr>
            <w:pStyle w:val="Paragraph"/>
          </w:pPr>
        </w:pPrChange>
      </w:pPr>
      <w:ins w:id="2488" w:author="Nelly Wagner" w:date="2017-01-24T18:51:00Z">
        <w:r>
          <w:rPr>
            <w:rFonts w:eastAsia="Times"/>
            <w:color w:val="000000"/>
            <w:lang w:eastAsia="en-GB"/>
          </w:rPr>
          <w:t xml:space="preserve">Finally, fluorescence profiles of abscesses in zebrafish embryos infected with </w:t>
        </w:r>
        <w:r>
          <w:rPr>
            <w:rFonts w:eastAsia="Times"/>
            <w:i/>
            <w:color w:val="000000"/>
            <w:lang w:eastAsia="en-GB"/>
          </w:rPr>
          <w:t xml:space="preserve">sagB </w:t>
        </w:r>
        <w:r>
          <w:rPr>
            <w:rFonts w:eastAsia="Times"/>
            <w:color w:val="000000"/>
            <w:lang w:eastAsia="en-GB"/>
          </w:rPr>
          <w:t xml:space="preserve">were analysed. Most abscesses formed by </w:t>
        </w:r>
        <w:r>
          <w:rPr>
            <w:rFonts w:eastAsia="Times"/>
            <w:i/>
            <w:color w:val="000000"/>
            <w:lang w:eastAsia="en-GB"/>
          </w:rPr>
          <w:t>sagB</w:t>
        </w:r>
        <w:r>
          <w:rPr>
            <w:rFonts w:eastAsia="Times"/>
            <w:color w:val="000000"/>
            <w:lang w:eastAsia="en-GB"/>
          </w:rPr>
          <w:t xml:space="preserve"> were observed after 44 hours (Figure 5.11). This was consistent with the fact that the mutant is attenuated and that the infection was performed in 2 days old embryos, which are more resilient to infection by </w:t>
        </w:r>
        <w:r>
          <w:rPr>
            <w:rFonts w:eastAsia="Times"/>
            <w:i/>
            <w:iCs/>
            <w:color w:val="000000"/>
            <w:lang w:eastAsia="en-GB"/>
          </w:rPr>
          <w:t>S. aureus</w:t>
        </w:r>
        <w:r>
          <w:rPr>
            <w:rFonts w:eastAsia="Times"/>
            <w:color w:val="000000"/>
            <w:lang w:eastAsia="en-GB"/>
          </w:rPr>
          <w:t xml:space="preserve">. Only two embryos infected with </w:t>
        </w:r>
        <w:r>
          <w:rPr>
            <w:rFonts w:eastAsia="Times"/>
            <w:i/>
            <w:color w:val="000000"/>
            <w:lang w:eastAsia="en-GB"/>
          </w:rPr>
          <w:t>sagB</w:t>
        </w:r>
        <w:r>
          <w:rPr>
            <w:rFonts w:eastAsia="Times"/>
            <w:color w:val="000000"/>
            <w:lang w:eastAsia="en-GB"/>
          </w:rPr>
          <w:t xml:space="preserve"> had developed a large abscess during the experiments, one of which had signs of tissue damage (Figure 5.11D).</w:t>
        </w:r>
      </w:ins>
    </w:p>
    <w:moveToRangeEnd w:id="2481"/>
    <w:p w14:paraId="7A109E4F" w14:textId="1D0F7CA6" w:rsidR="0020061D" w:rsidRDefault="00766C9B">
      <w:pPr>
        <w:pStyle w:val="Paragraph"/>
      </w:pPr>
      <w:r>
        <w:br w:type="page"/>
      </w:r>
    </w:p>
    <w:p w14:paraId="6A9635EE" w14:textId="32E3F923" w:rsidR="0020061D" w:rsidRPr="00C374EF" w:rsidRDefault="00766C9B">
      <w:pPr>
        <w:widowControl w:val="0"/>
        <w:spacing w:after="140" w:line="360" w:lineRule="auto"/>
        <w:jc w:val="both"/>
        <w:rPr>
          <w:rFonts w:ascii="Arial" w:hAnsi="Arial"/>
          <w:b/>
          <w:bCs/>
          <w:sz w:val="20"/>
          <w:szCs w:val="20"/>
        </w:rPr>
      </w:pPr>
      <w:r>
        <w:rPr>
          <w:noProof/>
          <w:lang w:eastAsia="en-GB"/>
        </w:rPr>
        <w:lastRenderedPageBreak/>
        <w:drawing>
          <wp:anchor distT="0" distB="127000" distL="0" distR="0" simplePos="0" relativeHeight="251662336" behindDoc="0" locked="0" layoutInCell="1" allowOverlap="1" wp14:anchorId="723FDBB0" wp14:editId="16DBE9F9">
            <wp:simplePos x="0" y="0"/>
            <wp:positionH relativeFrom="column">
              <wp:align>center</wp:align>
            </wp:positionH>
            <wp:positionV relativeFrom="paragraph">
              <wp:align>top</wp:align>
            </wp:positionV>
            <wp:extent cx="5486400" cy="2799715"/>
            <wp:effectExtent l="0" t="0" r="0" b="0"/>
            <wp:wrapSquare wrapText="largest"/>
            <wp:docPr id="37"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1"/>
                    <pic:cNvPicPr>
                      <a:picLocks noChangeAspect="1" noChangeArrowheads="1"/>
                    </pic:cNvPicPr>
                  </pic:nvPicPr>
                  <pic:blipFill>
                    <a:blip r:embed="rId44"/>
                    <a:stretch>
                      <a:fillRect/>
                    </a:stretch>
                  </pic:blipFill>
                  <pic:spPr bwMode="auto">
                    <a:xfrm>
                      <a:off x="0" y="0"/>
                      <a:ext cx="5486400" cy="2799715"/>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Figure 5.4. Comparison of whole-body mCherry fluorescence intensities between NF</w:t>
      </w:r>
      <w:r>
        <w:rPr>
          <w:rFonts w:ascii="Arial" w:eastAsia="Arial Greek" w:hAnsi="Arial"/>
          <w:b/>
          <w:bCs/>
          <w:color w:val="000000"/>
          <w:sz w:val="20"/>
          <w:szCs w:val="20"/>
          <w:lang w:eastAsia="en-GB"/>
        </w:rPr>
        <w:t>κ</w:t>
      </w:r>
      <w:r>
        <w:rPr>
          <w:rFonts w:ascii="Arial" w:eastAsia="Times" w:hAnsi="Arial"/>
          <w:b/>
          <w:bCs/>
          <w:color w:val="000000"/>
          <w:sz w:val="20"/>
          <w:szCs w:val="20"/>
          <w:lang w:eastAsia="en-GB"/>
        </w:rPr>
        <w:t xml:space="preserve">B:EGFP embryos infected with mCherry-expressing SH1000 and </w:t>
      </w:r>
      <w:r>
        <w:rPr>
          <w:rFonts w:ascii="Arial" w:eastAsia="Times" w:hAnsi="Arial"/>
          <w:b/>
          <w:bCs/>
          <w:i/>
          <w:iCs/>
          <w:color w:val="000000"/>
          <w:sz w:val="20"/>
          <w:szCs w:val="20"/>
          <w:lang w:eastAsia="en-GB"/>
        </w:rPr>
        <w:t>sagB</w:t>
      </w:r>
      <w:r>
        <w:rPr>
          <w:rFonts w:ascii="Arial" w:eastAsia="Times" w:hAnsi="Arial"/>
          <w:b/>
          <w:bCs/>
          <w:color w:val="000000"/>
          <w:sz w:val="20"/>
          <w:szCs w:val="20"/>
          <w:lang w:eastAsia="en-GB"/>
        </w:rPr>
        <w:t>.</w:t>
      </w:r>
      <w:r>
        <w:rPr>
          <w:rFonts w:ascii="Arial" w:eastAsia="Times" w:hAnsi="Arial"/>
          <w:color w:val="000000"/>
          <w:sz w:val="20"/>
          <w:szCs w:val="20"/>
          <w:lang w:eastAsia="en-GB"/>
        </w:rPr>
        <w:t xml:space="preserve"> NF</w:t>
      </w:r>
      <w:r>
        <w:rPr>
          <w:rFonts w:ascii="Arial" w:eastAsia="Arial Greek" w:hAnsi="Arial"/>
          <w:color w:val="000000"/>
          <w:sz w:val="20"/>
          <w:szCs w:val="20"/>
          <w:lang w:eastAsia="en-GB"/>
        </w:rPr>
        <w:t>κ</w:t>
      </w:r>
      <w:r>
        <w:rPr>
          <w:rFonts w:ascii="Arial" w:eastAsia="Times" w:hAnsi="Arial"/>
          <w:color w:val="000000"/>
          <w:sz w:val="20"/>
          <w:szCs w:val="20"/>
          <w:lang w:eastAsia="en-GB"/>
        </w:rPr>
        <w:t xml:space="preserve">B:EGFP embryos were infected at 2 days post-fertilisation. </w:t>
      </w:r>
      <w:r>
        <w:rPr>
          <w:rFonts w:ascii="Arial" w:eastAsia="Times" w:hAnsi="Arial"/>
          <w:b/>
          <w:bCs/>
          <w:color w:val="000000"/>
          <w:sz w:val="20"/>
          <w:szCs w:val="20"/>
          <w:lang w:eastAsia="en-GB"/>
        </w:rPr>
        <w:t>(A)</w:t>
      </w:r>
      <w:r>
        <w:rPr>
          <w:rFonts w:ascii="Arial" w:eastAsia="Times" w:hAnsi="Arial"/>
          <w:color w:val="000000"/>
          <w:sz w:val="20"/>
          <w:szCs w:val="20"/>
          <w:lang w:eastAsia="en-GB"/>
        </w:rPr>
        <w:t xml:space="preserve"> Comparison of mCherry intensities between embryos infected with mCherry-expressing SH1000 and </w:t>
      </w:r>
      <w:r>
        <w:rPr>
          <w:rFonts w:ascii="Arial" w:eastAsia="Times" w:hAnsi="Arial"/>
          <w:i/>
          <w:iCs/>
          <w:color w:val="000000"/>
          <w:sz w:val="20"/>
          <w:szCs w:val="20"/>
          <w:lang w:eastAsia="en-GB"/>
        </w:rPr>
        <w:t>sagB</w:t>
      </w:r>
      <w:r>
        <w:rPr>
          <w:rFonts w:ascii="Arial" w:eastAsia="Times" w:hAnsi="Arial"/>
          <w:color w:val="000000"/>
          <w:sz w:val="20"/>
          <w:szCs w:val="20"/>
          <w:lang w:eastAsia="en-GB"/>
        </w:rPr>
        <w:t xml:space="preserve"> at 2, 24 and 48 hours post-infection during the first experiment. </w:t>
      </w:r>
      <w:r>
        <w:rPr>
          <w:rFonts w:ascii="Arial" w:eastAsia="Times" w:hAnsi="Arial"/>
          <w:b/>
          <w:bCs/>
          <w:color w:val="000000"/>
          <w:sz w:val="20"/>
          <w:szCs w:val="20"/>
          <w:lang w:eastAsia="en-GB"/>
        </w:rPr>
        <w:t>(B)</w:t>
      </w:r>
      <w:r>
        <w:rPr>
          <w:rFonts w:ascii="Arial" w:eastAsia="Times" w:hAnsi="Arial"/>
          <w:color w:val="000000"/>
          <w:sz w:val="20"/>
          <w:szCs w:val="20"/>
          <w:lang w:eastAsia="en-GB"/>
        </w:rPr>
        <w:t xml:space="preserve"> Comparison of mCherry intensities between embryos infected with mCherry-expressing SH1000 and </w:t>
      </w:r>
      <w:r>
        <w:rPr>
          <w:rFonts w:ascii="Arial" w:eastAsia="Times" w:hAnsi="Arial"/>
          <w:i/>
          <w:iCs/>
          <w:color w:val="000000"/>
          <w:sz w:val="20"/>
          <w:szCs w:val="20"/>
          <w:lang w:eastAsia="en-GB"/>
        </w:rPr>
        <w:t>sagB</w:t>
      </w:r>
      <w:r>
        <w:rPr>
          <w:rFonts w:ascii="Arial" w:eastAsia="Times" w:hAnsi="Arial"/>
          <w:color w:val="000000"/>
          <w:sz w:val="20"/>
          <w:szCs w:val="20"/>
          <w:lang w:eastAsia="en-GB"/>
        </w:rPr>
        <w:t xml:space="preserve"> at 2, 24 and 48 hours post-infection during the second experiment.</w:t>
      </w:r>
      <w:ins w:id="2489" w:author="Nelly Wagner" w:date="2017-01-22T15:45:00Z">
        <w:r w:rsidR="00B05B01">
          <w:rPr>
            <w:rFonts w:ascii="Arial" w:eastAsia="Times" w:hAnsi="Arial"/>
            <w:color w:val="000000"/>
            <w:sz w:val="20"/>
            <w:szCs w:val="20"/>
            <w:lang w:eastAsia="en-GB"/>
          </w:rPr>
          <w:t xml:space="preserve"> </w:t>
        </w:r>
        <w:r w:rsidR="00B05B01" w:rsidRPr="00E41EC0">
          <w:rPr>
            <w:rFonts w:eastAsia="Times"/>
            <w:lang w:eastAsia="en-GB"/>
            <w:rPrChange w:id="2490" w:author="Nelly Wagner" w:date="2017-01-23T18:22:00Z">
              <w:rPr>
                <w:rFonts w:eastAsia="Times"/>
                <w:color w:val="0070C0"/>
                <w:lang w:eastAsia="en-GB"/>
              </w:rPr>
            </w:rPrChange>
          </w:rPr>
          <w:t xml:space="preserve">Each dot represents one embryo. </w:t>
        </w:r>
        <w:r w:rsidR="00B05B01" w:rsidRPr="00E41EC0">
          <w:rPr>
            <w:rFonts w:eastAsia="Arial"/>
            <w:rPrChange w:id="2491" w:author="Nelly Wagner" w:date="2017-01-23T18:22:00Z">
              <w:rPr>
                <w:rFonts w:eastAsia="Arial"/>
                <w:color w:val="0070C0"/>
              </w:rPr>
            </w:rPrChange>
          </w:rPr>
          <w:t>N = 2 independent experiments.</w:t>
        </w:r>
      </w:ins>
      <w:r w:rsidRPr="00C374EF">
        <w:br w:type="page"/>
      </w:r>
    </w:p>
    <w:p w14:paraId="1F9FE7C5" w14:textId="20C23CA3" w:rsidR="0020061D" w:rsidRDefault="00766C9B">
      <w:pPr>
        <w:widowControl w:val="0"/>
        <w:spacing w:line="360" w:lineRule="auto"/>
        <w:jc w:val="both"/>
        <w:rPr>
          <w:rFonts w:ascii="Arial" w:hAnsi="Arial"/>
          <w:b/>
          <w:bCs/>
          <w:sz w:val="20"/>
          <w:szCs w:val="20"/>
        </w:rPr>
        <w:pPrChange w:id="2492" w:author="Nelly Wagner" w:date="2017-01-24T18:48:00Z">
          <w:pPr>
            <w:widowControl w:val="0"/>
            <w:spacing w:after="140" w:line="360" w:lineRule="auto"/>
            <w:jc w:val="both"/>
          </w:pPr>
        </w:pPrChange>
      </w:pPr>
      <w:r>
        <w:rPr>
          <w:noProof/>
          <w:lang w:eastAsia="en-GB"/>
        </w:rPr>
        <w:lastRenderedPageBreak/>
        <w:drawing>
          <wp:anchor distT="0" distB="127000" distL="0" distR="0" simplePos="0" relativeHeight="251663360" behindDoc="0" locked="0" layoutInCell="1" allowOverlap="1" wp14:anchorId="0DABB2D4" wp14:editId="750683BD">
            <wp:simplePos x="0" y="0"/>
            <wp:positionH relativeFrom="column">
              <wp:posOffset>211455</wp:posOffset>
            </wp:positionH>
            <wp:positionV relativeFrom="paragraph">
              <wp:posOffset>3810</wp:posOffset>
            </wp:positionV>
            <wp:extent cx="5071110" cy="6143625"/>
            <wp:effectExtent l="0" t="0" r="0" b="0"/>
            <wp:wrapSquare wrapText="largest"/>
            <wp:docPr id="38"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33"/>
                    <pic:cNvPicPr>
                      <a:picLocks noChangeAspect="1" noChangeArrowheads="1"/>
                    </pic:cNvPicPr>
                  </pic:nvPicPr>
                  <pic:blipFill>
                    <a:blip r:embed="rId45"/>
                    <a:stretch>
                      <a:fillRect/>
                    </a:stretch>
                  </pic:blipFill>
                  <pic:spPr bwMode="auto">
                    <a:xfrm>
                      <a:off x="0" y="0"/>
                      <a:ext cx="5071110" cy="61436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Times" w:hAnsi="Arial"/>
          <w:b/>
          <w:bCs/>
          <w:color w:val="000000"/>
          <w:sz w:val="20"/>
          <w:szCs w:val="20"/>
          <w:lang w:eastAsia="en-GB"/>
        </w:rPr>
        <w:t xml:space="preserve">Figure 5.5. Relationship between whole-body mCherry and GFP fluorescence intensities in NFκB:EGFP embryos infected with mCherry-expressing SH1000 and </w:t>
      </w:r>
      <w:r>
        <w:rPr>
          <w:rFonts w:ascii="Arial" w:eastAsia="Times" w:hAnsi="Arial"/>
          <w:b/>
          <w:bCs/>
          <w:i/>
          <w:iCs/>
          <w:color w:val="000000"/>
          <w:sz w:val="20"/>
          <w:szCs w:val="20"/>
          <w:lang w:eastAsia="en-GB"/>
        </w:rPr>
        <w:t>sagB</w:t>
      </w:r>
      <w:r>
        <w:rPr>
          <w:rFonts w:ascii="Arial" w:eastAsia="Times" w:hAnsi="Arial"/>
          <w:b/>
          <w:bCs/>
          <w:color w:val="000000"/>
          <w:sz w:val="20"/>
          <w:szCs w:val="20"/>
          <w:lang w:eastAsia="en-GB"/>
        </w:rPr>
        <w:t>.</w:t>
      </w:r>
      <w:r>
        <w:rPr>
          <w:rFonts w:ascii="Arial" w:eastAsia="Times" w:hAnsi="Arial"/>
          <w:color w:val="000000"/>
          <w:sz w:val="20"/>
          <w:szCs w:val="20"/>
          <w:lang w:eastAsia="en-GB"/>
        </w:rPr>
        <w:t xml:space="preserve"> NFκB:EGFP embryos were infected at 2 days post-fertilisation with mCherry-expressing SH1000 and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w:t>
      </w:r>
      <w:r>
        <w:rPr>
          <w:rFonts w:ascii="Arial" w:eastAsia="Times" w:hAnsi="Arial"/>
          <w:b/>
          <w:bCs/>
          <w:color w:val="000000"/>
          <w:sz w:val="20"/>
          <w:szCs w:val="20"/>
          <w:lang w:eastAsia="en-GB"/>
        </w:rPr>
        <w:t>(A)</w:t>
      </w:r>
      <w:r>
        <w:rPr>
          <w:rFonts w:ascii="Arial" w:eastAsia="Times" w:hAnsi="Arial"/>
          <w:color w:val="000000"/>
          <w:sz w:val="20"/>
          <w:szCs w:val="20"/>
          <w:lang w:eastAsia="en-GB"/>
        </w:rPr>
        <w:t xml:space="preserve"> Correlation between mCherry and GFP fluorescence intensities in NFκB:EGFP embryos infected with SH1000-mCherry at 2, 24 and 48 hours post-infection during the first experiment. </w:t>
      </w:r>
      <w:r>
        <w:rPr>
          <w:rFonts w:ascii="Arial" w:eastAsia="Times" w:hAnsi="Arial"/>
          <w:b/>
          <w:bCs/>
          <w:color w:val="000000"/>
          <w:sz w:val="20"/>
          <w:szCs w:val="20"/>
          <w:lang w:eastAsia="en-GB"/>
        </w:rPr>
        <w:t>(B)</w:t>
      </w:r>
      <w:r>
        <w:rPr>
          <w:rFonts w:ascii="Arial" w:eastAsia="Times" w:hAnsi="Arial"/>
          <w:color w:val="000000"/>
          <w:sz w:val="20"/>
          <w:szCs w:val="20"/>
          <w:lang w:eastAsia="en-GB"/>
        </w:rPr>
        <w:t xml:space="preserve"> Correlation between mCherry and GFP fluorescence intensities in NFκB:EGFP embryos infected with </w:t>
      </w:r>
      <w:r>
        <w:rPr>
          <w:rFonts w:ascii="Arial" w:eastAsia="Times" w:hAnsi="Arial"/>
          <w:i/>
          <w:iCs/>
          <w:color w:val="000000"/>
          <w:sz w:val="20"/>
          <w:szCs w:val="20"/>
          <w:lang w:eastAsia="en-GB"/>
        </w:rPr>
        <w:t>sagB</w:t>
      </w:r>
      <w:r>
        <w:rPr>
          <w:rFonts w:ascii="Arial" w:eastAsia="Times" w:hAnsi="Arial"/>
          <w:color w:val="000000"/>
          <w:sz w:val="20"/>
          <w:szCs w:val="20"/>
          <w:lang w:eastAsia="en-GB"/>
        </w:rPr>
        <w:t xml:space="preserve">-mCherry at 2, 24 and 48 hours post-infection during the first experiment. </w:t>
      </w:r>
      <w:r>
        <w:rPr>
          <w:rFonts w:ascii="Arial" w:eastAsia="Times" w:hAnsi="Arial"/>
          <w:b/>
          <w:bCs/>
          <w:color w:val="000000"/>
          <w:sz w:val="20"/>
          <w:szCs w:val="20"/>
          <w:lang w:eastAsia="en-GB"/>
        </w:rPr>
        <w:t>(C)</w:t>
      </w:r>
      <w:r>
        <w:rPr>
          <w:rFonts w:ascii="Arial" w:eastAsia="Times" w:hAnsi="Arial"/>
          <w:color w:val="000000"/>
          <w:sz w:val="20"/>
          <w:szCs w:val="20"/>
          <w:lang w:eastAsia="en-GB"/>
        </w:rPr>
        <w:t xml:space="preserve"> Correlation between mCherry and GFP fluorescence intensities in NFκB:EGFP embryos infected with SH1000-mCherry at 2, 24 and 48 hours post-infection during the second </w:t>
      </w:r>
      <w:ins w:id="2493" w:author="Nelly Wagner" w:date="2017-01-22T15:46:00Z">
        <w:r w:rsidR="00B05B01" w:rsidRPr="00E41EC0">
          <w:rPr>
            <w:rFonts w:ascii="Arial" w:eastAsia="Times" w:hAnsi="Arial"/>
            <w:sz w:val="20"/>
            <w:szCs w:val="20"/>
            <w:lang w:eastAsia="en-GB"/>
            <w:rPrChange w:id="2494" w:author="Nelly Wagner" w:date="2017-01-23T18:22:00Z">
              <w:rPr>
                <w:rFonts w:ascii="Arial" w:eastAsia="Times" w:hAnsi="Arial"/>
                <w:color w:val="000000"/>
                <w:sz w:val="20"/>
                <w:szCs w:val="20"/>
                <w:lang w:eastAsia="en-GB"/>
              </w:rPr>
            </w:rPrChange>
          </w:rPr>
          <w:t>independent</w:t>
        </w:r>
        <w:r w:rsidR="00B05B01">
          <w:rPr>
            <w:rFonts w:ascii="Arial" w:eastAsia="Times" w:hAnsi="Arial"/>
            <w:color w:val="000000"/>
            <w:sz w:val="20"/>
            <w:szCs w:val="20"/>
            <w:lang w:eastAsia="en-GB"/>
          </w:rPr>
          <w:t xml:space="preserve"> </w:t>
        </w:r>
      </w:ins>
      <w:r>
        <w:rPr>
          <w:rFonts w:ascii="Arial" w:eastAsia="Times" w:hAnsi="Arial"/>
          <w:color w:val="000000"/>
          <w:sz w:val="20"/>
          <w:szCs w:val="20"/>
          <w:lang w:eastAsia="en-GB"/>
        </w:rPr>
        <w:t>experiment.</w:t>
      </w:r>
      <w:r>
        <w:rPr>
          <w:rFonts w:ascii="Arial" w:eastAsia="Times" w:hAnsi="Arial"/>
          <w:b/>
          <w:bCs/>
          <w:color w:val="000000"/>
          <w:sz w:val="20"/>
          <w:szCs w:val="20"/>
          <w:lang w:eastAsia="en-GB"/>
        </w:rPr>
        <w:t xml:space="preserve"> (D) </w:t>
      </w:r>
      <w:r>
        <w:rPr>
          <w:rFonts w:ascii="Arial" w:eastAsia="Times" w:hAnsi="Arial"/>
          <w:color w:val="000000"/>
          <w:sz w:val="20"/>
          <w:szCs w:val="20"/>
          <w:lang w:eastAsia="en-GB"/>
        </w:rPr>
        <w:t>Correlation between mCherry and GFP fluorescence intensities in NFκB:EGFP</w:t>
      </w:r>
      <w:del w:id="2495" w:author="Nelly Wagner" w:date="2017-01-22T15:46:00Z">
        <w:r w:rsidDel="00B05B01">
          <w:rPr>
            <w:rFonts w:ascii="Arial" w:eastAsia="Times" w:hAnsi="Arial"/>
            <w:color w:val="000000"/>
            <w:sz w:val="20"/>
            <w:szCs w:val="20"/>
            <w:lang w:eastAsia="en-GB"/>
          </w:rPr>
          <w:delText xml:space="preserve"> </w:delText>
        </w:r>
      </w:del>
      <w:r>
        <w:rPr>
          <w:rFonts w:ascii="Arial" w:eastAsia="Times" w:hAnsi="Arial"/>
          <w:color w:val="000000"/>
          <w:sz w:val="20"/>
          <w:szCs w:val="20"/>
          <w:lang w:eastAsia="en-GB"/>
        </w:rPr>
        <w:t xml:space="preserve"> embryos infected with </w:t>
      </w:r>
      <w:r>
        <w:rPr>
          <w:rFonts w:ascii="Arial" w:eastAsia="Times" w:hAnsi="Arial"/>
          <w:i/>
          <w:iCs/>
          <w:color w:val="000000"/>
          <w:sz w:val="20"/>
          <w:szCs w:val="20"/>
          <w:lang w:eastAsia="en-GB"/>
        </w:rPr>
        <w:t>sagB</w:t>
      </w:r>
      <w:r>
        <w:rPr>
          <w:rFonts w:ascii="Arial" w:eastAsia="Times" w:hAnsi="Arial"/>
          <w:color w:val="000000"/>
          <w:sz w:val="20"/>
          <w:szCs w:val="20"/>
          <w:lang w:eastAsia="en-GB"/>
        </w:rPr>
        <w:t>-mCherry at 2, 24 and 48 hours post-infection during the second experiment.</w:t>
      </w:r>
      <w:r>
        <w:br w:type="page"/>
      </w:r>
    </w:p>
    <w:p w14:paraId="548B3127" w14:textId="77777777" w:rsidR="0020061D" w:rsidRDefault="00766C9B">
      <w:pPr>
        <w:widowControl w:val="0"/>
        <w:spacing w:line="240" w:lineRule="auto"/>
        <w:jc w:val="both"/>
        <w:rPr>
          <w:rFonts w:eastAsia="Times"/>
          <w:color w:val="000000"/>
          <w:lang w:eastAsia="en-GB"/>
        </w:rPr>
      </w:pPr>
      <w:r>
        <w:rPr>
          <w:rFonts w:eastAsia="Times"/>
          <w:noProof/>
          <w:color w:val="000000"/>
          <w:lang w:eastAsia="en-GB"/>
        </w:rPr>
        <w:lastRenderedPageBreak/>
        <w:drawing>
          <wp:anchor distT="0" distB="127000" distL="0" distR="0" simplePos="0" relativeHeight="251665408" behindDoc="0" locked="0" layoutInCell="1" allowOverlap="1" wp14:anchorId="5EF43D18" wp14:editId="5AD89B08">
            <wp:simplePos x="0" y="0"/>
            <wp:positionH relativeFrom="column">
              <wp:align>center</wp:align>
            </wp:positionH>
            <wp:positionV relativeFrom="paragraph">
              <wp:align>top</wp:align>
            </wp:positionV>
            <wp:extent cx="5134610" cy="1381760"/>
            <wp:effectExtent l="0" t="0" r="0" b="0"/>
            <wp:wrapSquare wrapText="largest"/>
            <wp:docPr id="39"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34"/>
                    <pic:cNvPicPr>
                      <a:picLocks noChangeAspect="1" noChangeArrowheads="1"/>
                    </pic:cNvPicPr>
                  </pic:nvPicPr>
                  <pic:blipFill>
                    <a:blip r:embed="rId46"/>
                    <a:stretch>
                      <a:fillRect/>
                    </a:stretch>
                  </pic:blipFill>
                  <pic:spPr bwMode="auto">
                    <a:xfrm>
                      <a:off x="0" y="0"/>
                      <a:ext cx="5134610" cy="1381760"/>
                    </a:xfrm>
                    <a:prstGeom prst="rect">
                      <a:avLst/>
                    </a:prstGeom>
                    <a:noFill/>
                    <a:ln w="9525">
                      <a:noFill/>
                      <a:miter lim="800000"/>
                      <a:headEnd/>
                      <a:tailEnd/>
                    </a:ln>
                  </pic:spPr>
                </pic:pic>
              </a:graphicData>
            </a:graphic>
          </wp:anchor>
        </w:drawing>
      </w:r>
    </w:p>
    <w:p w14:paraId="7AE99508" w14:textId="77777777" w:rsidR="0020061D" w:rsidRDefault="00766C9B">
      <w:pPr>
        <w:widowControl w:val="0"/>
        <w:spacing w:line="360" w:lineRule="auto"/>
        <w:jc w:val="both"/>
        <w:rPr>
          <w:rFonts w:ascii="Arial" w:hAnsi="Arial"/>
          <w:sz w:val="20"/>
          <w:szCs w:val="20"/>
        </w:rPr>
      </w:pPr>
      <w:r>
        <w:rPr>
          <w:noProof/>
          <w:lang w:eastAsia="en-GB"/>
        </w:rPr>
        <w:drawing>
          <wp:anchor distT="0" distB="127000" distL="0" distR="0" simplePos="0" relativeHeight="251666432" behindDoc="0" locked="0" layoutInCell="1" allowOverlap="1" wp14:anchorId="42C06F87" wp14:editId="6B835DEA">
            <wp:simplePos x="0" y="0"/>
            <wp:positionH relativeFrom="column">
              <wp:align>left</wp:align>
            </wp:positionH>
            <wp:positionV relativeFrom="paragraph">
              <wp:align>top</wp:align>
            </wp:positionV>
            <wp:extent cx="4290695" cy="5169535"/>
            <wp:effectExtent l="0" t="0" r="0" b="0"/>
            <wp:wrapTopAndBottom/>
            <wp:docPr id="40"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35"/>
                    <pic:cNvPicPr>
                      <a:picLocks noChangeAspect="1" noChangeArrowheads="1"/>
                    </pic:cNvPicPr>
                  </pic:nvPicPr>
                  <pic:blipFill>
                    <a:blip r:embed="rId47"/>
                    <a:stretch>
                      <a:fillRect/>
                    </a:stretch>
                  </pic:blipFill>
                  <pic:spPr bwMode="auto">
                    <a:xfrm>
                      <a:off x="0" y="0"/>
                      <a:ext cx="4290695" cy="5169535"/>
                    </a:xfrm>
                    <a:prstGeom prst="rect">
                      <a:avLst/>
                    </a:prstGeom>
                    <a:noFill/>
                    <a:ln w="9525">
                      <a:noFill/>
                      <a:miter lim="800000"/>
                      <a:headEnd/>
                      <a:tailEnd/>
                    </a:ln>
                  </pic:spPr>
                </pic:pic>
              </a:graphicData>
            </a:graphic>
          </wp:anchor>
        </w:drawing>
      </w:r>
      <w:r>
        <w:rPr>
          <w:rFonts w:ascii="Arial" w:eastAsia="Times" w:hAnsi="Arial"/>
          <w:b/>
          <w:color w:val="000000"/>
          <w:sz w:val="20"/>
          <w:szCs w:val="20"/>
          <w:lang w:eastAsia="en-GB"/>
        </w:rPr>
        <w:t xml:space="preserve">Figure 5.6. Background GFP expression in the zebrafish reporter line NFκB:EGFP. </w:t>
      </w:r>
      <w:r>
        <w:rPr>
          <w:rFonts w:ascii="Arial" w:eastAsia="Times" w:hAnsi="Arial"/>
          <w:color w:val="000000"/>
          <w:sz w:val="20"/>
          <w:szCs w:val="20"/>
          <w:lang w:eastAsia="en-GB"/>
        </w:rPr>
        <w:t xml:space="preserve">Embryos were injected with PBS at 2 days post-fertilisation and imaged at different time points. </w:t>
      </w:r>
      <w:r>
        <w:rPr>
          <w:rFonts w:ascii="Arial" w:eastAsia="Times" w:hAnsi="Arial"/>
          <w:b/>
          <w:color w:val="000000"/>
          <w:sz w:val="20"/>
          <w:szCs w:val="20"/>
          <w:lang w:eastAsia="en-GB"/>
        </w:rPr>
        <w:t>(A)</w:t>
      </w:r>
      <w:r>
        <w:rPr>
          <w:rFonts w:ascii="Arial" w:eastAsia="Times" w:hAnsi="Arial"/>
          <w:color w:val="000000"/>
          <w:sz w:val="20"/>
          <w:szCs w:val="20"/>
          <w:lang w:eastAsia="en-GB"/>
        </w:rPr>
        <w:t xml:space="preserve"> and </w:t>
      </w:r>
      <w:r>
        <w:rPr>
          <w:rFonts w:ascii="Arial" w:eastAsia="Times" w:hAnsi="Arial"/>
          <w:b/>
          <w:color w:val="000000"/>
          <w:sz w:val="20"/>
          <w:szCs w:val="20"/>
          <w:lang w:eastAsia="en-GB"/>
        </w:rPr>
        <w:t xml:space="preserve">(B) </w:t>
      </w:r>
      <w:r>
        <w:rPr>
          <w:rFonts w:ascii="Arial" w:eastAsia="Times" w:hAnsi="Arial"/>
          <w:color w:val="000000"/>
          <w:sz w:val="20"/>
          <w:szCs w:val="20"/>
          <w:lang w:eastAsia="en-GB"/>
        </w:rPr>
        <w:t xml:space="preserve">Two representative images of PBS-injected embryos imaged in the GFP channel at 24 hours post-injection. </w:t>
      </w:r>
      <w:r>
        <w:rPr>
          <w:rFonts w:ascii="Arial" w:eastAsia="Times" w:hAnsi="Arial"/>
          <w:b/>
          <w:color w:val="000000"/>
          <w:sz w:val="20"/>
          <w:szCs w:val="20"/>
          <w:lang w:eastAsia="en-GB"/>
        </w:rPr>
        <w:t>(C)</w:t>
      </w:r>
      <w:r>
        <w:rPr>
          <w:rFonts w:ascii="Arial" w:eastAsia="Times" w:hAnsi="Arial"/>
          <w:color w:val="000000"/>
          <w:sz w:val="20"/>
          <w:szCs w:val="20"/>
          <w:lang w:eastAsia="en-GB"/>
        </w:rPr>
        <w:t xml:space="preserve"> and </w:t>
      </w:r>
      <w:r>
        <w:rPr>
          <w:rFonts w:ascii="Arial" w:eastAsia="Times" w:hAnsi="Arial"/>
          <w:b/>
          <w:color w:val="000000"/>
          <w:sz w:val="20"/>
          <w:szCs w:val="20"/>
          <w:lang w:eastAsia="en-GB"/>
        </w:rPr>
        <w:t xml:space="preserve">(D) </w:t>
      </w:r>
      <w:r>
        <w:rPr>
          <w:rFonts w:ascii="Arial" w:eastAsia="Times" w:hAnsi="Arial"/>
          <w:color w:val="000000"/>
          <w:sz w:val="20"/>
          <w:szCs w:val="20"/>
          <w:lang w:eastAsia="en-GB"/>
        </w:rPr>
        <w:t xml:space="preserve">Two representative images of PBS-injected embryos imaged in the GFP channel at 44 hours post-injection. The dotted lines represent the axes along which GFP fluorescence intensity was measured. Scale bars: 500 µm.. </w:t>
      </w:r>
      <w:r>
        <w:rPr>
          <w:rFonts w:ascii="Arial" w:eastAsia="Times" w:hAnsi="Arial"/>
          <w:b/>
          <w:color w:val="000000"/>
          <w:sz w:val="20"/>
          <w:szCs w:val="20"/>
          <w:lang w:eastAsia="en-GB"/>
        </w:rPr>
        <w:t>(A')</w:t>
      </w:r>
      <w:r>
        <w:rPr>
          <w:rFonts w:ascii="Arial" w:eastAsia="Times" w:hAnsi="Arial"/>
          <w:color w:val="000000"/>
          <w:sz w:val="20"/>
          <w:szCs w:val="20"/>
          <w:lang w:eastAsia="en-GB"/>
        </w:rPr>
        <w:t xml:space="preserve">, </w:t>
      </w:r>
      <w:r>
        <w:rPr>
          <w:rFonts w:ascii="Arial" w:eastAsia="Times" w:hAnsi="Arial"/>
          <w:b/>
          <w:color w:val="000000"/>
          <w:sz w:val="20"/>
          <w:szCs w:val="20"/>
          <w:lang w:eastAsia="en-GB"/>
        </w:rPr>
        <w:t>(B')</w:t>
      </w:r>
      <w:r>
        <w:rPr>
          <w:rFonts w:ascii="Arial" w:eastAsia="Times" w:hAnsi="Arial"/>
          <w:color w:val="000000"/>
          <w:sz w:val="20"/>
          <w:szCs w:val="20"/>
          <w:lang w:eastAsia="en-GB"/>
        </w:rPr>
        <w:t xml:space="preserve">, </w:t>
      </w:r>
      <w:r>
        <w:rPr>
          <w:rFonts w:ascii="Arial" w:eastAsia="Times" w:hAnsi="Arial"/>
          <w:b/>
          <w:color w:val="000000"/>
          <w:sz w:val="20"/>
          <w:szCs w:val="20"/>
          <w:lang w:eastAsia="en-GB"/>
        </w:rPr>
        <w:t xml:space="preserve">(C') </w:t>
      </w:r>
      <w:r>
        <w:rPr>
          <w:rFonts w:ascii="Arial" w:eastAsia="Times" w:hAnsi="Arial"/>
          <w:color w:val="000000"/>
          <w:sz w:val="20"/>
          <w:szCs w:val="20"/>
          <w:lang w:eastAsia="en-GB"/>
        </w:rPr>
        <w:t xml:space="preserve">and </w:t>
      </w:r>
      <w:r>
        <w:rPr>
          <w:rFonts w:ascii="Arial" w:eastAsia="Times" w:hAnsi="Arial"/>
          <w:b/>
          <w:color w:val="000000"/>
          <w:sz w:val="20"/>
          <w:szCs w:val="20"/>
          <w:lang w:eastAsia="en-GB"/>
        </w:rPr>
        <w:t xml:space="preserve">(D') </w:t>
      </w:r>
      <w:r>
        <w:rPr>
          <w:rFonts w:ascii="Arial" w:eastAsia="Times" w:hAnsi="Arial"/>
          <w:color w:val="000000"/>
          <w:sz w:val="20"/>
          <w:szCs w:val="20"/>
          <w:lang w:eastAsia="en-GB"/>
        </w:rPr>
        <w:t>GFP fluorescence profiles across the length (anterior to posterior) and height (dorsal to ventral) of the respective embryos. The distance in pixels varies according to the body size of each embryo so as to exclude out of the body fluorescence.</w:t>
      </w:r>
      <w:r>
        <w:br w:type="page"/>
      </w:r>
    </w:p>
    <w:p w14:paraId="6E075B60" w14:textId="53764DBC" w:rsidR="0020061D" w:rsidDel="00FE51F3" w:rsidRDefault="00766C9B">
      <w:pPr>
        <w:pStyle w:val="Paragraph"/>
        <w:rPr>
          <w:moveFrom w:id="2496" w:author="Nelly Wagner" w:date="2017-01-24T18:50:00Z"/>
        </w:rPr>
      </w:pPr>
      <w:moveFromRangeStart w:id="2497" w:author="Nelly Wagner" w:date="2017-01-24T18:50:00Z" w:name="move473047167"/>
      <w:moveFrom w:id="2498" w:author="Nelly Wagner" w:date="2017-01-24T18:50:00Z">
        <w:r w:rsidDel="00FE51F3">
          <w:rPr>
            <w:rFonts w:eastAsia="Times"/>
            <w:color w:val="000000"/>
            <w:lang w:eastAsia="en-GB"/>
          </w:rPr>
          <w:lastRenderedPageBreak/>
          <w:t>On fluorescence intensity plots, abscesses appeared as sharp, localised peaks of mCherry expression (Figure 5.8). The background level of mCherry expression was around a grey value of 5. Noteworthy, not all abscesses were associated with overlapping or nearby GFP expression. For instance, a particularly bright medium-sized abscess had no associated GFP expression at all (Figure 5.8D). In other cases, dimmer abscesses were overlapping with or next to peaks of GFP expression (Figure 5.8B and E). The embryos with terminal abscesses exhibited large areas of GFP expression (Figure 5.8F and G). At 44 hours post infection, in embryos infected with SH1000, most encountered abscesses were more developed than those found at 24 hours post-infection (Figure 5.9). One infected embryo had a developing abscess (Figure 5.9A) while most other infected embryos with abscesses exhibited signs of tissue damage (Figure 5.9C and E-G). The fluorescence intensity plots showed that the developing abscess did not have any GFP expression associated to it (Figure 5.10A). In contrast, all the other embryos, which had much larger abscesses, exhibited regions of high GFP intensity surrounding infected tissues (Figure 5.10B-G).</w:t>
        </w:r>
      </w:moveFrom>
    </w:p>
    <w:moveFromRangeEnd w:id="2497"/>
    <w:p w14:paraId="2B495B4D" w14:textId="4A481FAA" w:rsidR="0020061D" w:rsidRDefault="00766C9B">
      <w:pPr>
        <w:widowControl w:val="0"/>
        <w:spacing w:line="360" w:lineRule="auto"/>
        <w:jc w:val="both"/>
        <w:rPr>
          <w:rFonts w:ascii="Arial" w:hAnsi="Arial"/>
        </w:rPr>
      </w:pPr>
      <w:r>
        <w:rPr>
          <w:rFonts w:ascii="Arial" w:eastAsia="Times" w:hAnsi="Arial"/>
          <w:color w:val="000000"/>
          <w:lang w:eastAsia="en-GB"/>
        </w:rPr>
        <w:tab/>
      </w:r>
      <w:del w:id="2499" w:author="Nelly Wagner" w:date="2017-01-24T18:51:00Z">
        <w:r w:rsidDel="00FE51F3">
          <w:rPr>
            <w:rFonts w:ascii="Arial" w:eastAsia="Times" w:hAnsi="Arial"/>
            <w:color w:val="000000"/>
            <w:lang w:eastAsia="en-GB"/>
          </w:rPr>
          <w:delText xml:space="preserve">Finally, fluorescence profiles of abscesses in zebrafish embryos infected with </w:delText>
        </w:r>
        <w:r w:rsidDel="00FE51F3">
          <w:rPr>
            <w:rFonts w:ascii="Arial" w:eastAsia="Times" w:hAnsi="Arial"/>
            <w:i/>
            <w:color w:val="000000"/>
            <w:lang w:eastAsia="en-GB"/>
          </w:rPr>
          <w:delText xml:space="preserve">sagB </w:delText>
        </w:r>
        <w:r w:rsidDel="00FE51F3">
          <w:rPr>
            <w:rFonts w:ascii="Arial" w:eastAsia="Times" w:hAnsi="Arial"/>
            <w:color w:val="000000"/>
            <w:lang w:eastAsia="en-GB"/>
          </w:rPr>
          <w:delText xml:space="preserve">were analysed. Most abscesses formed by </w:delText>
        </w:r>
        <w:r w:rsidDel="00FE51F3">
          <w:rPr>
            <w:rFonts w:ascii="Arial" w:eastAsia="Times" w:hAnsi="Arial"/>
            <w:i/>
            <w:color w:val="000000"/>
            <w:lang w:eastAsia="en-GB"/>
          </w:rPr>
          <w:delText>sagB</w:delText>
        </w:r>
        <w:r w:rsidDel="00FE51F3">
          <w:rPr>
            <w:rFonts w:ascii="Arial" w:eastAsia="Times" w:hAnsi="Arial"/>
            <w:color w:val="000000"/>
            <w:lang w:eastAsia="en-GB"/>
          </w:rPr>
          <w:delText xml:space="preserve"> were observed after 44 hours (Figure 5.11). This was consistent with the fact that the mutant is attenuated and that the infection was performed in 2 days old embryos, which are more resilient to infection by </w:delText>
        </w:r>
        <w:r w:rsidDel="00FE51F3">
          <w:rPr>
            <w:rFonts w:ascii="Arial" w:eastAsia="Times" w:hAnsi="Arial"/>
            <w:i/>
            <w:iCs/>
            <w:color w:val="000000"/>
            <w:lang w:eastAsia="en-GB"/>
          </w:rPr>
          <w:delText>S. aureus</w:delText>
        </w:r>
        <w:r w:rsidDel="00FE51F3">
          <w:rPr>
            <w:rFonts w:ascii="Arial" w:eastAsia="Times" w:hAnsi="Arial"/>
            <w:color w:val="000000"/>
            <w:lang w:eastAsia="en-GB"/>
          </w:rPr>
          <w:delText xml:space="preserve">. Only two embryos infected with </w:delText>
        </w:r>
        <w:r w:rsidDel="00FE51F3">
          <w:rPr>
            <w:rFonts w:ascii="Arial" w:eastAsia="Times" w:hAnsi="Arial"/>
            <w:i/>
            <w:color w:val="000000"/>
            <w:lang w:eastAsia="en-GB"/>
          </w:rPr>
          <w:delText>sagB</w:delText>
        </w:r>
        <w:r w:rsidDel="00FE51F3">
          <w:rPr>
            <w:rFonts w:ascii="Arial" w:eastAsia="Times" w:hAnsi="Arial"/>
            <w:color w:val="000000"/>
            <w:lang w:eastAsia="en-GB"/>
          </w:rPr>
          <w:delText xml:space="preserve"> had developed a large abscess during the experiments, one of which had signs of tissue damage (Figure 5.11D). </w:delText>
        </w:r>
      </w:del>
      <w:r>
        <w:rPr>
          <w:rFonts w:ascii="Arial" w:eastAsia="Times" w:hAnsi="Arial"/>
          <w:color w:val="000000"/>
          <w:lang w:eastAsia="en-GB"/>
        </w:rPr>
        <w:t>The fluorescence plots revealed that no GFP expression was associated with the small abscesses (Figure 5.12A-C). The large abscess that resulted in tissue damage had a region of high GFP expression surrounding it (Figure 5.12D). Conversely, the other large abscess that was identified was clearly visible on the fluorescence plot but no GFP expression was detectable (Figure 5.12E). The compiled data can be found in Table 5.1. The data is presented in the same order as the pictures on Figures 5.7, 5.9 and 5.11.</w:t>
      </w:r>
    </w:p>
    <w:p w14:paraId="4E6E1AC6" w14:textId="77777777" w:rsidR="00105D89" w:rsidRDefault="00766C9B" w:rsidP="00105D89">
      <w:pPr>
        <w:pStyle w:val="Paragraph"/>
        <w:rPr>
          <w:moveTo w:id="2500" w:author="Nelly Wagner" w:date="2017-01-24T21:20:00Z"/>
        </w:rPr>
      </w:pPr>
      <w:r>
        <w:rPr>
          <w:rFonts w:eastAsia="Times"/>
          <w:color w:val="000000"/>
          <w:sz w:val="24"/>
          <w:lang w:eastAsia="en-GB"/>
        </w:rPr>
        <w:tab/>
      </w:r>
      <w:r>
        <w:rPr>
          <w:rFonts w:eastAsia="Times"/>
          <w:color w:val="000000"/>
          <w:lang w:eastAsia="en-GB"/>
        </w:rPr>
        <w:t>The compiled data was analysed qualitatively to determine if GFP expression was linked to the size of the abscess or its position in the embryo body. For relative comparison of abscess size, the mean of the length across the abscess was calculated from column 3 of Table 5.1. Abscesses were classed in three categories: small for mean diameter less than 100 µm across, medium for mean diameter between 100 and 200 µm, large for mean diameter over 200 µm. When the size of an abscess could not be reliably assessed due to tissue damage caused by the infection (indicated by an asterisk in column 3 of Table 5.1.), the abscess was considered large. Association with GFP expression and position of the abscess was also scored.</w:t>
      </w:r>
      <w:ins w:id="2501" w:author="Nelly Wagner" w:date="2017-01-24T21:20:00Z">
        <w:r w:rsidR="00105D89">
          <w:rPr>
            <w:rFonts w:eastAsia="Times"/>
            <w:color w:val="000000"/>
            <w:lang w:eastAsia="en-GB"/>
          </w:rPr>
          <w:t xml:space="preserve"> </w:t>
        </w:r>
      </w:ins>
      <w:moveToRangeStart w:id="2502" w:author="Nelly Wagner" w:date="2017-01-24T21:20:00Z" w:name="move473056171"/>
      <w:moveTo w:id="2503" w:author="Nelly Wagner" w:date="2017-01-24T21:20:00Z">
        <w:r w:rsidR="00105D89">
          <w:rPr>
            <w:rFonts w:eastAsia="Times"/>
            <w:color w:val="000000"/>
            <w:lang w:eastAsia="en-GB"/>
          </w:rPr>
          <w:t>The data is summarised in Table 5.2.  In embryos infected with SH1000 it was observed that 3/5 of abscesses were located in the anterior trunk. Of these, 3/4 were associated with GFP expression which seemingly indicate that NF</w:t>
        </w:r>
        <w:r w:rsidR="00105D89">
          <w:rPr>
            <w:rFonts w:eastAsia="Arial Greek"/>
            <w:color w:val="000000"/>
            <w:lang w:eastAsia="en-GB"/>
          </w:rPr>
          <w:t>κ</w:t>
        </w:r>
        <w:r w:rsidR="00105D89">
          <w:rPr>
            <w:rFonts w:eastAsia="Times"/>
            <w:color w:val="000000"/>
            <w:lang w:eastAsia="en-GB"/>
          </w:rPr>
          <w:t>B was activated in response to the infection. Conversely, only 1/4 of abscesses located in the posterior trunk were associated with GFP expression. A Fisher exact test indicated that the association between the position of abscesses and the likelihood of GFP expression was not significant (</w:t>
        </w:r>
        <w:r w:rsidR="00105D89">
          <w:rPr>
            <w:rFonts w:eastAsia="Times"/>
            <w:i/>
            <w:color w:val="000000"/>
            <w:lang w:eastAsia="en-GB"/>
          </w:rPr>
          <w:t>p</w:t>
        </w:r>
        <w:r w:rsidR="00105D89">
          <w:rPr>
            <w:rFonts w:eastAsia="Times"/>
            <w:color w:val="000000"/>
            <w:lang w:eastAsia="en-GB"/>
          </w:rPr>
          <w:t xml:space="preserve"> = 0.065)  In embryos infected with </w:t>
        </w:r>
        <w:r w:rsidR="00105D89">
          <w:rPr>
            <w:rFonts w:eastAsia="Times"/>
            <w:i/>
            <w:color w:val="000000"/>
            <w:lang w:eastAsia="en-GB"/>
          </w:rPr>
          <w:t>sagB</w:t>
        </w:r>
        <w:r w:rsidR="00105D89">
          <w:rPr>
            <w:rFonts w:eastAsia="Times"/>
            <w:color w:val="000000"/>
            <w:lang w:eastAsia="en-GB"/>
          </w:rPr>
          <w:t>, 1/3 of abscesses were located in the anterior trunk and none of them were associated with GFP expression. Only 1/4 of abscesses located in the posterior trunk were associated with GFP expression. Again, a Fisher exact test found no significant association between the location of abscesses and the likelihood of GFP expression (</w:t>
        </w:r>
        <w:r w:rsidR="00105D89">
          <w:rPr>
            <w:rFonts w:eastAsia="Times"/>
            <w:i/>
            <w:color w:val="000000"/>
            <w:lang w:eastAsia="en-GB"/>
          </w:rPr>
          <w:t>p</w:t>
        </w:r>
        <w:r w:rsidR="00105D89">
          <w:rPr>
            <w:rFonts w:eastAsia="Times"/>
            <w:color w:val="000000"/>
            <w:lang w:eastAsia="en-GB"/>
          </w:rPr>
          <w:t xml:space="preserve"> = 1).</w:t>
        </w:r>
      </w:moveTo>
    </w:p>
    <w:p w14:paraId="7105EF99" w14:textId="77777777" w:rsidR="00105D89" w:rsidRDefault="00105D89" w:rsidP="00105D89">
      <w:pPr>
        <w:pStyle w:val="Paragraph"/>
        <w:rPr>
          <w:moveTo w:id="2504" w:author="Nelly Wagner" w:date="2017-01-24T21:20:00Z"/>
        </w:rPr>
      </w:pPr>
      <w:moveTo w:id="2505" w:author="Nelly Wagner" w:date="2017-01-24T21:20:00Z">
        <w:r>
          <w:rPr>
            <w:rFonts w:eastAsia="Times"/>
            <w:b/>
            <w:color w:val="000000"/>
            <w:sz w:val="28"/>
            <w:lang w:eastAsia="en-GB"/>
          </w:rPr>
          <w:tab/>
        </w:r>
        <w:r>
          <w:rPr>
            <w:rFonts w:eastAsia="Times"/>
            <w:color w:val="000000"/>
            <w:lang w:eastAsia="en-GB"/>
          </w:rPr>
          <w:t xml:space="preserve">Thus it seems that SH1000 formed abscesses primarily in the anterior trunk of embryos and the </w:t>
        </w:r>
        <w:r>
          <w:rPr>
            <w:rFonts w:eastAsia="Times"/>
            <w:i/>
            <w:color w:val="000000"/>
            <w:lang w:eastAsia="en-GB"/>
          </w:rPr>
          <w:t xml:space="preserve">sagB </w:t>
        </w:r>
        <w:r>
          <w:rPr>
            <w:rFonts w:eastAsia="Times"/>
            <w:color w:val="000000"/>
            <w:lang w:eastAsia="en-GB"/>
          </w:rPr>
          <w:t xml:space="preserve">mutant in the posterior trunk. Abscesses formed by SH1000 in the anterior trunk were equally likely to be associated with GFP expression than those formed in the posterior trunk, independently of the strain.  However, the small size of the samples, especially for the </w:t>
        </w:r>
        <w:r>
          <w:rPr>
            <w:rFonts w:eastAsia="Times"/>
            <w:i/>
            <w:color w:val="000000"/>
            <w:lang w:eastAsia="en-GB"/>
          </w:rPr>
          <w:t>sagB</w:t>
        </w:r>
        <w:r>
          <w:rPr>
            <w:rFonts w:eastAsia="Times"/>
            <w:color w:val="000000"/>
            <w:lang w:eastAsia="en-GB"/>
          </w:rPr>
          <w:t xml:space="preserve"> mutant, greatly reduces the power of these comparisons. </w:t>
        </w:r>
      </w:moveTo>
    </w:p>
    <w:moveToRangeEnd w:id="2502"/>
    <w:p w14:paraId="38406254" w14:textId="38285AFD" w:rsidR="0020061D" w:rsidRDefault="00766C9B">
      <w:pPr>
        <w:widowControl w:val="0"/>
        <w:spacing w:line="360" w:lineRule="auto"/>
        <w:jc w:val="both"/>
        <w:rPr>
          <w:rFonts w:ascii="Arial" w:hAnsi="Arial"/>
        </w:rPr>
      </w:pPr>
      <w:r>
        <w:br w:type="page"/>
      </w:r>
    </w:p>
    <w:p w14:paraId="190903B0" w14:textId="016C0E41" w:rsidR="0020061D" w:rsidRDefault="00766C9B">
      <w:pPr>
        <w:widowControl w:val="0"/>
        <w:spacing w:line="360" w:lineRule="auto"/>
        <w:jc w:val="both"/>
        <w:rPr>
          <w:rFonts w:ascii="Arial" w:hAnsi="Arial"/>
          <w:sz w:val="20"/>
          <w:szCs w:val="20"/>
        </w:rPr>
      </w:pPr>
      <w:r>
        <w:rPr>
          <w:noProof/>
          <w:lang w:eastAsia="en-GB"/>
        </w:rPr>
        <w:lastRenderedPageBreak/>
        <w:drawing>
          <wp:anchor distT="0" distB="127000" distL="0" distR="0" simplePos="0" relativeHeight="251631616" behindDoc="0" locked="0" layoutInCell="1" allowOverlap="1" wp14:anchorId="29B6CBFA" wp14:editId="64BBF3EF">
            <wp:simplePos x="0" y="0"/>
            <wp:positionH relativeFrom="column">
              <wp:align>center</wp:align>
            </wp:positionH>
            <wp:positionV relativeFrom="paragraph">
              <wp:align>top</wp:align>
            </wp:positionV>
            <wp:extent cx="5486400" cy="5130800"/>
            <wp:effectExtent l="0" t="0" r="0" b="0"/>
            <wp:wrapSquare wrapText="largest"/>
            <wp:docPr id="41"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36"/>
                    <pic:cNvPicPr>
                      <a:picLocks noChangeAspect="1" noChangeArrowheads="1"/>
                    </pic:cNvPicPr>
                  </pic:nvPicPr>
                  <pic:blipFill>
                    <a:blip r:embed="rId48"/>
                    <a:stretch>
                      <a:fillRect/>
                    </a:stretch>
                  </pic:blipFill>
                  <pic:spPr bwMode="auto">
                    <a:xfrm>
                      <a:off x="0" y="0"/>
                      <a:ext cx="5486400" cy="5130800"/>
                    </a:xfrm>
                    <a:prstGeom prst="rect">
                      <a:avLst/>
                    </a:prstGeom>
                    <a:noFill/>
                    <a:ln w="9525">
                      <a:noFill/>
                      <a:miter lim="800000"/>
                      <a:headEnd/>
                      <a:tailEnd/>
                    </a:ln>
                  </pic:spPr>
                </pic:pic>
              </a:graphicData>
            </a:graphic>
          </wp:anchor>
        </w:drawing>
      </w:r>
      <w:r>
        <w:rPr>
          <w:rFonts w:ascii="Arial" w:eastAsia="Times" w:hAnsi="Arial"/>
          <w:b/>
          <w:color w:val="000000"/>
          <w:sz w:val="20"/>
          <w:szCs w:val="20"/>
          <w:lang w:eastAsia="en-GB"/>
        </w:rPr>
        <w:t xml:space="preserve">Figure 5.7. Abscesses at 24 hours post-infection in NFκB:EGFP embryos infected with SH1000-mCherry. </w:t>
      </w:r>
      <w:r>
        <w:rPr>
          <w:rFonts w:ascii="Arial" w:eastAsia="Times" w:hAnsi="Arial"/>
          <w:color w:val="000000"/>
          <w:sz w:val="20"/>
          <w:szCs w:val="20"/>
          <w:lang w:eastAsia="en-GB"/>
        </w:rPr>
        <w:t xml:space="preserve">Embryos were infected at 2 days post-fertilisation with the mCherry-expressing SH1000 strain. </w:t>
      </w:r>
      <w:ins w:id="2506" w:author="Nelly Wagner" w:date="2017-01-22T15:47:00Z">
        <w:r w:rsidR="00B05B01" w:rsidRPr="00E41EC0">
          <w:rPr>
            <w:rFonts w:eastAsia="Arial"/>
            <w:rPrChange w:id="2507" w:author="Nelly Wagner" w:date="2017-01-23T18:23:00Z">
              <w:rPr>
                <w:rFonts w:eastAsia="Arial"/>
                <w:color w:val="0070C0"/>
              </w:rPr>
            </w:rPrChange>
          </w:rPr>
          <w:t>N = 2 independent experiments.</w:t>
        </w:r>
        <w:r w:rsidR="00B05B01">
          <w:rPr>
            <w:rFonts w:eastAsia="Arial"/>
            <w:color w:val="0070C0"/>
          </w:rPr>
          <w:t xml:space="preserve"> </w:t>
        </w:r>
      </w:ins>
      <w:r>
        <w:rPr>
          <w:rFonts w:ascii="Arial" w:eastAsia="Times" w:hAnsi="Arial"/>
          <w:color w:val="000000"/>
          <w:sz w:val="20"/>
          <w:szCs w:val="20"/>
          <w:lang w:eastAsia="en-GB"/>
        </w:rPr>
        <w:t xml:space="preserve">NF-κB expression is indicated by the GFP. </w:t>
      </w:r>
      <w:r>
        <w:rPr>
          <w:rFonts w:ascii="Arial" w:eastAsia="Times" w:hAnsi="Arial"/>
          <w:b/>
          <w:color w:val="000000"/>
          <w:sz w:val="20"/>
          <w:szCs w:val="20"/>
          <w:lang w:eastAsia="en-GB"/>
        </w:rPr>
        <w:t xml:space="preserve">(A) </w:t>
      </w:r>
      <w:r>
        <w:rPr>
          <w:rFonts w:ascii="Arial" w:eastAsia="Times" w:hAnsi="Arial"/>
          <w:color w:val="000000"/>
          <w:sz w:val="20"/>
          <w:szCs w:val="20"/>
          <w:lang w:eastAsia="en-GB"/>
        </w:rPr>
        <w:t>to</w:t>
      </w:r>
      <w:r>
        <w:rPr>
          <w:rFonts w:ascii="Arial" w:eastAsia="Times" w:hAnsi="Arial"/>
          <w:b/>
          <w:color w:val="000000"/>
          <w:sz w:val="20"/>
          <w:szCs w:val="20"/>
          <w:lang w:eastAsia="en-GB"/>
        </w:rPr>
        <w:t xml:space="preserve"> (G)</w:t>
      </w:r>
      <w:r>
        <w:rPr>
          <w:rFonts w:ascii="Arial" w:eastAsia="Times" w:hAnsi="Arial"/>
          <w:color w:val="000000"/>
          <w:sz w:val="20"/>
          <w:szCs w:val="20"/>
          <w:lang w:eastAsia="en-GB"/>
        </w:rPr>
        <w:t xml:space="preserve"> GFP (green) and mCherry (magenta) merge pictures of embryos presenting at least one abscess at 24 hours post-infection. Pictures are displayed by increasing relative severity of the abscesses. The dotted circles indicate the position of each abscess. Scale bars: 500 µm.</w:t>
      </w:r>
      <w:r>
        <w:br w:type="page"/>
      </w:r>
    </w:p>
    <w:p w14:paraId="09DF423E" w14:textId="77777777" w:rsidR="0020061D" w:rsidRDefault="00766C9B">
      <w:pPr>
        <w:pStyle w:val="Figurelegend"/>
      </w:pPr>
      <w:r>
        <w:rPr>
          <w:noProof/>
          <w:lang w:eastAsia="en-GB"/>
        </w:rPr>
        <w:lastRenderedPageBreak/>
        <w:drawing>
          <wp:anchor distT="0" distB="127000" distL="0" distR="0" simplePos="0" relativeHeight="251684864" behindDoc="0" locked="0" layoutInCell="1" allowOverlap="1" wp14:anchorId="198A07EB" wp14:editId="2B01C114">
            <wp:simplePos x="0" y="0"/>
            <wp:positionH relativeFrom="column">
              <wp:posOffset>197485</wp:posOffset>
            </wp:positionH>
            <wp:positionV relativeFrom="paragraph">
              <wp:posOffset>3810</wp:posOffset>
            </wp:positionV>
            <wp:extent cx="5197475" cy="7464425"/>
            <wp:effectExtent l="0" t="0" r="0" b="0"/>
            <wp:wrapTopAndBottom/>
            <wp:docPr id="42" name="Image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7"/>
                    <pic:cNvPicPr>
                      <a:picLocks noChangeAspect="1" noChangeArrowheads="1"/>
                    </pic:cNvPicPr>
                  </pic:nvPicPr>
                  <pic:blipFill>
                    <a:blip r:embed="rId49"/>
                    <a:stretch>
                      <a:fillRect/>
                    </a:stretch>
                  </pic:blipFill>
                  <pic:spPr bwMode="auto">
                    <a:xfrm>
                      <a:off x="0" y="0"/>
                      <a:ext cx="5197475" cy="7464425"/>
                    </a:xfrm>
                    <a:prstGeom prst="rect">
                      <a:avLst/>
                    </a:prstGeom>
                    <a:noFill/>
                    <a:ln w="9525">
                      <a:noFill/>
                      <a:miter lim="800000"/>
                      <a:headEnd/>
                      <a:tailEnd/>
                    </a:ln>
                  </pic:spPr>
                </pic:pic>
              </a:graphicData>
            </a:graphic>
            <wp14:sizeRelH relativeFrom="margin">
              <wp14:pctWidth>0</wp14:pctWidth>
            </wp14:sizeRelH>
          </wp:anchor>
        </w:drawing>
      </w:r>
      <w:r>
        <w:rPr>
          <w:rFonts w:eastAsia="Times"/>
          <w:b/>
          <w:bCs/>
          <w:color w:val="000000"/>
          <w:lang w:eastAsia="en-GB"/>
        </w:rPr>
        <w:t xml:space="preserve">Figure 5.8. Fluorescence profiles across abscesses formed by SH1000-mCherry at 24 hours post-infection in NFκB:EGFP embryos. (A) </w:t>
      </w:r>
      <w:r>
        <w:rPr>
          <w:rFonts w:eastAsia="Times"/>
          <w:color w:val="000000"/>
          <w:lang w:eastAsia="en-GB"/>
        </w:rPr>
        <w:t>to</w:t>
      </w:r>
      <w:r>
        <w:rPr>
          <w:rFonts w:eastAsia="Times"/>
          <w:b/>
          <w:bCs/>
          <w:color w:val="000000"/>
          <w:lang w:eastAsia="en-GB"/>
        </w:rPr>
        <w:t xml:space="preserve"> (G) </w:t>
      </w:r>
      <w:r>
        <w:rPr>
          <w:rFonts w:eastAsia="Times"/>
          <w:color w:val="000000"/>
          <w:lang w:eastAsia="en-GB"/>
        </w:rPr>
        <w:t xml:space="preserve">Combined GFP (green) and mCherry (magenta) fluorescence profiles of each abscess catalogued Figure 5.7 in their respective order. When more than one abscess was present, the absolute position is indicated as cranial or caudal. The fluorescence profiles going vertically (dorsal to ventral) across abscesses are indicated by “v” whilst those going horizontally (cranial to caudal) across are </w:t>
      </w:r>
      <w:r>
        <w:rPr>
          <w:rFonts w:eastAsia="Times"/>
          <w:color w:val="000000"/>
          <w:lang w:eastAsia="en-GB"/>
        </w:rPr>
        <w:lastRenderedPageBreak/>
        <w:t>indicated by “h”. As the distance along which the profiles were read was standard for all abscesses, fluorescence situated out of the body of the embryos may appear.</w:t>
      </w:r>
      <w:r>
        <w:br w:type="page"/>
      </w:r>
    </w:p>
    <w:p w14:paraId="54FD0D0E" w14:textId="2DA89348" w:rsidR="0020061D" w:rsidRDefault="00766C9B">
      <w:pPr>
        <w:widowControl w:val="0"/>
        <w:spacing w:line="360" w:lineRule="auto"/>
        <w:jc w:val="both"/>
        <w:rPr>
          <w:rFonts w:ascii="Arial" w:hAnsi="Arial"/>
          <w:b/>
          <w:bCs/>
          <w:sz w:val="20"/>
          <w:szCs w:val="20"/>
        </w:rPr>
      </w:pPr>
      <w:r>
        <w:rPr>
          <w:noProof/>
          <w:lang w:eastAsia="en-GB"/>
        </w:rPr>
        <w:lastRenderedPageBreak/>
        <w:drawing>
          <wp:anchor distT="0" distB="127000" distL="0" distR="0" simplePos="0" relativeHeight="251632640" behindDoc="0" locked="0" layoutInCell="1" allowOverlap="1" wp14:anchorId="4A14A6E1" wp14:editId="1552D025">
            <wp:simplePos x="0" y="0"/>
            <wp:positionH relativeFrom="column">
              <wp:align>center</wp:align>
            </wp:positionH>
            <wp:positionV relativeFrom="paragraph">
              <wp:align>top</wp:align>
            </wp:positionV>
            <wp:extent cx="5486400" cy="4949190"/>
            <wp:effectExtent l="0" t="0" r="0" b="0"/>
            <wp:wrapSquare wrapText="largest"/>
            <wp:docPr id="43" name="Image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38"/>
                    <pic:cNvPicPr>
                      <a:picLocks noChangeAspect="1" noChangeArrowheads="1"/>
                    </pic:cNvPicPr>
                  </pic:nvPicPr>
                  <pic:blipFill>
                    <a:blip r:embed="rId50"/>
                    <a:stretch>
                      <a:fillRect/>
                    </a:stretch>
                  </pic:blipFill>
                  <pic:spPr bwMode="auto">
                    <a:xfrm>
                      <a:off x="0" y="0"/>
                      <a:ext cx="5486400" cy="4949190"/>
                    </a:xfrm>
                    <a:prstGeom prst="rect">
                      <a:avLst/>
                    </a:prstGeom>
                    <a:noFill/>
                    <a:ln w="9525">
                      <a:noFill/>
                      <a:miter lim="800000"/>
                      <a:headEnd/>
                      <a:tailEnd/>
                    </a:ln>
                  </pic:spPr>
                </pic:pic>
              </a:graphicData>
            </a:graphic>
          </wp:anchor>
        </w:drawing>
      </w:r>
      <w:r>
        <w:rPr>
          <w:rFonts w:ascii="Arial" w:eastAsia="Times" w:hAnsi="Arial"/>
          <w:b/>
          <w:color w:val="000000"/>
          <w:sz w:val="20"/>
          <w:szCs w:val="20"/>
          <w:lang w:eastAsia="en-GB"/>
        </w:rPr>
        <w:t xml:space="preserve">Figure 5.9. Abscesses at 44 hours post-infection in NFκB:EGFP embryos infected with SH1000-mCherry. </w:t>
      </w:r>
      <w:r>
        <w:rPr>
          <w:rFonts w:ascii="Arial" w:eastAsia="Times" w:hAnsi="Arial"/>
          <w:color w:val="000000"/>
          <w:sz w:val="20"/>
          <w:szCs w:val="20"/>
          <w:lang w:eastAsia="en-GB"/>
        </w:rPr>
        <w:t xml:space="preserve">Embryos were infected at 2 days post-fertilisation with the mCherry-expressing SH1000 strain. </w:t>
      </w:r>
      <w:ins w:id="2508" w:author="Nelly Wagner" w:date="2017-01-22T15:48:00Z">
        <w:r w:rsidR="00416D94" w:rsidRPr="00E41EC0">
          <w:rPr>
            <w:rFonts w:eastAsia="Arial"/>
            <w:rPrChange w:id="2509" w:author="Nelly Wagner" w:date="2017-01-23T18:24:00Z">
              <w:rPr>
                <w:rFonts w:eastAsia="Arial"/>
                <w:color w:val="0070C0"/>
              </w:rPr>
            </w:rPrChange>
          </w:rPr>
          <w:t>N = 2 independent experiments.</w:t>
        </w:r>
        <w:r w:rsidR="00416D94">
          <w:rPr>
            <w:rFonts w:eastAsia="Arial"/>
            <w:color w:val="0070C0"/>
          </w:rPr>
          <w:t xml:space="preserve"> </w:t>
        </w:r>
      </w:ins>
      <w:r>
        <w:rPr>
          <w:rFonts w:ascii="Arial" w:eastAsia="Times" w:hAnsi="Arial"/>
          <w:color w:val="000000"/>
          <w:sz w:val="20"/>
          <w:szCs w:val="20"/>
          <w:lang w:eastAsia="en-GB"/>
        </w:rPr>
        <w:t xml:space="preserve">NF-κB expression is indicated by the GFP. </w:t>
      </w:r>
      <w:r>
        <w:rPr>
          <w:rFonts w:ascii="Arial" w:eastAsia="Times" w:hAnsi="Arial"/>
          <w:b/>
          <w:color w:val="000000"/>
          <w:sz w:val="20"/>
          <w:szCs w:val="20"/>
          <w:lang w:eastAsia="en-GB"/>
        </w:rPr>
        <w:t xml:space="preserve">(A) </w:t>
      </w:r>
      <w:r>
        <w:rPr>
          <w:rFonts w:ascii="Arial" w:eastAsia="Times" w:hAnsi="Arial"/>
          <w:color w:val="000000"/>
          <w:sz w:val="20"/>
          <w:szCs w:val="20"/>
          <w:lang w:eastAsia="en-GB"/>
        </w:rPr>
        <w:t>to</w:t>
      </w:r>
      <w:r>
        <w:rPr>
          <w:rFonts w:ascii="Arial" w:eastAsia="Times" w:hAnsi="Arial"/>
          <w:b/>
          <w:color w:val="000000"/>
          <w:sz w:val="20"/>
          <w:szCs w:val="20"/>
          <w:lang w:eastAsia="en-GB"/>
        </w:rPr>
        <w:t xml:space="preserve"> (G)</w:t>
      </w:r>
      <w:r>
        <w:rPr>
          <w:rFonts w:ascii="Arial" w:eastAsia="Times" w:hAnsi="Arial"/>
          <w:color w:val="000000"/>
          <w:sz w:val="20"/>
          <w:szCs w:val="20"/>
          <w:lang w:eastAsia="en-GB"/>
        </w:rPr>
        <w:t xml:space="preserve"> GFP (green) and mCherry (magenta) merge pictures of embryos presenting at least one abscess at 44 hours post-infection. Pictures are displayed by increasing relative severity of the abscesses. The dotted circles indicate the position of each abscess. Scale bars: 500 µm.</w:t>
      </w:r>
      <w:r>
        <w:br w:type="page"/>
      </w:r>
    </w:p>
    <w:p w14:paraId="0AEAA556" w14:textId="77777777" w:rsidR="0020061D" w:rsidRDefault="00766C9B">
      <w:pPr>
        <w:widowControl w:val="0"/>
        <w:spacing w:line="360" w:lineRule="auto"/>
        <w:jc w:val="both"/>
        <w:rPr>
          <w:rFonts w:ascii="Arial" w:hAnsi="Arial"/>
        </w:rPr>
      </w:pPr>
      <w:r>
        <w:rPr>
          <w:noProof/>
          <w:lang w:eastAsia="en-GB"/>
        </w:rPr>
        <w:lastRenderedPageBreak/>
        <w:drawing>
          <wp:anchor distT="0" distB="127000" distL="0" distR="0" simplePos="0" relativeHeight="251633664" behindDoc="0" locked="0" layoutInCell="1" allowOverlap="1" wp14:anchorId="2507DD15" wp14:editId="3F075539">
            <wp:simplePos x="0" y="0"/>
            <wp:positionH relativeFrom="column">
              <wp:posOffset>121920</wp:posOffset>
            </wp:positionH>
            <wp:positionV relativeFrom="paragraph">
              <wp:posOffset>3810</wp:posOffset>
            </wp:positionV>
            <wp:extent cx="5161915" cy="7527290"/>
            <wp:effectExtent l="0" t="0" r="0" b="0"/>
            <wp:wrapSquare wrapText="largest"/>
            <wp:docPr id="44" name="Image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39"/>
                    <pic:cNvPicPr>
                      <a:picLocks noChangeAspect="1" noChangeArrowheads="1"/>
                    </pic:cNvPicPr>
                  </pic:nvPicPr>
                  <pic:blipFill>
                    <a:blip r:embed="rId51"/>
                    <a:stretch>
                      <a:fillRect/>
                    </a:stretch>
                  </pic:blipFill>
                  <pic:spPr bwMode="auto">
                    <a:xfrm>
                      <a:off x="0" y="0"/>
                      <a:ext cx="5161915" cy="7527290"/>
                    </a:xfrm>
                    <a:prstGeom prst="rect">
                      <a:avLst/>
                    </a:prstGeom>
                    <a:noFill/>
                    <a:ln w="9525">
                      <a:noFill/>
                      <a:miter lim="800000"/>
                      <a:headEnd/>
                      <a:tailEnd/>
                    </a:ln>
                  </pic:spPr>
                </pic:pic>
              </a:graphicData>
            </a:graphic>
            <wp14:sizeRelH relativeFrom="margin">
              <wp14:pctWidth>0</wp14:pctWidth>
            </wp14:sizeRelH>
          </wp:anchor>
        </w:drawing>
      </w:r>
      <w:r>
        <w:rPr>
          <w:rFonts w:ascii="Arial" w:eastAsia="Times" w:hAnsi="Arial"/>
          <w:b/>
          <w:color w:val="000000"/>
          <w:sz w:val="20"/>
          <w:szCs w:val="20"/>
          <w:lang w:eastAsia="en-GB"/>
        </w:rPr>
        <w:t xml:space="preserve">Figure 5.10. Fluorescence profiles across abscesses formed by SH1000-mCherry at 44 hours post-infection in NFκB:EGFP embryos. (A) </w:t>
      </w:r>
      <w:r>
        <w:rPr>
          <w:rFonts w:ascii="Arial" w:eastAsia="Times" w:hAnsi="Arial"/>
          <w:color w:val="000000"/>
          <w:sz w:val="20"/>
          <w:szCs w:val="20"/>
          <w:lang w:eastAsia="en-GB"/>
        </w:rPr>
        <w:t xml:space="preserve">to </w:t>
      </w:r>
      <w:r>
        <w:rPr>
          <w:rFonts w:ascii="Arial" w:eastAsia="Times" w:hAnsi="Arial"/>
          <w:b/>
          <w:color w:val="000000"/>
          <w:sz w:val="20"/>
          <w:szCs w:val="20"/>
          <w:lang w:eastAsia="en-GB"/>
        </w:rPr>
        <w:t>(G)</w:t>
      </w:r>
      <w:r>
        <w:rPr>
          <w:rFonts w:ascii="Arial" w:eastAsia="Times" w:hAnsi="Arial"/>
          <w:color w:val="000000"/>
          <w:sz w:val="20"/>
          <w:szCs w:val="20"/>
          <w:lang w:eastAsia="en-GB"/>
        </w:rPr>
        <w:t xml:space="preserve"> Combined GFP (green) and mCherry (magenta) fluorescence profiles of each abscess catalogued Figure 5.9 in their respective order. When more than one abscess was present, the absolute position is indicated as either cranial or caudal. The fluorescence profiles going vertically (dorsal to ventral) across </w:t>
      </w:r>
      <w:r>
        <w:rPr>
          <w:rFonts w:ascii="Arial" w:eastAsia="Times" w:hAnsi="Arial"/>
          <w:color w:val="000000"/>
          <w:sz w:val="20"/>
          <w:szCs w:val="20"/>
          <w:lang w:eastAsia="en-GB"/>
        </w:rPr>
        <w:lastRenderedPageBreak/>
        <w:t>abscesses are indicated by “v” whilst those going horizontally (cranial to caudal) across are indicated by “h”. As the distance along which the profiles were read was standard for all abscesses, fluorescence situated out of the body of the embryos may appear.</w:t>
      </w:r>
      <w:r>
        <w:br w:type="page"/>
      </w:r>
    </w:p>
    <w:p w14:paraId="66D58026" w14:textId="41854B9C" w:rsidR="0020061D" w:rsidRDefault="00766C9B">
      <w:pPr>
        <w:widowControl w:val="0"/>
        <w:spacing w:line="360" w:lineRule="auto"/>
        <w:jc w:val="both"/>
        <w:rPr>
          <w:rFonts w:ascii="Arial" w:hAnsi="Arial"/>
        </w:rPr>
      </w:pPr>
      <w:r>
        <w:rPr>
          <w:noProof/>
          <w:lang w:eastAsia="en-GB"/>
        </w:rPr>
        <w:lastRenderedPageBreak/>
        <w:drawing>
          <wp:anchor distT="0" distB="127000" distL="0" distR="0" simplePos="0" relativeHeight="251634688" behindDoc="0" locked="0" layoutInCell="1" allowOverlap="1" wp14:anchorId="0F0AAFB9" wp14:editId="28041484">
            <wp:simplePos x="0" y="0"/>
            <wp:positionH relativeFrom="column">
              <wp:align>center</wp:align>
            </wp:positionH>
            <wp:positionV relativeFrom="paragraph">
              <wp:align>top</wp:align>
            </wp:positionV>
            <wp:extent cx="5486400" cy="4503420"/>
            <wp:effectExtent l="0" t="0" r="0" b="0"/>
            <wp:wrapSquare wrapText="largest"/>
            <wp:docPr id="45" name="Imag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0"/>
                    <pic:cNvPicPr>
                      <a:picLocks noChangeAspect="1" noChangeArrowheads="1"/>
                    </pic:cNvPicPr>
                  </pic:nvPicPr>
                  <pic:blipFill>
                    <a:blip r:embed="rId52"/>
                    <a:stretch>
                      <a:fillRect/>
                    </a:stretch>
                  </pic:blipFill>
                  <pic:spPr bwMode="auto">
                    <a:xfrm>
                      <a:off x="0" y="0"/>
                      <a:ext cx="5486400" cy="4503420"/>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Figure 5.11. Abs</w:t>
      </w:r>
      <w:r>
        <w:rPr>
          <w:rFonts w:ascii="Arial" w:eastAsia="Times" w:hAnsi="Arial"/>
          <w:b/>
          <w:color w:val="000000"/>
          <w:sz w:val="20"/>
          <w:szCs w:val="20"/>
          <w:lang w:eastAsia="en-GB"/>
        </w:rPr>
        <w:t>cesses in NFκB:EGFP embryos infected wi</w:t>
      </w:r>
      <w:r>
        <w:rPr>
          <w:rFonts w:ascii="Arial" w:eastAsia="Times" w:hAnsi="Arial"/>
          <w:b/>
          <w:bCs/>
          <w:color w:val="000000"/>
          <w:sz w:val="20"/>
          <w:szCs w:val="20"/>
          <w:lang w:eastAsia="en-GB"/>
        </w:rPr>
        <w:t xml:space="preserve">th </w:t>
      </w:r>
      <w:r>
        <w:rPr>
          <w:rFonts w:ascii="Arial" w:eastAsia="Times" w:hAnsi="Arial"/>
          <w:b/>
          <w:bCs/>
          <w:i/>
          <w:color w:val="000000"/>
          <w:sz w:val="20"/>
          <w:szCs w:val="20"/>
          <w:lang w:eastAsia="en-GB"/>
        </w:rPr>
        <w:t>sagB</w:t>
      </w:r>
      <w:r>
        <w:rPr>
          <w:rFonts w:ascii="Arial" w:eastAsia="Times" w:hAnsi="Arial"/>
          <w:b/>
          <w:bCs/>
          <w:color w:val="000000"/>
          <w:sz w:val="20"/>
          <w:szCs w:val="20"/>
          <w:lang w:eastAsia="en-GB"/>
        </w:rPr>
        <w:t>-mCherry</w:t>
      </w:r>
      <w:r>
        <w:rPr>
          <w:rFonts w:ascii="Arial" w:eastAsia="Times" w:hAnsi="Arial"/>
          <w:b/>
          <w:color w:val="000000"/>
          <w:sz w:val="20"/>
          <w:szCs w:val="20"/>
          <w:lang w:eastAsia="en-GB"/>
        </w:rPr>
        <w:t xml:space="preserve">. </w:t>
      </w:r>
      <w:r>
        <w:rPr>
          <w:rFonts w:ascii="Arial" w:eastAsia="Times" w:hAnsi="Arial"/>
          <w:color w:val="000000"/>
          <w:sz w:val="20"/>
          <w:szCs w:val="20"/>
          <w:lang w:eastAsia="en-GB"/>
        </w:rPr>
        <w:t xml:space="preserve">Embryos were infected at 2 days post-fertilisation with mCherry-expressing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w:t>
      </w:r>
      <w:ins w:id="2510" w:author="Nelly Wagner" w:date="2017-01-22T15:48:00Z">
        <w:r w:rsidR="00416D94" w:rsidRPr="00E41EC0">
          <w:rPr>
            <w:rFonts w:eastAsia="Arial"/>
            <w:rPrChange w:id="2511" w:author="Nelly Wagner" w:date="2017-01-23T18:25:00Z">
              <w:rPr>
                <w:rFonts w:eastAsia="Arial"/>
                <w:color w:val="0070C0"/>
              </w:rPr>
            </w:rPrChange>
          </w:rPr>
          <w:t>N = 2 independent experiments.</w:t>
        </w:r>
        <w:r w:rsidR="00416D94">
          <w:rPr>
            <w:rFonts w:eastAsia="Arial"/>
            <w:color w:val="0070C0"/>
          </w:rPr>
          <w:t xml:space="preserve"> </w:t>
        </w:r>
      </w:ins>
      <w:r>
        <w:rPr>
          <w:rFonts w:ascii="Arial" w:eastAsia="Times" w:hAnsi="Arial"/>
          <w:color w:val="000000"/>
          <w:sz w:val="20"/>
          <w:szCs w:val="20"/>
          <w:lang w:eastAsia="en-GB"/>
        </w:rPr>
        <w:t xml:space="preserve">NF-κB expression is indicated by the GFP. </w:t>
      </w:r>
      <w:r>
        <w:rPr>
          <w:rFonts w:ascii="Arial" w:eastAsia="Times" w:hAnsi="Arial"/>
          <w:b/>
          <w:color w:val="000000"/>
          <w:sz w:val="20"/>
          <w:szCs w:val="20"/>
          <w:lang w:eastAsia="en-GB"/>
        </w:rPr>
        <w:t xml:space="preserve">(A) </w:t>
      </w:r>
      <w:r>
        <w:rPr>
          <w:rFonts w:ascii="Arial" w:eastAsia="Times" w:hAnsi="Arial"/>
          <w:color w:val="000000"/>
          <w:sz w:val="20"/>
          <w:szCs w:val="20"/>
          <w:lang w:eastAsia="en-GB"/>
        </w:rPr>
        <w:t>to</w:t>
      </w:r>
      <w:r>
        <w:rPr>
          <w:rFonts w:ascii="Arial" w:eastAsia="Times" w:hAnsi="Arial"/>
          <w:b/>
          <w:color w:val="000000"/>
          <w:sz w:val="20"/>
          <w:szCs w:val="20"/>
          <w:lang w:eastAsia="en-GB"/>
        </w:rPr>
        <w:t xml:space="preserve"> (E)</w:t>
      </w:r>
      <w:r>
        <w:rPr>
          <w:rFonts w:ascii="Arial" w:eastAsia="Times" w:hAnsi="Arial"/>
          <w:color w:val="000000"/>
          <w:sz w:val="20"/>
          <w:szCs w:val="20"/>
          <w:lang w:eastAsia="en-GB"/>
        </w:rPr>
        <w:t xml:space="preserve"> GFP (green) and mCherry (magenta) merge pictures of embryos presenting at least one abscess at 24 and 44 hours post-infection. Pictures are displayed by increasing relative severity of the abscesses. The dotted circles indicate the position of each abscess. Scale bars: 500 µm.</w:t>
      </w:r>
      <w:r>
        <w:br w:type="page"/>
      </w:r>
    </w:p>
    <w:p w14:paraId="27A21C94" w14:textId="77777777" w:rsidR="0020061D" w:rsidRDefault="00766C9B">
      <w:pPr>
        <w:widowControl w:val="0"/>
        <w:spacing w:line="360" w:lineRule="auto"/>
        <w:jc w:val="both"/>
        <w:rPr>
          <w:rFonts w:ascii="Arial" w:hAnsi="Arial"/>
        </w:rPr>
      </w:pPr>
      <w:r>
        <w:rPr>
          <w:noProof/>
          <w:lang w:eastAsia="en-GB"/>
        </w:rPr>
        <w:lastRenderedPageBreak/>
        <w:drawing>
          <wp:anchor distT="0" distB="127000" distL="0" distR="0" simplePos="0" relativeHeight="251635712" behindDoc="0" locked="0" layoutInCell="1" allowOverlap="1" wp14:anchorId="3F93CA4B" wp14:editId="23C47DE2">
            <wp:simplePos x="0" y="0"/>
            <wp:positionH relativeFrom="column">
              <wp:align>center</wp:align>
            </wp:positionH>
            <wp:positionV relativeFrom="paragraph">
              <wp:align>top</wp:align>
            </wp:positionV>
            <wp:extent cx="5486400" cy="5996305"/>
            <wp:effectExtent l="0" t="0" r="0" b="0"/>
            <wp:wrapSquare wrapText="largest"/>
            <wp:docPr id="46" name="Image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41"/>
                    <pic:cNvPicPr>
                      <a:picLocks noChangeAspect="1" noChangeArrowheads="1"/>
                    </pic:cNvPicPr>
                  </pic:nvPicPr>
                  <pic:blipFill>
                    <a:blip r:embed="rId53"/>
                    <a:stretch>
                      <a:fillRect/>
                    </a:stretch>
                  </pic:blipFill>
                  <pic:spPr bwMode="auto">
                    <a:xfrm>
                      <a:off x="0" y="0"/>
                      <a:ext cx="5486400" cy="5996305"/>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Figure 5.12. Fl</w:t>
      </w:r>
      <w:r>
        <w:rPr>
          <w:rFonts w:ascii="Arial" w:eastAsia="Times" w:hAnsi="Arial"/>
          <w:b/>
          <w:color w:val="000000"/>
          <w:sz w:val="20"/>
          <w:szCs w:val="20"/>
          <w:lang w:eastAsia="en-GB"/>
        </w:rPr>
        <w:t>uorescence profiles across abscesses form</w:t>
      </w:r>
      <w:r>
        <w:rPr>
          <w:rFonts w:ascii="Arial" w:eastAsia="Times" w:hAnsi="Arial"/>
          <w:b/>
          <w:bCs/>
          <w:color w:val="000000"/>
          <w:sz w:val="20"/>
          <w:szCs w:val="20"/>
          <w:lang w:eastAsia="en-GB"/>
        </w:rPr>
        <w:t xml:space="preserve">ed by </w:t>
      </w:r>
      <w:r>
        <w:rPr>
          <w:rFonts w:ascii="Arial" w:eastAsia="Times" w:hAnsi="Arial"/>
          <w:b/>
          <w:bCs/>
          <w:i/>
          <w:color w:val="000000"/>
          <w:sz w:val="20"/>
          <w:szCs w:val="20"/>
          <w:lang w:eastAsia="en-GB"/>
        </w:rPr>
        <w:t>sagB</w:t>
      </w:r>
      <w:r>
        <w:rPr>
          <w:rFonts w:ascii="Arial" w:eastAsia="Times" w:hAnsi="Arial"/>
          <w:b/>
          <w:bCs/>
          <w:color w:val="000000"/>
          <w:sz w:val="20"/>
          <w:szCs w:val="20"/>
          <w:lang w:eastAsia="en-GB"/>
        </w:rPr>
        <w:t>-mCherry in N</w:t>
      </w:r>
      <w:r>
        <w:rPr>
          <w:rFonts w:ascii="Arial" w:eastAsia="Times" w:hAnsi="Arial"/>
          <w:b/>
          <w:color w:val="000000"/>
          <w:sz w:val="20"/>
          <w:szCs w:val="20"/>
          <w:lang w:eastAsia="en-GB"/>
        </w:rPr>
        <w:t xml:space="preserve">FκB:EGFP embryos. (A) </w:t>
      </w:r>
      <w:r>
        <w:rPr>
          <w:rFonts w:ascii="Arial" w:eastAsia="Times" w:hAnsi="Arial"/>
          <w:color w:val="000000"/>
          <w:sz w:val="20"/>
          <w:szCs w:val="20"/>
          <w:lang w:eastAsia="en-GB"/>
        </w:rPr>
        <w:t xml:space="preserve">to </w:t>
      </w:r>
      <w:r>
        <w:rPr>
          <w:rFonts w:ascii="Arial" w:eastAsia="Times" w:hAnsi="Arial"/>
          <w:b/>
          <w:color w:val="000000"/>
          <w:sz w:val="20"/>
          <w:szCs w:val="20"/>
          <w:lang w:eastAsia="en-GB"/>
        </w:rPr>
        <w:t>(E)</w:t>
      </w:r>
      <w:r>
        <w:rPr>
          <w:rFonts w:ascii="Arial" w:eastAsia="Times" w:hAnsi="Arial"/>
          <w:color w:val="000000"/>
          <w:sz w:val="20"/>
          <w:szCs w:val="20"/>
          <w:lang w:eastAsia="en-GB"/>
        </w:rPr>
        <w:t xml:space="preserve"> Combined GFP (green) and mCherry (magenta) fluorescence profiles of each abscess catalogued Figure 5.11 in their respective order. If more than one abscess was present, their absolute position is indicated as either cranial or caudal. The fluorescence profiles going vertically (dorsal to ventral) across abscesses are indicated by “v” whilst those going horizontally (cranial to caudal) across are indicated by “h”. As the distance along which the profiles were read was standard for all abscesses, fluorescence situated out of the body of the embryos may appear.</w:t>
      </w:r>
      <w:r>
        <w:br w:type="page"/>
      </w:r>
    </w:p>
    <w:p w14:paraId="112F2D64" w14:textId="63322859" w:rsidR="0020061D" w:rsidRDefault="00076657">
      <w:pPr>
        <w:pStyle w:val="Paragraph"/>
        <w:rPr>
          <w:rFonts w:eastAsia="Times"/>
          <w:b/>
          <w:color w:val="000000"/>
          <w:lang w:eastAsia="en-GB"/>
        </w:rPr>
      </w:pPr>
      <w:ins w:id="2512" w:author="Nelly Wagner" w:date="2017-01-27T17:26:00Z">
        <w:r>
          <w:rPr>
            <w:rFonts w:eastAsia="Times"/>
            <w:b/>
            <w:noProof/>
            <w:color w:val="000000"/>
            <w:lang w:eastAsia="en-GB"/>
          </w:rPr>
          <w:lastRenderedPageBreak/>
          <w:drawing>
            <wp:inline distT="0" distB="0" distL="0" distR="0" wp14:anchorId="1642C6A3" wp14:editId="1CDCE318">
              <wp:extent cx="5081586" cy="730567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able 5.1.tif"/>
                      <pic:cNvPicPr/>
                    </pic:nvPicPr>
                    <pic:blipFill>
                      <a:blip r:embed="rId54"/>
                      <a:stretch>
                        <a:fillRect/>
                      </a:stretch>
                    </pic:blipFill>
                    <pic:spPr>
                      <a:xfrm>
                        <a:off x="0" y="0"/>
                        <a:ext cx="5085865" cy="7311827"/>
                      </a:xfrm>
                      <a:prstGeom prst="rect">
                        <a:avLst/>
                      </a:prstGeom>
                    </pic:spPr>
                  </pic:pic>
                </a:graphicData>
              </a:graphic>
            </wp:inline>
          </w:drawing>
        </w:r>
      </w:ins>
    </w:p>
    <w:tbl>
      <w:tblPr>
        <w:tblW w:w="0" w:type="auto"/>
        <w:tblBorders>
          <w:top w:val="single" w:sz="2" w:space="0" w:color="000001"/>
          <w:left w:val="single" w:sz="2" w:space="0" w:color="000001"/>
          <w:bottom w:val="single" w:sz="2" w:space="0" w:color="000001"/>
          <w:insideH w:val="single" w:sz="2" w:space="0" w:color="000001"/>
        </w:tblBorders>
        <w:tblLayout w:type="fixed"/>
        <w:tblCellMar>
          <w:top w:w="55" w:type="dxa"/>
          <w:left w:w="51" w:type="dxa"/>
          <w:bottom w:w="55" w:type="dxa"/>
          <w:right w:w="55" w:type="dxa"/>
        </w:tblCellMar>
        <w:tblLook w:val="0000" w:firstRow="0" w:lastRow="0" w:firstColumn="0" w:lastColumn="0" w:noHBand="0" w:noVBand="0"/>
        <w:tblPrChange w:id="2513" w:author="Nelly Wagner" w:date="2017-01-24T21:18:00Z">
          <w:tblPr>
            <w:tblW w:w="0" w:type="auto"/>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PrChange>
      </w:tblPr>
      <w:tblGrid>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gridCol w:w="290"/>
        <w:tblGridChange w:id="2514">
          <w:tblGrid>
            <w:gridCol w:w="53"/>
            <w:gridCol w:w="221"/>
            <w:gridCol w:w="16"/>
            <w:gridCol w:w="23"/>
            <w:gridCol w:w="267"/>
            <w:gridCol w:w="45"/>
            <w:gridCol w:w="245"/>
            <w:gridCol w:w="69"/>
            <w:gridCol w:w="221"/>
            <w:gridCol w:w="92"/>
            <w:gridCol w:w="198"/>
            <w:gridCol w:w="116"/>
            <w:gridCol w:w="174"/>
            <w:gridCol w:w="140"/>
            <w:gridCol w:w="150"/>
            <w:gridCol w:w="164"/>
            <w:gridCol w:w="126"/>
            <w:gridCol w:w="189"/>
            <w:gridCol w:w="101"/>
            <w:gridCol w:w="214"/>
            <w:gridCol w:w="76"/>
            <w:gridCol w:w="238"/>
            <w:gridCol w:w="52"/>
            <w:gridCol w:w="266"/>
            <w:gridCol w:w="24"/>
            <w:gridCol w:w="290"/>
            <w:gridCol w:w="1"/>
            <w:gridCol w:w="289"/>
            <w:gridCol w:w="25"/>
            <w:gridCol w:w="265"/>
            <w:gridCol w:w="50"/>
            <w:gridCol w:w="240"/>
            <w:gridCol w:w="75"/>
            <w:gridCol w:w="215"/>
            <w:gridCol w:w="99"/>
            <w:gridCol w:w="191"/>
            <w:gridCol w:w="123"/>
            <w:gridCol w:w="167"/>
            <w:gridCol w:w="148"/>
            <w:gridCol w:w="142"/>
            <w:gridCol w:w="172"/>
            <w:gridCol w:w="118"/>
            <w:gridCol w:w="197"/>
            <w:gridCol w:w="93"/>
            <w:gridCol w:w="225"/>
            <w:gridCol w:w="65"/>
            <w:gridCol w:w="250"/>
            <w:gridCol w:w="40"/>
            <w:gridCol w:w="191"/>
            <w:gridCol w:w="84"/>
            <w:gridCol w:w="15"/>
            <w:gridCol w:w="290"/>
            <w:gridCol w:w="10"/>
            <w:gridCol w:w="280"/>
            <w:gridCol w:w="34"/>
            <w:gridCol w:w="315"/>
            <w:gridCol w:w="325"/>
            <w:gridCol w:w="106"/>
          </w:tblGrid>
        </w:tblGridChange>
      </w:tblGrid>
      <w:tr w:rsidR="00F81E68" w:rsidDel="00076657" w14:paraId="41795E57" w14:textId="75FB4098" w:rsidTr="00580DC4">
        <w:trPr>
          <w:cantSplit/>
          <w:trHeight w:hRule="exact" w:val="5445"/>
          <w:del w:id="2515" w:author="Nelly Wagner" w:date="2017-01-27T17:25:00Z"/>
          <w:trPrChange w:id="2516" w:author="Nelly Wagner" w:date="2017-01-24T21:18:00Z">
            <w:trPr>
              <w:gridAfter w:val="0"/>
              <w:cantSplit/>
              <w:trHeight w:hRule="exact" w:val="5445"/>
            </w:trPr>
          </w:trPrChange>
        </w:trPr>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17" w:author="Nelly Wagner" w:date="2017-01-24T21:18:00Z">
              <w:tcPr>
                <w:tcW w:w="0" w:type="auto"/>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59ECFDB7" w14:textId="3FA0F1B1" w:rsidR="0020061D" w:rsidRPr="00580DC4" w:rsidDel="00076657" w:rsidRDefault="00766C9B">
            <w:pPr>
              <w:pStyle w:val="Verticaltable"/>
              <w:jc w:val="center"/>
              <w:rPr>
                <w:del w:id="2518" w:author="Nelly Wagner" w:date="2017-01-27T17:25:00Z"/>
                <w:rFonts w:ascii="Arial" w:hAnsi="Arial"/>
                <w:b/>
                <w:bCs/>
                <w:sz w:val="14"/>
                <w:szCs w:val="16"/>
                <w:rPrChange w:id="2519" w:author="Nelly Wagner" w:date="2017-01-24T21:17:00Z">
                  <w:rPr>
                    <w:del w:id="2520" w:author="Nelly Wagner" w:date="2017-01-27T17:25:00Z"/>
                    <w:rFonts w:ascii="Arial" w:hAnsi="Arial"/>
                    <w:b/>
                    <w:bCs/>
                    <w:sz w:val="16"/>
                    <w:szCs w:val="16"/>
                  </w:rPr>
                </w:rPrChange>
              </w:rPr>
            </w:pPr>
            <w:del w:id="2521" w:author="Nelly Wagner" w:date="2017-01-27T17:25:00Z">
              <w:r w:rsidRPr="00580DC4" w:rsidDel="00076657">
                <w:rPr>
                  <w:rFonts w:ascii="Arial" w:hAnsi="Arial"/>
                  <w:b/>
                  <w:bCs/>
                  <w:sz w:val="14"/>
                  <w:szCs w:val="16"/>
                  <w:rPrChange w:id="2522" w:author="Nelly Wagner" w:date="2017-01-24T21:17:00Z">
                    <w:rPr>
                      <w:rFonts w:ascii="Arial" w:hAnsi="Arial"/>
                      <w:b/>
                      <w:bCs/>
                      <w:sz w:val="16"/>
                      <w:szCs w:val="16"/>
                    </w:rPr>
                  </w:rPrChange>
                </w:rPr>
                <w:delText>GFP expression</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23"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3CE2BA5" w14:textId="66D070E9" w:rsidR="0020061D" w:rsidDel="00076657" w:rsidRDefault="00766C9B">
            <w:pPr>
              <w:pStyle w:val="Verticaltable"/>
              <w:jc w:val="center"/>
              <w:rPr>
                <w:del w:id="2524" w:author="Nelly Wagner" w:date="2017-01-27T17:25:00Z"/>
                <w:rFonts w:ascii="Arial" w:hAnsi="Arial"/>
                <w:sz w:val="16"/>
                <w:szCs w:val="16"/>
              </w:rPr>
            </w:pPr>
            <w:del w:id="2525"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26"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76D54CC" w14:textId="44672B7A" w:rsidR="0020061D" w:rsidDel="00076657" w:rsidRDefault="00766C9B">
            <w:pPr>
              <w:pStyle w:val="Verticaltable"/>
              <w:jc w:val="center"/>
              <w:rPr>
                <w:del w:id="2527" w:author="Nelly Wagner" w:date="2017-01-27T17:25:00Z"/>
                <w:rFonts w:ascii="Arial" w:hAnsi="Arial"/>
                <w:sz w:val="16"/>
                <w:szCs w:val="16"/>
              </w:rPr>
            </w:pPr>
            <w:del w:id="2528" w:author="Nelly Wagner" w:date="2017-01-27T17:25:00Z">
              <w:r w:rsidDel="00076657">
                <w:rPr>
                  <w:rFonts w:ascii="Arial" w:hAnsi="Arial"/>
                  <w:sz w:val="16"/>
                  <w:szCs w:val="16"/>
                </w:rPr>
                <w:delText>Region extending on 130 µm, 32 µm on the left of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2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85AF9B0" w14:textId="0BD1952E" w:rsidR="0020061D" w:rsidDel="00076657" w:rsidRDefault="00766C9B">
            <w:pPr>
              <w:pStyle w:val="Verticaltable"/>
              <w:jc w:val="center"/>
              <w:rPr>
                <w:del w:id="2530" w:author="Nelly Wagner" w:date="2017-01-27T17:25:00Z"/>
                <w:rFonts w:ascii="Arial" w:hAnsi="Arial"/>
                <w:sz w:val="16"/>
                <w:szCs w:val="16"/>
              </w:rPr>
            </w:pPr>
            <w:del w:id="2531"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32"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529BE23" w14:textId="05D8A90E" w:rsidR="0020061D" w:rsidDel="00076657" w:rsidRDefault="00766C9B">
            <w:pPr>
              <w:pStyle w:val="Verticaltable"/>
              <w:jc w:val="center"/>
              <w:rPr>
                <w:del w:id="2533" w:author="Nelly Wagner" w:date="2017-01-27T17:25:00Z"/>
                <w:rFonts w:ascii="Arial" w:hAnsi="Arial"/>
                <w:sz w:val="16"/>
                <w:szCs w:val="16"/>
              </w:rPr>
            </w:pPr>
            <w:del w:id="2534"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35"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D701F75" w14:textId="450565F8" w:rsidR="0020061D" w:rsidDel="00076657" w:rsidRDefault="00766C9B">
            <w:pPr>
              <w:pStyle w:val="Verticaltable"/>
              <w:jc w:val="center"/>
              <w:rPr>
                <w:del w:id="2536" w:author="Nelly Wagner" w:date="2017-01-27T17:25:00Z"/>
                <w:rFonts w:ascii="Arial" w:hAnsi="Arial"/>
                <w:sz w:val="16"/>
                <w:szCs w:val="16"/>
              </w:rPr>
            </w:pPr>
            <w:del w:id="2537"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38"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1737DB5" w14:textId="70BD84F1" w:rsidR="0020061D" w:rsidDel="00076657" w:rsidRDefault="00766C9B">
            <w:pPr>
              <w:pStyle w:val="Verticaltable"/>
              <w:jc w:val="center"/>
              <w:rPr>
                <w:del w:id="2539" w:author="Nelly Wagner" w:date="2017-01-27T17:25:00Z"/>
                <w:rFonts w:ascii="Arial" w:hAnsi="Arial"/>
                <w:sz w:val="16"/>
                <w:szCs w:val="16"/>
              </w:rPr>
            </w:pPr>
            <w:del w:id="2540" w:author="Nelly Wagner" w:date="2017-01-27T17:25:00Z">
              <w:r w:rsidDel="00076657">
                <w:rPr>
                  <w:rFonts w:ascii="Arial" w:hAnsi="Arial"/>
                  <w:sz w:val="16"/>
                  <w:szCs w:val="16"/>
                </w:rPr>
                <w:delText>Region of 258 x 388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41"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6AA570D" w14:textId="7F62FAE5" w:rsidR="0020061D" w:rsidDel="00076657" w:rsidRDefault="00766C9B">
            <w:pPr>
              <w:pStyle w:val="Verticaltable"/>
              <w:jc w:val="center"/>
              <w:rPr>
                <w:del w:id="2542" w:author="Nelly Wagner" w:date="2017-01-27T17:25:00Z"/>
                <w:rFonts w:ascii="Arial" w:hAnsi="Arial"/>
                <w:sz w:val="16"/>
                <w:szCs w:val="16"/>
              </w:rPr>
            </w:pPr>
            <w:del w:id="2543" w:author="Nelly Wagner" w:date="2017-01-27T17:25:00Z">
              <w:r w:rsidDel="00076657">
                <w:rPr>
                  <w:rFonts w:ascii="Arial" w:hAnsi="Arial"/>
                  <w:sz w:val="16"/>
                  <w:szCs w:val="16"/>
                </w:rPr>
                <w:delText>Region overlapping the abscess and a peak of GFP just under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44"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FDA86CF" w14:textId="1F35E475" w:rsidR="0020061D" w:rsidDel="00076657" w:rsidRDefault="00766C9B">
            <w:pPr>
              <w:pStyle w:val="Verticaltable"/>
              <w:jc w:val="center"/>
              <w:rPr>
                <w:del w:id="2545" w:author="Nelly Wagner" w:date="2017-01-27T17:25:00Z"/>
                <w:rFonts w:ascii="Arial" w:hAnsi="Arial"/>
                <w:sz w:val="16"/>
                <w:szCs w:val="16"/>
              </w:rPr>
            </w:pPr>
            <w:del w:id="2546" w:author="Nelly Wagner" w:date="2017-01-27T17:25:00Z">
              <w:r w:rsidDel="00076657">
                <w:rPr>
                  <w:rFonts w:ascii="Arial" w:hAnsi="Arial"/>
                  <w:sz w:val="16"/>
                  <w:szCs w:val="16"/>
                </w:rPr>
                <w:delText>Region of 258 x 162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47"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D727B0E" w14:textId="5AB32969" w:rsidR="0020061D" w:rsidDel="00076657" w:rsidRDefault="00766C9B">
            <w:pPr>
              <w:pStyle w:val="Verticaltable"/>
              <w:jc w:val="center"/>
              <w:rPr>
                <w:del w:id="2548" w:author="Nelly Wagner" w:date="2017-01-27T17:25:00Z"/>
                <w:rFonts w:ascii="Arial" w:hAnsi="Arial"/>
                <w:sz w:val="16"/>
                <w:szCs w:val="16"/>
              </w:rPr>
            </w:pPr>
            <w:del w:id="2549" w:author="Nelly Wagner" w:date="2017-01-27T17:25:00Z">
              <w:r w:rsidDel="00076657">
                <w:rPr>
                  <w:rFonts w:ascii="Arial" w:hAnsi="Arial"/>
                  <w:sz w:val="16"/>
                  <w:szCs w:val="16"/>
                </w:rPr>
                <w:delText>Region of 388 x 258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50"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BE7A957" w14:textId="4996B9B2" w:rsidR="0020061D" w:rsidDel="00076657" w:rsidRDefault="00766C9B">
            <w:pPr>
              <w:pStyle w:val="Verticaltable"/>
              <w:jc w:val="center"/>
              <w:rPr>
                <w:del w:id="2551" w:author="Nelly Wagner" w:date="2017-01-27T17:25:00Z"/>
                <w:rFonts w:ascii="Arial" w:hAnsi="Arial"/>
                <w:sz w:val="16"/>
                <w:szCs w:val="16"/>
              </w:rPr>
            </w:pPr>
            <w:del w:id="2552"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53"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158661D" w14:textId="6C4EC9E5" w:rsidR="0020061D" w:rsidDel="00076657" w:rsidRDefault="00766C9B">
            <w:pPr>
              <w:pStyle w:val="Verticaltable"/>
              <w:jc w:val="center"/>
              <w:rPr>
                <w:del w:id="2554" w:author="Nelly Wagner" w:date="2017-01-27T17:25:00Z"/>
                <w:rFonts w:ascii="Arial" w:hAnsi="Arial"/>
                <w:sz w:val="16"/>
                <w:szCs w:val="16"/>
              </w:rPr>
            </w:pPr>
            <w:del w:id="2555"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56" w:author="Nelly Wagner" w:date="2017-01-24T21:18:00Z">
              <w:tcPr>
                <w:tcW w:w="0" w:type="auto"/>
                <w:tcBorders>
                  <w:top w:val="single" w:sz="2" w:space="0" w:color="000001"/>
                  <w:left w:val="single" w:sz="2" w:space="0" w:color="000001"/>
                  <w:bottom w:val="single" w:sz="2" w:space="0" w:color="000001"/>
                </w:tcBorders>
                <w:shd w:val="clear" w:color="auto" w:fill="auto"/>
                <w:tcMar>
                  <w:left w:w="51" w:type="dxa"/>
                </w:tcMar>
                <w:vAlign w:val="center"/>
              </w:tcPr>
            </w:tcPrChange>
          </w:tcPr>
          <w:p w14:paraId="17525BE0" w14:textId="28AADF72" w:rsidR="0020061D" w:rsidDel="00076657" w:rsidRDefault="00766C9B">
            <w:pPr>
              <w:pStyle w:val="Verticaltable"/>
              <w:jc w:val="center"/>
              <w:rPr>
                <w:del w:id="2557" w:author="Nelly Wagner" w:date="2017-01-27T17:25:00Z"/>
                <w:rFonts w:ascii="Arial" w:hAnsi="Arial"/>
                <w:sz w:val="16"/>
                <w:szCs w:val="16"/>
              </w:rPr>
            </w:pPr>
            <w:del w:id="2558" w:author="Nelly Wagner" w:date="2017-01-27T17:25:00Z">
              <w:r w:rsidDel="00076657">
                <w:rPr>
                  <w:rFonts w:ascii="Arial" w:hAnsi="Arial"/>
                  <w:sz w:val="16"/>
                  <w:szCs w:val="16"/>
                </w:rPr>
                <w:delText>Region of 290 x 372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5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D9B6515" w14:textId="720905F2" w:rsidR="0020061D" w:rsidDel="00076657" w:rsidRDefault="00766C9B">
            <w:pPr>
              <w:pStyle w:val="Verticaltable"/>
              <w:jc w:val="center"/>
              <w:rPr>
                <w:del w:id="2560" w:author="Nelly Wagner" w:date="2017-01-27T17:25:00Z"/>
                <w:rFonts w:ascii="Arial" w:hAnsi="Arial"/>
                <w:sz w:val="16"/>
                <w:szCs w:val="16"/>
              </w:rPr>
            </w:pPr>
            <w:del w:id="2561" w:author="Nelly Wagner" w:date="2017-01-27T17:25:00Z">
              <w:r w:rsidDel="00076657">
                <w:rPr>
                  <w:rFonts w:ascii="Arial" w:hAnsi="Arial"/>
                  <w:sz w:val="16"/>
                  <w:szCs w:val="16"/>
                </w:rPr>
                <w:delText>Region extending on at least 194 µm, 320 µm on the left of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62"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D81C61F" w14:textId="35BB9557" w:rsidR="0020061D" w:rsidDel="00076657" w:rsidRDefault="00766C9B">
            <w:pPr>
              <w:pStyle w:val="Verticaltable"/>
              <w:jc w:val="center"/>
              <w:rPr>
                <w:del w:id="2563" w:author="Nelly Wagner" w:date="2017-01-27T17:25:00Z"/>
                <w:rFonts w:ascii="Arial" w:hAnsi="Arial"/>
                <w:sz w:val="16"/>
                <w:szCs w:val="16"/>
              </w:rPr>
            </w:pPr>
            <w:del w:id="2564" w:author="Nelly Wagner" w:date="2017-01-27T17:25:00Z">
              <w:r w:rsidDel="00076657">
                <w:rPr>
                  <w:rFonts w:ascii="Arial" w:hAnsi="Arial"/>
                  <w:sz w:val="16"/>
                  <w:szCs w:val="16"/>
                </w:rPr>
                <w:delText>Region of 162 x 323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65"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69A77E4" w14:textId="2275071E" w:rsidR="0020061D" w:rsidDel="00076657" w:rsidRDefault="00766C9B">
            <w:pPr>
              <w:pStyle w:val="Verticaltable"/>
              <w:jc w:val="center"/>
              <w:rPr>
                <w:del w:id="2566" w:author="Nelly Wagner" w:date="2017-01-27T17:25:00Z"/>
                <w:rFonts w:ascii="Arial" w:hAnsi="Arial"/>
                <w:sz w:val="16"/>
                <w:szCs w:val="16"/>
              </w:rPr>
            </w:pPr>
            <w:del w:id="2567"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68"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EF63D7E" w14:textId="2AB71ED7" w:rsidR="0020061D" w:rsidDel="00076657" w:rsidRDefault="00766C9B">
            <w:pPr>
              <w:pStyle w:val="Verticaltable"/>
              <w:jc w:val="center"/>
              <w:rPr>
                <w:del w:id="2569" w:author="Nelly Wagner" w:date="2017-01-27T17:25:00Z"/>
                <w:rFonts w:ascii="Arial" w:hAnsi="Arial"/>
                <w:sz w:val="16"/>
                <w:szCs w:val="16"/>
              </w:rPr>
            </w:pPr>
            <w:del w:id="2570" w:author="Nelly Wagner" w:date="2017-01-27T17:25:00Z">
              <w:r w:rsidDel="00076657">
                <w:rPr>
                  <w:rFonts w:ascii="Arial" w:hAnsi="Arial"/>
                  <w:sz w:val="16"/>
                  <w:szCs w:val="16"/>
                </w:rPr>
                <w:delText>Region of 194 x 614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71"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7A1F88B" w14:textId="485ECC73" w:rsidR="0020061D" w:rsidDel="00076657" w:rsidRDefault="00766C9B">
            <w:pPr>
              <w:pStyle w:val="Verticaltable"/>
              <w:jc w:val="center"/>
              <w:rPr>
                <w:del w:id="2572" w:author="Nelly Wagner" w:date="2017-01-27T17:25:00Z"/>
                <w:rFonts w:ascii="Arial" w:hAnsi="Arial"/>
                <w:sz w:val="16"/>
                <w:szCs w:val="16"/>
              </w:rPr>
            </w:pPr>
            <w:del w:id="2573"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74"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BC8CA62" w14:textId="6CA529D0" w:rsidR="0020061D" w:rsidDel="00076657" w:rsidRDefault="00766C9B">
            <w:pPr>
              <w:pStyle w:val="Verticaltable"/>
              <w:jc w:val="center"/>
              <w:rPr>
                <w:del w:id="2575" w:author="Nelly Wagner" w:date="2017-01-27T17:25:00Z"/>
                <w:rFonts w:ascii="Arial" w:hAnsi="Arial"/>
                <w:sz w:val="16"/>
                <w:szCs w:val="16"/>
              </w:rPr>
            </w:pPr>
            <w:del w:id="2576" w:author="Nelly Wagner" w:date="2017-01-27T17:25:00Z">
              <w:r w:rsidDel="00076657">
                <w:rPr>
                  <w:rFonts w:ascii="Arial" w:hAnsi="Arial"/>
                  <w:sz w:val="16"/>
                  <w:szCs w:val="16"/>
                </w:rPr>
                <w:delText>Region of 225 x 550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77"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108DBEE" w14:textId="5AC99520" w:rsidR="0020061D" w:rsidDel="00076657" w:rsidRDefault="00766C9B">
            <w:pPr>
              <w:pStyle w:val="Verticaltable"/>
              <w:jc w:val="center"/>
              <w:rPr>
                <w:del w:id="2578" w:author="Nelly Wagner" w:date="2017-01-27T17:25:00Z"/>
                <w:rFonts w:ascii="Arial" w:hAnsi="Arial"/>
                <w:sz w:val="16"/>
                <w:szCs w:val="16"/>
              </w:rPr>
            </w:pPr>
            <w:del w:id="2579"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80"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BEA1A7E" w14:textId="54E239B0" w:rsidR="0020061D" w:rsidDel="00076657" w:rsidRDefault="00766C9B">
            <w:pPr>
              <w:pStyle w:val="Verticaltable"/>
              <w:jc w:val="center"/>
              <w:rPr>
                <w:del w:id="2581" w:author="Nelly Wagner" w:date="2017-01-27T17:25:00Z"/>
                <w:rFonts w:ascii="Arial" w:hAnsi="Arial"/>
                <w:sz w:val="16"/>
                <w:szCs w:val="16"/>
              </w:rPr>
            </w:pPr>
            <w:del w:id="2582" w:author="Nelly Wagner" w:date="2017-01-27T17:25:00Z">
              <w:r w:rsidDel="00076657">
                <w:rPr>
                  <w:rFonts w:ascii="Arial" w:hAnsi="Arial"/>
                  <w:sz w:val="16"/>
                  <w:szCs w:val="16"/>
                </w:rPr>
                <w:delText>Region of 145 x 615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83"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F07363B" w14:textId="7B5D936C" w:rsidR="0020061D" w:rsidDel="00076657" w:rsidRDefault="00766C9B">
            <w:pPr>
              <w:pStyle w:val="Verticaltable"/>
              <w:jc w:val="center"/>
              <w:rPr>
                <w:del w:id="2584" w:author="Nelly Wagner" w:date="2017-01-27T17:25:00Z"/>
                <w:rFonts w:ascii="Arial" w:hAnsi="Arial"/>
                <w:sz w:val="16"/>
                <w:szCs w:val="16"/>
              </w:rPr>
            </w:pPr>
            <w:del w:id="2585"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86"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2B842D6" w14:textId="67806624" w:rsidR="0020061D" w:rsidDel="00076657" w:rsidRDefault="00766C9B">
            <w:pPr>
              <w:pStyle w:val="Verticaltable"/>
              <w:jc w:val="center"/>
              <w:rPr>
                <w:del w:id="2587" w:author="Nelly Wagner" w:date="2017-01-27T17:25:00Z"/>
                <w:rFonts w:ascii="Arial" w:hAnsi="Arial"/>
                <w:sz w:val="16"/>
                <w:szCs w:val="16"/>
              </w:rPr>
            </w:pPr>
            <w:del w:id="2588"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8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1E8D792" w14:textId="5255E02F" w:rsidR="0020061D" w:rsidDel="00076657" w:rsidRDefault="00766C9B">
            <w:pPr>
              <w:pStyle w:val="Verticaltable"/>
              <w:jc w:val="center"/>
              <w:rPr>
                <w:del w:id="2590" w:author="Nelly Wagner" w:date="2017-01-27T17:25:00Z"/>
                <w:rFonts w:ascii="Arial" w:hAnsi="Arial"/>
                <w:sz w:val="16"/>
                <w:szCs w:val="16"/>
              </w:rPr>
            </w:pPr>
            <w:del w:id="2591"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92" w:author="Nelly Wagner" w:date="2017-01-24T21:18:00Z">
              <w:tcPr>
                <w:tcW w:w="0" w:type="auto"/>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1CA2CEFD" w14:textId="13339DFB" w:rsidR="0020061D" w:rsidDel="00076657" w:rsidRDefault="00766C9B">
            <w:pPr>
              <w:pStyle w:val="Verticaltable"/>
              <w:jc w:val="center"/>
              <w:rPr>
                <w:del w:id="2593" w:author="Nelly Wagner" w:date="2017-01-27T17:25:00Z"/>
                <w:rFonts w:ascii="Arial" w:hAnsi="Arial"/>
                <w:sz w:val="16"/>
                <w:szCs w:val="16"/>
              </w:rPr>
            </w:pPr>
            <w:del w:id="2594" w:author="Nelly Wagner" w:date="2017-01-27T17:25:00Z">
              <w:r w:rsidDel="00076657">
                <w:rPr>
                  <w:rFonts w:ascii="Arial" w:hAnsi="Arial"/>
                  <w:sz w:val="16"/>
                  <w:szCs w:val="16"/>
                </w:rPr>
                <w:delText>Region of 258 x 324 µm overlapping with the absces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595" w:author="Nelly Wagner" w:date="2017-01-24T21:18:00Z">
              <w:tcPr>
                <w:tcW w:w="0" w:type="auto"/>
                <w:tcBorders>
                  <w:top w:val="single" w:sz="2" w:space="0" w:color="000001"/>
                  <w:left w:val="single" w:sz="2" w:space="0" w:color="000001"/>
                  <w:bottom w:val="single" w:sz="2" w:space="0" w:color="000001"/>
                </w:tcBorders>
                <w:shd w:val="clear" w:color="auto" w:fill="auto"/>
                <w:tcMar>
                  <w:left w:w="51" w:type="dxa"/>
                </w:tcMar>
                <w:vAlign w:val="center"/>
              </w:tcPr>
            </w:tcPrChange>
          </w:tcPr>
          <w:p w14:paraId="2CEB764F" w14:textId="48713AE6" w:rsidR="0020061D" w:rsidDel="00076657" w:rsidRDefault="00766C9B">
            <w:pPr>
              <w:pStyle w:val="Verticaltable"/>
              <w:jc w:val="center"/>
              <w:rPr>
                <w:del w:id="2596" w:author="Nelly Wagner" w:date="2017-01-27T17:25:00Z"/>
                <w:rFonts w:ascii="Arial" w:hAnsi="Arial"/>
                <w:sz w:val="16"/>
                <w:szCs w:val="16"/>
              </w:rPr>
            </w:pPr>
            <w:del w:id="2597" w:author="Nelly Wagner" w:date="2017-01-27T17:25:00Z">
              <w:r w:rsidDel="00076657">
                <w:rPr>
                  <w:rFonts w:ascii="Arial" w:hAnsi="Arial"/>
                  <w:sz w:val="16"/>
                  <w:szCs w:val="16"/>
                </w:rPr>
                <w:delText>None</w:delText>
              </w:r>
            </w:del>
          </w:p>
        </w:tc>
        <w:tc>
          <w:tcPr>
            <w:tcW w:w="29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Change w:id="2598" w:author="Nelly Wagner" w:date="2017-01-24T21:18:00Z">
              <w:tcPr>
                <w:tcW w:w="0" w:type="auto"/>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cPrChange>
          </w:tcPr>
          <w:p w14:paraId="60268997" w14:textId="409D84C5" w:rsidR="0020061D" w:rsidDel="00076657" w:rsidRDefault="00766C9B">
            <w:pPr>
              <w:pStyle w:val="Verticaltable"/>
              <w:jc w:val="center"/>
              <w:rPr>
                <w:del w:id="2599" w:author="Nelly Wagner" w:date="2017-01-27T17:25:00Z"/>
                <w:rFonts w:ascii="Arial" w:hAnsi="Arial"/>
                <w:sz w:val="16"/>
                <w:szCs w:val="16"/>
              </w:rPr>
            </w:pPr>
            <w:del w:id="2600" w:author="Nelly Wagner" w:date="2017-01-27T17:25:00Z">
              <w:r w:rsidDel="00076657">
                <w:rPr>
                  <w:rFonts w:ascii="Arial" w:hAnsi="Arial"/>
                  <w:sz w:val="16"/>
                  <w:szCs w:val="16"/>
                </w:rPr>
                <w:delText>None</w:delText>
              </w:r>
            </w:del>
          </w:p>
        </w:tc>
      </w:tr>
      <w:tr w:rsidR="00F81E68" w:rsidDel="00076657" w14:paraId="27FE519B" w14:textId="3A9B0FD5" w:rsidTr="00580DC4">
        <w:trPr>
          <w:cantSplit/>
          <w:trHeight w:val="1142"/>
          <w:del w:id="2601" w:author="Nelly Wagner" w:date="2017-01-27T17:25:00Z"/>
          <w:trPrChange w:id="2602" w:author="Nelly Wagner" w:date="2017-01-24T21:18:00Z">
            <w:trPr>
              <w:gridAfter w:val="0"/>
              <w:cantSplit/>
              <w:trHeight w:val="1284"/>
            </w:trPr>
          </w:trPrChange>
        </w:trPr>
        <w:tc>
          <w:tcPr>
            <w:tcW w:w="290" w:type="dxa"/>
            <w:tcBorders>
              <w:top w:val="single" w:sz="2" w:space="0" w:color="000001"/>
              <w:left w:val="single" w:sz="2" w:space="0" w:color="000001"/>
              <w:bottom w:val="single" w:sz="2" w:space="0" w:color="000001"/>
            </w:tcBorders>
            <w:shd w:val="clear" w:color="auto" w:fill="auto"/>
            <w:tcMar>
              <w:left w:w="51" w:type="dxa"/>
            </w:tcMar>
            <w:tcPrChange w:id="2603" w:author="Nelly Wagner" w:date="2017-01-24T21:18:00Z">
              <w:tcPr>
                <w:tcW w:w="0" w:type="auto"/>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68250C71" w14:textId="284AFF0D" w:rsidR="0020061D" w:rsidRPr="00580DC4" w:rsidDel="00076657" w:rsidRDefault="00766C9B">
            <w:pPr>
              <w:pStyle w:val="Verticaltable"/>
              <w:jc w:val="center"/>
              <w:rPr>
                <w:del w:id="2604" w:author="Nelly Wagner" w:date="2017-01-27T17:25:00Z"/>
                <w:rFonts w:ascii="Arial" w:hAnsi="Arial"/>
                <w:b/>
                <w:bCs/>
                <w:sz w:val="14"/>
                <w:szCs w:val="16"/>
                <w:rPrChange w:id="2605" w:author="Nelly Wagner" w:date="2017-01-24T21:17:00Z">
                  <w:rPr>
                    <w:del w:id="2606" w:author="Nelly Wagner" w:date="2017-01-27T17:25:00Z"/>
                    <w:rFonts w:ascii="Arial" w:hAnsi="Arial"/>
                    <w:b/>
                    <w:bCs/>
                    <w:sz w:val="16"/>
                    <w:szCs w:val="16"/>
                  </w:rPr>
                </w:rPrChange>
              </w:rPr>
            </w:pPr>
            <w:del w:id="2607" w:author="Nelly Wagner" w:date="2017-01-27T17:25:00Z">
              <w:r w:rsidRPr="00580DC4" w:rsidDel="00076657">
                <w:rPr>
                  <w:rFonts w:ascii="Arial" w:hAnsi="Arial"/>
                  <w:b/>
                  <w:bCs/>
                  <w:sz w:val="14"/>
                  <w:szCs w:val="16"/>
                  <w:rPrChange w:id="2608" w:author="Nelly Wagner" w:date="2017-01-24T21:17:00Z">
                    <w:rPr>
                      <w:rFonts w:ascii="Arial" w:hAnsi="Arial"/>
                      <w:b/>
                      <w:bCs/>
                      <w:sz w:val="16"/>
                      <w:szCs w:val="16"/>
                    </w:rPr>
                  </w:rPrChange>
                </w:rPr>
                <w:delText>Tissue damag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0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05B26E9" w14:textId="60A57EE0" w:rsidR="0020061D" w:rsidDel="00076657" w:rsidRDefault="00766C9B">
            <w:pPr>
              <w:pStyle w:val="Verticaltable"/>
              <w:jc w:val="center"/>
              <w:rPr>
                <w:del w:id="2610" w:author="Nelly Wagner" w:date="2017-01-27T17:25:00Z"/>
                <w:rFonts w:ascii="Arial" w:hAnsi="Arial"/>
                <w:sz w:val="16"/>
                <w:szCs w:val="16"/>
              </w:rPr>
            </w:pPr>
            <w:del w:id="2611"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12"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3F0AD01" w14:textId="73731E00" w:rsidR="0020061D" w:rsidDel="00076657" w:rsidRDefault="00766C9B">
            <w:pPr>
              <w:pStyle w:val="Verticaltable"/>
              <w:jc w:val="center"/>
              <w:rPr>
                <w:del w:id="2613" w:author="Nelly Wagner" w:date="2017-01-27T17:25:00Z"/>
                <w:rFonts w:ascii="Arial" w:hAnsi="Arial"/>
                <w:sz w:val="16"/>
                <w:szCs w:val="16"/>
              </w:rPr>
            </w:pPr>
            <w:del w:id="2614"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15"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32A0302" w14:textId="5EA169E1" w:rsidR="0020061D" w:rsidDel="00076657" w:rsidRDefault="00766C9B">
            <w:pPr>
              <w:pStyle w:val="Verticaltable"/>
              <w:jc w:val="center"/>
              <w:rPr>
                <w:del w:id="2616" w:author="Nelly Wagner" w:date="2017-01-27T17:25:00Z"/>
                <w:rFonts w:ascii="Arial" w:hAnsi="Arial"/>
                <w:sz w:val="16"/>
                <w:szCs w:val="16"/>
              </w:rPr>
            </w:pPr>
            <w:del w:id="2617"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18"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DC2697A" w14:textId="3435AD88" w:rsidR="0020061D" w:rsidDel="00076657" w:rsidRDefault="00766C9B">
            <w:pPr>
              <w:pStyle w:val="Verticaltable"/>
              <w:jc w:val="center"/>
              <w:rPr>
                <w:del w:id="2619" w:author="Nelly Wagner" w:date="2017-01-27T17:25:00Z"/>
                <w:rFonts w:ascii="Arial" w:hAnsi="Arial"/>
                <w:sz w:val="16"/>
                <w:szCs w:val="16"/>
              </w:rPr>
            </w:pPr>
            <w:del w:id="2620"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21"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65529A4" w14:textId="1580D54E" w:rsidR="0020061D" w:rsidDel="00076657" w:rsidRDefault="00766C9B">
            <w:pPr>
              <w:pStyle w:val="Verticaltable"/>
              <w:jc w:val="center"/>
              <w:rPr>
                <w:del w:id="2622" w:author="Nelly Wagner" w:date="2017-01-27T17:25:00Z"/>
                <w:rFonts w:ascii="Arial" w:hAnsi="Arial"/>
                <w:sz w:val="16"/>
                <w:szCs w:val="16"/>
              </w:rPr>
            </w:pPr>
            <w:del w:id="2623"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24"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C2B3485" w14:textId="7D7B21B6" w:rsidR="0020061D" w:rsidDel="00076657" w:rsidRDefault="00766C9B">
            <w:pPr>
              <w:pStyle w:val="Verticaltable"/>
              <w:jc w:val="center"/>
              <w:rPr>
                <w:del w:id="2625" w:author="Nelly Wagner" w:date="2017-01-27T17:25:00Z"/>
                <w:rFonts w:ascii="Arial" w:hAnsi="Arial"/>
                <w:sz w:val="16"/>
                <w:szCs w:val="16"/>
              </w:rPr>
            </w:pPr>
            <w:del w:id="2626"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27"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08AB826" w14:textId="7FB82C11" w:rsidR="0020061D" w:rsidDel="00076657" w:rsidRDefault="00766C9B">
            <w:pPr>
              <w:pStyle w:val="Verticaltable"/>
              <w:jc w:val="center"/>
              <w:rPr>
                <w:del w:id="2628" w:author="Nelly Wagner" w:date="2017-01-27T17:25:00Z"/>
                <w:rFonts w:ascii="Arial" w:hAnsi="Arial"/>
                <w:sz w:val="16"/>
                <w:szCs w:val="16"/>
              </w:rPr>
            </w:pPr>
            <w:del w:id="2629"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30"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4C73782" w14:textId="517A902D" w:rsidR="0020061D" w:rsidDel="00076657" w:rsidRDefault="00766C9B">
            <w:pPr>
              <w:pStyle w:val="Verticaltable"/>
              <w:jc w:val="center"/>
              <w:rPr>
                <w:del w:id="2631" w:author="Nelly Wagner" w:date="2017-01-27T17:25:00Z"/>
                <w:rFonts w:ascii="Arial" w:hAnsi="Arial"/>
                <w:sz w:val="16"/>
                <w:szCs w:val="16"/>
              </w:rPr>
            </w:pPr>
            <w:del w:id="2632"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33"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9A96EC9" w14:textId="400822B4" w:rsidR="0020061D" w:rsidDel="00076657" w:rsidRDefault="00766C9B">
            <w:pPr>
              <w:pStyle w:val="Verticaltable"/>
              <w:jc w:val="center"/>
              <w:rPr>
                <w:del w:id="2634" w:author="Nelly Wagner" w:date="2017-01-27T17:25:00Z"/>
                <w:rFonts w:ascii="Arial" w:hAnsi="Arial"/>
                <w:sz w:val="16"/>
                <w:szCs w:val="16"/>
              </w:rPr>
            </w:pPr>
            <w:del w:id="2635"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36"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40C044B" w14:textId="0764A1B9" w:rsidR="0020061D" w:rsidDel="00076657" w:rsidRDefault="00766C9B">
            <w:pPr>
              <w:pStyle w:val="Verticaltable"/>
              <w:jc w:val="center"/>
              <w:rPr>
                <w:del w:id="2637" w:author="Nelly Wagner" w:date="2017-01-27T17:25:00Z"/>
                <w:rFonts w:ascii="Arial" w:hAnsi="Arial"/>
                <w:sz w:val="16"/>
                <w:szCs w:val="16"/>
              </w:rPr>
            </w:pPr>
            <w:del w:id="2638"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3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C0D5A9B" w14:textId="2ED2265D" w:rsidR="0020061D" w:rsidDel="00076657" w:rsidRDefault="00766C9B">
            <w:pPr>
              <w:pStyle w:val="Verticaltable"/>
              <w:jc w:val="center"/>
              <w:rPr>
                <w:del w:id="2640" w:author="Nelly Wagner" w:date="2017-01-27T17:25:00Z"/>
                <w:rFonts w:ascii="Arial" w:hAnsi="Arial"/>
                <w:sz w:val="16"/>
                <w:szCs w:val="16"/>
              </w:rPr>
            </w:pPr>
            <w:del w:id="2641"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42" w:author="Nelly Wagner" w:date="2017-01-24T21:18:00Z">
              <w:tcPr>
                <w:tcW w:w="0" w:type="auto"/>
                <w:tcBorders>
                  <w:top w:val="single" w:sz="2" w:space="0" w:color="000001"/>
                  <w:left w:val="single" w:sz="2" w:space="0" w:color="000001"/>
                  <w:bottom w:val="single" w:sz="2" w:space="0" w:color="000001"/>
                </w:tcBorders>
                <w:shd w:val="clear" w:color="auto" w:fill="auto"/>
                <w:tcMar>
                  <w:left w:w="51" w:type="dxa"/>
                </w:tcMar>
                <w:vAlign w:val="center"/>
              </w:tcPr>
            </w:tcPrChange>
          </w:tcPr>
          <w:p w14:paraId="0759D057" w14:textId="2D11F159" w:rsidR="0020061D" w:rsidDel="00076657" w:rsidRDefault="00766C9B">
            <w:pPr>
              <w:pStyle w:val="Verticaltable"/>
              <w:jc w:val="center"/>
              <w:rPr>
                <w:del w:id="2643" w:author="Nelly Wagner" w:date="2017-01-27T17:25:00Z"/>
                <w:rFonts w:ascii="Arial" w:hAnsi="Arial"/>
                <w:sz w:val="16"/>
                <w:szCs w:val="16"/>
              </w:rPr>
            </w:pPr>
            <w:del w:id="2644"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45"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B9A5FE4" w14:textId="43E01F04" w:rsidR="0020061D" w:rsidDel="00076657" w:rsidRDefault="00766C9B">
            <w:pPr>
              <w:pStyle w:val="Verticaltable"/>
              <w:jc w:val="center"/>
              <w:rPr>
                <w:del w:id="2646" w:author="Nelly Wagner" w:date="2017-01-27T17:25:00Z"/>
                <w:rFonts w:ascii="Arial" w:hAnsi="Arial"/>
                <w:sz w:val="16"/>
                <w:szCs w:val="16"/>
              </w:rPr>
            </w:pPr>
            <w:del w:id="2647"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48"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C5D6FD8" w14:textId="4FF3D7E9" w:rsidR="0020061D" w:rsidDel="00076657" w:rsidRDefault="00766C9B">
            <w:pPr>
              <w:pStyle w:val="Verticaltable"/>
              <w:jc w:val="center"/>
              <w:rPr>
                <w:del w:id="2649" w:author="Nelly Wagner" w:date="2017-01-27T17:25:00Z"/>
                <w:rFonts w:ascii="Arial" w:hAnsi="Arial"/>
                <w:sz w:val="16"/>
                <w:szCs w:val="16"/>
              </w:rPr>
            </w:pPr>
            <w:del w:id="2650"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51"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79865EA" w14:textId="486FC1D4" w:rsidR="0020061D" w:rsidDel="00076657" w:rsidRDefault="00766C9B">
            <w:pPr>
              <w:pStyle w:val="Verticaltable"/>
              <w:jc w:val="center"/>
              <w:rPr>
                <w:del w:id="2652" w:author="Nelly Wagner" w:date="2017-01-27T17:25:00Z"/>
                <w:rFonts w:ascii="Arial" w:hAnsi="Arial"/>
                <w:sz w:val="16"/>
                <w:szCs w:val="16"/>
              </w:rPr>
            </w:pPr>
            <w:del w:id="2653"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54"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C8AC7E8" w14:textId="7C939563" w:rsidR="0020061D" w:rsidDel="00076657" w:rsidRDefault="00766C9B">
            <w:pPr>
              <w:pStyle w:val="Verticaltable"/>
              <w:jc w:val="center"/>
              <w:rPr>
                <w:del w:id="2655" w:author="Nelly Wagner" w:date="2017-01-27T17:25:00Z"/>
                <w:rFonts w:ascii="Arial" w:hAnsi="Arial"/>
                <w:sz w:val="16"/>
                <w:szCs w:val="16"/>
              </w:rPr>
            </w:pPr>
            <w:del w:id="2656"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57"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323D989" w14:textId="0605F32D" w:rsidR="0020061D" w:rsidDel="00076657" w:rsidRDefault="00766C9B">
            <w:pPr>
              <w:pStyle w:val="Verticaltable"/>
              <w:jc w:val="center"/>
              <w:rPr>
                <w:del w:id="2658" w:author="Nelly Wagner" w:date="2017-01-27T17:25:00Z"/>
                <w:rFonts w:ascii="Arial" w:hAnsi="Arial"/>
                <w:sz w:val="16"/>
                <w:szCs w:val="16"/>
              </w:rPr>
            </w:pPr>
            <w:del w:id="2659"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60"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15D36D5" w14:textId="40B36136" w:rsidR="0020061D" w:rsidDel="00076657" w:rsidRDefault="00766C9B">
            <w:pPr>
              <w:pStyle w:val="Verticaltable"/>
              <w:jc w:val="center"/>
              <w:rPr>
                <w:del w:id="2661" w:author="Nelly Wagner" w:date="2017-01-27T17:25:00Z"/>
                <w:rFonts w:ascii="Arial" w:hAnsi="Arial"/>
                <w:sz w:val="16"/>
                <w:szCs w:val="16"/>
              </w:rPr>
            </w:pPr>
            <w:del w:id="2662"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63"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00D6FF5" w14:textId="2869EAE0" w:rsidR="0020061D" w:rsidDel="00076657" w:rsidRDefault="00766C9B">
            <w:pPr>
              <w:pStyle w:val="Verticaltable"/>
              <w:jc w:val="center"/>
              <w:rPr>
                <w:del w:id="2664" w:author="Nelly Wagner" w:date="2017-01-27T17:25:00Z"/>
                <w:rFonts w:ascii="Arial" w:hAnsi="Arial"/>
                <w:sz w:val="16"/>
                <w:szCs w:val="16"/>
              </w:rPr>
            </w:pPr>
            <w:del w:id="2665"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66"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E8CD71B" w14:textId="5F5A6432" w:rsidR="0020061D" w:rsidDel="00076657" w:rsidRDefault="00766C9B">
            <w:pPr>
              <w:pStyle w:val="Verticaltable"/>
              <w:jc w:val="center"/>
              <w:rPr>
                <w:del w:id="2667" w:author="Nelly Wagner" w:date="2017-01-27T17:25:00Z"/>
                <w:rFonts w:ascii="Arial" w:hAnsi="Arial"/>
                <w:sz w:val="16"/>
                <w:szCs w:val="16"/>
              </w:rPr>
            </w:pPr>
            <w:del w:id="2668"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69"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C24FD20" w14:textId="314CB17D" w:rsidR="0020061D" w:rsidDel="00076657" w:rsidRDefault="00766C9B">
            <w:pPr>
              <w:pStyle w:val="Verticaltable"/>
              <w:jc w:val="center"/>
              <w:rPr>
                <w:del w:id="2670" w:author="Nelly Wagner" w:date="2017-01-27T17:25:00Z"/>
                <w:rFonts w:ascii="Arial" w:hAnsi="Arial"/>
                <w:sz w:val="16"/>
                <w:szCs w:val="16"/>
              </w:rPr>
            </w:pPr>
            <w:del w:id="2671"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72"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20F980D" w14:textId="0846C64A" w:rsidR="0020061D" w:rsidDel="00076657" w:rsidRDefault="00766C9B">
            <w:pPr>
              <w:pStyle w:val="Verticaltable"/>
              <w:jc w:val="center"/>
              <w:rPr>
                <w:del w:id="2673" w:author="Nelly Wagner" w:date="2017-01-27T17:25:00Z"/>
                <w:rFonts w:ascii="Arial" w:hAnsi="Arial"/>
                <w:sz w:val="16"/>
                <w:szCs w:val="16"/>
              </w:rPr>
            </w:pPr>
            <w:del w:id="2674"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75" w:author="Nelly Wagner" w:date="2017-01-24T21:18:00Z">
              <w:tcPr>
                <w:tcW w:w="0" w:type="auto"/>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B492C59" w14:textId="73388193" w:rsidR="0020061D" w:rsidDel="00076657" w:rsidRDefault="00766C9B">
            <w:pPr>
              <w:pStyle w:val="Verticaltable"/>
              <w:jc w:val="center"/>
              <w:rPr>
                <w:del w:id="2676" w:author="Nelly Wagner" w:date="2017-01-27T17:25:00Z"/>
                <w:rFonts w:ascii="Arial" w:hAnsi="Arial"/>
                <w:sz w:val="16"/>
                <w:szCs w:val="16"/>
              </w:rPr>
            </w:pPr>
            <w:del w:id="2677"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78" w:author="Nelly Wagner" w:date="2017-01-24T21:18:00Z">
              <w:tcPr>
                <w:tcW w:w="0" w:type="auto"/>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21373577" w14:textId="179E9EC4" w:rsidR="0020061D" w:rsidDel="00076657" w:rsidRDefault="00766C9B">
            <w:pPr>
              <w:pStyle w:val="Verticaltable"/>
              <w:jc w:val="center"/>
              <w:rPr>
                <w:del w:id="2679" w:author="Nelly Wagner" w:date="2017-01-27T17:25:00Z"/>
                <w:rFonts w:ascii="Arial" w:hAnsi="Arial"/>
                <w:sz w:val="16"/>
                <w:szCs w:val="16"/>
              </w:rPr>
            </w:pPr>
            <w:del w:id="2680" w:author="Nelly Wagner" w:date="2017-01-27T17:25:00Z">
              <w:r w:rsidDel="00076657">
                <w:rPr>
                  <w:rFonts w:ascii="Arial" w:hAnsi="Arial"/>
                  <w:sz w:val="16"/>
                  <w:szCs w:val="16"/>
                </w:rPr>
                <w:delText>Yes</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81" w:author="Nelly Wagner" w:date="2017-01-24T21:18:00Z">
              <w:tcPr>
                <w:tcW w:w="0" w:type="auto"/>
                <w:tcBorders>
                  <w:top w:val="single" w:sz="2" w:space="0" w:color="000001"/>
                  <w:left w:val="single" w:sz="2" w:space="0" w:color="000001"/>
                  <w:bottom w:val="single" w:sz="2" w:space="0" w:color="000001"/>
                </w:tcBorders>
                <w:shd w:val="clear" w:color="auto" w:fill="auto"/>
                <w:tcMar>
                  <w:left w:w="51" w:type="dxa"/>
                </w:tcMar>
                <w:vAlign w:val="center"/>
              </w:tcPr>
            </w:tcPrChange>
          </w:tcPr>
          <w:p w14:paraId="5E0AD59E" w14:textId="40D8568C" w:rsidR="0020061D" w:rsidDel="00076657" w:rsidRDefault="00766C9B">
            <w:pPr>
              <w:pStyle w:val="Verticaltable"/>
              <w:jc w:val="center"/>
              <w:rPr>
                <w:del w:id="2682" w:author="Nelly Wagner" w:date="2017-01-27T17:25:00Z"/>
                <w:rFonts w:ascii="Arial" w:hAnsi="Arial"/>
                <w:sz w:val="16"/>
                <w:szCs w:val="16"/>
              </w:rPr>
            </w:pPr>
            <w:del w:id="2683" w:author="Nelly Wagner" w:date="2017-01-27T17:25:00Z">
              <w:r w:rsidDel="00076657">
                <w:rPr>
                  <w:rFonts w:ascii="Arial" w:hAnsi="Arial"/>
                  <w:sz w:val="16"/>
                  <w:szCs w:val="16"/>
                </w:rPr>
                <w:delText>-</w:delText>
              </w:r>
            </w:del>
          </w:p>
        </w:tc>
        <w:tc>
          <w:tcPr>
            <w:tcW w:w="29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Change w:id="2684" w:author="Nelly Wagner" w:date="2017-01-24T21:18:00Z">
              <w:tcPr>
                <w:tcW w:w="0" w:type="auto"/>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cPrChange>
          </w:tcPr>
          <w:p w14:paraId="60B201DC" w14:textId="45ADE0EF" w:rsidR="0020061D" w:rsidDel="00076657" w:rsidRDefault="00766C9B">
            <w:pPr>
              <w:pStyle w:val="Verticaltable"/>
              <w:jc w:val="center"/>
              <w:rPr>
                <w:del w:id="2685" w:author="Nelly Wagner" w:date="2017-01-27T17:25:00Z"/>
                <w:rFonts w:ascii="Arial" w:hAnsi="Arial"/>
                <w:sz w:val="16"/>
                <w:szCs w:val="16"/>
              </w:rPr>
            </w:pPr>
            <w:del w:id="2686" w:author="Nelly Wagner" w:date="2017-01-27T17:25:00Z">
              <w:r w:rsidDel="00076657">
                <w:rPr>
                  <w:rFonts w:ascii="Arial" w:hAnsi="Arial"/>
                  <w:sz w:val="16"/>
                  <w:szCs w:val="16"/>
                </w:rPr>
                <w:delText>Yes (swelling)</w:delText>
              </w:r>
            </w:del>
          </w:p>
        </w:tc>
      </w:tr>
      <w:tr w:rsidR="00F81E68" w:rsidDel="00076657" w14:paraId="60F62D56" w14:textId="0996ADFF" w:rsidTr="00580DC4">
        <w:tblPrEx>
          <w:tblPrExChange w:id="2687" w:author="Nelly Wagner" w:date="2017-01-24T21:18:00Z">
            <w:tblPrEx>
              <w:tblW w:w="8504" w:type="dxa"/>
            </w:tblPrEx>
          </w:tblPrExChange>
        </w:tblPrEx>
        <w:trPr>
          <w:cantSplit/>
          <w:trHeight w:val="1288"/>
          <w:del w:id="2688" w:author="Nelly Wagner" w:date="2017-01-27T17:25:00Z"/>
          <w:trPrChange w:id="2689" w:author="Nelly Wagner" w:date="2017-01-24T21:18:00Z">
            <w:trPr>
              <w:gridAfter w:val="0"/>
              <w:cantSplit/>
              <w:trHeight w:val="1545"/>
            </w:trPr>
          </w:trPrChange>
        </w:trPr>
        <w:tc>
          <w:tcPr>
            <w:tcW w:w="290" w:type="dxa"/>
            <w:tcBorders>
              <w:top w:val="single" w:sz="2" w:space="0" w:color="000001"/>
              <w:left w:val="single" w:sz="2" w:space="0" w:color="000001"/>
              <w:bottom w:val="single" w:sz="2" w:space="0" w:color="000001"/>
            </w:tcBorders>
            <w:shd w:val="clear" w:color="auto" w:fill="auto"/>
            <w:tcMar>
              <w:left w:w="51" w:type="dxa"/>
            </w:tcMar>
            <w:tcPrChange w:id="2690" w:author="Nelly Wagner" w:date="2017-01-24T21:18:00Z">
              <w:tcPr>
                <w:tcW w:w="314" w:type="dxa"/>
                <w:gridSpan w:val="4"/>
                <w:tcBorders>
                  <w:top w:val="single" w:sz="2" w:space="0" w:color="000001"/>
                  <w:left w:val="single" w:sz="2" w:space="0" w:color="000001"/>
                  <w:bottom w:val="single" w:sz="2" w:space="0" w:color="000001"/>
                </w:tcBorders>
                <w:shd w:val="clear" w:color="auto" w:fill="auto"/>
                <w:tcMar>
                  <w:left w:w="51" w:type="dxa"/>
                </w:tcMar>
                <w:vAlign w:val="center"/>
              </w:tcPr>
            </w:tcPrChange>
          </w:tcPr>
          <w:p w14:paraId="628D6460" w14:textId="503FF8CE" w:rsidR="0020061D" w:rsidRPr="00580DC4" w:rsidDel="00076657" w:rsidRDefault="00766C9B">
            <w:pPr>
              <w:pStyle w:val="Verticaltable"/>
              <w:jc w:val="center"/>
              <w:rPr>
                <w:del w:id="2691" w:author="Nelly Wagner" w:date="2017-01-27T17:25:00Z"/>
                <w:rFonts w:ascii="Arial" w:hAnsi="Arial"/>
                <w:b/>
                <w:bCs/>
                <w:sz w:val="14"/>
                <w:szCs w:val="16"/>
                <w:rPrChange w:id="2692" w:author="Nelly Wagner" w:date="2017-01-24T21:17:00Z">
                  <w:rPr>
                    <w:del w:id="2693" w:author="Nelly Wagner" w:date="2017-01-27T17:25:00Z"/>
                    <w:rFonts w:ascii="Arial" w:hAnsi="Arial"/>
                    <w:b/>
                    <w:bCs/>
                    <w:sz w:val="16"/>
                    <w:szCs w:val="16"/>
                  </w:rPr>
                </w:rPrChange>
              </w:rPr>
            </w:pPr>
            <w:del w:id="2694" w:author="Nelly Wagner" w:date="2017-01-24T21:08:00Z">
              <w:r w:rsidRPr="00580DC4" w:rsidDel="00F81E68">
                <w:rPr>
                  <w:rFonts w:ascii="Arial" w:hAnsi="Arial"/>
                  <w:b/>
                  <w:bCs/>
                  <w:sz w:val="14"/>
                  <w:szCs w:val="16"/>
                  <w:rPrChange w:id="2695" w:author="Nelly Wagner" w:date="2017-01-24T21:17:00Z">
                    <w:rPr>
                      <w:rFonts w:ascii="Arial" w:hAnsi="Arial"/>
                      <w:b/>
                      <w:bCs/>
                      <w:sz w:val="16"/>
                      <w:szCs w:val="16"/>
                    </w:rPr>
                  </w:rPrChange>
                </w:rPr>
                <w:delText>Abscess location</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96" w:author="Nelly Wagner" w:date="2017-01-24T21:18:00Z">
              <w:tcPr>
                <w:tcW w:w="313"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5509223" w14:textId="3DCC75F3" w:rsidR="0020061D" w:rsidDel="00076657" w:rsidRDefault="00766C9B">
            <w:pPr>
              <w:pStyle w:val="Verticaltable"/>
              <w:jc w:val="center"/>
              <w:rPr>
                <w:del w:id="2697" w:author="Nelly Wagner" w:date="2017-01-27T17:25:00Z"/>
                <w:rFonts w:ascii="Arial" w:hAnsi="Arial"/>
                <w:sz w:val="16"/>
                <w:szCs w:val="16"/>
              </w:rPr>
            </w:pPr>
            <w:del w:id="2698"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699"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F032BB2" w14:textId="0C8AFD82" w:rsidR="0020061D" w:rsidDel="00076657" w:rsidRDefault="00766C9B">
            <w:pPr>
              <w:pStyle w:val="Verticaltable"/>
              <w:jc w:val="center"/>
              <w:rPr>
                <w:del w:id="2700" w:author="Nelly Wagner" w:date="2017-01-27T17:25:00Z"/>
                <w:rFonts w:ascii="Arial" w:hAnsi="Arial"/>
                <w:sz w:val="16"/>
                <w:szCs w:val="16"/>
              </w:rPr>
            </w:pPr>
            <w:del w:id="2701"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02"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7B0237C" w14:textId="76AFD963" w:rsidR="0020061D" w:rsidDel="00076657" w:rsidRDefault="00766C9B">
            <w:pPr>
              <w:pStyle w:val="Verticaltable"/>
              <w:jc w:val="center"/>
              <w:rPr>
                <w:del w:id="2703" w:author="Nelly Wagner" w:date="2017-01-27T17:25:00Z"/>
                <w:rFonts w:ascii="Arial" w:hAnsi="Arial"/>
                <w:sz w:val="16"/>
                <w:szCs w:val="16"/>
              </w:rPr>
            </w:pPr>
            <w:del w:id="2704"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05"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B4DFB07" w14:textId="7D21060F" w:rsidR="0020061D" w:rsidDel="00076657" w:rsidRDefault="00766C9B">
            <w:pPr>
              <w:pStyle w:val="Verticaltable"/>
              <w:jc w:val="center"/>
              <w:rPr>
                <w:del w:id="2706" w:author="Nelly Wagner" w:date="2017-01-27T17:25:00Z"/>
                <w:rFonts w:ascii="Arial" w:hAnsi="Arial"/>
                <w:sz w:val="16"/>
                <w:szCs w:val="16"/>
              </w:rPr>
            </w:pPr>
            <w:del w:id="2707"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08"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9A4111C" w14:textId="4C5A1D84" w:rsidR="0020061D" w:rsidDel="00076657" w:rsidRDefault="00766C9B">
            <w:pPr>
              <w:pStyle w:val="Verticaltable"/>
              <w:jc w:val="center"/>
              <w:rPr>
                <w:del w:id="2709" w:author="Nelly Wagner" w:date="2017-01-27T17:25:00Z"/>
                <w:rFonts w:ascii="Arial" w:hAnsi="Arial"/>
                <w:sz w:val="16"/>
                <w:szCs w:val="16"/>
              </w:rPr>
            </w:pPr>
            <w:del w:id="2710"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11"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63149A6" w14:textId="032ED205" w:rsidR="0020061D" w:rsidDel="00076657" w:rsidRDefault="00766C9B">
            <w:pPr>
              <w:pStyle w:val="Verticaltable"/>
              <w:jc w:val="center"/>
              <w:rPr>
                <w:del w:id="2712" w:author="Nelly Wagner" w:date="2017-01-27T17:25:00Z"/>
                <w:rFonts w:ascii="Arial" w:hAnsi="Arial"/>
                <w:sz w:val="16"/>
                <w:szCs w:val="16"/>
              </w:rPr>
            </w:pPr>
            <w:del w:id="2713"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14"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BE31D0E" w14:textId="2F40DC3F" w:rsidR="0020061D" w:rsidDel="00076657" w:rsidRDefault="00766C9B">
            <w:pPr>
              <w:pStyle w:val="Verticaltable"/>
              <w:jc w:val="center"/>
              <w:rPr>
                <w:del w:id="2715" w:author="Nelly Wagner" w:date="2017-01-27T17:25:00Z"/>
                <w:rFonts w:ascii="Arial" w:hAnsi="Arial"/>
                <w:sz w:val="16"/>
                <w:szCs w:val="16"/>
              </w:rPr>
            </w:pPr>
            <w:del w:id="2716"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17"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2DE5AF5" w14:textId="5F4909C1" w:rsidR="0020061D" w:rsidDel="00076657" w:rsidRDefault="00766C9B">
            <w:pPr>
              <w:pStyle w:val="Verticaltable"/>
              <w:jc w:val="center"/>
              <w:rPr>
                <w:del w:id="2718" w:author="Nelly Wagner" w:date="2017-01-27T17:25:00Z"/>
                <w:rFonts w:ascii="Arial" w:hAnsi="Arial"/>
                <w:sz w:val="16"/>
                <w:szCs w:val="16"/>
              </w:rPr>
            </w:pPr>
            <w:del w:id="2719"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20"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7543DAC" w14:textId="1FA763AB" w:rsidR="0020061D" w:rsidDel="00076657" w:rsidRDefault="00766C9B">
            <w:pPr>
              <w:pStyle w:val="Verticaltable"/>
              <w:jc w:val="center"/>
              <w:rPr>
                <w:del w:id="2721" w:author="Nelly Wagner" w:date="2017-01-27T17:25:00Z"/>
                <w:rFonts w:ascii="Arial" w:hAnsi="Arial"/>
                <w:sz w:val="16"/>
                <w:szCs w:val="16"/>
              </w:rPr>
            </w:pPr>
            <w:del w:id="2722"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23"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5CED311" w14:textId="767DA360" w:rsidR="0020061D" w:rsidDel="00076657" w:rsidRDefault="00766C9B">
            <w:pPr>
              <w:pStyle w:val="Verticaltable"/>
              <w:jc w:val="center"/>
              <w:rPr>
                <w:del w:id="2724" w:author="Nelly Wagner" w:date="2017-01-27T17:25:00Z"/>
                <w:rFonts w:ascii="Arial" w:hAnsi="Arial"/>
                <w:sz w:val="16"/>
                <w:szCs w:val="16"/>
              </w:rPr>
            </w:pPr>
            <w:del w:id="2725"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26" w:author="Nelly Wagner" w:date="2017-01-24T21:18: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0A83F604" w14:textId="6CB3775F" w:rsidR="0020061D" w:rsidDel="00076657" w:rsidRDefault="00766C9B">
            <w:pPr>
              <w:pStyle w:val="Verticaltable"/>
              <w:jc w:val="center"/>
              <w:rPr>
                <w:del w:id="2727" w:author="Nelly Wagner" w:date="2017-01-27T17:25:00Z"/>
                <w:rFonts w:ascii="Arial" w:hAnsi="Arial"/>
                <w:sz w:val="16"/>
                <w:szCs w:val="16"/>
              </w:rPr>
            </w:pPr>
            <w:del w:id="2728"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29"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0381ABD5" w14:textId="1CDB7A22" w:rsidR="0020061D" w:rsidDel="00076657" w:rsidRDefault="00766C9B">
            <w:pPr>
              <w:pStyle w:val="Verticaltable"/>
              <w:jc w:val="center"/>
              <w:rPr>
                <w:del w:id="2730" w:author="Nelly Wagner" w:date="2017-01-27T17:25:00Z"/>
                <w:rFonts w:ascii="Arial" w:hAnsi="Arial"/>
                <w:sz w:val="16"/>
                <w:szCs w:val="16"/>
              </w:rPr>
            </w:pPr>
            <w:del w:id="2731"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32"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0A9BC95" w14:textId="4E5AA678" w:rsidR="0020061D" w:rsidDel="00076657" w:rsidRDefault="00766C9B">
            <w:pPr>
              <w:pStyle w:val="Verticaltable"/>
              <w:jc w:val="center"/>
              <w:rPr>
                <w:del w:id="2733" w:author="Nelly Wagner" w:date="2017-01-27T17:25:00Z"/>
                <w:rFonts w:ascii="Arial" w:hAnsi="Arial"/>
                <w:sz w:val="16"/>
                <w:szCs w:val="16"/>
              </w:rPr>
            </w:pPr>
            <w:del w:id="2734"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35"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AB46E6E" w14:textId="54E58847" w:rsidR="0020061D" w:rsidDel="00076657" w:rsidRDefault="00766C9B">
            <w:pPr>
              <w:pStyle w:val="Verticaltable"/>
              <w:jc w:val="center"/>
              <w:rPr>
                <w:del w:id="2736" w:author="Nelly Wagner" w:date="2017-01-27T17:25:00Z"/>
                <w:rFonts w:ascii="Arial" w:hAnsi="Arial"/>
                <w:sz w:val="16"/>
                <w:szCs w:val="16"/>
              </w:rPr>
            </w:pPr>
            <w:del w:id="2737"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38"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6FD44AE" w14:textId="09113908" w:rsidR="0020061D" w:rsidDel="00076657" w:rsidRDefault="00766C9B">
            <w:pPr>
              <w:pStyle w:val="Verticaltable"/>
              <w:jc w:val="center"/>
              <w:rPr>
                <w:del w:id="2739" w:author="Nelly Wagner" w:date="2017-01-27T17:25:00Z"/>
                <w:rFonts w:ascii="Arial" w:hAnsi="Arial"/>
                <w:sz w:val="16"/>
                <w:szCs w:val="16"/>
              </w:rPr>
            </w:pPr>
            <w:del w:id="2740"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41"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D40B56F" w14:textId="5A34C3CD" w:rsidR="0020061D" w:rsidDel="00076657" w:rsidRDefault="00766C9B">
            <w:pPr>
              <w:pStyle w:val="Verticaltable"/>
              <w:jc w:val="center"/>
              <w:rPr>
                <w:del w:id="2742" w:author="Nelly Wagner" w:date="2017-01-27T17:25:00Z"/>
                <w:rFonts w:ascii="Arial" w:hAnsi="Arial"/>
                <w:sz w:val="16"/>
                <w:szCs w:val="16"/>
              </w:rPr>
            </w:pPr>
            <w:del w:id="2743"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44"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67D1E38" w14:textId="373365C5" w:rsidR="0020061D" w:rsidDel="00076657" w:rsidRDefault="00766C9B">
            <w:pPr>
              <w:pStyle w:val="Verticaltable"/>
              <w:jc w:val="center"/>
              <w:rPr>
                <w:del w:id="2745" w:author="Nelly Wagner" w:date="2017-01-27T17:25:00Z"/>
                <w:rFonts w:ascii="Arial" w:hAnsi="Arial"/>
                <w:sz w:val="16"/>
                <w:szCs w:val="16"/>
              </w:rPr>
            </w:pPr>
            <w:del w:id="2746"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47"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8FD1B58" w14:textId="63FFA00F" w:rsidR="0020061D" w:rsidDel="00076657" w:rsidRDefault="00766C9B">
            <w:pPr>
              <w:pStyle w:val="Verticaltable"/>
              <w:jc w:val="center"/>
              <w:rPr>
                <w:del w:id="2748" w:author="Nelly Wagner" w:date="2017-01-27T17:25:00Z"/>
                <w:rFonts w:ascii="Arial" w:hAnsi="Arial"/>
                <w:sz w:val="16"/>
                <w:szCs w:val="16"/>
              </w:rPr>
            </w:pPr>
            <w:del w:id="2749"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50"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10EC002" w14:textId="4E406DF6" w:rsidR="0020061D" w:rsidDel="00076657" w:rsidRDefault="00766C9B">
            <w:pPr>
              <w:pStyle w:val="Verticaltable"/>
              <w:jc w:val="center"/>
              <w:rPr>
                <w:del w:id="2751" w:author="Nelly Wagner" w:date="2017-01-27T17:25:00Z"/>
                <w:rFonts w:ascii="Arial" w:hAnsi="Arial"/>
                <w:sz w:val="16"/>
                <w:szCs w:val="16"/>
              </w:rPr>
            </w:pPr>
            <w:del w:id="2752"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53" w:author="Nelly Wagner" w:date="2017-01-24T21:18: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DE8D9AD" w14:textId="33FD74AA" w:rsidR="0020061D" w:rsidDel="00076657" w:rsidRDefault="00766C9B">
            <w:pPr>
              <w:pStyle w:val="Verticaltable"/>
              <w:jc w:val="center"/>
              <w:rPr>
                <w:del w:id="2754" w:author="Nelly Wagner" w:date="2017-01-27T17:25:00Z"/>
                <w:rFonts w:ascii="Arial" w:hAnsi="Arial"/>
                <w:sz w:val="16"/>
                <w:szCs w:val="16"/>
              </w:rPr>
            </w:pPr>
            <w:del w:id="2755"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56"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8F3B098" w14:textId="242B8416" w:rsidR="0020061D" w:rsidDel="00076657" w:rsidRDefault="00766C9B">
            <w:pPr>
              <w:pStyle w:val="Verticaltable"/>
              <w:jc w:val="center"/>
              <w:rPr>
                <w:del w:id="2757" w:author="Nelly Wagner" w:date="2017-01-27T17:25:00Z"/>
                <w:rFonts w:ascii="Arial" w:hAnsi="Arial"/>
                <w:sz w:val="16"/>
                <w:szCs w:val="16"/>
              </w:rPr>
            </w:pPr>
            <w:del w:id="2758"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59" w:author="Nelly Wagner" w:date="2017-01-24T21:18: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57CA7CAD" w14:textId="53474A2D" w:rsidR="0020061D" w:rsidDel="00076657" w:rsidRDefault="00766C9B">
            <w:pPr>
              <w:pStyle w:val="Verticaltable"/>
              <w:jc w:val="center"/>
              <w:rPr>
                <w:del w:id="2760" w:author="Nelly Wagner" w:date="2017-01-27T17:25:00Z"/>
                <w:rFonts w:ascii="Arial" w:hAnsi="Arial"/>
                <w:sz w:val="16"/>
                <w:szCs w:val="16"/>
              </w:rPr>
            </w:pPr>
            <w:del w:id="2761"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62" w:author="Nelly Wagner" w:date="2017-01-24T21:18: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0E1DE14D" w14:textId="17DE2CC3" w:rsidR="0020061D" w:rsidDel="00076657" w:rsidRDefault="00766C9B">
            <w:pPr>
              <w:pStyle w:val="Verticaltable"/>
              <w:jc w:val="center"/>
              <w:rPr>
                <w:del w:id="2763" w:author="Nelly Wagner" w:date="2017-01-27T17:25:00Z"/>
                <w:rFonts w:ascii="Arial" w:hAnsi="Arial"/>
                <w:sz w:val="16"/>
                <w:szCs w:val="16"/>
              </w:rPr>
            </w:pPr>
            <w:del w:id="2764"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65" w:author="Nelly Wagner" w:date="2017-01-24T21:18: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B590264" w14:textId="4D059D8B" w:rsidR="0020061D" w:rsidDel="00076657" w:rsidRDefault="00766C9B">
            <w:pPr>
              <w:pStyle w:val="Verticaltable"/>
              <w:jc w:val="center"/>
              <w:rPr>
                <w:del w:id="2766" w:author="Nelly Wagner" w:date="2017-01-27T17:25:00Z"/>
                <w:rFonts w:ascii="Arial" w:hAnsi="Arial"/>
                <w:sz w:val="16"/>
                <w:szCs w:val="16"/>
              </w:rPr>
            </w:pPr>
            <w:del w:id="2767" w:author="Nelly Wagner" w:date="2017-01-27T17:25:00Z">
              <w:r w:rsidDel="00076657">
                <w:rPr>
                  <w:rFonts w:ascii="Arial" w:hAnsi="Arial"/>
                  <w:sz w:val="16"/>
                  <w:szCs w:val="16"/>
                </w:rPr>
                <w:delText>Anterior</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68" w:author="Nelly Wagner" w:date="2017-01-24T21:18:00Z">
              <w:tcPr>
                <w:tcW w:w="315" w:type="dxa"/>
                <w:tcBorders>
                  <w:top w:val="single" w:sz="2" w:space="0" w:color="000001"/>
                  <w:left w:val="single" w:sz="2" w:space="0" w:color="000001"/>
                  <w:bottom w:val="single" w:sz="2" w:space="0" w:color="000001"/>
                </w:tcBorders>
                <w:shd w:val="clear" w:color="auto" w:fill="auto"/>
                <w:tcMar>
                  <w:left w:w="51" w:type="dxa"/>
                </w:tcMar>
                <w:vAlign w:val="center"/>
              </w:tcPr>
            </w:tcPrChange>
          </w:tcPr>
          <w:p w14:paraId="10BD91BE" w14:textId="36337EA8" w:rsidR="0020061D" w:rsidDel="00076657" w:rsidRDefault="00766C9B">
            <w:pPr>
              <w:pStyle w:val="Verticaltable"/>
              <w:jc w:val="center"/>
              <w:rPr>
                <w:del w:id="2769" w:author="Nelly Wagner" w:date="2017-01-27T17:25:00Z"/>
                <w:rFonts w:ascii="Arial" w:hAnsi="Arial"/>
                <w:sz w:val="16"/>
                <w:szCs w:val="16"/>
              </w:rPr>
            </w:pPr>
            <w:del w:id="2770" w:author="Nelly Wagner" w:date="2017-01-27T17:25:00Z">
              <w:r w:rsidDel="00076657">
                <w:rPr>
                  <w:rFonts w:ascii="Arial" w:hAnsi="Arial"/>
                  <w:sz w:val="16"/>
                  <w:szCs w:val="16"/>
                </w:rPr>
                <w:delText>Posterior</w:delText>
              </w:r>
            </w:del>
          </w:p>
        </w:tc>
        <w:tc>
          <w:tcPr>
            <w:tcW w:w="29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Change w:id="2771" w:author="Nelly Wagner" w:date="2017-01-24T21:18:00Z">
              <w:tcPr>
                <w:tcW w:w="32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cPrChange>
          </w:tcPr>
          <w:p w14:paraId="538CF094" w14:textId="32AF492A" w:rsidR="0020061D" w:rsidDel="00076657" w:rsidRDefault="00766C9B">
            <w:pPr>
              <w:pStyle w:val="Verticaltable"/>
              <w:jc w:val="center"/>
              <w:rPr>
                <w:del w:id="2772" w:author="Nelly Wagner" w:date="2017-01-27T17:25:00Z"/>
                <w:rFonts w:ascii="Arial" w:hAnsi="Arial"/>
                <w:sz w:val="16"/>
                <w:szCs w:val="16"/>
              </w:rPr>
            </w:pPr>
            <w:del w:id="2773" w:author="Nelly Wagner" w:date="2017-01-27T17:25:00Z">
              <w:r w:rsidDel="00076657">
                <w:rPr>
                  <w:rFonts w:ascii="Arial" w:hAnsi="Arial"/>
                  <w:sz w:val="16"/>
                  <w:szCs w:val="16"/>
                </w:rPr>
                <w:delText>Posterior</w:delText>
              </w:r>
            </w:del>
          </w:p>
        </w:tc>
      </w:tr>
      <w:tr w:rsidR="00F81E68" w:rsidDel="00076657" w14:paraId="32E18718" w14:textId="4F7BCBC8" w:rsidTr="00580DC4">
        <w:tblPrEx>
          <w:tblPrExChange w:id="2774" w:author="Nelly Wagner" w:date="2017-01-24T21:17:00Z">
            <w:tblPrEx>
              <w:tblW w:w="8504" w:type="dxa"/>
            </w:tblPrEx>
          </w:tblPrExChange>
        </w:tblPrEx>
        <w:trPr>
          <w:cantSplit/>
          <w:trHeight w:hRule="exact" w:val="1164"/>
          <w:del w:id="2775" w:author="Nelly Wagner" w:date="2017-01-27T17:25:00Z"/>
          <w:trPrChange w:id="2776" w:author="Nelly Wagner" w:date="2017-01-24T21:17:00Z">
            <w:trPr>
              <w:gridAfter w:val="0"/>
              <w:cantSplit/>
              <w:trHeight w:hRule="exact" w:val="1164"/>
            </w:trPr>
          </w:trPrChange>
        </w:trPr>
        <w:tc>
          <w:tcPr>
            <w:tcW w:w="290" w:type="dxa"/>
            <w:tcBorders>
              <w:top w:val="single" w:sz="2" w:space="0" w:color="000001"/>
              <w:left w:val="single" w:sz="2" w:space="0" w:color="000001"/>
              <w:bottom w:val="single" w:sz="2" w:space="0" w:color="000001"/>
            </w:tcBorders>
            <w:shd w:val="clear" w:color="auto" w:fill="auto"/>
            <w:tcMar>
              <w:left w:w="51" w:type="dxa"/>
            </w:tcMar>
            <w:tcPrChange w:id="2777" w:author="Nelly Wagner" w:date="2017-01-24T21:17:00Z">
              <w:tcPr>
                <w:tcW w:w="314" w:type="dxa"/>
                <w:gridSpan w:val="4"/>
                <w:tcBorders>
                  <w:top w:val="single" w:sz="2" w:space="0" w:color="000001"/>
                  <w:left w:val="single" w:sz="2" w:space="0" w:color="000001"/>
                  <w:bottom w:val="single" w:sz="2" w:space="0" w:color="000001"/>
                </w:tcBorders>
                <w:shd w:val="clear" w:color="auto" w:fill="auto"/>
                <w:tcMar>
                  <w:left w:w="51" w:type="dxa"/>
                </w:tcMar>
                <w:vAlign w:val="center"/>
              </w:tcPr>
            </w:tcPrChange>
          </w:tcPr>
          <w:p w14:paraId="5F3638B2" w14:textId="64A911D1" w:rsidR="0020061D" w:rsidRPr="00580DC4" w:rsidDel="00076657" w:rsidRDefault="00766C9B">
            <w:pPr>
              <w:pStyle w:val="Verticaltable"/>
              <w:jc w:val="center"/>
              <w:rPr>
                <w:del w:id="2778" w:author="Nelly Wagner" w:date="2017-01-27T17:25:00Z"/>
                <w:rFonts w:ascii="Arial" w:hAnsi="Arial"/>
                <w:b/>
                <w:bCs/>
                <w:sz w:val="14"/>
                <w:szCs w:val="16"/>
                <w:rPrChange w:id="2779" w:author="Nelly Wagner" w:date="2017-01-24T21:17:00Z">
                  <w:rPr>
                    <w:del w:id="2780" w:author="Nelly Wagner" w:date="2017-01-27T17:25:00Z"/>
                    <w:rFonts w:ascii="Arial" w:hAnsi="Arial"/>
                    <w:b/>
                    <w:bCs/>
                    <w:sz w:val="16"/>
                    <w:szCs w:val="16"/>
                  </w:rPr>
                </w:rPrChange>
              </w:rPr>
            </w:pPr>
            <w:del w:id="2781" w:author="Nelly Wagner" w:date="2017-01-27T17:25:00Z">
              <w:r w:rsidRPr="00580DC4" w:rsidDel="00076657">
                <w:rPr>
                  <w:rFonts w:ascii="Arial" w:hAnsi="Arial"/>
                  <w:b/>
                  <w:bCs/>
                  <w:sz w:val="14"/>
                  <w:szCs w:val="16"/>
                  <w:rPrChange w:id="2782" w:author="Nelly Wagner" w:date="2017-01-24T21:17:00Z">
                    <w:rPr>
                      <w:rFonts w:ascii="Arial" w:hAnsi="Arial"/>
                      <w:b/>
                      <w:bCs/>
                      <w:sz w:val="16"/>
                      <w:szCs w:val="16"/>
                    </w:rPr>
                  </w:rPrChange>
                </w:rPr>
                <w:delText>Abscess size</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83" w:author="Nelly Wagner" w:date="2017-01-24T21:17:00Z">
              <w:tcPr>
                <w:tcW w:w="313"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E29F98D" w14:textId="1313DB2B" w:rsidR="0020061D" w:rsidDel="00076657" w:rsidRDefault="00766C9B">
            <w:pPr>
              <w:pStyle w:val="Verticaltable"/>
              <w:jc w:val="center"/>
              <w:rPr>
                <w:del w:id="2784" w:author="Nelly Wagner" w:date="2017-01-27T17:25:00Z"/>
                <w:rFonts w:ascii="Arial" w:hAnsi="Arial"/>
                <w:sz w:val="16"/>
                <w:szCs w:val="16"/>
              </w:rPr>
            </w:pPr>
            <w:del w:id="2785" w:author="Nelly Wagner" w:date="2017-01-27T17:25:00Z">
              <w:r w:rsidDel="00076657">
                <w:rPr>
                  <w:rFonts w:ascii="Arial" w:hAnsi="Arial"/>
                  <w:sz w:val="16"/>
                  <w:szCs w:val="16"/>
                </w:rPr>
                <w:delText>65 x 65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86"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B577DD9" w14:textId="543E4CEC" w:rsidR="0020061D" w:rsidDel="00076657" w:rsidRDefault="00766C9B">
            <w:pPr>
              <w:pStyle w:val="Verticaltable"/>
              <w:jc w:val="center"/>
              <w:rPr>
                <w:del w:id="2787" w:author="Nelly Wagner" w:date="2017-01-27T17:25:00Z"/>
                <w:rFonts w:ascii="Arial" w:hAnsi="Arial"/>
                <w:sz w:val="16"/>
                <w:szCs w:val="16"/>
              </w:rPr>
            </w:pPr>
            <w:del w:id="2788" w:author="Nelly Wagner" w:date="2017-01-27T17:25:00Z">
              <w:r w:rsidDel="00076657">
                <w:rPr>
                  <w:rFonts w:ascii="Arial" w:hAnsi="Arial"/>
                  <w:sz w:val="16"/>
                  <w:szCs w:val="16"/>
                </w:rPr>
                <w:delText>129 x 129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89"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683CFB1" w14:textId="7A4C8647" w:rsidR="0020061D" w:rsidDel="00076657" w:rsidRDefault="00766C9B">
            <w:pPr>
              <w:pStyle w:val="Verticaltable"/>
              <w:jc w:val="center"/>
              <w:rPr>
                <w:del w:id="2790" w:author="Nelly Wagner" w:date="2017-01-27T17:25:00Z"/>
                <w:rFonts w:ascii="Arial" w:hAnsi="Arial"/>
                <w:sz w:val="16"/>
                <w:szCs w:val="16"/>
              </w:rPr>
            </w:pPr>
            <w:del w:id="2791" w:author="Nelly Wagner" w:date="2017-01-27T17:25:00Z">
              <w:r w:rsidDel="00076657">
                <w:rPr>
                  <w:rFonts w:ascii="Arial" w:hAnsi="Arial"/>
                  <w:sz w:val="16"/>
                  <w:szCs w:val="16"/>
                </w:rPr>
                <w:delText>65 x 258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92"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9C37578" w14:textId="40D180A6" w:rsidR="0020061D" w:rsidDel="00076657" w:rsidRDefault="00766C9B">
            <w:pPr>
              <w:pStyle w:val="Verticaltable"/>
              <w:jc w:val="center"/>
              <w:rPr>
                <w:del w:id="2793" w:author="Nelly Wagner" w:date="2017-01-27T17:25:00Z"/>
                <w:rFonts w:ascii="Arial" w:hAnsi="Arial"/>
                <w:sz w:val="16"/>
                <w:szCs w:val="16"/>
              </w:rPr>
            </w:pPr>
            <w:del w:id="2794" w:author="Nelly Wagner" w:date="2017-01-27T17:25:00Z">
              <w:r w:rsidDel="00076657">
                <w:rPr>
                  <w:rFonts w:ascii="Arial" w:hAnsi="Arial"/>
                  <w:sz w:val="16"/>
                  <w:szCs w:val="16"/>
                </w:rPr>
                <w:delText>323 x 420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95"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A7E50F7" w14:textId="234ED8DF" w:rsidR="0020061D" w:rsidDel="00076657" w:rsidRDefault="00766C9B">
            <w:pPr>
              <w:pStyle w:val="Verticaltable"/>
              <w:jc w:val="center"/>
              <w:rPr>
                <w:del w:id="2796" w:author="Nelly Wagner" w:date="2017-01-27T17:25:00Z"/>
                <w:rFonts w:ascii="Arial" w:hAnsi="Arial"/>
                <w:sz w:val="16"/>
                <w:szCs w:val="16"/>
              </w:rPr>
            </w:pPr>
            <w:del w:id="2797" w:author="Nelly Wagner" w:date="2017-01-27T17:25:00Z">
              <w:r w:rsidDel="00076657">
                <w:rPr>
                  <w:rFonts w:ascii="Arial" w:hAnsi="Arial"/>
                  <w:sz w:val="16"/>
                  <w:szCs w:val="16"/>
                </w:rPr>
                <w:delText>97 x 162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798"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AF4DB70" w14:textId="6CA52932" w:rsidR="0020061D" w:rsidDel="00076657" w:rsidRDefault="00766C9B">
            <w:pPr>
              <w:pStyle w:val="Verticaltable"/>
              <w:jc w:val="center"/>
              <w:rPr>
                <w:del w:id="2799" w:author="Nelly Wagner" w:date="2017-01-27T17:25:00Z"/>
                <w:rFonts w:ascii="Arial" w:hAnsi="Arial"/>
                <w:sz w:val="16"/>
                <w:szCs w:val="16"/>
              </w:rPr>
            </w:pPr>
            <w:del w:id="2800" w:author="Nelly Wagner" w:date="2017-01-27T17:25:00Z">
              <w:r w:rsidDel="00076657">
                <w:rPr>
                  <w:rFonts w:ascii="Arial" w:hAnsi="Arial"/>
                  <w:sz w:val="16"/>
                  <w:szCs w:val="16"/>
                </w:rPr>
                <w:delText>258 x 162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01"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E932B02" w14:textId="4F4CE93E" w:rsidR="0020061D" w:rsidDel="00076657" w:rsidRDefault="00766C9B">
            <w:pPr>
              <w:pStyle w:val="Verticaltable"/>
              <w:jc w:val="center"/>
              <w:rPr>
                <w:del w:id="2802" w:author="Nelly Wagner" w:date="2017-01-27T17:25:00Z"/>
                <w:rFonts w:ascii="Arial" w:hAnsi="Arial"/>
                <w:sz w:val="16"/>
                <w:szCs w:val="16"/>
              </w:rPr>
            </w:pPr>
            <w:del w:id="2803" w:author="Nelly Wagner" w:date="2017-01-27T17:25:00Z">
              <w:r w:rsidDel="00076657">
                <w:rPr>
                  <w:rFonts w:ascii="Arial" w:hAnsi="Arial"/>
                  <w:sz w:val="16"/>
                  <w:szCs w:val="16"/>
                </w:rPr>
                <w:delText>129 x 388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04"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EE5C4F8" w14:textId="1C89F61C" w:rsidR="0020061D" w:rsidDel="00076657" w:rsidRDefault="00766C9B">
            <w:pPr>
              <w:pStyle w:val="Verticaltable"/>
              <w:jc w:val="center"/>
              <w:rPr>
                <w:del w:id="2805" w:author="Nelly Wagner" w:date="2017-01-27T17:25:00Z"/>
                <w:rFonts w:ascii="Arial" w:hAnsi="Arial"/>
                <w:sz w:val="16"/>
                <w:szCs w:val="16"/>
              </w:rPr>
            </w:pPr>
            <w:del w:id="2806" w:author="Nelly Wagner" w:date="2017-01-27T17:25:00Z">
              <w:r w:rsidDel="00076657">
                <w:rPr>
                  <w:rFonts w:ascii="Arial" w:hAnsi="Arial"/>
                  <w:sz w:val="16"/>
                  <w:szCs w:val="16"/>
                </w:rPr>
                <w:delText>97 x 162 µm *</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07"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FC21E62" w14:textId="3F22E9E2" w:rsidR="0020061D" w:rsidDel="00076657" w:rsidRDefault="00766C9B">
            <w:pPr>
              <w:pStyle w:val="Verticaltable"/>
              <w:jc w:val="center"/>
              <w:rPr>
                <w:del w:id="2808" w:author="Nelly Wagner" w:date="2017-01-27T17:25:00Z"/>
                <w:rFonts w:ascii="Arial" w:hAnsi="Arial"/>
                <w:sz w:val="16"/>
                <w:szCs w:val="16"/>
              </w:rPr>
            </w:pPr>
            <w:del w:id="2809" w:author="Nelly Wagner" w:date="2017-01-27T17:25:00Z">
              <w:r w:rsidDel="00076657">
                <w:rPr>
                  <w:rFonts w:ascii="Arial" w:hAnsi="Arial"/>
                  <w:sz w:val="16"/>
                  <w:szCs w:val="16"/>
                </w:rPr>
                <w:delText>258 x 258 µm *</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10"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15146999" w14:textId="1845EC4C" w:rsidR="0020061D" w:rsidDel="00076657" w:rsidRDefault="00766C9B">
            <w:pPr>
              <w:pStyle w:val="Verticaltable"/>
              <w:jc w:val="center"/>
              <w:rPr>
                <w:del w:id="2811" w:author="Nelly Wagner" w:date="2017-01-27T17:25:00Z"/>
                <w:rFonts w:ascii="Arial" w:hAnsi="Arial"/>
                <w:sz w:val="16"/>
                <w:szCs w:val="16"/>
              </w:rPr>
            </w:pPr>
            <w:del w:id="2812" w:author="Nelly Wagner" w:date="2017-01-27T17:25:00Z">
              <w:r w:rsidDel="00076657">
                <w:rPr>
                  <w:rFonts w:ascii="Arial" w:hAnsi="Arial"/>
                  <w:sz w:val="16"/>
                  <w:szCs w:val="16"/>
                </w:rPr>
                <w:delText>80 x 65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13" w:author="Nelly Wagner" w:date="2017-01-24T21:17: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4B23DDCF" w14:textId="4953F98B" w:rsidR="0020061D" w:rsidDel="00076657" w:rsidRDefault="00766C9B">
            <w:pPr>
              <w:pStyle w:val="Verticaltable"/>
              <w:jc w:val="center"/>
              <w:rPr>
                <w:del w:id="2814" w:author="Nelly Wagner" w:date="2017-01-27T17:25:00Z"/>
                <w:rFonts w:ascii="Arial" w:hAnsi="Arial"/>
                <w:sz w:val="16"/>
                <w:szCs w:val="16"/>
              </w:rPr>
            </w:pPr>
            <w:del w:id="2815" w:author="Nelly Wagner" w:date="2017-01-27T17:25:00Z">
              <w:r w:rsidDel="00076657">
                <w:rPr>
                  <w:rFonts w:ascii="Arial" w:hAnsi="Arial"/>
                  <w:sz w:val="16"/>
                  <w:szCs w:val="16"/>
                </w:rPr>
                <w:delText>32 x 97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16"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A013620" w14:textId="4D7D7C78" w:rsidR="0020061D" w:rsidDel="00076657" w:rsidRDefault="00766C9B">
            <w:pPr>
              <w:pStyle w:val="Verticaltable"/>
              <w:jc w:val="center"/>
              <w:rPr>
                <w:del w:id="2817" w:author="Nelly Wagner" w:date="2017-01-27T17:25:00Z"/>
                <w:rFonts w:ascii="Arial" w:hAnsi="Arial"/>
                <w:sz w:val="16"/>
                <w:szCs w:val="16"/>
              </w:rPr>
            </w:pPr>
            <w:del w:id="2818" w:author="Nelly Wagner" w:date="2017-01-27T17:25:00Z">
              <w:r w:rsidDel="00076657">
                <w:rPr>
                  <w:rFonts w:ascii="Arial" w:hAnsi="Arial"/>
                  <w:sz w:val="16"/>
                  <w:szCs w:val="16"/>
                </w:rPr>
                <w:delText>97 x 258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19"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B8640FD" w14:textId="07800254" w:rsidR="0020061D" w:rsidDel="00076657" w:rsidRDefault="00766C9B">
            <w:pPr>
              <w:pStyle w:val="Verticaltable"/>
              <w:jc w:val="center"/>
              <w:rPr>
                <w:del w:id="2820" w:author="Nelly Wagner" w:date="2017-01-27T17:25:00Z"/>
                <w:rFonts w:ascii="Arial" w:hAnsi="Arial"/>
                <w:sz w:val="16"/>
                <w:szCs w:val="16"/>
              </w:rPr>
            </w:pPr>
            <w:del w:id="2821" w:author="Nelly Wagner" w:date="2017-01-27T17:25:00Z">
              <w:r w:rsidDel="00076657">
                <w:rPr>
                  <w:rFonts w:ascii="Arial" w:hAnsi="Arial"/>
                  <w:sz w:val="16"/>
                  <w:szCs w:val="16"/>
                </w:rPr>
                <w:delText>145 x 97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22"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878222B" w14:textId="19675F9A" w:rsidR="0020061D" w:rsidDel="00076657" w:rsidRDefault="00766C9B">
            <w:pPr>
              <w:pStyle w:val="Verticaltable"/>
              <w:jc w:val="center"/>
              <w:rPr>
                <w:del w:id="2823" w:author="Nelly Wagner" w:date="2017-01-27T17:25:00Z"/>
                <w:rFonts w:ascii="Arial" w:hAnsi="Arial"/>
                <w:sz w:val="16"/>
                <w:szCs w:val="16"/>
              </w:rPr>
            </w:pPr>
            <w:del w:id="2824" w:author="Nelly Wagner" w:date="2017-01-27T17:25:00Z">
              <w:r w:rsidDel="00076657">
                <w:rPr>
                  <w:rFonts w:ascii="Arial" w:hAnsi="Arial"/>
                  <w:sz w:val="16"/>
                  <w:szCs w:val="16"/>
                </w:rPr>
                <w:delText>162 x 129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25"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3C3B9EA" w14:textId="6A91274D" w:rsidR="0020061D" w:rsidDel="00076657" w:rsidRDefault="00766C9B">
            <w:pPr>
              <w:pStyle w:val="Verticaltable"/>
              <w:jc w:val="center"/>
              <w:rPr>
                <w:del w:id="2826" w:author="Nelly Wagner" w:date="2017-01-27T17:25:00Z"/>
                <w:rFonts w:ascii="Arial" w:hAnsi="Arial"/>
                <w:sz w:val="16"/>
                <w:szCs w:val="16"/>
              </w:rPr>
            </w:pPr>
            <w:del w:id="2827" w:author="Nelly Wagner" w:date="2017-01-27T17:25:00Z">
              <w:r w:rsidDel="00076657">
                <w:rPr>
                  <w:rFonts w:ascii="Arial" w:hAnsi="Arial"/>
                  <w:sz w:val="16"/>
                  <w:szCs w:val="16"/>
                </w:rPr>
                <w:delText>194 x 420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28"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46C02E3C" w14:textId="042B68D2" w:rsidR="0020061D" w:rsidDel="00076657" w:rsidRDefault="00766C9B">
            <w:pPr>
              <w:pStyle w:val="Verticaltable"/>
              <w:jc w:val="center"/>
              <w:rPr>
                <w:del w:id="2829" w:author="Nelly Wagner" w:date="2017-01-27T17:25:00Z"/>
                <w:rFonts w:ascii="Arial" w:hAnsi="Arial"/>
                <w:sz w:val="16"/>
                <w:szCs w:val="16"/>
              </w:rPr>
            </w:pPr>
            <w:del w:id="2830" w:author="Nelly Wagner" w:date="2017-01-27T17:25:00Z">
              <w:r w:rsidDel="00076657">
                <w:rPr>
                  <w:rFonts w:ascii="Arial" w:hAnsi="Arial"/>
                  <w:sz w:val="16"/>
                  <w:szCs w:val="16"/>
                </w:rPr>
                <w:delText>194 x 226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31"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55BA80AC" w14:textId="710A482B" w:rsidR="0020061D" w:rsidDel="00076657" w:rsidRDefault="00766C9B">
            <w:pPr>
              <w:pStyle w:val="Verticaltable"/>
              <w:jc w:val="center"/>
              <w:rPr>
                <w:del w:id="2832" w:author="Nelly Wagner" w:date="2017-01-27T17:25:00Z"/>
                <w:rFonts w:ascii="Arial" w:hAnsi="Arial"/>
                <w:sz w:val="16"/>
                <w:szCs w:val="16"/>
              </w:rPr>
            </w:pPr>
            <w:del w:id="2833" w:author="Nelly Wagner" w:date="2017-01-27T17:25:00Z">
              <w:r w:rsidDel="00076657">
                <w:rPr>
                  <w:rFonts w:ascii="Arial" w:hAnsi="Arial"/>
                  <w:sz w:val="16"/>
                  <w:szCs w:val="16"/>
                </w:rPr>
                <w:delText>65 x 97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34"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EE72E42" w14:textId="617FA4F4" w:rsidR="0020061D" w:rsidDel="00076657" w:rsidRDefault="00766C9B">
            <w:pPr>
              <w:pStyle w:val="Verticaltable"/>
              <w:jc w:val="center"/>
              <w:rPr>
                <w:del w:id="2835" w:author="Nelly Wagner" w:date="2017-01-27T17:25:00Z"/>
                <w:rFonts w:ascii="Arial" w:hAnsi="Arial"/>
                <w:sz w:val="16"/>
                <w:szCs w:val="16"/>
              </w:rPr>
            </w:pPr>
            <w:del w:id="2836" w:author="Nelly Wagner" w:date="2017-01-27T17:25:00Z">
              <w:r w:rsidDel="00076657">
                <w:rPr>
                  <w:rFonts w:ascii="Arial" w:hAnsi="Arial"/>
                  <w:sz w:val="16"/>
                  <w:szCs w:val="16"/>
                </w:rPr>
                <w:delText>129 x 162 µm *</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37"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35E689C5" w14:textId="794B0D22" w:rsidR="0020061D" w:rsidDel="00076657" w:rsidRDefault="00766C9B">
            <w:pPr>
              <w:pStyle w:val="Verticaltable"/>
              <w:jc w:val="center"/>
              <w:rPr>
                <w:del w:id="2838" w:author="Nelly Wagner" w:date="2017-01-27T17:25:00Z"/>
                <w:rFonts w:ascii="Arial" w:hAnsi="Arial"/>
                <w:sz w:val="16"/>
                <w:szCs w:val="16"/>
              </w:rPr>
            </w:pPr>
            <w:del w:id="2839" w:author="Nelly Wagner" w:date="2017-01-27T17:25:00Z">
              <w:r w:rsidDel="00076657">
                <w:rPr>
                  <w:rFonts w:ascii="Arial" w:hAnsi="Arial"/>
                  <w:sz w:val="16"/>
                  <w:szCs w:val="16"/>
                </w:rPr>
                <w:delText>65 x 65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40"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84024B4" w14:textId="780A437C" w:rsidR="0020061D" w:rsidDel="00076657" w:rsidRDefault="00766C9B">
            <w:pPr>
              <w:pStyle w:val="Verticaltable"/>
              <w:jc w:val="center"/>
              <w:rPr>
                <w:del w:id="2841" w:author="Nelly Wagner" w:date="2017-01-27T17:25:00Z"/>
                <w:rFonts w:ascii="Arial" w:hAnsi="Arial"/>
                <w:sz w:val="16"/>
                <w:szCs w:val="16"/>
              </w:rPr>
            </w:pPr>
            <w:del w:id="2842" w:author="Nelly Wagner" w:date="2017-01-27T17:25:00Z">
              <w:r w:rsidDel="00076657">
                <w:rPr>
                  <w:rFonts w:ascii="Arial" w:hAnsi="Arial"/>
                  <w:sz w:val="16"/>
                  <w:szCs w:val="16"/>
                </w:rPr>
                <w:delText>16 x 97 µm *</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43"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7FCCFAEF" w14:textId="751691B9" w:rsidR="0020061D" w:rsidDel="00076657" w:rsidRDefault="00766C9B">
            <w:pPr>
              <w:pStyle w:val="Verticaltable"/>
              <w:jc w:val="center"/>
              <w:rPr>
                <w:del w:id="2844" w:author="Nelly Wagner" w:date="2017-01-27T17:25:00Z"/>
                <w:rFonts w:ascii="Arial" w:hAnsi="Arial"/>
                <w:sz w:val="16"/>
                <w:szCs w:val="16"/>
              </w:rPr>
            </w:pPr>
            <w:del w:id="2845" w:author="Nelly Wagner" w:date="2017-01-27T17:25:00Z">
              <w:r w:rsidDel="00076657">
                <w:rPr>
                  <w:rFonts w:ascii="Arial" w:hAnsi="Arial"/>
                  <w:sz w:val="16"/>
                  <w:szCs w:val="16"/>
                </w:rPr>
                <w:delText>65 x 65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46" w:author="Nelly Wagner" w:date="2017-01-24T21:17: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75C39217" w14:textId="48F7D4ED" w:rsidR="0020061D" w:rsidDel="00076657" w:rsidRDefault="00766C9B">
            <w:pPr>
              <w:pStyle w:val="Verticaltable"/>
              <w:jc w:val="center"/>
              <w:rPr>
                <w:del w:id="2847" w:author="Nelly Wagner" w:date="2017-01-27T17:25:00Z"/>
                <w:rFonts w:ascii="Arial" w:hAnsi="Arial"/>
                <w:sz w:val="16"/>
                <w:szCs w:val="16"/>
              </w:rPr>
            </w:pPr>
            <w:del w:id="2848" w:author="Nelly Wagner" w:date="2017-01-27T17:25:00Z">
              <w:r w:rsidDel="00076657">
                <w:rPr>
                  <w:rFonts w:ascii="Arial" w:hAnsi="Arial"/>
                  <w:sz w:val="16"/>
                  <w:szCs w:val="16"/>
                </w:rPr>
                <w:delText>32 x 65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49" w:author="Nelly Wagner" w:date="2017-01-24T21:17:00Z">
              <w:tcPr>
                <w:tcW w:w="315" w:type="dxa"/>
                <w:gridSpan w:val="3"/>
                <w:tcBorders>
                  <w:top w:val="single" w:sz="2" w:space="0" w:color="000001"/>
                  <w:left w:val="single" w:sz="2" w:space="0" w:color="000001"/>
                  <w:bottom w:val="single" w:sz="2" w:space="0" w:color="000001"/>
                </w:tcBorders>
                <w:shd w:val="clear" w:color="auto" w:fill="auto"/>
                <w:tcMar>
                  <w:left w:w="51" w:type="dxa"/>
                </w:tcMar>
                <w:vAlign w:val="center"/>
              </w:tcPr>
            </w:tcPrChange>
          </w:tcPr>
          <w:p w14:paraId="6AC87284" w14:textId="1828802C" w:rsidR="0020061D" w:rsidDel="00076657" w:rsidRDefault="00766C9B">
            <w:pPr>
              <w:pStyle w:val="Verticaltable"/>
              <w:jc w:val="center"/>
              <w:rPr>
                <w:del w:id="2850" w:author="Nelly Wagner" w:date="2017-01-27T17:25:00Z"/>
                <w:rFonts w:ascii="Arial" w:hAnsi="Arial"/>
                <w:sz w:val="16"/>
                <w:szCs w:val="16"/>
              </w:rPr>
            </w:pPr>
            <w:del w:id="2851" w:author="Nelly Wagner" w:date="2017-01-27T17:25:00Z">
              <w:r w:rsidDel="00076657">
                <w:rPr>
                  <w:rFonts w:ascii="Arial" w:hAnsi="Arial"/>
                  <w:sz w:val="16"/>
                  <w:szCs w:val="16"/>
                </w:rPr>
                <w:delText>130 x 130 µm</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52" w:author="Nelly Wagner" w:date="2017-01-24T21:17:00Z">
              <w:tcPr>
                <w:tcW w:w="314"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26DE1D07" w14:textId="2E106E36" w:rsidR="0020061D" w:rsidDel="00076657" w:rsidRDefault="00766C9B">
            <w:pPr>
              <w:pStyle w:val="Verticaltable"/>
              <w:jc w:val="center"/>
              <w:rPr>
                <w:del w:id="2853" w:author="Nelly Wagner" w:date="2017-01-27T17:25:00Z"/>
                <w:rFonts w:ascii="Arial" w:hAnsi="Arial"/>
                <w:sz w:val="16"/>
                <w:szCs w:val="16"/>
              </w:rPr>
            </w:pPr>
            <w:del w:id="2854" w:author="Nelly Wagner" w:date="2017-01-27T17:25:00Z">
              <w:r w:rsidDel="00076657">
                <w:rPr>
                  <w:rFonts w:ascii="Arial" w:hAnsi="Arial"/>
                  <w:sz w:val="16"/>
                  <w:szCs w:val="16"/>
                </w:rPr>
                <w:delText>65 x 65 µm *</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55" w:author="Nelly Wagner" w:date="2017-01-24T21:17:00Z">
              <w:tcPr>
                <w:tcW w:w="315" w:type="dxa"/>
                <w:tcBorders>
                  <w:top w:val="single" w:sz="2" w:space="0" w:color="000001"/>
                  <w:left w:val="single" w:sz="2" w:space="0" w:color="000001"/>
                  <w:bottom w:val="single" w:sz="2" w:space="0" w:color="000001"/>
                </w:tcBorders>
                <w:shd w:val="clear" w:color="auto" w:fill="auto"/>
                <w:tcMar>
                  <w:left w:w="51" w:type="dxa"/>
                </w:tcMar>
                <w:vAlign w:val="center"/>
              </w:tcPr>
            </w:tcPrChange>
          </w:tcPr>
          <w:p w14:paraId="320C5EC0" w14:textId="4BE09F7B" w:rsidR="0020061D" w:rsidDel="00076657" w:rsidRDefault="00766C9B">
            <w:pPr>
              <w:pStyle w:val="Verticaltable"/>
              <w:jc w:val="center"/>
              <w:rPr>
                <w:del w:id="2856" w:author="Nelly Wagner" w:date="2017-01-27T17:25:00Z"/>
                <w:rFonts w:ascii="Arial" w:hAnsi="Arial"/>
                <w:sz w:val="16"/>
                <w:szCs w:val="16"/>
              </w:rPr>
            </w:pPr>
            <w:del w:id="2857" w:author="Nelly Wagner" w:date="2017-01-27T17:25:00Z">
              <w:r w:rsidDel="00076657">
                <w:rPr>
                  <w:rFonts w:ascii="Arial" w:hAnsi="Arial"/>
                  <w:sz w:val="16"/>
                  <w:szCs w:val="16"/>
                </w:rPr>
                <w:delText>130 x 98 µm</w:delText>
              </w:r>
            </w:del>
          </w:p>
        </w:tc>
        <w:tc>
          <w:tcPr>
            <w:tcW w:w="29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Change w:id="2858" w:author="Nelly Wagner" w:date="2017-01-24T21:17:00Z">
              <w:tcPr>
                <w:tcW w:w="32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cPrChange>
          </w:tcPr>
          <w:p w14:paraId="1F9BB0FC" w14:textId="22025B78" w:rsidR="0020061D" w:rsidDel="00076657" w:rsidRDefault="00766C9B">
            <w:pPr>
              <w:pStyle w:val="Verticaltable"/>
              <w:jc w:val="center"/>
              <w:rPr>
                <w:del w:id="2859" w:author="Nelly Wagner" w:date="2017-01-27T17:25:00Z"/>
                <w:rFonts w:ascii="Arial" w:hAnsi="Arial"/>
                <w:sz w:val="16"/>
                <w:szCs w:val="16"/>
              </w:rPr>
            </w:pPr>
            <w:del w:id="2860" w:author="Nelly Wagner" w:date="2017-01-27T17:25:00Z">
              <w:r w:rsidDel="00076657">
                <w:rPr>
                  <w:rFonts w:ascii="Arial" w:hAnsi="Arial"/>
                  <w:sz w:val="16"/>
                  <w:szCs w:val="16"/>
                </w:rPr>
                <w:delText>162 x 615 µm</w:delText>
              </w:r>
            </w:del>
          </w:p>
        </w:tc>
      </w:tr>
      <w:tr w:rsidR="00F81E68" w:rsidDel="00076657" w14:paraId="5C5A39F0" w14:textId="29121FE6" w:rsidTr="00580DC4">
        <w:tblPrEx>
          <w:tblPrExChange w:id="2861" w:author="Nelly Wagner" w:date="2017-01-24T21:17:00Z">
            <w:tblPrEx>
              <w:tblW w:w="8504" w:type="dxa"/>
            </w:tblPrEx>
          </w:tblPrExChange>
        </w:tblPrEx>
        <w:trPr>
          <w:cantSplit/>
          <w:trHeight w:hRule="exact" w:val="936"/>
          <w:del w:id="2862" w:author="Nelly Wagner" w:date="2017-01-27T17:25:00Z"/>
          <w:trPrChange w:id="2863" w:author="Nelly Wagner" w:date="2017-01-24T21:17:00Z">
            <w:trPr>
              <w:gridAfter w:val="0"/>
              <w:cantSplit/>
              <w:trHeight w:hRule="exact" w:val="1134"/>
            </w:trPr>
          </w:trPrChange>
        </w:trPr>
        <w:tc>
          <w:tcPr>
            <w:tcW w:w="290" w:type="dxa"/>
            <w:tcBorders>
              <w:top w:val="single" w:sz="2" w:space="0" w:color="000001"/>
              <w:left w:val="single" w:sz="2" w:space="0" w:color="000001"/>
              <w:bottom w:val="single" w:sz="2" w:space="0" w:color="000001"/>
            </w:tcBorders>
            <w:shd w:val="clear" w:color="auto" w:fill="auto"/>
            <w:tcMar>
              <w:left w:w="51" w:type="dxa"/>
            </w:tcMar>
            <w:tcPrChange w:id="2864" w:author="Nelly Wagner" w:date="2017-01-24T21:17:00Z">
              <w:tcPr>
                <w:tcW w:w="314" w:type="dxa"/>
                <w:gridSpan w:val="4"/>
                <w:tcBorders>
                  <w:top w:val="single" w:sz="2" w:space="0" w:color="000001"/>
                  <w:left w:val="single" w:sz="2" w:space="0" w:color="000001"/>
                  <w:bottom w:val="single" w:sz="2" w:space="0" w:color="000001"/>
                </w:tcBorders>
                <w:shd w:val="clear" w:color="auto" w:fill="auto"/>
                <w:tcMar>
                  <w:left w:w="51" w:type="dxa"/>
                </w:tcMar>
                <w:vAlign w:val="center"/>
              </w:tcPr>
            </w:tcPrChange>
          </w:tcPr>
          <w:p w14:paraId="11086B81" w14:textId="1A863D4C" w:rsidR="0020061D" w:rsidRPr="00580DC4" w:rsidDel="00076657" w:rsidRDefault="00766C9B">
            <w:pPr>
              <w:pStyle w:val="Verticaltable"/>
              <w:jc w:val="center"/>
              <w:rPr>
                <w:del w:id="2865" w:author="Nelly Wagner" w:date="2017-01-27T17:25:00Z"/>
                <w:rFonts w:ascii="Arial" w:hAnsi="Arial"/>
                <w:b/>
                <w:bCs/>
                <w:sz w:val="14"/>
                <w:szCs w:val="16"/>
                <w:rPrChange w:id="2866" w:author="Nelly Wagner" w:date="2017-01-24T21:17:00Z">
                  <w:rPr>
                    <w:del w:id="2867" w:author="Nelly Wagner" w:date="2017-01-27T17:25:00Z"/>
                    <w:rFonts w:ascii="Arial" w:hAnsi="Arial"/>
                    <w:b/>
                    <w:bCs/>
                    <w:sz w:val="16"/>
                    <w:szCs w:val="16"/>
                  </w:rPr>
                </w:rPrChange>
              </w:rPr>
            </w:pPr>
            <w:del w:id="2868" w:author="Nelly Wagner" w:date="2017-01-27T17:25:00Z">
              <w:r w:rsidRPr="00580DC4" w:rsidDel="00076657">
                <w:rPr>
                  <w:rFonts w:ascii="Arial" w:hAnsi="Arial"/>
                  <w:b/>
                  <w:bCs/>
                  <w:sz w:val="14"/>
                  <w:szCs w:val="16"/>
                  <w:rPrChange w:id="2869" w:author="Nelly Wagner" w:date="2017-01-24T21:17:00Z">
                    <w:rPr>
                      <w:rFonts w:ascii="Arial" w:hAnsi="Arial"/>
                      <w:b/>
                      <w:bCs/>
                      <w:sz w:val="16"/>
                      <w:szCs w:val="16"/>
                    </w:rPr>
                  </w:rPrChange>
                </w:rPr>
                <w:delText>Time (hpi)</w:delText>
              </w:r>
            </w:del>
          </w:p>
        </w:tc>
        <w:tc>
          <w:tcPr>
            <w:tcW w:w="2900" w:type="dxa"/>
            <w:gridSpan w:val="10"/>
            <w:tcBorders>
              <w:top w:val="single" w:sz="2" w:space="0" w:color="000001"/>
              <w:left w:val="single" w:sz="2" w:space="0" w:color="000001"/>
              <w:bottom w:val="single" w:sz="2" w:space="0" w:color="000001"/>
            </w:tcBorders>
            <w:shd w:val="clear" w:color="auto" w:fill="auto"/>
            <w:tcMar>
              <w:left w:w="51" w:type="dxa"/>
            </w:tcMar>
            <w:vAlign w:val="center"/>
            <w:tcPrChange w:id="2870" w:author="Nelly Wagner" w:date="2017-01-24T21:17:00Z">
              <w:tcPr>
                <w:tcW w:w="3148" w:type="dxa"/>
                <w:gridSpan w:val="20"/>
                <w:tcBorders>
                  <w:top w:val="single" w:sz="2" w:space="0" w:color="000001"/>
                  <w:left w:val="single" w:sz="2" w:space="0" w:color="000001"/>
                  <w:bottom w:val="single" w:sz="2" w:space="0" w:color="000001"/>
                </w:tcBorders>
                <w:shd w:val="clear" w:color="auto" w:fill="auto"/>
                <w:tcMar>
                  <w:left w:w="51" w:type="dxa"/>
                </w:tcMar>
                <w:vAlign w:val="center"/>
              </w:tcPr>
            </w:tcPrChange>
          </w:tcPr>
          <w:p w14:paraId="0B10E7CB" w14:textId="7A91DC2A" w:rsidR="0020061D" w:rsidDel="00076657" w:rsidRDefault="00766C9B">
            <w:pPr>
              <w:pStyle w:val="Verticaltable"/>
              <w:jc w:val="center"/>
              <w:rPr>
                <w:del w:id="2871" w:author="Nelly Wagner" w:date="2017-01-27T17:25:00Z"/>
                <w:rFonts w:ascii="Arial" w:hAnsi="Arial"/>
                <w:sz w:val="16"/>
                <w:szCs w:val="16"/>
              </w:rPr>
            </w:pPr>
            <w:del w:id="2872" w:author="Nelly Wagner" w:date="2017-01-27T17:25:00Z">
              <w:r w:rsidDel="00076657">
                <w:rPr>
                  <w:rFonts w:ascii="Arial" w:hAnsi="Arial"/>
                  <w:sz w:val="16"/>
                  <w:szCs w:val="16"/>
                </w:rPr>
                <w:delText>24</w:delText>
              </w:r>
            </w:del>
          </w:p>
        </w:tc>
        <w:tc>
          <w:tcPr>
            <w:tcW w:w="2900" w:type="dxa"/>
            <w:gridSpan w:val="10"/>
            <w:tcBorders>
              <w:top w:val="single" w:sz="2" w:space="0" w:color="000001"/>
              <w:left w:val="single" w:sz="2" w:space="0" w:color="000001"/>
              <w:bottom w:val="single" w:sz="2" w:space="0" w:color="000001"/>
            </w:tcBorders>
            <w:shd w:val="clear" w:color="auto" w:fill="auto"/>
            <w:tcMar>
              <w:left w:w="51" w:type="dxa"/>
            </w:tcMar>
            <w:vAlign w:val="center"/>
            <w:tcPrChange w:id="2873" w:author="Nelly Wagner" w:date="2017-01-24T21:17:00Z">
              <w:tcPr>
                <w:tcW w:w="3149" w:type="dxa"/>
                <w:gridSpan w:val="21"/>
                <w:tcBorders>
                  <w:top w:val="single" w:sz="2" w:space="0" w:color="000001"/>
                  <w:left w:val="single" w:sz="2" w:space="0" w:color="000001"/>
                  <w:bottom w:val="single" w:sz="2" w:space="0" w:color="000001"/>
                </w:tcBorders>
                <w:shd w:val="clear" w:color="auto" w:fill="auto"/>
                <w:tcMar>
                  <w:left w:w="51" w:type="dxa"/>
                </w:tcMar>
                <w:vAlign w:val="center"/>
              </w:tcPr>
            </w:tcPrChange>
          </w:tcPr>
          <w:p w14:paraId="22990581" w14:textId="5F28D08B" w:rsidR="0020061D" w:rsidDel="00076657" w:rsidRDefault="00766C9B">
            <w:pPr>
              <w:pStyle w:val="Verticaltable"/>
              <w:jc w:val="center"/>
              <w:rPr>
                <w:del w:id="2874" w:author="Nelly Wagner" w:date="2017-01-27T17:25:00Z"/>
                <w:rFonts w:ascii="Arial" w:hAnsi="Arial"/>
                <w:sz w:val="16"/>
                <w:szCs w:val="16"/>
              </w:rPr>
            </w:pPr>
            <w:del w:id="2875" w:author="Nelly Wagner" w:date="2017-01-27T17:25:00Z">
              <w:r w:rsidDel="00076657">
                <w:rPr>
                  <w:rFonts w:ascii="Arial" w:hAnsi="Arial"/>
                  <w:sz w:val="16"/>
                  <w:szCs w:val="16"/>
                </w:rPr>
                <w:delText>44</w:delText>
              </w:r>
            </w:del>
          </w:p>
        </w:tc>
        <w:tc>
          <w:tcPr>
            <w:tcW w:w="290" w:type="dxa"/>
            <w:tcBorders>
              <w:top w:val="single" w:sz="2" w:space="0" w:color="000001"/>
              <w:left w:val="single" w:sz="2" w:space="0" w:color="000001"/>
              <w:bottom w:val="single" w:sz="2" w:space="0" w:color="000001"/>
            </w:tcBorders>
            <w:shd w:val="clear" w:color="auto" w:fill="auto"/>
            <w:tcMar>
              <w:left w:w="51" w:type="dxa"/>
            </w:tcMar>
            <w:vAlign w:val="center"/>
            <w:tcPrChange w:id="2876" w:author="Nelly Wagner" w:date="2017-01-24T21:17:00Z">
              <w:tcPr>
                <w:tcW w:w="315" w:type="dxa"/>
                <w:gridSpan w:val="2"/>
                <w:tcBorders>
                  <w:top w:val="single" w:sz="2" w:space="0" w:color="000001"/>
                  <w:left w:val="single" w:sz="2" w:space="0" w:color="000001"/>
                  <w:bottom w:val="single" w:sz="2" w:space="0" w:color="000001"/>
                </w:tcBorders>
                <w:shd w:val="clear" w:color="auto" w:fill="auto"/>
                <w:tcMar>
                  <w:left w:w="51" w:type="dxa"/>
                </w:tcMar>
                <w:vAlign w:val="center"/>
              </w:tcPr>
            </w:tcPrChange>
          </w:tcPr>
          <w:p w14:paraId="6374E686" w14:textId="03B32225" w:rsidR="0020061D" w:rsidDel="00076657" w:rsidRDefault="00766C9B">
            <w:pPr>
              <w:pStyle w:val="Verticaltable"/>
              <w:jc w:val="center"/>
              <w:rPr>
                <w:del w:id="2877" w:author="Nelly Wagner" w:date="2017-01-27T17:25:00Z"/>
                <w:rFonts w:ascii="Arial" w:hAnsi="Arial"/>
                <w:sz w:val="16"/>
                <w:szCs w:val="16"/>
              </w:rPr>
            </w:pPr>
            <w:del w:id="2878" w:author="Nelly Wagner" w:date="2017-01-27T17:25:00Z">
              <w:r w:rsidDel="00076657">
                <w:rPr>
                  <w:rFonts w:ascii="Arial" w:hAnsi="Arial"/>
                  <w:sz w:val="16"/>
                  <w:szCs w:val="16"/>
                </w:rPr>
                <w:delText>24</w:delText>
              </w:r>
            </w:del>
          </w:p>
        </w:tc>
        <w:tc>
          <w:tcPr>
            <w:tcW w:w="1450" w:type="dxa"/>
            <w:gridSpan w:val="5"/>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Change w:id="2879" w:author="Nelly Wagner" w:date="2017-01-24T21:17:00Z">
              <w:tcPr>
                <w:tcW w:w="1577" w:type="dxa"/>
                <w:gridSpan w:val="10"/>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cPrChange>
          </w:tcPr>
          <w:p w14:paraId="16BC9985" w14:textId="2ACA2C4C" w:rsidR="0020061D" w:rsidDel="00076657" w:rsidRDefault="00766C9B">
            <w:pPr>
              <w:pStyle w:val="Verticaltable"/>
              <w:jc w:val="center"/>
              <w:rPr>
                <w:del w:id="2880" w:author="Nelly Wagner" w:date="2017-01-27T17:25:00Z"/>
                <w:rFonts w:ascii="Arial" w:hAnsi="Arial"/>
                <w:sz w:val="16"/>
                <w:szCs w:val="16"/>
              </w:rPr>
            </w:pPr>
            <w:del w:id="2881" w:author="Nelly Wagner" w:date="2017-01-27T17:25:00Z">
              <w:r w:rsidDel="00076657">
                <w:rPr>
                  <w:rFonts w:ascii="Arial" w:hAnsi="Arial"/>
                  <w:sz w:val="16"/>
                  <w:szCs w:val="16"/>
                </w:rPr>
                <w:delText>44</w:delText>
              </w:r>
            </w:del>
          </w:p>
        </w:tc>
      </w:tr>
      <w:tr w:rsidR="0020061D" w:rsidDel="00076657" w14:paraId="2F4A0CED" w14:textId="00C80A11" w:rsidTr="00580DC4">
        <w:tblPrEx>
          <w:tblPrExChange w:id="2882" w:author="Nelly Wagner" w:date="2017-01-24T21:18:00Z">
            <w:tblPrEx>
              <w:tblW w:w="8504" w:type="dxa"/>
              <w:tblInd w:w="53" w:type="dxa"/>
            </w:tblPrEx>
          </w:tblPrExChange>
        </w:tblPrEx>
        <w:trPr>
          <w:cantSplit/>
          <w:trHeight w:hRule="exact" w:val="737"/>
          <w:del w:id="2883" w:author="Nelly Wagner" w:date="2017-01-27T17:25:00Z"/>
          <w:trPrChange w:id="2884" w:author="Nelly Wagner" w:date="2017-01-24T21:18:00Z">
            <w:trPr>
              <w:gridBefore w:val="1"/>
              <w:trHeight w:hRule="exact" w:val="727"/>
            </w:trPr>
          </w:trPrChange>
        </w:trPr>
        <w:tc>
          <w:tcPr>
            <w:tcW w:w="290" w:type="dxa"/>
            <w:tcBorders>
              <w:top w:val="single" w:sz="2" w:space="0" w:color="000001"/>
              <w:left w:val="single" w:sz="2" w:space="0" w:color="000001"/>
              <w:bottom w:val="single" w:sz="2" w:space="0" w:color="000001"/>
            </w:tcBorders>
            <w:shd w:val="clear" w:color="auto" w:fill="auto"/>
            <w:tcMar>
              <w:left w:w="51" w:type="dxa"/>
            </w:tcMar>
            <w:textDirection w:val="btLr"/>
            <w:tcPrChange w:id="2885" w:author="Nelly Wagner" w:date="2017-01-24T21:18:00Z">
              <w:tcPr>
                <w:tcW w:w="314" w:type="dxa"/>
                <w:tcBorders>
                  <w:top w:val="single" w:sz="2" w:space="0" w:color="000001"/>
                  <w:left w:val="single" w:sz="2" w:space="0" w:color="000001"/>
                  <w:bottom w:val="single" w:sz="2" w:space="0" w:color="000001"/>
                </w:tcBorders>
                <w:shd w:val="clear" w:color="auto" w:fill="auto"/>
                <w:tcMar>
                  <w:left w:w="51" w:type="dxa"/>
                </w:tcMar>
                <w:textDirection w:val="btLr"/>
                <w:vAlign w:val="center"/>
              </w:tcPr>
            </w:tcPrChange>
          </w:tcPr>
          <w:p w14:paraId="0C6D95FD" w14:textId="418F8273" w:rsidR="0020061D" w:rsidRPr="00580DC4" w:rsidDel="00076657" w:rsidRDefault="00766C9B">
            <w:pPr>
              <w:pStyle w:val="Verticaltable"/>
              <w:jc w:val="center"/>
              <w:rPr>
                <w:del w:id="2886" w:author="Nelly Wagner" w:date="2017-01-27T17:25:00Z"/>
                <w:rFonts w:ascii="Arial" w:hAnsi="Arial"/>
                <w:b/>
                <w:bCs/>
                <w:sz w:val="14"/>
                <w:szCs w:val="16"/>
                <w:rPrChange w:id="2887" w:author="Nelly Wagner" w:date="2017-01-24T21:17:00Z">
                  <w:rPr>
                    <w:del w:id="2888" w:author="Nelly Wagner" w:date="2017-01-27T17:25:00Z"/>
                    <w:rFonts w:ascii="Arial" w:hAnsi="Arial"/>
                    <w:b/>
                    <w:bCs/>
                    <w:sz w:val="16"/>
                    <w:szCs w:val="16"/>
                  </w:rPr>
                </w:rPrChange>
              </w:rPr>
            </w:pPr>
            <w:del w:id="2889" w:author="Nelly Wagner" w:date="2017-01-27T17:25:00Z">
              <w:r w:rsidRPr="00580DC4" w:rsidDel="00076657">
                <w:rPr>
                  <w:rFonts w:ascii="Arial" w:hAnsi="Arial"/>
                  <w:b/>
                  <w:bCs/>
                  <w:sz w:val="14"/>
                  <w:szCs w:val="16"/>
                  <w:rPrChange w:id="2890" w:author="Nelly Wagner" w:date="2017-01-24T21:17:00Z">
                    <w:rPr>
                      <w:rFonts w:ascii="Arial" w:hAnsi="Arial"/>
                      <w:b/>
                      <w:bCs/>
                      <w:sz w:val="16"/>
                      <w:szCs w:val="16"/>
                    </w:rPr>
                  </w:rPrChange>
                </w:rPr>
                <w:delText>Strain</w:delText>
              </w:r>
            </w:del>
          </w:p>
        </w:tc>
        <w:tc>
          <w:tcPr>
            <w:tcW w:w="5800" w:type="dxa"/>
            <w:gridSpan w:val="20"/>
            <w:tcBorders>
              <w:top w:val="single" w:sz="2" w:space="0" w:color="000001"/>
              <w:left w:val="single" w:sz="2" w:space="0" w:color="000001"/>
              <w:bottom w:val="single" w:sz="2" w:space="0" w:color="000001"/>
            </w:tcBorders>
            <w:shd w:val="clear" w:color="auto" w:fill="auto"/>
            <w:tcMar>
              <w:left w:w="51" w:type="dxa"/>
            </w:tcMar>
            <w:textDirection w:val="btLr"/>
            <w:vAlign w:val="center"/>
            <w:tcPrChange w:id="2891" w:author="Nelly Wagner" w:date="2017-01-24T21:18:00Z">
              <w:tcPr>
                <w:tcW w:w="6297" w:type="dxa"/>
                <w:gridSpan w:val="47"/>
                <w:tcBorders>
                  <w:top w:val="single" w:sz="2" w:space="0" w:color="000001"/>
                  <w:left w:val="single" w:sz="2" w:space="0" w:color="000001"/>
                  <w:bottom w:val="single" w:sz="2" w:space="0" w:color="000001"/>
                </w:tcBorders>
                <w:shd w:val="clear" w:color="auto" w:fill="auto"/>
                <w:tcMar>
                  <w:left w:w="51" w:type="dxa"/>
                </w:tcMar>
                <w:textDirection w:val="btLr"/>
                <w:vAlign w:val="center"/>
              </w:tcPr>
            </w:tcPrChange>
          </w:tcPr>
          <w:p w14:paraId="631FD0AB" w14:textId="58F399C1" w:rsidR="0020061D" w:rsidDel="00076657" w:rsidRDefault="00766C9B">
            <w:pPr>
              <w:pStyle w:val="Verticaltable"/>
              <w:jc w:val="center"/>
              <w:rPr>
                <w:del w:id="2892" w:author="Nelly Wagner" w:date="2017-01-27T17:25:00Z"/>
                <w:rFonts w:ascii="Arial" w:hAnsi="Arial"/>
                <w:sz w:val="16"/>
                <w:szCs w:val="16"/>
              </w:rPr>
            </w:pPr>
            <w:del w:id="2893" w:author="Nelly Wagner" w:date="2017-01-27T17:25:00Z">
              <w:r w:rsidDel="00076657">
                <w:rPr>
                  <w:rFonts w:ascii="Arial" w:hAnsi="Arial"/>
                  <w:sz w:val="16"/>
                  <w:szCs w:val="16"/>
                </w:rPr>
                <w:delText>SH1000</w:delText>
              </w:r>
            </w:del>
          </w:p>
        </w:tc>
        <w:tc>
          <w:tcPr>
            <w:tcW w:w="1740" w:type="dxa"/>
            <w:gridSpan w:val="6"/>
            <w:tcBorders>
              <w:top w:val="single" w:sz="2" w:space="0" w:color="000001"/>
              <w:left w:val="single" w:sz="2" w:space="0" w:color="000001"/>
              <w:bottom w:val="single" w:sz="2" w:space="0" w:color="000001"/>
              <w:right w:val="single" w:sz="2" w:space="0" w:color="000001"/>
            </w:tcBorders>
            <w:shd w:val="clear" w:color="auto" w:fill="auto"/>
            <w:tcMar>
              <w:left w:w="51" w:type="dxa"/>
            </w:tcMar>
            <w:textDirection w:val="btLr"/>
            <w:vAlign w:val="center"/>
            <w:tcPrChange w:id="2894" w:author="Nelly Wagner" w:date="2017-01-24T21:18:00Z">
              <w:tcPr>
                <w:tcW w:w="1892" w:type="dxa"/>
                <w:gridSpan w:val="9"/>
                <w:tcBorders>
                  <w:top w:val="single" w:sz="2" w:space="0" w:color="000001"/>
                  <w:left w:val="single" w:sz="2" w:space="0" w:color="000001"/>
                  <w:bottom w:val="single" w:sz="2" w:space="0" w:color="000001"/>
                  <w:right w:val="single" w:sz="2" w:space="0" w:color="000001"/>
                </w:tcBorders>
                <w:shd w:val="clear" w:color="auto" w:fill="auto"/>
                <w:tcMar>
                  <w:left w:w="51" w:type="dxa"/>
                </w:tcMar>
                <w:textDirection w:val="btLr"/>
                <w:vAlign w:val="center"/>
              </w:tcPr>
            </w:tcPrChange>
          </w:tcPr>
          <w:p w14:paraId="56950E15" w14:textId="07631FCF" w:rsidR="0020061D" w:rsidDel="00076657" w:rsidRDefault="00766C9B">
            <w:pPr>
              <w:pStyle w:val="Verticaltable"/>
              <w:jc w:val="center"/>
              <w:rPr>
                <w:del w:id="2895" w:author="Nelly Wagner" w:date="2017-01-27T17:25:00Z"/>
                <w:rFonts w:ascii="Arial" w:hAnsi="Arial"/>
                <w:i/>
                <w:iCs/>
                <w:sz w:val="16"/>
                <w:szCs w:val="16"/>
              </w:rPr>
            </w:pPr>
            <w:del w:id="2896" w:author="Nelly Wagner" w:date="2017-01-27T17:25:00Z">
              <w:r w:rsidDel="00076657">
                <w:rPr>
                  <w:rFonts w:ascii="Arial" w:hAnsi="Arial"/>
                  <w:i/>
                  <w:iCs/>
                  <w:sz w:val="16"/>
                  <w:szCs w:val="16"/>
                </w:rPr>
                <w:delText>sagB</w:delText>
              </w:r>
            </w:del>
          </w:p>
        </w:tc>
      </w:tr>
    </w:tbl>
    <w:p w14:paraId="46DEBD02" w14:textId="6C70CCB0" w:rsidR="0020061D" w:rsidRPr="00C374EF" w:rsidRDefault="00766C9B">
      <w:pPr>
        <w:widowControl w:val="0"/>
        <w:spacing w:line="360" w:lineRule="auto"/>
        <w:jc w:val="both"/>
        <w:rPr>
          <w:rFonts w:ascii="Arial" w:hAnsi="Arial"/>
          <w:sz w:val="20"/>
          <w:szCs w:val="20"/>
        </w:rPr>
      </w:pPr>
      <w:r>
        <w:rPr>
          <w:rFonts w:ascii="Arial" w:eastAsia="Times" w:hAnsi="Arial"/>
          <w:b/>
          <w:color w:val="000000"/>
          <w:sz w:val="20"/>
          <w:szCs w:val="20"/>
          <w:lang w:eastAsia="en-GB"/>
        </w:rPr>
        <w:t xml:space="preserve">Table 5.1. Abscess characteristics in NFκB:EGFP embryos infected with SH1000 and </w:t>
      </w:r>
      <w:r>
        <w:rPr>
          <w:rFonts w:ascii="Arial" w:eastAsia="Times" w:hAnsi="Arial"/>
          <w:b/>
          <w:i/>
          <w:color w:val="000000"/>
          <w:sz w:val="20"/>
          <w:szCs w:val="20"/>
          <w:lang w:eastAsia="en-GB"/>
        </w:rPr>
        <w:t>sagB</w:t>
      </w:r>
      <w:r>
        <w:rPr>
          <w:rFonts w:ascii="Arial" w:eastAsia="Times" w:hAnsi="Arial"/>
          <w:b/>
          <w:color w:val="000000"/>
          <w:sz w:val="20"/>
          <w:szCs w:val="20"/>
          <w:lang w:eastAsia="en-GB"/>
        </w:rPr>
        <w:t>.</w:t>
      </w:r>
      <w:r>
        <w:rPr>
          <w:rFonts w:ascii="Arial" w:eastAsia="Times" w:hAnsi="Arial"/>
          <w:i/>
          <w:color w:val="000000"/>
          <w:sz w:val="20"/>
          <w:szCs w:val="20"/>
          <w:lang w:eastAsia="en-GB"/>
        </w:rPr>
        <w:t xml:space="preserve"> </w:t>
      </w:r>
      <w:r>
        <w:rPr>
          <w:rFonts w:ascii="Arial" w:eastAsia="Times" w:hAnsi="Arial"/>
          <w:color w:val="000000"/>
          <w:sz w:val="20"/>
          <w:szCs w:val="20"/>
          <w:lang w:eastAsia="en-GB"/>
        </w:rPr>
        <w:t>The corresponding strain and time point of imaging is shown for each abscess. Pixel length of areas expressing mCherry was converted to micrometers to assess the size of abscesses. Location of abscesses, anterior (head and upper part of the yolk sac) or posterior (lower part of the yolk sac and trunk), is also indicated as well as the presence or not of tissue damage. Details related to the size of areas expressing GFP and their distance from the abscess are also given.</w:t>
      </w:r>
      <w:ins w:id="2897" w:author="Nelly Wagner" w:date="2017-01-22T15:50:00Z">
        <w:r w:rsidR="00933C34">
          <w:rPr>
            <w:rFonts w:ascii="Arial" w:eastAsia="Times" w:hAnsi="Arial"/>
            <w:color w:val="000000"/>
            <w:sz w:val="20"/>
            <w:szCs w:val="20"/>
            <w:lang w:eastAsia="en-GB"/>
          </w:rPr>
          <w:t xml:space="preserve"> </w:t>
        </w:r>
        <w:r w:rsidR="00933C34" w:rsidRPr="00E41EC0">
          <w:rPr>
            <w:rFonts w:eastAsia="Arial"/>
            <w:rPrChange w:id="2898" w:author="Nelly Wagner" w:date="2017-01-23T18:25:00Z">
              <w:rPr>
                <w:rFonts w:eastAsia="Arial"/>
                <w:color w:val="0070C0"/>
              </w:rPr>
            </w:rPrChange>
          </w:rPr>
          <w:t>N = 2 independent experiments.</w:t>
        </w:r>
      </w:ins>
    </w:p>
    <w:p w14:paraId="6A05D88E" w14:textId="77777777" w:rsidR="0020061D" w:rsidRDefault="0020061D">
      <w:pPr>
        <w:widowControl w:val="0"/>
        <w:spacing w:line="360" w:lineRule="auto"/>
        <w:jc w:val="both"/>
        <w:rPr>
          <w:rFonts w:eastAsia="Times"/>
          <w:color w:val="000000"/>
          <w:lang w:eastAsia="en-GB"/>
        </w:rPr>
      </w:pPr>
    </w:p>
    <w:p w14:paraId="7D51AFD3" w14:textId="77777777" w:rsidR="0020061D" w:rsidRDefault="00766C9B">
      <w:pPr>
        <w:widowControl w:val="0"/>
        <w:spacing w:line="360" w:lineRule="auto"/>
        <w:jc w:val="both"/>
        <w:rPr>
          <w:rFonts w:ascii="Arial" w:eastAsia="Times" w:hAnsi="Arial"/>
          <w:color w:val="000000"/>
          <w:sz w:val="20"/>
          <w:szCs w:val="20"/>
          <w:lang w:eastAsia="en-GB"/>
        </w:rPr>
      </w:pPr>
      <w:r>
        <w:rPr>
          <w:rFonts w:ascii="Arial" w:eastAsia="Times" w:hAnsi="Arial"/>
          <w:color w:val="000000"/>
          <w:sz w:val="20"/>
          <w:szCs w:val="20"/>
          <w:lang w:eastAsia="en-GB"/>
        </w:rPr>
        <w:t>A. SH1000</w:t>
      </w:r>
    </w:p>
    <w:tbl>
      <w:tblPr>
        <w:tblW w:w="8100" w:type="dxa"/>
        <w:tblInd w:w="386"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1649"/>
        <w:gridCol w:w="1519"/>
        <w:gridCol w:w="1594"/>
        <w:gridCol w:w="1706"/>
        <w:gridCol w:w="1632"/>
      </w:tblGrid>
      <w:tr w:rsidR="0020061D" w14:paraId="0CEF60E9"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41D3359A" w14:textId="77777777" w:rsidR="0020061D" w:rsidRDefault="0020061D">
            <w:pPr>
              <w:pStyle w:val="TableContents"/>
              <w:jc w:val="center"/>
              <w:rPr>
                <w:rFonts w:ascii="Arial" w:eastAsia="Microsoft YaHei" w:hAnsi="Arial" w:cs="Mangal"/>
                <w:b/>
                <w:bCs/>
                <w:sz w:val="16"/>
                <w:szCs w:val="16"/>
              </w:rPr>
            </w:pPr>
          </w:p>
        </w:tc>
        <w:tc>
          <w:tcPr>
            <w:tcW w:w="3113" w:type="dxa"/>
            <w:gridSpan w:val="2"/>
            <w:tcBorders>
              <w:top w:val="single" w:sz="2" w:space="0" w:color="000001"/>
              <w:left w:val="single" w:sz="2" w:space="0" w:color="000001"/>
              <w:bottom w:val="single" w:sz="2" w:space="0" w:color="000001"/>
            </w:tcBorders>
            <w:shd w:val="clear" w:color="auto" w:fill="auto"/>
            <w:tcMar>
              <w:left w:w="51" w:type="dxa"/>
            </w:tcMar>
          </w:tcPr>
          <w:p w14:paraId="5EBC29D6" w14:textId="77777777" w:rsidR="0020061D" w:rsidRDefault="00766C9B">
            <w:pPr>
              <w:pStyle w:val="TableContents"/>
              <w:jc w:val="center"/>
              <w:rPr>
                <w:rFonts w:ascii="Arial" w:eastAsia="Microsoft YaHei" w:hAnsi="Arial" w:cs="Mangal"/>
                <w:b/>
                <w:bCs/>
                <w:sz w:val="16"/>
                <w:szCs w:val="16"/>
              </w:rPr>
            </w:pPr>
            <w:r>
              <w:rPr>
                <w:rFonts w:ascii="Arial" w:eastAsia="Microsoft YaHei" w:hAnsi="Arial" w:cs="Mangal"/>
                <w:b/>
                <w:bCs/>
                <w:sz w:val="16"/>
                <w:szCs w:val="16"/>
              </w:rPr>
              <w:t>Anterior trunk</w:t>
            </w:r>
          </w:p>
        </w:tc>
        <w:tc>
          <w:tcPr>
            <w:tcW w:w="3338" w:type="dxa"/>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39DEF39" w14:textId="77777777" w:rsidR="0020061D" w:rsidRDefault="00766C9B">
            <w:pPr>
              <w:pStyle w:val="TableContents"/>
              <w:jc w:val="center"/>
              <w:rPr>
                <w:rFonts w:ascii="Arial" w:eastAsia="Microsoft YaHei" w:hAnsi="Arial" w:cs="Mangal"/>
                <w:b/>
                <w:bCs/>
                <w:sz w:val="16"/>
                <w:szCs w:val="16"/>
              </w:rPr>
            </w:pPr>
            <w:r>
              <w:rPr>
                <w:rFonts w:ascii="Arial" w:eastAsia="Microsoft YaHei" w:hAnsi="Arial" w:cs="Mangal"/>
                <w:b/>
                <w:bCs/>
                <w:sz w:val="16"/>
                <w:szCs w:val="16"/>
              </w:rPr>
              <w:t>Posterior trunk</w:t>
            </w:r>
          </w:p>
        </w:tc>
      </w:tr>
      <w:tr w:rsidR="0020061D" w14:paraId="6531CD15"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56658038" w14:textId="77777777" w:rsidR="0020061D" w:rsidRDefault="0020061D">
            <w:pPr>
              <w:pStyle w:val="TableContents"/>
              <w:jc w:val="both"/>
              <w:rPr>
                <w:rFonts w:ascii="Arial" w:eastAsia="Microsoft YaHei" w:hAnsi="Arial" w:cs="Mangal"/>
                <w:b/>
                <w:bCs/>
                <w:sz w:val="16"/>
                <w:szCs w:val="16"/>
              </w:rPr>
            </w:pPr>
          </w:p>
        </w:tc>
        <w:tc>
          <w:tcPr>
            <w:tcW w:w="1519" w:type="dxa"/>
            <w:tcBorders>
              <w:top w:val="single" w:sz="2" w:space="0" w:color="000001"/>
              <w:left w:val="single" w:sz="2" w:space="0" w:color="000001"/>
              <w:bottom w:val="single" w:sz="2" w:space="0" w:color="000001"/>
            </w:tcBorders>
            <w:shd w:val="clear" w:color="auto" w:fill="auto"/>
            <w:tcMar>
              <w:left w:w="51" w:type="dxa"/>
            </w:tcMar>
          </w:tcPr>
          <w:p w14:paraId="0EF4B951"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negative</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5D760B27"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positive</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1496AFE3"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negative</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3E64D56"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positive</w:t>
            </w:r>
          </w:p>
        </w:tc>
      </w:tr>
      <w:tr w:rsidR="0020061D" w14:paraId="5F7D3F6B"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42958DBF"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Small</w:t>
            </w:r>
          </w:p>
        </w:tc>
        <w:tc>
          <w:tcPr>
            <w:tcW w:w="1519" w:type="dxa"/>
            <w:tcBorders>
              <w:top w:val="single" w:sz="2" w:space="0" w:color="000001"/>
              <w:left w:val="single" w:sz="2" w:space="0" w:color="000001"/>
              <w:bottom w:val="single" w:sz="2" w:space="0" w:color="000001"/>
            </w:tcBorders>
            <w:shd w:val="clear" w:color="auto" w:fill="auto"/>
            <w:tcMar>
              <w:left w:w="51" w:type="dxa"/>
            </w:tcMar>
          </w:tcPr>
          <w:p w14:paraId="7E6BC089"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06C6340B"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7CC74F9A"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3</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0545BD56"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r>
      <w:tr w:rsidR="0020061D" w14:paraId="1118C0C0"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62F6C808"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Medium</w:t>
            </w:r>
          </w:p>
        </w:tc>
        <w:tc>
          <w:tcPr>
            <w:tcW w:w="1519" w:type="dxa"/>
            <w:tcBorders>
              <w:top w:val="single" w:sz="2" w:space="0" w:color="000001"/>
              <w:left w:val="single" w:sz="2" w:space="0" w:color="000001"/>
              <w:bottom w:val="single" w:sz="2" w:space="0" w:color="000001"/>
            </w:tcBorders>
            <w:shd w:val="clear" w:color="auto" w:fill="auto"/>
            <w:tcMar>
              <w:left w:w="51" w:type="dxa"/>
            </w:tcMar>
          </w:tcPr>
          <w:p w14:paraId="3064C4C8"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24DDF963"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4</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72B4FE70"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49206BA"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r>
      <w:tr w:rsidR="0020061D" w14:paraId="76D22D59"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7DA73B8C"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Large</w:t>
            </w:r>
          </w:p>
          <w:p w14:paraId="13A453BC" w14:textId="77777777" w:rsidR="0020061D" w:rsidRDefault="00766C9B">
            <w:pPr>
              <w:pStyle w:val="TableContents"/>
              <w:ind w:left="454"/>
              <w:jc w:val="both"/>
              <w:rPr>
                <w:rFonts w:ascii="Arial" w:eastAsia="Microsoft YaHei" w:hAnsi="Arial" w:cs="Mangal"/>
                <w:sz w:val="16"/>
                <w:szCs w:val="16"/>
              </w:rPr>
            </w:pPr>
            <w:r>
              <w:rPr>
                <w:rFonts w:ascii="Arial" w:eastAsia="Microsoft YaHei" w:hAnsi="Arial" w:cs="Mangal"/>
                <w:sz w:val="16"/>
                <w:szCs w:val="16"/>
              </w:rPr>
              <w:t>of which have tissue damage</w:t>
            </w:r>
          </w:p>
        </w:tc>
        <w:tc>
          <w:tcPr>
            <w:tcW w:w="1519" w:type="dxa"/>
            <w:tcBorders>
              <w:top w:val="single" w:sz="2" w:space="0" w:color="000001"/>
              <w:left w:val="single" w:sz="2" w:space="0" w:color="000001"/>
              <w:bottom w:val="single" w:sz="2" w:space="0" w:color="000001"/>
            </w:tcBorders>
            <w:shd w:val="clear" w:color="auto" w:fill="auto"/>
            <w:tcMar>
              <w:left w:w="51" w:type="dxa"/>
            </w:tcMar>
          </w:tcPr>
          <w:p w14:paraId="222D201A"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1</w:t>
            </w:r>
          </w:p>
          <w:p w14:paraId="38353FE4"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0</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6DE0DB60"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5</w:t>
            </w:r>
          </w:p>
          <w:p w14:paraId="664CF200"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3</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30ECDB38"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1</w:t>
            </w:r>
          </w:p>
          <w:p w14:paraId="09A2B86E"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0</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428A1992"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p w14:paraId="4703C610"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1</w:t>
            </w:r>
          </w:p>
        </w:tc>
      </w:tr>
      <w:tr w:rsidR="0020061D" w14:paraId="24B61B37" w14:textId="77777777">
        <w:tc>
          <w:tcPr>
            <w:tcW w:w="1649" w:type="dxa"/>
            <w:tcBorders>
              <w:top w:val="single" w:sz="2" w:space="0" w:color="000001"/>
              <w:left w:val="single" w:sz="2" w:space="0" w:color="000001"/>
              <w:bottom w:val="single" w:sz="2" w:space="0" w:color="000001"/>
            </w:tcBorders>
            <w:shd w:val="clear" w:color="auto" w:fill="auto"/>
            <w:tcMar>
              <w:left w:w="51" w:type="dxa"/>
            </w:tcMar>
          </w:tcPr>
          <w:p w14:paraId="7822B1DB" w14:textId="77777777" w:rsidR="0020061D" w:rsidRDefault="00766C9B">
            <w:pPr>
              <w:pStyle w:val="TableContents"/>
              <w:rPr>
                <w:rFonts w:ascii="Arial" w:eastAsia="Microsoft YaHei" w:hAnsi="Arial" w:cs="Mangal"/>
                <w:b/>
                <w:bCs/>
                <w:sz w:val="16"/>
                <w:szCs w:val="16"/>
              </w:rPr>
            </w:pPr>
            <w:r>
              <w:rPr>
                <w:rFonts w:ascii="Arial" w:eastAsia="Microsoft YaHei" w:hAnsi="Arial" w:cs="Mangal"/>
                <w:b/>
                <w:bCs/>
                <w:sz w:val="16"/>
                <w:szCs w:val="16"/>
              </w:rPr>
              <w:t>Total number of abscesses</w:t>
            </w:r>
          </w:p>
        </w:tc>
        <w:tc>
          <w:tcPr>
            <w:tcW w:w="3113" w:type="dxa"/>
            <w:gridSpan w:val="2"/>
            <w:tcBorders>
              <w:top w:val="single" w:sz="2" w:space="0" w:color="000001"/>
              <w:left w:val="single" w:sz="2" w:space="0" w:color="000001"/>
              <w:bottom w:val="single" w:sz="2" w:space="0" w:color="000001"/>
            </w:tcBorders>
            <w:shd w:val="clear" w:color="auto" w:fill="auto"/>
            <w:tcMar>
              <w:left w:w="51" w:type="dxa"/>
            </w:tcMar>
          </w:tcPr>
          <w:p w14:paraId="660E0895"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12</w:t>
            </w:r>
          </w:p>
        </w:tc>
        <w:tc>
          <w:tcPr>
            <w:tcW w:w="3338" w:type="dxa"/>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436C16DE"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8</w:t>
            </w:r>
          </w:p>
        </w:tc>
      </w:tr>
    </w:tbl>
    <w:p w14:paraId="793EDB47" w14:textId="77777777" w:rsidR="0020061D" w:rsidRDefault="00766C9B">
      <w:pPr>
        <w:widowControl w:val="0"/>
        <w:spacing w:line="360" w:lineRule="auto"/>
        <w:jc w:val="both"/>
        <w:rPr>
          <w:rFonts w:ascii="Arial" w:hAnsi="Arial"/>
        </w:rPr>
      </w:pPr>
      <w:r>
        <w:rPr>
          <w:rFonts w:ascii="Arial" w:eastAsia="Times" w:hAnsi="Arial"/>
          <w:color w:val="000000"/>
          <w:lang w:eastAsia="en-GB"/>
        </w:rPr>
        <w:t xml:space="preserve">B. </w:t>
      </w:r>
      <w:r>
        <w:rPr>
          <w:rFonts w:ascii="Arial" w:eastAsia="Times" w:hAnsi="Arial"/>
          <w:i/>
          <w:color w:val="000000"/>
          <w:lang w:eastAsia="en-GB"/>
        </w:rPr>
        <w:t>sagB</w:t>
      </w:r>
    </w:p>
    <w:tbl>
      <w:tblPr>
        <w:tblW w:w="8100" w:type="dxa"/>
        <w:tblInd w:w="369"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1705"/>
        <w:gridCol w:w="1463"/>
        <w:gridCol w:w="1594"/>
        <w:gridCol w:w="1706"/>
        <w:gridCol w:w="1632"/>
      </w:tblGrid>
      <w:tr w:rsidR="0020061D" w14:paraId="620E8F43"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7B6F2BE0" w14:textId="77777777" w:rsidR="0020061D" w:rsidRDefault="0020061D">
            <w:pPr>
              <w:pStyle w:val="TableContents"/>
              <w:jc w:val="center"/>
              <w:rPr>
                <w:rFonts w:ascii="Arial" w:eastAsia="Microsoft YaHei" w:hAnsi="Arial" w:cs="Mangal"/>
                <w:b/>
                <w:bCs/>
                <w:sz w:val="16"/>
                <w:szCs w:val="16"/>
              </w:rPr>
            </w:pPr>
          </w:p>
        </w:tc>
        <w:tc>
          <w:tcPr>
            <w:tcW w:w="3057" w:type="dxa"/>
            <w:gridSpan w:val="2"/>
            <w:tcBorders>
              <w:top w:val="single" w:sz="2" w:space="0" w:color="000001"/>
              <w:left w:val="single" w:sz="2" w:space="0" w:color="000001"/>
              <w:bottom w:val="single" w:sz="2" w:space="0" w:color="000001"/>
            </w:tcBorders>
            <w:shd w:val="clear" w:color="auto" w:fill="auto"/>
            <w:tcMar>
              <w:left w:w="51" w:type="dxa"/>
            </w:tcMar>
          </w:tcPr>
          <w:p w14:paraId="72F31E97" w14:textId="77777777" w:rsidR="0020061D" w:rsidRDefault="00766C9B">
            <w:pPr>
              <w:pStyle w:val="TableContents"/>
              <w:jc w:val="center"/>
              <w:rPr>
                <w:rFonts w:ascii="Arial" w:eastAsia="Microsoft YaHei" w:hAnsi="Arial" w:cs="Mangal"/>
                <w:b/>
                <w:bCs/>
                <w:sz w:val="16"/>
                <w:szCs w:val="16"/>
              </w:rPr>
            </w:pPr>
            <w:r>
              <w:rPr>
                <w:rFonts w:ascii="Arial" w:eastAsia="Microsoft YaHei" w:hAnsi="Arial" w:cs="Mangal"/>
                <w:b/>
                <w:bCs/>
                <w:sz w:val="16"/>
                <w:szCs w:val="16"/>
              </w:rPr>
              <w:t>Anterior trunk</w:t>
            </w:r>
          </w:p>
        </w:tc>
        <w:tc>
          <w:tcPr>
            <w:tcW w:w="3338" w:type="dxa"/>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3E98E8C" w14:textId="77777777" w:rsidR="0020061D" w:rsidRDefault="00766C9B">
            <w:pPr>
              <w:pStyle w:val="TableContents"/>
              <w:jc w:val="center"/>
              <w:rPr>
                <w:rFonts w:ascii="Arial" w:eastAsia="Microsoft YaHei" w:hAnsi="Arial" w:cs="Mangal"/>
                <w:b/>
                <w:bCs/>
                <w:sz w:val="16"/>
                <w:szCs w:val="16"/>
              </w:rPr>
            </w:pPr>
            <w:r>
              <w:rPr>
                <w:rFonts w:ascii="Arial" w:eastAsia="Microsoft YaHei" w:hAnsi="Arial" w:cs="Mangal"/>
                <w:b/>
                <w:bCs/>
                <w:sz w:val="16"/>
                <w:szCs w:val="16"/>
              </w:rPr>
              <w:t>Posterior trunk</w:t>
            </w:r>
          </w:p>
        </w:tc>
      </w:tr>
      <w:tr w:rsidR="0020061D" w14:paraId="70E07201"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639AE7A9" w14:textId="77777777" w:rsidR="0020061D" w:rsidRDefault="0020061D">
            <w:pPr>
              <w:pStyle w:val="TableContents"/>
              <w:jc w:val="both"/>
              <w:rPr>
                <w:rFonts w:ascii="Arial" w:eastAsia="Microsoft YaHei" w:hAnsi="Arial" w:cs="Mangal"/>
                <w:b/>
                <w:bCs/>
                <w:sz w:val="16"/>
                <w:szCs w:val="16"/>
              </w:rPr>
            </w:pPr>
          </w:p>
        </w:tc>
        <w:tc>
          <w:tcPr>
            <w:tcW w:w="1463" w:type="dxa"/>
            <w:tcBorders>
              <w:top w:val="single" w:sz="2" w:space="0" w:color="000001"/>
              <w:left w:val="single" w:sz="2" w:space="0" w:color="000001"/>
              <w:bottom w:val="single" w:sz="2" w:space="0" w:color="000001"/>
            </w:tcBorders>
            <w:shd w:val="clear" w:color="auto" w:fill="auto"/>
            <w:tcMar>
              <w:left w:w="51" w:type="dxa"/>
            </w:tcMar>
          </w:tcPr>
          <w:p w14:paraId="48B634EE"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negative</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111975F1"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positive</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18CE4C1C"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negative</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3D4A926F"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GFP-positive</w:t>
            </w:r>
          </w:p>
        </w:tc>
      </w:tr>
      <w:tr w:rsidR="0020061D" w14:paraId="7FB3805E"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6D828DB7"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Small</w:t>
            </w:r>
          </w:p>
        </w:tc>
        <w:tc>
          <w:tcPr>
            <w:tcW w:w="1463" w:type="dxa"/>
            <w:tcBorders>
              <w:top w:val="single" w:sz="2" w:space="0" w:color="000001"/>
              <w:left w:val="single" w:sz="2" w:space="0" w:color="000001"/>
              <w:bottom w:val="single" w:sz="2" w:space="0" w:color="000001"/>
            </w:tcBorders>
            <w:shd w:val="clear" w:color="auto" w:fill="auto"/>
            <w:tcMar>
              <w:left w:w="51" w:type="dxa"/>
            </w:tcMar>
          </w:tcPr>
          <w:p w14:paraId="4483A156"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08D143D3"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5F23B87D"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8696E25"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r>
      <w:tr w:rsidR="0020061D" w14:paraId="3F765BEA"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24508AF7"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Medium</w:t>
            </w:r>
          </w:p>
        </w:tc>
        <w:tc>
          <w:tcPr>
            <w:tcW w:w="1463" w:type="dxa"/>
            <w:tcBorders>
              <w:top w:val="single" w:sz="2" w:space="0" w:color="000001"/>
              <w:left w:val="single" w:sz="2" w:space="0" w:color="000001"/>
              <w:bottom w:val="single" w:sz="2" w:space="0" w:color="000001"/>
            </w:tcBorders>
            <w:shd w:val="clear" w:color="auto" w:fill="auto"/>
            <w:tcMar>
              <w:left w:w="51" w:type="dxa"/>
            </w:tcMar>
          </w:tcPr>
          <w:p w14:paraId="40EFE01A"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4D750C07"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1E5B466E"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EA9B44B"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r>
      <w:tr w:rsidR="0020061D" w14:paraId="76B1064D"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3AB10277" w14:textId="77777777" w:rsidR="0020061D" w:rsidRDefault="00766C9B">
            <w:pPr>
              <w:pStyle w:val="TableContents"/>
              <w:jc w:val="both"/>
              <w:rPr>
                <w:rFonts w:ascii="Arial" w:eastAsia="Microsoft YaHei" w:hAnsi="Arial" w:cs="Mangal"/>
                <w:b/>
                <w:bCs/>
                <w:sz w:val="16"/>
                <w:szCs w:val="16"/>
              </w:rPr>
            </w:pPr>
            <w:r>
              <w:rPr>
                <w:rFonts w:ascii="Arial" w:eastAsia="Microsoft YaHei" w:hAnsi="Arial" w:cs="Mangal"/>
                <w:b/>
                <w:bCs/>
                <w:sz w:val="16"/>
                <w:szCs w:val="16"/>
              </w:rPr>
              <w:t>Large</w:t>
            </w:r>
          </w:p>
          <w:p w14:paraId="33B85CA2" w14:textId="77777777" w:rsidR="0020061D" w:rsidRDefault="00766C9B">
            <w:pPr>
              <w:pStyle w:val="TableContents"/>
              <w:ind w:left="510"/>
              <w:jc w:val="both"/>
              <w:rPr>
                <w:rFonts w:ascii="Arial" w:eastAsia="Microsoft YaHei" w:hAnsi="Arial" w:cs="Mangal"/>
                <w:sz w:val="16"/>
                <w:szCs w:val="16"/>
              </w:rPr>
            </w:pPr>
            <w:r>
              <w:rPr>
                <w:rFonts w:ascii="Arial" w:eastAsia="Microsoft YaHei" w:hAnsi="Arial" w:cs="Mangal"/>
                <w:sz w:val="16"/>
                <w:szCs w:val="16"/>
              </w:rPr>
              <w:t>of which have tissue damage</w:t>
            </w:r>
          </w:p>
        </w:tc>
        <w:tc>
          <w:tcPr>
            <w:tcW w:w="1463" w:type="dxa"/>
            <w:tcBorders>
              <w:top w:val="single" w:sz="2" w:space="0" w:color="000001"/>
              <w:left w:val="single" w:sz="2" w:space="0" w:color="000001"/>
              <w:bottom w:val="single" w:sz="2" w:space="0" w:color="000001"/>
            </w:tcBorders>
            <w:shd w:val="clear" w:color="auto" w:fill="auto"/>
            <w:tcMar>
              <w:left w:w="51" w:type="dxa"/>
            </w:tcMar>
          </w:tcPr>
          <w:p w14:paraId="42C67EAE"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p w14:paraId="53F6AC28" w14:textId="77777777" w:rsidR="0020061D" w:rsidRDefault="0020061D">
            <w:pPr>
              <w:pStyle w:val="TableContents"/>
              <w:jc w:val="center"/>
              <w:rPr>
                <w:rFonts w:ascii="Arial" w:eastAsia="Microsoft YaHei" w:hAnsi="Arial" w:cs="Mangal"/>
                <w:sz w:val="16"/>
                <w:szCs w:val="16"/>
              </w:rPr>
            </w:pPr>
          </w:p>
        </w:tc>
        <w:tc>
          <w:tcPr>
            <w:tcW w:w="1594" w:type="dxa"/>
            <w:tcBorders>
              <w:top w:val="single" w:sz="2" w:space="0" w:color="000001"/>
              <w:left w:val="single" w:sz="2" w:space="0" w:color="000001"/>
              <w:bottom w:val="single" w:sz="2" w:space="0" w:color="000001"/>
            </w:tcBorders>
            <w:shd w:val="clear" w:color="auto" w:fill="auto"/>
            <w:tcMar>
              <w:left w:w="51" w:type="dxa"/>
            </w:tcMar>
          </w:tcPr>
          <w:p w14:paraId="3937574B"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0</w:t>
            </w:r>
          </w:p>
        </w:tc>
        <w:tc>
          <w:tcPr>
            <w:tcW w:w="1706" w:type="dxa"/>
            <w:tcBorders>
              <w:top w:val="single" w:sz="2" w:space="0" w:color="000001"/>
              <w:left w:val="single" w:sz="2" w:space="0" w:color="000001"/>
              <w:bottom w:val="single" w:sz="2" w:space="0" w:color="000001"/>
            </w:tcBorders>
            <w:shd w:val="clear" w:color="auto" w:fill="auto"/>
            <w:tcMar>
              <w:left w:w="51" w:type="dxa"/>
            </w:tcMar>
          </w:tcPr>
          <w:p w14:paraId="1B1CAD24"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1</w:t>
            </w:r>
          </w:p>
          <w:p w14:paraId="362B1033"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1</w:t>
            </w:r>
          </w:p>
        </w:tc>
        <w:tc>
          <w:tcPr>
            <w:tcW w:w="1632"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D19515D"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1</w:t>
            </w:r>
          </w:p>
          <w:p w14:paraId="3F5338A6" w14:textId="77777777" w:rsidR="0020061D" w:rsidRDefault="00766C9B">
            <w:pPr>
              <w:pStyle w:val="TableContents"/>
              <w:ind w:left="709"/>
              <w:jc w:val="center"/>
              <w:rPr>
                <w:rFonts w:ascii="Arial" w:eastAsia="Microsoft YaHei" w:hAnsi="Arial" w:cs="Mangal"/>
                <w:sz w:val="16"/>
                <w:szCs w:val="16"/>
              </w:rPr>
            </w:pPr>
            <w:r>
              <w:rPr>
                <w:rFonts w:ascii="Arial" w:eastAsia="Microsoft YaHei" w:hAnsi="Arial" w:cs="Mangal"/>
                <w:sz w:val="16"/>
                <w:szCs w:val="16"/>
              </w:rPr>
              <w:t>1</w:t>
            </w:r>
          </w:p>
        </w:tc>
      </w:tr>
      <w:tr w:rsidR="0020061D" w14:paraId="7D0C23FD" w14:textId="77777777">
        <w:tc>
          <w:tcPr>
            <w:tcW w:w="1705" w:type="dxa"/>
            <w:tcBorders>
              <w:top w:val="single" w:sz="2" w:space="0" w:color="000001"/>
              <w:left w:val="single" w:sz="2" w:space="0" w:color="000001"/>
              <w:bottom w:val="single" w:sz="2" w:space="0" w:color="000001"/>
            </w:tcBorders>
            <w:shd w:val="clear" w:color="auto" w:fill="auto"/>
            <w:tcMar>
              <w:left w:w="51" w:type="dxa"/>
            </w:tcMar>
          </w:tcPr>
          <w:p w14:paraId="004BBB8D" w14:textId="77777777" w:rsidR="0020061D" w:rsidRDefault="00766C9B">
            <w:pPr>
              <w:pStyle w:val="TableContents"/>
              <w:rPr>
                <w:rFonts w:ascii="Arial" w:eastAsia="Microsoft YaHei" w:hAnsi="Arial" w:cs="Mangal"/>
                <w:b/>
                <w:bCs/>
                <w:sz w:val="16"/>
                <w:szCs w:val="16"/>
              </w:rPr>
            </w:pPr>
            <w:r>
              <w:rPr>
                <w:rFonts w:ascii="Arial" w:eastAsia="Microsoft YaHei" w:hAnsi="Arial" w:cs="Mangal"/>
                <w:b/>
                <w:bCs/>
                <w:sz w:val="16"/>
                <w:szCs w:val="16"/>
              </w:rPr>
              <w:t>Total number of abscesses</w:t>
            </w:r>
          </w:p>
        </w:tc>
        <w:tc>
          <w:tcPr>
            <w:tcW w:w="3057" w:type="dxa"/>
            <w:gridSpan w:val="2"/>
            <w:tcBorders>
              <w:top w:val="single" w:sz="2" w:space="0" w:color="000001"/>
              <w:left w:val="single" w:sz="2" w:space="0" w:color="000001"/>
              <w:bottom w:val="single" w:sz="2" w:space="0" w:color="000001"/>
            </w:tcBorders>
            <w:shd w:val="clear" w:color="auto" w:fill="auto"/>
            <w:tcMar>
              <w:left w:w="51" w:type="dxa"/>
            </w:tcMar>
          </w:tcPr>
          <w:p w14:paraId="7466C232"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2</w:t>
            </w:r>
          </w:p>
        </w:tc>
        <w:tc>
          <w:tcPr>
            <w:tcW w:w="3338" w:type="dxa"/>
            <w:gridSpan w:val="2"/>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534FE4A" w14:textId="77777777" w:rsidR="0020061D" w:rsidRDefault="00766C9B">
            <w:pPr>
              <w:pStyle w:val="TableContents"/>
              <w:jc w:val="center"/>
              <w:rPr>
                <w:rFonts w:ascii="Arial" w:eastAsia="Microsoft YaHei" w:hAnsi="Arial" w:cs="Mangal"/>
                <w:sz w:val="16"/>
                <w:szCs w:val="16"/>
              </w:rPr>
            </w:pPr>
            <w:r>
              <w:rPr>
                <w:rFonts w:ascii="Arial" w:eastAsia="Microsoft YaHei" w:hAnsi="Arial" w:cs="Mangal"/>
                <w:sz w:val="16"/>
                <w:szCs w:val="16"/>
              </w:rPr>
              <w:t>4</w:t>
            </w:r>
          </w:p>
        </w:tc>
      </w:tr>
    </w:tbl>
    <w:p w14:paraId="55CD8936" w14:textId="4DF875A3" w:rsidR="0020061D" w:rsidRPr="00C374EF" w:rsidRDefault="00766C9B">
      <w:pPr>
        <w:widowControl w:val="0"/>
        <w:spacing w:after="140" w:line="360" w:lineRule="auto"/>
        <w:jc w:val="both"/>
        <w:rPr>
          <w:rFonts w:ascii="Arial" w:hAnsi="Arial"/>
          <w:sz w:val="20"/>
          <w:szCs w:val="20"/>
        </w:rPr>
      </w:pPr>
      <w:r>
        <w:rPr>
          <w:rFonts w:ascii="Arial" w:eastAsia="Times" w:hAnsi="Arial"/>
          <w:b/>
          <w:color w:val="000000"/>
          <w:sz w:val="20"/>
          <w:szCs w:val="20"/>
          <w:lang w:eastAsia="en-GB"/>
        </w:rPr>
        <w:t>Table 5.2. Qualitative comparison of abscesses and NFκB expression in embryos infected with SH1000 an</w:t>
      </w:r>
      <w:r>
        <w:rPr>
          <w:rFonts w:ascii="Arial" w:eastAsia="Times" w:hAnsi="Arial"/>
          <w:b/>
          <w:bCs/>
          <w:color w:val="000000"/>
          <w:sz w:val="20"/>
          <w:szCs w:val="20"/>
          <w:lang w:eastAsia="en-GB"/>
        </w:rPr>
        <w:t xml:space="preserve">d </w:t>
      </w:r>
      <w:r>
        <w:rPr>
          <w:rFonts w:ascii="Arial" w:eastAsia="Times" w:hAnsi="Arial"/>
          <w:b/>
          <w:bCs/>
          <w:i/>
          <w:color w:val="000000"/>
          <w:sz w:val="20"/>
          <w:szCs w:val="20"/>
          <w:lang w:eastAsia="en-GB"/>
        </w:rPr>
        <w:t>sagB</w:t>
      </w:r>
      <w:r>
        <w:rPr>
          <w:rFonts w:ascii="Arial" w:eastAsia="Times" w:hAnsi="Arial"/>
          <w:b/>
          <w:bCs/>
          <w:color w:val="000000"/>
          <w:sz w:val="20"/>
          <w:szCs w:val="20"/>
          <w:lang w:eastAsia="en-GB"/>
        </w:rPr>
        <w:t>.</w:t>
      </w:r>
      <w:r>
        <w:rPr>
          <w:rFonts w:ascii="Arial" w:eastAsia="Times" w:hAnsi="Arial"/>
          <w:color w:val="000000"/>
          <w:sz w:val="20"/>
          <w:szCs w:val="20"/>
          <w:lang w:eastAsia="en-GB"/>
        </w:rPr>
        <w:t xml:space="preserve"> </w:t>
      </w:r>
      <w:r>
        <w:rPr>
          <w:rFonts w:ascii="Arial" w:eastAsia="Times" w:hAnsi="Arial"/>
          <w:b/>
          <w:bCs/>
          <w:color w:val="000000"/>
          <w:sz w:val="20"/>
          <w:szCs w:val="20"/>
          <w:lang w:eastAsia="en-GB"/>
        </w:rPr>
        <w:t xml:space="preserve">(A) </w:t>
      </w:r>
      <w:r>
        <w:rPr>
          <w:rFonts w:ascii="Arial" w:eastAsia="Times" w:hAnsi="Arial"/>
          <w:color w:val="000000"/>
          <w:sz w:val="20"/>
          <w:szCs w:val="20"/>
          <w:lang w:eastAsia="en-GB"/>
        </w:rPr>
        <w:t xml:space="preserve">Size, position and GFP expression of abscesses formed by SH1000 regardless of the time point of imaging. </w:t>
      </w:r>
      <w:r>
        <w:rPr>
          <w:rFonts w:ascii="Arial" w:eastAsia="Times" w:hAnsi="Arial"/>
          <w:b/>
          <w:bCs/>
          <w:color w:val="000000"/>
          <w:sz w:val="20"/>
          <w:szCs w:val="20"/>
          <w:lang w:eastAsia="en-GB"/>
        </w:rPr>
        <w:t>(B)</w:t>
      </w:r>
      <w:r>
        <w:rPr>
          <w:rFonts w:ascii="Arial" w:eastAsia="Times" w:hAnsi="Arial"/>
          <w:color w:val="000000"/>
          <w:sz w:val="20"/>
          <w:szCs w:val="20"/>
          <w:lang w:eastAsia="en-GB"/>
        </w:rPr>
        <w:t xml:space="preserve"> Size, position and GFP expression of abscesses formed by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regardless of the time point of imaging. For both strains, only large abscesses were associated with tissue damage. The number of abscesses corresponding to each size and location is indicated in the columns. Abscesses that are GFP-negative did not have associated NF</w:t>
      </w:r>
      <w:r>
        <w:rPr>
          <w:rFonts w:ascii="Arial" w:eastAsia="Arial Greek" w:hAnsi="Arial"/>
          <w:color w:val="000000"/>
          <w:sz w:val="20"/>
          <w:szCs w:val="20"/>
          <w:lang w:eastAsia="en-GB"/>
        </w:rPr>
        <w:t>κ</w:t>
      </w:r>
      <w:r>
        <w:rPr>
          <w:rFonts w:ascii="Arial" w:eastAsia="Times" w:hAnsi="Arial"/>
          <w:color w:val="000000"/>
          <w:sz w:val="20"/>
          <w:szCs w:val="20"/>
          <w:lang w:eastAsia="en-GB"/>
        </w:rPr>
        <w:t>B expression whilst GFP-positive abscesses did.</w:t>
      </w:r>
      <w:ins w:id="2899" w:author="Nelly Wagner" w:date="2017-01-22T15:50:00Z">
        <w:r w:rsidR="00933C34" w:rsidRPr="00E41EC0">
          <w:rPr>
            <w:rFonts w:ascii="Arial" w:eastAsia="Times" w:hAnsi="Arial"/>
            <w:sz w:val="20"/>
            <w:szCs w:val="20"/>
            <w:lang w:eastAsia="en-GB"/>
            <w:rPrChange w:id="2900" w:author="Nelly Wagner" w:date="2017-01-23T18:25:00Z">
              <w:rPr>
                <w:rFonts w:ascii="Arial" w:eastAsia="Times" w:hAnsi="Arial"/>
                <w:color w:val="000000"/>
                <w:sz w:val="20"/>
                <w:szCs w:val="20"/>
                <w:lang w:eastAsia="en-GB"/>
              </w:rPr>
            </w:rPrChange>
          </w:rPr>
          <w:t xml:space="preserve"> </w:t>
        </w:r>
        <w:r w:rsidR="00933C34" w:rsidRPr="00E41EC0">
          <w:rPr>
            <w:rFonts w:eastAsia="Arial"/>
            <w:rPrChange w:id="2901" w:author="Nelly Wagner" w:date="2017-01-23T18:25:00Z">
              <w:rPr>
                <w:rFonts w:eastAsia="Arial"/>
                <w:color w:val="0070C0"/>
              </w:rPr>
            </w:rPrChange>
          </w:rPr>
          <w:t>N = 2 independent experiments.</w:t>
        </w:r>
      </w:ins>
    </w:p>
    <w:p w14:paraId="4915B076" w14:textId="77777777" w:rsidR="0020061D" w:rsidRDefault="0020061D">
      <w:pPr>
        <w:widowControl w:val="0"/>
        <w:spacing w:line="360" w:lineRule="auto"/>
        <w:jc w:val="both"/>
        <w:rPr>
          <w:rFonts w:ascii="Arial" w:eastAsia="Times" w:hAnsi="Arial"/>
          <w:color w:val="000000"/>
          <w:sz w:val="24"/>
          <w:lang w:eastAsia="en-GB"/>
        </w:rPr>
      </w:pPr>
    </w:p>
    <w:p w14:paraId="601F8285" w14:textId="77777777" w:rsidR="0020061D" w:rsidRDefault="00766C9B">
      <w:pPr>
        <w:widowControl w:val="0"/>
        <w:spacing w:line="360" w:lineRule="auto"/>
        <w:jc w:val="both"/>
        <w:rPr>
          <w:rFonts w:ascii="Arial" w:eastAsia="Times" w:hAnsi="Arial"/>
          <w:b/>
          <w:color w:val="000000"/>
          <w:sz w:val="28"/>
          <w:lang w:eastAsia="en-GB"/>
        </w:rPr>
      </w:pPr>
      <w:r>
        <w:br w:type="page"/>
      </w:r>
    </w:p>
    <w:p w14:paraId="33DF187C" w14:textId="0CD0C2D6" w:rsidR="0020061D" w:rsidDel="00105D89" w:rsidRDefault="00766C9B">
      <w:pPr>
        <w:pStyle w:val="Paragraph"/>
        <w:rPr>
          <w:moveFrom w:id="2902" w:author="Nelly Wagner" w:date="2017-01-24T21:20:00Z"/>
        </w:rPr>
      </w:pPr>
      <w:moveFromRangeStart w:id="2903" w:author="Nelly Wagner" w:date="2017-01-24T21:20:00Z" w:name="move473056171"/>
      <w:moveFrom w:id="2904" w:author="Nelly Wagner" w:date="2017-01-24T21:20:00Z">
        <w:r w:rsidDel="00105D89">
          <w:rPr>
            <w:rFonts w:eastAsia="Times"/>
            <w:color w:val="000000"/>
            <w:lang w:eastAsia="en-GB"/>
          </w:rPr>
          <w:lastRenderedPageBreak/>
          <w:t>The data is summarised in Table 5.2.  In embryos infected with SH1000 it was observed that 3/5 of abscesses were located in the anterior trunk. Of these, 3/4 were associated with GFP expression which seemingly indicate that NF</w:t>
        </w:r>
        <w:r w:rsidDel="00105D89">
          <w:rPr>
            <w:rFonts w:eastAsia="Arial Greek"/>
            <w:color w:val="000000"/>
            <w:lang w:eastAsia="en-GB"/>
          </w:rPr>
          <w:t>κ</w:t>
        </w:r>
        <w:r w:rsidDel="00105D89">
          <w:rPr>
            <w:rFonts w:eastAsia="Times"/>
            <w:color w:val="000000"/>
            <w:lang w:eastAsia="en-GB"/>
          </w:rPr>
          <w:t>B was activated in response to the infection. Conversely, only 1/4 of abscesses located in the posterior trunk were associated with GFP expression. A Fisher exact test indicated that the association between the position of abscesses and the likelihood of GFP expression was not significant (</w:t>
        </w:r>
        <w:r w:rsidDel="00105D89">
          <w:rPr>
            <w:rFonts w:eastAsia="Times"/>
            <w:i/>
            <w:color w:val="000000"/>
            <w:lang w:eastAsia="en-GB"/>
          </w:rPr>
          <w:t>p</w:t>
        </w:r>
        <w:r w:rsidDel="00105D89">
          <w:rPr>
            <w:rFonts w:eastAsia="Times"/>
            <w:color w:val="000000"/>
            <w:lang w:eastAsia="en-GB"/>
          </w:rPr>
          <w:t xml:space="preserve"> = 0.065)  In embryos infected with </w:t>
        </w:r>
        <w:r w:rsidDel="00105D89">
          <w:rPr>
            <w:rFonts w:eastAsia="Times"/>
            <w:i/>
            <w:color w:val="000000"/>
            <w:lang w:eastAsia="en-GB"/>
          </w:rPr>
          <w:t>sagB</w:t>
        </w:r>
        <w:r w:rsidDel="00105D89">
          <w:rPr>
            <w:rFonts w:eastAsia="Times"/>
            <w:color w:val="000000"/>
            <w:lang w:eastAsia="en-GB"/>
          </w:rPr>
          <w:t>, 1/3 of abscesses were located in the anterior trunk and none of them were associated with GFP expression. Only 1/4 of abscesses located in the posterior trunk were associated with GFP expression. Again, a Fisher exact test found no significant association between the location of abscesses and the likelihood of GFP expression (</w:t>
        </w:r>
        <w:r w:rsidDel="00105D89">
          <w:rPr>
            <w:rFonts w:eastAsia="Times"/>
            <w:i/>
            <w:color w:val="000000"/>
            <w:lang w:eastAsia="en-GB"/>
          </w:rPr>
          <w:t>p</w:t>
        </w:r>
        <w:r w:rsidDel="00105D89">
          <w:rPr>
            <w:rFonts w:eastAsia="Times"/>
            <w:color w:val="000000"/>
            <w:lang w:eastAsia="en-GB"/>
          </w:rPr>
          <w:t xml:space="preserve"> = 1).</w:t>
        </w:r>
      </w:moveFrom>
    </w:p>
    <w:p w14:paraId="10BB23AB" w14:textId="60E011F5" w:rsidR="0020061D" w:rsidDel="00105D89" w:rsidRDefault="00766C9B">
      <w:pPr>
        <w:pStyle w:val="Paragraph"/>
        <w:rPr>
          <w:moveFrom w:id="2905" w:author="Nelly Wagner" w:date="2017-01-24T21:20:00Z"/>
        </w:rPr>
      </w:pPr>
      <w:moveFrom w:id="2906" w:author="Nelly Wagner" w:date="2017-01-24T21:20:00Z">
        <w:r w:rsidDel="00105D89">
          <w:rPr>
            <w:rFonts w:eastAsia="Times"/>
            <w:b/>
            <w:color w:val="000000"/>
            <w:sz w:val="28"/>
            <w:lang w:eastAsia="en-GB"/>
          </w:rPr>
          <w:tab/>
        </w:r>
        <w:r w:rsidDel="00105D89">
          <w:rPr>
            <w:rFonts w:eastAsia="Times"/>
            <w:color w:val="000000"/>
            <w:lang w:eastAsia="en-GB"/>
          </w:rPr>
          <w:t xml:space="preserve">Thus it seems that SH1000 formed abscesses primarily in the anterior trunk of embryos and the </w:t>
        </w:r>
        <w:r w:rsidDel="00105D89">
          <w:rPr>
            <w:rFonts w:eastAsia="Times"/>
            <w:i/>
            <w:color w:val="000000"/>
            <w:lang w:eastAsia="en-GB"/>
          </w:rPr>
          <w:t xml:space="preserve">sagB </w:t>
        </w:r>
        <w:r w:rsidDel="00105D89">
          <w:rPr>
            <w:rFonts w:eastAsia="Times"/>
            <w:color w:val="000000"/>
            <w:lang w:eastAsia="en-GB"/>
          </w:rPr>
          <w:t xml:space="preserve">mutant in the posterior trunk. Abscesses formed by SH1000 in the anterior trunk were equally likely to be associated with GFP expression than those formed in the posterior trunk, independently of the strain.  However, the small size of the samples, especially for the </w:t>
        </w:r>
        <w:r w:rsidDel="00105D89">
          <w:rPr>
            <w:rFonts w:eastAsia="Times"/>
            <w:i/>
            <w:color w:val="000000"/>
            <w:lang w:eastAsia="en-GB"/>
          </w:rPr>
          <w:t>sagB</w:t>
        </w:r>
        <w:r w:rsidDel="00105D89">
          <w:rPr>
            <w:rFonts w:eastAsia="Times"/>
            <w:color w:val="000000"/>
            <w:lang w:eastAsia="en-GB"/>
          </w:rPr>
          <w:t xml:space="preserve"> mutant, greatly reduces the power of these comparisons. </w:t>
        </w:r>
      </w:moveFrom>
    </w:p>
    <w:moveFromRangeEnd w:id="2903"/>
    <w:p w14:paraId="765409B2" w14:textId="77777777" w:rsidR="0020061D" w:rsidRDefault="00766C9B">
      <w:pPr>
        <w:pStyle w:val="411"/>
        <w:rPr>
          <w:szCs w:val="24"/>
        </w:rPr>
      </w:pPr>
      <w:r>
        <w:rPr>
          <w:rFonts w:eastAsia="Times"/>
          <w:color w:val="000000"/>
          <w:szCs w:val="24"/>
          <w:lang w:eastAsia="en-GB"/>
        </w:rPr>
        <w:t xml:space="preserve">5.2.2. Innate immunity against systemic </w:t>
      </w:r>
      <w:r>
        <w:rPr>
          <w:rFonts w:eastAsia="Times"/>
          <w:i/>
          <w:iCs/>
          <w:color w:val="000000"/>
          <w:szCs w:val="24"/>
          <w:lang w:eastAsia="en-GB"/>
        </w:rPr>
        <w:t>S. aureus</w:t>
      </w:r>
      <w:r>
        <w:rPr>
          <w:rFonts w:eastAsia="Times"/>
          <w:i/>
          <w:color w:val="000000"/>
          <w:szCs w:val="24"/>
          <w:lang w:eastAsia="en-GB"/>
        </w:rPr>
        <w:t xml:space="preserve"> </w:t>
      </w:r>
      <w:r>
        <w:rPr>
          <w:rFonts w:eastAsia="Times"/>
          <w:color w:val="000000"/>
          <w:szCs w:val="24"/>
          <w:lang w:eastAsia="en-GB"/>
        </w:rPr>
        <w:t>infection is MyD88-independent</w:t>
      </w:r>
    </w:p>
    <w:p w14:paraId="1104E2CF" w14:textId="77777777" w:rsidR="0020061D" w:rsidRDefault="00766C9B">
      <w:pPr>
        <w:pStyle w:val="Paragraph"/>
      </w:pPr>
      <w:r>
        <w:rPr>
          <w:rFonts w:eastAsia="Times"/>
          <w:color w:val="000000"/>
          <w:sz w:val="24"/>
          <w:lang w:eastAsia="en-GB"/>
        </w:rPr>
        <w:tab/>
      </w:r>
      <w:r>
        <w:rPr>
          <w:rFonts w:eastAsia="Times"/>
          <w:color w:val="000000"/>
          <w:lang w:eastAsia="en-GB"/>
        </w:rPr>
        <w:t xml:space="preserve">A whole-body expression approach was used to compare the involvement of the MyD88 adaptor protein in the activation of the innate immune response during infection by SH1000, </w:t>
      </w:r>
      <w:r>
        <w:rPr>
          <w:rFonts w:eastAsia="Times"/>
          <w:i/>
          <w:iCs/>
          <w:color w:val="000000"/>
          <w:lang w:eastAsia="en-GB"/>
        </w:rPr>
        <w:t>sagB</w:t>
      </w:r>
      <w:r>
        <w:rPr>
          <w:rFonts w:eastAsia="Times"/>
          <w:color w:val="000000"/>
          <w:lang w:eastAsia="en-GB"/>
        </w:rPr>
        <w:t xml:space="preserve"> and </w:t>
      </w:r>
      <w:r>
        <w:rPr>
          <w:rFonts w:eastAsia="Times"/>
          <w:i/>
          <w:iCs/>
          <w:color w:val="000000"/>
          <w:lang w:eastAsia="en-GB"/>
        </w:rPr>
        <w:t>phePsaeR</w:t>
      </w:r>
      <w:r>
        <w:rPr>
          <w:rFonts w:eastAsia="Times"/>
          <w:color w:val="000000"/>
          <w:lang w:eastAsia="en-GB"/>
        </w:rPr>
        <w:t xml:space="preserve">. A transient knock-down approach of MyD88 expression was first performed by using a morpholino that alters the splicing of the gene in zebrafish embryos. Then, a published </w:t>
      </w:r>
      <w:r>
        <w:rPr>
          <w:rFonts w:eastAsia="Times"/>
          <w:i/>
          <w:color w:val="000000"/>
          <w:lang w:eastAsia="en-GB"/>
        </w:rPr>
        <w:t xml:space="preserve">myd88 </w:t>
      </w:r>
      <w:r>
        <w:rPr>
          <w:rFonts w:eastAsia="Times"/>
          <w:color w:val="000000"/>
          <w:lang w:eastAsia="en-GB"/>
        </w:rPr>
        <w:t>mutant zebrafish line was used to complement the data obtained with the morpholino.</w:t>
      </w:r>
    </w:p>
    <w:p w14:paraId="037DDD78" w14:textId="77777777" w:rsidR="0020061D" w:rsidRDefault="00766C9B">
      <w:pPr>
        <w:pStyle w:val="4111"/>
      </w:pPr>
      <w:bookmarkStart w:id="2907" w:name="__RefHeading___Toc79887_1995552439"/>
      <w:bookmarkEnd w:id="2907"/>
      <w:r>
        <w:rPr>
          <w:rFonts w:eastAsia="Times"/>
          <w:color w:val="000000"/>
          <w:lang w:eastAsia="en-GB"/>
        </w:rPr>
        <w:t xml:space="preserve">5.2.2.1. Impact of </w:t>
      </w:r>
      <w:r>
        <w:rPr>
          <w:rFonts w:eastAsia="Times"/>
          <w:i/>
          <w:color w:val="000000"/>
          <w:lang w:eastAsia="en-GB"/>
        </w:rPr>
        <w:t xml:space="preserve">myd88 </w:t>
      </w:r>
      <w:r>
        <w:rPr>
          <w:rFonts w:eastAsia="Times"/>
          <w:color w:val="000000"/>
          <w:lang w:eastAsia="en-GB"/>
        </w:rPr>
        <w:t>knock-down on host survival</w:t>
      </w:r>
    </w:p>
    <w:p w14:paraId="0EA5F5E6" w14:textId="77777777" w:rsidR="0020061D" w:rsidRDefault="00766C9B">
      <w:pPr>
        <w:pStyle w:val="Paragraph"/>
      </w:pPr>
      <w:r>
        <w:rPr>
          <w:rFonts w:eastAsia="Times"/>
          <w:color w:val="000000"/>
          <w:sz w:val="24"/>
          <w:lang w:eastAsia="en-GB"/>
        </w:rPr>
        <w:tab/>
      </w:r>
      <w:r>
        <w:rPr>
          <w:rFonts w:eastAsia="Times"/>
          <w:color w:val="000000"/>
          <w:lang w:eastAsia="en-GB"/>
        </w:rPr>
        <w:t xml:space="preserve">A whole-body expression approach was used to compare the involvement of the MyD88 adaptor protein in the activation of the innate immune response during infection by SH1000, </w:t>
      </w:r>
      <w:r>
        <w:rPr>
          <w:rFonts w:eastAsia="Times"/>
          <w:i/>
          <w:iCs/>
          <w:color w:val="000000"/>
          <w:lang w:eastAsia="en-GB"/>
        </w:rPr>
        <w:t>sagB</w:t>
      </w:r>
      <w:r>
        <w:rPr>
          <w:rFonts w:eastAsia="Times"/>
          <w:color w:val="000000"/>
          <w:lang w:eastAsia="en-GB"/>
        </w:rPr>
        <w:t xml:space="preserve"> and </w:t>
      </w:r>
      <w:r>
        <w:rPr>
          <w:rFonts w:eastAsia="Times"/>
          <w:i/>
          <w:iCs/>
          <w:color w:val="000000"/>
          <w:lang w:eastAsia="en-GB"/>
        </w:rPr>
        <w:t>phePsaeR</w:t>
      </w:r>
      <w:r>
        <w:rPr>
          <w:rFonts w:eastAsia="Times"/>
          <w:color w:val="000000"/>
          <w:lang w:eastAsia="en-GB"/>
        </w:rPr>
        <w:t>. A morpholino was first used to knock-down</w:t>
      </w:r>
      <w:r>
        <w:rPr>
          <w:rFonts w:eastAsia="Times"/>
          <w:i/>
          <w:color w:val="000000"/>
          <w:lang w:eastAsia="en-GB"/>
        </w:rPr>
        <w:t xml:space="preserve"> </w:t>
      </w:r>
      <w:r>
        <w:rPr>
          <w:rFonts w:eastAsia="Times"/>
          <w:color w:val="000000"/>
          <w:lang w:eastAsia="en-GB"/>
        </w:rPr>
        <w:t>functional</w:t>
      </w:r>
      <w:r>
        <w:rPr>
          <w:rFonts w:eastAsia="Times"/>
          <w:i/>
          <w:color w:val="000000"/>
          <w:lang w:eastAsia="en-GB"/>
        </w:rPr>
        <w:t xml:space="preserve"> </w:t>
      </w:r>
      <w:r>
        <w:rPr>
          <w:rFonts w:eastAsia="Times"/>
          <w:color w:val="000000"/>
          <w:lang w:eastAsia="en-GB"/>
        </w:rPr>
        <w:t>expression of MyD88 by altering the splicing of its gene in zebrafish embryos.</w:t>
      </w:r>
    </w:p>
    <w:p w14:paraId="0FD73FF7" w14:textId="77777777" w:rsidR="0020061D" w:rsidRDefault="00766C9B">
      <w:pPr>
        <w:pStyle w:val="Paragraph"/>
      </w:pPr>
      <w:r>
        <w:rPr>
          <w:rFonts w:eastAsia="Times"/>
          <w:color w:val="000000"/>
          <w:lang w:eastAsia="en-GB"/>
        </w:rPr>
        <w:tab/>
        <w:t xml:space="preserve">The </w:t>
      </w:r>
      <w:r>
        <w:rPr>
          <w:rFonts w:eastAsia="Times"/>
          <w:i/>
          <w:color w:val="000000"/>
          <w:lang w:eastAsia="en-GB"/>
        </w:rPr>
        <w:t xml:space="preserve">myd88 </w:t>
      </w:r>
      <w:r>
        <w:rPr>
          <w:rFonts w:eastAsia="Times"/>
          <w:color w:val="000000"/>
          <w:lang w:eastAsia="en-GB"/>
        </w:rPr>
        <w:t>morpholino is well-characterised and achieved evident whole-body knock-down of functional expression in previous studies (Bates et al. 2007)</w:t>
      </w:r>
      <w:del w:id="2908" w:author="Nelly Wagner" w:date="2017-01-22T15:51:00Z">
        <w:r w:rsidDel="00933C34">
          <w:rPr>
            <w:rFonts w:eastAsia="Courier"/>
            <w:color w:val="000000"/>
            <w:lang w:eastAsia="en-GB"/>
          </w:rPr>
          <w:delText>⁠</w:delText>
        </w:r>
      </w:del>
      <w:r>
        <w:rPr>
          <w:rFonts w:eastAsia="Times"/>
          <w:color w:val="000000"/>
          <w:lang w:eastAsia="en-GB"/>
        </w:rPr>
        <w:t xml:space="preserve"> (van der Vaart et al. 2013)</w:t>
      </w:r>
      <w:del w:id="2909" w:author="Nelly Wagner" w:date="2017-01-22T15:50:00Z">
        <w:r w:rsidDel="00933C34">
          <w:rPr>
            <w:rFonts w:eastAsia="Courier"/>
            <w:color w:val="000000"/>
            <w:lang w:eastAsia="en-GB"/>
          </w:rPr>
          <w:delText>⁠</w:delText>
        </w:r>
      </w:del>
      <w:r>
        <w:rPr>
          <w:rFonts w:eastAsia="Times"/>
          <w:color w:val="000000"/>
          <w:lang w:eastAsia="en-GB"/>
        </w:rPr>
        <w:t xml:space="preserve">. However, as it is not as widely used as the </w:t>
      </w:r>
      <w:r>
        <w:rPr>
          <w:rFonts w:eastAsia="Times"/>
          <w:i/>
          <w:color w:val="000000"/>
          <w:lang w:eastAsia="en-GB"/>
        </w:rPr>
        <w:t>pu.1</w:t>
      </w:r>
      <w:r>
        <w:rPr>
          <w:rFonts w:eastAsia="Times"/>
          <w:color w:val="000000"/>
          <w:lang w:eastAsia="en-GB"/>
        </w:rPr>
        <w:t xml:space="preserve"> morpholino, its efficiency was tested by RT-PCR (Figure 5.13). The presence of a differentially spliced PCR product in the morpholino-injected group suggest that the observed knock-down level was comparable to published data. In all control cDNAs and morphant cDNAs an amplified product of a size consistent with the expected 544 bp was visible. In the </w:t>
      </w:r>
      <w:r>
        <w:rPr>
          <w:rFonts w:eastAsia="Times"/>
          <w:i/>
          <w:color w:val="000000"/>
          <w:lang w:eastAsia="en-GB"/>
        </w:rPr>
        <w:t>myd88</w:t>
      </w:r>
      <w:r>
        <w:rPr>
          <w:rFonts w:eastAsia="Times"/>
          <w:color w:val="000000"/>
          <w:lang w:eastAsia="en-GB"/>
        </w:rPr>
        <w:t xml:space="preserve"> morphant cDNA, amplification of a fragment of altered size consistent with the inclusion of an 80 bp intron was also observed. </w:t>
      </w:r>
    </w:p>
    <w:p w14:paraId="4FBD9E2D" w14:textId="12D48207" w:rsidR="0020061D" w:rsidDel="00AB01D7" w:rsidRDefault="00766C9B">
      <w:pPr>
        <w:pStyle w:val="Paragraph"/>
        <w:rPr>
          <w:del w:id="2910" w:author="Nelly Wagner" w:date="2017-01-24T21:21:00Z"/>
        </w:rPr>
      </w:pPr>
      <w:r>
        <w:rPr>
          <w:rFonts w:eastAsia="Times"/>
          <w:color w:val="000000"/>
          <w:lang w:eastAsia="en-GB"/>
        </w:rPr>
        <w:tab/>
        <w:t xml:space="preserve">The effect of the morpholino on host survival was first examined on non-infected embryos (Figure 5.13B). While wild-type embryos and control morphants showed respectively 100% and 94% survival, there was a noticeable mortality of 22% in the </w:t>
      </w:r>
      <w:r>
        <w:rPr>
          <w:rFonts w:eastAsia="Times"/>
          <w:i/>
          <w:color w:val="000000"/>
          <w:lang w:eastAsia="en-GB"/>
        </w:rPr>
        <w:t xml:space="preserve">myd88 </w:t>
      </w:r>
      <w:r>
        <w:rPr>
          <w:rFonts w:eastAsia="Times"/>
          <w:color w:val="000000"/>
          <w:lang w:eastAsia="en-GB"/>
        </w:rPr>
        <w:t>morphants. This experiment was however not powered to detect a difference of this magnitude (</w:t>
      </w:r>
      <w:r>
        <w:rPr>
          <w:rFonts w:eastAsia="Times"/>
          <w:i/>
          <w:color w:val="000000"/>
          <w:lang w:eastAsia="en-GB"/>
        </w:rPr>
        <w:t xml:space="preserve">p </w:t>
      </w:r>
      <w:r>
        <w:rPr>
          <w:rFonts w:eastAsia="Times"/>
          <w:color w:val="000000"/>
          <w:lang w:eastAsia="en-GB"/>
        </w:rPr>
        <w:t>&gt; 0.05). Nevertheless</w:t>
      </w:r>
      <w:ins w:id="2911" w:author="Nelly Wagner" w:date="2017-01-22T15:51:00Z">
        <w:r w:rsidR="00933C34">
          <w:rPr>
            <w:rFonts w:eastAsia="Times"/>
            <w:color w:val="000000"/>
            <w:lang w:eastAsia="en-GB"/>
          </w:rPr>
          <w:t>,</w:t>
        </w:r>
      </w:ins>
      <w:r>
        <w:rPr>
          <w:rFonts w:eastAsia="Times"/>
          <w:color w:val="000000"/>
          <w:lang w:eastAsia="en-GB"/>
        </w:rPr>
        <w:t xml:space="preserve"> no adverse effect of the </w:t>
      </w:r>
      <w:r>
        <w:rPr>
          <w:rFonts w:eastAsia="Times"/>
          <w:i/>
          <w:color w:val="000000"/>
          <w:lang w:eastAsia="en-GB"/>
        </w:rPr>
        <w:t>myd88</w:t>
      </w:r>
      <w:r>
        <w:rPr>
          <w:rFonts w:eastAsia="Times"/>
          <w:color w:val="000000"/>
          <w:lang w:eastAsia="en-GB"/>
        </w:rPr>
        <w:t xml:space="preserve"> morpholino was detected in embryos infected with SH1000 (Figure 5.13C). The survival of infected wild-type and </w:t>
      </w:r>
      <w:r>
        <w:rPr>
          <w:rFonts w:eastAsia="Times"/>
          <w:i/>
          <w:color w:val="000000"/>
          <w:lang w:eastAsia="en-GB"/>
        </w:rPr>
        <w:t>myd88</w:t>
      </w:r>
      <w:r>
        <w:rPr>
          <w:rFonts w:eastAsia="Times"/>
          <w:color w:val="000000"/>
          <w:lang w:eastAsia="en-GB"/>
        </w:rPr>
        <w:t xml:space="preserve"> morphant embryos was indeed consistent with the infectious dose (45% mortality with 1310 CFU and 34% mortality with 975 CFU respectively, </w:t>
      </w:r>
      <w:r>
        <w:rPr>
          <w:rFonts w:eastAsia="Times"/>
          <w:i/>
          <w:color w:val="000000"/>
          <w:lang w:eastAsia="en-GB"/>
        </w:rPr>
        <w:t>p =</w:t>
      </w:r>
      <w:r>
        <w:rPr>
          <w:rFonts w:eastAsia="Times"/>
          <w:color w:val="000000"/>
          <w:lang w:eastAsia="en-GB"/>
        </w:rPr>
        <w:t xml:space="preserve"> 0.38).</w:t>
      </w:r>
      <w:ins w:id="2912" w:author="Nelly Wagner" w:date="2017-01-24T21:21:00Z">
        <w:r w:rsidR="00AB01D7">
          <w:rPr>
            <w:rFonts w:eastAsia="Times"/>
            <w:color w:val="000000"/>
            <w:lang w:eastAsia="en-GB"/>
          </w:rPr>
          <w:t xml:space="preserve"> </w:t>
        </w:r>
      </w:ins>
    </w:p>
    <w:p w14:paraId="386A0E12" w14:textId="6731D5A0" w:rsidR="0020061D" w:rsidDel="001F45A5" w:rsidRDefault="00766C9B">
      <w:pPr>
        <w:pStyle w:val="Paragraph"/>
        <w:rPr>
          <w:del w:id="2913" w:author="Nelly Wagner" w:date="2017-01-24T21:23:00Z"/>
        </w:rPr>
      </w:pPr>
      <w:del w:id="2914" w:author="Nelly Wagner" w:date="2017-01-24T21:21:00Z">
        <w:r w:rsidDel="00AB01D7">
          <w:rPr>
            <w:rFonts w:eastAsia="Times"/>
            <w:color w:val="000000"/>
            <w:lang w:eastAsia="en-GB"/>
          </w:rPr>
          <w:tab/>
        </w:r>
      </w:del>
      <w:r>
        <w:rPr>
          <w:rFonts w:eastAsia="Times"/>
          <w:color w:val="000000"/>
          <w:lang w:eastAsia="en-GB"/>
        </w:rPr>
        <w:t xml:space="preserve">The control morpholino caused the quick death of all infected embryos, which was unexpected. A further experiment with SH1000 confirmed that the </w:t>
      </w:r>
      <w:r>
        <w:rPr>
          <w:rFonts w:eastAsia="Times"/>
          <w:i/>
          <w:color w:val="000000"/>
          <w:lang w:eastAsia="en-GB"/>
        </w:rPr>
        <w:t xml:space="preserve">myd88 </w:t>
      </w:r>
      <w:r>
        <w:rPr>
          <w:rFonts w:eastAsia="Times"/>
          <w:color w:val="000000"/>
          <w:lang w:eastAsia="en-GB"/>
        </w:rPr>
        <w:t>morpholino had no impact on host survival compared with wild-type infected embryos</w:t>
      </w:r>
      <w:del w:id="2915" w:author="Nelly Wagner" w:date="2017-01-22T15:51:00Z">
        <w:r w:rsidDel="00933C34">
          <w:rPr>
            <w:rFonts w:eastAsia="Times"/>
            <w:color w:val="000000"/>
            <w:lang w:eastAsia="en-GB"/>
          </w:rPr>
          <w:delText xml:space="preserve"> </w:delText>
        </w:r>
      </w:del>
      <w:r>
        <w:rPr>
          <w:rFonts w:eastAsia="Times"/>
          <w:color w:val="000000"/>
          <w:lang w:eastAsia="en-GB"/>
        </w:rPr>
        <w:t xml:space="preserve"> (Figure 5.14A, </w:t>
      </w:r>
      <w:r>
        <w:rPr>
          <w:rFonts w:eastAsia="Times"/>
          <w:i/>
          <w:color w:val="000000"/>
          <w:lang w:eastAsia="en-GB"/>
        </w:rPr>
        <w:t>p =</w:t>
      </w:r>
      <w:r>
        <w:rPr>
          <w:rFonts w:eastAsia="Times"/>
          <w:color w:val="000000"/>
          <w:lang w:eastAsia="en-GB"/>
        </w:rPr>
        <w:t xml:space="preserve"> 0.83). </w:t>
      </w:r>
      <w:del w:id="2916" w:author="Nelly Wagner" w:date="2017-01-24T21:23:00Z">
        <w:r w:rsidDel="001F45A5">
          <w:rPr>
            <w:rFonts w:eastAsia="Times"/>
            <w:color w:val="000000"/>
            <w:lang w:eastAsia="en-GB"/>
          </w:rPr>
          <w:delText>However the control morpholino significantly increased the survival of infected embryos (</w:delText>
        </w:r>
        <w:r w:rsidDel="001F45A5">
          <w:rPr>
            <w:rFonts w:eastAsia="Times"/>
            <w:i/>
            <w:color w:val="000000"/>
            <w:lang w:eastAsia="en-GB"/>
          </w:rPr>
          <w:delText>p =</w:delText>
        </w:r>
        <w:r w:rsidDel="001F45A5">
          <w:rPr>
            <w:rFonts w:eastAsia="Times"/>
            <w:color w:val="000000"/>
            <w:lang w:eastAsia="en-GB"/>
          </w:rPr>
          <w:delText xml:space="preserve"> 0.018), which was not predicted in view of the previous survival data. The impact of the morpholino on embryos infected with the </w:delText>
        </w:r>
        <w:r w:rsidDel="001F45A5">
          <w:rPr>
            <w:rFonts w:eastAsia="Times"/>
            <w:i/>
            <w:color w:val="000000"/>
            <w:lang w:eastAsia="en-GB"/>
          </w:rPr>
          <w:delText xml:space="preserve">sagB </w:delText>
        </w:r>
        <w:r w:rsidDel="001F45A5">
          <w:rPr>
            <w:rFonts w:eastAsia="Times"/>
            <w:color w:val="000000"/>
            <w:lang w:eastAsia="en-GB"/>
          </w:rPr>
          <w:delText xml:space="preserve">and </w:delText>
        </w:r>
        <w:r w:rsidDel="001F45A5">
          <w:rPr>
            <w:rFonts w:eastAsia="Times"/>
            <w:i/>
            <w:color w:val="000000"/>
            <w:lang w:eastAsia="en-GB"/>
          </w:rPr>
          <w:delText xml:space="preserve">phePsaeR </w:delText>
        </w:r>
        <w:r w:rsidDel="001F45A5">
          <w:rPr>
            <w:rFonts w:eastAsia="Times"/>
            <w:color w:val="000000"/>
            <w:lang w:eastAsia="en-GB"/>
          </w:rPr>
          <w:delText xml:space="preserve">mutants was also tested (Figure 5.14B). The </w:delText>
        </w:r>
        <w:r w:rsidDel="001F45A5">
          <w:rPr>
            <w:rFonts w:eastAsia="Times"/>
            <w:i/>
            <w:color w:val="000000"/>
            <w:lang w:eastAsia="en-GB"/>
          </w:rPr>
          <w:delText xml:space="preserve">sagB </w:delText>
        </w:r>
        <w:r w:rsidDel="001F45A5">
          <w:rPr>
            <w:rFonts w:eastAsia="Times"/>
            <w:color w:val="000000"/>
            <w:lang w:eastAsia="en-GB"/>
          </w:rPr>
          <w:delText xml:space="preserve">strain was equally attenuated in both wild-type and </w:delText>
        </w:r>
        <w:r w:rsidDel="001F45A5">
          <w:rPr>
            <w:rFonts w:eastAsia="Times"/>
            <w:i/>
            <w:color w:val="000000"/>
            <w:lang w:eastAsia="en-GB"/>
          </w:rPr>
          <w:delText xml:space="preserve">myd88 </w:delText>
        </w:r>
        <w:r w:rsidDel="001F45A5">
          <w:rPr>
            <w:rFonts w:eastAsia="Times"/>
            <w:color w:val="000000"/>
            <w:lang w:eastAsia="en-GB"/>
          </w:rPr>
          <w:delText>morphants (</w:delText>
        </w:r>
        <w:r w:rsidDel="001F45A5">
          <w:rPr>
            <w:rFonts w:eastAsia="Times"/>
            <w:i/>
            <w:color w:val="000000"/>
            <w:lang w:eastAsia="en-GB"/>
          </w:rPr>
          <w:delText>p =</w:delText>
        </w:r>
        <w:r w:rsidDel="001F45A5">
          <w:rPr>
            <w:rFonts w:eastAsia="Times"/>
            <w:color w:val="000000"/>
            <w:lang w:eastAsia="en-GB"/>
          </w:rPr>
          <w:delText xml:space="preserve"> 0.17), meaning that the knock-down of MyD88 expression did not impair the ability of the embryos to control the mutant. The </w:delText>
        </w:r>
        <w:r w:rsidDel="001F45A5">
          <w:rPr>
            <w:rFonts w:eastAsia="Times"/>
            <w:i/>
            <w:color w:val="000000"/>
            <w:lang w:eastAsia="en-GB"/>
          </w:rPr>
          <w:delText xml:space="preserve">phePsaeR </w:delText>
        </w:r>
        <w:r w:rsidDel="001F45A5">
          <w:rPr>
            <w:rFonts w:eastAsia="Times"/>
            <w:color w:val="000000"/>
            <w:lang w:eastAsia="en-GB"/>
          </w:rPr>
          <w:delText xml:space="preserve">strain caused 13% mortality in wild-type embryos and 42% mortality in </w:delText>
        </w:r>
        <w:r w:rsidDel="001F45A5">
          <w:rPr>
            <w:rFonts w:eastAsia="Times"/>
            <w:i/>
            <w:color w:val="000000"/>
            <w:lang w:eastAsia="en-GB"/>
          </w:rPr>
          <w:delText xml:space="preserve">myd88 </w:delText>
        </w:r>
        <w:r w:rsidDel="001F45A5">
          <w:rPr>
            <w:rFonts w:eastAsia="Times"/>
            <w:color w:val="000000"/>
            <w:lang w:eastAsia="en-GB"/>
          </w:rPr>
          <w:delText>morphants, although the inoculum was much higher for the morphants (</w:delText>
        </w:r>
        <w:r w:rsidDel="001F45A5">
          <w:rPr>
            <w:rFonts w:eastAsia="Times"/>
            <w:i/>
            <w:color w:val="000000"/>
            <w:lang w:eastAsia="en-GB"/>
          </w:rPr>
          <w:delText xml:space="preserve">p </w:delText>
        </w:r>
        <w:r w:rsidDel="001F45A5">
          <w:rPr>
            <w:rFonts w:eastAsia="Times"/>
            <w:color w:val="000000"/>
            <w:lang w:eastAsia="en-GB"/>
          </w:rPr>
          <w:delText xml:space="preserve">= 0.02). This difference between inocula made it impossible to interpret the impact of MyD88 knock-down in embryos infected with </w:delText>
        </w:r>
        <w:r w:rsidDel="001F45A5">
          <w:rPr>
            <w:rFonts w:eastAsia="Times"/>
            <w:i/>
            <w:iCs/>
            <w:color w:val="000000"/>
            <w:lang w:eastAsia="en-GB"/>
          </w:rPr>
          <w:delText>phePsaeR</w:delText>
        </w:r>
        <w:r w:rsidDel="001F45A5">
          <w:rPr>
            <w:rFonts w:eastAsia="Times"/>
            <w:color w:val="000000"/>
            <w:lang w:eastAsia="en-GB"/>
          </w:rPr>
          <w:delText xml:space="preserve">. </w:delText>
        </w:r>
      </w:del>
    </w:p>
    <w:p w14:paraId="57AAADB1" w14:textId="09C35C45" w:rsidR="0020061D" w:rsidRDefault="00766C9B">
      <w:pPr>
        <w:pStyle w:val="Paragraph"/>
      </w:pPr>
      <w:del w:id="2917" w:author="Nelly Wagner" w:date="2017-01-24T21:23:00Z">
        <w:r w:rsidDel="001F45A5">
          <w:rPr>
            <w:rFonts w:eastAsia="Times"/>
            <w:color w:val="000000"/>
            <w:sz w:val="24"/>
            <w:lang w:eastAsia="en-GB"/>
          </w:rPr>
          <w:tab/>
        </w:r>
        <w:r w:rsidDel="001F45A5">
          <w:rPr>
            <w:rFonts w:eastAsia="Times"/>
            <w:color w:val="000000"/>
            <w:lang w:eastAsia="en-GB"/>
          </w:rPr>
          <w:delText xml:space="preserve">In conclusion, the </w:delText>
        </w:r>
        <w:r w:rsidDel="001F45A5">
          <w:rPr>
            <w:rFonts w:eastAsia="Times"/>
            <w:i/>
            <w:iCs/>
            <w:color w:val="000000"/>
            <w:lang w:eastAsia="en-GB"/>
          </w:rPr>
          <w:delText xml:space="preserve">myd88 </w:delText>
        </w:r>
        <w:r w:rsidDel="001F45A5">
          <w:rPr>
            <w:rFonts w:eastAsia="Times"/>
            <w:color w:val="000000"/>
            <w:lang w:eastAsia="en-GB"/>
          </w:rPr>
          <w:delText xml:space="preserve">morpholino was innocuous to zebrafish embryos. The control morpholino presented mixed effects, making it unreliable. </w:delText>
        </w:r>
        <w:r w:rsidDel="001F45A5">
          <w:rPr>
            <w:rFonts w:eastAsia="Times"/>
            <w:i/>
            <w:iCs/>
            <w:color w:val="000000"/>
            <w:lang w:eastAsia="en-GB"/>
          </w:rPr>
          <w:delText>Myd88</w:delText>
        </w:r>
        <w:r w:rsidDel="001F45A5">
          <w:rPr>
            <w:rFonts w:eastAsia="Times"/>
            <w:color w:val="000000"/>
            <w:lang w:eastAsia="en-GB"/>
          </w:rPr>
          <w:delText xml:space="preserve"> morphant embryos infected with SH1000 and </w:delText>
        </w:r>
        <w:r w:rsidDel="001F45A5">
          <w:rPr>
            <w:rFonts w:eastAsia="Times"/>
            <w:i/>
            <w:iCs/>
            <w:color w:val="000000"/>
            <w:lang w:eastAsia="en-GB"/>
          </w:rPr>
          <w:delText>sagB</w:delText>
        </w:r>
        <w:r w:rsidDel="001F45A5">
          <w:rPr>
            <w:rFonts w:eastAsia="Times"/>
            <w:color w:val="000000"/>
            <w:lang w:eastAsia="en-GB"/>
          </w:rPr>
          <w:delText xml:space="preserve"> were as equally susceptible to the infection as wild-type embryos. Equivocal results were reached in embryos infected with </w:delText>
        </w:r>
        <w:r w:rsidDel="001F45A5">
          <w:rPr>
            <w:rFonts w:eastAsia="Times"/>
            <w:i/>
            <w:iCs/>
            <w:color w:val="000000"/>
            <w:lang w:eastAsia="en-GB"/>
          </w:rPr>
          <w:delText>phePsaeR</w:delText>
        </w:r>
        <w:r w:rsidDel="001F45A5">
          <w:rPr>
            <w:rFonts w:eastAsia="Times"/>
            <w:color w:val="000000"/>
            <w:lang w:eastAsia="en-GB"/>
          </w:rPr>
          <w:delText>.</w:delText>
        </w:r>
      </w:del>
      <w:r>
        <w:br w:type="page"/>
      </w:r>
    </w:p>
    <w:p w14:paraId="49D64162" w14:textId="77777777" w:rsidR="0020061D" w:rsidRDefault="00766C9B">
      <w:pPr>
        <w:widowControl w:val="0"/>
        <w:spacing w:line="360" w:lineRule="auto"/>
        <w:jc w:val="both"/>
        <w:rPr>
          <w:rFonts w:ascii="Arial" w:eastAsia="Times" w:hAnsi="Arial"/>
          <w:b/>
          <w:color w:val="000000"/>
          <w:sz w:val="20"/>
          <w:szCs w:val="20"/>
          <w:lang w:eastAsia="en-GB"/>
        </w:rPr>
      </w:pPr>
      <w:r>
        <w:rPr>
          <w:rFonts w:ascii="Arial" w:eastAsia="Times" w:hAnsi="Arial"/>
          <w:b/>
          <w:noProof/>
          <w:color w:val="000000"/>
          <w:sz w:val="20"/>
          <w:szCs w:val="20"/>
          <w:lang w:eastAsia="en-GB"/>
        </w:rPr>
        <w:lastRenderedPageBreak/>
        <w:drawing>
          <wp:anchor distT="0" distB="127000" distL="0" distR="0" simplePos="0" relativeHeight="251636736" behindDoc="0" locked="0" layoutInCell="1" allowOverlap="1" wp14:anchorId="441E0A63" wp14:editId="4F815626">
            <wp:simplePos x="0" y="0"/>
            <wp:positionH relativeFrom="column">
              <wp:align>center</wp:align>
            </wp:positionH>
            <wp:positionV relativeFrom="paragraph">
              <wp:align>top</wp:align>
            </wp:positionV>
            <wp:extent cx="4661535" cy="5935980"/>
            <wp:effectExtent l="0" t="0" r="0" b="0"/>
            <wp:wrapTopAndBottom/>
            <wp:docPr id="47" name="Image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42"/>
                    <pic:cNvPicPr>
                      <a:picLocks noChangeAspect="1" noChangeArrowheads="1"/>
                    </pic:cNvPicPr>
                  </pic:nvPicPr>
                  <pic:blipFill>
                    <a:blip r:embed="rId55"/>
                    <a:stretch>
                      <a:fillRect/>
                    </a:stretch>
                  </pic:blipFill>
                  <pic:spPr bwMode="auto">
                    <a:xfrm>
                      <a:off x="0" y="0"/>
                      <a:ext cx="4661535" cy="5935980"/>
                    </a:xfrm>
                    <a:prstGeom prst="rect">
                      <a:avLst/>
                    </a:prstGeom>
                    <a:noFill/>
                    <a:ln w="9525">
                      <a:noFill/>
                      <a:miter lim="800000"/>
                      <a:headEnd/>
                      <a:tailEnd/>
                    </a:ln>
                  </pic:spPr>
                </pic:pic>
              </a:graphicData>
            </a:graphic>
          </wp:anchor>
        </w:drawing>
      </w:r>
    </w:p>
    <w:p w14:paraId="3B971D86" w14:textId="2FA02CA7" w:rsidR="0020061D" w:rsidRDefault="00766C9B">
      <w:pPr>
        <w:widowControl w:val="0"/>
        <w:spacing w:line="360" w:lineRule="auto"/>
        <w:jc w:val="both"/>
        <w:rPr>
          <w:rFonts w:ascii="Arial" w:hAnsi="Arial"/>
          <w:sz w:val="20"/>
          <w:szCs w:val="20"/>
        </w:rPr>
      </w:pPr>
      <w:r>
        <w:rPr>
          <w:rFonts w:ascii="Arial" w:eastAsia="Times" w:hAnsi="Arial"/>
          <w:b/>
          <w:color w:val="000000"/>
          <w:sz w:val="20"/>
          <w:szCs w:val="20"/>
          <w:lang w:eastAsia="en-GB"/>
        </w:rPr>
        <w:t>Figure 5.13. Efficacy of t</w:t>
      </w:r>
      <w:r>
        <w:rPr>
          <w:rFonts w:ascii="Arial" w:eastAsia="Times" w:hAnsi="Arial"/>
          <w:b/>
          <w:bCs/>
          <w:color w:val="000000"/>
          <w:sz w:val="20"/>
          <w:szCs w:val="20"/>
          <w:lang w:eastAsia="en-GB"/>
        </w:rPr>
        <w:t xml:space="preserve">he </w:t>
      </w:r>
      <w:r>
        <w:rPr>
          <w:rFonts w:ascii="Arial" w:eastAsia="Times" w:hAnsi="Arial"/>
          <w:b/>
          <w:bCs/>
          <w:i/>
          <w:color w:val="000000"/>
          <w:sz w:val="20"/>
          <w:szCs w:val="20"/>
          <w:lang w:eastAsia="en-GB"/>
        </w:rPr>
        <w:t xml:space="preserve">myd88 </w:t>
      </w:r>
      <w:r>
        <w:rPr>
          <w:rFonts w:ascii="Arial" w:eastAsia="Times" w:hAnsi="Arial"/>
          <w:b/>
          <w:bCs/>
          <w:color w:val="000000"/>
          <w:sz w:val="20"/>
          <w:szCs w:val="20"/>
          <w:lang w:eastAsia="en-GB"/>
        </w:rPr>
        <w:t xml:space="preserve">splice morpholino and impact of </w:t>
      </w:r>
      <w:r>
        <w:rPr>
          <w:rFonts w:ascii="Arial" w:eastAsia="Times" w:hAnsi="Arial"/>
          <w:b/>
          <w:bCs/>
          <w:i/>
          <w:color w:val="000000"/>
          <w:sz w:val="20"/>
          <w:szCs w:val="20"/>
          <w:lang w:eastAsia="en-GB"/>
        </w:rPr>
        <w:t xml:space="preserve">myd88 </w:t>
      </w:r>
      <w:r>
        <w:rPr>
          <w:rFonts w:ascii="Arial" w:eastAsia="Times" w:hAnsi="Arial"/>
          <w:b/>
          <w:bCs/>
          <w:color w:val="000000"/>
          <w:sz w:val="20"/>
          <w:szCs w:val="20"/>
          <w:lang w:eastAsia="en-GB"/>
        </w:rPr>
        <w:t>ge</w:t>
      </w:r>
      <w:r>
        <w:rPr>
          <w:rFonts w:ascii="Arial" w:eastAsia="Times" w:hAnsi="Arial"/>
          <w:b/>
          <w:color w:val="000000"/>
          <w:sz w:val="20"/>
          <w:szCs w:val="20"/>
          <w:lang w:eastAsia="en-GB"/>
        </w:rPr>
        <w:t xml:space="preserve">ne knock-down on the survival of non-infected and infected embryo. (A) </w:t>
      </w:r>
      <w:r>
        <w:rPr>
          <w:rFonts w:ascii="Arial" w:eastAsia="Times" w:hAnsi="Arial"/>
          <w:color w:val="000000"/>
          <w:sz w:val="20"/>
          <w:szCs w:val="20"/>
          <w:lang w:eastAsia="en-GB"/>
        </w:rPr>
        <w:t xml:space="preserve">The splicing of the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 xml:space="preserve">gene was observed by cDNA analysis after RT-PCR on 2 days post-fertilisation embryos. A product of greater size than the controls was obtained from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confirming the inclusion of the 80 bp intron 2 in the gene product. </w:t>
      </w:r>
      <w:r>
        <w:rPr>
          <w:rFonts w:ascii="Arial" w:eastAsia="Times" w:hAnsi="Arial"/>
          <w:b/>
          <w:color w:val="000000"/>
          <w:sz w:val="20"/>
          <w:szCs w:val="20"/>
          <w:lang w:eastAsia="en-GB"/>
        </w:rPr>
        <w:t xml:space="preserve">(B) </w:t>
      </w:r>
      <w:r>
        <w:rPr>
          <w:rFonts w:ascii="Arial" w:eastAsia="Times" w:hAnsi="Arial"/>
          <w:color w:val="000000"/>
          <w:sz w:val="20"/>
          <w:szCs w:val="20"/>
          <w:lang w:eastAsia="en-GB"/>
        </w:rPr>
        <w:t xml:space="preserve">Survival kinetics of wild-type, control and </w:t>
      </w:r>
      <w:r>
        <w:rPr>
          <w:rFonts w:ascii="Arial" w:eastAsia="Times" w:hAnsi="Arial"/>
          <w:i/>
          <w:color w:val="000000"/>
          <w:sz w:val="20"/>
          <w:szCs w:val="20"/>
          <w:lang w:eastAsia="en-GB"/>
        </w:rPr>
        <w:t xml:space="preserve">myd88 </w:t>
      </w:r>
      <w:r>
        <w:rPr>
          <w:rFonts w:ascii="Arial" w:eastAsia="Times" w:hAnsi="Arial"/>
          <w:color w:val="000000"/>
          <w:sz w:val="20"/>
          <w:szCs w:val="20"/>
          <w:lang w:eastAsia="en-GB"/>
        </w:rPr>
        <w:t>morphants embryos injected with PBS at 1 day post-fertilisation.</w:t>
      </w:r>
      <w:ins w:id="2918" w:author="Nelly Wagner" w:date="2017-01-22T17:44:00Z">
        <w:r w:rsidR="00FD7C48" w:rsidRPr="00FD7C48">
          <w:rPr>
            <w:rFonts w:ascii="Arial" w:eastAsia="Times" w:hAnsi="Arial"/>
            <w:color w:val="0070C0"/>
            <w:sz w:val="20"/>
            <w:szCs w:val="20"/>
            <w:lang w:eastAsia="en-GB"/>
            <w:rPrChange w:id="2919" w:author="Nelly Wagner" w:date="2017-01-22T17:45:00Z">
              <w:rPr>
                <w:rFonts w:ascii="Arial" w:eastAsia="Times" w:hAnsi="Arial"/>
                <w:color w:val="000000"/>
                <w:sz w:val="20"/>
                <w:szCs w:val="20"/>
                <w:lang w:eastAsia="en-GB"/>
              </w:rPr>
            </w:rPrChange>
          </w:rPr>
          <w:t xml:space="preserve"> </w:t>
        </w:r>
      </w:ins>
      <w:ins w:id="2920" w:author="Nelly Wagner" w:date="2017-01-22T17:45:00Z">
        <w:r w:rsidR="00FD7C48" w:rsidRPr="00E41EC0">
          <w:rPr>
            <w:rFonts w:ascii="Arial" w:eastAsia="Times" w:hAnsi="Arial"/>
            <w:sz w:val="20"/>
            <w:szCs w:val="20"/>
            <w:lang w:eastAsia="en-GB"/>
            <w:rPrChange w:id="2921" w:author="Nelly Wagner" w:date="2017-01-23T18:26:00Z">
              <w:rPr>
                <w:rFonts w:ascii="Arial" w:eastAsia="Times" w:hAnsi="Arial"/>
                <w:color w:val="000000"/>
                <w:sz w:val="20"/>
                <w:szCs w:val="20"/>
                <w:lang w:eastAsia="en-GB"/>
              </w:rPr>
            </w:rPrChange>
          </w:rPr>
          <w:t xml:space="preserve">n = </w:t>
        </w:r>
      </w:ins>
      <w:ins w:id="2922" w:author="Nelly Wagner" w:date="2017-01-22T17:44:00Z">
        <w:r w:rsidR="00FD7C48" w:rsidRPr="00E41EC0">
          <w:rPr>
            <w:rFonts w:ascii="Arial" w:eastAsia="Times" w:hAnsi="Arial"/>
            <w:sz w:val="20"/>
            <w:szCs w:val="20"/>
            <w:lang w:eastAsia="en-GB"/>
            <w:rPrChange w:id="2923" w:author="Nelly Wagner" w:date="2017-01-23T18:26:00Z">
              <w:rPr>
                <w:rFonts w:ascii="Arial" w:eastAsia="Times" w:hAnsi="Arial"/>
                <w:color w:val="000000"/>
                <w:sz w:val="20"/>
                <w:szCs w:val="20"/>
                <w:lang w:eastAsia="en-GB"/>
              </w:rPr>
            </w:rPrChange>
          </w:rPr>
          <w:t>9-16</w:t>
        </w:r>
      </w:ins>
      <w:ins w:id="2924" w:author="Nelly Wagner" w:date="2017-01-22T17:45:00Z">
        <w:r w:rsidR="00FD7C48" w:rsidRPr="00E41EC0">
          <w:rPr>
            <w:rFonts w:ascii="Arial" w:eastAsia="Times" w:hAnsi="Arial"/>
            <w:sz w:val="20"/>
            <w:szCs w:val="20"/>
            <w:lang w:eastAsia="en-GB"/>
            <w:rPrChange w:id="2925" w:author="Nelly Wagner" w:date="2017-01-23T18:26:00Z">
              <w:rPr>
                <w:rFonts w:ascii="Arial" w:eastAsia="Times" w:hAnsi="Arial"/>
                <w:color w:val="000000"/>
                <w:sz w:val="20"/>
                <w:szCs w:val="20"/>
                <w:lang w:eastAsia="en-GB"/>
              </w:rPr>
            </w:rPrChange>
          </w:rPr>
          <w:t xml:space="preserve"> embryos per group. N = 1 experiment.</w:t>
        </w:r>
      </w:ins>
      <w:r>
        <w:rPr>
          <w:rFonts w:ascii="Arial" w:eastAsia="Times" w:hAnsi="Arial"/>
          <w:color w:val="000000"/>
          <w:sz w:val="20"/>
          <w:szCs w:val="20"/>
          <w:lang w:eastAsia="en-GB"/>
        </w:rPr>
        <w:t xml:space="preserve"> </w:t>
      </w:r>
      <w:r>
        <w:rPr>
          <w:rFonts w:ascii="Arial" w:eastAsia="Times" w:hAnsi="Arial"/>
          <w:b/>
          <w:color w:val="000000"/>
          <w:sz w:val="20"/>
          <w:szCs w:val="20"/>
          <w:lang w:eastAsia="en-GB"/>
        </w:rPr>
        <w:t xml:space="preserve">(C) </w:t>
      </w:r>
      <w:r>
        <w:rPr>
          <w:rFonts w:ascii="Arial" w:eastAsia="Times" w:hAnsi="Arial"/>
          <w:color w:val="000000"/>
          <w:sz w:val="20"/>
          <w:szCs w:val="20"/>
          <w:lang w:eastAsia="en-GB"/>
        </w:rPr>
        <w:t>Survival kinetics of wild-type, control and morphants embryos infected with SH1000 at 1 day post-fertilisation.</w:t>
      </w:r>
      <w:r w:rsidRPr="00FD7C48">
        <w:rPr>
          <w:rFonts w:ascii="Arial" w:eastAsia="Times" w:hAnsi="Arial"/>
          <w:color w:val="0070C0"/>
          <w:sz w:val="20"/>
          <w:szCs w:val="20"/>
          <w:lang w:eastAsia="en-GB"/>
          <w:rPrChange w:id="2926" w:author="Nelly Wagner" w:date="2017-01-22T17:46:00Z">
            <w:rPr>
              <w:rFonts w:ascii="Arial" w:eastAsia="Times" w:hAnsi="Arial"/>
              <w:color w:val="000000"/>
              <w:sz w:val="20"/>
              <w:szCs w:val="20"/>
              <w:lang w:eastAsia="en-GB"/>
            </w:rPr>
          </w:rPrChange>
        </w:rPr>
        <w:t xml:space="preserve"> </w:t>
      </w:r>
      <w:ins w:id="2927" w:author="Nelly Wagner" w:date="2017-01-22T17:46:00Z">
        <w:r w:rsidR="00FD7C48" w:rsidRPr="00E41EC0">
          <w:rPr>
            <w:rFonts w:ascii="Arial" w:eastAsia="Times" w:hAnsi="Arial"/>
            <w:sz w:val="20"/>
            <w:szCs w:val="20"/>
            <w:lang w:eastAsia="en-GB"/>
            <w:rPrChange w:id="2928" w:author="Nelly Wagner" w:date="2017-01-23T18:26:00Z">
              <w:rPr>
                <w:rFonts w:ascii="Arial" w:eastAsia="Times" w:hAnsi="Arial"/>
                <w:color w:val="000000"/>
                <w:sz w:val="20"/>
                <w:szCs w:val="20"/>
                <w:lang w:eastAsia="en-GB"/>
              </w:rPr>
            </w:rPrChange>
          </w:rPr>
          <w:t xml:space="preserve">n = 22-32 embryos per group. N = 1 experiment. </w:t>
        </w:r>
      </w:ins>
      <w:r>
        <w:rPr>
          <w:rFonts w:ascii="Arial" w:eastAsia="Times" w:hAnsi="Arial"/>
          <w:color w:val="000000"/>
          <w:sz w:val="20"/>
          <w:szCs w:val="20"/>
          <w:lang w:eastAsia="en-GB"/>
        </w:rPr>
        <w:t xml:space="preserve">Statistics: log-rank test, </w:t>
      </w:r>
      <w:r>
        <w:rPr>
          <w:rFonts w:ascii="Arial" w:eastAsia="Times" w:hAnsi="Arial"/>
          <w:i/>
          <w:color w:val="000000"/>
          <w:sz w:val="20"/>
          <w:szCs w:val="20"/>
          <w:lang w:eastAsia="en-GB"/>
        </w:rPr>
        <w:t xml:space="preserve">p </w:t>
      </w:r>
      <w:r>
        <w:rPr>
          <w:rFonts w:ascii="Arial" w:eastAsia="Times" w:hAnsi="Arial"/>
          <w:color w:val="000000"/>
          <w:sz w:val="20"/>
          <w:szCs w:val="20"/>
          <w:lang w:eastAsia="en-GB"/>
        </w:rPr>
        <w:t>&gt; 0.05.</w:t>
      </w:r>
      <w:r>
        <w:br w:type="page"/>
      </w:r>
    </w:p>
    <w:p w14:paraId="2F547E1D" w14:textId="77777777" w:rsidR="0020061D" w:rsidRDefault="00766C9B">
      <w:pPr>
        <w:widowControl w:val="0"/>
        <w:spacing w:line="360" w:lineRule="auto"/>
        <w:jc w:val="both"/>
        <w:rPr>
          <w:rFonts w:ascii="Arial" w:eastAsia="Times" w:hAnsi="Arial"/>
          <w:b/>
          <w:color w:val="000000"/>
          <w:sz w:val="20"/>
          <w:szCs w:val="20"/>
          <w:lang w:eastAsia="en-GB"/>
        </w:rPr>
      </w:pPr>
      <w:r>
        <w:rPr>
          <w:rFonts w:ascii="Arial" w:eastAsia="Times" w:hAnsi="Arial"/>
          <w:b/>
          <w:noProof/>
          <w:color w:val="000000"/>
          <w:sz w:val="20"/>
          <w:szCs w:val="20"/>
          <w:lang w:eastAsia="en-GB"/>
        </w:rPr>
        <w:lastRenderedPageBreak/>
        <w:drawing>
          <wp:anchor distT="0" distB="127000" distL="0" distR="0" simplePos="0" relativeHeight="251637760" behindDoc="0" locked="0" layoutInCell="1" allowOverlap="1" wp14:anchorId="2FD2D602" wp14:editId="4668DB46">
            <wp:simplePos x="0" y="0"/>
            <wp:positionH relativeFrom="column">
              <wp:align>center</wp:align>
            </wp:positionH>
            <wp:positionV relativeFrom="paragraph">
              <wp:align>top</wp:align>
            </wp:positionV>
            <wp:extent cx="5486400" cy="4632960"/>
            <wp:effectExtent l="0" t="0" r="0" b="0"/>
            <wp:wrapSquare wrapText="largest"/>
            <wp:docPr id="48" name="Image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43"/>
                    <pic:cNvPicPr>
                      <a:picLocks noChangeAspect="1" noChangeArrowheads="1"/>
                    </pic:cNvPicPr>
                  </pic:nvPicPr>
                  <pic:blipFill>
                    <a:blip r:embed="rId56"/>
                    <a:stretch>
                      <a:fillRect/>
                    </a:stretch>
                  </pic:blipFill>
                  <pic:spPr bwMode="auto">
                    <a:xfrm>
                      <a:off x="0" y="0"/>
                      <a:ext cx="5486400" cy="4632960"/>
                    </a:xfrm>
                    <a:prstGeom prst="rect">
                      <a:avLst/>
                    </a:prstGeom>
                    <a:noFill/>
                    <a:ln w="9525">
                      <a:noFill/>
                      <a:miter lim="800000"/>
                      <a:headEnd/>
                      <a:tailEnd/>
                    </a:ln>
                  </pic:spPr>
                </pic:pic>
              </a:graphicData>
            </a:graphic>
          </wp:anchor>
        </w:drawing>
      </w:r>
    </w:p>
    <w:p w14:paraId="5CEBDED5" w14:textId="77777777" w:rsidR="001F45A5" w:rsidRDefault="00766C9B">
      <w:pPr>
        <w:widowControl w:val="0"/>
        <w:spacing w:line="360" w:lineRule="auto"/>
        <w:jc w:val="both"/>
        <w:rPr>
          <w:ins w:id="2929" w:author="Nelly Wagner" w:date="2017-01-24T21:23:00Z"/>
          <w:rFonts w:ascii="Arial" w:eastAsia="Times" w:hAnsi="Arial"/>
          <w:color w:val="000000"/>
          <w:sz w:val="20"/>
          <w:szCs w:val="20"/>
          <w:lang w:eastAsia="en-GB"/>
        </w:rPr>
      </w:pPr>
      <w:r>
        <w:rPr>
          <w:rFonts w:ascii="Arial" w:eastAsia="Times" w:hAnsi="Arial"/>
          <w:b/>
          <w:color w:val="000000"/>
          <w:sz w:val="20"/>
          <w:szCs w:val="20"/>
          <w:lang w:eastAsia="en-GB"/>
        </w:rPr>
        <w:t>Figure 5.14. Effe</w:t>
      </w:r>
      <w:r>
        <w:rPr>
          <w:rFonts w:ascii="Arial" w:eastAsia="Times" w:hAnsi="Arial"/>
          <w:b/>
          <w:bCs/>
          <w:color w:val="000000"/>
          <w:sz w:val="20"/>
          <w:szCs w:val="20"/>
          <w:lang w:eastAsia="en-GB"/>
        </w:rPr>
        <w:t xml:space="preserve">ct of </w:t>
      </w:r>
      <w:r>
        <w:rPr>
          <w:rFonts w:ascii="Arial" w:eastAsia="Times" w:hAnsi="Arial"/>
          <w:b/>
          <w:bCs/>
          <w:i/>
          <w:color w:val="000000"/>
          <w:sz w:val="20"/>
          <w:szCs w:val="20"/>
          <w:lang w:eastAsia="en-GB"/>
        </w:rPr>
        <w:t>myd88</w:t>
      </w:r>
      <w:r>
        <w:rPr>
          <w:rFonts w:ascii="Arial" w:eastAsia="Times" w:hAnsi="Arial"/>
          <w:b/>
          <w:bCs/>
          <w:color w:val="000000"/>
          <w:sz w:val="20"/>
          <w:szCs w:val="20"/>
          <w:lang w:eastAsia="en-GB"/>
        </w:rPr>
        <w:t xml:space="preserve"> knock-down on the survival of embryos infected with SH1000, </w:t>
      </w:r>
      <w:r>
        <w:rPr>
          <w:rFonts w:ascii="Arial" w:eastAsia="Times" w:hAnsi="Arial"/>
          <w:b/>
          <w:bCs/>
          <w:i/>
          <w:color w:val="000000"/>
          <w:sz w:val="20"/>
          <w:szCs w:val="20"/>
          <w:lang w:eastAsia="en-GB"/>
        </w:rPr>
        <w:t xml:space="preserve">sagB </w:t>
      </w:r>
      <w:r>
        <w:rPr>
          <w:rFonts w:ascii="Arial" w:eastAsia="Times" w:hAnsi="Arial"/>
          <w:b/>
          <w:bCs/>
          <w:color w:val="000000"/>
          <w:sz w:val="20"/>
          <w:szCs w:val="20"/>
          <w:lang w:eastAsia="en-GB"/>
        </w:rPr>
        <w:t xml:space="preserve">and </w:t>
      </w:r>
      <w:r>
        <w:rPr>
          <w:rFonts w:ascii="Arial" w:eastAsia="Times" w:hAnsi="Arial"/>
          <w:b/>
          <w:bCs/>
          <w:i/>
          <w:color w:val="000000"/>
          <w:sz w:val="20"/>
          <w:szCs w:val="20"/>
          <w:lang w:eastAsia="en-GB"/>
        </w:rPr>
        <w:t>phePsaeR</w:t>
      </w:r>
      <w:r>
        <w:rPr>
          <w:rFonts w:ascii="Arial" w:eastAsia="Times" w:hAnsi="Arial"/>
          <w:b/>
          <w:bCs/>
          <w:color w:val="000000"/>
          <w:sz w:val="20"/>
          <w:szCs w:val="20"/>
          <w:lang w:eastAsia="en-GB"/>
        </w:rPr>
        <w:t>. (</w:t>
      </w:r>
      <w:r>
        <w:rPr>
          <w:rFonts w:ascii="Arial" w:eastAsia="Times" w:hAnsi="Arial"/>
          <w:b/>
          <w:color w:val="000000"/>
          <w:sz w:val="20"/>
          <w:szCs w:val="20"/>
          <w:lang w:eastAsia="en-GB"/>
        </w:rPr>
        <w:t xml:space="preserve">A) </w:t>
      </w:r>
      <w:r>
        <w:rPr>
          <w:rFonts w:ascii="Arial" w:eastAsia="Times" w:hAnsi="Arial"/>
          <w:color w:val="000000"/>
          <w:sz w:val="20"/>
          <w:szCs w:val="20"/>
          <w:lang w:eastAsia="en-GB"/>
        </w:rPr>
        <w:t xml:space="preserve"> Survival kinetics of wild-type, control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s embryos infected with SH1000.</w:t>
      </w:r>
      <w:ins w:id="2930" w:author="Nelly Wagner" w:date="2017-01-22T17:48:00Z">
        <w:r w:rsidR="00FD7C48" w:rsidRPr="00E41EC0">
          <w:rPr>
            <w:rFonts w:ascii="Arial" w:eastAsia="Times" w:hAnsi="Arial"/>
            <w:sz w:val="20"/>
            <w:szCs w:val="20"/>
            <w:lang w:eastAsia="en-GB"/>
            <w:rPrChange w:id="2931" w:author="Nelly Wagner" w:date="2017-01-23T18:26:00Z">
              <w:rPr>
                <w:rFonts w:ascii="Arial" w:eastAsia="Times" w:hAnsi="Arial"/>
                <w:color w:val="000000"/>
                <w:sz w:val="20"/>
                <w:szCs w:val="20"/>
                <w:lang w:eastAsia="en-GB"/>
              </w:rPr>
            </w:rPrChange>
          </w:rPr>
          <w:t xml:space="preserve"> n = 13-18 embryos per group. N = 1 experiment.</w:t>
        </w:r>
      </w:ins>
      <w:r>
        <w:rPr>
          <w:rFonts w:ascii="Arial" w:eastAsia="Times" w:hAnsi="Arial"/>
          <w:color w:val="000000"/>
          <w:sz w:val="20"/>
          <w:szCs w:val="20"/>
          <w:lang w:eastAsia="en-GB"/>
        </w:rPr>
        <w:t xml:space="preserve"> </w:t>
      </w:r>
      <w:r>
        <w:rPr>
          <w:rFonts w:ascii="Arial" w:eastAsia="Times" w:hAnsi="Arial"/>
          <w:b/>
          <w:color w:val="000000"/>
          <w:sz w:val="20"/>
          <w:szCs w:val="20"/>
          <w:lang w:eastAsia="en-GB"/>
        </w:rPr>
        <w:t>(B)</w:t>
      </w:r>
      <w:r>
        <w:rPr>
          <w:rFonts w:ascii="Arial" w:eastAsia="Times" w:hAnsi="Arial"/>
          <w:color w:val="000000"/>
          <w:sz w:val="20"/>
          <w:szCs w:val="20"/>
          <w:lang w:eastAsia="en-GB"/>
        </w:rPr>
        <w:t xml:space="preserve"> Survival of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infected with either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or </w:t>
      </w:r>
      <w:r>
        <w:rPr>
          <w:rFonts w:ascii="Arial" w:eastAsia="Times" w:hAnsi="Arial"/>
          <w:i/>
          <w:color w:val="000000"/>
          <w:sz w:val="20"/>
          <w:szCs w:val="20"/>
          <w:lang w:eastAsia="en-GB"/>
        </w:rPr>
        <w:t>phePsaeR</w:t>
      </w:r>
      <w:r>
        <w:rPr>
          <w:rFonts w:ascii="Arial" w:eastAsia="Times" w:hAnsi="Arial"/>
          <w:color w:val="000000"/>
          <w:sz w:val="20"/>
          <w:szCs w:val="20"/>
          <w:lang w:eastAsia="en-GB"/>
        </w:rPr>
        <w:t xml:space="preserve">. </w:t>
      </w:r>
      <w:ins w:id="2932" w:author="Nelly Wagner" w:date="2017-01-22T17:49:00Z">
        <w:r w:rsidR="00FD7C48" w:rsidRPr="00E41EC0">
          <w:rPr>
            <w:rFonts w:ascii="Arial" w:eastAsia="Times" w:hAnsi="Arial"/>
            <w:sz w:val="20"/>
            <w:szCs w:val="20"/>
            <w:lang w:eastAsia="en-GB"/>
            <w:rPrChange w:id="2933" w:author="Nelly Wagner" w:date="2017-01-23T18:26:00Z">
              <w:rPr>
                <w:rFonts w:ascii="Arial" w:eastAsia="Times" w:hAnsi="Arial"/>
                <w:color w:val="0070C0"/>
                <w:sz w:val="20"/>
                <w:szCs w:val="20"/>
                <w:lang w:eastAsia="en-GB"/>
              </w:rPr>
            </w:rPrChange>
          </w:rPr>
          <w:t>n = 13-24 embryos per group. N = 1 experiment.</w:t>
        </w:r>
        <w:r w:rsidR="00FD7C48">
          <w:rPr>
            <w:rFonts w:ascii="Arial" w:eastAsia="Times" w:hAnsi="Arial"/>
            <w:color w:val="0070C0"/>
            <w:sz w:val="20"/>
            <w:szCs w:val="20"/>
            <w:lang w:eastAsia="en-GB"/>
          </w:rPr>
          <w:t xml:space="preserve"> </w:t>
        </w:r>
      </w:ins>
      <w:r>
        <w:rPr>
          <w:rFonts w:ascii="Arial" w:eastAsia="Times" w:hAnsi="Arial"/>
          <w:color w:val="000000"/>
          <w:sz w:val="20"/>
          <w:szCs w:val="20"/>
          <w:lang w:eastAsia="en-GB"/>
        </w:rPr>
        <w:t xml:space="preserve">Statistics: log-rank test with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gt; 0.05 (ns) and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lt; 0.05 (*).</w:t>
      </w:r>
    </w:p>
    <w:p w14:paraId="45053FDE" w14:textId="77777777" w:rsidR="001F45A5" w:rsidRDefault="001F45A5">
      <w:pPr>
        <w:suppressAutoHyphens w:val="0"/>
        <w:rPr>
          <w:ins w:id="2934" w:author="Nelly Wagner" w:date="2017-01-24T21:23:00Z"/>
          <w:rFonts w:ascii="Arial" w:eastAsia="Times" w:hAnsi="Arial"/>
          <w:color w:val="000000"/>
          <w:lang w:eastAsia="en-GB"/>
        </w:rPr>
      </w:pPr>
      <w:ins w:id="2935" w:author="Nelly Wagner" w:date="2017-01-24T21:23:00Z">
        <w:r>
          <w:rPr>
            <w:rFonts w:eastAsia="Times"/>
            <w:color w:val="000000"/>
            <w:lang w:eastAsia="en-GB"/>
          </w:rPr>
          <w:br w:type="page"/>
        </w:r>
      </w:ins>
    </w:p>
    <w:p w14:paraId="3E280D7E" w14:textId="335E5590" w:rsidR="001F45A5" w:rsidRPr="001F45A5" w:rsidRDefault="001F45A5">
      <w:pPr>
        <w:pStyle w:val="Paragraph"/>
        <w:rPr>
          <w:ins w:id="2936" w:author="Nelly Wagner" w:date="2017-01-24T21:23:00Z"/>
        </w:rPr>
      </w:pPr>
      <w:ins w:id="2937" w:author="Nelly Wagner" w:date="2017-01-24T21:23:00Z">
        <w:r w:rsidRPr="001F45A5">
          <w:rPr>
            <w:rFonts w:eastAsia="Times"/>
            <w:color w:val="000000"/>
            <w:lang w:eastAsia="en-GB"/>
          </w:rPr>
          <w:lastRenderedPageBreak/>
          <w:t>However, the control morpholino significantly increased the survival of infected embryos (</w:t>
        </w:r>
        <w:r w:rsidRPr="001F45A5">
          <w:rPr>
            <w:rFonts w:eastAsia="Times"/>
            <w:i/>
            <w:color w:val="000000"/>
            <w:lang w:eastAsia="en-GB"/>
          </w:rPr>
          <w:t>p =</w:t>
        </w:r>
        <w:r w:rsidRPr="001F45A5">
          <w:rPr>
            <w:rFonts w:eastAsia="Times"/>
            <w:color w:val="000000"/>
            <w:lang w:eastAsia="en-GB"/>
          </w:rPr>
          <w:t xml:space="preserve"> 0.018), which was not predicted in view of the previous survival data. The impact of the morpholino on embryos infected with the </w:t>
        </w:r>
        <w:r w:rsidRPr="001F45A5">
          <w:rPr>
            <w:rFonts w:eastAsia="Times"/>
            <w:i/>
            <w:color w:val="000000"/>
            <w:lang w:eastAsia="en-GB"/>
          </w:rPr>
          <w:t xml:space="preserve">sagB </w:t>
        </w:r>
        <w:r w:rsidRPr="001F45A5">
          <w:rPr>
            <w:rFonts w:eastAsia="Times"/>
            <w:color w:val="000000"/>
            <w:lang w:eastAsia="en-GB"/>
          </w:rPr>
          <w:t xml:space="preserve">and </w:t>
        </w:r>
        <w:r w:rsidRPr="001F45A5">
          <w:rPr>
            <w:rFonts w:eastAsia="Times"/>
            <w:i/>
            <w:color w:val="000000"/>
            <w:lang w:eastAsia="en-GB"/>
          </w:rPr>
          <w:t xml:space="preserve">phePsaeR </w:t>
        </w:r>
        <w:r w:rsidRPr="001F45A5">
          <w:rPr>
            <w:rFonts w:eastAsia="Times"/>
            <w:color w:val="000000"/>
            <w:lang w:eastAsia="en-GB"/>
          </w:rPr>
          <w:t xml:space="preserve">mutants was also tested (Figure 5.14B). The </w:t>
        </w:r>
        <w:r w:rsidRPr="001F45A5">
          <w:rPr>
            <w:rFonts w:eastAsia="Times"/>
            <w:i/>
            <w:color w:val="000000"/>
            <w:lang w:eastAsia="en-GB"/>
          </w:rPr>
          <w:t xml:space="preserve">sagB </w:t>
        </w:r>
        <w:r w:rsidRPr="001F45A5">
          <w:rPr>
            <w:rFonts w:eastAsia="Times"/>
            <w:color w:val="000000"/>
            <w:lang w:eastAsia="en-GB"/>
          </w:rPr>
          <w:t xml:space="preserve">strain was equally attenuated in both wild-type and </w:t>
        </w:r>
        <w:r w:rsidRPr="001F45A5">
          <w:rPr>
            <w:rFonts w:eastAsia="Times"/>
            <w:i/>
            <w:color w:val="000000"/>
            <w:lang w:eastAsia="en-GB"/>
          </w:rPr>
          <w:t xml:space="preserve">myd88 </w:t>
        </w:r>
        <w:r w:rsidRPr="001F45A5">
          <w:rPr>
            <w:rFonts w:eastAsia="Times"/>
            <w:color w:val="000000"/>
            <w:lang w:eastAsia="en-GB"/>
          </w:rPr>
          <w:t>morphants (</w:t>
        </w:r>
        <w:r w:rsidRPr="001F45A5">
          <w:rPr>
            <w:rFonts w:eastAsia="Times"/>
            <w:i/>
            <w:color w:val="000000"/>
            <w:lang w:eastAsia="en-GB"/>
          </w:rPr>
          <w:t>p =</w:t>
        </w:r>
        <w:r w:rsidRPr="001F45A5">
          <w:rPr>
            <w:rFonts w:eastAsia="Times"/>
            <w:color w:val="000000"/>
            <w:lang w:eastAsia="en-GB"/>
          </w:rPr>
          <w:t xml:space="preserve"> 0.17), meaning that the knock-down of MyD88 expression did not impair the ability of the embryos to control the mutant. The </w:t>
        </w:r>
        <w:r w:rsidRPr="001F45A5">
          <w:rPr>
            <w:rFonts w:eastAsia="Times"/>
            <w:i/>
            <w:color w:val="000000"/>
            <w:lang w:eastAsia="en-GB"/>
          </w:rPr>
          <w:t xml:space="preserve">phePsaeR </w:t>
        </w:r>
        <w:r w:rsidRPr="001F45A5">
          <w:rPr>
            <w:rFonts w:eastAsia="Times"/>
            <w:color w:val="000000"/>
            <w:lang w:eastAsia="en-GB"/>
          </w:rPr>
          <w:t xml:space="preserve">strain caused 13% mortality in wild-type embryos and 42% mortality in </w:t>
        </w:r>
        <w:r w:rsidRPr="001F45A5">
          <w:rPr>
            <w:rFonts w:eastAsia="Times"/>
            <w:i/>
            <w:color w:val="000000"/>
            <w:lang w:eastAsia="en-GB"/>
          </w:rPr>
          <w:t xml:space="preserve">myd88 </w:t>
        </w:r>
        <w:r w:rsidRPr="001F45A5">
          <w:rPr>
            <w:rFonts w:eastAsia="Times"/>
            <w:color w:val="000000"/>
            <w:lang w:eastAsia="en-GB"/>
          </w:rPr>
          <w:t>morphants, although the inoculum was much higher for the morphants (</w:t>
        </w:r>
        <w:r w:rsidRPr="001F45A5">
          <w:rPr>
            <w:rFonts w:eastAsia="Times"/>
            <w:i/>
            <w:color w:val="000000"/>
            <w:lang w:eastAsia="en-GB"/>
          </w:rPr>
          <w:t xml:space="preserve">p </w:t>
        </w:r>
        <w:r w:rsidRPr="001F45A5">
          <w:rPr>
            <w:rFonts w:eastAsia="Times"/>
            <w:color w:val="000000"/>
            <w:lang w:eastAsia="en-GB"/>
          </w:rPr>
          <w:t xml:space="preserve">= 0.02). This difference between inocula made it impossible to interpret the impact of MyD88 knock-down in embryos infected with </w:t>
        </w:r>
        <w:r w:rsidRPr="001F45A5">
          <w:rPr>
            <w:rFonts w:eastAsia="Times"/>
            <w:i/>
            <w:iCs/>
            <w:color w:val="000000"/>
            <w:lang w:eastAsia="en-GB"/>
          </w:rPr>
          <w:t>phePsaeR</w:t>
        </w:r>
        <w:r w:rsidRPr="001F45A5">
          <w:rPr>
            <w:rFonts w:eastAsia="Times"/>
            <w:color w:val="000000"/>
            <w:lang w:eastAsia="en-GB"/>
          </w:rPr>
          <w:t xml:space="preserve">. </w:t>
        </w:r>
      </w:ins>
    </w:p>
    <w:p w14:paraId="5776EF9B" w14:textId="437A5AC7" w:rsidR="0020061D" w:rsidRDefault="001F45A5">
      <w:pPr>
        <w:widowControl w:val="0"/>
        <w:spacing w:line="360" w:lineRule="auto"/>
        <w:jc w:val="both"/>
        <w:rPr>
          <w:rFonts w:ascii="Arial" w:hAnsi="Arial"/>
          <w:sz w:val="20"/>
          <w:szCs w:val="20"/>
        </w:rPr>
      </w:pPr>
      <w:ins w:id="2938" w:author="Nelly Wagner" w:date="2017-01-24T21:23:00Z">
        <w:r w:rsidRPr="001F45A5">
          <w:rPr>
            <w:rFonts w:ascii="Arial" w:eastAsia="Times" w:hAnsi="Arial"/>
            <w:color w:val="000000"/>
            <w:sz w:val="24"/>
            <w:lang w:eastAsia="en-GB"/>
            <w:rPrChange w:id="2939" w:author="Nelly Wagner" w:date="2017-01-24T21:23:00Z">
              <w:rPr>
                <w:rFonts w:eastAsia="Times"/>
                <w:color w:val="000000"/>
                <w:sz w:val="24"/>
                <w:lang w:eastAsia="en-GB"/>
              </w:rPr>
            </w:rPrChange>
          </w:rPr>
          <w:tab/>
        </w:r>
        <w:r w:rsidRPr="001F45A5">
          <w:rPr>
            <w:rFonts w:ascii="Arial" w:eastAsia="Times" w:hAnsi="Arial"/>
            <w:color w:val="000000"/>
            <w:lang w:eastAsia="en-GB"/>
            <w:rPrChange w:id="2940" w:author="Nelly Wagner" w:date="2017-01-24T21:23:00Z">
              <w:rPr>
                <w:rFonts w:eastAsia="Times"/>
                <w:color w:val="000000"/>
                <w:lang w:eastAsia="en-GB"/>
              </w:rPr>
            </w:rPrChange>
          </w:rPr>
          <w:t xml:space="preserve">In conclusion, the </w:t>
        </w:r>
        <w:r w:rsidRPr="001F45A5">
          <w:rPr>
            <w:rFonts w:ascii="Arial" w:eastAsia="Times" w:hAnsi="Arial"/>
            <w:i/>
            <w:iCs/>
            <w:color w:val="000000"/>
            <w:lang w:eastAsia="en-GB"/>
            <w:rPrChange w:id="2941" w:author="Nelly Wagner" w:date="2017-01-24T21:23:00Z">
              <w:rPr>
                <w:rFonts w:eastAsia="Times"/>
                <w:i/>
                <w:iCs/>
                <w:color w:val="000000"/>
                <w:lang w:eastAsia="en-GB"/>
              </w:rPr>
            </w:rPrChange>
          </w:rPr>
          <w:t xml:space="preserve">myd88 </w:t>
        </w:r>
        <w:r w:rsidRPr="001F45A5">
          <w:rPr>
            <w:rFonts w:ascii="Arial" w:eastAsia="Times" w:hAnsi="Arial"/>
            <w:color w:val="000000"/>
            <w:lang w:eastAsia="en-GB"/>
            <w:rPrChange w:id="2942" w:author="Nelly Wagner" w:date="2017-01-24T21:23:00Z">
              <w:rPr>
                <w:rFonts w:eastAsia="Times"/>
                <w:color w:val="000000"/>
                <w:lang w:eastAsia="en-GB"/>
              </w:rPr>
            </w:rPrChange>
          </w:rPr>
          <w:t xml:space="preserve">morpholino was innocuous to zebrafish embryos. The control morpholino presented mixed effects, making it unreliable. </w:t>
        </w:r>
        <w:r w:rsidRPr="001F45A5">
          <w:rPr>
            <w:rFonts w:ascii="Arial" w:eastAsia="Times" w:hAnsi="Arial"/>
            <w:i/>
            <w:iCs/>
            <w:color w:val="000000"/>
            <w:lang w:eastAsia="en-GB"/>
            <w:rPrChange w:id="2943" w:author="Nelly Wagner" w:date="2017-01-24T21:23:00Z">
              <w:rPr>
                <w:rFonts w:eastAsia="Times"/>
                <w:i/>
                <w:iCs/>
                <w:color w:val="000000"/>
                <w:lang w:eastAsia="en-GB"/>
              </w:rPr>
            </w:rPrChange>
          </w:rPr>
          <w:t>Myd88</w:t>
        </w:r>
        <w:r w:rsidRPr="001F45A5">
          <w:rPr>
            <w:rFonts w:ascii="Arial" w:eastAsia="Times" w:hAnsi="Arial"/>
            <w:color w:val="000000"/>
            <w:lang w:eastAsia="en-GB"/>
            <w:rPrChange w:id="2944" w:author="Nelly Wagner" w:date="2017-01-24T21:23:00Z">
              <w:rPr>
                <w:rFonts w:eastAsia="Times"/>
                <w:color w:val="000000"/>
                <w:lang w:eastAsia="en-GB"/>
              </w:rPr>
            </w:rPrChange>
          </w:rPr>
          <w:t xml:space="preserve"> morphant embryos infected with SH1000 and </w:t>
        </w:r>
        <w:r w:rsidRPr="001F45A5">
          <w:rPr>
            <w:rFonts w:ascii="Arial" w:eastAsia="Times" w:hAnsi="Arial"/>
            <w:i/>
            <w:iCs/>
            <w:color w:val="000000"/>
            <w:lang w:eastAsia="en-GB"/>
            <w:rPrChange w:id="2945" w:author="Nelly Wagner" w:date="2017-01-24T21:23:00Z">
              <w:rPr>
                <w:rFonts w:eastAsia="Times"/>
                <w:i/>
                <w:iCs/>
                <w:color w:val="000000"/>
                <w:lang w:eastAsia="en-GB"/>
              </w:rPr>
            </w:rPrChange>
          </w:rPr>
          <w:t>sagB</w:t>
        </w:r>
        <w:r w:rsidRPr="001F45A5">
          <w:rPr>
            <w:rFonts w:ascii="Arial" w:eastAsia="Times" w:hAnsi="Arial"/>
            <w:color w:val="000000"/>
            <w:lang w:eastAsia="en-GB"/>
            <w:rPrChange w:id="2946" w:author="Nelly Wagner" w:date="2017-01-24T21:23:00Z">
              <w:rPr>
                <w:rFonts w:eastAsia="Times"/>
                <w:color w:val="000000"/>
                <w:lang w:eastAsia="en-GB"/>
              </w:rPr>
            </w:rPrChange>
          </w:rPr>
          <w:t xml:space="preserve"> were as equally susceptible to the infection as wild-type embryos. Equivocal results were reached in embryos infected with </w:t>
        </w:r>
        <w:r w:rsidRPr="001F45A5">
          <w:rPr>
            <w:rFonts w:ascii="Arial" w:eastAsia="Times" w:hAnsi="Arial"/>
            <w:i/>
            <w:iCs/>
            <w:color w:val="000000"/>
            <w:lang w:eastAsia="en-GB"/>
            <w:rPrChange w:id="2947" w:author="Nelly Wagner" w:date="2017-01-24T21:23:00Z">
              <w:rPr>
                <w:rFonts w:eastAsia="Times"/>
                <w:i/>
                <w:iCs/>
                <w:color w:val="000000"/>
                <w:lang w:eastAsia="en-GB"/>
              </w:rPr>
            </w:rPrChange>
          </w:rPr>
          <w:t>phePsaeR</w:t>
        </w:r>
        <w:r w:rsidRPr="001F45A5">
          <w:rPr>
            <w:rFonts w:ascii="Arial" w:eastAsia="Times" w:hAnsi="Arial"/>
            <w:color w:val="000000"/>
            <w:lang w:eastAsia="en-GB"/>
            <w:rPrChange w:id="2948" w:author="Nelly Wagner" w:date="2017-01-24T21:23:00Z">
              <w:rPr>
                <w:rFonts w:eastAsia="Times"/>
                <w:color w:val="000000"/>
                <w:lang w:eastAsia="en-GB"/>
              </w:rPr>
            </w:rPrChange>
          </w:rPr>
          <w:t>.</w:t>
        </w:r>
      </w:ins>
      <w:del w:id="2949" w:author="Nelly Wagner" w:date="2017-01-24T21:23:00Z">
        <w:r w:rsidR="00766C9B" w:rsidDel="001F45A5">
          <w:br w:type="page"/>
        </w:r>
      </w:del>
    </w:p>
    <w:p w14:paraId="08D2FBAF" w14:textId="77777777" w:rsidR="0020061D" w:rsidRDefault="00766C9B">
      <w:pPr>
        <w:pStyle w:val="4111"/>
      </w:pPr>
      <w:bookmarkStart w:id="2950" w:name="__RefHeading___Toc79889_1995552439"/>
      <w:bookmarkEnd w:id="2950"/>
      <w:r>
        <w:rPr>
          <w:rFonts w:eastAsia="Times"/>
          <w:color w:val="000000"/>
          <w:lang w:eastAsia="en-GB"/>
        </w:rPr>
        <w:t xml:space="preserve">5.2.2.2. Bacterial dynamics in </w:t>
      </w:r>
      <w:r>
        <w:rPr>
          <w:rFonts w:eastAsia="Times"/>
          <w:i/>
          <w:color w:val="000000"/>
          <w:lang w:eastAsia="en-GB"/>
        </w:rPr>
        <w:t xml:space="preserve">myd88 </w:t>
      </w:r>
      <w:r>
        <w:rPr>
          <w:rFonts w:eastAsia="Times"/>
          <w:color w:val="000000"/>
          <w:lang w:eastAsia="en-GB"/>
        </w:rPr>
        <w:t>knock-down</w:t>
      </w:r>
    </w:p>
    <w:p w14:paraId="210E0B0B" w14:textId="77777777" w:rsidR="0020061D" w:rsidRDefault="00766C9B">
      <w:pPr>
        <w:pStyle w:val="Paragraph"/>
      </w:pPr>
      <w:r>
        <w:rPr>
          <w:rFonts w:eastAsia="Times"/>
          <w:color w:val="000000"/>
          <w:sz w:val="24"/>
          <w:lang w:eastAsia="en-GB"/>
        </w:rPr>
        <w:tab/>
      </w:r>
      <w:r>
        <w:rPr>
          <w:rFonts w:eastAsia="Times"/>
          <w:color w:val="000000"/>
          <w:lang w:eastAsia="en-GB"/>
        </w:rPr>
        <w:t xml:space="preserve">Myd88 knock-down had no impact on host survival, at least in the case of infection with SH1000 and </w:t>
      </w:r>
      <w:r>
        <w:rPr>
          <w:rFonts w:eastAsia="Times"/>
          <w:i/>
          <w:iCs/>
          <w:color w:val="000000"/>
          <w:lang w:eastAsia="en-GB"/>
        </w:rPr>
        <w:t>sagB</w:t>
      </w:r>
      <w:r>
        <w:rPr>
          <w:rFonts w:eastAsia="Times"/>
          <w:color w:val="000000"/>
          <w:lang w:eastAsia="en-GB"/>
        </w:rPr>
        <w:t xml:space="preserve">. But the question persists as to whether a lower or higher bacterial load is achieved when MyD88 signalling is impaired. Therefore, live and dead embryos were analysed to compare the change in bacterial load over time in both wild-type and </w:t>
      </w:r>
      <w:r>
        <w:rPr>
          <w:rFonts w:eastAsia="Times"/>
          <w:i/>
          <w:iCs/>
          <w:color w:val="000000"/>
          <w:lang w:eastAsia="en-GB"/>
        </w:rPr>
        <w:t xml:space="preserve">myd88 </w:t>
      </w:r>
      <w:r>
        <w:rPr>
          <w:rFonts w:eastAsia="Times"/>
          <w:color w:val="000000"/>
          <w:lang w:eastAsia="en-GB"/>
        </w:rPr>
        <w:t>morphant embryos.</w:t>
      </w:r>
    </w:p>
    <w:p w14:paraId="32CA6DC1" w14:textId="6BF12174" w:rsidR="0020061D" w:rsidRDefault="00766C9B">
      <w:pPr>
        <w:pStyle w:val="Paragraph"/>
      </w:pPr>
      <w:r>
        <w:rPr>
          <w:rFonts w:eastAsia="Times"/>
          <w:color w:val="000000"/>
          <w:lang w:eastAsia="en-GB"/>
        </w:rPr>
        <w:tab/>
        <w:t xml:space="preserve">Infection by SH1000 was analysed first. Since substantial mortality should be observed, host survival and the </w:t>
      </w:r>
      <w:r>
        <w:rPr>
          <w:rFonts w:eastAsia="Times"/>
          <w:i/>
          <w:color w:val="000000"/>
          <w:lang w:eastAsia="en-GB"/>
        </w:rPr>
        <w:t xml:space="preserve">post mortem </w:t>
      </w:r>
      <w:r>
        <w:rPr>
          <w:rFonts w:eastAsia="Times"/>
          <w:color w:val="000000"/>
          <w:lang w:eastAsia="en-GB"/>
        </w:rPr>
        <w:t xml:space="preserve">bacterial load were sufficient parameters to compare between wild-type and morphant embryos. The survival rate of infected embryos was very similar in both groups (Figure 5.15A, </w:t>
      </w:r>
      <w:r>
        <w:rPr>
          <w:rFonts w:eastAsia="Times"/>
          <w:i/>
          <w:color w:val="000000"/>
          <w:lang w:eastAsia="en-GB"/>
        </w:rPr>
        <w:t xml:space="preserve">p </w:t>
      </w:r>
      <w:r>
        <w:rPr>
          <w:rFonts w:eastAsia="Times"/>
          <w:color w:val="000000"/>
          <w:lang w:eastAsia="en-GB"/>
        </w:rPr>
        <w:t xml:space="preserve">= 0.42). There was also no significant difference in the post-mortem bacterial load between wild-type and morphants (Figure 5.15B, </w:t>
      </w:r>
      <w:r>
        <w:rPr>
          <w:rFonts w:eastAsia="Times"/>
          <w:i/>
          <w:color w:val="000000"/>
          <w:lang w:eastAsia="en-GB"/>
        </w:rPr>
        <w:t xml:space="preserve">p </w:t>
      </w:r>
      <w:r>
        <w:rPr>
          <w:rFonts w:eastAsia="Times"/>
          <w:color w:val="000000"/>
          <w:lang w:eastAsia="en-GB"/>
        </w:rPr>
        <w:t>= 0.07). Concerning the mutants, very little mortality was expected. Thus</w:t>
      </w:r>
      <w:ins w:id="2951" w:author="Nelly Wagner" w:date="2017-01-22T17:50:00Z">
        <w:r w:rsidR="00FD7C48">
          <w:rPr>
            <w:rFonts w:eastAsia="Times"/>
            <w:color w:val="000000"/>
            <w:lang w:eastAsia="en-GB"/>
          </w:rPr>
          <w:t>,</w:t>
        </w:r>
      </w:ins>
      <w:r>
        <w:rPr>
          <w:rFonts w:eastAsia="Times"/>
          <w:color w:val="000000"/>
          <w:lang w:eastAsia="en-GB"/>
        </w:rPr>
        <w:t xml:space="preserve"> live and any occasional dead embryos were collected at each time point to determine the bacterial load. Starting with the </w:t>
      </w:r>
      <w:r>
        <w:rPr>
          <w:rFonts w:eastAsia="Times"/>
          <w:i/>
          <w:color w:val="000000"/>
          <w:lang w:eastAsia="en-GB"/>
        </w:rPr>
        <w:t xml:space="preserve">sagB </w:t>
      </w:r>
      <w:r>
        <w:rPr>
          <w:rFonts w:eastAsia="Times"/>
          <w:color w:val="000000"/>
          <w:lang w:eastAsia="en-GB"/>
        </w:rPr>
        <w:t>mutant, the bacterial load decreased over time in wild-type embryos, with the exception of 6 out of 22 embryos showing a</w:t>
      </w:r>
      <w:del w:id="2952" w:author="Nelly Wagner" w:date="2017-01-22T17:50:00Z">
        <w:r w:rsidDel="00AE3D42">
          <w:rPr>
            <w:rFonts w:eastAsia="Times"/>
            <w:color w:val="000000"/>
            <w:lang w:eastAsia="en-GB"/>
          </w:rPr>
          <w:delText xml:space="preserve"> </w:delText>
        </w:r>
      </w:del>
      <w:r>
        <w:rPr>
          <w:rFonts w:eastAsia="Times"/>
          <w:color w:val="000000"/>
          <w:lang w:eastAsia="en-GB"/>
        </w:rPr>
        <w:t xml:space="preserve"> bacterial load higher than the starting inoculum after 50 hours post-infection (Figure 5.15C). Similarly, in morphant embryos, the bacterial load decreased and only 5 out of 21 embryos had high bacterial numbers after 50 hours (Figure 5.15D). Focusing on the </w:t>
      </w:r>
      <w:r>
        <w:rPr>
          <w:rFonts w:eastAsia="Times"/>
          <w:i/>
          <w:color w:val="000000"/>
          <w:lang w:eastAsia="en-GB"/>
        </w:rPr>
        <w:t xml:space="preserve">phePsaeR </w:t>
      </w:r>
      <w:r>
        <w:rPr>
          <w:rFonts w:eastAsia="Times"/>
          <w:color w:val="000000"/>
          <w:lang w:eastAsia="en-GB"/>
        </w:rPr>
        <w:t xml:space="preserve">mutant, the bacterial load slowly decreased over time in wild-type embryos, as expected, with only 2 out of 20 embryos having a high bacterial load after 50 hours post-infection (Figure 5.15E). The same was observed in morphant </w:t>
      </w:r>
      <w:r>
        <w:rPr>
          <w:rFonts w:eastAsia="Times"/>
          <w:color w:val="000000"/>
          <w:lang w:eastAsia="en-GB"/>
        </w:rPr>
        <w:lastRenderedPageBreak/>
        <w:t>embryos, with 4 out of 20 embryos trending toward an increased bacterial load after 50 hours post-infection (Figure 5.15F).</w:t>
      </w:r>
    </w:p>
    <w:p w14:paraId="1AE146E7" w14:textId="77777777" w:rsidR="0020061D" w:rsidRDefault="00766C9B">
      <w:pPr>
        <w:pStyle w:val="Paragraph"/>
      </w:pPr>
      <w:r>
        <w:tab/>
        <w:t xml:space="preserve">To conclude, bacterial dynamics were highly similar between </w:t>
      </w:r>
      <w:r>
        <w:rPr>
          <w:i/>
          <w:iCs/>
        </w:rPr>
        <w:t>myd88</w:t>
      </w:r>
      <w:r>
        <w:t xml:space="preserve"> morphants and wild-type siblings, independently of the strain. The use of the </w:t>
      </w:r>
      <w:r>
        <w:rPr>
          <w:i/>
          <w:iCs/>
        </w:rPr>
        <w:t xml:space="preserve">myd88 </w:t>
      </w:r>
      <w:r>
        <w:t xml:space="preserve">morpholino therefore indicated that MyD88 signalling does not influence the outcome of </w:t>
      </w:r>
      <w:r>
        <w:rPr>
          <w:i/>
          <w:iCs/>
        </w:rPr>
        <w:t xml:space="preserve">S. aureus </w:t>
      </w:r>
      <w:r>
        <w:t>systemic infection.</w:t>
      </w:r>
    </w:p>
    <w:p w14:paraId="4F69D1D3" w14:textId="77777777" w:rsidR="0020061D" w:rsidRDefault="00766C9B">
      <w:pPr>
        <w:pStyle w:val="4111"/>
      </w:pPr>
      <w:bookmarkStart w:id="2953" w:name="__RefHeading___Toc79891_1995552439"/>
      <w:bookmarkEnd w:id="2953"/>
      <w:r>
        <w:rPr>
          <w:rFonts w:eastAsia="Times"/>
          <w:color w:val="000000"/>
          <w:lang w:eastAsia="en-GB"/>
        </w:rPr>
        <w:t>5.2.2.3. Impact of the absence of functional MyD88 on host survival</w:t>
      </w:r>
    </w:p>
    <w:p w14:paraId="29A3778D" w14:textId="24BBD7CA" w:rsidR="0020061D" w:rsidRDefault="00766C9B">
      <w:pPr>
        <w:pStyle w:val="Paragraph"/>
      </w:pPr>
      <w:r>
        <w:rPr>
          <w:rFonts w:eastAsia="Times"/>
          <w:color w:val="000000"/>
          <w:sz w:val="24"/>
          <w:lang w:eastAsia="en-GB"/>
        </w:rPr>
        <w:tab/>
      </w:r>
      <w:r>
        <w:rPr>
          <w:rFonts w:eastAsia="Times"/>
          <w:color w:val="000000"/>
          <w:lang w:eastAsia="en-GB"/>
        </w:rPr>
        <w:t xml:space="preserve">Although transient experimental </w:t>
      </w:r>
      <w:r>
        <w:rPr>
          <w:rFonts w:eastAsia="Times"/>
          <w:i/>
          <w:iCs/>
          <w:color w:val="000000"/>
          <w:lang w:eastAsia="en-GB"/>
        </w:rPr>
        <w:t xml:space="preserve">myd88 </w:t>
      </w:r>
      <w:r>
        <w:rPr>
          <w:rFonts w:eastAsia="Times"/>
          <w:color w:val="000000"/>
          <w:lang w:eastAsia="en-GB"/>
        </w:rPr>
        <w:t xml:space="preserve">knock-down indicated no role for MyD88 in </w:t>
      </w:r>
      <w:r>
        <w:rPr>
          <w:rFonts w:eastAsia="Times"/>
          <w:i/>
          <w:iCs/>
          <w:color w:val="000000"/>
          <w:lang w:eastAsia="en-GB"/>
        </w:rPr>
        <w:t xml:space="preserve">S. aureus </w:t>
      </w:r>
      <w:r>
        <w:rPr>
          <w:rFonts w:eastAsia="Times"/>
          <w:color w:val="000000"/>
          <w:lang w:eastAsia="en-GB"/>
        </w:rPr>
        <w:t>expression, the technique does have limitations pertaining to off-target effects. Therefore</w:t>
      </w:r>
      <w:ins w:id="2954" w:author="Nelly Wagner" w:date="2017-01-22T17:50:00Z">
        <w:r w:rsidR="00AE3D42">
          <w:rPr>
            <w:rFonts w:eastAsia="Times"/>
            <w:color w:val="000000"/>
            <w:lang w:eastAsia="en-GB"/>
          </w:rPr>
          <w:t>,</w:t>
        </w:r>
      </w:ins>
      <w:r>
        <w:rPr>
          <w:rFonts w:eastAsia="Times"/>
          <w:color w:val="000000"/>
          <w:lang w:eastAsia="en-GB"/>
        </w:rPr>
        <w:t xml:space="preserve"> I visited Prof. Annemarie Meijer's lab at Leiden University to use their </w:t>
      </w:r>
      <w:r>
        <w:rPr>
          <w:rFonts w:eastAsia="Times"/>
          <w:i/>
          <w:color w:val="000000"/>
          <w:lang w:eastAsia="en-GB"/>
        </w:rPr>
        <w:t xml:space="preserve">myd88 </w:t>
      </w:r>
      <w:r>
        <w:rPr>
          <w:rFonts w:eastAsia="Times"/>
          <w:color w:val="000000"/>
          <w:lang w:eastAsia="en-GB"/>
        </w:rPr>
        <w:t>mutant line. The mutant line has been well validated (van der Vaart et al. 2013)</w:t>
      </w:r>
      <w:del w:id="2955" w:author="Nelly Wagner" w:date="2017-01-22T17:50:00Z">
        <w:r w:rsidDel="00AE3D42">
          <w:rPr>
            <w:rFonts w:eastAsia="Courier"/>
            <w:color w:val="000000"/>
            <w:lang w:eastAsia="en-GB"/>
          </w:rPr>
          <w:delText>⁠</w:delText>
        </w:r>
      </w:del>
      <w:r>
        <w:rPr>
          <w:rFonts w:eastAsia="Times"/>
          <w:color w:val="000000"/>
          <w:lang w:eastAsia="en-GB"/>
        </w:rPr>
        <w:t>. It was anticipated the mutant line would allow for a more reliable insight into the impact of MyD88 signalling in our infection model. Besides, if the transient knock-down results are reproduced in the mutant line, further experiments, if needed, can be performed using the morpholino.</w:t>
      </w:r>
    </w:p>
    <w:p w14:paraId="7F2E2546" w14:textId="0A4235F2" w:rsidR="0020061D" w:rsidDel="001F45A5" w:rsidRDefault="00766C9B">
      <w:pPr>
        <w:pStyle w:val="Paragraph"/>
        <w:rPr>
          <w:moveFrom w:id="2956" w:author="Nelly Wagner" w:date="2017-01-24T21:24:00Z"/>
        </w:rPr>
      </w:pPr>
      <w:r>
        <w:rPr>
          <w:rFonts w:eastAsia="Times"/>
          <w:color w:val="000000"/>
          <w:lang w:eastAsia="en-GB"/>
        </w:rPr>
        <w:tab/>
        <w:t xml:space="preserve">The overall health of </w:t>
      </w:r>
      <w:r>
        <w:rPr>
          <w:rFonts w:eastAsia="Times"/>
          <w:i/>
          <w:color w:val="000000"/>
          <w:lang w:eastAsia="en-GB"/>
        </w:rPr>
        <w:t xml:space="preserve">myd88 </w:t>
      </w:r>
      <w:r>
        <w:rPr>
          <w:rFonts w:eastAsia="Times"/>
          <w:color w:val="000000"/>
          <w:lang w:eastAsia="en-GB"/>
        </w:rPr>
        <w:t xml:space="preserve">mutant embryos was initially compared to that of their wild-type siblings (Figure 5.16A). As expected, all non-injected mutant embryos and their wild-type siblings survived until at least 5 days post-fertilisation and the same result was obtained for embryos injected with PBS. It also appeared that the mutants </w:t>
      </w:r>
      <w:r>
        <w:rPr>
          <w:rFonts w:eastAsia="Times"/>
          <w:i/>
          <w:color w:val="000000"/>
          <w:lang w:eastAsia="en-GB"/>
        </w:rPr>
        <w:t xml:space="preserve">sagB </w:t>
      </w:r>
      <w:r>
        <w:rPr>
          <w:rFonts w:eastAsia="Times"/>
          <w:color w:val="000000"/>
          <w:lang w:eastAsia="en-GB"/>
        </w:rPr>
        <w:t xml:space="preserve">and </w:t>
      </w:r>
      <w:r>
        <w:rPr>
          <w:rFonts w:eastAsia="Times"/>
          <w:i/>
          <w:color w:val="000000"/>
          <w:lang w:eastAsia="en-GB"/>
        </w:rPr>
        <w:t>phePsaeR,</w:t>
      </w:r>
      <w:r>
        <w:rPr>
          <w:rFonts w:eastAsia="Times"/>
          <w:color w:val="000000"/>
          <w:lang w:eastAsia="en-GB"/>
        </w:rPr>
        <w:t xml:space="preserve"> which were attenuated in wild-type embryos, were also not virulent in </w:t>
      </w:r>
      <w:r>
        <w:rPr>
          <w:rFonts w:eastAsia="Times"/>
          <w:i/>
          <w:color w:val="000000"/>
          <w:lang w:eastAsia="en-GB"/>
        </w:rPr>
        <w:t>myd88</w:t>
      </w:r>
      <w:r>
        <w:rPr>
          <w:rFonts w:eastAsia="Times"/>
          <w:color w:val="000000"/>
          <w:lang w:eastAsia="en-GB"/>
        </w:rPr>
        <w:t xml:space="preserve"> mutant embryos (</w:t>
      </w:r>
      <w:r>
        <w:rPr>
          <w:rFonts w:eastAsia="Times"/>
          <w:i/>
          <w:color w:val="000000"/>
          <w:lang w:eastAsia="en-GB"/>
        </w:rPr>
        <w:t xml:space="preserve">p </w:t>
      </w:r>
      <w:r>
        <w:rPr>
          <w:rFonts w:eastAsia="Times"/>
          <w:color w:val="000000"/>
          <w:lang w:eastAsia="en-GB"/>
        </w:rPr>
        <w:t xml:space="preserve">= 0.32 and </w:t>
      </w:r>
      <w:r>
        <w:rPr>
          <w:rFonts w:eastAsia="Times"/>
          <w:i/>
          <w:color w:val="000000"/>
          <w:lang w:eastAsia="en-GB"/>
        </w:rPr>
        <w:t xml:space="preserve">p </w:t>
      </w:r>
      <w:r>
        <w:rPr>
          <w:rFonts w:eastAsia="Times"/>
          <w:color w:val="000000"/>
          <w:lang w:eastAsia="en-GB"/>
        </w:rPr>
        <w:t xml:space="preserve">= 0.29 respectively). Consistent with the result obtained with the </w:t>
      </w:r>
      <w:r>
        <w:rPr>
          <w:rFonts w:eastAsia="Times"/>
          <w:i/>
          <w:color w:val="000000"/>
          <w:lang w:eastAsia="en-GB"/>
        </w:rPr>
        <w:t xml:space="preserve">myd88 </w:t>
      </w:r>
      <w:r>
        <w:rPr>
          <w:rFonts w:eastAsia="Times"/>
          <w:color w:val="000000"/>
          <w:lang w:eastAsia="en-GB"/>
        </w:rPr>
        <w:t>morpholino, SH1000 was virulent in both wild-type and mutant embryos (Figure 5.16B). Particularly, mortality was very similar between infected mutants and wild-type siblings with 30.5% and 31.5% survival respectively (</w:t>
      </w:r>
      <w:r>
        <w:rPr>
          <w:rFonts w:eastAsia="Times"/>
          <w:i/>
          <w:color w:val="000000"/>
          <w:lang w:eastAsia="en-GB"/>
        </w:rPr>
        <w:t xml:space="preserve">p </w:t>
      </w:r>
      <w:r>
        <w:rPr>
          <w:rFonts w:eastAsia="Times"/>
          <w:color w:val="000000"/>
          <w:lang w:eastAsia="en-GB"/>
        </w:rPr>
        <w:t xml:space="preserve">= 0.9). To answer the question as to whether the bacterial load evolved differently in mutants versus wild-type siblings, infected embryos were collected once per day for bacterial counts. For SH1000, only embryos which succumbed to the infection were collected since the mortality rate and the </w:t>
      </w:r>
      <w:r>
        <w:rPr>
          <w:rFonts w:eastAsia="Times"/>
          <w:i/>
          <w:iCs/>
          <w:color w:val="000000"/>
          <w:lang w:eastAsia="en-GB"/>
        </w:rPr>
        <w:t xml:space="preserve">post mortem </w:t>
      </w:r>
      <w:r>
        <w:rPr>
          <w:rFonts w:eastAsia="Times"/>
          <w:color w:val="000000"/>
          <w:lang w:eastAsia="en-GB"/>
        </w:rPr>
        <w:t xml:space="preserve">bacterial load of these embryos are enough to draw a conclusion for this strain. On the contrary, because </w:t>
      </w:r>
      <w:r>
        <w:rPr>
          <w:rFonts w:eastAsia="Times"/>
          <w:i/>
          <w:iCs/>
          <w:color w:val="000000"/>
          <w:lang w:eastAsia="en-GB"/>
        </w:rPr>
        <w:t xml:space="preserve">sagB </w:t>
      </w:r>
      <w:r>
        <w:rPr>
          <w:rFonts w:eastAsia="Times"/>
          <w:color w:val="000000"/>
          <w:lang w:eastAsia="en-GB"/>
        </w:rPr>
        <w:t xml:space="preserve">and </w:t>
      </w:r>
      <w:r>
        <w:rPr>
          <w:rFonts w:eastAsia="Times"/>
          <w:i/>
          <w:iCs/>
          <w:color w:val="000000"/>
          <w:lang w:eastAsia="en-GB"/>
        </w:rPr>
        <w:t xml:space="preserve">phePsaeR </w:t>
      </w:r>
      <w:r>
        <w:rPr>
          <w:rFonts w:eastAsia="Times"/>
          <w:color w:val="000000"/>
          <w:lang w:eastAsia="en-GB"/>
        </w:rPr>
        <w:t xml:space="preserve">are attenuated, live embryos are needed in order to determine bacterial dynamics in the host. Concerning SH1000 the </w:t>
      </w:r>
      <w:r>
        <w:rPr>
          <w:rFonts w:eastAsia="Times"/>
          <w:i/>
          <w:color w:val="000000"/>
          <w:lang w:eastAsia="en-GB"/>
        </w:rPr>
        <w:t>post-mortem</w:t>
      </w:r>
      <w:r>
        <w:rPr>
          <w:rFonts w:eastAsia="Times"/>
          <w:color w:val="000000"/>
          <w:lang w:eastAsia="en-GB"/>
        </w:rPr>
        <w:t xml:space="preserve"> bacterial load was significantly higher in </w:t>
      </w:r>
      <w:r>
        <w:rPr>
          <w:rFonts w:eastAsia="Times"/>
          <w:i/>
          <w:color w:val="000000"/>
          <w:lang w:eastAsia="en-GB"/>
        </w:rPr>
        <w:t xml:space="preserve">myd88 </w:t>
      </w:r>
      <w:r>
        <w:rPr>
          <w:rFonts w:eastAsia="Times"/>
          <w:color w:val="000000"/>
          <w:lang w:eastAsia="en-GB"/>
        </w:rPr>
        <w:t xml:space="preserve">mutants compared with their wild-type siblings (Figure 5.16C, </w:t>
      </w:r>
      <w:r>
        <w:rPr>
          <w:rFonts w:eastAsia="Times"/>
          <w:i/>
          <w:color w:val="000000"/>
          <w:lang w:eastAsia="en-GB"/>
        </w:rPr>
        <w:t xml:space="preserve">p </w:t>
      </w:r>
      <w:r>
        <w:rPr>
          <w:rFonts w:eastAsia="Times"/>
          <w:color w:val="000000"/>
          <w:lang w:eastAsia="en-GB"/>
        </w:rPr>
        <w:t>= 0.02). However,</w:t>
      </w:r>
      <w:del w:id="2957" w:author="Nelly Wagner" w:date="2017-01-22T17:50:00Z">
        <w:r w:rsidDel="00AE3D42">
          <w:rPr>
            <w:rFonts w:eastAsia="Times"/>
            <w:color w:val="000000"/>
            <w:lang w:eastAsia="en-GB"/>
          </w:rPr>
          <w:delText xml:space="preserve"> </w:delText>
        </w:r>
      </w:del>
      <w:r>
        <w:rPr>
          <w:rFonts w:eastAsia="Times"/>
          <w:color w:val="000000"/>
          <w:lang w:eastAsia="en-GB"/>
        </w:rPr>
        <w:t xml:space="preserve"> the </w:t>
      </w:r>
      <w:r>
        <w:rPr>
          <w:rFonts w:eastAsia="Times"/>
          <w:i/>
          <w:color w:val="000000"/>
          <w:lang w:eastAsia="en-GB"/>
        </w:rPr>
        <w:t xml:space="preserve">post-mortem </w:t>
      </w:r>
      <w:r>
        <w:rPr>
          <w:rFonts w:eastAsia="Times"/>
          <w:color w:val="000000"/>
          <w:lang w:eastAsia="en-GB"/>
        </w:rPr>
        <w:t xml:space="preserve">bacterial load was expected to be close to a million bacteria in wild-type embryos (see Chapter 3) while here it was around a thousand. Regarding </w:t>
      </w:r>
      <w:r>
        <w:rPr>
          <w:rFonts w:eastAsia="Times"/>
          <w:i/>
          <w:color w:val="000000"/>
          <w:lang w:eastAsia="en-GB"/>
        </w:rPr>
        <w:t>sagB</w:t>
      </w:r>
      <w:r>
        <w:rPr>
          <w:rFonts w:eastAsia="Times"/>
          <w:color w:val="000000"/>
          <w:lang w:eastAsia="en-GB"/>
        </w:rPr>
        <w:t xml:space="preserve">, no notable difference in the progression of the bacterial load was seen between </w:t>
      </w:r>
      <w:r>
        <w:rPr>
          <w:rFonts w:eastAsia="Times"/>
          <w:i/>
          <w:iCs/>
          <w:color w:val="000000"/>
          <w:lang w:eastAsia="en-GB"/>
        </w:rPr>
        <w:t>myd88</w:t>
      </w:r>
      <w:r>
        <w:rPr>
          <w:rFonts w:eastAsia="Times"/>
          <w:color w:val="000000"/>
          <w:lang w:eastAsia="en-GB"/>
        </w:rPr>
        <w:t xml:space="preserve"> mutants and wild-type siblings (Figure 5.16D). </w:t>
      </w:r>
      <w:moveFromRangeStart w:id="2958" w:author="Nelly Wagner" w:date="2017-01-24T21:24:00Z" w:name="move473056401"/>
      <w:moveFrom w:id="2959" w:author="Nelly Wagner" w:date="2017-01-24T21:24:00Z">
        <w:r w:rsidDel="001F45A5">
          <w:rPr>
            <w:rFonts w:eastAsia="Times"/>
            <w:color w:val="000000"/>
            <w:lang w:eastAsia="en-GB"/>
          </w:rPr>
          <w:t xml:space="preserve">The bacterial load decreased in all but one </w:t>
        </w:r>
        <w:r w:rsidDel="001F45A5">
          <w:rPr>
            <w:rFonts w:eastAsia="Times"/>
            <w:i/>
            <w:iCs/>
            <w:color w:val="000000"/>
            <w:lang w:eastAsia="en-GB"/>
          </w:rPr>
          <w:t xml:space="preserve">myd88 </w:t>
        </w:r>
        <w:r w:rsidDel="001F45A5">
          <w:rPr>
            <w:rFonts w:eastAsia="Times"/>
            <w:color w:val="000000"/>
            <w:lang w:eastAsia="en-GB"/>
          </w:rPr>
          <w:t xml:space="preserve">mutant embryo, indicating that the mutant is unable to cause disease whether MyD88 is functional or not. But again, the bacterial load was lower than it should have been since at 0 hours post-infection an average hundred bacteria were recovered from infected embryos whilst injection in PBS indicated a correct inoculum size. Equipment failure during my secondment prevented the bacterial dynamics of </w:t>
        </w:r>
        <w:r w:rsidDel="001F45A5">
          <w:rPr>
            <w:rFonts w:eastAsia="Times"/>
            <w:i/>
            <w:color w:val="000000"/>
            <w:lang w:eastAsia="en-GB"/>
          </w:rPr>
          <w:t>phePsaeR</w:t>
        </w:r>
        <w:r w:rsidDel="001F45A5">
          <w:rPr>
            <w:rFonts w:eastAsia="Times"/>
            <w:color w:val="000000"/>
            <w:lang w:eastAsia="en-GB"/>
          </w:rPr>
          <w:t xml:space="preserve"> from being determined in the </w:t>
        </w:r>
        <w:r w:rsidDel="001F45A5">
          <w:rPr>
            <w:rFonts w:eastAsia="Times"/>
            <w:i/>
            <w:color w:val="000000"/>
            <w:lang w:eastAsia="en-GB"/>
          </w:rPr>
          <w:t xml:space="preserve">myd88 </w:t>
        </w:r>
        <w:r w:rsidDel="001F45A5">
          <w:rPr>
            <w:rFonts w:eastAsia="Times"/>
            <w:color w:val="000000"/>
            <w:lang w:eastAsia="en-GB"/>
          </w:rPr>
          <w:t>mutant line.</w:t>
        </w:r>
      </w:moveFrom>
    </w:p>
    <w:p w14:paraId="2858F275" w14:textId="08FD3AA4" w:rsidR="0020061D" w:rsidRDefault="00766C9B">
      <w:pPr>
        <w:pStyle w:val="Paragraph"/>
      </w:pPr>
      <w:moveFrom w:id="2960" w:author="Nelly Wagner" w:date="2017-01-24T21:24:00Z">
        <w:r w:rsidDel="001F45A5">
          <w:rPr>
            <w:rFonts w:eastAsia="Times"/>
            <w:color w:val="000000"/>
            <w:lang w:eastAsia="en-GB"/>
          </w:rPr>
          <w:tab/>
          <w:t xml:space="preserve">Experiments with the </w:t>
        </w:r>
        <w:r w:rsidDel="001F45A5">
          <w:rPr>
            <w:rFonts w:eastAsia="Times"/>
            <w:i/>
            <w:iCs/>
            <w:color w:val="000000"/>
            <w:lang w:eastAsia="en-GB"/>
          </w:rPr>
          <w:t xml:space="preserve">myd88 </w:t>
        </w:r>
        <w:r w:rsidDel="001F45A5">
          <w:rPr>
            <w:rFonts w:eastAsia="Times"/>
            <w:color w:val="000000"/>
            <w:lang w:eastAsia="en-GB"/>
          </w:rPr>
          <w:t xml:space="preserve">mutant line confirmed the results obtained with the </w:t>
        </w:r>
        <w:r w:rsidDel="001F45A5">
          <w:rPr>
            <w:rFonts w:eastAsia="Times"/>
            <w:i/>
            <w:iCs/>
            <w:color w:val="000000"/>
            <w:lang w:eastAsia="en-GB"/>
          </w:rPr>
          <w:t xml:space="preserve">myd88 </w:t>
        </w:r>
        <w:r w:rsidDel="001F45A5">
          <w:rPr>
            <w:rFonts w:eastAsia="Times"/>
            <w:color w:val="000000"/>
            <w:lang w:eastAsia="en-GB"/>
          </w:rPr>
          <w:t xml:space="preserve">morpholino knock-down. Indeed, absence of functional MyD88 had no impact on host survival during infection by SH1000, </w:t>
        </w:r>
        <w:r w:rsidDel="001F45A5">
          <w:rPr>
            <w:rFonts w:eastAsia="Times"/>
            <w:i/>
            <w:iCs/>
            <w:color w:val="000000"/>
            <w:lang w:eastAsia="en-GB"/>
          </w:rPr>
          <w:t xml:space="preserve">sagB </w:t>
        </w:r>
        <w:r w:rsidDel="001F45A5">
          <w:rPr>
            <w:rFonts w:eastAsia="Times"/>
            <w:color w:val="000000"/>
            <w:lang w:eastAsia="en-GB"/>
          </w:rPr>
          <w:t xml:space="preserve">and </w:t>
        </w:r>
        <w:r w:rsidDel="001F45A5">
          <w:rPr>
            <w:rFonts w:eastAsia="Times"/>
            <w:i/>
            <w:iCs/>
            <w:color w:val="000000"/>
            <w:lang w:eastAsia="en-GB"/>
          </w:rPr>
          <w:t>phePsaeR</w:t>
        </w:r>
        <w:r w:rsidDel="001F45A5">
          <w:rPr>
            <w:rFonts w:eastAsia="Times"/>
            <w:color w:val="000000"/>
            <w:lang w:eastAsia="en-GB"/>
          </w:rPr>
          <w:t xml:space="preserve">. Bacterial dynamics showed that </w:t>
        </w:r>
        <w:r w:rsidDel="001F45A5">
          <w:rPr>
            <w:rFonts w:eastAsia="Times"/>
            <w:i/>
            <w:iCs/>
            <w:color w:val="000000"/>
            <w:lang w:eastAsia="en-GB"/>
          </w:rPr>
          <w:t xml:space="preserve">sagB </w:t>
        </w:r>
        <w:r w:rsidDel="001F45A5">
          <w:rPr>
            <w:rFonts w:eastAsia="Times"/>
            <w:color w:val="000000"/>
            <w:lang w:eastAsia="en-GB"/>
          </w:rPr>
          <w:t xml:space="preserve">was also unable to develop in mutant embryos. This results showed that the infected host was not impaired in its ability to defend against </w:t>
        </w:r>
        <w:r w:rsidDel="001F45A5">
          <w:rPr>
            <w:rFonts w:eastAsia="Times"/>
            <w:i/>
            <w:iCs/>
            <w:color w:val="000000"/>
            <w:lang w:eastAsia="en-GB"/>
          </w:rPr>
          <w:t xml:space="preserve">S. aureus </w:t>
        </w:r>
        <w:r w:rsidDel="001F45A5">
          <w:rPr>
            <w:rFonts w:eastAsia="Times"/>
            <w:color w:val="000000"/>
            <w:lang w:eastAsia="en-GB"/>
          </w:rPr>
          <w:t xml:space="preserve">when MyD88 is not functional. Therefore, the innate immune response is likely to initiate via MyD88-independent pathways in response to systemic </w:t>
        </w:r>
        <w:r w:rsidDel="001F45A5">
          <w:rPr>
            <w:rFonts w:eastAsia="Times"/>
            <w:i/>
            <w:iCs/>
            <w:color w:val="000000"/>
            <w:lang w:eastAsia="en-GB"/>
          </w:rPr>
          <w:t xml:space="preserve">S. aureus </w:t>
        </w:r>
        <w:r w:rsidDel="001F45A5">
          <w:rPr>
            <w:rFonts w:eastAsia="Times"/>
            <w:color w:val="000000"/>
            <w:lang w:eastAsia="en-GB"/>
          </w:rPr>
          <w:t>infection.</w:t>
        </w:r>
      </w:moveFrom>
      <w:moveFromRangeEnd w:id="2958"/>
      <w:r>
        <w:br w:type="page"/>
      </w:r>
    </w:p>
    <w:p w14:paraId="775A2813" w14:textId="4BB3A00A" w:rsidR="0020061D" w:rsidRDefault="00766C9B">
      <w:pPr>
        <w:widowControl w:val="0"/>
        <w:spacing w:line="360" w:lineRule="auto"/>
        <w:jc w:val="both"/>
        <w:rPr>
          <w:rFonts w:ascii="Arial" w:eastAsia="Times" w:hAnsi="Arial"/>
          <w:color w:val="000000"/>
          <w:sz w:val="20"/>
          <w:szCs w:val="20"/>
          <w:lang w:eastAsia="en-GB"/>
        </w:rPr>
      </w:pPr>
      <w:r>
        <w:rPr>
          <w:noProof/>
          <w:lang w:eastAsia="en-GB"/>
        </w:rPr>
        <w:lastRenderedPageBreak/>
        <w:drawing>
          <wp:anchor distT="0" distB="127000" distL="0" distR="0" simplePos="0" relativeHeight="251638784" behindDoc="0" locked="0" layoutInCell="1" allowOverlap="1" wp14:anchorId="3FB0F062" wp14:editId="0E9D7091">
            <wp:simplePos x="0" y="0"/>
            <wp:positionH relativeFrom="column">
              <wp:posOffset>36195</wp:posOffset>
            </wp:positionH>
            <wp:positionV relativeFrom="paragraph">
              <wp:posOffset>3810</wp:posOffset>
            </wp:positionV>
            <wp:extent cx="5191125" cy="6372225"/>
            <wp:effectExtent l="0" t="0" r="0" b="0"/>
            <wp:wrapSquare wrapText="largest"/>
            <wp:docPr id="49" name="Image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44"/>
                    <pic:cNvPicPr>
                      <a:picLocks noChangeAspect="1" noChangeArrowheads="1"/>
                    </pic:cNvPicPr>
                  </pic:nvPicPr>
                  <pic:blipFill>
                    <a:blip r:embed="rId57"/>
                    <a:stretch>
                      <a:fillRect/>
                    </a:stretch>
                  </pic:blipFill>
                  <pic:spPr bwMode="auto">
                    <a:xfrm>
                      <a:off x="0" y="0"/>
                      <a:ext cx="5191125" cy="63722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eastAsia="Times" w:hAnsi="Arial"/>
          <w:b/>
          <w:bCs/>
          <w:color w:val="000000"/>
          <w:sz w:val="20"/>
          <w:szCs w:val="20"/>
          <w:lang w:eastAsia="en-GB"/>
        </w:rPr>
        <w:t xml:space="preserve">Figure 5.15. Bacterial dynamics in wild-type and </w:t>
      </w:r>
      <w:r>
        <w:rPr>
          <w:rFonts w:ascii="Arial" w:eastAsia="Times" w:hAnsi="Arial"/>
          <w:b/>
          <w:bCs/>
          <w:i/>
          <w:color w:val="000000"/>
          <w:sz w:val="20"/>
          <w:szCs w:val="20"/>
          <w:lang w:eastAsia="en-GB"/>
        </w:rPr>
        <w:t>myd88</w:t>
      </w:r>
      <w:r>
        <w:rPr>
          <w:rFonts w:ascii="Arial" w:eastAsia="Times" w:hAnsi="Arial"/>
          <w:b/>
          <w:bCs/>
          <w:color w:val="000000"/>
          <w:sz w:val="20"/>
          <w:szCs w:val="20"/>
          <w:lang w:eastAsia="en-GB"/>
        </w:rPr>
        <w:t xml:space="preserve"> morphant embryos infected with SH1000, </w:t>
      </w:r>
      <w:r>
        <w:rPr>
          <w:rFonts w:ascii="Arial" w:eastAsia="Times" w:hAnsi="Arial"/>
          <w:b/>
          <w:bCs/>
          <w:i/>
          <w:color w:val="000000"/>
          <w:sz w:val="20"/>
          <w:szCs w:val="20"/>
          <w:lang w:eastAsia="en-GB"/>
        </w:rPr>
        <w:t xml:space="preserve">sagB </w:t>
      </w:r>
      <w:r>
        <w:rPr>
          <w:rFonts w:ascii="Arial" w:eastAsia="Times" w:hAnsi="Arial"/>
          <w:b/>
          <w:bCs/>
          <w:color w:val="000000"/>
          <w:sz w:val="20"/>
          <w:szCs w:val="20"/>
          <w:lang w:eastAsia="en-GB"/>
        </w:rPr>
        <w:t xml:space="preserve">and </w:t>
      </w:r>
      <w:r>
        <w:rPr>
          <w:rFonts w:ascii="Arial" w:eastAsia="Times" w:hAnsi="Arial"/>
          <w:b/>
          <w:bCs/>
          <w:i/>
          <w:color w:val="000000"/>
          <w:sz w:val="20"/>
          <w:szCs w:val="20"/>
          <w:lang w:eastAsia="en-GB"/>
        </w:rPr>
        <w:t>phePsaeR</w:t>
      </w:r>
      <w:r>
        <w:rPr>
          <w:rFonts w:ascii="Arial" w:eastAsia="Times" w:hAnsi="Arial"/>
          <w:b/>
          <w:bCs/>
          <w:color w:val="000000"/>
          <w:sz w:val="20"/>
          <w:szCs w:val="20"/>
          <w:lang w:eastAsia="en-GB"/>
        </w:rPr>
        <w:t xml:space="preserve">. (A) </w:t>
      </w:r>
      <w:r>
        <w:rPr>
          <w:rFonts w:ascii="Arial" w:eastAsia="Times" w:hAnsi="Arial"/>
          <w:color w:val="000000"/>
          <w:sz w:val="20"/>
          <w:szCs w:val="20"/>
          <w:lang w:eastAsia="en-GB"/>
        </w:rPr>
        <w:t xml:space="preserve">Survival kinetics of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infected with about 1810 CFU of SH1000. n = 60 embryos per group.</w:t>
      </w:r>
      <w:r w:rsidRPr="00E41EC0">
        <w:rPr>
          <w:rFonts w:ascii="Arial" w:eastAsia="Times" w:hAnsi="Arial"/>
          <w:sz w:val="20"/>
          <w:szCs w:val="20"/>
          <w:lang w:eastAsia="en-GB"/>
          <w:rPrChange w:id="2961" w:author="Nelly Wagner" w:date="2017-01-23T18:27:00Z">
            <w:rPr>
              <w:rFonts w:ascii="Arial" w:eastAsia="Times" w:hAnsi="Arial"/>
              <w:color w:val="000000"/>
              <w:sz w:val="20"/>
              <w:szCs w:val="20"/>
              <w:lang w:eastAsia="en-GB"/>
            </w:rPr>
          </w:rPrChange>
        </w:rPr>
        <w:t xml:space="preserve"> </w:t>
      </w:r>
      <w:ins w:id="2962" w:author="Nelly Wagner" w:date="2017-01-22T17:51:00Z">
        <w:r w:rsidR="00AE3D42" w:rsidRPr="00E41EC0">
          <w:rPr>
            <w:rFonts w:ascii="Arial" w:eastAsia="Times" w:hAnsi="Arial"/>
            <w:sz w:val="20"/>
            <w:szCs w:val="20"/>
            <w:lang w:eastAsia="en-GB"/>
            <w:rPrChange w:id="2963" w:author="Nelly Wagner" w:date="2017-01-23T18:27:00Z">
              <w:rPr>
                <w:rFonts w:ascii="Arial" w:eastAsia="Times" w:hAnsi="Arial"/>
                <w:color w:val="000000"/>
                <w:sz w:val="20"/>
                <w:szCs w:val="20"/>
                <w:lang w:eastAsia="en-GB"/>
              </w:rPr>
            </w:rPrChange>
          </w:rPr>
          <w:t xml:space="preserve">N = 1 experiment. </w:t>
        </w:r>
      </w:ins>
      <w:r>
        <w:rPr>
          <w:rFonts w:ascii="Arial" w:eastAsia="Times" w:hAnsi="Arial"/>
          <w:color w:val="000000"/>
          <w:sz w:val="20"/>
          <w:szCs w:val="20"/>
          <w:lang w:eastAsia="en-GB"/>
        </w:rPr>
        <w:t xml:space="preserve">Statistics: log-rank test,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gt; 0.05.</w:t>
      </w:r>
      <w:r>
        <w:rPr>
          <w:rFonts w:ascii="Arial" w:eastAsia="Times" w:hAnsi="Arial"/>
          <w:b/>
          <w:bCs/>
          <w:color w:val="000000"/>
          <w:sz w:val="20"/>
          <w:szCs w:val="20"/>
          <w:lang w:eastAsia="en-GB"/>
        </w:rPr>
        <w:t xml:space="preserve"> (B) </w:t>
      </w:r>
      <w:r>
        <w:rPr>
          <w:rFonts w:ascii="Arial" w:eastAsia="Times" w:hAnsi="Arial"/>
          <w:i/>
          <w:color w:val="000000"/>
          <w:sz w:val="20"/>
          <w:szCs w:val="20"/>
          <w:lang w:eastAsia="en-GB"/>
        </w:rPr>
        <w:t>Post mortem</w:t>
      </w:r>
      <w:r>
        <w:rPr>
          <w:rFonts w:ascii="Arial" w:eastAsia="Times" w:hAnsi="Arial"/>
          <w:color w:val="000000"/>
          <w:sz w:val="20"/>
          <w:szCs w:val="20"/>
          <w:lang w:eastAsia="en-GB"/>
        </w:rPr>
        <w:t xml:space="preserve"> bacterial load in the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infected with SH1000. Each dot represents one embryo. The lines represent the median and interquartile range. Statistics: Mann-Whitney test,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gt; 0.05. </w:t>
      </w:r>
      <w:r>
        <w:rPr>
          <w:rFonts w:ascii="Arial" w:eastAsia="Times" w:hAnsi="Arial"/>
          <w:b/>
          <w:bCs/>
          <w:color w:val="000000"/>
          <w:sz w:val="20"/>
          <w:szCs w:val="20"/>
          <w:lang w:eastAsia="en-GB"/>
        </w:rPr>
        <w:t>(C)</w:t>
      </w:r>
      <w:r>
        <w:rPr>
          <w:rFonts w:ascii="Arial" w:eastAsia="Times" w:hAnsi="Arial"/>
          <w:color w:val="000000"/>
          <w:sz w:val="20"/>
          <w:szCs w:val="20"/>
          <w:lang w:eastAsia="en-GB"/>
        </w:rPr>
        <w:t xml:space="preserve"> and</w:t>
      </w:r>
      <w:r>
        <w:rPr>
          <w:rFonts w:ascii="Arial" w:eastAsia="Times" w:hAnsi="Arial"/>
          <w:b/>
          <w:bCs/>
          <w:color w:val="000000"/>
          <w:sz w:val="20"/>
          <w:szCs w:val="20"/>
          <w:lang w:eastAsia="en-GB"/>
        </w:rPr>
        <w:t xml:space="preserve"> (D) </w:t>
      </w:r>
      <w:r>
        <w:rPr>
          <w:rFonts w:ascii="Arial" w:eastAsia="Times" w:hAnsi="Arial"/>
          <w:color w:val="000000"/>
          <w:sz w:val="20"/>
          <w:szCs w:val="20"/>
          <w:lang w:eastAsia="en-GB"/>
        </w:rPr>
        <w:t xml:space="preserve">Bacterial dynamics in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respectively, infected with 710 CFU of </w:t>
      </w:r>
      <w:r>
        <w:rPr>
          <w:rFonts w:ascii="Arial" w:eastAsia="Times" w:hAnsi="Arial"/>
          <w:i/>
          <w:color w:val="000000"/>
          <w:sz w:val="20"/>
          <w:szCs w:val="20"/>
          <w:lang w:eastAsia="en-GB"/>
        </w:rPr>
        <w:t xml:space="preserve">sagB. </w:t>
      </w:r>
      <w:r>
        <w:rPr>
          <w:rFonts w:ascii="Arial" w:eastAsia="Times" w:hAnsi="Arial"/>
          <w:color w:val="000000"/>
          <w:sz w:val="20"/>
          <w:szCs w:val="20"/>
          <w:lang w:eastAsia="en-GB"/>
        </w:rPr>
        <w:t>Open circles (o) are live embryos and filled circles (</w:t>
      </w:r>
      <w:r>
        <w:rPr>
          <w:rFonts w:ascii="Arial" w:eastAsia="Arial" w:hAnsi="Arial"/>
          <w:color w:val="000000"/>
          <w:sz w:val="20"/>
          <w:szCs w:val="20"/>
          <w:lang w:eastAsia="en-GB"/>
        </w:rPr>
        <w:t>●</w:t>
      </w:r>
      <w:r>
        <w:rPr>
          <w:rFonts w:ascii="Arial" w:eastAsia="Times" w:hAnsi="Arial"/>
          <w:color w:val="000000"/>
          <w:sz w:val="20"/>
          <w:szCs w:val="20"/>
          <w:lang w:eastAsia="en-GB"/>
        </w:rPr>
        <w:t>) are dead embryos.</w:t>
      </w:r>
      <w:ins w:id="2964" w:author="Nelly Wagner" w:date="2017-01-22T17:52:00Z">
        <w:r w:rsidR="00AE3D42">
          <w:rPr>
            <w:rFonts w:ascii="Arial" w:eastAsia="Times" w:hAnsi="Arial"/>
            <w:color w:val="000000"/>
            <w:sz w:val="20"/>
            <w:szCs w:val="20"/>
            <w:lang w:eastAsia="en-GB"/>
          </w:rPr>
          <w:t xml:space="preserve"> </w:t>
        </w:r>
        <w:r w:rsidR="00AE3D42" w:rsidRPr="00E41EC0">
          <w:rPr>
            <w:rFonts w:ascii="Arial" w:eastAsia="Times" w:hAnsi="Arial"/>
            <w:sz w:val="20"/>
            <w:szCs w:val="20"/>
            <w:lang w:eastAsia="en-GB"/>
            <w:rPrChange w:id="2965" w:author="Nelly Wagner" w:date="2017-01-23T18:27:00Z">
              <w:rPr>
                <w:rFonts w:ascii="Arial" w:eastAsia="Times" w:hAnsi="Arial"/>
                <w:color w:val="0070C0"/>
                <w:sz w:val="20"/>
                <w:szCs w:val="20"/>
                <w:lang w:eastAsia="en-GB"/>
              </w:rPr>
            </w:rPrChange>
          </w:rPr>
          <w:t>N = 1 experiment.</w:t>
        </w:r>
      </w:ins>
      <w:r>
        <w:rPr>
          <w:rFonts w:ascii="Arial" w:eastAsia="Times" w:hAnsi="Arial"/>
          <w:color w:val="000000"/>
          <w:sz w:val="20"/>
          <w:szCs w:val="20"/>
          <w:lang w:eastAsia="en-GB"/>
        </w:rPr>
        <w:t xml:space="preserve"> </w:t>
      </w:r>
      <w:r>
        <w:rPr>
          <w:rFonts w:ascii="Arial" w:eastAsia="Times" w:hAnsi="Arial"/>
          <w:b/>
          <w:bCs/>
          <w:color w:val="000000"/>
          <w:sz w:val="20"/>
          <w:szCs w:val="20"/>
          <w:lang w:eastAsia="en-GB"/>
        </w:rPr>
        <w:t xml:space="preserve">(E) </w:t>
      </w:r>
      <w:r>
        <w:rPr>
          <w:rFonts w:ascii="Arial" w:eastAsia="Times" w:hAnsi="Arial"/>
          <w:color w:val="000000"/>
          <w:sz w:val="20"/>
          <w:szCs w:val="20"/>
          <w:lang w:eastAsia="en-GB"/>
        </w:rPr>
        <w:t>and</w:t>
      </w:r>
      <w:r>
        <w:rPr>
          <w:rFonts w:ascii="Arial" w:eastAsia="Times" w:hAnsi="Arial"/>
          <w:b/>
          <w:bCs/>
          <w:color w:val="000000"/>
          <w:sz w:val="20"/>
          <w:szCs w:val="20"/>
          <w:lang w:eastAsia="en-GB"/>
        </w:rPr>
        <w:t xml:space="preserve"> (F) </w:t>
      </w:r>
      <w:r>
        <w:rPr>
          <w:rFonts w:ascii="Arial" w:eastAsia="Times" w:hAnsi="Arial"/>
          <w:color w:val="000000"/>
          <w:sz w:val="20"/>
          <w:szCs w:val="20"/>
          <w:lang w:eastAsia="en-GB"/>
        </w:rPr>
        <w:t xml:space="preserve">Bacterial dynamics in wild-type and </w:t>
      </w:r>
      <w:r>
        <w:rPr>
          <w:rFonts w:ascii="Arial" w:eastAsia="Times" w:hAnsi="Arial"/>
          <w:i/>
          <w:color w:val="000000"/>
          <w:sz w:val="20"/>
          <w:szCs w:val="20"/>
          <w:lang w:eastAsia="en-GB"/>
        </w:rPr>
        <w:t>myd88</w:t>
      </w:r>
      <w:r>
        <w:rPr>
          <w:rFonts w:ascii="Arial" w:eastAsia="Times" w:hAnsi="Arial"/>
          <w:color w:val="000000"/>
          <w:sz w:val="20"/>
          <w:szCs w:val="20"/>
          <w:lang w:eastAsia="en-GB"/>
        </w:rPr>
        <w:t xml:space="preserve"> morphant embryos, respectively, infected with 1450 CFU of </w:t>
      </w:r>
      <w:r>
        <w:rPr>
          <w:rFonts w:ascii="Arial" w:eastAsia="Times" w:hAnsi="Arial"/>
          <w:i/>
          <w:color w:val="000000"/>
          <w:sz w:val="20"/>
          <w:szCs w:val="20"/>
          <w:lang w:eastAsia="en-GB"/>
        </w:rPr>
        <w:t>phePsaeR</w:t>
      </w:r>
      <w:r>
        <w:rPr>
          <w:rFonts w:ascii="Arial" w:eastAsia="Times" w:hAnsi="Arial"/>
          <w:color w:val="000000"/>
          <w:sz w:val="20"/>
          <w:szCs w:val="20"/>
          <w:lang w:eastAsia="en-GB"/>
        </w:rPr>
        <w:t>. Open circles (o) are live embryos and filled circles (</w:t>
      </w:r>
      <w:r>
        <w:rPr>
          <w:rFonts w:ascii="Arial" w:eastAsia="Arial" w:hAnsi="Arial"/>
          <w:color w:val="000000"/>
          <w:sz w:val="20"/>
          <w:szCs w:val="20"/>
          <w:lang w:eastAsia="en-GB"/>
        </w:rPr>
        <w:t>●</w:t>
      </w:r>
      <w:r>
        <w:rPr>
          <w:rFonts w:ascii="Arial" w:eastAsia="Times" w:hAnsi="Arial"/>
          <w:color w:val="000000"/>
          <w:sz w:val="20"/>
          <w:szCs w:val="20"/>
          <w:lang w:eastAsia="en-GB"/>
        </w:rPr>
        <w:t>) are dead embryos.</w:t>
      </w:r>
      <w:ins w:id="2966" w:author="Nelly Wagner" w:date="2017-01-22T17:52:00Z">
        <w:r w:rsidR="00AE3D42">
          <w:rPr>
            <w:rFonts w:ascii="Arial" w:eastAsia="Times" w:hAnsi="Arial"/>
            <w:color w:val="000000"/>
            <w:sz w:val="20"/>
            <w:szCs w:val="20"/>
            <w:lang w:eastAsia="en-GB"/>
          </w:rPr>
          <w:t xml:space="preserve"> </w:t>
        </w:r>
        <w:r w:rsidR="00AE3D42" w:rsidRPr="00E41EC0">
          <w:rPr>
            <w:rFonts w:ascii="Arial" w:eastAsia="Times" w:hAnsi="Arial"/>
            <w:sz w:val="20"/>
            <w:szCs w:val="20"/>
            <w:lang w:eastAsia="en-GB"/>
            <w:rPrChange w:id="2967" w:author="Nelly Wagner" w:date="2017-01-23T18:27:00Z">
              <w:rPr>
                <w:rFonts w:ascii="Arial" w:eastAsia="Times" w:hAnsi="Arial"/>
                <w:color w:val="0070C0"/>
                <w:sz w:val="20"/>
                <w:szCs w:val="20"/>
                <w:lang w:eastAsia="en-GB"/>
              </w:rPr>
            </w:rPrChange>
          </w:rPr>
          <w:t>N = 1 experiment.</w:t>
        </w:r>
      </w:ins>
      <w:r>
        <w:br w:type="page"/>
      </w:r>
    </w:p>
    <w:p w14:paraId="58C05C3C" w14:textId="77777777" w:rsidR="0020061D" w:rsidRDefault="00766C9B">
      <w:pPr>
        <w:widowControl w:val="0"/>
        <w:spacing w:line="360" w:lineRule="auto"/>
        <w:jc w:val="both"/>
        <w:rPr>
          <w:rFonts w:ascii="Arial" w:eastAsia="Times" w:hAnsi="Arial"/>
          <w:b/>
          <w:color w:val="000000"/>
          <w:sz w:val="20"/>
          <w:szCs w:val="20"/>
          <w:lang w:eastAsia="en-GB"/>
        </w:rPr>
      </w:pPr>
      <w:r>
        <w:rPr>
          <w:rFonts w:ascii="Arial" w:eastAsia="Times" w:hAnsi="Arial"/>
          <w:b/>
          <w:noProof/>
          <w:color w:val="000000"/>
          <w:sz w:val="20"/>
          <w:szCs w:val="20"/>
          <w:lang w:eastAsia="en-GB"/>
        </w:rPr>
        <w:lastRenderedPageBreak/>
        <w:drawing>
          <wp:anchor distT="0" distB="127000" distL="0" distR="0" simplePos="0" relativeHeight="251641856" behindDoc="0" locked="0" layoutInCell="1" allowOverlap="1" wp14:anchorId="3F57214A" wp14:editId="0CA4EE54">
            <wp:simplePos x="0" y="0"/>
            <wp:positionH relativeFrom="column">
              <wp:align>center</wp:align>
            </wp:positionH>
            <wp:positionV relativeFrom="paragraph">
              <wp:align>top</wp:align>
            </wp:positionV>
            <wp:extent cx="5486400" cy="4175760"/>
            <wp:effectExtent l="0" t="0" r="0" b="0"/>
            <wp:wrapSquare wrapText="largest"/>
            <wp:docPr id="50" name="Image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45"/>
                    <pic:cNvPicPr>
                      <a:picLocks noChangeAspect="1" noChangeArrowheads="1"/>
                    </pic:cNvPicPr>
                  </pic:nvPicPr>
                  <pic:blipFill>
                    <a:blip r:embed="rId58"/>
                    <a:stretch>
                      <a:fillRect/>
                    </a:stretch>
                  </pic:blipFill>
                  <pic:spPr bwMode="auto">
                    <a:xfrm>
                      <a:off x="0" y="0"/>
                      <a:ext cx="5486400" cy="4175760"/>
                    </a:xfrm>
                    <a:prstGeom prst="rect">
                      <a:avLst/>
                    </a:prstGeom>
                    <a:noFill/>
                    <a:ln w="9525">
                      <a:noFill/>
                      <a:miter lim="800000"/>
                      <a:headEnd/>
                      <a:tailEnd/>
                    </a:ln>
                  </pic:spPr>
                </pic:pic>
              </a:graphicData>
            </a:graphic>
          </wp:anchor>
        </w:drawing>
      </w:r>
    </w:p>
    <w:p w14:paraId="6FC1B89E" w14:textId="77777777" w:rsidR="001F45A5" w:rsidRPr="001F45A5" w:rsidRDefault="00766C9B" w:rsidP="001F45A5">
      <w:pPr>
        <w:pStyle w:val="Paragraph"/>
        <w:rPr>
          <w:moveTo w:id="2968" w:author="Nelly Wagner" w:date="2017-01-24T21:24:00Z"/>
        </w:rPr>
      </w:pPr>
      <w:r>
        <w:rPr>
          <w:rFonts w:eastAsia="Times"/>
          <w:b/>
          <w:color w:val="000000"/>
          <w:sz w:val="20"/>
          <w:szCs w:val="20"/>
          <w:lang w:eastAsia="en-GB"/>
        </w:rPr>
        <w:t xml:space="preserve">Figure 5.16. Host survival and bacterial dynamics in </w:t>
      </w:r>
      <w:r>
        <w:rPr>
          <w:rFonts w:eastAsia="Times"/>
          <w:b/>
          <w:i/>
          <w:color w:val="000000"/>
          <w:sz w:val="20"/>
          <w:szCs w:val="20"/>
          <w:lang w:eastAsia="en-GB"/>
        </w:rPr>
        <w:t>myd88</w:t>
      </w:r>
      <w:r>
        <w:rPr>
          <w:rFonts w:eastAsia="Times"/>
          <w:b/>
          <w:color w:val="000000"/>
          <w:sz w:val="20"/>
          <w:szCs w:val="20"/>
          <w:lang w:eastAsia="en-GB"/>
        </w:rPr>
        <w:t xml:space="preserve"> mutant zebrafish embryos infected with SH1000, </w:t>
      </w:r>
      <w:r>
        <w:rPr>
          <w:rFonts w:eastAsia="Times"/>
          <w:b/>
          <w:i/>
          <w:color w:val="000000"/>
          <w:sz w:val="20"/>
          <w:szCs w:val="20"/>
          <w:lang w:eastAsia="en-GB"/>
        </w:rPr>
        <w:t>sagB</w:t>
      </w:r>
      <w:r>
        <w:rPr>
          <w:rFonts w:eastAsia="Times"/>
          <w:b/>
          <w:color w:val="000000"/>
          <w:sz w:val="20"/>
          <w:szCs w:val="20"/>
          <w:lang w:eastAsia="en-GB"/>
        </w:rPr>
        <w:t xml:space="preserve"> and </w:t>
      </w:r>
      <w:r>
        <w:rPr>
          <w:rFonts w:eastAsia="Times"/>
          <w:b/>
          <w:i/>
          <w:color w:val="000000"/>
          <w:sz w:val="20"/>
          <w:szCs w:val="20"/>
          <w:lang w:eastAsia="en-GB"/>
        </w:rPr>
        <w:t>phePsaeR</w:t>
      </w:r>
      <w:r>
        <w:rPr>
          <w:rFonts w:eastAsia="Times"/>
          <w:b/>
          <w:color w:val="000000"/>
          <w:sz w:val="20"/>
          <w:szCs w:val="20"/>
          <w:lang w:eastAsia="en-GB"/>
        </w:rPr>
        <w:t xml:space="preserve">. (A) </w:t>
      </w:r>
      <w:r>
        <w:rPr>
          <w:rFonts w:eastAsia="Times"/>
          <w:color w:val="000000"/>
          <w:sz w:val="20"/>
          <w:szCs w:val="20"/>
          <w:lang w:eastAsia="en-GB"/>
        </w:rPr>
        <w:t xml:space="preserve">Survival percentage at 90 hours post-injection of </w:t>
      </w:r>
      <w:r>
        <w:rPr>
          <w:rFonts w:eastAsia="Times"/>
          <w:i/>
          <w:color w:val="000000"/>
          <w:sz w:val="20"/>
          <w:szCs w:val="20"/>
          <w:lang w:eastAsia="en-GB"/>
        </w:rPr>
        <w:t xml:space="preserve">myd88 </w:t>
      </w:r>
      <w:r>
        <w:rPr>
          <w:rFonts w:eastAsia="Times"/>
          <w:color w:val="000000"/>
          <w:sz w:val="20"/>
          <w:szCs w:val="20"/>
          <w:lang w:eastAsia="en-GB"/>
        </w:rPr>
        <w:t xml:space="preserve">mutant (-/-) and wild-type sibling (+/+) embryos either non injected, injected with PBS or infected with 2000 CFU of </w:t>
      </w:r>
      <w:r>
        <w:rPr>
          <w:rFonts w:eastAsia="Times"/>
          <w:i/>
          <w:color w:val="000000"/>
          <w:sz w:val="20"/>
          <w:szCs w:val="20"/>
          <w:lang w:eastAsia="en-GB"/>
        </w:rPr>
        <w:t>sagB</w:t>
      </w:r>
      <w:r>
        <w:rPr>
          <w:rFonts w:eastAsia="Times"/>
          <w:color w:val="000000"/>
          <w:sz w:val="20"/>
          <w:szCs w:val="20"/>
          <w:lang w:eastAsia="en-GB"/>
        </w:rPr>
        <w:t xml:space="preserve"> and 1500 CFU of </w:t>
      </w:r>
      <w:r>
        <w:rPr>
          <w:rFonts w:eastAsia="Times"/>
          <w:i/>
          <w:color w:val="000000"/>
          <w:sz w:val="20"/>
          <w:szCs w:val="20"/>
          <w:lang w:eastAsia="en-GB"/>
        </w:rPr>
        <w:t>phePsaeR</w:t>
      </w:r>
      <w:r>
        <w:rPr>
          <w:rFonts w:eastAsia="Times"/>
          <w:color w:val="000000"/>
          <w:sz w:val="20"/>
          <w:szCs w:val="20"/>
          <w:lang w:eastAsia="en-GB"/>
        </w:rPr>
        <w:t xml:space="preserve">. n = 35, 22, 43-44 and 27-30 embryos per group respectively. The </w:t>
      </w:r>
      <w:r>
        <w:rPr>
          <w:rFonts w:eastAsia="Times"/>
          <w:i/>
          <w:color w:val="000000"/>
          <w:sz w:val="20"/>
          <w:szCs w:val="20"/>
          <w:lang w:eastAsia="en-GB"/>
        </w:rPr>
        <w:t>phePsaeR</w:t>
      </w:r>
      <w:r>
        <w:rPr>
          <w:rFonts w:eastAsia="Times"/>
          <w:color w:val="000000"/>
          <w:sz w:val="20"/>
          <w:szCs w:val="20"/>
          <w:lang w:eastAsia="en-GB"/>
        </w:rPr>
        <w:t xml:space="preserve"> data was in collaboration with Dr. Tomasz Prajsnar.</w:t>
      </w:r>
      <w:ins w:id="2969" w:author="Nelly Wagner" w:date="2017-01-22T17:52:00Z">
        <w:r w:rsidR="00AE3D42" w:rsidRPr="00E41EC0">
          <w:rPr>
            <w:rFonts w:eastAsia="Times"/>
            <w:sz w:val="20"/>
            <w:szCs w:val="20"/>
            <w:lang w:eastAsia="en-GB"/>
            <w:rPrChange w:id="2970" w:author="Nelly Wagner" w:date="2017-01-23T18:27:00Z">
              <w:rPr>
                <w:rFonts w:eastAsia="Times"/>
                <w:color w:val="000000"/>
                <w:sz w:val="20"/>
                <w:szCs w:val="20"/>
                <w:lang w:eastAsia="en-GB"/>
              </w:rPr>
            </w:rPrChange>
          </w:rPr>
          <w:t xml:space="preserve"> </w:t>
        </w:r>
        <w:r w:rsidR="00AE3D42" w:rsidRPr="00E41EC0">
          <w:rPr>
            <w:rFonts w:eastAsia="Times"/>
            <w:sz w:val="20"/>
            <w:szCs w:val="20"/>
            <w:lang w:eastAsia="en-GB"/>
            <w:rPrChange w:id="2971" w:author="Nelly Wagner" w:date="2017-01-23T18:27:00Z">
              <w:rPr>
                <w:rFonts w:eastAsia="Times"/>
                <w:color w:val="0070C0"/>
                <w:sz w:val="20"/>
                <w:szCs w:val="20"/>
                <w:lang w:eastAsia="en-GB"/>
              </w:rPr>
            </w:rPrChange>
          </w:rPr>
          <w:t>N = 1 experiment.</w:t>
        </w:r>
      </w:ins>
      <w:r>
        <w:rPr>
          <w:rFonts w:eastAsia="Times"/>
          <w:color w:val="000000"/>
          <w:sz w:val="20"/>
          <w:szCs w:val="20"/>
          <w:lang w:eastAsia="en-GB"/>
        </w:rPr>
        <w:t xml:space="preserve"> </w:t>
      </w:r>
      <w:r>
        <w:rPr>
          <w:rFonts w:eastAsia="Times"/>
          <w:b/>
          <w:color w:val="000000"/>
          <w:sz w:val="20"/>
          <w:szCs w:val="20"/>
          <w:lang w:eastAsia="en-GB"/>
        </w:rPr>
        <w:t>(B)</w:t>
      </w:r>
      <w:r>
        <w:rPr>
          <w:rFonts w:eastAsia="Times"/>
          <w:color w:val="000000"/>
          <w:sz w:val="20"/>
          <w:szCs w:val="20"/>
          <w:lang w:eastAsia="en-GB"/>
        </w:rPr>
        <w:t xml:space="preserve"> Survival kinetics of </w:t>
      </w:r>
      <w:r>
        <w:rPr>
          <w:rFonts w:eastAsia="Times"/>
          <w:i/>
          <w:color w:val="000000"/>
          <w:sz w:val="20"/>
          <w:szCs w:val="20"/>
          <w:lang w:eastAsia="en-GB"/>
        </w:rPr>
        <w:t xml:space="preserve">myd88 </w:t>
      </w:r>
      <w:r>
        <w:rPr>
          <w:rFonts w:eastAsia="Times"/>
          <w:color w:val="000000"/>
          <w:sz w:val="20"/>
          <w:szCs w:val="20"/>
          <w:lang w:eastAsia="en-GB"/>
        </w:rPr>
        <w:t xml:space="preserve">mutant (-/-) and wild-type sibling (+/+) embryos infected with 2000 CFU of SH1000. n = 38 embryos per group. </w:t>
      </w:r>
      <w:ins w:id="2972" w:author="Nelly Wagner" w:date="2017-01-22T17:53:00Z">
        <w:r w:rsidR="00AE3D42" w:rsidRPr="00E41EC0">
          <w:rPr>
            <w:rFonts w:eastAsia="Times"/>
            <w:sz w:val="20"/>
            <w:szCs w:val="20"/>
            <w:lang w:eastAsia="en-GB"/>
            <w:rPrChange w:id="2973" w:author="Nelly Wagner" w:date="2017-01-23T18:27:00Z">
              <w:rPr>
                <w:rFonts w:eastAsia="Times"/>
                <w:color w:val="0070C0"/>
                <w:sz w:val="20"/>
                <w:szCs w:val="20"/>
                <w:lang w:eastAsia="en-GB"/>
              </w:rPr>
            </w:rPrChange>
          </w:rPr>
          <w:t>N = 1 experiment.</w:t>
        </w:r>
        <w:r w:rsidR="00AE3D42">
          <w:rPr>
            <w:rFonts w:eastAsia="Times"/>
            <w:color w:val="0070C0"/>
            <w:sz w:val="20"/>
            <w:szCs w:val="20"/>
            <w:lang w:eastAsia="en-GB"/>
          </w:rPr>
          <w:t xml:space="preserve"> </w:t>
        </w:r>
      </w:ins>
      <w:r>
        <w:rPr>
          <w:rFonts w:eastAsia="Times"/>
          <w:color w:val="000000"/>
          <w:sz w:val="20"/>
          <w:szCs w:val="20"/>
          <w:lang w:eastAsia="en-GB"/>
        </w:rPr>
        <w:t xml:space="preserve">Statistics: log-rank test, </w:t>
      </w:r>
      <w:r>
        <w:rPr>
          <w:rFonts w:eastAsia="Times"/>
          <w:i/>
          <w:color w:val="000000"/>
          <w:sz w:val="20"/>
          <w:szCs w:val="20"/>
          <w:lang w:eastAsia="en-GB"/>
        </w:rPr>
        <w:t>p</w:t>
      </w:r>
      <w:r>
        <w:rPr>
          <w:rFonts w:eastAsia="Times"/>
          <w:color w:val="000000"/>
          <w:sz w:val="20"/>
          <w:szCs w:val="20"/>
          <w:lang w:eastAsia="en-GB"/>
        </w:rPr>
        <w:t xml:space="preserve"> &gt; 0.05. </w:t>
      </w:r>
      <w:r>
        <w:rPr>
          <w:rFonts w:eastAsia="Times"/>
          <w:b/>
          <w:color w:val="000000"/>
          <w:sz w:val="20"/>
          <w:szCs w:val="20"/>
          <w:lang w:eastAsia="en-GB"/>
        </w:rPr>
        <w:t>(C)</w:t>
      </w:r>
      <w:r>
        <w:rPr>
          <w:rFonts w:eastAsia="Times"/>
          <w:color w:val="000000"/>
          <w:sz w:val="20"/>
          <w:szCs w:val="20"/>
          <w:lang w:eastAsia="en-GB"/>
        </w:rPr>
        <w:t xml:space="preserve"> </w:t>
      </w:r>
      <w:r>
        <w:rPr>
          <w:rFonts w:eastAsia="Times"/>
          <w:i/>
          <w:color w:val="000000"/>
          <w:sz w:val="20"/>
          <w:szCs w:val="20"/>
          <w:lang w:eastAsia="en-GB"/>
        </w:rPr>
        <w:t xml:space="preserve">Post mortem </w:t>
      </w:r>
      <w:r>
        <w:rPr>
          <w:rFonts w:eastAsia="Times"/>
          <w:color w:val="000000"/>
          <w:sz w:val="20"/>
          <w:szCs w:val="20"/>
          <w:lang w:eastAsia="en-GB"/>
        </w:rPr>
        <w:t xml:space="preserve">bacterial load in the </w:t>
      </w:r>
      <w:r>
        <w:rPr>
          <w:rFonts w:eastAsia="Times"/>
          <w:i/>
          <w:color w:val="000000"/>
          <w:sz w:val="20"/>
          <w:szCs w:val="20"/>
          <w:lang w:eastAsia="en-GB"/>
        </w:rPr>
        <w:t xml:space="preserve">myd88 </w:t>
      </w:r>
      <w:r>
        <w:rPr>
          <w:rFonts w:eastAsia="Times"/>
          <w:color w:val="000000"/>
          <w:sz w:val="20"/>
          <w:szCs w:val="20"/>
          <w:lang w:eastAsia="en-GB"/>
        </w:rPr>
        <w:t xml:space="preserve">mutant (-/-) and wild-type sibling (+/+) embryos infected with the 2000 CFU of SH1000. Each dot represents one embryo. The lines represent the median and interquartile range. Statistics: Mann-Whitney test, </w:t>
      </w:r>
      <w:r>
        <w:rPr>
          <w:rFonts w:eastAsia="Times"/>
          <w:i/>
          <w:color w:val="000000"/>
          <w:sz w:val="20"/>
          <w:szCs w:val="20"/>
          <w:lang w:eastAsia="en-GB"/>
        </w:rPr>
        <w:t>p</w:t>
      </w:r>
      <w:r>
        <w:rPr>
          <w:rFonts w:eastAsia="Times"/>
          <w:color w:val="000000"/>
          <w:sz w:val="20"/>
          <w:szCs w:val="20"/>
          <w:lang w:eastAsia="en-GB"/>
        </w:rPr>
        <w:t xml:space="preserve"> &lt; 0.05. </w:t>
      </w:r>
      <w:r>
        <w:rPr>
          <w:rFonts w:eastAsia="Times"/>
          <w:b/>
          <w:color w:val="000000"/>
          <w:sz w:val="20"/>
          <w:szCs w:val="20"/>
          <w:lang w:eastAsia="en-GB"/>
        </w:rPr>
        <w:t xml:space="preserve">(D) </w:t>
      </w:r>
      <w:r>
        <w:rPr>
          <w:rFonts w:eastAsia="Times"/>
          <w:color w:val="000000"/>
          <w:sz w:val="20"/>
          <w:szCs w:val="20"/>
          <w:lang w:eastAsia="en-GB"/>
        </w:rPr>
        <w:t xml:space="preserve">Bacterial dynamics in </w:t>
      </w:r>
      <w:r>
        <w:rPr>
          <w:rFonts w:eastAsia="Times"/>
          <w:i/>
          <w:color w:val="000000"/>
          <w:sz w:val="20"/>
          <w:szCs w:val="20"/>
          <w:lang w:eastAsia="en-GB"/>
        </w:rPr>
        <w:t xml:space="preserve">myd88 </w:t>
      </w:r>
      <w:r>
        <w:rPr>
          <w:rFonts w:eastAsia="Times"/>
          <w:color w:val="000000"/>
          <w:sz w:val="20"/>
          <w:szCs w:val="20"/>
          <w:lang w:eastAsia="en-GB"/>
        </w:rPr>
        <w:t xml:space="preserve">mutant (-/-) (green open circles) and wild-type sibling (+/+) (black open circles) embryos infected with 2000 CFU of </w:t>
      </w:r>
      <w:r>
        <w:rPr>
          <w:rFonts w:eastAsia="Times"/>
          <w:i/>
          <w:color w:val="000000"/>
          <w:sz w:val="20"/>
          <w:szCs w:val="20"/>
          <w:lang w:eastAsia="en-GB"/>
        </w:rPr>
        <w:t>sagB</w:t>
      </w:r>
      <w:r>
        <w:rPr>
          <w:rFonts w:eastAsia="Times"/>
          <w:color w:val="000000"/>
          <w:sz w:val="20"/>
          <w:szCs w:val="20"/>
          <w:lang w:eastAsia="en-GB"/>
        </w:rPr>
        <w:t>.</w:t>
      </w:r>
      <w:ins w:id="2974" w:author="Nelly Wagner" w:date="2017-01-22T17:53:00Z">
        <w:r w:rsidR="00AE3D42">
          <w:rPr>
            <w:rFonts w:eastAsia="Times"/>
            <w:color w:val="000000"/>
            <w:sz w:val="20"/>
            <w:szCs w:val="20"/>
            <w:lang w:eastAsia="en-GB"/>
          </w:rPr>
          <w:t xml:space="preserve"> </w:t>
        </w:r>
        <w:r w:rsidR="00AE3D42" w:rsidRPr="00E41EC0">
          <w:rPr>
            <w:rFonts w:eastAsia="Times"/>
            <w:sz w:val="20"/>
            <w:szCs w:val="20"/>
            <w:lang w:eastAsia="en-GB"/>
            <w:rPrChange w:id="2975" w:author="Nelly Wagner" w:date="2017-01-23T18:28:00Z">
              <w:rPr>
                <w:rFonts w:eastAsia="Times"/>
                <w:color w:val="0070C0"/>
                <w:sz w:val="20"/>
                <w:szCs w:val="20"/>
                <w:lang w:eastAsia="en-GB"/>
              </w:rPr>
            </w:rPrChange>
          </w:rPr>
          <w:t>N = 1 experiment.</w:t>
        </w:r>
      </w:ins>
      <w:r w:rsidRPr="00C374EF">
        <w:br w:type="page"/>
      </w:r>
      <w:moveToRangeStart w:id="2976" w:author="Nelly Wagner" w:date="2017-01-24T21:24:00Z" w:name="move473056401"/>
      <w:moveTo w:id="2977" w:author="Nelly Wagner" w:date="2017-01-24T21:24:00Z">
        <w:r w:rsidR="001F45A5" w:rsidRPr="001F45A5">
          <w:rPr>
            <w:rFonts w:eastAsia="Times"/>
            <w:color w:val="000000"/>
            <w:lang w:eastAsia="en-GB"/>
          </w:rPr>
          <w:lastRenderedPageBreak/>
          <w:t xml:space="preserve">The bacterial load decreased in all but one </w:t>
        </w:r>
        <w:r w:rsidR="001F45A5" w:rsidRPr="001F45A5">
          <w:rPr>
            <w:rFonts w:eastAsia="Times"/>
            <w:i/>
            <w:iCs/>
            <w:color w:val="000000"/>
            <w:lang w:eastAsia="en-GB"/>
          </w:rPr>
          <w:t xml:space="preserve">myd88 </w:t>
        </w:r>
        <w:r w:rsidR="001F45A5" w:rsidRPr="001F45A5">
          <w:rPr>
            <w:rFonts w:eastAsia="Times"/>
            <w:color w:val="000000"/>
            <w:lang w:eastAsia="en-GB"/>
          </w:rPr>
          <w:t xml:space="preserve">mutant embryo, indicating that the mutant is unable to cause disease whether MyD88 is functional or not. But again, the bacterial load was lower than it should have been since at 0 hours post-infection an average hundred bacteria were recovered from infected embryos whilst injection in PBS indicated a correct inoculum size. Equipment failure during my secondment prevented the bacterial dynamics of </w:t>
        </w:r>
        <w:r w:rsidR="001F45A5" w:rsidRPr="001F45A5">
          <w:rPr>
            <w:rFonts w:eastAsia="Times"/>
            <w:i/>
            <w:color w:val="000000"/>
            <w:lang w:eastAsia="en-GB"/>
          </w:rPr>
          <w:t>phePsaeR</w:t>
        </w:r>
        <w:r w:rsidR="001F45A5" w:rsidRPr="001F45A5">
          <w:rPr>
            <w:rFonts w:eastAsia="Times"/>
            <w:color w:val="000000"/>
            <w:lang w:eastAsia="en-GB"/>
          </w:rPr>
          <w:t xml:space="preserve"> from being determined in the </w:t>
        </w:r>
        <w:r w:rsidR="001F45A5" w:rsidRPr="001F45A5">
          <w:rPr>
            <w:rFonts w:eastAsia="Times"/>
            <w:i/>
            <w:color w:val="000000"/>
            <w:lang w:eastAsia="en-GB"/>
          </w:rPr>
          <w:t xml:space="preserve">myd88 </w:t>
        </w:r>
        <w:r w:rsidR="001F45A5" w:rsidRPr="001F45A5">
          <w:rPr>
            <w:rFonts w:eastAsia="Times"/>
            <w:color w:val="000000"/>
            <w:lang w:eastAsia="en-GB"/>
          </w:rPr>
          <w:t>mutant line.</w:t>
        </w:r>
      </w:moveTo>
    </w:p>
    <w:p w14:paraId="669F4309" w14:textId="75D489B8" w:rsidR="0020061D" w:rsidRPr="001F45A5" w:rsidRDefault="001F45A5" w:rsidP="001F45A5">
      <w:pPr>
        <w:widowControl w:val="0"/>
        <w:spacing w:line="360" w:lineRule="auto"/>
        <w:jc w:val="both"/>
        <w:rPr>
          <w:rFonts w:ascii="Arial" w:eastAsia="Times" w:hAnsi="Arial"/>
          <w:sz w:val="20"/>
          <w:szCs w:val="20"/>
          <w:lang w:eastAsia="en-GB"/>
          <w:rPrChange w:id="2978" w:author="Nelly Wagner" w:date="2017-01-24T21:24:00Z">
            <w:rPr>
              <w:rFonts w:ascii="Arial" w:eastAsia="Times" w:hAnsi="Arial"/>
              <w:color w:val="000000"/>
              <w:sz w:val="20"/>
              <w:szCs w:val="20"/>
              <w:lang w:eastAsia="en-GB"/>
            </w:rPr>
          </w:rPrChange>
        </w:rPr>
      </w:pPr>
      <w:moveTo w:id="2979" w:author="Nelly Wagner" w:date="2017-01-24T21:24:00Z">
        <w:r w:rsidRPr="001F45A5">
          <w:rPr>
            <w:rFonts w:ascii="Arial" w:eastAsia="Times" w:hAnsi="Arial"/>
            <w:color w:val="000000"/>
            <w:lang w:eastAsia="en-GB"/>
            <w:rPrChange w:id="2980" w:author="Nelly Wagner" w:date="2017-01-24T21:24:00Z">
              <w:rPr>
                <w:rFonts w:eastAsia="Times"/>
                <w:color w:val="000000"/>
                <w:lang w:eastAsia="en-GB"/>
              </w:rPr>
            </w:rPrChange>
          </w:rPr>
          <w:tab/>
          <w:t xml:space="preserve">Experiments with the </w:t>
        </w:r>
        <w:r w:rsidRPr="001F45A5">
          <w:rPr>
            <w:rFonts w:ascii="Arial" w:eastAsia="Times" w:hAnsi="Arial"/>
            <w:i/>
            <w:iCs/>
            <w:color w:val="000000"/>
            <w:lang w:eastAsia="en-GB"/>
            <w:rPrChange w:id="2981" w:author="Nelly Wagner" w:date="2017-01-24T21:24:00Z">
              <w:rPr>
                <w:rFonts w:eastAsia="Times"/>
                <w:i/>
                <w:iCs/>
                <w:color w:val="000000"/>
                <w:lang w:eastAsia="en-GB"/>
              </w:rPr>
            </w:rPrChange>
          </w:rPr>
          <w:t xml:space="preserve">myd88 </w:t>
        </w:r>
        <w:r w:rsidRPr="001F45A5">
          <w:rPr>
            <w:rFonts w:ascii="Arial" w:eastAsia="Times" w:hAnsi="Arial"/>
            <w:color w:val="000000"/>
            <w:lang w:eastAsia="en-GB"/>
            <w:rPrChange w:id="2982" w:author="Nelly Wagner" w:date="2017-01-24T21:24:00Z">
              <w:rPr>
                <w:rFonts w:eastAsia="Times"/>
                <w:color w:val="000000"/>
                <w:lang w:eastAsia="en-GB"/>
              </w:rPr>
            </w:rPrChange>
          </w:rPr>
          <w:t xml:space="preserve">mutant line confirmed the results obtained with the </w:t>
        </w:r>
        <w:r w:rsidRPr="001F45A5">
          <w:rPr>
            <w:rFonts w:ascii="Arial" w:eastAsia="Times" w:hAnsi="Arial"/>
            <w:i/>
            <w:iCs/>
            <w:color w:val="000000"/>
            <w:lang w:eastAsia="en-GB"/>
            <w:rPrChange w:id="2983" w:author="Nelly Wagner" w:date="2017-01-24T21:24:00Z">
              <w:rPr>
                <w:rFonts w:eastAsia="Times"/>
                <w:i/>
                <w:iCs/>
                <w:color w:val="000000"/>
                <w:lang w:eastAsia="en-GB"/>
              </w:rPr>
            </w:rPrChange>
          </w:rPr>
          <w:t xml:space="preserve">myd88 </w:t>
        </w:r>
        <w:r w:rsidRPr="001F45A5">
          <w:rPr>
            <w:rFonts w:ascii="Arial" w:eastAsia="Times" w:hAnsi="Arial"/>
            <w:color w:val="000000"/>
            <w:lang w:eastAsia="en-GB"/>
            <w:rPrChange w:id="2984" w:author="Nelly Wagner" w:date="2017-01-24T21:24:00Z">
              <w:rPr>
                <w:rFonts w:eastAsia="Times"/>
                <w:color w:val="000000"/>
                <w:lang w:eastAsia="en-GB"/>
              </w:rPr>
            </w:rPrChange>
          </w:rPr>
          <w:t xml:space="preserve">morpholino knock-down. Indeed, absence of functional MyD88 had no impact on host survival during infection by SH1000, </w:t>
        </w:r>
        <w:r w:rsidRPr="001F45A5">
          <w:rPr>
            <w:rFonts w:ascii="Arial" w:eastAsia="Times" w:hAnsi="Arial"/>
            <w:i/>
            <w:iCs/>
            <w:color w:val="000000"/>
            <w:lang w:eastAsia="en-GB"/>
            <w:rPrChange w:id="2985" w:author="Nelly Wagner" w:date="2017-01-24T21:24:00Z">
              <w:rPr>
                <w:rFonts w:eastAsia="Times"/>
                <w:i/>
                <w:iCs/>
                <w:color w:val="000000"/>
                <w:lang w:eastAsia="en-GB"/>
              </w:rPr>
            </w:rPrChange>
          </w:rPr>
          <w:t xml:space="preserve">sagB </w:t>
        </w:r>
        <w:r w:rsidRPr="001F45A5">
          <w:rPr>
            <w:rFonts w:ascii="Arial" w:eastAsia="Times" w:hAnsi="Arial"/>
            <w:color w:val="000000"/>
            <w:lang w:eastAsia="en-GB"/>
            <w:rPrChange w:id="2986" w:author="Nelly Wagner" w:date="2017-01-24T21:24:00Z">
              <w:rPr>
                <w:rFonts w:eastAsia="Times"/>
                <w:color w:val="000000"/>
                <w:lang w:eastAsia="en-GB"/>
              </w:rPr>
            </w:rPrChange>
          </w:rPr>
          <w:t xml:space="preserve">and </w:t>
        </w:r>
        <w:r w:rsidRPr="001F45A5">
          <w:rPr>
            <w:rFonts w:ascii="Arial" w:eastAsia="Times" w:hAnsi="Arial"/>
            <w:i/>
            <w:iCs/>
            <w:color w:val="000000"/>
            <w:lang w:eastAsia="en-GB"/>
            <w:rPrChange w:id="2987" w:author="Nelly Wagner" w:date="2017-01-24T21:24:00Z">
              <w:rPr>
                <w:rFonts w:eastAsia="Times"/>
                <w:i/>
                <w:iCs/>
                <w:color w:val="000000"/>
                <w:lang w:eastAsia="en-GB"/>
              </w:rPr>
            </w:rPrChange>
          </w:rPr>
          <w:t>phePsaeR</w:t>
        </w:r>
        <w:r w:rsidRPr="001F45A5">
          <w:rPr>
            <w:rFonts w:ascii="Arial" w:eastAsia="Times" w:hAnsi="Arial"/>
            <w:color w:val="000000"/>
            <w:lang w:eastAsia="en-GB"/>
            <w:rPrChange w:id="2988" w:author="Nelly Wagner" w:date="2017-01-24T21:24:00Z">
              <w:rPr>
                <w:rFonts w:eastAsia="Times"/>
                <w:color w:val="000000"/>
                <w:lang w:eastAsia="en-GB"/>
              </w:rPr>
            </w:rPrChange>
          </w:rPr>
          <w:t xml:space="preserve">. Bacterial dynamics showed that </w:t>
        </w:r>
        <w:r w:rsidRPr="001F45A5">
          <w:rPr>
            <w:rFonts w:ascii="Arial" w:eastAsia="Times" w:hAnsi="Arial"/>
            <w:i/>
            <w:iCs/>
            <w:color w:val="000000"/>
            <w:lang w:eastAsia="en-GB"/>
            <w:rPrChange w:id="2989" w:author="Nelly Wagner" w:date="2017-01-24T21:24:00Z">
              <w:rPr>
                <w:rFonts w:eastAsia="Times"/>
                <w:i/>
                <w:iCs/>
                <w:color w:val="000000"/>
                <w:lang w:eastAsia="en-GB"/>
              </w:rPr>
            </w:rPrChange>
          </w:rPr>
          <w:t xml:space="preserve">sagB </w:t>
        </w:r>
        <w:r w:rsidRPr="001F45A5">
          <w:rPr>
            <w:rFonts w:ascii="Arial" w:eastAsia="Times" w:hAnsi="Arial"/>
            <w:color w:val="000000"/>
            <w:lang w:eastAsia="en-GB"/>
            <w:rPrChange w:id="2990" w:author="Nelly Wagner" w:date="2017-01-24T21:24:00Z">
              <w:rPr>
                <w:rFonts w:eastAsia="Times"/>
                <w:color w:val="000000"/>
                <w:lang w:eastAsia="en-GB"/>
              </w:rPr>
            </w:rPrChange>
          </w:rPr>
          <w:t xml:space="preserve">was also unable to develop in mutant embryos. This results showed that the infected host was not impaired in its ability to defend against </w:t>
        </w:r>
        <w:r w:rsidRPr="001F45A5">
          <w:rPr>
            <w:rFonts w:ascii="Arial" w:eastAsia="Times" w:hAnsi="Arial"/>
            <w:i/>
            <w:iCs/>
            <w:color w:val="000000"/>
            <w:lang w:eastAsia="en-GB"/>
            <w:rPrChange w:id="2991" w:author="Nelly Wagner" w:date="2017-01-24T21:24:00Z">
              <w:rPr>
                <w:rFonts w:eastAsia="Times"/>
                <w:i/>
                <w:iCs/>
                <w:color w:val="000000"/>
                <w:lang w:eastAsia="en-GB"/>
              </w:rPr>
            </w:rPrChange>
          </w:rPr>
          <w:t xml:space="preserve">S. aureus </w:t>
        </w:r>
        <w:r w:rsidRPr="001F45A5">
          <w:rPr>
            <w:rFonts w:ascii="Arial" w:eastAsia="Times" w:hAnsi="Arial"/>
            <w:color w:val="000000"/>
            <w:lang w:eastAsia="en-GB"/>
            <w:rPrChange w:id="2992" w:author="Nelly Wagner" w:date="2017-01-24T21:24:00Z">
              <w:rPr>
                <w:rFonts w:eastAsia="Times"/>
                <w:color w:val="000000"/>
                <w:lang w:eastAsia="en-GB"/>
              </w:rPr>
            </w:rPrChange>
          </w:rPr>
          <w:t xml:space="preserve">when MyD88 is not functional. Therefore, the innate immune response is likely to initiate via MyD88-independent pathways in response to systemic </w:t>
        </w:r>
        <w:r w:rsidRPr="001F45A5">
          <w:rPr>
            <w:rFonts w:ascii="Arial" w:eastAsia="Times" w:hAnsi="Arial"/>
            <w:i/>
            <w:iCs/>
            <w:color w:val="000000"/>
            <w:lang w:eastAsia="en-GB"/>
            <w:rPrChange w:id="2993" w:author="Nelly Wagner" w:date="2017-01-24T21:24:00Z">
              <w:rPr>
                <w:rFonts w:eastAsia="Times"/>
                <w:i/>
                <w:iCs/>
                <w:color w:val="000000"/>
                <w:lang w:eastAsia="en-GB"/>
              </w:rPr>
            </w:rPrChange>
          </w:rPr>
          <w:t xml:space="preserve">S. aureus </w:t>
        </w:r>
        <w:r w:rsidRPr="001F45A5">
          <w:rPr>
            <w:rFonts w:ascii="Arial" w:eastAsia="Times" w:hAnsi="Arial"/>
            <w:color w:val="000000"/>
            <w:lang w:eastAsia="en-GB"/>
            <w:rPrChange w:id="2994" w:author="Nelly Wagner" w:date="2017-01-24T21:24:00Z">
              <w:rPr>
                <w:rFonts w:eastAsia="Times"/>
                <w:color w:val="000000"/>
                <w:lang w:eastAsia="en-GB"/>
              </w:rPr>
            </w:rPrChange>
          </w:rPr>
          <w:t>infection.</w:t>
        </w:r>
      </w:moveTo>
      <w:moveToRangeEnd w:id="2976"/>
    </w:p>
    <w:p w14:paraId="06DB96ED" w14:textId="77777777" w:rsidR="0020061D" w:rsidRDefault="00766C9B">
      <w:pPr>
        <w:pStyle w:val="411"/>
      </w:pPr>
      <w:r>
        <w:t>5.2.3. Different strains lead to different interleukin 1β expression levels</w:t>
      </w:r>
    </w:p>
    <w:p w14:paraId="3139AFBB" w14:textId="079B0969" w:rsidR="0020061D" w:rsidRPr="005E2F5E" w:rsidRDefault="00766C9B">
      <w:pPr>
        <w:spacing w:line="360" w:lineRule="auto"/>
        <w:jc w:val="both"/>
        <w:rPr>
          <w:rFonts w:eastAsia="Times"/>
          <w:color w:val="000000"/>
          <w:lang w:eastAsia="en-GB"/>
          <w:rPrChange w:id="2995" w:author="Nelly Wagner" w:date="2017-01-14T12:16:00Z">
            <w:rPr/>
          </w:rPrChange>
        </w:rPr>
        <w:pPrChange w:id="2996" w:author="Nelly Wagner" w:date="2017-01-14T12:17:00Z">
          <w:pPr>
            <w:pStyle w:val="Paragraph"/>
          </w:pPr>
        </w:pPrChange>
      </w:pPr>
      <w:r>
        <w:rPr>
          <w:rFonts w:eastAsia="Times"/>
          <w:color w:val="000000"/>
          <w:lang w:eastAsia="en-GB"/>
        </w:rPr>
        <w:tab/>
      </w:r>
      <w:ins w:id="2997" w:author="Nelly Wagner" w:date="2017-01-14T12:16:00Z">
        <w:r w:rsidR="005E2F5E" w:rsidRPr="00E41EC0">
          <w:rPr>
            <w:rFonts w:ascii="Arial" w:eastAsia="Times" w:hAnsi="Arial"/>
            <w:lang w:eastAsia="en-GB"/>
            <w:rPrChange w:id="2998" w:author="Nelly Wagner" w:date="2017-01-23T18:28:00Z">
              <w:rPr>
                <w:rFonts w:eastAsia="Times"/>
                <w:color w:val="000000"/>
                <w:lang w:eastAsia="en-GB"/>
              </w:rPr>
            </w:rPrChange>
          </w:rPr>
          <w:t>In the first result sections of this chapter we have seen that there was no significant difference in NF</w:t>
        </w:r>
        <w:r w:rsidR="005E2F5E" w:rsidRPr="00E41EC0">
          <w:rPr>
            <w:rFonts w:ascii="Arial" w:eastAsia="Arial Greek" w:hAnsi="Arial"/>
            <w:lang w:eastAsia="en-GB"/>
            <w:rPrChange w:id="2999" w:author="Nelly Wagner" w:date="2017-01-23T18:28:00Z">
              <w:rPr>
                <w:rFonts w:eastAsia="Arial Greek"/>
                <w:color w:val="000000"/>
                <w:lang w:eastAsia="en-GB"/>
              </w:rPr>
            </w:rPrChange>
          </w:rPr>
          <w:t>κ</w:t>
        </w:r>
        <w:r w:rsidR="005E2F5E" w:rsidRPr="00E41EC0">
          <w:rPr>
            <w:rFonts w:ascii="Arial" w:eastAsia="Times" w:hAnsi="Arial"/>
            <w:lang w:eastAsia="en-GB"/>
            <w:rPrChange w:id="3000" w:author="Nelly Wagner" w:date="2017-01-23T18:28:00Z">
              <w:rPr>
                <w:rFonts w:eastAsia="Times"/>
                <w:color w:val="000000"/>
                <w:lang w:eastAsia="en-GB"/>
              </w:rPr>
            </w:rPrChange>
          </w:rPr>
          <w:t xml:space="preserve">B expression between embryos infected with SH1000 or </w:t>
        </w:r>
        <w:r w:rsidR="005E2F5E" w:rsidRPr="00E41EC0">
          <w:rPr>
            <w:rFonts w:ascii="Arial" w:eastAsia="Times" w:hAnsi="Arial"/>
            <w:i/>
            <w:lang w:eastAsia="en-GB"/>
            <w:rPrChange w:id="3001" w:author="Nelly Wagner" w:date="2017-01-23T18:28:00Z">
              <w:rPr>
                <w:rFonts w:eastAsia="Times"/>
                <w:i/>
                <w:color w:val="000000"/>
                <w:lang w:eastAsia="en-GB"/>
              </w:rPr>
            </w:rPrChange>
          </w:rPr>
          <w:t>sagB</w:t>
        </w:r>
        <w:r w:rsidR="005E2F5E" w:rsidRPr="00E41EC0">
          <w:rPr>
            <w:rFonts w:ascii="Arial" w:eastAsia="Times" w:hAnsi="Arial"/>
            <w:lang w:eastAsia="en-GB"/>
            <w:rPrChange w:id="3002" w:author="Nelly Wagner" w:date="2017-01-23T18:28:00Z">
              <w:rPr>
                <w:rFonts w:eastAsia="Times"/>
                <w:color w:val="000000"/>
                <w:lang w:eastAsia="en-GB"/>
              </w:rPr>
            </w:rPrChange>
          </w:rPr>
          <w:t>.</w:t>
        </w:r>
        <w:r w:rsidR="005E2F5E" w:rsidRPr="005E2F5E">
          <w:rPr>
            <w:rFonts w:ascii="Arial" w:eastAsia="Times" w:hAnsi="Arial"/>
            <w:color w:val="000000"/>
            <w:lang w:eastAsia="en-GB"/>
          </w:rPr>
          <w:t xml:space="preserve"> </w:t>
        </w:r>
      </w:ins>
      <w:del w:id="3003" w:author="Nelly Wagner" w:date="2017-01-14T12:16:00Z">
        <w:r w:rsidRPr="005E2F5E" w:rsidDel="005E2F5E">
          <w:rPr>
            <w:rFonts w:ascii="Arial" w:eastAsia="Times" w:hAnsi="Arial"/>
            <w:color w:val="000000"/>
            <w:lang w:eastAsia="en-GB"/>
          </w:rPr>
          <w:delText>In the first result sections of this chapter we have seen that there was no significant difference of expression of the global immune transcription factor NF</w:delText>
        </w:r>
        <w:r w:rsidRPr="005E2F5E" w:rsidDel="005E2F5E">
          <w:rPr>
            <w:rFonts w:ascii="Arial" w:eastAsia="Arial Greek" w:hAnsi="Arial"/>
            <w:color w:val="000000"/>
            <w:lang w:eastAsia="en-GB"/>
          </w:rPr>
          <w:delText>κ</w:delText>
        </w:r>
        <w:r w:rsidRPr="005E2F5E" w:rsidDel="005E2F5E">
          <w:rPr>
            <w:rFonts w:ascii="Arial" w:eastAsia="Times" w:hAnsi="Arial"/>
            <w:color w:val="000000"/>
            <w:lang w:eastAsia="en-GB"/>
          </w:rPr>
          <w:delText xml:space="preserve">B between strains. </w:delText>
        </w:r>
      </w:del>
      <w:r w:rsidRPr="005E2F5E">
        <w:rPr>
          <w:rFonts w:ascii="Arial" w:eastAsia="Times" w:hAnsi="Arial"/>
          <w:color w:val="000000"/>
          <w:lang w:eastAsia="en-GB"/>
        </w:rPr>
        <w:t xml:space="preserve">Additionally, a major adapter signalling molecule linking TLR receptors and NFkB signalling, MyD88, was not required for host survival in the zebrafish model of </w:t>
      </w:r>
      <w:r w:rsidRPr="005E2F5E">
        <w:rPr>
          <w:rFonts w:ascii="Arial" w:eastAsia="Times" w:hAnsi="Arial"/>
          <w:i/>
          <w:iCs/>
          <w:color w:val="000000"/>
          <w:lang w:eastAsia="en-GB"/>
        </w:rPr>
        <w:t>S. aureus</w:t>
      </w:r>
      <w:r w:rsidRPr="005E2F5E">
        <w:rPr>
          <w:rFonts w:ascii="Arial" w:eastAsia="Times" w:hAnsi="Arial"/>
          <w:color w:val="000000"/>
          <w:lang w:eastAsia="en-GB"/>
        </w:rPr>
        <w:t xml:space="preserve"> systemic infection. I therefore focused more specifically on the inflammatory response to the various </w:t>
      </w:r>
      <w:r w:rsidRPr="005E2F5E">
        <w:rPr>
          <w:rFonts w:ascii="Arial" w:eastAsia="Times" w:hAnsi="Arial"/>
          <w:i/>
          <w:iCs/>
          <w:color w:val="000000"/>
          <w:lang w:eastAsia="en-GB"/>
        </w:rPr>
        <w:t>S. aureus</w:t>
      </w:r>
      <w:r w:rsidRPr="005E2F5E">
        <w:rPr>
          <w:rFonts w:ascii="Arial" w:eastAsia="Times" w:hAnsi="Arial"/>
          <w:i/>
          <w:color w:val="000000"/>
          <w:lang w:eastAsia="en-GB"/>
        </w:rPr>
        <w:t xml:space="preserve"> </w:t>
      </w:r>
      <w:r w:rsidRPr="005E2F5E">
        <w:rPr>
          <w:rFonts w:ascii="Arial" w:eastAsia="Times" w:hAnsi="Arial"/>
          <w:color w:val="000000"/>
          <w:lang w:eastAsia="en-GB"/>
        </w:rPr>
        <w:t>strains. Interleukin 1</w:t>
      </w:r>
      <w:r w:rsidRPr="005E2F5E">
        <w:rPr>
          <w:rFonts w:ascii="Arial" w:eastAsia="Arial Greek" w:hAnsi="Arial"/>
          <w:color w:val="000000"/>
          <w:lang w:eastAsia="en-GB"/>
        </w:rPr>
        <w:t>β</w:t>
      </w:r>
      <w:r w:rsidRPr="005E2F5E">
        <w:rPr>
          <w:rFonts w:ascii="Arial" w:eastAsia="Times" w:hAnsi="Arial"/>
          <w:color w:val="000000"/>
          <w:lang w:eastAsia="en-GB"/>
        </w:rPr>
        <w:t xml:space="preserve"> is the principal pro-inflammatory cytokine of the innate immune system and is quickly activated in response to injury and infection (Ogryzko et al. 2013)</w:t>
      </w:r>
      <w:r w:rsidRPr="0096269C">
        <w:rPr>
          <w:rFonts w:ascii="Segoe UI Symbol" w:eastAsia="Courier" w:hAnsi="Segoe UI Symbol" w:cs="Segoe UI Symbol"/>
          <w:color w:val="000000"/>
          <w:lang w:eastAsia="en-GB"/>
        </w:rPr>
        <w:t>⁠</w:t>
      </w:r>
      <w:r w:rsidRPr="005E2F5E">
        <w:rPr>
          <w:rFonts w:ascii="Arial" w:eastAsia="Times" w:hAnsi="Arial"/>
          <w:color w:val="000000"/>
          <w:lang w:eastAsia="en-GB"/>
        </w:rPr>
        <w:t>. Herein, IL-1</w:t>
      </w:r>
      <w:r w:rsidRPr="005E2F5E">
        <w:rPr>
          <w:rFonts w:ascii="Arial" w:eastAsia="Times" w:hAnsi="Arial"/>
          <w:color w:val="000000"/>
          <w:lang w:eastAsia="en-GB"/>
          <w:rPrChange w:id="3004" w:author="Nelly Wagner" w:date="2017-01-14T12:16:00Z">
            <w:rPr>
              <w:rFonts w:eastAsia="Times" w:cs="Liberation Serif"/>
              <w:color w:val="000000"/>
              <w:lang w:eastAsia="en-GB"/>
            </w:rPr>
          </w:rPrChange>
        </w:rPr>
        <w:t xml:space="preserve">β expression was studied using </w:t>
      </w:r>
      <w:r w:rsidRPr="005E2F5E">
        <w:rPr>
          <w:rFonts w:ascii="Arial" w:eastAsia="Times" w:hAnsi="Arial"/>
          <w:i/>
          <w:iCs/>
          <w:color w:val="000000"/>
          <w:lang w:eastAsia="en-GB"/>
          <w:rPrChange w:id="3005" w:author="Nelly Wagner" w:date="2017-01-14T12:16:00Z">
            <w:rPr>
              <w:rFonts w:eastAsia="Times" w:cs="Liberation Serif"/>
              <w:i/>
              <w:iCs/>
              <w:color w:val="000000"/>
              <w:lang w:eastAsia="en-GB"/>
            </w:rPr>
          </w:rPrChange>
        </w:rPr>
        <w:t xml:space="preserve">in situ </w:t>
      </w:r>
      <w:r w:rsidRPr="005E2F5E">
        <w:rPr>
          <w:rFonts w:ascii="Arial" w:eastAsia="Times" w:hAnsi="Arial"/>
          <w:color w:val="000000"/>
          <w:lang w:eastAsia="en-GB"/>
          <w:rPrChange w:id="3006" w:author="Nelly Wagner" w:date="2017-01-14T12:16:00Z">
            <w:rPr>
              <w:rFonts w:eastAsia="Times" w:cs="Liberation Serif"/>
              <w:color w:val="000000"/>
              <w:lang w:eastAsia="en-GB"/>
            </w:rPr>
          </w:rPrChange>
        </w:rPr>
        <w:t>hybridisation, as in the aforementioned publication. The</w:t>
      </w:r>
      <w:r w:rsidRPr="005E2F5E">
        <w:rPr>
          <w:rFonts w:ascii="Arial" w:eastAsia="Times" w:hAnsi="Arial"/>
          <w:color w:val="000000"/>
          <w:lang w:eastAsia="en-GB"/>
        </w:rPr>
        <w:t xml:space="preserve"> aim was to compare IL-1</w:t>
      </w:r>
      <w:r w:rsidRPr="005E2F5E">
        <w:rPr>
          <w:rFonts w:ascii="Arial" w:eastAsia="Arial Greek" w:hAnsi="Arial"/>
          <w:color w:val="000000"/>
          <w:lang w:eastAsia="en-GB"/>
        </w:rPr>
        <w:t>β</w:t>
      </w:r>
      <w:r w:rsidRPr="005E2F5E">
        <w:rPr>
          <w:rFonts w:ascii="Arial" w:eastAsia="Times" w:hAnsi="Arial"/>
          <w:color w:val="000000"/>
          <w:lang w:eastAsia="en-GB"/>
        </w:rPr>
        <w:t xml:space="preserve"> expression in embryos infected with SH1000, </w:t>
      </w:r>
      <w:r w:rsidRPr="005E2F5E">
        <w:rPr>
          <w:rFonts w:ascii="Arial" w:eastAsia="Times" w:hAnsi="Arial"/>
          <w:i/>
          <w:iCs/>
          <w:color w:val="000000"/>
          <w:lang w:eastAsia="en-GB"/>
        </w:rPr>
        <w:t xml:space="preserve">sagB </w:t>
      </w:r>
      <w:r w:rsidRPr="005E2F5E">
        <w:rPr>
          <w:rFonts w:ascii="Arial" w:eastAsia="Times" w:hAnsi="Arial"/>
          <w:color w:val="000000"/>
          <w:lang w:eastAsia="en-GB"/>
        </w:rPr>
        <w:t xml:space="preserve">and </w:t>
      </w:r>
      <w:r w:rsidRPr="005E2F5E">
        <w:rPr>
          <w:rFonts w:ascii="Arial" w:eastAsia="Times" w:hAnsi="Arial"/>
          <w:i/>
          <w:iCs/>
          <w:color w:val="000000"/>
          <w:lang w:eastAsia="en-GB"/>
        </w:rPr>
        <w:t xml:space="preserve">phePsaeR </w:t>
      </w:r>
      <w:r w:rsidRPr="005E2F5E">
        <w:rPr>
          <w:rFonts w:ascii="Arial" w:eastAsia="Times" w:hAnsi="Arial"/>
          <w:color w:val="000000"/>
          <w:lang w:eastAsia="en-GB"/>
        </w:rPr>
        <w:t>in order to identify a possible difference explaining the contrasting behaviour of the mutant strains in the synergy effect (see Chapter 4).</w:t>
      </w:r>
    </w:p>
    <w:p w14:paraId="0D17642A" w14:textId="77777777" w:rsidR="0020061D" w:rsidRDefault="00766C9B">
      <w:pPr>
        <w:pStyle w:val="4111"/>
      </w:pPr>
      <w:bookmarkStart w:id="3007" w:name="__RefHeading___Toc79893_1995552439"/>
      <w:bookmarkEnd w:id="3007"/>
      <w:r>
        <w:rPr>
          <w:rFonts w:eastAsia="Times"/>
          <w:color w:val="000000"/>
          <w:lang w:eastAsia="en-GB"/>
        </w:rPr>
        <w:t>5.2.3.1. Early in infection, expression of IL-1</w:t>
      </w:r>
      <w:r>
        <w:rPr>
          <w:rFonts w:eastAsia="Arial Greek"/>
          <w:color w:val="000000"/>
          <w:lang w:eastAsia="en-GB"/>
        </w:rPr>
        <w:t>β</w:t>
      </w:r>
      <w:r>
        <w:rPr>
          <w:rFonts w:eastAsia="Times"/>
          <w:color w:val="000000"/>
          <w:lang w:eastAsia="en-GB"/>
        </w:rPr>
        <w:t xml:space="preserve"> is dependent on the size of the inoculum</w:t>
      </w:r>
    </w:p>
    <w:p w14:paraId="556A60D2" w14:textId="766C5E22" w:rsidR="0020061D" w:rsidRDefault="00766C9B">
      <w:pPr>
        <w:pStyle w:val="Paragraph"/>
      </w:pPr>
      <w:r>
        <w:rPr>
          <w:rFonts w:eastAsia="Times"/>
          <w:color w:val="000000"/>
          <w:sz w:val="24"/>
          <w:lang w:eastAsia="en-GB"/>
        </w:rPr>
        <w:tab/>
      </w:r>
      <w:r>
        <w:rPr>
          <w:rFonts w:eastAsia="Times"/>
          <w:color w:val="000000"/>
          <w:lang w:eastAsia="en-GB"/>
        </w:rPr>
        <w:t>IL-1</w:t>
      </w:r>
      <w:r>
        <w:rPr>
          <w:rFonts w:eastAsia="Times" w:cs="Liberation Serif"/>
          <w:color w:val="000000"/>
          <w:lang w:eastAsia="en-GB"/>
        </w:rPr>
        <w:t xml:space="preserve">β expression in the context of tail fin injury has been reported in phagocytes </w:t>
      </w:r>
      <w:bookmarkStart w:id="3008" w:name="__UnoMark__42760_1995552439"/>
      <w:r>
        <w:rPr>
          <w:rFonts w:eastAsia="Times" w:cs="Liberation Serif"/>
          <w:color w:val="000000"/>
          <w:lang w:eastAsia="en-GB"/>
        </w:rPr>
        <w:t>(Ogryzko et al. 2013)</w:t>
      </w:r>
      <w:bookmarkEnd w:id="3008"/>
      <w:del w:id="3009" w:author="Nelly Wagner" w:date="2017-01-22T17:53:00Z">
        <w:r w:rsidDel="00AE3D42">
          <w:rPr>
            <w:rFonts w:ascii="Segoe UI Symbol" w:eastAsia="Times" w:hAnsi="Segoe UI Symbol" w:cs="Segoe UI Symbol"/>
            <w:color w:val="000000"/>
            <w:lang w:eastAsia="en-GB"/>
          </w:rPr>
          <w:delText>⁠</w:delText>
        </w:r>
      </w:del>
      <w:r>
        <w:rPr>
          <w:rFonts w:eastAsia="Times" w:cs="Liberation Serif"/>
          <w:color w:val="000000"/>
          <w:lang w:eastAsia="en-GB"/>
        </w:rPr>
        <w:t xml:space="preserve">, resulting in a scattered pattern that can be quantified by the number of cells expressing the gene. However, before comparing IL-1β expression in embryos infected with the different strains, the size of the inoculum was hypothesised to influence the amount of gene expression, which can result in comparisons being </w:t>
      </w:r>
      <w:r>
        <w:rPr>
          <w:rFonts w:eastAsia="Times" w:cs="Liberation Serif"/>
          <w:color w:val="000000"/>
          <w:lang w:eastAsia="en-GB"/>
        </w:rPr>
        <w:lastRenderedPageBreak/>
        <w:t xml:space="preserve">inadequate. Therefore, IL-1β expression between samples was closely analysed at 2 hours post-infection, when </w:t>
      </w:r>
      <w:r>
        <w:rPr>
          <w:rFonts w:eastAsia="Times" w:cs="Liberation Serif"/>
          <w:i/>
          <w:iCs/>
          <w:color w:val="000000"/>
          <w:lang w:eastAsia="en-GB"/>
        </w:rPr>
        <w:t xml:space="preserve">S. aureus </w:t>
      </w:r>
      <w:r>
        <w:rPr>
          <w:rFonts w:eastAsia="Times" w:cs="Liberation Serif"/>
          <w:color w:val="000000"/>
          <w:lang w:eastAsia="en-GB"/>
        </w:rPr>
        <w:t xml:space="preserve">has been fully phagocytosed and the rapid expression of IL-1β initiated. </w:t>
      </w:r>
      <w:r>
        <w:rPr>
          <w:rFonts w:eastAsia="Arial"/>
          <w:color w:val="000000"/>
          <w:lang w:eastAsia="en-GB"/>
        </w:rPr>
        <w:t xml:space="preserve"> </w:t>
      </w:r>
    </w:p>
    <w:p w14:paraId="24952282" w14:textId="77777777" w:rsidR="009E5F48" w:rsidRDefault="00766C9B">
      <w:pPr>
        <w:pStyle w:val="Paragraph"/>
        <w:rPr>
          <w:ins w:id="3010" w:author="Nelly Wagner" w:date="2017-01-24T21:29:00Z"/>
          <w:rFonts w:eastAsia="Arial"/>
          <w:color w:val="000000"/>
          <w:lang w:eastAsia="en-GB"/>
        </w:rPr>
      </w:pPr>
      <w:r>
        <w:rPr>
          <w:rFonts w:eastAsia="Arial"/>
          <w:color w:val="000000"/>
          <w:lang w:eastAsia="en-GB"/>
        </w:rPr>
        <w:tab/>
        <w:t>Infections were performed independently up to three times per group, with a varying inoculum size due to habitual experimental variation. As expected, IL-</w:t>
      </w:r>
      <w:r>
        <w:rPr>
          <w:rFonts w:eastAsia="Times"/>
          <w:color w:val="000000"/>
          <w:lang w:eastAsia="en-GB"/>
        </w:rPr>
        <w:t>1</w:t>
      </w:r>
      <w:r>
        <w:rPr>
          <w:rFonts w:eastAsia="Arial Greek"/>
          <w:color w:val="000000"/>
          <w:lang w:eastAsia="en-GB"/>
        </w:rPr>
        <w:t>β expression was observed in individual cells at 2 hours-post infection, therefore the number of cells expressing the gene of interest was counted in each embryo. There was a significant increase of IL-</w:t>
      </w:r>
      <w:r>
        <w:rPr>
          <w:rFonts w:eastAsia="Arial"/>
          <w:color w:val="000000"/>
          <w:lang w:eastAsia="en-GB"/>
        </w:rPr>
        <w:t xml:space="preserve"> </w:t>
      </w:r>
      <w:r>
        <w:rPr>
          <w:rFonts w:eastAsia="Times"/>
          <w:color w:val="000000"/>
          <w:lang w:eastAsia="en-GB"/>
        </w:rPr>
        <w:t>1</w:t>
      </w:r>
      <w:r>
        <w:rPr>
          <w:rFonts w:eastAsia="Arial Greek"/>
          <w:color w:val="000000"/>
          <w:lang w:eastAsia="en-GB"/>
        </w:rPr>
        <w:t xml:space="preserve">β expressing cells between embryos infected with 1410 and 1900 CFU of SH1000 (Figure 5.17A, </w:t>
      </w:r>
      <w:r>
        <w:rPr>
          <w:rFonts w:eastAsia="Arial"/>
          <w:i/>
          <w:color w:val="000000"/>
          <w:lang w:eastAsia="en-GB"/>
        </w:rPr>
        <w:t>p</w:t>
      </w:r>
      <w:r>
        <w:rPr>
          <w:rFonts w:eastAsia="Arial"/>
          <w:color w:val="000000"/>
          <w:lang w:eastAsia="en-GB"/>
        </w:rPr>
        <w:t xml:space="preserve"> &lt; 0.0001). However</w:t>
      </w:r>
      <w:ins w:id="3011" w:author="Nelly Wagner" w:date="2017-01-22T17:53:00Z">
        <w:r w:rsidR="00AE3D42">
          <w:rPr>
            <w:rFonts w:eastAsia="Arial"/>
            <w:color w:val="000000"/>
            <w:lang w:eastAsia="en-GB"/>
          </w:rPr>
          <w:t>,</w:t>
        </w:r>
      </w:ins>
      <w:r>
        <w:rPr>
          <w:rFonts w:eastAsia="Arial"/>
          <w:color w:val="000000"/>
          <w:lang w:eastAsia="en-GB"/>
        </w:rPr>
        <w:t xml:space="preserve"> there was a significant decrease between 1130 and 1410 CFU of SH1000 (</w:t>
      </w:r>
      <w:r>
        <w:rPr>
          <w:rFonts w:eastAsia="Arial"/>
          <w:i/>
          <w:color w:val="000000"/>
          <w:lang w:eastAsia="en-GB"/>
        </w:rPr>
        <w:t>p</w:t>
      </w:r>
      <w:r>
        <w:rPr>
          <w:rFonts w:eastAsia="Arial"/>
          <w:color w:val="000000"/>
          <w:lang w:eastAsia="en-GB"/>
        </w:rPr>
        <w:t xml:space="preserve"> &lt; 0.0001). In embryos infected with </w:t>
      </w:r>
      <w:r>
        <w:rPr>
          <w:rFonts w:eastAsia="Arial"/>
          <w:i/>
          <w:color w:val="000000"/>
          <w:lang w:eastAsia="en-GB"/>
        </w:rPr>
        <w:t>sagB</w:t>
      </w:r>
      <w:r>
        <w:rPr>
          <w:rFonts w:eastAsia="Arial"/>
          <w:color w:val="000000"/>
          <w:lang w:eastAsia="en-GB"/>
        </w:rPr>
        <w:t xml:space="preserve"> there was a significant increase of IL- </w:t>
      </w:r>
      <w:r>
        <w:rPr>
          <w:rFonts w:eastAsia="Times"/>
          <w:color w:val="000000"/>
          <w:lang w:eastAsia="en-GB"/>
        </w:rPr>
        <w:t>1</w:t>
      </w:r>
      <w:r>
        <w:rPr>
          <w:rFonts w:eastAsia="Arial Greek"/>
          <w:color w:val="000000"/>
          <w:lang w:eastAsia="en-GB"/>
        </w:rPr>
        <w:t>β expressing cells between 1320 and 1740 CFU (</w:t>
      </w:r>
      <w:r>
        <w:rPr>
          <w:rFonts w:eastAsia="Arial"/>
          <w:i/>
          <w:color w:val="000000"/>
          <w:lang w:eastAsia="en-GB"/>
        </w:rPr>
        <w:t xml:space="preserve">p </w:t>
      </w:r>
      <w:r>
        <w:rPr>
          <w:rFonts w:eastAsia="Arial"/>
          <w:color w:val="000000"/>
          <w:lang w:eastAsia="en-GB"/>
        </w:rPr>
        <w:t xml:space="preserve">&lt; 0.05) and then between 1740 and 1900 CFU (Figure 5.17B, </w:t>
      </w:r>
      <w:r>
        <w:rPr>
          <w:rFonts w:eastAsia="Arial"/>
          <w:i/>
          <w:color w:val="000000"/>
          <w:lang w:eastAsia="en-GB"/>
        </w:rPr>
        <w:t>p</w:t>
      </w:r>
      <w:r>
        <w:rPr>
          <w:rFonts w:eastAsia="Arial"/>
          <w:color w:val="000000"/>
          <w:lang w:eastAsia="en-GB"/>
        </w:rPr>
        <w:t xml:space="preserve"> &lt; 0.01). Finally</w:t>
      </w:r>
      <w:ins w:id="3012" w:author="Nelly Wagner" w:date="2017-01-22T17:53:00Z">
        <w:r w:rsidR="00AE3D42">
          <w:rPr>
            <w:rFonts w:eastAsia="Arial"/>
            <w:color w:val="000000"/>
            <w:lang w:eastAsia="en-GB"/>
          </w:rPr>
          <w:t>,</w:t>
        </w:r>
      </w:ins>
      <w:r>
        <w:rPr>
          <w:rFonts w:eastAsia="Arial"/>
          <w:color w:val="000000"/>
          <w:lang w:eastAsia="en-GB"/>
        </w:rPr>
        <w:t xml:space="preserve"> in embryos infected with </w:t>
      </w:r>
      <w:r>
        <w:rPr>
          <w:rFonts w:eastAsia="Arial"/>
          <w:i/>
          <w:color w:val="000000"/>
          <w:lang w:eastAsia="en-GB"/>
        </w:rPr>
        <w:t>phePsaeR</w:t>
      </w:r>
      <w:r>
        <w:rPr>
          <w:rFonts w:eastAsia="Arial"/>
          <w:color w:val="000000"/>
          <w:lang w:eastAsia="en-GB"/>
        </w:rPr>
        <w:t xml:space="preserve"> there was a significant increase of IL- </w:t>
      </w:r>
      <w:r>
        <w:rPr>
          <w:rFonts w:eastAsia="Times"/>
          <w:color w:val="000000"/>
          <w:lang w:eastAsia="en-GB"/>
        </w:rPr>
        <w:t>1</w:t>
      </w:r>
      <w:r>
        <w:rPr>
          <w:rFonts w:eastAsia="Arial Greek"/>
          <w:color w:val="000000"/>
          <w:lang w:eastAsia="en-GB"/>
        </w:rPr>
        <w:t>β expressing cells between 1360 and 1870 CFU (</w:t>
      </w:r>
      <w:r>
        <w:rPr>
          <w:rFonts w:eastAsia="Arial"/>
          <w:i/>
          <w:color w:val="000000"/>
          <w:lang w:eastAsia="en-GB"/>
        </w:rPr>
        <w:t xml:space="preserve">p </w:t>
      </w:r>
      <w:r>
        <w:rPr>
          <w:rFonts w:eastAsia="Arial"/>
          <w:color w:val="000000"/>
          <w:lang w:eastAsia="en-GB"/>
        </w:rPr>
        <w:t xml:space="preserve">&lt; 0.01) but not between 1870 and 2470 CFU (Figure 5.17C, </w:t>
      </w:r>
      <w:r>
        <w:rPr>
          <w:rFonts w:eastAsia="Arial"/>
          <w:i/>
          <w:color w:val="000000"/>
          <w:lang w:eastAsia="en-GB"/>
        </w:rPr>
        <w:t>p</w:t>
      </w:r>
      <w:r>
        <w:rPr>
          <w:rFonts w:eastAsia="Arial"/>
          <w:color w:val="000000"/>
          <w:lang w:eastAsia="en-GB"/>
        </w:rPr>
        <w:t xml:space="preserve"> &gt; 0.05).</w:t>
      </w:r>
    </w:p>
    <w:p w14:paraId="15D02E84" w14:textId="77777777" w:rsidR="009E5F48" w:rsidRDefault="009E5F48" w:rsidP="009E5F48">
      <w:pPr>
        <w:pStyle w:val="Paragraph"/>
        <w:rPr>
          <w:ins w:id="3013" w:author="Nelly Wagner" w:date="2017-01-24T21:29:00Z"/>
        </w:rPr>
      </w:pPr>
      <w:ins w:id="3014" w:author="Nelly Wagner" w:date="2017-01-24T21:29:00Z">
        <w:r>
          <w:rPr>
            <w:rFonts w:eastAsia="Arial"/>
            <w:color w:val="000000"/>
            <w:lang w:eastAsia="en-GB"/>
          </w:rPr>
          <w:t>The number of IL-</w:t>
        </w:r>
        <w:r>
          <w:rPr>
            <w:rFonts w:eastAsia="Times"/>
            <w:color w:val="000000"/>
            <w:lang w:eastAsia="en-GB"/>
          </w:rPr>
          <w:t>1</w:t>
        </w:r>
        <w:r>
          <w:rPr>
            <w:rFonts w:eastAsia="Arial Greek"/>
            <w:color w:val="000000"/>
            <w:lang w:eastAsia="en-GB"/>
          </w:rPr>
          <w:t>β expressing</w:t>
        </w:r>
        <w:r>
          <w:rPr>
            <w:rFonts w:eastAsia="Arial"/>
            <w:color w:val="000000"/>
            <w:lang w:eastAsia="en-GB"/>
          </w:rPr>
          <w:t xml:space="preserve"> cells increased with the size of the inoculum in the case of </w:t>
        </w:r>
        <w:r>
          <w:rPr>
            <w:rFonts w:eastAsia="Arial"/>
            <w:i/>
            <w:iCs/>
            <w:color w:val="000000"/>
            <w:lang w:eastAsia="en-GB"/>
          </w:rPr>
          <w:t xml:space="preserve">sagB </w:t>
        </w:r>
        <w:r>
          <w:rPr>
            <w:rFonts w:eastAsia="Arial"/>
            <w:color w:val="000000"/>
            <w:lang w:eastAsia="en-GB"/>
          </w:rPr>
          <w:t xml:space="preserve">and </w:t>
        </w:r>
        <w:r>
          <w:rPr>
            <w:rFonts w:eastAsia="Arial"/>
            <w:i/>
            <w:iCs/>
            <w:color w:val="000000"/>
            <w:lang w:eastAsia="en-GB"/>
          </w:rPr>
          <w:t>phePsaeR</w:t>
        </w:r>
        <w:r>
          <w:rPr>
            <w:rFonts w:eastAsia="Arial"/>
            <w:color w:val="000000"/>
            <w:lang w:eastAsia="en-GB"/>
          </w:rPr>
          <w:t xml:space="preserve"> whilst there was a discrepancy between two inocula of SH1000. It was therefore appropriate to compare only the sets of data obtained for similar sizes of inocula, with the exception of the controls.</w:t>
        </w:r>
      </w:ins>
    </w:p>
    <w:p w14:paraId="6E952B95" w14:textId="77777777" w:rsidR="009E5F48" w:rsidRDefault="009E5F48" w:rsidP="009E5F48">
      <w:pPr>
        <w:pStyle w:val="4111"/>
        <w:rPr>
          <w:ins w:id="3015" w:author="Nelly Wagner" w:date="2017-01-24T21:29:00Z"/>
        </w:rPr>
      </w:pPr>
      <w:ins w:id="3016" w:author="Nelly Wagner" w:date="2017-01-24T21:29:00Z">
        <w:r>
          <w:rPr>
            <w:rFonts w:eastAsia="Arial"/>
            <w:color w:val="000000"/>
            <w:lang w:eastAsia="en-GB"/>
          </w:rPr>
          <w:t xml:space="preserve">5.2.3.2. SH1000, </w:t>
        </w:r>
        <w:r>
          <w:rPr>
            <w:rFonts w:eastAsia="Arial"/>
            <w:i/>
            <w:color w:val="000000"/>
            <w:lang w:eastAsia="en-GB"/>
          </w:rPr>
          <w:t xml:space="preserve">sagB </w:t>
        </w:r>
        <w:r>
          <w:rPr>
            <w:rFonts w:eastAsia="Arial"/>
            <w:color w:val="000000"/>
            <w:lang w:eastAsia="en-GB"/>
          </w:rPr>
          <w:t xml:space="preserve">and </w:t>
        </w:r>
        <w:r>
          <w:rPr>
            <w:rFonts w:eastAsia="Arial"/>
            <w:i/>
            <w:color w:val="000000"/>
            <w:lang w:eastAsia="en-GB"/>
          </w:rPr>
          <w:t>phePsaeR</w:t>
        </w:r>
        <w:r>
          <w:rPr>
            <w:rFonts w:eastAsia="Arial"/>
            <w:color w:val="000000"/>
            <w:lang w:eastAsia="en-GB"/>
          </w:rPr>
          <w:t xml:space="preserve"> elicit different levels of IL-1</w:t>
        </w:r>
        <w:r>
          <w:rPr>
            <w:rFonts w:eastAsia="Arial Greek"/>
            <w:color w:val="000000"/>
            <w:lang w:eastAsia="en-GB"/>
          </w:rPr>
          <w:t>β expression in infected embryos</w:t>
        </w:r>
      </w:ins>
    </w:p>
    <w:p w14:paraId="6BB5E4B8" w14:textId="77777777" w:rsidR="009E5F48" w:rsidRDefault="009E5F48" w:rsidP="009E5F48">
      <w:pPr>
        <w:pStyle w:val="4111"/>
        <w:rPr>
          <w:ins w:id="3017" w:author="Nelly Wagner" w:date="2017-01-24T21:29:00Z"/>
        </w:rPr>
      </w:pPr>
      <w:ins w:id="3018" w:author="Nelly Wagner" w:date="2017-01-24T21:29:00Z">
        <w:r>
          <w:t>5.2.3.2.1. Comparison of IL-1</w:t>
        </w:r>
        <w:r>
          <w:rPr>
            <w:rFonts w:cs="Liberation Serif"/>
          </w:rPr>
          <w:t>β expression by attributing ranks</w:t>
        </w:r>
      </w:ins>
    </w:p>
    <w:p w14:paraId="3C144EC5" w14:textId="77777777" w:rsidR="009E5F48" w:rsidRPr="00803EFA" w:rsidRDefault="009E5F48" w:rsidP="009E5F48">
      <w:pPr>
        <w:spacing w:line="360" w:lineRule="auto"/>
        <w:jc w:val="both"/>
        <w:rPr>
          <w:ins w:id="3019" w:author="Nelly Wagner" w:date="2017-01-24T21:29:00Z"/>
          <w:sz w:val="24"/>
        </w:rPr>
      </w:pPr>
      <w:ins w:id="3020" w:author="Nelly Wagner" w:date="2017-01-24T21:29:00Z">
        <w:r>
          <w:rPr>
            <w:rFonts w:eastAsia="Arial Greek"/>
            <w:color w:val="000000"/>
            <w:sz w:val="24"/>
            <w:lang w:eastAsia="en-GB"/>
          </w:rPr>
          <w:tab/>
        </w:r>
        <w:r w:rsidRPr="00AE3D42">
          <w:rPr>
            <w:rFonts w:ascii="Arial" w:eastAsia="Arial Greek" w:hAnsi="Arial"/>
            <w:color w:val="000000"/>
            <w:lang w:eastAsia="en-GB"/>
          </w:rPr>
          <w:t xml:space="preserve">As the data at 2 hours post-infection suggested that the size of the inoculum has an impact on how many cells are expressing IL-1β at that stage, only expression obtained with 1900 CFU of SH1000, 1900 CFU of </w:t>
        </w:r>
        <w:r w:rsidRPr="00AE3D42">
          <w:rPr>
            <w:rFonts w:ascii="Arial" w:eastAsia="Arial" w:hAnsi="Arial"/>
            <w:i/>
            <w:color w:val="000000"/>
            <w:lang w:eastAsia="en-GB"/>
          </w:rPr>
          <w:t>sagB</w:t>
        </w:r>
        <w:r w:rsidRPr="00AE3D42">
          <w:rPr>
            <w:rFonts w:ascii="Arial" w:eastAsia="Arial" w:hAnsi="Arial"/>
            <w:color w:val="000000"/>
            <w:lang w:eastAsia="en-GB"/>
          </w:rPr>
          <w:t xml:space="preserve"> and 1870 CFU of </w:t>
        </w:r>
        <w:r w:rsidRPr="00AE3D42">
          <w:rPr>
            <w:rFonts w:ascii="Arial" w:eastAsia="Arial" w:hAnsi="Arial"/>
            <w:i/>
            <w:color w:val="000000"/>
            <w:lang w:eastAsia="en-GB"/>
          </w:rPr>
          <w:t>phePsaeR</w:t>
        </w:r>
        <w:r w:rsidRPr="00AE3D42">
          <w:rPr>
            <w:rFonts w:ascii="Arial" w:eastAsia="Arial" w:hAnsi="Arial"/>
            <w:color w:val="000000"/>
            <w:lang w:eastAsia="en-GB"/>
          </w:rPr>
          <w:t xml:space="preserve"> was compared alongside the controls.</w:t>
        </w:r>
        <w:r w:rsidRPr="00803EFA">
          <w:rPr>
            <w:rFonts w:ascii="Arial" w:eastAsia="Arial" w:hAnsi="Arial"/>
            <w:lang w:eastAsia="en-GB"/>
          </w:rPr>
          <w:t xml:space="preserve"> </w:t>
        </w:r>
        <w:r w:rsidRPr="00803EFA">
          <w:rPr>
            <w:rFonts w:ascii="Arial" w:eastAsia="Arial Greek" w:hAnsi="Arial"/>
            <w:lang w:eastAsia="en-GB"/>
          </w:rPr>
          <w:t xml:space="preserve">It was hypothesised that embryos infected with </w:t>
        </w:r>
        <w:r w:rsidRPr="00803EFA">
          <w:rPr>
            <w:rFonts w:ascii="Arial" w:eastAsia="Arial Greek" w:hAnsi="Arial"/>
            <w:i/>
            <w:lang w:eastAsia="en-GB"/>
          </w:rPr>
          <w:t>sagB</w:t>
        </w:r>
        <w:r w:rsidRPr="00803EFA">
          <w:rPr>
            <w:rFonts w:ascii="Arial" w:eastAsia="Arial Greek" w:hAnsi="Arial"/>
            <w:lang w:eastAsia="en-GB"/>
          </w:rPr>
          <w:t xml:space="preserve"> or </w:t>
        </w:r>
        <w:r w:rsidRPr="00803EFA">
          <w:rPr>
            <w:rFonts w:ascii="Arial" w:eastAsia="Arial Greek" w:hAnsi="Arial"/>
            <w:i/>
            <w:lang w:eastAsia="en-GB"/>
          </w:rPr>
          <w:t>phePsaeR</w:t>
        </w:r>
        <w:r w:rsidRPr="00803EFA">
          <w:rPr>
            <w:rFonts w:ascii="Arial" w:eastAsia="Arial Greek" w:hAnsi="Arial"/>
            <w:lang w:eastAsia="en-GB"/>
          </w:rPr>
          <w:t xml:space="preserve"> would have a different level of </w:t>
        </w:r>
        <w:r w:rsidRPr="00803EFA">
          <w:rPr>
            <w:rFonts w:ascii="Arial" w:eastAsia="Arial" w:hAnsi="Arial"/>
            <w:lang w:eastAsia="en-GB"/>
          </w:rPr>
          <w:t>IL-</w:t>
        </w:r>
        <w:r w:rsidRPr="00803EFA">
          <w:rPr>
            <w:rFonts w:ascii="Arial" w:eastAsia="Times" w:hAnsi="Arial"/>
            <w:lang w:eastAsia="en-GB"/>
          </w:rPr>
          <w:t>1</w:t>
        </w:r>
        <w:r w:rsidRPr="00803EFA">
          <w:rPr>
            <w:rFonts w:ascii="Arial" w:eastAsia="Arial Greek" w:hAnsi="Arial"/>
            <w:lang w:eastAsia="en-GB"/>
          </w:rPr>
          <w:t>β expression than embryos infected with SH1000.</w:t>
        </w:r>
        <w:r w:rsidRPr="00803EFA">
          <w:rPr>
            <w:rFonts w:ascii="Arial" w:eastAsia="Arial Greek" w:hAnsi="Arial"/>
            <w:color w:val="2E74B5" w:themeColor="accent1" w:themeShade="BF"/>
            <w:lang w:eastAsia="en-GB"/>
          </w:rPr>
          <w:t xml:space="preserve"> </w:t>
        </w:r>
        <w:r w:rsidRPr="00AE3D42">
          <w:rPr>
            <w:rFonts w:ascii="Arial" w:eastAsia="Arial Greek" w:hAnsi="Arial"/>
            <w:color w:val="000000"/>
            <w:lang w:eastAsia="en-GB"/>
          </w:rPr>
          <w:t>Gene expression</w:t>
        </w:r>
        <w:r w:rsidRPr="00AE3D42">
          <w:rPr>
            <w:rFonts w:ascii="Arial" w:eastAsia="Arial" w:hAnsi="Arial"/>
            <w:color w:val="000000"/>
            <w:lang w:eastAsia="en-GB"/>
          </w:rPr>
          <w:t xml:space="preserve"> was not compared beyond 48 hours post-infection since </w:t>
        </w:r>
        <w:r w:rsidRPr="00AE3D42">
          <w:rPr>
            <w:rFonts w:ascii="Arial" w:eastAsia="Arial" w:hAnsi="Arial"/>
            <w:i/>
            <w:iCs/>
            <w:color w:val="000000"/>
            <w:lang w:eastAsia="en-GB"/>
          </w:rPr>
          <w:t>in vivo</w:t>
        </w:r>
        <w:r w:rsidRPr="00AE3D42">
          <w:rPr>
            <w:rFonts w:ascii="Arial" w:eastAsia="Arial" w:hAnsi="Arial"/>
            <w:i/>
            <w:color w:val="000000"/>
            <w:lang w:eastAsia="en-GB"/>
          </w:rPr>
          <w:t xml:space="preserve"> </w:t>
        </w:r>
        <w:r w:rsidRPr="00AE3D42">
          <w:rPr>
            <w:rFonts w:ascii="Arial" w:eastAsia="Arial" w:hAnsi="Arial"/>
            <w:color w:val="000000"/>
            <w:lang w:eastAsia="en-GB"/>
          </w:rPr>
          <w:t xml:space="preserve">bacterial dynamics have previously indicated that the critical time-point in </w:t>
        </w:r>
        <w:r w:rsidRPr="00AE3D42">
          <w:rPr>
            <w:rFonts w:ascii="Arial" w:eastAsia="Arial" w:hAnsi="Arial"/>
            <w:i/>
            <w:iCs/>
            <w:color w:val="000000"/>
            <w:lang w:eastAsia="en-GB"/>
          </w:rPr>
          <w:t>S. aureus</w:t>
        </w:r>
        <w:r w:rsidRPr="00AE3D42">
          <w:rPr>
            <w:rFonts w:ascii="Arial" w:eastAsia="Arial" w:hAnsi="Arial"/>
            <w:color w:val="000000"/>
            <w:lang w:eastAsia="en-GB"/>
          </w:rPr>
          <w:t xml:space="preserve"> pathogenesis is anterior to that (see Chapter 3), therefore any effective difference in the inflammatory response would have to precede that critical time point.</w:t>
        </w:r>
      </w:ins>
    </w:p>
    <w:p w14:paraId="6D112FA7" w14:textId="372BC0ED" w:rsidR="0020061D" w:rsidRDefault="00766C9B">
      <w:pPr>
        <w:pStyle w:val="Paragraph"/>
      </w:pPr>
      <w:r>
        <w:br w:type="page"/>
      </w:r>
    </w:p>
    <w:p w14:paraId="475E11EE" w14:textId="77777777" w:rsidR="0020061D" w:rsidRDefault="00766C9B">
      <w:pPr>
        <w:widowControl w:val="0"/>
        <w:spacing w:line="360" w:lineRule="auto"/>
        <w:jc w:val="both"/>
        <w:rPr>
          <w:rFonts w:ascii="Arial" w:eastAsia="Times" w:hAnsi="Arial"/>
          <w:b/>
          <w:color w:val="000000"/>
          <w:sz w:val="20"/>
          <w:szCs w:val="20"/>
          <w:lang w:eastAsia="en-GB"/>
        </w:rPr>
      </w:pPr>
      <w:r>
        <w:rPr>
          <w:rFonts w:ascii="Arial" w:eastAsia="Times" w:hAnsi="Arial"/>
          <w:b/>
          <w:noProof/>
          <w:color w:val="000000"/>
          <w:sz w:val="20"/>
          <w:szCs w:val="20"/>
          <w:lang w:eastAsia="en-GB"/>
        </w:rPr>
        <w:lastRenderedPageBreak/>
        <w:drawing>
          <wp:anchor distT="0" distB="127000" distL="0" distR="0" simplePos="0" relativeHeight="251642880" behindDoc="0" locked="0" layoutInCell="1" allowOverlap="1" wp14:anchorId="2E57B9D9" wp14:editId="76818F8C">
            <wp:simplePos x="0" y="0"/>
            <wp:positionH relativeFrom="column">
              <wp:align>center</wp:align>
            </wp:positionH>
            <wp:positionV relativeFrom="paragraph">
              <wp:align>top</wp:align>
            </wp:positionV>
            <wp:extent cx="2647315" cy="6369685"/>
            <wp:effectExtent l="0" t="0" r="0" b="0"/>
            <wp:wrapTopAndBottom/>
            <wp:docPr id="51" name="Image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46"/>
                    <pic:cNvPicPr>
                      <a:picLocks noChangeAspect="1" noChangeArrowheads="1"/>
                    </pic:cNvPicPr>
                  </pic:nvPicPr>
                  <pic:blipFill>
                    <a:blip r:embed="rId59"/>
                    <a:stretch>
                      <a:fillRect/>
                    </a:stretch>
                  </pic:blipFill>
                  <pic:spPr bwMode="auto">
                    <a:xfrm>
                      <a:off x="0" y="0"/>
                      <a:ext cx="2647315" cy="6369685"/>
                    </a:xfrm>
                    <a:prstGeom prst="rect">
                      <a:avLst/>
                    </a:prstGeom>
                    <a:noFill/>
                    <a:ln w="9525">
                      <a:noFill/>
                      <a:miter lim="800000"/>
                      <a:headEnd/>
                      <a:tailEnd/>
                    </a:ln>
                  </pic:spPr>
                </pic:pic>
              </a:graphicData>
            </a:graphic>
          </wp:anchor>
        </w:drawing>
      </w:r>
    </w:p>
    <w:p w14:paraId="7EE29F77" w14:textId="7DCC7738" w:rsidR="0020061D" w:rsidRDefault="00766C9B">
      <w:pPr>
        <w:widowControl w:val="0"/>
        <w:spacing w:line="360" w:lineRule="auto"/>
        <w:jc w:val="both"/>
        <w:rPr>
          <w:rFonts w:ascii="Arial" w:hAnsi="Arial"/>
          <w:sz w:val="20"/>
          <w:szCs w:val="20"/>
        </w:rPr>
      </w:pPr>
      <w:r>
        <w:rPr>
          <w:rFonts w:ascii="Arial" w:eastAsia="Times" w:hAnsi="Arial"/>
          <w:b/>
          <w:color w:val="000000"/>
          <w:sz w:val="20"/>
          <w:szCs w:val="20"/>
          <w:lang w:eastAsia="en-GB"/>
        </w:rPr>
        <w:t xml:space="preserve">Figure 5.17. Influence of the size of the inoculum on the number of cells expressing IL-1β in infected embryos 2 hours post-infection. </w:t>
      </w:r>
      <w:r>
        <w:rPr>
          <w:rFonts w:ascii="Arial" w:eastAsia="Times" w:hAnsi="Arial"/>
          <w:color w:val="000000"/>
          <w:sz w:val="20"/>
          <w:szCs w:val="20"/>
          <w:lang w:eastAsia="en-GB"/>
        </w:rPr>
        <w:t xml:space="preserve">Embryos were infected at 30 hours post-infection and collected 2 hours post-infection for </w:t>
      </w:r>
      <w:r>
        <w:rPr>
          <w:rFonts w:ascii="Arial" w:eastAsia="Times" w:hAnsi="Arial"/>
          <w:i/>
          <w:color w:val="000000"/>
          <w:sz w:val="20"/>
          <w:szCs w:val="20"/>
          <w:lang w:eastAsia="en-GB"/>
        </w:rPr>
        <w:t xml:space="preserve">in situ </w:t>
      </w:r>
      <w:r>
        <w:rPr>
          <w:rFonts w:ascii="Arial" w:eastAsia="Times" w:hAnsi="Arial"/>
          <w:color w:val="000000"/>
          <w:sz w:val="20"/>
          <w:szCs w:val="20"/>
          <w:lang w:eastAsia="en-GB"/>
        </w:rPr>
        <w:t xml:space="preserve">hybridisation targeted to </w:t>
      </w:r>
      <w:r>
        <w:rPr>
          <w:rFonts w:ascii="Arial" w:eastAsia="Times" w:hAnsi="Arial"/>
          <w:i/>
          <w:color w:val="000000"/>
          <w:sz w:val="20"/>
          <w:szCs w:val="20"/>
          <w:lang w:eastAsia="en-GB"/>
        </w:rPr>
        <w:t>il1β</w:t>
      </w:r>
      <w:r>
        <w:rPr>
          <w:rFonts w:ascii="Arial" w:eastAsia="Times" w:hAnsi="Arial"/>
          <w:color w:val="000000"/>
          <w:sz w:val="20"/>
          <w:szCs w:val="20"/>
          <w:lang w:eastAsia="en-GB"/>
        </w:rPr>
        <w:t xml:space="preserve">. The number of cells expressing IL-1β in embryos infected with SH1000 </w:t>
      </w:r>
      <w:r>
        <w:rPr>
          <w:rFonts w:ascii="Arial" w:eastAsia="Times" w:hAnsi="Arial"/>
          <w:b/>
          <w:color w:val="000000"/>
          <w:sz w:val="20"/>
          <w:szCs w:val="20"/>
          <w:lang w:eastAsia="en-GB"/>
        </w:rPr>
        <w:t>(A)</w:t>
      </w:r>
      <w:r>
        <w:rPr>
          <w:rFonts w:ascii="Arial" w:eastAsia="Times" w:hAnsi="Arial"/>
          <w:color w:val="000000"/>
          <w:sz w:val="20"/>
          <w:szCs w:val="20"/>
          <w:lang w:eastAsia="en-GB"/>
        </w:rPr>
        <w:t xml:space="preserve">,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w:t>
      </w:r>
      <w:r>
        <w:rPr>
          <w:rFonts w:ascii="Arial" w:eastAsia="Times" w:hAnsi="Arial"/>
          <w:b/>
          <w:color w:val="000000"/>
          <w:sz w:val="20"/>
          <w:szCs w:val="20"/>
          <w:lang w:eastAsia="en-GB"/>
        </w:rPr>
        <w:t>(B)</w:t>
      </w:r>
      <w:r>
        <w:rPr>
          <w:rFonts w:ascii="Arial" w:eastAsia="Times" w:hAnsi="Arial"/>
          <w:color w:val="000000"/>
          <w:sz w:val="20"/>
          <w:szCs w:val="20"/>
          <w:lang w:eastAsia="en-GB"/>
        </w:rPr>
        <w:t xml:space="preserve"> or </w:t>
      </w:r>
      <w:r>
        <w:rPr>
          <w:rFonts w:ascii="Arial" w:eastAsia="Times" w:hAnsi="Arial"/>
          <w:i/>
          <w:color w:val="000000"/>
          <w:sz w:val="20"/>
          <w:szCs w:val="20"/>
          <w:lang w:eastAsia="en-GB"/>
        </w:rPr>
        <w:t>phePsaeR</w:t>
      </w:r>
      <w:r>
        <w:rPr>
          <w:rFonts w:ascii="Arial" w:eastAsia="Times" w:hAnsi="Arial"/>
          <w:color w:val="000000"/>
          <w:sz w:val="20"/>
          <w:szCs w:val="20"/>
          <w:lang w:eastAsia="en-GB"/>
        </w:rPr>
        <w:t xml:space="preserve"> </w:t>
      </w:r>
      <w:r>
        <w:rPr>
          <w:rFonts w:ascii="Arial" w:eastAsia="Times" w:hAnsi="Arial"/>
          <w:b/>
          <w:color w:val="000000"/>
          <w:sz w:val="20"/>
          <w:szCs w:val="20"/>
          <w:lang w:eastAsia="en-GB"/>
        </w:rPr>
        <w:t xml:space="preserve">(C) </w:t>
      </w:r>
      <w:r>
        <w:rPr>
          <w:rFonts w:ascii="Arial" w:eastAsia="Times" w:hAnsi="Arial"/>
          <w:color w:val="000000"/>
          <w:sz w:val="20"/>
          <w:szCs w:val="20"/>
          <w:lang w:eastAsia="en-GB"/>
        </w:rPr>
        <w:t xml:space="preserve">varied according to the size of the inoculum. Each dot corresponds to one embryo. n = 21-30 embryos per group. </w:t>
      </w:r>
      <w:ins w:id="3021" w:author="Nelly Wagner" w:date="2017-01-22T17:55:00Z">
        <w:r w:rsidR="00AE3D42" w:rsidRPr="00A6483E">
          <w:rPr>
            <w:rFonts w:ascii="Arial" w:eastAsia="Times" w:hAnsi="Arial"/>
            <w:sz w:val="20"/>
            <w:szCs w:val="20"/>
            <w:lang w:eastAsia="en-GB"/>
            <w:rPrChange w:id="3022" w:author="Nelly Wagner" w:date="2017-01-23T18:28:00Z">
              <w:rPr>
                <w:rFonts w:ascii="Arial" w:eastAsia="Times" w:hAnsi="Arial"/>
                <w:color w:val="0070C0"/>
                <w:sz w:val="20"/>
                <w:szCs w:val="20"/>
                <w:lang w:eastAsia="en-GB"/>
              </w:rPr>
            </w:rPrChange>
          </w:rPr>
          <w:t>N = 3 independent experiments for each strain tested.</w:t>
        </w:r>
        <w:r w:rsidR="00AE3D42">
          <w:rPr>
            <w:rFonts w:ascii="Arial" w:eastAsia="Times" w:hAnsi="Arial"/>
            <w:color w:val="0070C0"/>
            <w:sz w:val="20"/>
            <w:szCs w:val="20"/>
            <w:lang w:eastAsia="en-GB"/>
          </w:rPr>
          <w:t xml:space="preserve"> </w:t>
        </w:r>
      </w:ins>
      <w:r>
        <w:rPr>
          <w:rFonts w:ascii="Arial" w:eastAsia="Times" w:hAnsi="Arial"/>
          <w:color w:val="000000"/>
          <w:sz w:val="20"/>
          <w:szCs w:val="20"/>
          <w:lang w:eastAsia="en-GB"/>
        </w:rPr>
        <w:t xml:space="preserve">Statistics: Kruskall-Wallis and Dunn post test, </w:t>
      </w:r>
      <w:r>
        <w:rPr>
          <w:rFonts w:ascii="Arial" w:eastAsia="Times" w:hAnsi="Arial"/>
          <w:i/>
          <w:color w:val="000000"/>
          <w:sz w:val="20"/>
          <w:szCs w:val="20"/>
          <w:lang w:eastAsia="en-GB"/>
        </w:rPr>
        <w:t xml:space="preserve">p </w:t>
      </w:r>
      <w:r>
        <w:rPr>
          <w:rFonts w:ascii="Arial" w:eastAsia="Times" w:hAnsi="Arial"/>
          <w:color w:val="000000"/>
          <w:sz w:val="20"/>
          <w:szCs w:val="20"/>
          <w:lang w:eastAsia="en-GB"/>
        </w:rPr>
        <w:t xml:space="preserve">&gt; 0.05 (ns),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lt; 0.05 (*),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lt; 0.01 (**) and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lt; 0.0001 (****).</w:t>
      </w:r>
      <w:r>
        <w:br w:type="page"/>
      </w:r>
    </w:p>
    <w:p w14:paraId="570C876C" w14:textId="77777777" w:rsidR="0020061D" w:rsidRDefault="0020061D">
      <w:pPr>
        <w:widowControl w:val="0"/>
        <w:spacing w:line="360" w:lineRule="auto"/>
        <w:jc w:val="both"/>
        <w:rPr>
          <w:rFonts w:eastAsia="Arial"/>
          <w:color w:val="000000"/>
          <w:lang w:eastAsia="en-GB"/>
        </w:rPr>
      </w:pPr>
    </w:p>
    <w:p w14:paraId="16B4295B" w14:textId="0745CF2E" w:rsidR="0020061D" w:rsidDel="009E5F48" w:rsidRDefault="00766C9B">
      <w:pPr>
        <w:pStyle w:val="Paragraph"/>
        <w:rPr>
          <w:del w:id="3023" w:author="Nelly Wagner" w:date="2017-01-24T21:29:00Z"/>
        </w:rPr>
      </w:pPr>
      <w:r>
        <w:rPr>
          <w:rFonts w:eastAsia="Arial"/>
          <w:color w:val="000000"/>
          <w:lang w:eastAsia="en-GB"/>
        </w:rPr>
        <w:tab/>
      </w:r>
      <w:del w:id="3024" w:author="Nelly Wagner" w:date="2017-01-24T21:29:00Z">
        <w:r w:rsidDel="009E5F48">
          <w:rPr>
            <w:rFonts w:eastAsia="Arial"/>
            <w:color w:val="000000"/>
            <w:lang w:eastAsia="en-GB"/>
          </w:rPr>
          <w:delText>The number of IL-</w:delText>
        </w:r>
        <w:r w:rsidDel="009E5F48">
          <w:rPr>
            <w:rFonts w:eastAsia="Times"/>
            <w:color w:val="000000"/>
            <w:lang w:eastAsia="en-GB"/>
          </w:rPr>
          <w:delText>1</w:delText>
        </w:r>
        <w:r w:rsidDel="009E5F48">
          <w:rPr>
            <w:rFonts w:eastAsia="Arial Greek"/>
            <w:color w:val="000000"/>
            <w:lang w:eastAsia="en-GB"/>
          </w:rPr>
          <w:delText>β expressing</w:delText>
        </w:r>
        <w:r w:rsidDel="009E5F48">
          <w:rPr>
            <w:rFonts w:eastAsia="Arial"/>
            <w:color w:val="000000"/>
            <w:lang w:eastAsia="en-GB"/>
          </w:rPr>
          <w:delText xml:space="preserve"> cells increased with the size of the inoculum in the case of </w:delText>
        </w:r>
        <w:r w:rsidDel="009E5F48">
          <w:rPr>
            <w:rFonts w:eastAsia="Arial"/>
            <w:i/>
            <w:iCs/>
            <w:color w:val="000000"/>
            <w:lang w:eastAsia="en-GB"/>
          </w:rPr>
          <w:delText xml:space="preserve">sagB </w:delText>
        </w:r>
        <w:r w:rsidDel="009E5F48">
          <w:rPr>
            <w:rFonts w:eastAsia="Arial"/>
            <w:color w:val="000000"/>
            <w:lang w:eastAsia="en-GB"/>
          </w:rPr>
          <w:delText xml:space="preserve">and </w:delText>
        </w:r>
        <w:r w:rsidDel="009E5F48">
          <w:rPr>
            <w:rFonts w:eastAsia="Arial"/>
            <w:i/>
            <w:iCs/>
            <w:color w:val="000000"/>
            <w:lang w:eastAsia="en-GB"/>
          </w:rPr>
          <w:delText>phePsaeR</w:delText>
        </w:r>
        <w:r w:rsidDel="009E5F48">
          <w:rPr>
            <w:rFonts w:eastAsia="Arial"/>
            <w:color w:val="000000"/>
            <w:lang w:eastAsia="en-GB"/>
          </w:rPr>
          <w:delText xml:space="preserve"> whilst there was a discrepancy between two inocula of SH1000. It was therefore appropriate to compare only the sets of data obtained for similar sizes of inocula, with the exception of the controls.</w:delText>
        </w:r>
      </w:del>
    </w:p>
    <w:p w14:paraId="18A349D9" w14:textId="7004FDCC" w:rsidR="0020061D" w:rsidDel="009E5F48" w:rsidRDefault="00766C9B">
      <w:pPr>
        <w:pStyle w:val="Paragraph"/>
        <w:rPr>
          <w:del w:id="3025" w:author="Nelly Wagner" w:date="2017-01-24T21:29:00Z"/>
        </w:rPr>
        <w:pPrChange w:id="3026" w:author="Nelly Wagner" w:date="2017-01-24T21:29:00Z">
          <w:pPr>
            <w:pStyle w:val="4111"/>
          </w:pPr>
        </w:pPrChange>
      </w:pPr>
      <w:bookmarkStart w:id="3027" w:name="__RefHeading___Toc79895_1995552439"/>
      <w:bookmarkEnd w:id="3027"/>
      <w:del w:id="3028" w:author="Nelly Wagner" w:date="2017-01-24T21:29:00Z">
        <w:r w:rsidDel="009E5F48">
          <w:rPr>
            <w:rFonts w:eastAsia="Arial"/>
            <w:color w:val="000000"/>
            <w:lang w:eastAsia="en-GB"/>
          </w:rPr>
          <w:delText xml:space="preserve">5.2.3.2. SH1000, </w:delText>
        </w:r>
        <w:r w:rsidDel="009E5F48">
          <w:rPr>
            <w:rFonts w:eastAsia="Arial"/>
            <w:i/>
            <w:color w:val="000000"/>
            <w:lang w:eastAsia="en-GB"/>
          </w:rPr>
          <w:delText xml:space="preserve">sagB </w:delText>
        </w:r>
        <w:r w:rsidDel="009E5F48">
          <w:rPr>
            <w:rFonts w:eastAsia="Arial"/>
            <w:color w:val="000000"/>
            <w:lang w:eastAsia="en-GB"/>
          </w:rPr>
          <w:delText xml:space="preserve">and </w:delText>
        </w:r>
        <w:r w:rsidDel="009E5F48">
          <w:rPr>
            <w:rFonts w:eastAsia="Arial"/>
            <w:i/>
            <w:color w:val="000000"/>
            <w:lang w:eastAsia="en-GB"/>
          </w:rPr>
          <w:delText>phePsaeR</w:delText>
        </w:r>
        <w:r w:rsidDel="009E5F48">
          <w:rPr>
            <w:rFonts w:eastAsia="Arial"/>
            <w:color w:val="000000"/>
            <w:lang w:eastAsia="en-GB"/>
          </w:rPr>
          <w:delText xml:space="preserve"> elicit different levels of IL-1</w:delText>
        </w:r>
        <w:r w:rsidDel="009E5F48">
          <w:rPr>
            <w:rFonts w:eastAsia="Arial Greek"/>
            <w:color w:val="000000"/>
            <w:lang w:eastAsia="en-GB"/>
          </w:rPr>
          <w:delText>β expression in infected embryos</w:delText>
        </w:r>
      </w:del>
    </w:p>
    <w:p w14:paraId="4B54CFBD" w14:textId="197E65EC" w:rsidR="0020061D" w:rsidDel="009E5F48" w:rsidRDefault="00766C9B">
      <w:pPr>
        <w:pStyle w:val="Paragraph"/>
        <w:rPr>
          <w:del w:id="3029" w:author="Nelly Wagner" w:date="2017-01-24T21:29:00Z"/>
        </w:rPr>
        <w:pPrChange w:id="3030" w:author="Nelly Wagner" w:date="2017-01-24T21:29:00Z">
          <w:pPr>
            <w:pStyle w:val="4111"/>
          </w:pPr>
        </w:pPrChange>
      </w:pPr>
      <w:bookmarkStart w:id="3031" w:name="__RefHeading___Toc79897_1995552439"/>
      <w:bookmarkEnd w:id="3031"/>
      <w:del w:id="3032" w:author="Nelly Wagner" w:date="2017-01-24T21:29:00Z">
        <w:r w:rsidDel="009E5F48">
          <w:delText>5.2.3.2.1. Comparison of IL-1</w:delText>
        </w:r>
        <w:r w:rsidDel="009E5F48">
          <w:rPr>
            <w:rFonts w:cs="Liberation Serif"/>
          </w:rPr>
          <w:delText>β expression by attributing ranks</w:delText>
        </w:r>
      </w:del>
    </w:p>
    <w:p w14:paraId="0FB2718F" w14:textId="0DBDC6EF" w:rsidR="0020061D" w:rsidRPr="00AE3D42" w:rsidDel="009E5F48" w:rsidRDefault="00766C9B">
      <w:pPr>
        <w:pStyle w:val="Paragraph"/>
        <w:rPr>
          <w:del w:id="3033" w:author="Nelly Wagner" w:date="2017-01-24T21:29:00Z"/>
          <w:sz w:val="24"/>
          <w:rPrChange w:id="3034" w:author="Nelly Wagner" w:date="2017-01-22T17:55:00Z">
            <w:rPr>
              <w:del w:id="3035" w:author="Nelly Wagner" w:date="2017-01-24T21:29:00Z"/>
            </w:rPr>
          </w:rPrChange>
        </w:rPr>
      </w:pPr>
      <w:del w:id="3036" w:author="Nelly Wagner" w:date="2017-01-24T21:29:00Z">
        <w:r w:rsidDel="009E5F48">
          <w:rPr>
            <w:rFonts w:eastAsia="Arial Greek"/>
            <w:color w:val="000000"/>
            <w:sz w:val="24"/>
            <w:lang w:eastAsia="en-GB"/>
          </w:rPr>
          <w:tab/>
        </w:r>
        <w:r w:rsidRPr="00AE3D42" w:rsidDel="009E5F48">
          <w:rPr>
            <w:rFonts w:eastAsia="Arial Greek"/>
            <w:color w:val="000000"/>
            <w:lang w:eastAsia="en-GB"/>
          </w:rPr>
          <w:delText xml:space="preserve">As the data at 2 hours post-infection suggested that the size of the inoculum has an impact on how many cells are expressing IL-1β at that stage, only expression obtained with 1900 CFU of SH1000, 1900 CFU of </w:delText>
        </w:r>
        <w:r w:rsidRPr="00AE3D42" w:rsidDel="009E5F48">
          <w:rPr>
            <w:rFonts w:eastAsia="Arial"/>
            <w:i/>
            <w:color w:val="000000"/>
            <w:lang w:eastAsia="en-GB"/>
          </w:rPr>
          <w:delText>sagB</w:delText>
        </w:r>
        <w:r w:rsidRPr="00AE3D42" w:rsidDel="009E5F48">
          <w:rPr>
            <w:rFonts w:eastAsia="Arial"/>
            <w:color w:val="000000"/>
            <w:lang w:eastAsia="en-GB"/>
          </w:rPr>
          <w:delText xml:space="preserve"> and 1870 CFU of </w:delText>
        </w:r>
        <w:r w:rsidRPr="00AE3D42" w:rsidDel="009E5F48">
          <w:rPr>
            <w:rFonts w:eastAsia="Arial"/>
            <w:i/>
            <w:color w:val="000000"/>
            <w:lang w:eastAsia="en-GB"/>
          </w:rPr>
          <w:delText>phePsaeR</w:delText>
        </w:r>
        <w:r w:rsidRPr="00AE3D42" w:rsidDel="009E5F48">
          <w:rPr>
            <w:rFonts w:eastAsia="Arial"/>
            <w:color w:val="000000"/>
            <w:lang w:eastAsia="en-GB"/>
          </w:rPr>
          <w:delText xml:space="preserve"> was compared alongside the controls.</w:delText>
        </w:r>
        <w:r w:rsidRPr="00A6483E" w:rsidDel="009E5F48">
          <w:rPr>
            <w:rFonts w:eastAsia="Arial"/>
            <w:lang w:eastAsia="en-GB"/>
            <w:rPrChange w:id="3037" w:author="Nelly Wagner" w:date="2017-01-23T18:28:00Z">
              <w:rPr>
                <w:rFonts w:eastAsia="Arial"/>
                <w:color w:val="000000"/>
                <w:lang w:eastAsia="en-GB"/>
              </w:rPr>
            </w:rPrChange>
          </w:rPr>
          <w:delText xml:space="preserve"> </w:delText>
        </w:r>
      </w:del>
      <w:del w:id="3038" w:author="Nelly Wagner" w:date="2017-01-16T18:00:00Z">
        <w:r w:rsidRPr="00A6483E" w:rsidDel="003223C2">
          <w:rPr>
            <w:rFonts w:eastAsia="Arial"/>
            <w:lang w:eastAsia="en-GB"/>
            <w:rPrChange w:id="3039" w:author="Nelly Wagner" w:date="2017-01-23T18:28:00Z">
              <w:rPr>
                <w:rFonts w:eastAsia="Arial"/>
                <w:color w:val="000000"/>
                <w:lang w:eastAsia="en-GB"/>
              </w:rPr>
            </w:rPrChange>
          </w:rPr>
          <w:delText xml:space="preserve">It was hypothesised that one of the mutant strains, </w:delText>
        </w:r>
        <w:r w:rsidRPr="00A6483E" w:rsidDel="003223C2">
          <w:rPr>
            <w:rFonts w:eastAsia="Arial"/>
            <w:i/>
            <w:iCs/>
            <w:lang w:eastAsia="en-GB"/>
            <w:rPrChange w:id="3040" w:author="Nelly Wagner" w:date="2017-01-23T18:28:00Z">
              <w:rPr>
                <w:rFonts w:eastAsia="Arial"/>
                <w:i/>
                <w:iCs/>
                <w:color w:val="000000"/>
                <w:lang w:eastAsia="en-GB"/>
              </w:rPr>
            </w:rPrChange>
          </w:rPr>
          <w:delText xml:space="preserve">sagB </w:delText>
        </w:r>
        <w:r w:rsidRPr="00A6483E" w:rsidDel="003223C2">
          <w:rPr>
            <w:rFonts w:eastAsia="Arial"/>
            <w:lang w:eastAsia="en-GB"/>
            <w:rPrChange w:id="3041" w:author="Nelly Wagner" w:date="2017-01-23T18:28:00Z">
              <w:rPr>
                <w:rFonts w:eastAsia="Arial"/>
                <w:color w:val="000000"/>
                <w:lang w:eastAsia="en-GB"/>
              </w:rPr>
            </w:rPrChange>
          </w:rPr>
          <w:delText xml:space="preserve">and </w:delText>
        </w:r>
        <w:r w:rsidRPr="00A6483E" w:rsidDel="003223C2">
          <w:rPr>
            <w:rFonts w:eastAsia="Arial"/>
            <w:i/>
            <w:iCs/>
            <w:lang w:eastAsia="en-GB"/>
            <w:rPrChange w:id="3042" w:author="Nelly Wagner" w:date="2017-01-23T18:28:00Z">
              <w:rPr>
                <w:rFonts w:eastAsia="Arial"/>
                <w:i/>
                <w:iCs/>
                <w:color w:val="000000"/>
                <w:lang w:eastAsia="en-GB"/>
              </w:rPr>
            </w:rPrChange>
          </w:rPr>
          <w:delText>phePsaeR</w:delText>
        </w:r>
        <w:r w:rsidRPr="00A6483E" w:rsidDel="003223C2">
          <w:rPr>
            <w:rFonts w:eastAsia="Arial"/>
            <w:lang w:eastAsia="en-GB"/>
            <w:rPrChange w:id="3043" w:author="Nelly Wagner" w:date="2017-01-23T18:28:00Z">
              <w:rPr>
                <w:rFonts w:eastAsia="Arial"/>
                <w:color w:val="000000"/>
                <w:lang w:eastAsia="en-GB"/>
              </w:rPr>
            </w:rPrChange>
          </w:rPr>
          <w:delText xml:space="preserve">, would lead to a differential host expression of </w:delText>
        </w:r>
      </w:del>
      <w:del w:id="3044" w:author="Nelly Wagner" w:date="2017-01-24T21:29:00Z">
        <w:r w:rsidRPr="00A6483E" w:rsidDel="009E5F48">
          <w:rPr>
            <w:rFonts w:eastAsia="Arial"/>
            <w:lang w:eastAsia="en-GB"/>
            <w:rPrChange w:id="3045" w:author="Nelly Wagner" w:date="2017-01-23T18:28:00Z">
              <w:rPr>
                <w:rFonts w:eastAsia="Arial"/>
                <w:color w:val="000000"/>
                <w:lang w:eastAsia="en-GB"/>
              </w:rPr>
            </w:rPrChange>
          </w:rPr>
          <w:delText>IL-</w:delText>
        </w:r>
      </w:del>
      <w:del w:id="3046" w:author="Nelly Wagner" w:date="2017-01-16T18:02:00Z">
        <w:r w:rsidRPr="00A6483E" w:rsidDel="003223C2">
          <w:rPr>
            <w:rFonts w:eastAsia="Arial"/>
            <w:lang w:eastAsia="en-GB"/>
            <w:rPrChange w:id="3047" w:author="Nelly Wagner" w:date="2017-01-23T18:28:00Z">
              <w:rPr>
                <w:rFonts w:eastAsia="Arial"/>
                <w:color w:val="000000"/>
                <w:lang w:eastAsia="en-GB"/>
              </w:rPr>
            </w:rPrChange>
          </w:rPr>
          <w:delText xml:space="preserve"> </w:delText>
        </w:r>
      </w:del>
      <w:del w:id="3048" w:author="Nelly Wagner" w:date="2017-01-24T21:29:00Z">
        <w:r w:rsidRPr="00A6483E" w:rsidDel="009E5F48">
          <w:rPr>
            <w:rFonts w:eastAsia="Times"/>
            <w:lang w:eastAsia="en-GB"/>
            <w:rPrChange w:id="3049" w:author="Nelly Wagner" w:date="2017-01-23T18:28:00Z">
              <w:rPr>
                <w:rFonts w:eastAsia="Times"/>
                <w:color w:val="000000"/>
                <w:lang w:eastAsia="en-GB"/>
              </w:rPr>
            </w:rPrChange>
          </w:rPr>
          <w:delText>1</w:delText>
        </w:r>
        <w:r w:rsidRPr="00A6483E" w:rsidDel="009E5F48">
          <w:rPr>
            <w:rFonts w:eastAsia="Arial Greek"/>
            <w:lang w:eastAsia="en-GB"/>
            <w:rPrChange w:id="3050" w:author="Nelly Wagner" w:date="2017-01-23T18:28:00Z">
              <w:rPr>
                <w:rFonts w:eastAsia="Arial Greek"/>
                <w:color w:val="000000"/>
                <w:lang w:eastAsia="en-GB"/>
              </w:rPr>
            </w:rPrChange>
          </w:rPr>
          <w:delText xml:space="preserve">β </w:delText>
        </w:r>
      </w:del>
      <w:del w:id="3051" w:author="Nelly Wagner" w:date="2017-01-16T18:01:00Z">
        <w:r w:rsidRPr="00AE3D42" w:rsidDel="003223C2">
          <w:rPr>
            <w:rFonts w:eastAsia="Arial Greek"/>
            <w:color w:val="2E74B5" w:themeColor="accent1" w:themeShade="BF"/>
            <w:lang w:eastAsia="en-GB"/>
            <w:rPrChange w:id="3052" w:author="Nelly Wagner" w:date="2017-01-22T17:55:00Z">
              <w:rPr>
                <w:rFonts w:eastAsia="Arial Greek"/>
                <w:color w:val="000000"/>
                <w:lang w:eastAsia="en-GB"/>
              </w:rPr>
            </w:rPrChange>
          </w:rPr>
          <w:delText>than SH1000, thereby providing a molecular understanding of the synergy phenomenon (see Chapter 4).</w:delText>
        </w:r>
      </w:del>
      <w:del w:id="3053" w:author="Nelly Wagner" w:date="2017-01-24T21:29:00Z">
        <w:r w:rsidRPr="00AE3D42" w:rsidDel="009E5F48">
          <w:rPr>
            <w:rFonts w:eastAsia="Arial Greek"/>
            <w:color w:val="2E74B5" w:themeColor="accent1" w:themeShade="BF"/>
            <w:lang w:eastAsia="en-GB"/>
            <w:rPrChange w:id="3054" w:author="Nelly Wagner" w:date="2017-01-22T17:55:00Z">
              <w:rPr>
                <w:rFonts w:eastAsia="Arial Greek"/>
                <w:color w:val="000000"/>
                <w:lang w:eastAsia="en-GB"/>
              </w:rPr>
            </w:rPrChange>
          </w:rPr>
          <w:delText xml:space="preserve"> </w:delText>
        </w:r>
        <w:r w:rsidRPr="00AE3D42" w:rsidDel="009E5F48">
          <w:rPr>
            <w:rFonts w:eastAsia="Arial Greek"/>
            <w:color w:val="000000"/>
            <w:lang w:eastAsia="en-GB"/>
          </w:rPr>
          <w:delText>Gene expression</w:delText>
        </w:r>
        <w:r w:rsidRPr="00AE3D42" w:rsidDel="009E5F48">
          <w:rPr>
            <w:rFonts w:eastAsia="Arial"/>
            <w:color w:val="000000"/>
            <w:lang w:eastAsia="en-GB"/>
          </w:rPr>
          <w:delText xml:space="preserve"> was not compared beyond 48 hours post-infection since </w:delText>
        </w:r>
        <w:r w:rsidRPr="00AE3D42" w:rsidDel="009E5F48">
          <w:rPr>
            <w:rFonts w:eastAsia="Arial"/>
            <w:i/>
            <w:iCs/>
            <w:color w:val="000000"/>
            <w:lang w:eastAsia="en-GB"/>
          </w:rPr>
          <w:delText>in vivo</w:delText>
        </w:r>
        <w:r w:rsidRPr="00AE3D42" w:rsidDel="009E5F48">
          <w:rPr>
            <w:rFonts w:eastAsia="Arial"/>
            <w:i/>
            <w:color w:val="000000"/>
            <w:lang w:eastAsia="en-GB"/>
          </w:rPr>
          <w:delText xml:space="preserve"> </w:delText>
        </w:r>
        <w:r w:rsidRPr="00AE3D42" w:rsidDel="009E5F48">
          <w:rPr>
            <w:rFonts w:eastAsia="Arial"/>
            <w:color w:val="000000"/>
            <w:lang w:eastAsia="en-GB"/>
          </w:rPr>
          <w:delText xml:space="preserve">bacterial dynamics have previously indicated that the critical time-point in </w:delText>
        </w:r>
        <w:r w:rsidRPr="00AE3D42" w:rsidDel="009E5F48">
          <w:rPr>
            <w:rFonts w:eastAsia="Arial"/>
            <w:i/>
            <w:iCs/>
            <w:color w:val="000000"/>
            <w:lang w:eastAsia="en-GB"/>
          </w:rPr>
          <w:delText>S. aureus</w:delText>
        </w:r>
        <w:r w:rsidRPr="00AE3D42" w:rsidDel="009E5F48">
          <w:rPr>
            <w:rFonts w:eastAsia="Arial"/>
            <w:color w:val="000000"/>
            <w:lang w:eastAsia="en-GB"/>
          </w:rPr>
          <w:delText xml:space="preserve"> pathogenesis is anterior to that (see Chapter 3), therefore any effective difference in the inflammatory response would have to precede that critical time point.</w:delText>
        </w:r>
      </w:del>
    </w:p>
    <w:p w14:paraId="236830AC" w14:textId="14FC7680" w:rsidR="009E5F48" w:rsidRDefault="00766C9B" w:rsidP="009E5F48">
      <w:pPr>
        <w:pStyle w:val="Paragraph"/>
        <w:rPr>
          <w:ins w:id="3055" w:author="Nelly Wagner" w:date="2017-01-24T21:30:00Z"/>
          <w:rFonts w:eastAsia="Arial"/>
          <w:color w:val="000000"/>
          <w:lang w:eastAsia="en-GB"/>
        </w:rPr>
      </w:pPr>
      <w:del w:id="3056" w:author="Nelly Wagner" w:date="2017-01-24T21:29:00Z">
        <w:r w:rsidRPr="00BA0DDA" w:rsidDel="009E5F48">
          <w:rPr>
            <w:rFonts w:eastAsia="Arial"/>
            <w:color w:val="000000"/>
            <w:lang w:eastAsia="en-GB"/>
          </w:rPr>
          <w:tab/>
        </w:r>
      </w:del>
      <w:r w:rsidRPr="00BA0DDA">
        <w:rPr>
          <w:rFonts w:eastAsia="Arial"/>
          <w:color w:val="000000"/>
          <w:lang w:eastAsia="en-GB"/>
        </w:rPr>
        <w:t>Unlike at 2 hours post-infection, a p</w:t>
      </w:r>
      <w:r w:rsidRPr="005955B6">
        <w:rPr>
          <w:rFonts w:eastAsia="Arial"/>
          <w:color w:val="000000"/>
          <w:lang w:eastAsia="en-GB"/>
        </w:rPr>
        <w:t>roportion of embryos imaged at 24 and 48 hours post-infection displayed a patt</w:t>
      </w:r>
      <w:r w:rsidRPr="00C374EF">
        <w:rPr>
          <w:rFonts w:eastAsia="Arial"/>
          <w:color w:val="000000"/>
          <w:lang w:eastAsia="en-GB"/>
        </w:rPr>
        <w:t>ern of IL-1β expression that could not be directly quantified</w:t>
      </w:r>
      <w:r w:rsidRPr="00AE3D42">
        <w:rPr>
          <w:rFonts w:eastAsia="Arial"/>
          <w:color w:val="000000"/>
          <w:lang w:eastAsia="en-GB"/>
        </w:rPr>
        <w:t xml:space="preserve"> as cell numbers. Consequently, IL-</w:t>
      </w:r>
      <w:r w:rsidRPr="00AE3D42">
        <w:rPr>
          <w:rFonts w:eastAsia="Times"/>
          <w:color w:val="000000"/>
          <w:lang w:eastAsia="en-GB"/>
        </w:rPr>
        <w:t>1</w:t>
      </w:r>
      <w:r w:rsidRPr="00AE3D42">
        <w:rPr>
          <w:rFonts w:eastAsia="Arial Greek"/>
          <w:color w:val="000000"/>
          <w:lang w:eastAsia="en-GB"/>
        </w:rPr>
        <w:t>β expression was visually ranked from the lowest to the highest, in a single-blind assessment, at the 24 and 48 hours time-points. At the 2 hours time-point, ranks were attributed according to the number of cells expressing IL-1</w:t>
      </w:r>
      <w:r w:rsidRPr="00266C7E">
        <w:rPr>
          <w:rFonts w:eastAsia="Arial Greek"/>
          <w:color w:val="000000"/>
          <w:lang w:eastAsia="en-GB"/>
        </w:rPr>
        <w:t>β, with the highest rank being the embryo with the highest number of</w:t>
      </w:r>
      <w:del w:id="3057" w:author="Nelly Wagner" w:date="2017-01-22T17:56:00Z">
        <w:r w:rsidRPr="00AE3D42" w:rsidDel="00AE3D42">
          <w:rPr>
            <w:rFonts w:eastAsia="Arial Greek"/>
            <w:color w:val="000000"/>
            <w:lang w:eastAsia="en-GB"/>
            <w:rPrChange w:id="3058" w:author="Nelly Wagner" w:date="2017-01-22T17:55:00Z">
              <w:rPr>
                <w:rFonts w:eastAsia="Arial Greek" w:cs="Liberation Serif"/>
                <w:color w:val="000000"/>
                <w:lang w:eastAsia="en-GB"/>
              </w:rPr>
            </w:rPrChange>
          </w:rPr>
          <w:delText xml:space="preserve"> </w:delText>
        </w:r>
      </w:del>
      <w:r w:rsidRPr="00AE3D42">
        <w:rPr>
          <w:rFonts w:eastAsia="Arial Greek"/>
          <w:color w:val="000000"/>
          <w:lang w:eastAsia="en-GB"/>
          <w:rPrChange w:id="3059" w:author="Nelly Wagner" w:date="2017-01-22T17:55:00Z">
            <w:rPr>
              <w:rFonts w:eastAsia="Arial Greek" w:cs="Liberation Serif"/>
              <w:color w:val="000000"/>
              <w:lang w:eastAsia="en-GB"/>
            </w:rPr>
          </w:rPrChange>
        </w:rPr>
        <w:t xml:space="preserve"> expressing cells.</w:t>
      </w:r>
      <w:r w:rsidRPr="00AE3D42">
        <w:rPr>
          <w:rFonts w:eastAsia="Arial Greek"/>
          <w:color w:val="000000"/>
          <w:lang w:eastAsia="en-GB"/>
        </w:rPr>
        <w:t xml:space="preserve"> </w:t>
      </w:r>
      <w:r w:rsidRPr="00AE3D42">
        <w:rPr>
          <w:rFonts w:eastAsia="Arial"/>
          <w:color w:val="000000"/>
          <w:lang w:eastAsia="en-GB"/>
        </w:rPr>
        <w:t>Embryos injected with PBS and a small inoculum of SH1000 were the control groups</w:t>
      </w:r>
      <w:r w:rsidRPr="00AE3D42">
        <w:rPr>
          <w:rFonts w:eastAsia="Arial Greek"/>
          <w:color w:val="000000"/>
          <w:lang w:eastAsia="en-GB"/>
        </w:rPr>
        <w:t xml:space="preserve">. </w:t>
      </w:r>
      <w:r w:rsidRPr="00AE3D42">
        <w:rPr>
          <w:rFonts w:eastAsia="Arial"/>
          <w:color w:val="000000"/>
          <w:lang w:eastAsia="en-GB"/>
        </w:rPr>
        <w:t xml:space="preserve"> </w:t>
      </w:r>
      <w:r w:rsidRPr="00AE3D42">
        <w:rPr>
          <w:rFonts w:eastAsia="Arial Greek"/>
          <w:color w:val="000000"/>
          <w:lang w:eastAsia="en-GB"/>
        </w:rPr>
        <w:t>At 2 hours post-infe</w:t>
      </w:r>
      <w:r w:rsidRPr="00AE3D42">
        <w:rPr>
          <w:rFonts w:eastAsia="Arial"/>
          <w:color w:val="000000"/>
          <w:lang w:eastAsia="en-GB"/>
        </w:rPr>
        <w:t xml:space="preserve">ction, embryos infected with SH1000 and </w:t>
      </w:r>
      <w:r w:rsidRPr="00AE3D42">
        <w:rPr>
          <w:rFonts w:eastAsia="Arial"/>
          <w:i/>
          <w:color w:val="000000"/>
          <w:lang w:eastAsia="en-GB"/>
        </w:rPr>
        <w:t>sagB</w:t>
      </w:r>
      <w:r w:rsidRPr="00AE3D42">
        <w:rPr>
          <w:rFonts w:eastAsia="Arial"/>
          <w:color w:val="000000"/>
          <w:lang w:eastAsia="en-GB"/>
        </w:rPr>
        <w:t xml:space="preserve"> had significantly higher levels of IL-</w:t>
      </w:r>
      <w:r w:rsidRPr="00AE3D42">
        <w:rPr>
          <w:rFonts w:eastAsia="Times"/>
          <w:color w:val="000000"/>
          <w:lang w:eastAsia="en-GB"/>
        </w:rPr>
        <w:t>1</w:t>
      </w:r>
      <w:r w:rsidRPr="00AE3D42">
        <w:rPr>
          <w:rFonts w:eastAsia="Arial Greek"/>
          <w:color w:val="000000"/>
          <w:lang w:eastAsia="en-GB"/>
        </w:rPr>
        <w:t xml:space="preserve">β expression than the PBS control (Figure 5.18, A and A', </w:t>
      </w:r>
      <w:r w:rsidRPr="00AE3D42">
        <w:rPr>
          <w:rFonts w:eastAsia="Arial"/>
          <w:i/>
          <w:color w:val="000000"/>
          <w:lang w:eastAsia="en-GB"/>
        </w:rPr>
        <w:t xml:space="preserve">p </w:t>
      </w:r>
      <w:r w:rsidRPr="00AE3D42">
        <w:rPr>
          <w:rFonts w:eastAsia="Arial"/>
          <w:color w:val="000000"/>
          <w:lang w:eastAsia="en-GB"/>
        </w:rPr>
        <w:t>&lt; 0.01). However</w:t>
      </w:r>
      <w:ins w:id="3060" w:author="Nelly Wagner" w:date="2017-01-22T17:56:00Z">
        <w:r w:rsidR="00AE3D42">
          <w:rPr>
            <w:rFonts w:eastAsia="Arial"/>
            <w:color w:val="000000"/>
            <w:lang w:eastAsia="en-GB"/>
          </w:rPr>
          <w:t>,</w:t>
        </w:r>
      </w:ins>
      <w:r w:rsidRPr="00BA0DDA">
        <w:rPr>
          <w:rFonts w:eastAsia="Arial"/>
          <w:color w:val="000000"/>
          <w:lang w:eastAsia="en-GB"/>
        </w:rPr>
        <w:t xml:space="preserve"> embryos infected with </w:t>
      </w:r>
      <w:r w:rsidRPr="005955B6">
        <w:rPr>
          <w:rFonts w:eastAsia="Arial"/>
          <w:i/>
          <w:color w:val="000000"/>
          <w:lang w:eastAsia="en-GB"/>
        </w:rPr>
        <w:t xml:space="preserve">phePsaeR </w:t>
      </w:r>
      <w:r w:rsidRPr="005955B6">
        <w:rPr>
          <w:rFonts w:eastAsia="Arial"/>
          <w:color w:val="000000"/>
          <w:lang w:eastAsia="en-GB"/>
        </w:rPr>
        <w:t>or a small inoculum of SH1000 had expression levels no diff</w:t>
      </w:r>
      <w:r w:rsidRPr="00C374EF">
        <w:rPr>
          <w:rFonts w:eastAsia="Arial"/>
          <w:color w:val="000000"/>
          <w:lang w:eastAsia="en-GB"/>
        </w:rPr>
        <w:t>erent to that of the PBS control (</w:t>
      </w:r>
      <w:r w:rsidRPr="00C374EF">
        <w:rPr>
          <w:rFonts w:eastAsia="Arial"/>
          <w:i/>
          <w:color w:val="000000"/>
          <w:lang w:eastAsia="en-GB"/>
        </w:rPr>
        <w:t>p</w:t>
      </w:r>
      <w:r w:rsidRPr="00AE3D42">
        <w:rPr>
          <w:rFonts w:eastAsia="Arial"/>
          <w:color w:val="000000"/>
          <w:lang w:eastAsia="en-GB"/>
        </w:rPr>
        <w:t xml:space="preserve"> &gt; 0.05). The PBS control at 2 hours post-infection indicated that part of the observed expression is in response to injury upon injection since a third of embryos had high ranks. However, at 24 hours post-infection, IL-</w:t>
      </w:r>
      <w:r w:rsidRPr="00AE3D42">
        <w:rPr>
          <w:rFonts w:eastAsia="Times"/>
          <w:color w:val="000000"/>
          <w:lang w:eastAsia="en-GB"/>
        </w:rPr>
        <w:t>1</w:t>
      </w:r>
      <w:r w:rsidRPr="00AE3D42">
        <w:rPr>
          <w:rFonts w:eastAsia="Arial Greek"/>
          <w:color w:val="000000"/>
          <w:lang w:eastAsia="en-GB"/>
        </w:rPr>
        <w:t xml:space="preserve">β expression had completely resolved in the PBS control (Figure 5.18, B and B'). Embryos infected with </w:t>
      </w:r>
      <w:r w:rsidRPr="00AE3D42">
        <w:rPr>
          <w:rFonts w:eastAsia="Arial"/>
          <w:i/>
          <w:color w:val="000000"/>
          <w:lang w:eastAsia="en-GB"/>
        </w:rPr>
        <w:t xml:space="preserve">phePsaeR </w:t>
      </w:r>
      <w:r w:rsidRPr="00AE3D42">
        <w:rPr>
          <w:rFonts w:eastAsia="Arial"/>
          <w:color w:val="000000"/>
          <w:lang w:eastAsia="en-GB"/>
        </w:rPr>
        <w:t>or a small inoculum of SH1000 had similar expression levels to that of the PBS control (</w:t>
      </w:r>
      <w:r w:rsidRPr="00AE3D42">
        <w:rPr>
          <w:rFonts w:eastAsia="Arial"/>
          <w:i/>
          <w:color w:val="000000"/>
          <w:lang w:eastAsia="en-GB"/>
        </w:rPr>
        <w:t xml:space="preserve">p </w:t>
      </w:r>
      <w:r w:rsidRPr="00AE3D42">
        <w:rPr>
          <w:rFonts w:eastAsia="Arial"/>
          <w:color w:val="000000"/>
          <w:lang w:eastAsia="en-GB"/>
        </w:rPr>
        <w:t>&gt; 0.05).</w:t>
      </w:r>
      <w:ins w:id="3061" w:author="Nelly Wagner" w:date="2017-01-24T21:30:00Z">
        <w:r w:rsidR="009E5F48">
          <w:rPr>
            <w:rFonts w:eastAsia="Arial"/>
            <w:color w:val="000000"/>
            <w:lang w:eastAsia="en-GB"/>
          </w:rPr>
          <w:t xml:space="preserve"> </w:t>
        </w:r>
      </w:ins>
      <w:moveToRangeStart w:id="3062" w:author="Nelly Wagner" w:date="2017-01-24T21:29:00Z" w:name="move473056721"/>
      <w:moveTo w:id="3063" w:author="Nelly Wagner" w:date="2017-01-24T21:29:00Z">
        <w:r w:rsidR="009E5F48">
          <w:rPr>
            <w:rFonts w:eastAsia="Arial"/>
            <w:color w:val="000000"/>
            <w:lang w:eastAsia="en-GB"/>
          </w:rPr>
          <w:t xml:space="preserve">Conversely, expression levels were significantly higher in embryos infected with SH1000 and </w:t>
        </w:r>
        <w:r w:rsidR="009E5F48">
          <w:rPr>
            <w:rFonts w:eastAsia="Arial"/>
            <w:i/>
            <w:color w:val="000000"/>
            <w:lang w:eastAsia="en-GB"/>
          </w:rPr>
          <w:t>sagB</w:t>
        </w:r>
        <w:r w:rsidR="009E5F48">
          <w:rPr>
            <w:rFonts w:eastAsia="Arial"/>
            <w:color w:val="000000"/>
            <w:lang w:eastAsia="en-GB"/>
          </w:rPr>
          <w:t xml:space="preserve"> compared to the control (</w:t>
        </w:r>
        <w:r w:rsidR="009E5F48">
          <w:rPr>
            <w:rFonts w:eastAsia="Arial"/>
            <w:i/>
            <w:color w:val="000000"/>
            <w:lang w:eastAsia="en-GB"/>
          </w:rPr>
          <w:t>p</w:t>
        </w:r>
        <w:r w:rsidR="009E5F48">
          <w:rPr>
            <w:rFonts w:eastAsia="Arial"/>
            <w:color w:val="000000"/>
            <w:lang w:eastAsia="en-GB"/>
          </w:rPr>
          <w:t xml:space="preserve"> &lt; 0.0001). Unexpectedly, after 48 hours post-infection, expression levels in embryos infected with </w:t>
        </w:r>
        <w:r w:rsidR="009E5F48">
          <w:rPr>
            <w:rFonts w:eastAsia="Arial"/>
            <w:i/>
            <w:color w:val="000000"/>
            <w:lang w:eastAsia="en-GB"/>
          </w:rPr>
          <w:t>phePsaeR</w:t>
        </w:r>
        <w:r w:rsidR="009E5F48">
          <w:rPr>
            <w:rFonts w:eastAsia="Arial"/>
            <w:color w:val="000000"/>
            <w:lang w:eastAsia="en-GB"/>
          </w:rPr>
          <w:t xml:space="preserve"> rose, thus all groups but the one infected with a small inoculum of SH1000 had significantly higher IL-</w:t>
        </w:r>
        <w:r w:rsidR="009E5F48">
          <w:rPr>
            <w:rFonts w:eastAsia="Times"/>
            <w:color w:val="000000"/>
            <w:lang w:eastAsia="en-GB"/>
          </w:rPr>
          <w:t>1</w:t>
        </w:r>
        <w:r w:rsidR="009E5F48">
          <w:rPr>
            <w:rFonts w:eastAsia="Arial Greek"/>
            <w:color w:val="000000"/>
            <w:lang w:eastAsia="en-GB"/>
          </w:rPr>
          <w:t xml:space="preserve">β levels than the PBS control (Figure 5.18, C and C', </w:t>
        </w:r>
        <w:r w:rsidR="009E5F48">
          <w:rPr>
            <w:rFonts w:eastAsia="Arial"/>
            <w:i/>
            <w:color w:val="000000"/>
            <w:lang w:eastAsia="en-GB"/>
          </w:rPr>
          <w:t>p</w:t>
        </w:r>
        <w:r w:rsidR="009E5F48">
          <w:rPr>
            <w:rFonts w:eastAsia="Arial"/>
            <w:color w:val="000000"/>
            <w:lang w:eastAsia="en-GB"/>
          </w:rPr>
          <w:t xml:space="preserve"> &lt; 0.01). A complete detail of the statistical significance of each pairwise comparison is available in Table 5.3. Interestingly, at 48 hours post-infection, a few embryos infected with SH1000 and </w:t>
        </w:r>
        <w:r w:rsidR="009E5F48">
          <w:rPr>
            <w:rFonts w:eastAsia="Arial"/>
            <w:i/>
            <w:color w:val="000000"/>
            <w:lang w:eastAsia="en-GB"/>
          </w:rPr>
          <w:t>sagB</w:t>
        </w:r>
        <w:r w:rsidR="009E5F48">
          <w:rPr>
            <w:rFonts w:eastAsia="Arial"/>
            <w:color w:val="000000"/>
            <w:lang w:eastAsia="en-GB"/>
          </w:rPr>
          <w:t xml:space="preserve"> presented strong, disseminated IL-</w:t>
        </w:r>
        <w:r w:rsidR="009E5F48">
          <w:rPr>
            <w:rFonts w:eastAsia="Times"/>
            <w:color w:val="000000"/>
            <w:lang w:eastAsia="en-GB"/>
          </w:rPr>
          <w:t>1</w:t>
        </w:r>
        <w:r w:rsidR="009E5F48">
          <w:rPr>
            <w:rFonts w:eastAsia="Arial Greek"/>
            <w:color w:val="000000"/>
            <w:lang w:eastAsia="en-GB"/>
          </w:rPr>
          <w:t xml:space="preserve">β expression. These embryos had the highest ranks and displayed tissue damage usually seen in the late stages of </w:t>
        </w:r>
        <w:r w:rsidR="009E5F48">
          <w:rPr>
            <w:rFonts w:eastAsia="Arial"/>
            <w:i/>
            <w:iCs/>
            <w:color w:val="000000"/>
            <w:lang w:eastAsia="en-GB"/>
          </w:rPr>
          <w:t>S. aureus</w:t>
        </w:r>
        <w:r w:rsidR="009E5F48">
          <w:rPr>
            <w:rFonts w:eastAsia="Arial"/>
            <w:color w:val="000000"/>
            <w:lang w:eastAsia="en-GB"/>
          </w:rPr>
          <w:t xml:space="preserve"> infection when the bacterial load is high (Figure 5.18C').</w:t>
        </w:r>
      </w:moveTo>
    </w:p>
    <w:p w14:paraId="39688D2A" w14:textId="77777777" w:rsidR="009E5F48" w:rsidRDefault="009E5F48">
      <w:pPr>
        <w:pStyle w:val="Paragraph"/>
        <w:widowControl w:val="0"/>
        <w:ind w:firstLine="720"/>
        <w:rPr>
          <w:ins w:id="3064" w:author="Nelly Wagner" w:date="2017-01-24T21:31:00Z"/>
          <w:rFonts w:eastAsia="Arial"/>
          <w:color w:val="000000"/>
          <w:lang w:eastAsia="en-GB"/>
        </w:rPr>
        <w:pPrChange w:id="3065" w:author="Nelly Wagner" w:date="2017-01-24T21:31:00Z">
          <w:pPr>
            <w:pStyle w:val="Paragraph"/>
            <w:widowControl w:val="0"/>
          </w:pPr>
        </w:pPrChange>
      </w:pPr>
      <w:ins w:id="3066" w:author="Nelly Wagner" w:date="2017-01-24T21:31:00Z">
        <w:r>
          <w:rPr>
            <w:rFonts w:eastAsia="Arial"/>
            <w:color w:val="000000"/>
            <w:lang w:eastAsia="en-GB"/>
          </w:rPr>
          <w:t>To conclude, IL-1</w:t>
        </w:r>
        <w:r>
          <w:rPr>
            <w:rFonts w:eastAsia="Arial" w:cs="Liberation Serif"/>
            <w:color w:val="000000"/>
            <w:lang w:eastAsia="en-GB"/>
          </w:rPr>
          <w:t xml:space="preserve">β expression in infected embryos depends on the size of the inoculum. Indeed, a standard inoculum of SH1000 caused significantly higher levels of IL-1β expression compared with embryos injected with PBS whilst a small inoculum did not. For comparable sizes of inocula, embryos infected with </w:t>
        </w:r>
        <w:r>
          <w:rPr>
            <w:rFonts w:eastAsia="Arial" w:cs="Liberation Serif"/>
            <w:i/>
            <w:iCs/>
            <w:color w:val="000000"/>
            <w:lang w:eastAsia="en-GB"/>
          </w:rPr>
          <w:t xml:space="preserve">sagB </w:t>
        </w:r>
        <w:r>
          <w:rPr>
            <w:rFonts w:eastAsia="Arial" w:cs="Liberation Serif"/>
            <w:color w:val="000000"/>
            <w:lang w:eastAsia="en-GB"/>
          </w:rPr>
          <w:t xml:space="preserve">and a standard inoculum of SH1000 had significantly higher levels of IL-1β expression than those infected with </w:t>
        </w:r>
        <w:r>
          <w:rPr>
            <w:rFonts w:eastAsia="Arial" w:cs="Liberation Serif"/>
            <w:i/>
            <w:iCs/>
            <w:color w:val="000000"/>
            <w:lang w:eastAsia="en-GB"/>
          </w:rPr>
          <w:t>phePsaeR</w:t>
        </w:r>
        <w:r>
          <w:rPr>
            <w:rFonts w:eastAsia="Arial" w:cs="Liberation Serif"/>
            <w:color w:val="000000"/>
            <w:lang w:eastAsia="en-GB"/>
          </w:rPr>
          <w:t xml:space="preserve">, especially at 2 and 24 hours post-infection. Indeed, up until 48 hours post-infection, embryos infected with </w:t>
        </w:r>
        <w:r>
          <w:rPr>
            <w:rFonts w:eastAsia="Arial" w:cs="Liberation Serif"/>
            <w:i/>
            <w:iCs/>
            <w:color w:val="000000"/>
            <w:lang w:eastAsia="en-GB"/>
          </w:rPr>
          <w:t xml:space="preserve">phePsaeR </w:t>
        </w:r>
        <w:r>
          <w:rPr>
            <w:rFonts w:eastAsia="Arial" w:cs="Liberation Serif"/>
            <w:color w:val="000000"/>
            <w:lang w:eastAsia="en-GB"/>
          </w:rPr>
          <w:t>displayed</w:t>
        </w:r>
        <w:r>
          <w:rPr>
            <w:rFonts w:eastAsia="Arial" w:cs="Liberation Serif"/>
            <w:i/>
            <w:iCs/>
            <w:color w:val="000000"/>
            <w:lang w:eastAsia="en-GB"/>
          </w:rPr>
          <w:t xml:space="preserve"> </w:t>
        </w:r>
        <w:r>
          <w:rPr>
            <w:rFonts w:eastAsia="Arial" w:cs="Liberation Serif"/>
            <w:color w:val="000000"/>
            <w:lang w:eastAsia="en-GB"/>
          </w:rPr>
          <w:t xml:space="preserve">expression of IL-1β similar to the PBS control. This demonstrates that </w:t>
        </w:r>
        <w:r>
          <w:rPr>
            <w:rFonts w:eastAsia="Arial" w:cs="Liberation Serif"/>
            <w:i/>
            <w:iCs/>
            <w:color w:val="000000"/>
            <w:lang w:eastAsia="en-GB"/>
          </w:rPr>
          <w:t>sagB</w:t>
        </w:r>
        <w:r>
          <w:rPr>
            <w:rFonts w:eastAsia="Arial" w:cs="Liberation Serif"/>
            <w:color w:val="000000"/>
            <w:lang w:eastAsia="en-GB"/>
          </w:rPr>
          <w:t xml:space="preserve"> causes a stronger pro-inflammatory reaction than </w:t>
        </w:r>
        <w:r>
          <w:rPr>
            <w:rFonts w:eastAsia="Arial" w:cs="Liberation Serif"/>
            <w:i/>
            <w:iCs/>
            <w:color w:val="000000"/>
            <w:lang w:eastAsia="en-GB"/>
          </w:rPr>
          <w:t>phePsaeR</w:t>
        </w:r>
        <w:r>
          <w:rPr>
            <w:rFonts w:eastAsia="Arial" w:cs="Liberation Serif"/>
            <w:color w:val="000000"/>
            <w:lang w:eastAsia="en-GB"/>
          </w:rPr>
          <w:t>.</w:t>
        </w:r>
      </w:ins>
    </w:p>
    <w:p w14:paraId="345ACA51" w14:textId="77777777" w:rsidR="009E5F48" w:rsidRPr="009E5F48" w:rsidRDefault="009E5F48" w:rsidP="009E5F48">
      <w:pPr>
        <w:pStyle w:val="Paragraph"/>
        <w:rPr>
          <w:moveTo w:id="3067" w:author="Nelly Wagner" w:date="2017-01-24T21:29:00Z"/>
          <w:rFonts w:eastAsia="Arial"/>
          <w:color w:val="000000"/>
          <w:lang w:eastAsia="en-GB"/>
          <w:rPrChange w:id="3068" w:author="Nelly Wagner" w:date="2017-01-24T21:30:00Z">
            <w:rPr>
              <w:moveTo w:id="3069" w:author="Nelly Wagner" w:date="2017-01-24T21:29:00Z"/>
            </w:rPr>
          </w:rPrChange>
        </w:rPr>
      </w:pPr>
    </w:p>
    <w:moveToRangeEnd w:id="3062"/>
    <w:p w14:paraId="4BBB4401" w14:textId="579F929B" w:rsidR="0020061D" w:rsidDel="009E5F48" w:rsidRDefault="00766C9B">
      <w:pPr>
        <w:pStyle w:val="Paragraph"/>
        <w:rPr>
          <w:del w:id="3070" w:author="Nelly Wagner" w:date="2017-01-24T21:31:00Z"/>
        </w:rPr>
      </w:pPr>
      <w:del w:id="3071" w:author="Nelly Wagner" w:date="2017-01-24T21:31:00Z">
        <w:r w:rsidDel="009E5F48">
          <w:lastRenderedPageBreak/>
          <w:br w:type="page"/>
        </w:r>
      </w:del>
    </w:p>
    <w:p w14:paraId="6A2CB805" w14:textId="2647BBC9" w:rsidR="0020061D" w:rsidRDefault="00766C9B">
      <w:pPr>
        <w:widowControl w:val="0"/>
        <w:spacing w:line="360" w:lineRule="auto"/>
        <w:jc w:val="both"/>
        <w:rPr>
          <w:ins w:id="3072" w:author="Nelly Wagner" w:date="2017-01-23T18:29:00Z"/>
          <w:rFonts w:ascii="Arial" w:eastAsia="Times" w:hAnsi="Arial" w:cs="Liberation Serif"/>
          <w:sz w:val="20"/>
          <w:szCs w:val="20"/>
          <w:lang w:eastAsia="en-GB"/>
        </w:rPr>
      </w:pPr>
      <w:r>
        <w:rPr>
          <w:noProof/>
          <w:lang w:eastAsia="en-GB"/>
        </w:rPr>
        <w:drawing>
          <wp:anchor distT="0" distB="127000" distL="0" distR="0" simplePos="0" relativeHeight="251657728" behindDoc="0" locked="0" layoutInCell="1" allowOverlap="1" wp14:anchorId="636CE644" wp14:editId="63CABB02">
            <wp:simplePos x="0" y="0"/>
            <wp:positionH relativeFrom="column">
              <wp:align>center</wp:align>
            </wp:positionH>
            <wp:positionV relativeFrom="paragraph">
              <wp:align>top</wp:align>
            </wp:positionV>
            <wp:extent cx="5281295" cy="7512050"/>
            <wp:effectExtent l="0" t="0" r="0" b="0"/>
            <wp:wrapTopAndBottom/>
            <wp:docPr id="52" name="Imag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47"/>
                    <pic:cNvPicPr>
                      <a:picLocks noChangeAspect="1" noChangeArrowheads="1"/>
                    </pic:cNvPicPr>
                  </pic:nvPicPr>
                  <pic:blipFill>
                    <a:blip r:embed="rId60"/>
                    <a:stretch>
                      <a:fillRect/>
                    </a:stretch>
                  </pic:blipFill>
                  <pic:spPr bwMode="auto">
                    <a:xfrm>
                      <a:off x="0" y="0"/>
                      <a:ext cx="5281295" cy="7512050"/>
                    </a:xfrm>
                    <a:prstGeom prst="rect">
                      <a:avLst/>
                    </a:prstGeom>
                    <a:noFill/>
                    <a:ln w="9525">
                      <a:noFill/>
                      <a:miter lim="800000"/>
                      <a:headEnd/>
                      <a:tailEnd/>
                    </a:ln>
                  </pic:spPr>
                </pic:pic>
              </a:graphicData>
            </a:graphic>
          </wp:anchor>
        </w:drawing>
      </w:r>
      <w:r>
        <w:rPr>
          <w:rFonts w:ascii="Arial" w:eastAsia="Arial" w:hAnsi="Arial" w:cs="Liberation Serif"/>
          <w:b/>
          <w:bCs/>
          <w:color w:val="000000"/>
          <w:sz w:val="20"/>
          <w:szCs w:val="20"/>
          <w:lang w:eastAsia="en-GB"/>
        </w:rPr>
        <w:t>Figure 5.18.</w:t>
      </w:r>
      <w:r>
        <w:rPr>
          <w:rFonts w:ascii="Arial" w:eastAsia="Times" w:hAnsi="Arial" w:cs="Liberation Serif"/>
          <w:b/>
          <w:bCs/>
          <w:color w:val="000000"/>
          <w:sz w:val="20"/>
          <w:szCs w:val="20"/>
          <w:lang w:eastAsia="en-GB"/>
        </w:rPr>
        <w:t xml:space="preserve"> Ranks of IL-1β expression attributed to embryos infected with SH1000. s</w:t>
      </w:r>
      <w:r>
        <w:rPr>
          <w:rFonts w:ascii="Arial" w:eastAsia="Times" w:hAnsi="Arial" w:cs="Liberation Serif"/>
          <w:b/>
          <w:bCs/>
          <w:i/>
          <w:color w:val="000000"/>
          <w:sz w:val="20"/>
          <w:szCs w:val="20"/>
          <w:lang w:eastAsia="en-GB"/>
        </w:rPr>
        <w:t>agB</w:t>
      </w:r>
      <w:r>
        <w:rPr>
          <w:rFonts w:ascii="Arial" w:eastAsia="Times" w:hAnsi="Arial" w:cs="Liberation Serif"/>
          <w:b/>
          <w:bCs/>
          <w:color w:val="000000"/>
          <w:sz w:val="20"/>
          <w:szCs w:val="20"/>
          <w:lang w:eastAsia="en-GB"/>
        </w:rPr>
        <w:t xml:space="preserve"> and </w:t>
      </w:r>
      <w:r>
        <w:rPr>
          <w:rFonts w:ascii="Arial" w:eastAsia="Times" w:hAnsi="Arial" w:cs="Liberation Serif"/>
          <w:b/>
          <w:bCs/>
          <w:i/>
          <w:color w:val="000000"/>
          <w:sz w:val="20"/>
          <w:szCs w:val="20"/>
          <w:lang w:eastAsia="en-GB"/>
        </w:rPr>
        <w:t>phePsaeR</w:t>
      </w:r>
      <w:r>
        <w:rPr>
          <w:rFonts w:ascii="Arial" w:eastAsia="Times" w:hAnsi="Arial" w:cs="Liberation Serif"/>
          <w:b/>
          <w:bCs/>
          <w:color w:val="000000"/>
          <w:sz w:val="20"/>
          <w:szCs w:val="20"/>
          <w:lang w:eastAsia="en-GB"/>
        </w:rPr>
        <w:t>.</w:t>
      </w:r>
      <w:r>
        <w:rPr>
          <w:rFonts w:ascii="Arial" w:eastAsia="Times" w:hAnsi="Arial" w:cs="Liberation Serif"/>
          <w:b/>
          <w:color w:val="000000"/>
          <w:sz w:val="20"/>
          <w:szCs w:val="20"/>
          <w:lang w:eastAsia="en-GB"/>
        </w:rPr>
        <w:t xml:space="preserve"> </w:t>
      </w:r>
      <w:r>
        <w:rPr>
          <w:rFonts w:ascii="Arial" w:eastAsia="Times" w:hAnsi="Arial" w:cs="Liberation Serif"/>
          <w:color w:val="000000"/>
          <w:sz w:val="20"/>
          <w:szCs w:val="20"/>
          <w:lang w:eastAsia="en-GB"/>
        </w:rPr>
        <w:t xml:space="preserve">Embryos were infected at 30 hours post-fertilisation and collected at 2, 24 and 48 hours post-infection for </w:t>
      </w:r>
      <w:r>
        <w:rPr>
          <w:rFonts w:ascii="Arial" w:eastAsia="Times" w:hAnsi="Arial" w:cs="Liberation Serif"/>
          <w:i/>
          <w:color w:val="000000"/>
          <w:sz w:val="20"/>
          <w:szCs w:val="20"/>
          <w:lang w:eastAsia="en-GB"/>
        </w:rPr>
        <w:t xml:space="preserve">in situ </w:t>
      </w:r>
      <w:r>
        <w:rPr>
          <w:rFonts w:ascii="Arial" w:eastAsia="Times" w:hAnsi="Arial" w:cs="Liberation Serif"/>
          <w:color w:val="000000"/>
          <w:sz w:val="20"/>
          <w:szCs w:val="20"/>
          <w:lang w:eastAsia="en-GB"/>
        </w:rPr>
        <w:t xml:space="preserve">hybridisation targeted to </w:t>
      </w:r>
      <w:r>
        <w:rPr>
          <w:rFonts w:ascii="Arial" w:eastAsia="Times" w:hAnsi="Arial" w:cs="Liberation Serif"/>
          <w:i/>
          <w:color w:val="000000"/>
          <w:sz w:val="20"/>
          <w:szCs w:val="20"/>
          <w:lang w:eastAsia="en-GB"/>
        </w:rPr>
        <w:t>il1β</w:t>
      </w:r>
      <w:r>
        <w:rPr>
          <w:rFonts w:ascii="Arial" w:eastAsia="Times" w:hAnsi="Arial" w:cs="Liberation Serif"/>
          <w:color w:val="000000"/>
          <w:sz w:val="20"/>
          <w:szCs w:val="20"/>
          <w:lang w:eastAsia="en-GB"/>
        </w:rPr>
        <w:t xml:space="preserve">. Images were obtained on a brightfield microscope and ranked visually in a blinded manner. </w:t>
      </w:r>
      <w:r>
        <w:rPr>
          <w:rFonts w:ascii="Arial" w:eastAsia="Times" w:hAnsi="Arial" w:cs="Liberation Serif"/>
          <w:b/>
          <w:color w:val="000000"/>
          <w:sz w:val="20"/>
          <w:szCs w:val="20"/>
          <w:lang w:eastAsia="en-GB"/>
        </w:rPr>
        <w:t xml:space="preserve">(A) </w:t>
      </w:r>
      <w:r>
        <w:rPr>
          <w:rFonts w:ascii="Arial" w:eastAsia="Times" w:hAnsi="Arial" w:cs="Liberation Serif"/>
          <w:color w:val="000000"/>
          <w:sz w:val="20"/>
          <w:szCs w:val="20"/>
          <w:lang w:eastAsia="en-GB"/>
        </w:rPr>
        <w:t xml:space="preserve">Ranks obtained at 2 hours post-infection for embryos injected with PBS (control) or infected with a standard inoculum of either SH1000, </w:t>
      </w:r>
      <w:r>
        <w:rPr>
          <w:rFonts w:ascii="Arial" w:eastAsia="Times" w:hAnsi="Arial" w:cs="Liberation Serif"/>
          <w:i/>
          <w:color w:val="000000"/>
          <w:sz w:val="20"/>
          <w:szCs w:val="20"/>
          <w:lang w:eastAsia="en-GB"/>
        </w:rPr>
        <w:t>sagB</w:t>
      </w:r>
      <w:r>
        <w:rPr>
          <w:rFonts w:ascii="Arial" w:eastAsia="Times" w:hAnsi="Arial" w:cs="Liberation Serif"/>
          <w:color w:val="000000"/>
          <w:sz w:val="20"/>
          <w:szCs w:val="20"/>
          <w:lang w:eastAsia="en-GB"/>
        </w:rPr>
        <w:t xml:space="preserve"> and </w:t>
      </w:r>
      <w:r>
        <w:rPr>
          <w:rFonts w:ascii="Arial" w:eastAsia="Times" w:hAnsi="Arial" w:cs="Liberation Serif"/>
          <w:i/>
          <w:color w:val="000000"/>
          <w:sz w:val="20"/>
          <w:szCs w:val="20"/>
          <w:lang w:eastAsia="en-GB"/>
        </w:rPr>
        <w:t>phePsaeR</w:t>
      </w:r>
      <w:r>
        <w:rPr>
          <w:rFonts w:ascii="Arial" w:eastAsia="Times" w:hAnsi="Arial" w:cs="Liberation Serif"/>
          <w:color w:val="000000"/>
          <w:sz w:val="20"/>
          <w:szCs w:val="20"/>
          <w:lang w:eastAsia="en-GB"/>
        </w:rPr>
        <w:t xml:space="preserve"> or a small inoculum (s.i.) of SH1000.</w:t>
      </w:r>
      <w:r>
        <w:rPr>
          <w:rFonts w:ascii="Arial" w:eastAsia="Times" w:hAnsi="Arial" w:cs="Liberation Serif"/>
          <w:b/>
          <w:color w:val="000000"/>
          <w:sz w:val="20"/>
          <w:szCs w:val="20"/>
          <w:lang w:eastAsia="en-GB"/>
        </w:rPr>
        <w:t xml:space="preserve"> (A') </w:t>
      </w:r>
      <w:r>
        <w:rPr>
          <w:rFonts w:ascii="Arial" w:eastAsia="Times" w:hAnsi="Arial" w:cs="Liberation Serif"/>
          <w:color w:val="000000"/>
          <w:sz w:val="20"/>
          <w:szCs w:val="20"/>
          <w:lang w:eastAsia="en-GB"/>
        </w:rPr>
        <w:t xml:space="preserve">Images of the </w:t>
      </w:r>
      <w:r>
        <w:rPr>
          <w:rFonts w:ascii="Arial" w:eastAsia="Times" w:hAnsi="Arial" w:cs="Liberation Serif"/>
          <w:color w:val="000000"/>
          <w:sz w:val="20"/>
          <w:szCs w:val="20"/>
          <w:lang w:eastAsia="en-GB"/>
        </w:rPr>
        <w:lastRenderedPageBreak/>
        <w:t xml:space="preserve">embryos with the highest, median and lowest rank at 2 hours post-infection. </w:t>
      </w:r>
      <w:r>
        <w:rPr>
          <w:rFonts w:ascii="Arial" w:eastAsia="Times" w:hAnsi="Arial" w:cs="Liberation Serif"/>
          <w:b/>
          <w:color w:val="000000"/>
          <w:sz w:val="20"/>
          <w:szCs w:val="20"/>
          <w:lang w:eastAsia="en-GB"/>
        </w:rPr>
        <w:t xml:space="preserve">(B) </w:t>
      </w:r>
      <w:r>
        <w:rPr>
          <w:rFonts w:ascii="Arial" w:eastAsia="Times" w:hAnsi="Arial" w:cs="Liberation Serif"/>
          <w:color w:val="000000"/>
          <w:sz w:val="20"/>
          <w:szCs w:val="20"/>
          <w:lang w:eastAsia="en-GB"/>
        </w:rPr>
        <w:t xml:space="preserve">Ranks obtained at 24 hours post-infection for embryos injected with PBS (control) or infected with a standard inoculum of either SH1000, </w:t>
      </w:r>
      <w:r>
        <w:rPr>
          <w:rFonts w:ascii="Arial" w:eastAsia="Times" w:hAnsi="Arial" w:cs="Liberation Serif"/>
          <w:i/>
          <w:color w:val="000000"/>
          <w:sz w:val="20"/>
          <w:szCs w:val="20"/>
          <w:lang w:eastAsia="en-GB"/>
        </w:rPr>
        <w:t>sagB</w:t>
      </w:r>
      <w:r>
        <w:rPr>
          <w:rFonts w:ascii="Arial" w:eastAsia="Times" w:hAnsi="Arial" w:cs="Liberation Serif"/>
          <w:color w:val="000000"/>
          <w:sz w:val="20"/>
          <w:szCs w:val="20"/>
          <w:lang w:eastAsia="en-GB"/>
        </w:rPr>
        <w:t xml:space="preserve"> and </w:t>
      </w:r>
      <w:r>
        <w:rPr>
          <w:rFonts w:ascii="Arial" w:eastAsia="Times" w:hAnsi="Arial" w:cs="Liberation Serif"/>
          <w:i/>
          <w:color w:val="000000"/>
          <w:sz w:val="20"/>
          <w:szCs w:val="20"/>
          <w:lang w:eastAsia="en-GB"/>
        </w:rPr>
        <w:t>phePsaeR</w:t>
      </w:r>
      <w:r>
        <w:rPr>
          <w:rFonts w:ascii="Arial" w:eastAsia="Times" w:hAnsi="Arial" w:cs="Liberation Serif"/>
          <w:color w:val="000000"/>
          <w:sz w:val="20"/>
          <w:szCs w:val="20"/>
          <w:lang w:eastAsia="en-GB"/>
        </w:rPr>
        <w:t xml:space="preserve"> or a small inoculum (s.i.) of SH1000. </w:t>
      </w:r>
      <w:r>
        <w:rPr>
          <w:rFonts w:ascii="Arial" w:eastAsia="Times" w:hAnsi="Arial" w:cs="Liberation Serif"/>
          <w:b/>
          <w:color w:val="000000"/>
          <w:sz w:val="20"/>
          <w:szCs w:val="20"/>
          <w:lang w:eastAsia="en-GB"/>
        </w:rPr>
        <w:t xml:space="preserve">(B') </w:t>
      </w:r>
      <w:r>
        <w:rPr>
          <w:rFonts w:ascii="Arial" w:eastAsia="Times" w:hAnsi="Arial" w:cs="Liberation Serif"/>
          <w:color w:val="000000"/>
          <w:sz w:val="20"/>
          <w:szCs w:val="20"/>
          <w:lang w:eastAsia="en-GB"/>
        </w:rPr>
        <w:t>Images of the embryos with the highest, median and lowest rank at 24 hours post-infection.</w:t>
      </w:r>
      <w:r>
        <w:rPr>
          <w:rFonts w:ascii="Arial" w:eastAsia="Times" w:hAnsi="Arial" w:cs="Liberation Serif"/>
          <w:b/>
          <w:color w:val="000000"/>
          <w:sz w:val="20"/>
          <w:szCs w:val="20"/>
          <w:lang w:eastAsia="en-GB"/>
        </w:rPr>
        <w:t xml:space="preserve"> (C) </w:t>
      </w:r>
      <w:r>
        <w:rPr>
          <w:rFonts w:ascii="Arial" w:eastAsia="Times" w:hAnsi="Arial" w:cs="Liberation Serif"/>
          <w:color w:val="000000"/>
          <w:sz w:val="20"/>
          <w:szCs w:val="20"/>
          <w:lang w:eastAsia="en-GB"/>
        </w:rPr>
        <w:t xml:space="preserve">Ranks obtained at 48 hours post-infection for embryos injected with PBS (control) or infected with a standard inoculum of either SH1000, </w:t>
      </w:r>
      <w:r>
        <w:rPr>
          <w:rFonts w:ascii="Arial" w:eastAsia="Times" w:hAnsi="Arial" w:cs="Liberation Serif"/>
          <w:i/>
          <w:color w:val="000000"/>
          <w:sz w:val="20"/>
          <w:szCs w:val="20"/>
          <w:lang w:eastAsia="en-GB"/>
        </w:rPr>
        <w:t>sagB</w:t>
      </w:r>
      <w:r>
        <w:rPr>
          <w:rFonts w:ascii="Arial" w:eastAsia="Times" w:hAnsi="Arial" w:cs="Liberation Serif"/>
          <w:color w:val="000000"/>
          <w:sz w:val="20"/>
          <w:szCs w:val="20"/>
          <w:lang w:eastAsia="en-GB"/>
        </w:rPr>
        <w:t xml:space="preserve"> and </w:t>
      </w:r>
      <w:r>
        <w:rPr>
          <w:rFonts w:ascii="Arial" w:eastAsia="Times" w:hAnsi="Arial" w:cs="Liberation Serif"/>
          <w:i/>
          <w:color w:val="000000"/>
          <w:sz w:val="20"/>
          <w:szCs w:val="20"/>
          <w:lang w:eastAsia="en-GB"/>
        </w:rPr>
        <w:t>phePsaeR</w:t>
      </w:r>
      <w:r>
        <w:rPr>
          <w:rFonts w:ascii="Arial" w:eastAsia="Times" w:hAnsi="Arial" w:cs="Liberation Serif"/>
          <w:color w:val="000000"/>
          <w:sz w:val="20"/>
          <w:szCs w:val="20"/>
          <w:lang w:eastAsia="en-GB"/>
        </w:rPr>
        <w:t xml:space="preserve"> or a small inoculum (s.i.) of SH1000. </w:t>
      </w:r>
      <w:r>
        <w:rPr>
          <w:rFonts w:ascii="Arial" w:eastAsia="Times" w:hAnsi="Arial" w:cs="Liberation Serif"/>
          <w:b/>
          <w:color w:val="000000"/>
          <w:sz w:val="20"/>
          <w:szCs w:val="20"/>
          <w:lang w:eastAsia="en-GB"/>
        </w:rPr>
        <w:t xml:space="preserve">(C') </w:t>
      </w:r>
      <w:r>
        <w:rPr>
          <w:rFonts w:ascii="Arial" w:eastAsia="Times" w:hAnsi="Arial" w:cs="Liberation Serif"/>
          <w:color w:val="000000"/>
          <w:sz w:val="20"/>
          <w:szCs w:val="20"/>
          <w:lang w:eastAsia="en-GB"/>
        </w:rPr>
        <w:t>Images of the embryos with the highest, median and lowest rank at 48 hours post-infection. Each dot represents one embryo and each embryo has a unique rank. Statistics: Kruskall-Wallis and Dunn post test (see Table 5.3).</w:t>
      </w:r>
      <w:ins w:id="3073" w:author="Nelly Wagner" w:date="2017-01-22T17:56:00Z">
        <w:r w:rsidR="00AE3D42">
          <w:rPr>
            <w:rFonts w:ascii="Arial" w:eastAsia="Times" w:hAnsi="Arial" w:cs="Liberation Serif"/>
            <w:color w:val="000000"/>
            <w:sz w:val="20"/>
            <w:szCs w:val="20"/>
            <w:lang w:eastAsia="en-GB"/>
          </w:rPr>
          <w:t xml:space="preserve"> </w:t>
        </w:r>
        <w:r w:rsidR="00AE3D42" w:rsidRPr="00A6483E">
          <w:rPr>
            <w:rFonts w:ascii="Arial" w:eastAsia="Times" w:hAnsi="Arial" w:cs="Liberation Serif"/>
            <w:sz w:val="20"/>
            <w:szCs w:val="20"/>
            <w:lang w:eastAsia="en-GB"/>
            <w:rPrChange w:id="3074" w:author="Nelly Wagner" w:date="2017-01-23T18:28:00Z">
              <w:rPr>
                <w:rFonts w:ascii="Arial" w:eastAsia="Times" w:hAnsi="Arial" w:cs="Liberation Serif"/>
                <w:color w:val="000000"/>
                <w:sz w:val="20"/>
                <w:szCs w:val="20"/>
                <w:lang w:eastAsia="en-GB"/>
              </w:rPr>
            </w:rPrChange>
          </w:rPr>
          <w:t xml:space="preserve">N = 1 experiment for each </w:t>
        </w:r>
      </w:ins>
      <w:ins w:id="3075" w:author="Nelly Wagner" w:date="2017-01-22T17:58:00Z">
        <w:r w:rsidR="00AE3D42" w:rsidRPr="00A6483E">
          <w:rPr>
            <w:rFonts w:ascii="Arial" w:eastAsia="Times" w:hAnsi="Arial" w:cs="Liberation Serif"/>
            <w:sz w:val="20"/>
            <w:szCs w:val="20"/>
            <w:lang w:eastAsia="en-GB"/>
            <w:rPrChange w:id="3076" w:author="Nelly Wagner" w:date="2017-01-23T18:28:00Z">
              <w:rPr>
                <w:rFonts w:ascii="Arial" w:eastAsia="Times" w:hAnsi="Arial" w:cs="Liberation Serif"/>
                <w:color w:val="0070C0"/>
                <w:sz w:val="20"/>
                <w:szCs w:val="20"/>
                <w:lang w:eastAsia="en-GB"/>
              </w:rPr>
            </w:rPrChange>
          </w:rPr>
          <w:t>strain tested</w:t>
        </w:r>
      </w:ins>
      <w:ins w:id="3077" w:author="Nelly Wagner" w:date="2017-01-22T17:56:00Z">
        <w:r w:rsidR="00AE3D42" w:rsidRPr="00A6483E">
          <w:rPr>
            <w:rFonts w:ascii="Arial" w:eastAsia="Times" w:hAnsi="Arial" w:cs="Liberation Serif"/>
            <w:sz w:val="20"/>
            <w:szCs w:val="20"/>
            <w:lang w:eastAsia="en-GB"/>
            <w:rPrChange w:id="3078" w:author="Nelly Wagner" w:date="2017-01-23T18:28:00Z">
              <w:rPr>
                <w:rFonts w:ascii="Arial" w:eastAsia="Times" w:hAnsi="Arial" w:cs="Liberation Serif"/>
                <w:color w:val="000000"/>
                <w:sz w:val="20"/>
                <w:szCs w:val="20"/>
                <w:lang w:eastAsia="en-GB"/>
              </w:rPr>
            </w:rPrChange>
          </w:rPr>
          <w:t>.</w:t>
        </w:r>
      </w:ins>
    </w:p>
    <w:p w14:paraId="329317B9" w14:textId="24EB8AF3" w:rsidR="00A6483E" w:rsidRPr="00A6483E" w:rsidRDefault="00A6483E">
      <w:pPr>
        <w:suppressAutoHyphens w:val="0"/>
        <w:rPr>
          <w:ins w:id="3079" w:author="Nelly Wagner" w:date="2017-01-22T17:57:00Z"/>
          <w:rFonts w:ascii="Arial" w:eastAsia="Times" w:hAnsi="Arial" w:cs="Liberation Serif"/>
          <w:sz w:val="20"/>
          <w:szCs w:val="20"/>
          <w:lang w:eastAsia="en-GB"/>
          <w:rPrChange w:id="3080" w:author="Nelly Wagner" w:date="2017-01-23T18:28:00Z">
            <w:rPr>
              <w:ins w:id="3081" w:author="Nelly Wagner" w:date="2017-01-22T17:57:00Z"/>
              <w:rFonts w:ascii="Arial" w:eastAsia="Times" w:hAnsi="Arial" w:cs="Liberation Serif"/>
              <w:color w:val="0070C0"/>
              <w:sz w:val="20"/>
              <w:szCs w:val="20"/>
              <w:lang w:eastAsia="en-GB"/>
            </w:rPr>
          </w:rPrChange>
        </w:rPr>
        <w:pPrChange w:id="3082" w:author="Nelly Wagner" w:date="2017-01-23T18:29:00Z">
          <w:pPr>
            <w:widowControl w:val="0"/>
            <w:spacing w:line="360" w:lineRule="auto"/>
            <w:jc w:val="both"/>
          </w:pPr>
        </w:pPrChange>
      </w:pPr>
      <w:ins w:id="3083" w:author="Nelly Wagner" w:date="2017-01-23T18:29:00Z">
        <w:r>
          <w:rPr>
            <w:rFonts w:ascii="Arial" w:eastAsia="Times" w:hAnsi="Arial" w:cs="Liberation Serif"/>
            <w:sz w:val="20"/>
            <w:szCs w:val="20"/>
            <w:lang w:eastAsia="en-GB"/>
          </w:rPr>
          <w:br w:type="page"/>
        </w:r>
      </w:ins>
    </w:p>
    <w:p w14:paraId="00595E53" w14:textId="77777777" w:rsidR="00AE3D42" w:rsidRDefault="00AE3D42">
      <w:pPr>
        <w:widowControl w:val="0"/>
        <w:spacing w:line="360" w:lineRule="auto"/>
        <w:jc w:val="both"/>
      </w:pPr>
    </w:p>
    <w:tbl>
      <w:tblPr>
        <w:tblW w:w="8504" w:type="dxa"/>
        <w:tblInd w:w="55" w:type="dxa"/>
        <w:tblBorders>
          <w:right w:val="single" w:sz="2" w:space="0" w:color="000001"/>
          <w:insideV w:val="single" w:sz="2" w:space="0" w:color="000001"/>
        </w:tblBorders>
        <w:tblCellMar>
          <w:top w:w="55" w:type="dxa"/>
          <w:left w:w="55" w:type="dxa"/>
          <w:bottom w:w="55" w:type="dxa"/>
          <w:right w:w="55" w:type="dxa"/>
        </w:tblCellMar>
        <w:tblLook w:val="0000" w:firstRow="0" w:lastRow="0" w:firstColumn="0" w:lastColumn="0" w:noHBand="0" w:noVBand="0"/>
        <w:tblPrChange w:id="3084" w:author="Nelly Wagner" w:date="2017-01-24T21:27:00Z">
          <w:tblPr>
            <w:tblW w:w="8504" w:type="dxa"/>
            <w:tblInd w:w="55" w:type="dxa"/>
            <w:tblBorders>
              <w:right w:val="single" w:sz="2" w:space="0" w:color="000001"/>
              <w:insideV w:val="single" w:sz="2" w:space="0" w:color="000001"/>
            </w:tblBorders>
            <w:tblCellMar>
              <w:top w:w="55" w:type="dxa"/>
              <w:left w:w="55" w:type="dxa"/>
              <w:bottom w:w="55" w:type="dxa"/>
              <w:right w:w="55" w:type="dxa"/>
            </w:tblCellMar>
            <w:tblLook w:val="0000" w:firstRow="0" w:lastRow="0" w:firstColumn="0" w:lastColumn="0" w:noHBand="0" w:noVBand="0"/>
          </w:tblPr>
        </w:tblPrChange>
      </w:tblPr>
      <w:tblGrid>
        <w:gridCol w:w="340"/>
        <w:gridCol w:w="5719"/>
        <w:gridCol w:w="2445"/>
        <w:tblGridChange w:id="3085">
          <w:tblGrid>
            <w:gridCol w:w="340"/>
            <w:gridCol w:w="5719"/>
            <w:gridCol w:w="2445"/>
          </w:tblGrid>
        </w:tblGridChange>
      </w:tblGrid>
      <w:tr w:rsidR="0020061D" w:rsidRPr="009E5F48" w14:paraId="1DDF40F9" w14:textId="77777777" w:rsidTr="009E5F48">
        <w:trPr>
          <w:trHeight w:hRule="exact" w:val="283"/>
          <w:trPrChange w:id="3086" w:author="Nelly Wagner" w:date="2017-01-24T21:27:00Z">
            <w:trPr>
              <w:trHeight w:hRule="exact" w:val="340"/>
            </w:trPr>
          </w:trPrChange>
        </w:trPr>
        <w:tc>
          <w:tcPr>
            <w:tcW w:w="340" w:type="dxa"/>
            <w:tcBorders>
              <w:right w:val="single" w:sz="2" w:space="0" w:color="000001"/>
            </w:tcBorders>
            <w:shd w:val="clear" w:color="auto" w:fill="auto"/>
            <w:vAlign w:val="center"/>
            <w:tcPrChange w:id="3087" w:author="Nelly Wagner" w:date="2017-01-24T21:27:00Z">
              <w:tcPr>
                <w:tcW w:w="340" w:type="dxa"/>
                <w:tcBorders>
                  <w:right w:val="single" w:sz="2" w:space="0" w:color="000001"/>
                </w:tcBorders>
                <w:shd w:val="clear" w:color="auto" w:fill="auto"/>
                <w:vAlign w:val="center"/>
              </w:tcPr>
            </w:tcPrChange>
          </w:tcPr>
          <w:p w14:paraId="509C99F7" w14:textId="77777777" w:rsidR="0020061D" w:rsidRPr="009E5F48" w:rsidRDefault="00766C9B">
            <w:pPr>
              <w:pStyle w:val="TableContents"/>
              <w:rPr>
                <w:rFonts w:ascii="Arial" w:hAnsi="Arial"/>
                <w:b/>
                <w:bCs/>
                <w:sz w:val="18"/>
                <w:szCs w:val="18"/>
                <w:rPrChange w:id="3088" w:author="Nelly Wagner" w:date="2017-01-24T21:27:00Z">
                  <w:rPr>
                    <w:rFonts w:ascii="Arial" w:hAnsi="Arial"/>
                    <w:b/>
                    <w:bCs/>
                    <w:sz w:val="20"/>
                  </w:rPr>
                </w:rPrChange>
              </w:rPr>
            </w:pPr>
            <w:r w:rsidRPr="009E5F48">
              <w:rPr>
                <w:rFonts w:ascii="Arial" w:hAnsi="Arial"/>
                <w:b/>
                <w:bCs/>
                <w:sz w:val="18"/>
                <w:szCs w:val="18"/>
                <w:rPrChange w:id="3089" w:author="Nelly Wagner" w:date="2017-01-24T21:27:00Z">
                  <w:rPr>
                    <w:rFonts w:ascii="Arial" w:hAnsi="Arial"/>
                    <w:b/>
                    <w:bCs/>
                    <w:sz w:val="20"/>
                  </w:rPr>
                </w:rPrChange>
              </w:rPr>
              <w:t>A</w:t>
            </w: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090"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2CB8621" w14:textId="77777777" w:rsidR="0020061D" w:rsidRPr="009E5F48" w:rsidRDefault="00766C9B">
            <w:pPr>
              <w:pStyle w:val="TableTable"/>
              <w:jc w:val="left"/>
              <w:rPr>
                <w:b/>
                <w:bCs/>
                <w:sz w:val="18"/>
                <w:szCs w:val="18"/>
              </w:rPr>
            </w:pPr>
            <w:r w:rsidRPr="009E5F48">
              <w:rPr>
                <w:b/>
                <w:bCs/>
                <w:sz w:val="18"/>
                <w:szCs w:val="18"/>
              </w:rPr>
              <w:t>Dunn's multiple comparisons test (2 hours post-infection)</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091"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4E55AF4" w14:textId="77777777" w:rsidR="0020061D" w:rsidRPr="009E5F48" w:rsidRDefault="00766C9B">
            <w:pPr>
              <w:pStyle w:val="TableTable"/>
              <w:jc w:val="left"/>
              <w:rPr>
                <w:b/>
                <w:bCs/>
                <w:sz w:val="18"/>
                <w:szCs w:val="18"/>
              </w:rPr>
            </w:pPr>
            <w:r w:rsidRPr="009E5F48">
              <w:rPr>
                <w:b/>
                <w:bCs/>
                <w:sz w:val="18"/>
                <w:szCs w:val="18"/>
              </w:rPr>
              <w:t>Significance, α = 0.05</w:t>
            </w:r>
          </w:p>
        </w:tc>
      </w:tr>
      <w:tr w:rsidR="0020061D" w:rsidRPr="009E5F48" w14:paraId="3F62614C" w14:textId="77777777" w:rsidTr="009E5F48">
        <w:trPr>
          <w:trHeight w:hRule="exact" w:val="283"/>
          <w:trPrChange w:id="3092" w:author="Nelly Wagner" w:date="2017-01-24T21:27:00Z">
            <w:trPr>
              <w:trHeight w:hRule="exact" w:val="340"/>
            </w:trPr>
          </w:trPrChange>
        </w:trPr>
        <w:tc>
          <w:tcPr>
            <w:tcW w:w="340" w:type="dxa"/>
            <w:tcBorders>
              <w:right w:val="single" w:sz="2" w:space="0" w:color="000001"/>
            </w:tcBorders>
            <w:shd w:val="clear" w:color="auto" w:fill="auto"/>
            <w:vAlign w:val="center"/>
            <w:tcPrChange w:id="3093" w:author="Nelly Wagner" w:date="2017-01-24T21:27:00Z">
              <w:tcPr>
                <w:tcW w:w="340" w:type="dxa"/>
                <w:tcBorders>
                  <w:right w:val="single" w:sz="2" w:space="0" w:color="000001"/>
                </w:tcBorders>
                <w:shd w:val="clear" w:color="auto" w:fill="auto"/>
                <w:vAlign w:val="center"/>
              </w:tcPr>
            </w:tcPrChange>
          </w:tcPr>
          <w:p w14:paraId="18CC4D87" w14:textId="77777777" w:rsidR="0020061D" w:rsidRPr="009E5F48" w:rsidRDefault="0020061D">
            <w:pPr>
              <w:pStyle w:val="TableContents"/>
              <w:rPr>
                <w:rFonts w:ascii="Arial" w:hAnsi="Arial"/>
                <w:sz w:val="18"/>
                <w:szCs w:val="18"/>
                <w:rPrChange w:id="3094"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095"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0C6E8F1" w14:textId="77777777" w:rsidR="0020061D" w:rsidRPr="009E5F48" w:rsidRDefault="00766C9B">
            <w:pPr>
              <w:pStyle w:val="TableTable"/>
              <w:rPr>
                <w:sz w:val="18"/>
                <w:szCs w:val="18"/>
              </w:rPr>
            </w:pPr>
            <w:r w:rsidRPr="009E5F48">
              <w:rPr>
                <w:sz w:val="18"/>
                <w:szCs w:val="18"/>
              </w:rPr>
              <w:t>PBS vs.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096"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9E34889" w14:textId="77777777" w:rsidR="0020061D" w:rsidRPr="009E5F48" w:rsidRDefault="00766C9B">
            <w:pPr>
              <w:pStyle w:val="TableTable"/>
              <w:rPr>
                <w:sz w:val="18"/>
                <w:szCs w:val="18"/>
                <w:rPrChange w:id="3097" w:author="Nelly Wagner" w:date="2017-01-24T21:27:00Z">
                  <w:rPr/>
                </w:rPrChange>
              </w:rPr>
            </w:pPr>
            <w:r w:rsidRPr="009E5F48">
              <w:rPr>
                <w:sz w:val="18"/>
                <w:szCs w:val="18"/>
                <w:rPrChange w:id="3098" w:author="Nelly Wagner" w:date="2017-01-24T21:27:00Z">
                  <w:rPr/>
                </w:rPrChange>
              </w:rPr>
              <w:t>**</w:t>
            </w:r>
          </w:p>
        </w:tc>
      </w:tr>
      <w:tr w:rsidR="0020061D" w:rsidRPr="009E5F48" w14:paraId="389FCE8A" w14:textId="77777777" w:rsidTr="009E5F48">
        <w:trPr>
          <w:trHeight w:hRule="exact" w:val="283"/>
          <w:trPrChange w:id="3099" w:author="Nelly Wagner" w:date="2017-01-24T21:27:00Z">
            <w:trPr>
              <w:trHeight w:hRule="exact" w:val="340"/>
            </w:trPr>
          </w:trPrChange>
        </w:trPr>
        <w:tc>
          <w:tcPr>
            <w:tcW w:w="340" w:type="dxa"/>
            <w:tcBorders>
              <w:right w:val="single" w:sz="2" w:space="0" w:color="000001"/>
            </w:tcBorders>
            <w:shd w:val="clear" w:color="auto" w:fill="auto"/>
            <w:vAlign w:val="center"/>
            <w:tcPrChange w:id="3100" w:author="Nelly Wagner" w:date="2017-01-24T21:27:00Z">
              <w:tcPr>
                <w:tcW w:w="340" w:type="dxa"/>
                <w:tcBorders>
                  <w:right w:val="single" w:sz="2" w:space="0" w:color="000001"/>
                </w:tcBorders>
                <w:shd w:val="clear" w:color="auto" w:fill="auto"/>
                <w:vAlign w:val="center"/>
              </w:tcPr>
            </w:tcPrChange>
          </w:tcPr>
          <w:p w14:paraId="3C3B7CEC" w14:textId="77777777" w:rsidR="0020061D" w:rsidRPr="009E5F48" w:rsidRDefault="0020061D">
            <w:pPr>
              <w:pStyle w:val="TableContents"/>
              <w:rPr>
                <w:rFonts w:ascii="Arial" w:hAnsi="Arial"/>
                <w:sz w:val="18"/>
                <w:szCs w:val="18"/>
                <w:rPrChange w:id="3101"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02"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1343B2E" w14:textId="77777777" w:rsidR="0020061D" w:rsidRPr="009E5F48" w:rsidRDefault="00766C9B">
            <w:pPr>
              <w:pStyle w:val="TableTable"/>
              <w:rPr>
                <w:sz w:val="18"/>
                <w:szCs w:val="18"/>
              </w:rPr>
            </w:pPr>
            <w:r w:rsidRPr="009E5F48">
              <w:rPr>
                <w:sz w:val="18"/>
                <w:szCs w:val="18"/>
              </w:rPr>
              <w:t>PBS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03"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BCF3E8F" w14:textId="77777777" w:rsidR="0020061D" w:rsidRPr="009E5F48" w:rsidRDefault="00766C9B">
            <w:pPr>
              <w:pStyle w:val="TableTable"/>
              <w:rPr>
                <w:sz w:val="18"/>
                <w:szCs w:val="18"/>
                <w:rPrChange w:id="3104" w:author="Nelly Wagner" w:date="2017-01-24T21:27:00Z">
                  <w:rPr/>
                </w:rPrChange>
              </w:rPr>
            </w:pPr>
            <w:r w:rsidRPr="009E5F48">
              <w:rPr>
                <w:sz w:val="18"/>
                <w:szCs w:val="18"/>
                <w:rPrChange w:id="3105" w:author="Nelly Wagner" w:date="2017-01-24T21:27:00Z">
                  <w:rPr/>
                </w:rPrChange>
              </w:rPr>
              <w:t>****</w:t>
            </w:r>
          </w:p>
        </w:tc>
      </w:tr>
      <w:tr w:rsidR="0020061D" w:rsidRPr="009E5F48" w14:paraId="7720004C" w14:textId="77777777" w:rsidTr="009E5F48">
        <w:trPr>
          <w:trHeight w:hRule="exact" w:val="283"/>
          <w:trPrChange w:id="3106" w:author="Nelly Wagner" w:date="2017-01-24T21:27:00Z">
            <w:trPr>
              <w:trHeight w:hRule="exact" w:val="340"/>
            </w:trPr>
          </w:trPrChange>
        </w:trPr>
        <w:tc>
          <w:tcPr>
            <w:tcW w:w="340" w:type="dxa"/>
            <w:tcBorders>
              <w:right w:val="single" w:sz="2" w:space="0" w:color="000001"/>
            </w:tcBorders>
            <w:shd w:val="clear" w:color="auto" w:fill="auto"/>
            <w:vAlign w:val="center"/>
            <w:tcPrChange w:id="3107" w:author="Nelly Wagner" w:date="2017-01-24T21:27:00Z">
              <w:tcPr>
                <w:tcW w:w="340" w:type="dxa"/>
                <w:tcBorders>
                  <w:right w:val="single" w:sz="2" w:space="0" w:color="000001"/>
                </w:tcBorders>
                <w:shd w:val="clear" w:color="auto" w:fill="auto"/>
                <w:vAlign w:val="center"/>
              </w:tcPr>
            </w:tcPrChange>
          </w:tcPr>
          <w:p w14:paraId="65C34EC2" w14:textId="77777777" w:rsidR="0020061D" w:rsidRPr="009E5F48" w:rsidRDefault="0020061D">
            <w:pPr>
              <w:pStyle w:val="TableContents"/>
              <w:rPr>
                <w:rFonts w:ascii="Arial" w:hAnsi="Arial"/>
                <w:sz w:val="18"/>
                <w:szCs w:val="18"/>
                <w:rPrChange w:id="3108"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09"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0B16563" w14:textId="77777777" w:rsidR="0020061D" w:rsidRPr="009E5F48" w:rsidRDefault="00766C9B">
            <w:pPr>
              <w:pStyle w:val="TableTable"/>
              <w:rPr>
                <w:sz w:val="18"/>
                <w:szCs w:val="18"/>
              </w:rPr>
            </w:pPr>
            <w:r w:rsidRPr="009E5F48">
              <w:rPr>
                <w:sz w:val="18"/>
                <w:szCs w:val="18"/>
              </w:rPr>
              <w:t>PBS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10"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08B3294" w14:textId="77777777" w:rsidR="0020061D" w:rsidRPr="009E5F48" w:rsidRDefault="00766C9B">
            <w:pPr>
              <w:pStyle w:val="TableTable"/>
              <w:rPr>
                <w:sz w:val="18"/>
                <w:szCs w:val="18"/>
                <w:rPrChange w:id="3111" w:author="Nelly Wagner" w:date="2017-01-24T21:27:00Z">
                  <w:rPr/>
                </w:rPrChange>
              </w:rPr>
            </w:pPr>
            <w:r w:rsidRPr="009E5F48">
              <w:rPr>
                <w:sz w:val="18"/>
                <w:szCs w:val="18"/>
                <w:rPrChange w:id="3112" w:author="Nelly Wagner" w:date="2017-01-24T21:27:00Z">
                  <w:rPr/>
                </w:rPrChange>
              </w:rPr>
              <w:t>ns</w:t>
            </w:r>
          </w:p>
        </w:tc>
      </w:tr>
      <w:tr w:rsidR="0020061D" w:rsidRPr="009E5F48" w14:paraId="2B644D9B" w14:textId="77777777" w:rsidTr="009E5F48">
        <w:trPr>
          <w:trHeight w:hRule="exact" w:val="283"/>
          <w:trPrChange w:id="3113" w:author="Nelly Wagner" w:date="2017-01-24T21:27:00Z">
            <w:trPr>
              <w:trHeight w:hRule="exact" w:val="340"/>
            </w:trPr>
          </w:trPrChange>
        </w:trPr>
        <w:tc>
          <w:tcPr>
            <w:tcW w:w="340" w:type="dxa"/>
            <w:tcBorders>
              <w:right w:val="single" w:sz="2" w:space="0" w:color="000001"/>
            </w:tcBorders>
            <w:shd w:val="clear" w:color="auto" w:fill="auto"/>
            <w:vAlign w:val="center"/>
            <w:tcPrChange w:id="3114" w:author="Nelly Wagner" w:date="2017-01-24T21:27:00Z">
              <w:tcPr>
                <w:tcW w:w="340" w:type="dxa"/>
                <w:tcBorders>
                  <w:right w:val="single" w:sz="2" w:space="0" w:color="000001"/>
                </w:tcBorders>
                <w:shd w:val="clear" w:color="auto" w:fill="auto"/>
                <w:vAlign w:val="center"/>
              </w:tcPr>
            </w:tcPrChange>
          </w:tcPr>
          <w:p w14:paraId="21B86E15" w14:textId="77777777" w:rsidR="0020061D" w:rsidRPr="009E5F48" w:rsidRDefault="0020061D">
            <w:pPr>
              <w:pStyle w:val="TableContents"/>
              <w:rPr>
                <w:rFonts w:ascii="Arial" w:hAnsi="Arial"/>
                <w:sz w:val="18"/>
                <w:szCs w:val="18"/>
                <w:rPrChange w:id="3115"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16"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B63CE0E" w14:textId="77777777" w:rsidR="0020061D" w:rsidRPr="009E5F48" w:rsidRDefault="00766C9B">
            <w:pPr>
              <w:pStyle w:val="TableTable"/>
              <w:rPr>
                <w:sz w:val="18"/>
                <w:szCs w:val="18"/>
              </w:rPr>
            </w:pPr>
            <w:r w:rsidRPr="009E5F48">
              <w:rPr>
                <w:sz w:val="18"/>
                <w:szCs w:val="18"/>
              </w:rPr>
              <w:t>PBS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17"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EE4D24A" w14:textId="77777777" w:rsidR="0020061D" w:rsidRPr="009E5F48" w:rsidRDefault="00766C9B">
            <w:pPr>
              <w:pStyle w:val="TableTable"/>
              <w:rPr>
                <w:sz w:val="18"/>
                <w:szCs w:val="18"/>
                <w:rPrChange w:id="3118" w:author="Nelly Wagner" w:date="2017-01-24T21:27:00Z">
                  <w:rPr/>
                </w:rPrChange>
              </w:rPr>
            </w:pPr>
            <w:r w:rsidRPr="009E5F48">
              <w:rPr>
                <w:sz w:val="18"/>
                <w:szCs w:val="18"/>
                <w:rPrChange w:id="3119" w:author="Nelly Wagner" w:date="2017-01-24T21:27:00Z">
                  <w:rPr/>
                </w:rPrChange>
              </w:rPr>
              <w:t>ns</w:t>
            </w:r>
          </w:p>
        </w:tc>
      </w:tr>
      <w:tr w:rsidR="0020061D" w:rsidRPr="009E5F48" w14:paraId="7608FFEB" w14:textId="77777777" w:rsidTr="009E5F48">
        <w:trPr>
          <w:trHeight w:hRule="exact" w:val="283"/>
          <w:trPrChange w:id="3120" w:author="Nelly Wagner" w:date="2017-01-24T21:27:00Z">
            <w:trPr>
              <w:trHeight w:hRule="exact" w:val="340"/>
            </w:trPr>
          </w:trPrChange>
        </w:trPr>
        <w:tc>
          <w:tcPr>
            <w:tcW w:w="340" w:type="dxa"/>
            <w:tcBorders>
              <w:right w:val="single" w:sz="2" w:space="0" w:color="000001"/>
            </w:tcBorders>
            <w:shd w:val="clear" w:color="auto" w:fill="auto"/>
            <w:vAlign w:val="center"/>
            <w:tcPrChange w:id="3121" w:author="Nelly Wagner" w:date="2017-01-24T21:27:00Z">
              <w:tcPr>
                <w:tcW w:w="340" w:type="dxa"/>
                <w:tcBorders>
                  <w:right w:val="single" w:sz="2" w:space="0" w:color="000001"/>
                </w:tcBorders>
                <w:shd w:val="clear" w:color="auto" w:fill="auto"/>
                <w:vAlign w:val="center"/>
              </w:tcPr>
            </w:tcPrChange>
          </w:tcPr>
          <w:p w14:paraId="4201FC5D" w14:textId="77777777" w:rsidR="0020061D" w:rsidRPr="009E5F48" w:rsidRDefault="0020061D">
            <w:pPr>
              <w:pStyle w:val="TableContents"/>
              <w:rPr>
                <w:rFonts w:ascii="Arial" w:hAnsi="Arial"/>
                <w:sz w:val="18"/>
                <w:szCs w:val="18"/>
                <w:rPrChange w:id="3122"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23"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613B5972" w14:textId="77777777" w:rsidR="0020061D" w:rsidRPr="009E5F48" w:rsidRDefault="00766C9B">
            <w:pPr>
              <w:pStyle w:val="TableTable"/>
              <w:rPr>
                <w:sz w:val="18"/>
                <w:szCs w:val="18"/>
              </w:rPr>
            </w:pPr>
            <w:r w:rsidRPr="009E5F48">
              <w:rPr>
                <w:sz w:val="18"/>
                <w:szCs w:val="18"/>
              </w:rPr>
              <w:t>SH1000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24"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CE34634" w14:textId="77777777" w:rsidR="0020061D" w:rsidRPr="009E5F48" w:rsidRDefault="00766C9B">
            <w:pPr>
              <w:pStyle w:val="TableTable"/>
              <w:rPr>
                <w:sz w:val="18"/>
                <w:szCs w:val="18"/>
                <w:rPrChange w:id="3125" w:author="Nelly Wagner" w:date="2017-01-24T21:27:00Z">
                  <w:rPr/>
                </w:rPrChange>
              </w:rPr>
            </w:pPr>
            <w:r w:rsidRPr="009E5F48">
              <w:rPr>
                <w:sz w:val="18"/>
                <w:szCs w:val="18"/>
                <w:rPrChange w:id="3126" w:author="Nelly Wagner" w:date="2017-01-24T21:27:00Z">
                  <w:rPr/>
                </w:rPrChange>
              </w:rPr>
              <w:t>ns</w:t>
            </w:r>
          </w:p>
        </w:tc>
      </w:tr>
      <w:tr w:rsidR="0020061D" w:rsidRPr="009E5F48" w14:paraId="4FB916A3" w14:textId="77777777" w:rsidTr="009E5F48">
        <w:trPr>
          <w:trHeight w:hRule="exact" w:val="283"/>
          <w:trPrChange w:id="3127" w:author="Nelly Wagner" w:date="2017-01-24T21:27:00Z">
            <w:trPr>
              <w:trHeight w:hRule="exact" w:val="340"/>
            </w:trPr>
          </w:trPrChange>
        </w:trPr>
        <w:tc>
          <w:tcPr>
            <w:tcW w:w="340" w:type="dxa"/>
            <w:tcBorders>
              <w:right w:val="single" w:sz="2" w:space="0" w:color="000001"/>
            </w:tcBorders>
            <w:shd w:val="clear" w:color="auto" w:fill="auto"/>
            <w:vAlign w:val="center"/>
            <w:tcPrChange w:id="3128" w:author="Nelly Wagner" w:date="2017-01-24T21:27:00Z">
              <w:tcPr>
                <w:tcW w:w="340" w:type="dxa"/>
                <w:tcBorders>
                  <w:right w:val="single" w:sz="2" w:space="0" w:color="000001"/>
                </w:tcBorders>
                <w:shd w:val="clear" w:color="auto" w:fill="auto"/>
                <w:vAlign w:val="center"/>
              </w:tcPr>
            </w:tcPrChange>
          </w:tcPr>
          <w:p w14:paraId="524EE211" w14:textId="77777777" w:rsidR="0020061D" w:rsidRPr="009E5F48" w:rsidRDefault="0020061D">
            <w:pPr>
              <w:pStyle w:val="TableContents"/>
              <w:rPr>
                <w:rFonts w:ascii="Arial" w:hAnsi="Arial"/>
                <w:sz w:val="18"/>
                <w:szCs w:val="18"/>
                <w:rPrChange w:id="3129"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30"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7437E38" w14:textId="77777777" w:rsidR="0020061D" w:rsidRPr="009E5F48" w:rsidRDefault="00766C9B">
            <w:pPr>
              <w:pStyle w:val="TableTable"/>
              <w:rPr>
                <w:sz w:val="18"/>
                <w:szCs w:val="18"/>
              </w:rPr>
            </w:pPr>
            <w:r w:rsidRPr="009E5F48">
              <w:rPr>
                <w:sz w:val="18"/>
                <w:szCs w:val="18"/>
              </w:rPr>
              <w:t>SH1000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31"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34DEE3B" w14:textId="77777777" w:rsidR="0020061D" w:rsidRPr="009E5F48" w:rsidRDefault="00766C9B">
            <w:pPr>
              <w:pStyle w:val="TableTable"/>
              <w:rPr>
                <w:sz w:val="18"/>
                <w:szCs w:val="18"/>
                <w:rPrChange w:id="3132" w:author="Nelly Wagner" w:date="2017-01-24T21:27:00Z">
                  <w:rPr/>
                </w:rPrChange>
              </w:rPr>
            </w:pPr>
            <w:r w:rsidRPr="009E5F48">
              <w:rPr>
                <w:sz w:val="18"/>
                <w:szCs w:val="18"/>
                <w:rPrChange w:id="3133" w:author="Nelly Wagner" w:date="2017-01-24T21:27:00Z">
                  <w:rPr/>
                </w:rPrChange>
              </w:rPr>
              <w:t>ns</w:t>
            </w:r>
          </w:p>
        </w:tc>
      </w:tr>
      <w:tr w:rsidR="0020061D" w:rsidRPr="009E5F48" w14:paraId="118FC4EF" w14:textId="77777777" w:rsidTr="009E5F48">
        <w:trPr>
          <w:trHeight w:hRule="exact" w:val="283"/>
          <w:trPrChange w:id="3134" w:author="Nelly Wagner" w:date="2017-01-24T21:27:00Z">
            <w:trPr>
              <w:trHeight w:hRule="exact" w:val="340"/>
            </w:trPr>
          </w:trPrChange>
        </w:trPr>
        <w:tc>
          <w:tcPr>
            <w:tcW w:w="340" w:type="dxa"/>
            <w:tcBorders>
              <w:right w:val="single" w:sz="2" w:space="0" w:color="000001"/>
            </w:tcBorders>
            <w:shd w:val="clear" w:color="auto" w:fill="auto"/>
            <w:vAlign w:val="center"/>
            <w:tcPrChange w:id="3135" w:author="Nelly Wagner" w:date="2017-01-24T21:27:00Z">
              <w:tcPr>
                <w:tcW w:w="340" w:type="dxa"/>
                <w:tcBorders>
                  <w:right w:val="single" w:sz="2" w:space="0" w:color="000001"/>
                </w:tcBorders>
                <w:shd w:val="clear" w:color="auto" w:fill="auto"/>
                <w:vAlign w:val="center"/>
              </w:tcPr>
            </w:tcPrChange>
          </w:tcPr>
          <w:p w14:paraId="0AA656D1" w14:textId="77777777" w:rsidR="0020061D" w:rsidRPr="009E5F48" w:rsidRDefault="0020061D">
            <w:pPr>
              <w:pStyle w:val="TableContents"/>
              <w:rPr>
                <w:rFonts w:ascii="Arial" w:hAnsi="Arial"/>
                <w:sz w:val="18"/>
                <w:szCs w:val="18"/>
                <w:rPrChange w:id="3136"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37"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A5D3D1C" w14:textId="77777777" w:rsidR="0020061D" w:rsidRPr="009E5F48" w:rsidRDefault="00766C9B">
            <w:pPr>
              <w:pStyle w:val="TableTable"/>
              <w:rPr>
                <w:sz w:val="18"/>
                <w:szCs w:val="18"/>
              </w:rPr>
            </w:pPr>
            <w:r w:rsidRPr="009E5F48">
              <w:rPr>
                <w:sz w:val="18"/>
                <w:szCs w:val="18"/>
              </w:rPr>
              <w:t>SH1000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38"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5FE22F4" w14:textId="77777777" w:rsidR="0020061D" w:rsidRPr="009E5F48" w:rsidRDefault="00766C9B">
            <w:pPr>
              <w:pStyle w:val="TableTable"/>
              <w:rPr>
                <w:sz w:val="18"/>
                <w:szCs w:val="18"/>
                <w:rPrChange w:id="3139" w:author="Nelly Wagner" w:date="2017-01-24T21:27:00Z">
                  <w:rPr/>
                </w:rPrChange>
              </w:rPr>
            </w:pPr>
            <w:r w:rsidRPr="009E5F48">
              <w:rPr>
                <w:sz w:val="18"/>
                <w:szCs w:val="18"/>
                <w:rPrChange w:id="3140" w:author="Nelly Wagner" w:date="2017-01-24T21:27:00Z">
                  <w:rPr/>
                </w:rPrChange>
              </w:rPr>
              <w:t>***</w:t>
            </w:r>
          </w:p>
        </w:tc>
      </w:tr>
      <w:tr w:rsidR="0020061D" w:rsidRPr="009E5F48" w14:paraId="4B664054" w14:textId="77777777" w:rsidTr="009E5F48">
        <w:trPr>
          <w:trHeight w:hRule="exact" w:val="283"/>
          <w:trPrChange w:id="3141" w:author="Nelly Wagner" w:date="2017-01-24T21:27:00Z">
            <w:trPr>
              <w:trHeight w:hRule="exact" w:val="340"/>
            </w:trPr>
          </w:trPrChange>
        </w:trPr>
        <w:tc>
          <w:tcPr>
            <w:tcW w:w="340" w:type="dxa"/>
            <w:tcBorders>
              <w:right w:val="single" w:sz="2" w:space="0" w:color="000001"/>
            </w:tcBorders>
            <w:shd w:val="clear" w:color="auto" w:fill="auto"/>
            <w:vAlign w:val="center"/>
            <w:tcPrChange w:id="3142" w:author="Nelly Wagner" w:date="2017-01-24T21:27:00Z">
              <w:tcPr>
                <w:tcW w:w="340" w:type="dxa"/>
                <w:tcBorders>
                  <w:right w:val="single" w:sz="2" w:space="0" w:color="000001"/>
                </w:tcBorders>
                <w:shd w:val="clear" w:color="auto" w:fill="auto"/>
                <w:vAlign w:val="center"/>
              </w:tcPr>
            </w:tcPrChange>
          </w:tcPr>
          <w:p w14:paraId="5382B394" w14:textId="77777777" w:rsidR="0020061D" w:rsidRPr="009E5F48" w:rsidRDefault="0020061D">
            <w:pPr>
              <w:pStyle w:val="TableContents"/>
              <w:rPr>
                <w:rFonts w:ascii="Arial" w:hAnsi="Arial"/>
                <w:sz w:val="18"/>
                <w:szCs w:val="18"/>
                <w:rPrChange w:id="3143"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44"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8301BCA" w14:textId="77777777" w:rsidR="0020061D" w:rsidRPr="009E5F48" w:rsidRDefault="00766C9B">
            <w:pPr>
              <w:pStyle w:val="TableTable"/>
              <w:rPr>
                <w:sz w:val="18"/>
                <w:szCs w:val="18"/>
              </w:rPr>
            </w:pPr>
            <w:r w:rsidRPr="009E5F48">
              <w:rPr>
                <w:sz w:val="18"/>
                <w:szCs w:val="18"/>
              </w:rPr>
              <w:t>sagB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45"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48A70B38" w14:textId="77777777" w:rsidR="0020061D" w:rsidRPr="009E5F48" w:rsidRDefault="00766C9B">
            <w:pPr>
              <w:pStyle w:val="TableTable"/>
              <w:rPr>
                <w:sz w:val="18"/>
                <w:szCs w:val="18"/>
                <w:rPrChange w:id="3146" w:author="Nelly Wagner" w:date="2017-01-24T21:27:00Z">
                  <w:rPr/>
                </w:rPrChange>
              </w:rPr>
            </w:pPr>
            <w:r w:rsidRPr="009E5F48">
              <w:rPr>
                <w:sz w:val="18"/>
                <w:szCs w:val="18"/>
                <w:rPrChange w:id="3147" w:author="Nelly Wagner" w:date="2017-01-24T21:27:00Z">
                  <w:rPr/>
                </w:rPrChange>
              </w:rPr>
              <w:t>**</w:t>
            </w:r>
          </w:p>
        </w:tc>
      </w:tr>
      <w:tr w:rsidR="0020061D" w:rsidRPr="009E5F48" w14:paraId="0D2D8092" w14:textId="77777777" w:rsidTr="009E5F48">
        <w:trPr>
          <w:trHeight w:hRule="exact" w:val="283"/>
          <w:trPrChange w:id="3148" w:author="Nelly Wagner" w:date="2017-01-24T21:27:00Z">
            <w:trPr>
              <w:trHeight w:hRule="exact" w:val="340"/>
            </w:trPr>
          </w:trPrChange>
        </w:trPr>
        <w:tc>
          <w:tcPr>
            <w:tcW w:w="340" w:type="dxa"/>
            <w:tcBorders>
              <w:right w:val="single" w:sz="2" w:space="0" w:color="000001"/>
            </w:tcBorders>
            <w:shd w:val="clear" w:color="auto" w:fill="auto"/>
            <w:vAlign w:val="center"/>
            <w:tcPrChange w:id="3149" w:author="Nelly Wagner" w:date="2017-01-24T21:27:00Z">
              <w:tcPr>
                <w:tcW w:w="340" w:type="dxa"/>
                <w:tcBorders>
                  <w:right w:val="single" w:sz="2" w:space="0" w:color="000001"/>
                </w:tcBorders>
                <w:shd w:val="clear" w:color="auto" w:fill="auto"/>
                <w:vAlign w:val="center"/>
              </w:tcPr>
            </w:tcPrChange>
          </w:tcPr>
          <w:p w14:paraId="2CBEC051" w14:textId="77777777" w:rsidR="0020061D" w:rsidRPr="009E5F48" w:rsidRDefault="0020061D">
            <w:pPr>
              <w:pStyle w:val="TableContents"/>
              <w:rPr>
                <w:rFonts w:ascii="Arial" w:hAnsi="Arial"/>
                <w:sz w:val="18"/>
                <w:szCs w:val="18"/>
                <w:rPrChange w:id="3150"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51"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CE4A92F" w14:textId="77777777" w:rsidR="0020061D" w:rsidRPr="009E5F48" w:rsidRDefault="00766C9B">
            <w:pPr>
              <w:pStyle w:val="TableTable"/>
              <w:rPr>
                <w:sz w:val="18"/>
                <w:szCs w:val="18"/>
              </w:rPr>
            </w:pPr>
            <w:r w:rsidRPr="009E5F48">
              <w:rPr>
                <w:sz w:val="18"/>
                <w:szCs w:val="18"/>
              </w:rPr>
              <w:t>sagB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52"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B3B4E08" w14:textId="77777777" w:rsidR="0020061D" w:rsidRPr="009E5F48" w:rsidRDefault="00766C9B">
            <w:pPr>
              <w:pStyle w:val="TableTable"/>
              <w:rPr>
                <w:sz w:val="18"/>
                <w:szCs w:val="18"/>
                <w:rPrChange w:id="3153" w:author="Nelly Wagner" w:date="2017-01-24T21:27:00Z">
                  <w:rPr/>
                </w:rPrChange>
              </w:rPr>
            </w:pPr>
            <w:r w:rsidRPr="009E5F48">
              <w:rPr>
                <w:sz w:val="18"/>
                <w:szCs w:val="18"/>
                <w:rPrChange w:id="3154" w:author="Nelly Wagner" w:date="2017-01-24T21:27:00Z">
                  <w:rPr/>
                </w:rPrChange>
              </w:rPr>
              <w:t>****</w:t>
            </w:r>
          </w:p>
        </w:tc>
      </w:tr>
      <w:tr w:rsidR="0020061D" w:rsidRPr="009E5F48" w14:paraId="128B9A7F" w14:textId="77777777" w:rsidTr="009E5F48">
        <w:trPr>
          <w:trHeight w:hRule="exact" w:val="283"/>
          <w:trPrChange w:id="3155" w:author="Nelly Wagner" w:date="2017-01-24T21:27:00Z">
            <w:trPr>
              <w:trHeight w:hRule="exact" w:val="340"/>
            </w:trPr>
          </w:trPrChange>
        </w:trPr>
        <w:tc>
          <w:tcPr>
            <w:tcW w:w="340" w:type="dxa"/>
            <w:tcBorders>
              <w:right w:val="single" w:sz="2" w:space="0" w:color="000001"/>
            </w:tcBorders>
            <w:shd w:val="clear" w:color="auto" w:fill="auto"/>
            <w:vAlign w:val="center"/>
            <w:tcPrChange w:id="3156" w:author="Nelly Wagner" w:date="2017-01-24T21:27:00Z">
              <w:tcPr>
                <w:tcW w:w="340" w:type="dxa"/>
                <w:tcBorders>
                  <w:right w:val="single" w:sz="2" w:space="0" w:color="000001"/>
                </w:tcBorders>
                <w:shd w:val="clear" w:color="auto" w:fill="auto"/>
                <w:vAlign w:val="center"/>
              </w:tcPr>
            </w:tcPrChange>
          </w:tcPr>
          <w:p w14:paraId="25AA1797" w14:textId="77777777" w:rsidR="0020061D" w:rsidRPr="009E5F48" w:rsidRDefault="0020061D">
            <w:pPr>
              <w:pStyle w:val="TableContents"/>
              <w:rPr>
                <w:rFonts w:ascii="Arial" w:hAnsi="Arial"/>
                <w:sz w:val="18"/>
                <w:szCs w:val="18"/>
                <w:rPrChange w:id="3157"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58"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957B854" w14:textId="77777777" w:rsidR="0020061D" w:rsidRPr="009E5F48" w:rsidRDefault="00766C9B">
            <w:pPr>
              <w:pStyle w:val="TableTable"/>
              <w:rPr>
                <w:sz w:val="18"/>
                <w:szCs w:val="18"/>
              </w:rPr>
            </w:pPr>
            <w:r w:rsidRPr="009E5F48">
              <w:rPr>
                <w:sz w:val="18"/>
                <w:szCs w:val="18"/>
              </w:rPr>
              <w:t>phePsaeR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59"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5471209" w14:textId="77777777" w:rsidR="0020061D" w:rsidRPr="009E5F48" w:rsidRDefault="00766C9B">
            <w:pPr>
              <w:pStyle w:val="TableTable"/>
              <w:rPr>
                <w:sz w:val="18"/>
                <w:szCs w:val="18"/>
                <w:rPrChange w:id="3160" w:author="Nelly Wagner" w:date="2017-01-24T21:27:00Z">
                  <w:rPr/>
                </w:rPrChange>
              </w:rPr>
            </w:pPr>
            <w:r w:rsidRPr="009E5F48">
              <w:rPr>
                <w:sz w:val="18"/>
                <w:szCs w:val="18"/>
                <w:rPrChange w:id="3161" w:author="Nelly Wagner" w:date="2017-01-24T21:27:00Z">
                  <w:rPr/>
                </w:rPrChange>
              </w:rPr>
              <w:t>ns</w:t>
            </w:r>
          </w:p>
        </w:tc>
      </w:tr>
      <w:tr w:rsidR="0020061D" w:rsidRPr="009E5F48" w14:paraId="58BB4A14" w14:textId="77777777" w:rsidTr="009E5F48">
        <w:trPr>
          <w:trHeight w:hRule="exact" w:val="283"/>
          <w:trPrChange w:id="3162" w:author="Nelly Wagner" w:date="2017-01-24T21:27:00Z">
            <w:trPr>
              <w:trHeight w:hRule="exact" w:val="340"/>
            </w:trPr>
          </w:trPrChange>
        </w:trPr>
        <w:tc>
          <w:tcPr>
            <w:tcW w:w="340" w:type="dxa"/>
            <w:tcBorders>
              <w:right w:val="single" w:sz="2" w:space="0" w:color="000001"/>
            </w:tcBorders>
            <w:shd w:val="clear" w:color="auto" w:fill="auto"/>
            <w:vAlign w:val="center"/>
            <w:tcPrChange w:id="3163" w:author="Nelly Wagner" w:date="2017-01-24T21:27:00Z">
              <w:tcPr>
                <w:tcW w:w="340" w:type="dxa"/>
                <w:tcBorders>
                  <w:right w:val="single" w:sz="2" w:space="0" w:color="000001"/>
                </w:tcBorders>
                <w:shd w:val="clear" w:color="auto" w:fill="auto"/>
                <w:vAlign w:val="center"/>
              </w:tcPr>
            </w:tcPrChange>
          </w:tcPr>
          <w:p w14:paraId="10B2A898" w14:textId="77777777" w:rsidR="0020061D" w:rsidRPr="009E5F48" w:rsidRDefault="00766C9B">
            <w:pPr>
              <w:pStyle w:val="TableContents"/>
              <w:rPr>
                <w:rFonts w:ascii="Arial" w:hAnsi="Arial"/>
                <w:b/>
                <w:bCs/>
                <w:sz w:val="18"/>
                <w:szCs w:val="18"/>
                <w:rPrChange w:id="3164" w:author="Nelly Wagner" w:date="2017-01-24T21:27:00Z">
                  <w:rPr>
                    <w:rFonts w:ascii="Arial" w:hAnsi="Arial"/>
                    <w:b/>
                    <w:bCs/>
                    <w:sz w:val="20"/>
                  </w:rPr>
                </w:rPrChange>
              </w:rPr>
            </w:pPr>
            <w:r w:rsidRPr="009E5F48">
              <w:rPr>
                <w:rFonts w:ascii="Arial" w:hAnsi="Arial"/>
                <w:b/>
                <w:bCs/>
                <w:sz w:val="18"/>
                <w:szCs w:val="18"/>
                <w:rPrChange w:id="3165" w:author="Nelly Wagner" w:date="2017-01-24T21:27:00Z">
                  <w:rPr>
                    <w:rFonts w:ascii="Arial" w:hAnsi="Arial"/>
                    <w:b/>
                    <w:bCs/>
                    <w:sz w:val="20"/>
                  </w:rPr>
                </w:rPrChange>
              </w:rPr>
              <w:t>B</w:t>
            </w: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66"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0FA9A60" w14:textId="77777777" w:rsidR="0020061D" w:rsidRPr="009E5F48" w:rsidRDefault="00766C9B">
            <w:pPr>
              <w:pStyle w:val="TableTable"/>
              <w:jc w:val="left"/>
              <w:rPr>
                <w:b/>
                <w:bCs/>
                <w:sz w:val="18"/>
                <w:szCs w:val="18"/>
              </w:rPr>
            </w:pPr>
            <w:r w:rsidRPr="009E5F48">
              <w:rPr>
                <w:b/>
                <w:bCs/>
                <w:sz w:val="18"/>
                <w:szCs w:val="18"/>
              </w:rPr>
              <w:t>Dunn's multiple comparisons test (2 hours post-infection)</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67"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9010F79" w14:textId="77777777" w:rsidR="0020061D" w:rsidRPr="009E5F48" w:rsidRDefault="00766C9B">
            <w:pPr>
              <w:pStyle w:val="TableTable"/>
              <w:jc w:val="left"/>
              <w:rPr>
                <w:b/>
                <w:bCs/>
                <w:sz w:val="18"/>
                <w:szCs w:val="18"/>
              </w:rPr>
            </w:pPr>
            <w:r w:rsidRPr="009E5F48">
              <w:rPr>
                <w:b/>
                <w:bCs/>
                <w:sz w:val="18"/>
                <w:szCs w:val="18"/>
              </w:rPr>
              <w:t>Significance, α = 0.05</w:t>
            </w:r>
          </w:p>
        </w:tc>
      </w:tr>
      <w:tr w:rsidR="0020061D" w:rsidRPr="009E5F48" w14:paraId="2A919C97" w14:textId="77777777" w:rsidTr="009E5F48">
        <w:trPr>
          <w:trHeight w:hRule="exact" w:val="283"/>
          <w:trPrChange w:id="3168" w:author="Nelly Wagner" w:date="2017-01-24T21:27:00Z">
            <w:trPr>
              <w:trHeight w:hRule="exact" w:val="340"/>
            </w:trPr>
          </w:trPrChange>
        </w:trPr>
        <w:tc>
          <w:tcPr>
            <w:tcW w:w="340" w:type="dxa"/>
            <w:tcBorders>
              <w:right w:val="single" w:sz="2" w:space="0" w:color="000001"/>
            </w:tcBorders>
            <w:shd w:val="clear" w:color="auto" w:fill="auto"/>
            <w:vAlign w:val="center"/>
            <w:tcPrChange w:id="3169" w:author="Nelly Wagner" w:date="2017-01-24T21:27:00Z">
              <w:tcPr>
                <w:tcW w:w="340" w:type="dxa"/>
                <w:tcBorders>
                  <w:right w:val="single" w:sz="2" w:space="0" w:color="000001"/>
                </w:tcBorders>
                <w:shd w:val="clear" w:color="auto" w:fill="auto"/>
                <w:vAlign w:val="center"/>
              </w:tcPr>
            </w:tcPrChange>
          </w:tcPr>
          <w:p w14:paraId="2415D927" w14:textId="77777777" w:rsidR="0020061D" w:rsidRPr="009E5F48" w:rsidRDefault="0020061D">
            <w:pPr>
              <w:pStyle w:val="TableContents"/>
              <w:rPr>
                <w:rFonts w:ascii="Arial" w:hAnsi="Arial"/>
                <w:sz w:val="18"/>
                <w:szCs w:val="18"/>
                <w:rPrChange w:id="3170"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71"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538789E" w14:textId="77777777" w:rsidR="0020061D" w:rsidRPr="009E5F48" w:rsidRDefault="00766C9B">
            <w:pPr>
              <w:pStyle w:val="TableTable"/>
              <w:rPr>
                <w:sz w:val="18"/>
                <w:szCs w:val="18"/>
              </w:rPr>
            </w:pPr>
            <w:r w:rsidRPr="009E5F48">
              <w:rPr>
                <w:sz w:val="18"/>
                <w:szCs w:val="18"/>
              </w:rPr>
              <w:t>PBS vs.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72"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278423B" w14:textId="77777777" w:rsidR="0020061D" w:rsidRPr="009E5F48" w:rsidRDefault="00766C9B">
            <w:pPr>
              <w:pStyle w:val="TableTable"/>
              <w:rPr>
                <w:sz w:val="18"/>
                <w:szCs w:val="18"/>
                <w:rPrChange w:id="3173" w:author="Nelly Wagner" w:date="2017-01-24T21:27:00Z">
                  <w:rPr/>
                </w:rPrChange>
              </w:rPr>
            </w:pPr>
            <w:r w:rsidRPr="009E5F48">
              <w:rPr>
                <w:sz w:val="18"/>
                <w:szCs w:val="18"/>
                <w:rPrChange w:id="3174" w:author="Nelly Wagner" w:date="2017-01-24T21:27:00Z">
                  <w:rPr/>
                </w:rPrChange>
              </w:rPr>
              <w:t>****</w:t>
            </w:r>
          </w:p>
        </w:tc>
      </w:tr>
      <w:tr w:rsidR="0020061D" w:rsidRPr="009E5F48" w14:paraId="05C56887" w14:textId="77777777" w:rsidTr="009E5F48">
        <w:trPr>
          <w:trHeight w:hRule="exact" w:val="283"/>
          <w:trPrChange w:id="3175" w:author="Nelly Wagner" w:date="2017-01-24T21:27:00Z">
            <w:trPr>
              <w:trHeight w:hRule="exact" w:val="340"/>
            </w:trPr>
          </w:trPrChange>
        </w:trPr>
        <w:tc>
          <w:tcPr>
            <w:tcW w:w="340" w:type="dxa"/>
            <w:tcBorders>
              <w:right w:val="single" w:sz="2" w:space="0" w:color="000001"/>
            </w:tcBorders>
            <w:shd w:val="clear" w:color="auto" w:fill="auto"/>
            <w:vAlign w:val="center"/>
            <w:tcPrChange w:id="3176" w:author="Nelly Wagner" w:date="2017-01-24T21:27:00Z">
              <w:tcPr>
                <w:tcW w:w="340" w:type="dxa"/>
                <w:tcBorders>
                  <w:right w:val="single" w:sz="2" w:space="0" w:color="000001"/>
                </w:tcBorders>
                <w:shd w:val="clear" w:color="auto" w:fill="auto"/>
                <w:vAlign w:val="center"/>
              </w:tcPr>
            </w:tcPrChange>
          </w:tcPr>
          <w:p w14:paraId="2F310773" w14:textId="77777777" w:rsidR="0020061D" w:rsidRPr="009E5F48" w:rsidRDefault="0020061D">
            <w:pPr>
              <w:pStyle w:val="TableContents"/>
              <w:rPr>
                <w:rFonts w:ascii="Arial" w:hAnsi="Arial"/>
                <w:sz w:val="18"/>
                <w:szCs w:val="18"/>
                <w:rPrChange w:id="3177"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78"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6F7A245" w14:textId="77777777" w:rsidR="0020061D" w:rsidRPr="009E5F48" w:rsidRDefault="00766C9B">
            <w:pPr>
              <w:pStyle w:val="TableTable"/>
              <w:rPr>
                <w:sz w:val="18"/>
                <w:szCs w:val="18"/>
              </w:rPr>
            </w:pPr>
            <w:r w:rsidRPr="009E5F48">
              <w:rPr>
                <w:sz w:val="18"/>
                <w:szCs w:val="18"/>
              </w:rPr>
              <w:t>PBS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79"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6518DC39" w14:textId="77777777" w:rsidR="0020061D" w:rsidRPr="009E5F48" w:rsidRDefault="00766C9B">
            <w:pPr>
              <w:pStyle w:val="TableTable"/>
              <w:rPr>
                <w:sz w:val="18"/>
                <w:szCs w:val="18"/>
                <w:rPrChange w:id="3180" w:author="Nelly Wagner" w:date="2017-01-24T21:27:00Z">
                  <w:rPr/>
                </w:rPrChange>
              </w:rPr>
            </w:pPr>
            <w:r w:rsidRPr="009E5F48">
              <w:rPr>
                <w:sz w:val="18"/>
                <w:szCs w:val="18"/>
                <w:rPrChange w:id="3181" w:author="Nelly Wagner" w:date="2017-01-24T21:27:00Z">
                  <w:rPr/>
                </w:rPrChange>
              </w:rPr>
              <w:t>****</w:t>
            </w:r>
          </w:p>
        </w:tc>
      </w:tr>
      <w:tr w:rsidR="0020061D" w:rsidRPr="009E5F48" w14:paraId="7A60A689" w14:textId="77777777" w:rsidTr="009E5F48">
        <w:trPr>
          <w:trHeight w:hRule="exact" w:val="283"/>
          <w:trPrChange w:id="3182" w:author="Nelly Wagner" w:date="2017-01-24T21:27:00Z">
            <w:trPr>
              <w:trHeight w:hRule="exact" w:val="340"/>
            </w:trPr>
          </w:trPrChange>
        </w:trPr>
        <w:tc>
          <w:tcPr>
            <w:tcW w:w="340" w:type="dxa"/>
            <w:tcBorders>
              <w:right w:val="single" w:sz="2" w:space="0" w:color="000001"/>
            </w:tcBorders>
            <w:shd w:val="clear" w:color="auto" w:fill="auto"/>
            <w:vAlign w:val="center"/>
            <w:tcPrChange w:id="3183" w:author="Nelly Wagner" w:date="2017-01-24T21:27:00Z">
              <w:tcPr>
                <w:tcW w:w="340" w:type="dxa"/>
                <w:tcBorders>
                  <w:right w:val="single" w:sz="2" w:space="0" w:color="000001"/>
                </w:tcBorders>
                <w:shd w:val="clear" w:color="auto" w:fill="auto"/>
                <w:vAlign w:val="center"/>
              </w:tcPr>
            </w:tcPrChange>
          </w:tcPr>
          <w:p w14:paraId="0147B327" w14:textId="77777777" w:rsidR="0020061D" w:rsidRPr="009E5F48" w:rsidRDefault="0020061D">
            <w:pPr>
              <w:pStyle w:val="TableContents"/>
              <w:rPr>
                <w:rFonts w:ascii="Arial" w:hAnsi="Arial"/>
                <w:sz w:val="18"/>
                <w:szCs w:val="18"/>
                <w:rPrChange w:id="3184"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85"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6B083CF" w14:textId="77777777" w:rsidR="0020061D" w:rsidRPr="009E5F48" w:rsidRDefault="00766C9B">
            <w:pPr>
              <w:pStyle w:val="TableTable"/>
              <w:rPr>
                <w:sz w:val="18"/>
                <w:szCs w:val="18"/>
              </w:rPr>
            </w:pPr>
            <w:r w:rsidRPr="009E5F48">
              <w:rPr>
                <w:sz w:val="18"/>
                <w:szCs w:val="18"/>
              </w:rPr>
              <w:t>PBS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86"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CBD6F39" w14:textId="77777777" w:rsidR="0020061D" w:rsidRPr="009E5F48" w:rsidRDefault="00766C9B">
            <w:pPr>
              <w:pStyle w:val="TableTable"/>
              <w:rPr>
                <w:sz w:val="18"/>
                <w:szCs w:val="18"/>
                <w:rPrChange w:id="3187" w:author="Nelly Wagner" w:date="2017-01-24T21:27:00Z">
                  <w:rPr/>
                </w:rPrChange>
              </w:rPr>
            </w:pPr>
            <w:r w:rsidRPr="009E5F48">
              <w:rPr>
                <w:sz w:val="18"/>
                <w:szCs w:val="18"/>
                <w:rPrChange w:id="3188" w:author="Nelly Wagner" w:date="2017-01-24T21:27:00Z">
                  <w:rPr/>
                </w:rPrChange>
              </w:rPr>
              <w:t>ns</w:t>
            </w:r>
          </w:p>
        </w:tc>
      </w:tr>
      <w:tr w:rsidR="0020061D" w:rsidRPr="009E5F48" w14:paraId="584AED1F" w14:textId="77777777" w:rsidTr="009E5F48">
        <w:trPr>
          <w:trHeight w:hRule="exact" w:val="283"/>
          <w:trPrChange w:id="3189" w:author="Nelly Wagner" w:date="2017-01-24T21:27:00Z">
            <w:trPr>
              <w:trHeight w:hRule="exact" w:val="340"/>
            </w:trPr>
          </w:trPrChange>
        </w:trPr>
        <w:tc>
          <w:tcPr>
            <w:tcW w:w="340" w:type="dxa"/>
            <w:tcBorders>
              <w:right w:val="single" w:sz="2" w:space="0" w:color="000001"/>
            </w:tcBorders>
            <w:shd w:val="clear" w:color="auto" w:fill="auto"/>
            <w:vAlign w:val="center"/>
            <w:tcPrChange w:id="3190" w:author="Nelly Wagner" w:date="2017-01-24T21:27:00Z">
              <w:tcPr>
                <w:tcW w:w="340" w:type="dxa"/>
                <w:tcBorders>
                  <w:right w:val="single" w:sz="2" w:space="0" w:color="000001"/>
                </w:tcBorders>
                <w:shd w:val="clear" w:color="auto" w:fill="auto"/>
                <w:vAlign w:val="center"/>
              </w:tcPr>
            </w:tcPrChange>
          </w:tcPr>
          <w:p w14:paraId="68E1C4E3" w14:textId="77777777" w:rsidR="0020061D" w:rsidRPr="009E5F48" w:rsidRDefault="0020061D">
            <w:pPr>
              <w:pStyle w:val="TableContents"/>
              <w:rPr>
                <w:rFonts w:ascii="Arial" w:hAnsi="Arial"/>
                <w:sz w:val="18"/>
                <w:szCs w:val="18"/>
                <w:rPrChange w:id="3191"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92"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84B20B1" w14:textId="77777777" w:rsidR="0020061D" w:rsidRPr="009E5F48" w:rsidRDefault="00766C9B">
            <w:pPr>
              <w:pStyle w:val="TableTable"/>
              <w:rPr>
                <w:sz w:val="18"/>
                <w:szCs w:val="18"/>
              </w:rPr>
            </w:pPr>
            <w:r w:rsidRPr="009E5F48">
              <w:rPr>
                <w:sz w:val="18"/>
                <w:szCs w:val="18"/>
              </w:rPr>
              <w:t>PBS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93"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531F32E" w14:textId="77777777" w:rsidR="0020061D" w:rsidRPr="009E5F48" w:rsidRDefault="00766C9B">
            <w:pPr>
              <w:pStyle w:val="TableTable"/>
              <w:rPr>
                <w:sz w:val="18"/>
                <w:szCs w:val="18"/>
                <w:rPrChange w:id="3194" w:author="Nelly Wagner" w:date="2017-01-24T21:27:00Z">
                  <w:rPr/>
                </w:rPrChange>
              </w:rPr>
            </w:pPr>
            <w:r w:rsidRPr="009E5F48">
              <w:rPr>
                <w:sz w:val="18"/>
                <w:szCs w:val="18"/>
                <w:rPrChange w:id="3195" w:author="Nelly Wagner" w:date="2017-01-24T21:27:00Z">
                  <w:rPr/>
                </w:rPrChange>
              </w:rPr>
              <w:t>ns</w:t>
            </w:r>
          </w:p>
        </w:tc>
      </w:tr>
      <w:tr w:rsidR="0020061D" w:rsidRPr="009E5F48" w14:paraId="241D4F85" w14:textId="77777777" w:rsidTr="009E5F48">
        <w:trPr>
          <w:trHeight w:hRule="exact" w:val="283"/>
          <w:trPrChange w:id="3196" w:author="Nelly Wagner" w:date="2017-01-24T21:27:00Z">
            <w:trPr>
              <w:trHeight w:hRule="exact" w:val="340"/>
            </w:trPr>
          </w:trPrChange>
        </w:trPr>
        <w:tc>
          <w:tcPr>
            <w:tcW w:w="340" w:type="dxa"/>
            <w:tcBorders>
              <w:right w:val="single" w:sz="2" w:space="0" w:color="000001"/>
            </w:tcBorders>
            <w:shd w:val="clear" w:color="auto" w:fill="auto"/>
            <w:vAlign w:val="center"/>
            <w:tcPrChange w:id="3197" w:author="Nelly Wagner" w:date="2017-01-24T21:27:00Z">
              <w:tcPr>
                <w:tcW w:w="340" w:type="dxa"/>
                <w:tcBorders>
                  <w:right w:val="single" w:sz="2" w:space="0" w:color="000001"/>
                </w:tcBorders>
                <w:shd w:val="clear" w:color="auto" w:fill="auto"/>
                <w:vAlign w:val="center"/>
              </w:tcPr>
            </w:tcPrChange>
          </w:tcPr>
          <w:p w14:paraId="4D77AE0E" w14:textId="77777777" w:rsidR="0020061D" w:rsidRPr="009E5F48" w:rsidRDefault="0020061D">
            <w:pPr>
              <w:pStyle w:val="TableContents"/>
              <w:rPr>
                <w:rFonts w:ascii="Arial" w:hAnsi="Arial"/>
                <w:sz w:val="18"/>
                <w:szCs w:val="18"/>
                <w:rPrChange w:id="3198"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199"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35D293B" w14:textId="77777777" w:rsidR="0020061D" w:rsidRPr="009E5F48" w:rsidRDefault="00766C9B">
            <w:pPr>
              <w:pStyle w:val="TableTable"/>
              <w:rPr>
                <w:sz w:val="18"/>
                <w:szCs w:val="18"/>
              </w:rPr>
            </w:pPr>
            <w:r w:rsidRPr="009E5F48">
              <w:rPr>
                <w:sz w:val="18"/>
                <w:szCs w:val="18"/>
              </w:rPr>
              <w:t>SH1000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00"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8035D41" w14:textId="77777777" w:rsidR="0020061D" w:rsidRPr="009E5F48" w:rsidRDefault="00766C9B">
            <w:pPr>
              <w:pStyle w:val="TableTable"/>
              <w:rPr>
                <w:sz w:val="18"/>
                <w:szCs w:val="18"/>
                <w:rPrChange w:id="3201" w:author="Nelly Wagner" w:date="2017-01-24T21:27:00Z">
                  <w:rPr/>
                </w:rPrChange>
              </w:rPr>
            </w:pPr>
            <w:r w:rsidRPr="009E5F48">
              <w:rPr>
                <w:sz w:val="18"/>
                <w:szCs w:val="18"/>
                <w:rPrChange w:id="3202" w:author="Nelly Wagner" w:date="2017-01-24T21:27:00Z">
                  <w:rPr/>
                </w:rPrChange>
              </w:rPr>
              <w:t>ns</w:t>
            </w:r>
          </w:p>
        </w:tc>
      </w:tr>
      <w:tr w:rsidR="0020061D" w:rsidRPr="009E5F48" w14:paraId="3CA09802" w14:textId="77777777" w:rsidTr="009E5F48">
        <w:trPr>
          <w:trHeight w:hRule="exact" w:val="283"/>
          <w:trPrChange w:id="3203" w:author="Nelly Wagner" w:date="2017-01-24T21:27:00Z">
            <w:trPr>
              <w:trHeight w:hRule="exact" w:val="340"/>
            </w:trPr>
          </w:trPrChange>
        </w:trPr>
        <w:tc>
          <w:tcPr>
            <w:tcW w:w="340" w:type="dxa"/>
            <w:tcBorders>
              <w:right w:val="single" w:sz="2" w:space="0" w:color="000001"/>
            </w:tcBorders>
            <w:shd w:val="clear" w:color="auto" w:fill="auto"/>
            <w:vAlign w:val="center"/>
            <w:tcPrChange w:id="3204" w:author="Nelly Wagner" w:date="2017-01-24T21:27:00Z">
              <w:tcPr>
                <w:tcW w:w="340" w:type="dxa"/>
                <w:tcBorders>
                  <w:right w:val="single" w:sz="2" w:space="0" w:color="000001"/>
                </w:tcBorders>
                <w:shd w:val="clear" w:color="auto" w:fill="auto"/>
                <w:vAlign w:val="center"/>
              </w:tcPr>
            </w:tcPrChange>
          </w:tcPr>
          <w:p w14:paraId="1380710B" w14:textId="77777777" w:rsidR="0020061D" w:rsidRPr="009E5F48" w:rsidRDefault="0020061D">
            <w:pPr>
              <w:pStyle w:val="TableContents"/>
              <w:rPr>
                <w:rFonts w:ascii="Arial" w:hAnsi="Arial"/>
                <w:sz w:val="18"/>
                <w:szCs w:val="18"/>
                <w:rPrChange w:id="3205"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06"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417D70AA" w14:textId="77777777" w:rsidR="0020061D" w:rsidRPr="009E5F48" w:rsidRDefault="00766C9B">
            <w:pPr>
              <w:pStyle w:val="TableTable"/>
              <w:rPr>
                <w:sz w:val="18"/>
                <w:szCs w:val="18"/>
              </w:rPr>
            </w:pPr>
            <w:r w:rsidRPr="009E5F48">
              <w:rPr>
                <w:sz w:val="18"/>
                <w:szCs w:val="18"/>
              </w:rPr>
              <w:t>SH1000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07"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457F00B" w14:textId="77777777" w:rsidR="0020061D" w:rsidRPr="009E5F48" w:rsidRDefault="00766C9B">
            <w:pPr>
              <w:pStyle w:val="TableTable"/>
              <w:rPr>
                <w:sz w:val="18"/>
                <w:szCs w:val="18"/>
                <w:rPrChange w:id="3208" w:author="Nelly Wagner" w:date="2017-01-24T21:27:00Z">
                  <w:rPr/>
                </w:rPrChange>
              </w:rPr>
            </w:pPr>
            <w:r w:rsidRPr="009E5F48">
              <w:rPr>
                <w:sz w:val="18"/>
                <w:szCs w:val="18"/>
                <w:rPrChange w:id="3209" w:author="Nelly Wagner" w:date="2017-01-24T21:27:00Z">
                  <w:rPr/>
                </w:rPrChange>
              </w:rPr>
              <w:t>***</w:t>
            </w:r>
          </w:p>
        </w:tc>
      </w:tr>
      <w:tr w:rsidR="0020061D" w:rsidRPr="009E5F48" w14:paraId="003A4F05" w14:textId="77777777" w:rsidTr="009E5F48">
        <w:trPr>
          <w:trHeight w:hRule="exact" w:val="283"/>
          <w:trPrChange w:id="3210" w:author="Nelly Wagner" w:date="2017-01-24T21:27:00Z">
            <w:trPr>
              <w:trHeight w:hRule="exact" w:val="340"/>
            </w:trPr>
          </w:trPrChange>
        </w:trPr>
        <w:tc>
          <w:tcPr>
            <w:tcW w:w="340" w:type="dxa"/>
            <w:tcBorders>
              <w:right w:val="single" w:sz="2" w:space="0" w:color="000001"/>
            </w:tcBorders>
            <w:shd w:val="clear" w:color="auto" w:fill="auto"/>
            <w:vAlign w:val="center"/>
            <w:tcPrChange w:id="3211" w:author="Nelly Wagner" w:date="2017-01-24T21:27:00Z">
              <w:tcPr>
                <w:tcW w:w="340" w:type="dxa"/>
                <w:tcBorders>
                  <w:right w:val="single" w:sz="2" w:space="0" w:color="000001"/>
                </w:tcBorders>
                <w:shd w:val="clear" w:color="auto" w:fill="auto"/>
                <w:vAlign w:val="center"/>
              </w:tcPr>
            </w:tcPrChange>
          </w:tcPr>
          <w:p w14:paraId="77F45F89" w14:textId="77777777" w:rsidR="0020061D" w:rsidRPr="009E5F48" w:rsidRDefault="0020061D">
            <w:pPr>
              <w:pStyle w:val="TableContents"/>
              <w:rPr>
                <w:rFonts w:ascii="Arial" w:hAnsi="Arial"/>
                <w:sz w:val="18"/>
                <w:szCs w:val="18"/>
                <w:rPrChange w:id="3212"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13"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50210AA" w14:textId="77777777" w:rsidR="0020061D" w:rsidRPr="009E5F48" w:rsidRDefault="00766C9B">
            <w:pPr>
              <w:pStyle w:val="TableTable"/>
              <w:rPr>
                <w:sz w:val="18"/>
                <w:szCs w:val="18"/>
              </w:rPr>
            </w:pPr>
            <w:r w:rsidRPr="009E5F48">
              <w:rPr>
                <w:sz w:val="18"/>
                <w:szCs w:val="18"/>
              </w:rPr>
              <w:t>SH1000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14"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6B463A5F" w14:textId="77777777" w:rsidR="0020061D" w:rsidRPr="009E5F48" w:rsidRDefault="00766C9B">
            <w:pPr>
              <w:pStyle w:val="TableTable"/>
              <w:rPr>
                <w:sz w:val="18"/>
                <w:szCs w:val="18"/>
                <w:rPrChange w:id="3215" w:author="Nelly Wagner" w:date="2017-01-24T21:27:00Z">
                  <w:rPr/>
                </w:rPrChange>
              </w:rPr>
            </w:pPr>
            <w:r w:rsidRPr="009E5F48">
              <w:rPr>
                <w:sz w:val="18"/>
                <w:szCs w:val="18"/>
                <w:rPrChange w:id="3216" w:author="Nelly Wagner" w:date="2017-01-24T21:27:00Z">
                  <w:rPr/>
                </w:rPrChange>
              </w:rPr>
              <w:t>****</w:t>
            </w:r>
          </w:p>
        </w:tc>
      </w:tr>
      <w:tr w:rsidR="0020061D" w:rsidRPr="009E5F48" w14:paraId="3FF1C7F3" w14:textId="77777777" w:rsidTr="009E5F48">
        <w:trPr>
          <w:trHeight w:hRule="exact" w:val="283"/>
          <w:trPrChange w:id="3217" w:author="Nelly Wagner" w:date="2017-01-24T21:27:00Z">
            <w:trPr>
              <w:trHeight w:hRule="exact" w:val="340"/>
            </w:trPr>
          </w:trPrChange>
        </w:trPr>
        <w:tc>
          <w:tcPr>
            <w:tcW w:w="340" w:type="dxa"/>
            <w:tcBorders>
              <w:right w:val="single" w:sz="2" w:space="0" w:color="000001"/>
            </w:tcBorders>
            <w:shd w:val="clear" w:color="auto" w:fill="auto"/>
            <w:vAlign w:val="center"/>
            <w:tcPrChange w:id="3218" w:author="Nelly Wagner" w:date="2017-01-24T21:27:00Z">
              <w:tcPr>
                <w:tcW w:w="340" w:type="dxa"/>
                <w:tcBorders>
                  <w:right w:val="single" w:sz="2" w:space="0" w:color="000001"/>
                </w:tcBorders>
                <w:shd w:val="clear" w:color="auto" w:fill="auto"/>
                <w:vAlign w:val="center"/>
              </w:tcPr>
            </w:tcPrChange>
          </w:tcPr>
          <w:p w14:paraId="57F613B5" w14:textId="77777777" w:rsidR="0020061D" w:rsidRPr="009E5F48" w:rsidRDefault="0020061D">
            <w:pPr>
              <w:pStyle w:val="TableContents"/>
              <w:rPr>
                <w:rFonts w:ascii="Arial" w:hAnsi="Arial"/>
                <w:sz w:val="18"/>
                <w:szCs w:val="18"/>
                <w:rPrChange w:id="3219"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20"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65EFCFF" w14:textId="77777777" w:rsidR="0020061D" w:rsidRPr="009E5F48" w:rsidRDefault="00766C9B">
            <w:pPr>
              <w:pStyle w:val="TableTable"/>
              <w:rPr>
                <w:sz w:val="18"/>
                <w:szCs w:val="18"/>
              </w:rPr>
            </w:pPr>
            <w:r w:rsidRPr="009E5F48">
              <w:rPr>
                <w:sz w:val="18"/>
                <w:szCs w:val="18"/>
              </w:rPr>
              <w:t>sagB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21"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51C7643" w14:textId="77777777" w:rsidR="0020061D" w:rsidRPr="009E5F48" w:rsidRDefault="00766C9B">
            <w:pPr>
              <w:pStyle w:val="TableTable"/>
              <w:rPr>
                <w:sz w:val="18"/>
                <w:szCs w:val="18"/>
                <w:rPrChange w:id="3222" w:author="Nelly Wagner" w:date="2017-01-24T21:27:00Z">
                  <w:rPr/>
                </w:rPrChange>
              </w:rPr>
            </w:pPr>
            <w:r w:rsidRPr="009E5F48">
              <w:rPr>
                <w:sz w:val="18"/>
                <w:szCs w:val="18"/>
                <w:rPrChange w:id="3223" w:author="Nelly Wagner" w:date="2017-01-24T21:27:00Z">
                  <w:rPr/>
                </w:rPrChange>
              </w:rPr>
              <w:t>*</w:t>
            </w:r>
          </w:p>
        </w:tc>
      </w:tr>
      <w:tr w:rsidR="0020061D" w:rsidRPr="009E5F48" w14:paraId="44F51FBD" w14:textId="77777777" w:rsidTr="009E5F48">
        <w:trPr>
          <w:trHeight w:hRule="exact" w:val="283"/>
          <w:trPrChange w:id="3224" w:author="Nelly Wagner" w:date="2017-01-24T21:27:00Z">
            <w:trPr>
              <w:trHeight w:hRule="exact" w:val="340"/>
            </w:trPr>
          </w:trPrChange>
        </w:trPr>
        <w:tc>
          <w:tcPr>
            <w:tcW w:w="340" w:type="dxa"/>
            <w:tcBorders>
              <w:right w:val="single" w:sz="2" w:space="0" w:color="000001"/>
            </w:tcBorders>
            <w:shd w:val="clear" w:color="auto" w:fill="auto"/>
            <w:vAlign w:val="center"/>
            <w:tcPrChange w:id="3225" w:author="Nelly Wagner" w:date="2017-01-24T21:27:00Z">
              <w:tcPr>
                <w:tcW w:w="340" w:type="dxa"/>
                <w:tcBorders>
                  <w:right w:val="single" w:sz="2" w:space="0" w:color="000001"/>
                </w:tcBorders>
                <w:shd w:val="clear" w:color="auto" w:fill="auto"/>
                <w:vAlign w:val="center"/>
              </w:tcPr>
            </w:tcPrChange>
          </w:tcPr>
          <w:p w14:paraId="3990866D" w14:textId="77777777" w:rsidR="0020061D" w:rsidRPr="009E5F48" w:rsidRDefault="0020061D">
            <w:pPr>
              <w:pStyle w:val="TableContents"/>
              <w:rPr>
                <w:rFonts w:ascii="Arial" w:hAnsi="Arial"/>
                <w:sz w:val="18"/>
                <w:szCs w:val="18"/>
                <w:rPrChange w:id="3226"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27"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881D292" w14:textId="77777777" w:rsidR="0020061D" w:rsidRPr="009E5F48" w:rsidRDefault="00766C9B">
            <w:pPr>
              <w:pStyle w:val="TableTable"/>
              <w:rPr>
                <w:sz w:val="18"/>
                <w:szCs w:val="18"/>
              </w:rPr>
            </w:pPr>
            <w:r w:rsidRPr="009E5F48">
              <w:rPr>
                <w:sz w:val="18"/>
                <w:szCs w:val="18"/>
              </w:rPr>
              <w:t>sagB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28"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778161D" w14:textId="77777777" w:rsidR="0020061D" w:rsidRPr="009E5F48" w:rsidRDefault="00766C9B">
            <w:pPr>
              <w:pStyle w:val="TableTable"/>
              <w:rPr>
                <w:sz w:val="18"/>
                <w:szCs w:val="18"/>
                <w:rPrChange w:id="3229" w:author="Nelly Wagner" w:date="2017-01-24T21:27:00Z">
                  <w:rPr/>
                </w:rPrChange>
              </w:rPr>
            </w:pPr>
            <w:r w:rsidRPr="009E5F48">
              <w:rPr>
                <w:sz w:val="18"/>
                <w:szCs w:val="18"/>
                <w:rPrChange w:id="3230" w:author="Nelly Wagner" w:date="2017-01-24T21:27:00Z">
                  <w:rPr/>
                </w:rPrChange>
              </w:rPr>
              <w:t>**</w:t>
            </w:r>
          </w:p>
        </w:tc>
      </w:tr>
      <w:tr w:rsidR="0020061D" w:rsidRPr="009E5F48" w14:paraId="0F7CA929" w14:textId="77777777" w:rsidTr="009E5F48">
        <w:trPr>
          <w:trHeight w:hRule="exact" w:val="283"/>
          <w:trPrChange w:id="3231" w:author="Nelly Wagner" w:date="2017-01-24T21:27:00Z">
            <w:trPr>
              <w:trHeight w:hRule="exact" w:val="340"/>
            </w:trPr>
          </w:trPrChange>
        </w:trPr>
        <w:tc>
          <w:tcPr>
            <w:tcW w:w="340" w:type="dxa"/>
            <w:tcBorders>
              <w:right w:val="single" w:sz="2" w:space="0" w:color="000001"/>
            </w:tcBorders>
            <w:shd w:val="clear" w:color="auto" w:fill="auto"/>
            <w:vAlign w:val="center"/>
            <w:tcPrChange w:id="3232" w:author="Nelly Wagner" w:date="2017-01-24T21:27:00Z">
              <w:tcPr>
                <w:tcW w:w="340" w:type="dxa"/>
                <w:tcBorders>
                  <w:right w:val="single" w:sz="2" w:space="0" w:color="000001"/>
                </w:tcBorders>
                <w:shd w:val="clear" w:color="auto" w:fill="auto"/>
                <w:vAlign w:val="center"/>
              </w:tcPr>
            </w:tcPrChange>
          </w:tcPr>
          <w:p w14:paraId="0ACF8143" w14:textId="77777777" w:rsidR="0020061D" w:rsidRPr="009E5F48" w:rsidRDefault="0020061D">
            <w:pPr>
              <w:pStyle w:val="TableContents"/>
              <w:rPr>
                <w:rFonts w:ascii="Arial" w:hAnsi="Arial"/>
                <w:sz w:val="18"/>
                <w:szCs w:val="18"/>
                <w:rPrChange w:id="3233"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34"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59E9485" w14:textId="77777777" w:rsidR="0020061D" w:rsidRPr="009E5F48" w:rsidRDefault="00766C9B">
            <w:pPr>
              <w:pStyle w:val="TableTable"/>
              <w:rPr>
                <w:sz w:val="18"/>
                <w:szCs w:val="18"/>
              </w:rPr>
            </w:pPr>
            <w:r w:rsidRPr="009E5F48">
              <w:rPr>
                <w:sz w:val="18"/>
                <w:szCs w:val="18"/>
              </w:rPr>
              <w:t>phePsaeR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35"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FB4A076" w14:textId="77777777" w:rsidR="0020061D" w:rsidRPr="009E5F48" w:rsidRDefault="00766C9B">
            <w:pPr>
              <w:pStyle w:val="TableTable"/>
              <w:rPr>
                <w:sz w:val="18"/>
                <w:szCs w:val="18"/>
                <w:rPrChange w:id="3236" w:author="Nelly Wagner" w:date="2017-01-24T21:27:00Z">
                  <w:rPr/>
                </w:rPrChange>
              </w:rPr>
            </w:pPr>
            <w:r w:rsidRPr="009E5F48">
              <w:rPr>
                <w:sz w:val="18"/>
                <w:szCs w:val="18"/>
                <w:rPrChange w:id="3237" w:author="Nelly Wagner" w:date="2017-01-24T21:27:00Z">
                  <w:rPr/>
                </w:rPrChange>
              </w:rPr>
              <w:t>ns</w:t>
            </w:r>
          </w:p>
        </w:tc>
      </w:tr>
      <w:tr w:rsidR="0020061D" w:rsidRPr="009E5F48" w14:paraId="7DDFE9AE" w14:textId="77777777" w:rsidTr="009E5F48">
        <w:trPr>
          <w:trHeight w:hRule="exact" w:val="283"/>
          <w:trPrChange w:id="3238" w:author="Nelly Wagner" w:date="2017-01-24T21:27:00Z">
            <w:trPr>
              <w:trHeight w:hRule="exact" w:val="340"/>
            </w:trPr>
          </w:trPrChange>
        </w:trPr>
        <w:tc>
          <w:tcPr>
            <w:tcW w:w="340" w:type="dxa"/>
            <w:tcBorders>
              <w:right w:val="single" w:sz="2" w:space="0" w:color="000001"/>
            </w:tcBorders>
            <w:shd w:val="clear" w:color="auto" w:fill="auto"/>
            <w:vAlign w:val="center"/>
            <w:tcPrChange w:id="3239" w:author="Nelly Wagner" w:date="2017-01-24T21:27:00Z">
              <w:tcPr>
                <w:tcW w:w="340" w:type="dxa"/>
                <w:tcBorders>
                  <w:right w:val="single" w:sz="2" w:space="0" w:color="000001"/>
                </w:tcBorders>
                <w:shd w:val="clear" w:color="auto" w:fill="auto"/>
                <w:vAlign w:val="center"/>
              </w:tcPr>
            </w:tcPrChange>
          </w:tcPr>
          <w:p w14:paraId="3C7238A6" w14:textId="77777777" w:rsidR="0020061D" w:rsidRPr="009E5F48" w:rsidRDefault="00766C9B">
            <w:pPr>
              <w:pStyle w:val="TableContents"/>
              <w:rPr>
                <w:rFonts w:ascii="Arial" w:hAnsi="Arial"/>
                <w:b/>
                <w:bCs/>
                <w:sz w:val="18"/>
                <w:szCs w:val="18"/>
                <w:rPrChange w:id="3240" w:author="Nelly Wagner" w:date="2017-01-24T21:27:00Z">
                  <w:rPr>
                    <w:rFonts w:ascii="Arial" w:hAnsi="Arial"/>
                    <w:b/>
                    <w:bCs/>
                    <w:sz w:val="20"/>
                  </w:rPr>
                </w:rPrChange>
              </w:rPr>
            </w:pPr>
            <w:r w:rsidRPr="009E5F48">
              <w:rPr>
                <w:rFonts w:ascii="Arial" w:hAnsi="Arial"/>
                <w:b/>
                <w:bCs/>
                <w:sz w:val="18"/>
                <w:szCs w:val="18"/>
                <w:rPrChange w:id="3241" w:author="Nelly Wagner" w:date="2017-01-24T21:27:00Z">
                  <w:rPr>
                    <w:rFonts w:ascii="Arial" w:hAnsi="Arial"/>
                    <w:b/>
                    <w:bCs/>
                    <w:sz w:val="20"/>
                  </w:rPr>
                </w:rPrChange>
              </w:rPr>
              <w:t>C</w:t>
            </w: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42"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4F41F56" w14:textId="77777777" w:rsidR="0020061D" w:rsidRPr="009E5F48" w:rsidRDefault="00766C9B">
            <w:pPr>
              <w:pStyle w:val="TableTable"/>
              <w:jc w:val="left"/>
              <w:rPr>
                <w:b/>
                <w:bCs/>
                <w:sz w:val="18"/>
                <w:szCs w:val="18"/>
              </w:rPr>
            </w:pPr>
            <w:r w:rsidRPr="009E5F48">
              <w:rPr>
                <w:b/>
                <w:bCs/>
                <w:sz w:val="18"/>
                <w:szCs w:val="18"/>
              </w:rPr>
              <w:t>Dunn's multiple comparisons test (2 hours post-infection)</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43"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462D05B" w14:textId="77777777" w:rsidR="0020061D" w:rsidRPr="009E5F48" w:rsidRDefault="00766C9B">
            <w:pPr>
              <w:pStyle w:val="TableTable"/>
              <w:jc w:val="left"/>
              <w:rPr>
                <w:b/>
                <w:bCs/>
                <w:sz w:val="18"/>
                <w:szCs w:val="18"/>
              </w:rPr>
            </w:pPr>
            <w:r w:rsidRPr="009E5F48">
              <w:rPr>
                <w:b/>
                <w:bCs/>
                <w:sz w:val="18"/>
                <w:szCs w:val="18"/>
              </w:rPr>
              <w:t>Significance, α = 0.05</w:t>
            </w:r>
          </w:p>
        </w:tc>
      </w:tr>
      <w:tr w:rsidR="0020061D" w:rsidRPr="009E5F48" w14:paraId="7DE3F90A" w14:textId="77777777" w:rsidTr="009E5F48">
        <w:trPr>
          <w:trHeight w:hRule="exact" w:val="283"/>
          <w:trPrChange w:id="3244" w:author="Nelly Wagner" w:date="2017-01-24T21:27:00Z">
            <w:trPr>
              <w:trHeight w:hRule="exact" w:val="340"/>
            </w:trPr>
          </w:trPrChange>
        </w:trPr>
        <w:tc>
          <w:tcPr>
            <w:tcW w:w="340" w:type="dxa"/>
            <w:tcBorders>
              <w:right w:val="single" w:sz="2" w:space="0" w:color="000001"/>
            </w:tcBorders>
            <w:shd w:val="clear" w:color="auto" w:fill="auto"/>
            <w:vAlign w:val="center"/>
            <w:tcPrChange w:id="3245" w:author="Nelly Wagner" w:date="2017-01-24T21:27:00Z">
              <w:tcPr>
                <w:tcW w:w="340" w:type="dxa"/>
                <w:tcBorders>
                  <w:right w:val="single" w:sz="2" w:space="0" w:color="000001"/>
                </w:tcBorders>
                <w:shd w:val="clear" w:color="auto" w:fill="auto"/>
                <w:vAlign w:val="center"/>
              </w:tcPr>
            </w:tcPrChange>
          </w:tcPr>
          <w:p w14:paraId="1214A203" w14:textId="77777777" w:rsidR="0020061D" w:rsidRPr="009E5F48" w:rsidRDefault="0020061D">
            <w:pPr>
              <w:pStyle w:val="TableContents"/>
              <w:rPr>
                <w:rFonts w:ascii="Arial" w:hAnsi="Arial"/>
                <w:sz w:val="18"/>
                <w:szCs w:val="18"/>
                <w:rPrChange w:id="3246"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47"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C9812D9" w14:textId="77777777" w:rsidR="0020061D" w:rsidRPr="009E5F48" w:rsidRDefault="00766C9B">
            <w:pPr>
              <w:pStyle w:val="TableTable"/>
              <w:rPr>
                <w:sz w:val="18"/>
                <w:szCs w:val="18"/>
              </w:rPr>
            </w:pPr>
            <w:r w:rsidRPr="009E5F48">
              <w:rPr>
                <w:sz w:val="18"/>
                <w:szCs w:val="18"/>
              </w:rPr>
              <w:t>PBS vs.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48"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117ECCB" w14:textId="77777777" w:rsidR="0020061D" w:rsidRPr="009E5F48" w:rsidRDefault="00766C9B">
            <w:pPr>
              <w:pStyle w:val="TableTable"/>
              <w:rPr>
                <w:sz w:val="18"/>
                <w:szCs w:val="18"/>
                <w:rPrChange w:id="3249" w:author="Nelly Wagner" w:date="2017-01-24T21:27:00Z">
                  <w:rPr/>
                </w:rPrChange>
              </w:rPr>
            </w:pPr>
            <w:r w:rsidRPr="009E5F48">
              <w:rPr>
                <w:sz w:val="18"/>
                <w:szCs w:val="18"/>
                <w:rPrChange w:id="3250" w:author="Nelly Wagner" w:date="2017-01-24T21:27:00Z">
                  <w:rPr/>
                </w:rPrChange>
              </w:rPr>
              <w:t>****</w:t>
            </w:r>
          </w:p>
        </w:tc>
      </w:tr>
      <w:tr w:rsidR="0020061D" w:rsidRPr="009E5F48" w14:paraId="3E3D0C18" w14:textId="77777777" w:rsidTr="009E5F48">
        <w:trPr>
          <w:trHeight w:hRule="exact" w:val="283"/>
          <w:trPrChange w:id="3251" w:author="Nelly Wagner" w:date="2017-01-24T21:27:00Z">
            <w:trPr>
              <w:trHeight w:hRule="exact" w:val="340"/>
            </w:trPr>
          </w:trPrChange>
        </w:trPr>
        <w:tc>
          <w:tcPr>
            <w:tcW w:w="340" w:type="dxa"/>
            <w:tcBorders>
              <w:right w:val="single" w:sz="2" w:space="0" w:color="000001"/>
            </w:tcBorders>
            <w:shd w:val="clear" w:color="auto" w:fill="auto"/>
            <w:vAlign w:val="center"/>
            <w:tcPrChange w:id="3252" w:author="Nelly Wagner" w:date="2017-01-24T21:27:00Z">
              <w:tcPr>
                <w:tcW w:w="340" w:type="dxa"/>
                <w:tcBorders>
                  <w:right w:val="single" w:sz="2" w:space="0" w:color="000001"/>
                </w:tcBorders>
                <w:shd w:val="clear" w:color="auto" w:fill="auto"/>
                <w:vAlign w:val="center"/>
              </w:tcPr>
            </w:tcPrChange>
          </w:tcPr>
          <w:p w14:paraId="2DD5F7E9" w14:textId="77777777" w:rsidR="0020061D" w:rsidRPr="009E5F48" w:rsidRDefault="0020061D">
            <w:pPr>
              <w:pStyle w:val="TableContents"/>
              <w:rPr>
                <w:rFonts w:ascii="Arial" w:hAnsi="Arial"/>
                <w:sz w:val="18"/>
                <w:szCs w:val="18"/>
                <w:rPrChange w:id="3253"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54"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494621E" w14:textId="77777777" w:rsidR="0020061D" w:rsidRPr="009E5F48" w:rsidRDefault="00766C9B">
            <w:pPr>
              <w:pStyle w:val="TableTable"/>
              <w:rPr>
                <w:sz w:val="18"/>
                <w:szCs w:val="18"/>
              </w:rPr>
            </w:pPr>
            <w:r w:rsidRPr="009E5F48">
              <w:rPr>
                <w:sz w:val="18"/>
                <w:szCs w:val="18"/>
              </w:rPr>
              <w:t>PBS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55"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4B84BC6A" w14:textId="77777777" w:rsidR="0020061D" w:rsidRPr="009E5F48" w:rsidRDefault="00766C9B">
            <w:pPr>
              <w:pStyle w:val="TableTable"/>
              <w:rPr>
                <w:sz w:val="18"/>
                <w:szCs w:val="18"/>
                <w:rPrChange w:id="3256" w:author="Nelly Wagner" w:date="2017-01-24T21:27:00Z">
                  <w:rPr/>
                </w:rPrChange>
              </w:rPr>
            </w:pPr>
            <w:r w:rsidRPr="009E5F48">
              <w:rPr>
                <w:sz w:val="18"/>
                <w:szCs w:val="18"/>
                <w:rPrChange w:id="3257" w:author="Nelly Wagner" w:date="2017-01-24T21:27:00Z">
                  <w:rPr/>
                </w:rPrChange>
              </w:rPr>
              <w:t>****</w:t>
            </w:r>
          </w:p>
        </w:tc>
      </w:tr>
      <w:tr w:rsidR="0020061D" w:rsidRPr="009E5F48" w14:paraId="598DFECE" w14:textId="77777777" w:rsidTr="009E5F48">
        <w:trPr>
          <w:trHeight w:hRule="exact" w:val="283"/>
          <w:trPrChange w:id="3258" w:author="Nelly Wagner" w:date="2017-01-24T21:27:00Z">
            <w:trPr>
              <w:trHeight w:hRule="exact" w:val="340"/>
            </w:trPr>
          </w:trPrChange>
        </w:trPr>
        <w:tc>
          <w:tcPr>
            <w:tcW w:w="340" w:type="dxa"/>
            <w:tcBorders>
              <w:right w:val="single" w:sz="2" w:space="0" w:color="000001"/>
            </w:tcBorders>
            <w:shd w:val="clear" w:color="auto" w:fill="auto"/>
            <w:vAlign w:val="center"/>
            <w:tcPrChange w:id="3259" w:author="Nelly Wagner" w:date="2017-01-24T21:27:00Z">
              <w:tcPr>
                <w:tcW w:w="340" w:type="dxa"/>
                <w:tcBorders>
                  <w:right w:val="single" w:sz="2" w:space="0" w:color="000001"/>
                </w:tcBorders>
                <w:shd w:val="clear" w:color="auto" w:fill="auto"/>
                <w:vAlign w:val="center"/>
              </w:tcPr>
            </w:tcPrChange>
          </w:tcPr>
          <w:p w14:paraId="4705C98A" w14:textId="77777777" w:rsidR="0020061D" w:rsidRPr="009E5F48" w:rsidRDefault="0020061D">
            <w:pPr>
              <w:pStyle w:val="TableContents"/>
              <w:rPr>
                <w:rFonts w:ascii="Arial" w:hAnsi="Arial"/>
                <w:sz w:val="18"/>
                <w:szCs w:val="18"/>
                <w:rPrChange w:id="3260"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61"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44117E49" w14:textId="77777777" w:rsidR="0020061D" w:rsidRPr="009E5F48" w:rsidRDefault="00766C9B">
            <w:pPr>
              <w:pStyle w:val="TableTable"/>
              <w:rPr>
                <w:sz w:val="18"/>
                <w:szCs w:val="18"/>
              </w:rPr>
            </w:pPr>
            <w:r w:rsidRPr="009E5F48">
              <w:rPr>
                <w:sz w:val="18"/>
                <w:szCs w:val="18"/>
              </w:rPr>
              <w:t>PBS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62"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6E269779" w14:textId="77777777" w:rsidR="0020061D" w:rsidRPr="009E5F48" w:rsidRDefault="00766C9B">
            <w:pPr>
              <w:pStyle w:val="TableTable"/>
              <w:rPr>
                <w:sz w:val="18"/>
                <w:szCs w:val="18"/>
                <w:rPrChange w:id="3263" w:author="Nelly Wagner" w:date="2017-01-24T21:27:00Z">
                  <w:rPr/>
                </w:rPrChange>
              </w:rPr>
            </w:pPr>
            <w:r w:rsidRPr="009E5F48">
              <w:rPr>
                <w:sz w:val="18"/>
                <w:szCs w:val="18"/>
                <w:rPrChange w:id="3264" w:author="Nelly Wagner" w:date="2017-01-24T21:27:00Z">
                  <w:rPr/>
                </w:rPrChange>
              </w:rPr>
              <w:t>**</w:t>
            </w:r>
          </w:p>
        </w:tc>
      </w:tr>
      <w:tr w:rsidR="0020061D" w:rsidRPr="009E5F48" w14:paraId="04DA4E7F" w14:textId="77777777" w:rsidTr="009E5F48">
        <w:trPr>
          <w:trHeight w:hRule="exact" w:val="283"/>
          <w:trPrChange w:id="3265" w:author="Nelly Wagner" w:date="2017-01-24T21:27:00Z">
            <w:trPr>
              <w:trHeight w:hRule="exact" w:val="340"/>
            </w:trPr>
          </w:trPrChange>
        </w:trPr>
        <w:tc>
          <w:tcPr>
            <w:tcW w:w="340" w:type="dxa"/>
            <w:tcBorders>
              <w:right w:val="single" w:sz="2" w:space="0" w:color="000001"/>
            </w:tcBorders>
            <w:shd w:val="clear" w:color="auto" w:fill="auto"/>
            <w:vAlign w:val="center"/>
            <w:tcPrChange w:id="3266" w:author="Nelly Wagner" w:date="2017-01-24T21:27:00Z">
              <w:tcPr>
                <w:tcW w:w="340" w:type="dxa"/>
                <w:tcBorders>
                  <w:right w:val="single" w:sz="2" w:space="0" w:color="000001"/>
                </w:tcBorders>
                <w:shd w:val="clear" w:color="auto" w:fill="auto"/>
                <w:vAlign w:val="center"/>
              </w:tcPr>
            </w:tcPrChange>
          </w:tcPr>
          <w:p w14:paraId="37751CCC" w14:textId="77777777" w:rsidR="0020061D" w:rsidRPr="009E5F48" w:rsidRDefault="0020061D">
            <w:pPr>
              <w:pStyle w:val="TableContents"/>
              <w:rPr>
                <w:rFonts w:ascii="Arial" w:hAnsi="Arial"/>
                <w:sz w:val="18"/>
                <w:szCs w:val="18"/>
                <w:rPrChange w:id="3267"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68"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22DE9088" w14:textId="77777777" w:rsidR="0020061D" w:rsidRPr="009E5F48" w:rsidRDefault="00766C9B">
            <w:pPr>
              <w:pStyle w:val="TableTable"/>
              <w:rPr>
                <w:sz w:val="18"/>
                <w:szCs w:val="18"/>
              </w:rPr>
            </w:pPr>
            <w:r w:rsidRPr="009E5F48">
              <w:rPr>
                <w:sz w:val="18"/>
                <w:szCs w:val="18"/>
              </w:rPr>
              <w:t>PBS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69"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4F5B83C0" w14:textId="77777777" w:rsidR="0020061D" w:rsidRPr="009E5F48" w:rsidRDefault="00766C9B">
            <w:pPr>
              <w:pStyle w:val="TableTable"/>
              <w:rPr>
                <w:sz w:val="18"/>
                <w:szCs w:val="18"/>
                <w:rPrChange w:id="3270" w:author="Nelly Wagner" w:date="2017-01-24T21:27:00Z">
                  <w:rPr/>
                </w:rPrChange>
              </w:rPr>
            </w:pPr>
            <w:r w:rsidRPr="009E5F48">
              <w:rPr>
                <w:sz w:val="18"/>
                <w:szCs w:val="18"/>
                <w:rPrChange w:id="3271" w:author="Nelly Wagner" w:date="2017-01-24T21:27:00Z">
                  <w:rPr/>
                </w:rPrChange>
              </w:rPr>
              <w:t>ns</w:t>
            </w:r>
          </w:p>
        </w:tc>
      </w:tr>
      <w:tr w:rsidR="0020061D" w:rsidRPr="009E5F48" w14:paraId="6B3DFFAF" w14:textId="77777777" w:rsidTr="009E5F48">
        <w:trPr>
          <w:trHeight w:hRule="exact" w:val="283"/>
          <w:trPrChange w:id="3272" w:author="Nelly Wagner" w:date="2017-01-24T21:27:00Z">
            <w:trPr>
              <w:trHeight w:hRule="exact" w:val="340"/>
            </w:trPr>
          </w:trPrChange>
        </w:trPr>
        <w:tc>
          <w:tcPr>
            <w:tcW w:w="340" w:type="dxa"/>
            <w:tcBorders>
              <w:right w:val="single" w:sz="2" w:space="0" w:color="000001"/>
            </w:tcBorders>
            <w:shd w:val="clear" w:color="auto" w:fill="auto"/>
            <w:vAlign w:val="center"/>
            <w:tcPrChange w:id="3273" w:author="Nelly Wagner" w:date="2017-01-24T21:27:00Z">
              <w:tcPr>
                <w:tcW w:w="340" w:type="dxa"/>
                <w:tcBorders>
                  <w:right w:val="single" w:sz="2" w:space="0" w:color="000001"/>
                </w:tcBorders>
                <w:shd w:val="clear" w:color="auto" w:fill="auto"/>
                <w:vAlign w:val="center"/>
              </w:tcPr>
            </w:tcPrChange>
          </w:tcPr>
          <w:p w14:paraId="46020746" w14:textId="77777777" w:rsidR="0020061D" w:rsidRPr="009E5F48" w:rsidRDefault="0020061D">
            <w:pPr>
              <w:pStyle w:val="TableContents"/>
              <w:rPr>
                <w:rFonts w:ascii="Arial" w:hAnsi="Arial"/>
                <w:sz w:val="18"/>
                <w:szCs w:val="18"/>
                <w:rPrChange w:id="3274"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75"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6DDD78E" w14:textId="77777777" w:rsidR="0020061D" w:rsidRPr="009E5F48" w:rsidRDefault="00766C9B">
            <w:pPr>
              <w:pStyle w:val="TableTable"/>
              <w:rPr>
                <w:sz w:val="18"/>
                <w:szCs w:val="18"/>
              </w:rPr>
            </w:pPr>
            <w:r w:rsidRPr="009E5F48">
              <w:rPr>
                <w:sz w:val="18"/>
                <w:szCs w:val="18"/>
              </w:rPr>
              <w:t>SH1000 vs. sagB</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76"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7A3353C" w14:textId="77777777" w:rsidR="0020061D" w:rsidRPr="009E5F48" w:rsidRDefault="00766C9B">
            <w:pPr>
              <w:pStyle w:val="TableTable"/>
              <w:rPr>
                <w:sz w:val="18"/>
                <w:szCs w:val="18"/>
                <w:rPrChange w:id="3277" w:author="Nelly Wagner" w:date="2017-01-24T21:27:00Z">
                  <w:rPr/>
                </w:rPrChange>
              </w:rPr>
            </w:pPr>
            <w:r w:rsidRPr="009E5F48">
              <w:rPr>
                <w:sz w:val="18"/>
                <w:szCs w:val="18"/>
                <w:rPrChange w:id="3278" w:author="Nelly Wagner" w:date="2017-01-24T21:27:00Z">
                  <w:rPr/>
                </w:rPrChange>
              </w:rPr>
              <w:t>ns</w:t>
            </w:r>
          </w:p>
        </w:tc>
      </w:tr>
      <w:tr w:rsidR="0020061D" w:rsidRPr="009E5F48" w14:paraId="26DE44CA" w14:textId="77777777" w:rsidTr="009E5F48">
        <w:trPr>
          <w:trHeight w:hRule="exact" w:val="283"/>
          <w:trPrChange w:id="3279" w:author="Nelly Wagner" w:date="2017-01-24T21:27:00Z">
            <w:trPr>
              <w:trHeight w:hRule="exact" w:val="340"/>
            </w:trPr>
          </w:trPrChange>
        </w:trPr>
        <w:tc>
          <w:tcPr>
            <w:tcW w:w="340" w:type="dxa"/>
            <w:tcBorders>
              <w:right w:val="single" w:sz="2" w:space="0" w:color="000001"/>
            </w:tcBorders>
            <w:shd w:val="clear" w:color="auto" w:fill="auto"/>
            <w:vAlign w:val="center"/>
            <w:tcPrChange w:id="3280" w:author="Nelly Wagner" w:date="2017-01-24T21:27:00Z">
              <w:tcPr>
                <w:tcW w:w="340" w:type="dxa"/>
                <w:tcBorders>
                  <w:right w:val="single" w:sz="2" w:space="0" w:color="000001"/>
                </w:tcBorders>
                <w:shd w:val="clear" w:color="auto" w:fill="auto"/>
                <w:vAlign w:val="center"/>
              </w:tcPr>
            </w:tcPrChange>
          </w:tcPr>
          <w:p w14:paraId="4486C1F4" w14:textId="77777777" w:rsidR="0020061D" w:rsidRPr="009E5F48" w:rsidRDefault="0020061D">
            <w:pPr>
              <w:pStyle w:val="TableContents"/>
              <w:rPr>
                <w:rFonts w:ascii="Arial" w:hAnsi="Arial"/>
                <w:sz w:val="18"/>
                <w:szCs w:val="18"/>
                <w:rPrChange w:id="3281"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82"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0CB7E58" w14:textId="77777777" w:rsidR="0020061D" w:rsidRPr="009E5F48" w:rsidRDefault="00766C9B">
            <w:pPr>
              <w:pStyle w:val="TableTable"/>
              <w:rPr>
                <w:sz w:val="18"/>
                <w:szCs w:val="18"/>
              </w:rPr>
            </w:pPr>
            <w:r w:rsidRPr="009E5F48">
              <w:rPr>
                <w:sz w:val="18"/>
                <w:szCs w:val="18"/>
              </w:rPr>
              <w:t>SH1000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83"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9BA9B23" w14:textId="77777777" w:rsidR="0020061D" w:rsidRPr="009E5F48" w:rsidRDefault="00766C9B">
            <w:pPr>
              <w:pStyle w:val="TableTable"/>
              <w:rPr>
                <w:sz w:val="18"/>
                <w:szCs w:val="18"/>
                <w:rPrChange w:id="3284" w:author="Nelly Wagner" w:date="2017-01-24T21:27:00Z">
                  <w:rPr/>
                </w:rPrChange>
              </w:rPr>
            </w:pPr>
            <w:r w:rsidRPr="009E5F48">
              <w:rPr>
                <w:sz w:val="18"/>
                <w:szCs w:val="18"/>
                <w:rPrChange w:id="3285" w:author="Nelly Wagner" w:date="2017-01-24T21:27:00Z">
                  <w:rPr/>
                </w:rPrChange>
              </w:rPr>
              <w:t>ns</w:t>
            </w:r>
          </w:p>
        </w:tc>
      </w:tr>
      <w:tr w:rsidR="0020061D" w:rsidRPr="009E5F48" w14:paraId="170E277A" w14:textId="77777777" w:rsidTr="009E5F48">
        <w:trPr>
          <w:trHeight w:hRule="exact" w:val="283"/>
          <w:trPrChange w:id="3286" w:author="Nelly Wagner" w:date="2017-01-24T21:27:00Z">
            <w:trPr>
              <w:trHeight w:hRule="exact" w:val="340"/>
            </w:trPr>
          </w:trPrChange>
        </w:trPr>
        <w:tc>
          <w:tcPr>
            <w:tcW w:w="340" w:type="dxa"/>
            <w:tcBorders>
              <w:right w:val="single" w:sz="2" w:space="0" w:color="000001"/>
            </w:tcBorders>
            <w:shd w:val="clear" w:color="auto" w:fill="auto"/>
            <w:vAlign w:val="center"/>
            <w:tcPrChange w:id="3287" w:author="Nelly Wagner" w:date="2017-01-24T21:27:00Z">
              <w:tcPr>
                <w:tcW w:w="340" w:type="dxa"/>
                <w:tcBorders>
                  <w:right w:val="single" w:sz="2" w:space="0" w:color="000001"/>
                </w:tcBorders>
                <w:shd w:val="clear" w:color="auto" w:fill="auto"/>
                <w:vAlign w:val="center"/>
              </w:tcPr>
            </w:tcPrChange>
          </w:tcPr>
          <w:p w14:paraId="3801CBC4" w14:textId="77777777" w:rsidR="0020061D" w:rsidRPr="009E5F48" w:rsidRDefault="0020061D">
            <w:pPr>
              <w:pStyle w:val="TableContents"/>
              <w:rPr>
                <w:rFonts w:ascii="Arial" w:hAnsi="Arial"/>
                <w:sz w:val="18"/>
                <w:szCs w:val="18"/>
                <w:rPrChange w:id="3288"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89"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7F3003F" w14:textId="77777777" w:rsidR="0020061D" w:rsidRPr="009E5F48" w:rsidRDefault="00766C9B">
            <w:pPr>
              <w:pStyle w:val="TableTable"/>
              <w:rPr>
                <w:sz w:val="18"/>
                <w:szCs w:val="18"/>
              </w:rPr>
            </w:pPr>
            <w:r w:rsidRPr="009E5F48">
              <w:rPr>
                <w:sz w:val="18"/>
                <w:szCs w:val="18"/>
              </w:rPr>
              <w:t>SH1000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90"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005D518C" w14:textId="77777777" w:rsidR="0020061D" w:rsidRPr="009E5F48" w:rsidRDefault="00766C9B">
            <w:pPr>
              <w:pStyle w:val="TableTable"/>
              <w:rPr>
                <w:sz w:val="18"/>
                <w:szCs w:val="18"/>
                <w:rPrChange w:id="3291" w:author="Nelly Wagner" w:date="2017-01-24T21:27:00Z">
                  <w:rPr/>
                </w:rPrChange>
              </w:rPr>
            </w:pPr>
            <w:r w:rsidRPr="009E5F48">
              <w:rPr>
                <w:sz w:val="18"/>
                <w:szCs w:val="18"/>
                <w:rPrChange w:id="3292" w:author="Nelly Wagner" w:date="2017-01-24T21:27:00Z">
                  <w:rPr/>
                </w:rPrChange>
              </w:rPr>
              <w:t>****</w:t>
            </w:r>
          </w:p>
        </w:tc>
      </w:tr>
      <w:tr w:rsidR="0020061D" w:rsidRPr="009E5F48" w14:paraId="109E543E" w14:textId="77777777" w:rsidTr="009E5F48">
        <w:trPr>
          <w:trHeight w:hRule="exact" w:val="283"/>
          <w:trPrChange w:id="3293" w:author="Nelly Wagner" w:date="2017-01-24T21:27:00Z">
            <w:trPr>
              <w:trHeight w:hRule="exact" w:val="340"/>
            </w:trPr>
          </w:trPrChange>
        </w:trPr>
        <w:tc>
          <w:tcPr>
            <w:tcW w:w="340" w:type="dxa"/>
            <w:tcBorders>
              <w:right w:val="single" w:sz="2" w:space="0" w:color="000001"/>
            </w:tcBorders>
            <w:shd w:val="clear" w:color="auto" w:fill="auto"/>
            <w:vAlign w:val="center"/>
            <w:tcPrChange w:id="3294" w:author="Nelly Wagner" w:date="2017-01-24T21:27:00Z">
              <w:tcPr>
                <w:tcW w:w="340" w:type="dxa"/>
                <w:tcBorders>
                  <w:right w:val="single" w:sz="2" w:space="0" w:color="000001"/>
                </w:tcBorders>
                <w:shd w:val="clear" w:color="auto" w:fill="auto"/>
                <w:vAlign w:val="center"/>
              </w:tcPr>
            </w:tcPrChange>
          </w:tcPr>
          <w:p w14:paraId="150D2EF8" w14:textId="77777777" w:rsidR="0020061D" w:rsidRPr="009E5F48" w:rsidRDefault="0020061D">
            <w:pPr>
              <w:pStyle w:val="TableContents"/>
              <w:rPr>
                <w:rFonts w:ascii="Arial" w:hAnsi="Arial"/>
                <w:sz w:val="18"/>
                <w:szCs w:val="18"/>
                <w:rPrChange w:id="3295"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96"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35CF920E" w14:textId="77777777" w:rsidR="0020061D" w:rsidRPr="009E5F48" w:rsidRDefault="00766C9B">
            <w:pPr>
              <w:pStyle w:val="TableTable"/>
              <w:rPr>
                <w:sz w:val="18"/>
                <w:szCs w:val="18"/>
              </w:rPr>
            </w:pPr>
            <w:r w:rsidRPr="009E5F48">
              <w:rPr>
                <w:sz w:val="18"/>
                <w:szCs w:val="18"/>
              </w:rPr>
              <w:t>sagB vs. phePsaeR</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297"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722E454" w14:textId="77777777" w:rsidR="0020061D" w:rsidRPr="009E5F48" w:rsidRDefault="00766C9B">
            <w:pPr>
              <w:pStyle w:val="TableTable"/>
              <w:rPr>
                <w:sz w:val="18"/>
                <w:szCs w:val="18"/>
                <w:rPrChange w:id="3298" w:author="Nelly Wagner" w:date="2017-01-24T21:27:00Z">
                  <w:rPr/>
                </w:rPrChange>
              </w:rPr>
            </w:pPr>
            <w:r w:rsidRPr="009E5F48">
              <w:rPr>
                <w:sz w:val="18"/>
                <w:szCs w:val="18"/>
                <w:rPrChange w:id="3299" w:author="Nelly Wagner" w:date="2017-01-24T21:27:00Z">
                  <w:rPr/>
                </w:rPrChange>
              </w:rPr>
              <w:t>ns</w:t>
            </w:r>
          </w:p>
        </w:tc>
      </w:tr>
      <w:tr w:rsidR="0020061D" w:rsidRPr="009E5F48" w14:paraId="2069646C" w14:textId="77777777" w:rsidTr="009E5F48">
        <w:trPr>
          <w:trHeight w:hRule="exact" w:val="283"/>
          <w:trPrChange w:id="3300" w:author="Nelly Wagner" w:date="2017-01-24T21:27:00Z">
            <w:trPr>
              <w:trHeight w:hRule="exact" w:val="340"/>
            </w:trPr>
          </w:trPrChange>
        </w:trPr>
        <w:tc>
          <w:tcPr>
            <w:tcW w:w="340" w:type="dxa"/>
            <w:tcBorders>
              <w:right w:val="single" w:sz="2" w:space="0" w:color="000001"/>
            </w:tcBorders>
            <w:shd w:val="clear" w:color="auto" w:fill="auto"/>
            <w:vAlign w:val="center"/>
            <w:tcPrChange w:id="3301" w:author="Nelly Wagner" w:date="2017-01-24T21:27:00Z">
              <w:tcPr>
                <w:tcW w:w="340" w:type="dxa"/>
                <w:tcBorders>
                  <w:right w:val="single" w:sz="2" w:space="0" w:color="000001"/>
                </w:tcBorders>
                <w:shd w:val="clear" w:color="auto" w:fill="auto"/>
                <w:vAlign w:val="center"/>
              </w:tcPr>
            </w:tcPrChange>
          </w:tcPr>
          <w:p w14:paraId="25128D64" w14:textId="77777777" w:rsidR="0020061D" w:rsidRPr="009E5F48" w:rsidRDefault="0020061D">
            <w:pPr>
              <w:pStyle w:val="TableContents"/>
              <w:rPr>
                <w:rFonts w:ascii="Arial" w:hAnsi="Arial"/>
                <w:sz w:val="18"/>
                <w:szCs w:val="18"/>
                <w:rPrChange w:id="3302"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303"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53C6F803" w14:textId="77777777" w:rsidR="0020061D" w:rsidRPr="009E5F48" w:rsidRDefault="00766C9B">
            <w:pPr>
              <w:pStyle w:val="TableTable"/>
              <w:rPr>
                <w:sz w:val="18"/>
                <w:szCs w:val="18"/>
              </w:rPr>
            </w:pPr>
            <w:r w:rsidRPr="009E5F48">
              <w:rPr>
                <w:sz w:val="18"/>
                <w:szCs w:val="18"/>
              </w:rPr>
              <w:t>sagB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304"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3257E42" w14:textId="77777777" w:rsidR="0020061D" w:rsidRPr="009E5F48" w:rsidRDefault="00766C9B">
            <w:pPr>
              <w:pStyle w:val="TableTable"/>
              <w:rPr>
                <w:sz w:val="18"/>
                <w:szCs w:val="18"/>
                <w:rPrChange w:id="3305" w:author="Nelly Wagner" w:date="2017-01-24T21:27:00Z">
                  <w:rPr/>
                </w:rPrChange>
              </w:rPr>
            </w:pPr>
            <w:r w:rsidRPr="009E5F48">
              <w:rPr>
                <w:sz w:val="18"/>
                <w:szCs w:val="18"/>
                <w:rPrChange w:id="3306" w:author="Nelly Wagner" w:date="2017-01-24T21:27:00Z">
                  <w:rPr/>
                </w:rPrChange>
              </w:rPr>
              <w:t>**</w:t>
            </w:r>
          </w:p>
        </w:tc>
      </w:tr>
      <w:tr w:rsidR="0020061D" w:rsidRPr="009E5F48" w14:paraId="2BE183B8" w14:textId="77777777" w:rsidTr="009E5F48">
        <w:trPr>
          <w:trHeight w:hRule="exact" w:val="283"/>
          <w:trPrChange w:id="3307" w:author="Nelly Wagner" w:date="2017-01-24T21:27:00Z">
            <w:trPr>
              <w:trHeight w:hRule="exact" w:val="340"/>
            </w:trPr>
          </w:trPrChange>
        </w:trPr>
        <w:tc>
          <w:tcPr>
            <w:tcW w:w="340" w:type="dxa"/>
            <w:tcBorders>
              <w:right w:val="single" w:sz="2" w:space="0" w:color="000001"/>
            </w:tcBorders>
            <w:shd w:val="clear" w:color="auto" w:fill="auto"/>
            <w:vAlign w:val="center"/>
            <w:tcPrChange w:id="3308" w:author="Nelly Wagner" w:date="2017-01-24T21:27:00Z">
              <w:tcPr>
                <w:tcW w:w="340" w:type="dxa"/>
                <w:tcBorders>
                  <w:right w:val="single" w:sz="2" w:space="0" w:color="000001"/>
                </w:tcBorders>
                <w:shd w:val="clear" w:color="auto" w:fill="auto"/>
                <w:vAlign w:val="center"/>
              </w:tcPr>
            </w:tcPrChange>
          </w:tcPr>
          <w:p w14:paraId="063E50CA" w14:textId="77777777" w:rsidR="0020061D" w:rsidRPr="009E5F48" w:rsidRDefault="0020061D">
            <w:pPr>
              <w:pStyle w:val="TableContents"/>
              <w:rPr>
                <w:rFonts w:ascii="Arial" w:hAnsi="Arial"/>
                <w:sz w:val="18"/>
                <w:szCs w:val="18"/>
                <w:rPrChange w:id="3309" w:author="Nelly Wagner" w:date="2017-01-24T21:27:00Z">
                  <w:rPr>
                    <w:rFonts w:ascii="Arial" w:hAnsi="Arial"/>
                    <w:sz w:val="20"/>
                  </w:rPr>
                </w:rPrChange>
              </w:rPr>
            </w:pPr>
          </w:p>
        </w:tc>
        <w:tc>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310" w:author="Nelly Wagner" w:date="2017-01-24T21:27:00Z">
              <w:tcPr>
                <w:tcW w:w="5719"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1FAE08C9" w14:textId="77777777" w:rsidR="0020061D" w:rsidRPr="009E5F48" w:rsidRDefault="00766C9B">
            <w:pPr>
              <w:pStyle w:val="TableTable"/>
              <w:rPr>
                <w:sz w:val="18"/>
                <w:szCs w:val="18"/>
              </w:rPr>
            </w:pPr>
            <w:r w:rsidRPr="009E5F48">
              <w:rPr>
                <w:sz w:val="18"/>
                <w:szCs w:val="18"/>
              </w:rPr>
              <w:t>phePsaeR vs. s.i. SH1000</w:t>
            </w:r>
          </w:p>
        </w:tc>
        <w:tc>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Change w:id="3311" w:author="Nelly Wagner" w:date="2017-01-24T21:27:00Z">
              <w:tcPr>
                <w:tcW w:w="2445" w:type="dxa"/>
                <w:tcBorders>
                  <w:top w:val="single" w:sz="2" w:space="0" w:color="000001"/>
                  <w:left w:val="single" w:sz="2" w:space="0" w:color="000001"/>
                  <w:bottom w:val="single" w:sz="2" w:space="0" w:color="000001"/>
                  <w:right w:val="single" w:sz="2" w:space="0" w:color="000001"/>
                </w:tcBorders>
                <w:shd w:val="clear" w:color="auto" w:fill="auto"/>
                <w:tcMar>
                  <w:left w:w="52" w:type="dxa"/>
                </w:tcMar>
                <w:vAlign w:val="center"/>
              </w:tcPr>
            </w:tcPrChange>
          </w:tcPr>
          <w:p w14:paraId="7293D1B8" w14:textId="77777777" w:rsidR="0020061D" w:rsidRPr="009E5F48" w:rsidRDefault="00766C9B">
            <w:pPr>
              <w:pStyle w:val="TableTable"/>
              <w:rPr>
                <w:sz w:val="18"/>
                <w:szCs w:val="18"/>
                <w:rPrChange w:id="3312" w:author="Nelly Wagner" w:date="2017-01-24T21:27:00Z">
                  <w:rPr/>
                </w:rPrChange>
              </w:rPr>
            </w:pPr>
            <w:r w:rsidRPr="009E5F48">
              <w:rPr>
                <w:sz w:val="18"/>
                <w:szCs w:val="18"/>
                <w:rPrChange w:id="3313" w:author="Nelly Wagner" w:date="2017-01-24T21:27:00Z">
                  <w:rPr/>
                </w:rPrChange>
              </w:rPr>
              <w:t>ns</w:t>
            </w:r>
          </w:p>
        </w:tc>
      </w:tr>
    </w:tbl>
    <w:p w14:paraId="0586F7B3" w14:textId="4BF70F90" w:rsidR="0020061D" w:rsidDel="009E5F48" w:rsidRDefault="0020061D">
      <w:pPr>
        <w:widowControl w:val="0"/>
        <w:spacing w:before="80" w:line="360" w:lineRule="auto"/>
        <w:jc w:val="both"/>
        <w:rPr>
          <w:del w:id="3314" w:author="Nelly Wagner" w:date="2017-01-24T21:27:00Z"/>
          <w:rFonts w:eastAsia="Arial"/>
          <w:b/>
          <w:bCs/>
          <w:color w:val="000000"/>
          <w:szCs w:val="20"/>
          <w:lang w:eastAsia="en-GB"/>
        </w:rPr>
        <w:pPrChange w:id="3315" w:author="Nelly Wagner" w:date="2017-01-24T21:28:00Z">
          <w:pPr>
            <w:widowControl w:val="0"/>
            <w:spacing w:line="360" w:lineRule="auto"/>
            <w:jc w:val="both"/>
          </w:pPr>
        </w:pPrChange>
      </w:pPr>
    </w:p>
    <w:p w14:paraId="25D936F1" w14:textId="74DA1371" w:rsidR="0020061D" w:rsidRDefault="00766C9B">
      <w:pPr>
        <w:widowControl w:val="0"/>
        <w:spacing w:before="80" w:line="360" w:lineRule="auto"/>
        <w:jc w:val="both"/>
        <w:rPr>
          <w:rFonts w:ascii="Arial" w:hAnsi="Arial"/>
          <w:sz w:val="20"/>
        </w:rPr>
        <w:pPrChange w:id="3316" w:author="Nelly Wagner" w:date="2017-01-24T21:28:00Z">
          <w:pPr>
            <w:widowControl w:val="0"/>
            <w:spacing w:line="360" w:lineRule="auto"/>
            <w:jc w:val="both"/>
          </w:pPr>
        </w:pPrChange>
      </w:pPr>
      <w:r>
        <w:rPr>
          <w:rFonts w:ascii="Arial" w:eastAsia="Arial" w:hAnsi="Arial"/>
          <w:b/>
          <w:bCs/>
          <w:color w:val="000000"/>
          <w:sz w:val="20"/>
          <w:szCs w:val="20"/>
          <w:lang w:eastAsia="en-GB"/>
        </w:rPr>
        <w:t>Table 5.3. Significance of each pairwise comparison of ranks of IL-</w:t>
      </w:r>
      <w:r>
        <w:rPr>
          <w:rFonts w:ascii="Arial" w:eastAsia="Times" w:hAnsi="Arial"/>
          <w:b/>
          <w:bCs/>
          <w:color w:val="000000"/>
          <w:sz w:val="20"/>
          <w:szCs w:val="20"/>
          <w:lang w:eastAsia="en-GB"/>
        </w:rPr>
        <w:t>1</w:t>
      </w:r>
      <w:r>
        <w:rPr>
          <w:rFonts w:ascii="Arial" w:eastAsia="Arial Greek" w:hAnsi="Arial"/>
          <w:b/>
          <w:bCs/>
          <w:color w:val="000000"/>
          <w:sz w:val="20"/>
          <w:szCs w:val="20"/>
          <w:lang w:eastAsia="en-GB"/>
        </w:rPr>
        <w:t xml:space="preserve">β expression after matching data for inoculum size. </w:t>
      </w:r>
      <w:r>
        <w:rPr>
          <w:rFonts w:ascii="Arial" w:eastAsia="Arial Greek" w:hAnsi="Arial"/>
          <w:color w:val="000000"/>
          <w:sz w:val="20"/>
          <w:szCs w:val="20"/>
          <w:lang w:eastAsia="en-GB"/>
        </w:rPr>
        <w:t xml:space="preserve">The non-parametric Kruskall-Wallis test returned a </w:t>
      </w:r>
      <w:r>
        <w:rPr>
          <w:rFonts w:ascii="Arial" w:eastAsia="Arial" w:hAnsi="Arial"/>
          <w:i/>
          <w:color w:val="000000"/>
          <w:sz w:val="20"/>
          <w:szCs w:val="20"/>
          <w:lang w:eastAsia="en-GB"/>
        </w:rPr>
        <w:t xml:space="preserve">p </w:t>
      </w:r>
      <w:r>
        <w:rPr>
          <w:rFonts w:ascii="Arial" w:eastAsia="Arial" w:hAnsi="Arial"/>
          <w:color w:val="000000"/>
          <w:sz w:val="20"/>
          <w:szCs w:val="20"/>
          <w:lang w:eastAsia="en-GB"/>
        </w:rPr>
        <w:t xml:space="preserve">value &lt; 0.0001 on the whole data set for each time-point. The Dunn post test was performed to determine the significance of each pairwise comparison. </w:t>
      </w:r>
      <w:r>
        <w:rPr>
          <w:rFonts w:ascii="Arial" w:eastAsia="Arial" w:hAnsi="Arial"/>
          <w:b/>
          <w:bCs/>
          <w:color w:val="000000"/>
          <w:sz w:val="20"/>
          <w:szCs w:val="20"/>
          <w:lang w:eastAsia="en-GB"/>
        </w:rPr>
        <w:t>(A)</w:t>
      </w:r>
      <w:r>
        <w:rPr>
          <w:rFonts w:ascii="Arial" w:eastAsia="Arial" w:hAnsi="Arial"/>
          <w:color w:val="000000"/>
          <w:sz w:val="20"/>
          <w:szCs w:val="20"/>
          <w:lang w:eastAsia="en-GB"/>
        </w:rPr>
        <w:t xml:space="preserve"> Dunn post test results for each pairwise comparison at 2 hours post-infection. </w:t>
      </w:r>
      <w:r>
        <w:rPr>
          <w:rFonts w:ascii="Arial" w:eastAsia="Arial" w:hAnsi="Arial"/>
          <w:b/>
          <w:bCs/>
          <w:color w:val="000000"/>
          <w:sz w:val="20"/>
          <w:szCs w:val="20"/>
          <w:lang w:eastAsia="en-GB"/>
        </w:rPr>
        <w:t>(B)</w:t>
      </w:r>
      <w:r>
        <w:rPr>
          <w:rFonts w:ascii="Arial" w:eastAsia="Arial" w:hAnsi="Arial"/>
          <w:color w:val="000000"/>
          <w:sz w:val="20"/>
          <w:szCs w:val="20"/>
          <w:lang w:eastAsia="en-GB"/>
        </w:rPr>
        <w:t xml:space="preserve"> Dunn post test results for each pairwise comparison at 24 hours post-infection. </w:t>
      </w:r>
      <w:r>
        <w:rPr>
          <w:rFonts w:ascii="Arial" w:eastAsia="Arial" w:hAnsi="Arial"/>
          <w:b/>
          <w:bCs/>
          <w:color w:val="000000"/>
          <w:sz w:val="20"/>
          <w:szCs w:val="20"/>
          <w:lang w:eastAsia="en-GB"/>
        </w:rPr>
        <w:t>(C)</w:t>
      </w:r>
      <w:r>
        <w:rPr>
          <w:rFonts w:ascii="Arial" w:eastAsia="Arial" w:hAnsi="Arial"/>
          <w:color w:val="000000"/>
          <w:sz w:val="20"/>
          <w:szCs w:val="20"/>
          <w:lang w:eastAsia="en-GB"/>
        </w:rPr>
        <w:t xml:space="preserve"> Dunn post test results for each pairwise comparison at 48 hours post-infection.</w:t>
      </w:r>
      <w:ins w:id="3317" w:author="Nelly Wagner" w:date="2017-01-22T17:58:00Z">
        <w:r w:rsidR="00AE3D42">
          <w:rPr>
            <w:rFonts w:ascii="Arial" w:eastAsia="Arial" w:hAnsi="Arial"/>
            <w:color w:val="000000"/>
            <w:sz w:val="20"/>
            <w:szCs w:val="20"/>
            <w:lang w:eastAsia="en-GB"/>
          </w:rPr>
          <w:t xml:space="preserve"> </w:t>
        </w:r>
        <w:r w:rsidR="00AE3D42" w:rsidRPr="00A6483E">
          <w:rPr>
            <w:rFonts w:ascii="Arial" w:eastAsia="Arial" w:hAnsi="Arial"/>
            <w:sz w:val="20"/>
            <w:szCs w:val="20"/>
            <w:lang w:eastAsia="en-GB"/>
            <w:rPrChange w:id="3318" w:author="Nelly Wagner" w:date="2017-01-23T18:29:00Z">
              <w:rPr>
                <w:rFonts w:ascii="Arial" w:eastAsia="Arial" w:hAnsi="Arial"/>
                <w:color w:val="000000"/>
                <w:sz w:val="20"/>
                <w:szCs w:val="20"/>
                <w:lang w:eastAsia="en-GB"/>
              </w:rPr>
            </w:rPrChange>
          </w:rPr>
          <w:t>N = 1 experiment for each strain tested.</w:t>
        </w:r>
      </w:ins>
      <w:r>
        <w:br w:type="page"/>
      </w:r>
    </w:p>
    <w:p w14:paraId="191D75C6" w14:textId="4DA441F8" w:rsidR="0020061D" w:rsidDel="009E5F48" w:rsidRDefault="00766C9B">
      <w:pPr>
        <w:pStyle w:val="Paragraph"/>
        <w:rPr>
          <w:moveFrom w:id="3319" w:author="Nelly Wagner" w:date="2017-01-24T21:29:00Z"/>
        </w:rPr>
      </w:pPr>
      <w:moveFromRangeStart w:id="3320" w:author="Nelly Wagner" w:date="2017-01-24T21:29:00Z" w:name="move473056721"/>
      <w:moveFrom w:id="3321" w:author="Nelly Wagner" w:date="2017-01-24T21:29:00Z">
        <w:r w:rsidDel="009E5F48">
          <w:rPr>
            <w:rFonts w:eastAsia="Arial"/>
            <w:color w:val="000000"/>
            <w:lang w:eastAsia="en-GB"/>
          </w:rPr>
          <w:lastRenderedPageBreak/>
          <w:t xml:space="preserve">Conversely, expression levels were significantly higher in embryos infected with SH1000 and </w:t>
        </w:r>
        <w:r w:rsidDel="009E5F48">
          <w:rPr>
            <w:rFonts w:eastAsia="Arial"/>
            <w:i/>
            <w:color w:val="000000"/>
            <w:lang w:eastAsia="en-GB"/>
          </w:rPr>
          <w:t>sagB</w:t>
        </w:r>
        <w:r w:rsidDel="009E5F48">
          <w:rPr>
            <w:rFonts w:eastAsia="Arial"/>
            <w:color w:val="000000"/>
            <w:lang w:eastAsia="en-GB"/>
          </w:rPr>
          <w:t xml:space="preserve"> compared to the control (</w:t>
        </w:r>
        <w:r w:rsidDel="009E5F48">
          <w:rPr>
            <w:rFonts w:eastAsia="Arial"/>
            <w:i/>
            <w:color w:val="000000"/>
            <w:lang w:eastAsia="en-GB"/>
          </w:rPr>
          <w:t>p</w:t>
        </w:r>
        <w:r w:rsidDel="009E5F48">
          <w:rPr>
            <w:rFonts w:eastAsia="Arial"/>
            <w:color w:val="000000"/>
            <w:lang w:eastAsia="en-GB"/>
          </w:rPr>
          <w:t xml:space="preserve"> &lt; 0.0001). Unexpectedly, after 48 hours post-infection, expression levels in embryos infected with </w:t>
        </w:r>
        <w:r w:rsidDel="009E5F48">
          <w:rPr>
            <w:rFonts w:eastAsia="Arial"/>
            <w:i/>
            <w:color w:val="000000"/>
            <w:lang w:eastAsia="en-GB"/>
          </w:rPr>
          <w:t>phePsaeR</w:t>
        </w:r>
        <w:r w:rsidDel="009E5F48">
          <w:rPr>
            <w:rFonts w:eastAsia="Arial"/>
            <w:color w:val="000000"/>
            <w:lang w:eastAsia="en-GB"/>
          </w:rPr>
          <w:t xml:space="preserve"> rose, thus all groups but the one infected with a small inoculum of SH1000 had significantly higher IL-</w:t>
        </w:r>
        <w:r w:rsidDel="009E5F48">
          <w:rPr>
            <w:rFonts w:eastAsia="Times"/>
            <w:color w:val="000000"/>
            <w:lang w:eastAsia="en-GB"/>
          </w:rPr>
          <w:t>1</w:t>
        </w:r>
        <w:r w:rsidDel="009E5F48">
          <w:rPr>
            <w:rFonts w:eastAsia="Arial Greek"/>
            <w:color w:val="000000"/>
            <w:lang w:eastAsia="en-GB"/>
          </w:rPr>
          <w:t xml:space="preserve">β levels than the PBS control (Figure 5.18, C and C', </w:t>
        </w:r>
        <w:r w:rsidDel="009E5F48">
          <w:rPr>
            <w:rFonts w:eastAsia="Arial"/>
            <w:i/>
            <w:color w:val="000000"/>
            <w:lang w:eastAsia="en-GB"/>
          </w:rPr>
          <w:t>p</w:t>
        </w:r>
        <w:r w:rsidDel="009E5F48">
          <w:rPr>
            <w:rFonts w:eastAsia="Arial"/>
            <w:color w:val="000000"/>
            <w:lang w:eastAsia="en-GB"/>
          </w:rPr>
          <w:t xml:space="preserve"> &lt; 0.01). A complete detail of the statistical significance of each pairwise comparison is available in Table 5.3. Interestingly, at 48 hours post-infection, a few embryos infected with SH1000 and </w:t>
        </w:r>
        <w:r w:rsidDel="009E5F48">
          <w:rPr>
            <w:rFonts w:eastAsia="Arial"/>
            <w:i/>
            <w:color w:val="000000"/>
            <w:lang w:eastAsia="en-GB"/>
          </w:rPr>
          <w:t>sagB</w:t>
        </w:r>
        <w:r w:rsidDel="009E5F48">
          <w:rPr>
            <w:rFonts w:eastAsia="Arial"/>
            <w:color w:val="000000"/>
            <w:lang w:eastAsia="en-GB"/>
          </w:rPr>
          <w:t xml:space="preserve"> presented strong, disseminated IL-</w:t>
        </w:r>
        <w:r w:rsidDel="009E5F48">
          <w:rPr>
            <w:rFonts w:eastAsia="Times"/>
            <w:color w:val="000000"/>
            <w:lang w:eastAsia="en-GB"/>
          </w:rPr>
          <w:t>1</w:t>
        </w:r>
        <w:r w:rsidDel="009E5F48">
          <w:rPr>
            <w:rFonts w:eastAsia="Arial Greek"/>
            <w:color w:val="000000"/>
            <w:lang w:eastAsia="en-GB"/>
          </w:rPr>
          <w:t xml:space="preserve">β expression. These embryos had the highest ranks and displayed tissue damage usually seen in the late stages of </w:t>
        </w:r>
        <w:r w:rsidDel="009E5F48">
          <w:rPr>
            <w:rFonts w:eastAsia="Arial"/>
            <w:i/>
            <w:iCs/>
            <w:color w:val="000000"/>
            <w:lang w:eastAsia="en-GB"/>
          </w:rPr>
          <w:t>S. aureus</w:t>
        </w:r>
        <w:r w:rsidDel="009E5F48">
          <w:rPr>
            <w:rFonts w:eastAsia="Arial"/>
            <w:color w:val="000000"/>
            <w:lang w:eastAsia="en-GB"/>
          </w:rPr>
          <w:t xml:space="preserve"> infection when the bacterial load is high (Figure 5.18C').</w:t>
        </w:r>
      </w:moveFrom>
    </w:p>
    <w:moveFromRangeEnd w:id="3320"/>
    <w:p w14:paraId="1A3BE594" w14:textId="7C046DB5" w:rsidR="0020061D" w:rsidDel="009E5F48" w:rsidRDefault="00766C9B">
      <w:pPr>
        <w:pStyle w:val="Paragraph"/>
        <w:widowControl w:val="0"/>
        <w:rPr>
          <w:del w:id="3322" w:author="Nelly Wagner" w:date="2017-01-24T21:31:00Z"/>
          <w:rFonts w:eastAsia="Arial"/>
          <w:color w:val="000000"/>
          <w:lang w:eastAsia="en-GB"/>
        </w:rPr>
      </w:pPr>
      <w:del w:id="3323" w:author="Nelly Wagner" w:date="2017-01-24T21:31:00Z">
        <w:r w:rsidDel="009E5F48">
          <w:rPr>
            <w:rFonts w:eastAsia="Arial"/>
            <w:color w:val="000000"/>
            <w:lang w:eastAsia="en-GB"/>
          </w:rPr>
          <w:tab/>
        </w:r>
      </w:del>
      <w:del w:id="3324" w:author="Nelly Wagner" w:date="2017-01-24T21:30:00Z">
        <w:r w:rsidDel="009E5F48">
          <w:rPr>
            <w:rFonts w:eastAsia="Arial"/>
            <w:color w:val="000000"/>
            <w:lang w:eastAsia="en-GB"/>
          </w:rPr>
          <w:delText>To conclude, IL-1</w:delText>
        </w:r>
        <w:r w:rsidDel="009E5F48">
          <w:rPr>
            <w:rFonts w:eastAsia="Arial" w:cs="Liberation Serif"/>
            <w:color w:val="000000"/>
            <w:lang w:eastAsia="en-GB"/>
          </w:rPr>
          <w:delText xml:space="preserve">β expression in infected embryos depends on the size of the inoculum. Indeed, a standard inoculum of SH1000 caused significantly higher levels of IL-1β expression compared with embryos injected with PBS whilst a small inoculum did not. For comparable sizes of inocula, embryos infected with </w:delText>
        </w:r>
        <w:r w:rsidDel="009E5F48">
          <w:rPr>
            <w:rFonts w:eastAsia="Arial" w:cs="Liberation Serif"/>
            <w:i/>
            <w:iCs/>
            <w:color w:val="000000"/>
            <w:lang w:eastAsia="en-GB"/>
          </w:rPr>
          <w:delText xml:space="preserve">sagB </w:delText>
        </w:r>
        <w:r w:rsidDel="009E5F48">
          <w:rPr>
            <w:rFonts w:eastAsia="Arial" w:cs="Liberation Serif"/>
            <w:color w:val="000000"/>
            <w:lang w:eastAsia="en-GB"/>
          </w:rPr>
          <w:delText xml:space="preserve">and a standard inoculum of SH1000 had significantly higher levels of IL-1β expression than those infected with </w:delText>
        </w:r>
        <w:r w:rsidDel="009E5F48">
          <w:rPr>
            <w:rFonts w:eastAsia="Arial" w:cs="Liberation Serif"/>
            <w:i/>
            <w:iCs/>
            <w:color w:val="000000"/>
            <w:lang w:eastAsia="en-GB"/>
          </w:rPr>
          <w:delText>phePsaeR</w:delText>
        </w:r>
        <w:r w:rsidDel="009E5F48">
          <w:rPr>
            <w:rFonts w:eastAsia="Arial" w:cs="Liberation Serif"/>
            <w:color w:val="000000"/>
            <w:lang w:eastAsia="en-GB"/>
          </w:rPr>
          <w:delText xml:space="preserve">, especially at 2 and 24 hours post-infection. Indeed, up until 48 hours post-infection, embryos infected with </w:delText>
        </w:r>
        <w:r w:rsidDel="009E5F48">
          <w:rPr>
            <w:rFonts w:eastAsia="Arial" w:cs="Liberation Serif"/>
            <w:i/>
            <w:iCs/>
            <w:color w:val="000000"/>
            <w:lang w:eastAsia="en-GB"/>
          </w:rPr>
          <w:delText xml:space="preserve">phePsaeR </w:delText>
        </w:r>
        <w:r w:rsidDel="009E5F48">
          <w:rPr>
            <w:rFonts w:eastAsia="Arial" w:cs="Liberation Serif"/>
            <w:color w:val="000000"/>
            <w:lang w:eastAsia="en-GB"/>
          </w:rPr>
          <w:delText>displayed</w:delText>
        </w:r>
        <w:r w:rsidDel="009E5F48">
          <w:rPr>
            <w:rFonts w:eastAsia="Arial" w:cs="Liberation Serif"/>
            <w:i/>
            <w:iCs/>
            <w:color w:val="000000"/>
            <w:lang w:eastAsia="en-GB"/>
          </w:rPr>
          <w:delText xml:space="preserve"> </w:delText>
        </w:r>
        <w:r w:rsidDel="009E5F48">
          <w:rPr>
            <w:rFonts w:eastAsia="Arial" w:cs="Liberation Serif"/>
            <w:color w:val="000000"/>
            <w:lang w:eastAsia="en-GB"/>
          </w:rPr>
          <w:delText>expression of IL-1β</w:delText>
        </w:r>
      </w:del>
      <w:del w:id="3325" w:author="Nelly Wagner" w:date="2017-01-22T17:59:00Z">
        <w:r w:rsidDel="00AE3D42">
          <w:rPr>
            <w:rFonts w:eastAsia="Arial" w:cs="Liberation Serif"/>
            <w:color w:val="000000"/>
            <w:lang w:eastAsia="en-GB"/>
          </w:rPr>
          <w:delText xml:space="preserve"> </w:delText>
        </w:r>
      </w:del>
      <w:del w:id="3326" w:author="Nelly Wagner" w:date="2017-01-24T21:30:00Z">
        <w:r w:rsidDel="009E5F48">
          <w:rPr>
            <w:rFonts w:eastAsia="Arial" w:cs="Liberation Serif"/>
            <w:color w:val="000000"/>
            <w:lang w:eastAsia="en-GB"/>
          </w:rPr>
          <w:delText xml:space="preserve"> similar to the PBS control. This demonstrates that </w:delText>
        </w:r>
        <w:r w:rsidDel="009E5F48">
          <w:rPr>
            <w:rFonts w:eastAsia="Arial" w:cs="Liberation Serif"/>
            <w:i/>
            <w:iCs/>
            <w:color w:val="000000"/>
            <w:lang w:eastAsia="en-GB"/>
          </w:rPr>
          <w:delText>sagB</w:delText>
        </w:r>
        <w:r w:rsidDel="009E5F48">
          <w:rPr>
            <w:rFonts w:eastAsia="Arial" w:cs="Liberation Serif"/>
            <w:color w:val="000000"/>
            <w:lang w:eastAsia="en-GB"/>
          </w:rPr>
          <w:delText xml:space="preserve"> causes a stronger pro-inflammatory reaction than </w:delText>
        </w:r>
        <w:r w:rsidDel="009E5F48">
          <w:rPr>
            <w:rFonts w:eastAsia="Arial" w:cs="Liberation Serif"/>
            <w:i/>
            <w:iCs/>
            <w:color w:val="000000"/>
            <w:lang w:eastAsia="en-GB"/>
          </w:rPr>
          <w:delText>phePsaeR</w:delText>
        </w:r>
        <w:r w:rsidDel="009E5F48">
          <w:rPr>
            <w:rFonts w:eastAsia="Arial" w:cs="Liberation Serif"/>
            <w:color w:val="000000"/>
            <w:lang w:eastAsia="en-GB"/>
          </w:rPr>
          <w:delText>.</w:delText>
        </w:r>
      </w:del>
    </w:p>
    <w:p w14:paraId="06E31E89" w14:textId="77777777" w:rsidR="0020061D" w:rsidRDefault="00766C9B">
      <w:pPr>
        <w:pStyle w:val="4111"/>
      </w:pPr>
      <w:bookmarkStart w:id="3327" w:name="__RefHeading___Toc79899_1995552439"/>
      <w:bookmarkEnd w:id="3327"/>
      <w:r>
        <w:t>5.2.3.2.2. Comparison of IL-1</w:t>
      </w:r>
      <w:r>
        <w:rPr>
          <w:rFonts w:cs="Liberation Serif"/>
        </w:rPr>
        <w:t xml:space="preserve">β expression by </w:t>
      </w:r>
      <w:r>
        <w:rPr>
          <w:rFonts w:cs="Liberation Serif"/>
          <w:i/>
        </w:rPr>
        <w:t xml:space="preserve">in situ </w:t>
      </w:r>
      <w:r>
        <w:rPr>
          <w:rFonts w:cs="Liberation Serif"/>
        </w:rPr>
        <w:t>phenotype</w:t>
      </w:r>
    </w:p>
    <w:p w14:paraId="521710FC" w14:textId="50A9C304" w:rsidR="0020061D" w:rsidRDefault="00766C9B">
      <w:pPr>
        <w:pStyle w:val="Paragraph"/>
      </w:pPr>
      <w:r>
        <w:rPr>
          <w:rFonts w:eastAsia="Arial"/>
          <w:color w:val="000000"/>
          <w:lang w:eastAsia="en-GB"/>
        </w:rPr>
        <w:tab/>
        <w:t>The method of ranking infected and control embryos does not give an account of the disparity of phenotypes. For instance, several embryos had the same phenotype but a wide array of ranks as each rank is unique to one embryo. This was especially the case at 24 and 48 hours post-infection when individual cells expressing IL-1</w:t>
      </w:r>
      <w:r>
        <w:rPr>
          <w:rFonts w:eastAsia="Arial Greek"/>
          <w:color w:val="000000"/>
          <w:lang w:eastAsia="en-GB"/>
        </w:rPr>
        <w:t>β could not be quantified, making the visual ranking less reliable. Thus</w:t>
      </w:r>
      <w:ins w:id="3328" w:author="Nelly Wagner" w:date="2017-01-22T17:59:00Z">
        <w:r w:rsidR="00AE3D42">
          <w:rPr>
            <w:rFonts w:eastAsia="Arial Greek"/>
            <w:color w:val="000000"/>
            <w:lang w:eastAsia="en-GB"/>
          </w:rPr>
          <w:t>,</w:t>
        </w:r>
      </w:ins>
      <w:r>
        <w:rPr>
          <w:rFonts w:eastAsia="Arial Greek"/>
          <w:color w:val="000000"/>
          <w:lang w:eastAsia="en-GB"/>
        </w:rPr>
        <w:t xml:space="preserve"> an alternative way of describing the data is also presented here.</w:t>
      </w:r>
    </w:p>
    <w:p w14:paraId="59F37B9F" w14:textId="79ABA99B" w:rsidR="0020061D" w:rsidRPr="002460AF" w:rsidRDefault="00766C9B">
      <w:pPr>
        <w:pStyle w:val="Paragraph"/>
        <w:rPr>
          <w:rFonts w:eastAsia="Arial"/>
          <w:color w:val="000000"/>
          <w:lang w:eastAsia="en-GB"/>
          <w:rPrChange w:id="3329" w:author="Nelly Wagner" w:date="2017-01-24T21:33:00Z">
            <w:rPr/>
          </w:rPrChange>
        </w:rPr>
      </w:pPr>
      <w:r>
        <w:rPr>
          <w:rFonts w:eastAsia="Arial Greek"/>
          <w:color w:val="000000"/>
          <w:lang w:eastAsia="en-GB"/>
        </w:rPr>
        <w:tab/>
        <w:t>Embryos with identical or similar phenotype of IL-1β expression were quantified at 24 and 48 hours post-infecti</w:t>
      </w:r>
      <w:r>
        <w:rPr>
          <w:rFonts w:eastAsia="Arial"/>
          <w:color w:val="000000"/>
          <w:lang w:eastAsia="en-GB"/>
        </w:rPr>
        <w:t>on. The results were expressed as percentages of each phenotype among the infected and control groups (Figure 5.19). Four different expression phenotypes were observed at 24 hours post-infection (Figure 5.19A). The first phenotype corresponded to absence of IL-1</w:t>
      </w:r>
      <w:r>
        <w:rPr>
          <w:rFonts w:eastAsia="Arial Greek"/>
          <w:color w:val="000000"/>
          <w:lang w:eastAsia="en-GB"/>
        </w:rPr>
        <w:t xml:space="preserve">β expression whilst the second phenotype was characterised by a few cells expressing it. Embryos in the third phenotype group displayed tissue damage in the yolk sac area associated with a purple colouring from the </w:t>
      </w:r>
      <w:r>
        <w:rPr>
          <w:rFonts w:eastAsia="Arial"/>
          <w:i/>
          <w:color w:val="000000"/>
          <w:lang w:eastAsia="en-GB"/>
        </w:rPr>
        <w:t>in situ</w:t>
      </w:r>
      <w:r>
        <w:rPr>
          <w:rFonts w:eastAsia="Arial"/>
          <w:color w:val="000000"/>
          <w:lang w:eastAsia="en-GB"/>
        </w:rPr>
        <w:t>. In the fourth phenotype group, t</w:t>
      </w:r>
      <w:r>
        <w:rPr>
          <w:rFonts w:eastAsia="Arial Greek"/>
          <w:color w:val="000000"/>
          <w:lang w:eastAsia="en-GB"/>
        </w:rPr>
        <w:t>he purple colouring was more pronounced and the damage was extended. Which cell types expressed IL-1β in the damaged areas remains to be determined. It is also unclear if such expression was specific or if the damaged tissues could have absorbed the antibo</w:t>
      </w:r>
      <w:r>
        <w:rPr>
          <w:rFonts w:eastAsia="Arial"/>
          <w:color w:val="000000"/>
          <w:lang w:eastAsia="en-GB"/>
        </w:rPr>
        <w:t xml:space="preserve">dy used to reveal the </w:t>
      </w:r>
      <w:r>
        <w:rPr>
          <w:rFonts w:eastAsia="Arial"/>
          <w:i/>
          <w:color w:val="000000"/>
          <w:lang w:eastAsia="en-GB"/>
        </w:rPr>
        <w:t xml:space="preserve">in situ </w:t>
      </w:r>
      <w:r>
        <w:rPr>
          <w:rFonts w:eastAsia="Arial"/>
          <w:color w:val="000000"/>
          <w:lang w:eastAsia="en-GB"/>
        </w:rPr>
        <w:t xml:space="preserve">probe. All embryos from the PBS control and more than 93% of embryos infected with </w:t>
      </w:r>
      <w:r>
        <w:rPr>
          <w:rFonts w:eastAsia="Arial"/>
          <w:i/>
          <w:color w:val="000000"/>
          <w:lang w:eastAsia="en-GB"/>
        </w:rPr>
        <w:t>phePsaeR</w:t>
      </w:r>
      <w:r>
        <w:rPr>
          <w:rFonts w:eastAsia="Arial"/>
          <w:color w:val="000000"/>
          <w:lang w:eastAsia="en-GB"/>
        </w:rPr>
        <w:t xml:space="preserve"> or a small inoculum of SH1000 corresponded to the first phenotype (Figure 5.19A'). 65% of embryos infected with SH1000 and 30% infected with </w:t>
      </w:r>
      <w:r>
        <w:rPr>
          <w:rFonts w:eastAsia="Arial"/>
          <w:i/>
          <w:color w:val="000000"/>
          <w:lang w:eastAsia="en-GB"/>
        </w:rPr>
        <w:t>sagB</w:t>
      </w:r>
      <w:r>
        <w:rPr>
          <w:rFonts w:eastAsia="Arial"/>
          <w:color w:val="000000"/>
          <w:lang w:eastAsia="en-GB"/>
        </w:rPr>
        <w:t xml:space="preserve"> were associated to the third and fourth phenotype groups. Then, at 48 hours post-infection, five phenotype groups were identified (Figure 5.19B). In the first one, embryos </w:t>
      </w:r>
      <w:r>
        <w:rPr>
          <w:rFonts w:eastAsia="Arial Greek"/>
          <w:color w:val="000000"/>
          <w:lang w:eastAsia="en-GB"/>
        </w:rPr>
        <w:t xml:space="preserve">had no detectable IL-1β expression. The second group still corresponded to a few individual cells expressing IL-1β. In the third phenotype group, embryos displayed tissue damage appearing in the yolk sac area and in the fourth group the damage was more severe and associated with a strong purple signal. The fifth phenotype seemed to correspond to the last stage of a fatal infection with strong, disseminated expression of IL-1β. Again, all embryos that were injected with PBS were found in the first phenotype group (Figure 519B'). 90% of embryos infected with a small inoculum of SH1000 and 75% infected with </w:t>
      </w:r>
      <w:r>
        <w:rPr>
          <w:rFonts w:eastAsia="Arial"/>
          <w:i/>
          <w:color w:val="000000"/>
          <w:lang w:eastAsia="en-GB"/>
        </w:rPr>
        <w:t xml:space="preserve">phePsaeR </w:t>
      </w:r>
      <w:r>
        <w:rPr>
          <w:rFonts w:eastAsia="Arial"/>
          <w:color w:val="000000"/>
          <w:lang w:eastAsia="en-GB"/>
        </w:rPr>
        <w:t xml:space="preserve">were also in that group. Additionally, 25% of embryos infected with SH1000 and 45% infected with </w:t>
      </w:r>
      <w:r>
        <w:rPr>
          <w:rFonts w:eastAsia="Arial"/>
          <w:i/>
          <w:color w:val="000000"/>
          <w:lang w:eastAsia="en-GB"/>
        </w:rPr>
        <w:t>sagB</w:t>
      </w:r>
      <w:r>
        <w:rPr>
          <w:rFonts w:eastAsia="Arial Greek"/>
          <w:color w:val="000000"/>
          <w:lang w:eastAsia="en-GB"/>
        </w:rPr>
        <w:t xml:space="preserve"> also had no IL-1β expression, which is expected since a proportion of infected embryos can completely clear the infection (see bacterial dynamics experimen</w:t>
      </w:r>
      <w:r>
        <w:rPr>
          <w:rFonts w:eastAsia="Arial"/>
          <w:color w:val="000000"/>
          <w:lang w:eastAsia="en-GB"/>
        </w:rPr>
        <w:t xml:space="preserve">ts in Chapters 3 and 4). The remaining 25% of embryos infected with </w:t>
      </w:r>
      <w:r>
        <w:rPr>
          <w:rFonts w:eastAsia="Arial"/>
          <w:i/>
          <w:color w:val="000000"/>
          <w:lang w:eastAsia="en-GB"/>
        </w:rPr>
        <w:t>phePsaeR</w:t>
      </w:r>
      <w:r>
        <w:rPr>
          <w:rFonts w:eastAsia="Arial"/>
          <w:color w:val="000000"/>
          <w:lang w:eastAsia="en-GB"/>
        </w:rPr>
        <w:t xml:space="preserve"> corresponded to the second phenotype. Embryos infected with </w:t>
      </w:r>
      <w:r>
        <w:rPr>
          <w:rFonts w:eastAsia="Arial"/>
          <w:i/>
          <w:color w:val="000000"/>
          <w:lang w:eastAsia="en-GB"/>
        </w:rPr>
        <w:t xml:space="preserve">sagB </w:t>
      </w:r>
      <w:r>
        <w:rPr>
          <w:rFonts w:eastAsia="Arial"/>
          <w:color w:val="000000"/>
          <w:lang w:eastAsia="en-GB"/>
        </w:rPr>
        <w:t xml:space="preserve">were associated mainly to the second, </w:t>
      </w:r>
      <w:r>
        <w:rPr>
          <w:rFonts w:eastAsia="Arial"/>
          <w:color w:val="000000"/>
          <w:lang w:eastAsia="en-GB"/>
        </w:rPr>
        <w:lastRenderedPageBreak/>
        <w:t>third and fourth phenotypes (53%) whilst those infected with SH1000 belonged mainly to the third, fourth and fifth phenotypes (60%).</w:t>
      </w:r>
    </w:p>
    <w:p w14:paraId="6CDA6810" w14:textId="77777777" w:rsidR="0020061D" w:rsidRDefault="00766C9B">
      <w:pPr>
        <w:pStyle w:val="Paragraph"/>
      </w:pPr>
      <w:r>
        <w:rPr>
          <w:rFonts w:eastAsia="Arial"/>
          <w:color w:val="000000"/>
          <w:lang w:eastAsia="en-GB"/>
        </w:rPr>
        <w:tab/>
        <w:t xml:space="preserve">In line with the conclusion of the previous section, the classification by phenotype shows that embryos infected with </w:t>
      </w:r>
      <w:r>
        <w:rPr>
          <w:rFonts w:eastAsia="Arial"/>
          <w:i/>
          <w:iCs/>
          <w:color w:val="000000"/>
          <w:lang w:eastAsia="en-GB"/>
        </w:rPr>
        <w:t xml:space="preserve">sagB </w:t>
      </w:r>
      <w:r>
        <w:rPr>
          <w:rFonts w:eastAsia="Arial"/>
          <w:color w:val="000000"/>
          <w:lang w:eastAsia="en-GB"/>
        </w:rPr>
        <w:t xml:space="preserve">and a standard inoculum of SH1000 develop a more prominent expression of </w:t>
      </w:r>
      <w:r>
        <w:rPr>
          <w:rFonts w:eastAsia="Arial" w:cs="Liberation Serif"/>
          <w:color w:val="000000"/>
          <w:lang w:eastAsia="en-GB"/>
        </w:rPr>
        <w:t xml:space="preserve">IL-1β than embryos infected with </w:t>
      </w:r>
      <w:r>
        <w:rPr>
          <w:rFonts w:eastAsia="Arial" w:cs="Liberation Serif"/>
          <w:i/>
          <w:iCs/>
          <w:color w:val="000000"/>
          <w:lang w:eastAsia="en-GB"/>
        </w:rPr>
        <w:t xml:space="preserve">phePsaeR </w:t>
      </w:r>
      <w:r>
        <w:rPr>
          <w:rFonts w:eastAsia="Arial" w:cs="Liberation Serif"/>
          <w:color w:val="000000"/>
          <w:lang w:eastAsia="en-GB"/>
        </w:rPr>
        <w:t>or the controls.</w:t>
      </w:r>
    </w:p>
    <w:p w14:paraId="11D71DD5" w14:textId="77777777" w:rsidR="0020061D" w:rsidRDefault="00766C9B">
      <w:pPr>
        <w:pStyle w:val="4111"/>
      </w:pPr>
      <w:bookmarkStart w:id="3330" w:name="__RefHeading___Toc79901_1995552439"/>
      <w:bookmarkEnd w:id="3330"/>
      <w:r>
        <w:rPr>
          <w:rFonts w:eastAsia="Arial"/>
          <w:color w:val="000000"/>
          <w:lang w:eastAsia="en-GB"/>
        </w:rPr>
        <w:t xml:space="preserve">5.2.3.3. Heat-killed </w:t>
      </w:r>
      <w:r>
        <w:rPr>
          <w:rFonts w:eastAsia="Arial"/>
          <w:i/>
          <w:color w:val="000000"/>
          <w:lang w:eastAsia="en-GB"/>
        </w:rPr>
        <w:t>S. aureus</w:t>
      </w:r>
      <w:r>
        <w:rPr>
          <w:rFonts w:eastAsia="Arial Greek"/>
          <w:color w:val="000000"/>
          <w:lang w:eastAsia="en-GB"/>
        </w:rPr>
        <w:t xml:space="preserve"> and peptidoglycan induce very low IL-1β expression</w:t>
      </w:r>
    </w:p>
    <w:p w14:paraId="04A03D23" w14:textId="77777777" w:rsidR="0020061D" w:rsidRDefault="00766C9B">
      <w:pPr>
        <w:pStyle w:val="Paragraph"/>
      </w:pPr>
      <w:r>
        <w:rPr>
          <w:rFonts w:eastAsia="Arial"/>
          <w:color w:val="000000"/>
          <w:sz w:val="24"/>
          <w:lang w:eastAsia="en-GB"/>
        </w:rPr>
        <w:tab/>
      </w:r>
      <w:r>
        <w:rPr>
          <w:rFonts w:eastAsia="Arial"/>
          <w:color w:val="000000"/>
          <w:lang w:eastAsia="en-GB"/>
        </w:rPr>
        <w:t xml:space="preserve">In Chapter 4, the hypothesis that peptidoglycan structure could be a driving mechanism behind the synergy phenomenon was explored. Although </w:t>
      </w:r>
      <w:r>
        <w:rPr>
          <w:rFonts w:eastAsia="Arial"/>
          <w:i/>
          <w:iCs/>
          <w:color w:val="000000"/>
          <w:lang w:eastAsia="en-GB"/>
        </w:rPr>
        <w:t>S. aureus</w:t>
      </w:r>
      <w:r>
        <w:rPr>
          <w:rFonts w:eastAsia="Arial"/>
          <w:i/>
          <w:color w:val="000000"/>
          <w:lang w:eastAsia="en-GB"/>
        </w:rPr>
        <w:t xml:space="preserve"> </w:t>
      </w:r>
      <w:r>
        <w:rPr>
          <w:rFonts w:eastAsia="Arial"/>
          <w:color w:val="000000"/>
          <w:lang w:eastAsia="en-GB"/>
        </w:rPr>
        <w:t>peptidogl</w:t>
      </w:r>
      <w:r>
        <w:rPr>
          <w:rFonts w:eastAsia="Arial Greek"/>
          <w:color w:val="000000"/>
          <w:lang w:eastAsia="en-GB"/>
        </w:rPr>
        <w:t xml:space="preserve">ycan had no effect on the pathogenesis of SH1000, its potential at inducing an inflammatory response through IL-1β expression was tested. </w:t>
      </w:r>
      <w:r>
        <w:rPr>
          <w:rFonts w:eastAsia="Arial"/>
          <w:i/>
          <w:color w:val="000000"/>
          <w:lang w:eastAsia="en-GB"/>
        </w:rPr>
        <w:t xml:space="preserve">Micrococcus luteus </w:t>
      </w:r>
      <w:r>
        <w:rPr>
          <w:rFonts w:eastAsia="Arial"/>
          <w:color w:val="000000"/>
          <w:lang w:eastAsia="en-GB"/>
        </w:rPr>
        <w:t>peptidoglycan was shown to enhance the pathogenesis of SH1000 (Dr. Prajsnar, personal communication)</w:t>
      </w:r>
      <w:r>
        <w:rPr>
          <w:rFonts w:eastAsia="Arial Greek"/>
          <w:color w:val="000000"/>
          <w:lang w:eastAsia="en-GB"/>
        </w:rPr>
        <w:t xml:space="preserve"> and so its ability to induce IL-1β was tested too. The effect on IL-1β expression of injecting embryos with heat-killed </w:t>
      </w:r>
      <w:r>
        <w:rPr>
          <w:rFonts w:eastAsia="Arial"/>
          <w:i/>
          <w:iCs/>
          <w:color w:val="000000"/>
          <w:lang w:eastAsia="en-GB"/>
        </w:rPr>
        <w:t>S. aureus</w:t>
      </w:r>
      <w:r>
        <w:rPr>
          <w:rFonts w:eastAsia="Arial"/>
          <w:color w:val="000000"/>
          <w:lang w:eastAsia="en-GB"/>
        </w:rPr>
        <w:t xml:space="preserve"> was also assessed.</w:t>
      </w:r>
    </w:p>
    <w:p w14:paraId="5032EC4E" w14:textId="77777777" w:rsidR="002460AF" w:rsidRDefault="00766C9B" w:rsidP="002460AF">
      <w:pPr>
        <w:pStyle w:val="Paragraph"/>
        <w:rPr>
          <w:ins w:id="3331" w:author="Nelly Wagner" w:date="2017-01-24T21:35:00Z"/>
        </w:rPr>
      </w:pPr>
      <w:r>
        <w:rPr>
          <w:rFonts w:eastAsia="Arial Greek"/>
          <w:color w:val="000000"/>
          <w:lang w:eastAsia="en-GB"/>
        </w:rPr>
        <w:tab/>
        <w:t xml:space="preserve">After 2 hours post-infection, individual cells expressing IL-1β were detected and quantified (Figure 5.20A). There was no significant difference between embryos injected with peptidoglycan, heat-killed </w:t>
      </w:r>
      <w:r>
        <w:rPr>
          <w:rFonts w:eastAsia="Arial Greek"/>
          <w:i/>
          <w:iCs/>
          <w:color w:val="000000"/>
          <w:lang w:eastAsia="en-GB"/>
        </w:rPr>
        <w:t xml:space="preserve">S. aureus </w:t>
      </w:r>
      <w:r>
        <w:rPr>
          <w:rFonts w:eastAsia="Arial Greek"/>
          <w:color w:val="000000"/>
          <w:lang w:eastAsia="en-GB"/>
        </w:rPr>
        <w:t>and PBS (</w:t>
      </w:r>
      <w:r>
        <w:rPr>
          <w:rFonts w:eastAsia="Arial"/>
          <w:i/>
          <w:color w:val="000000"/>
          <w:lang w:eastAsia="en-GB"/>
        </w:rPr>
        <w:t>p</w:t>
      </w:r>
      <w:r>
        <w:rPr>
          <w:rFonts w:eastAsia="Arial Greek"/>
          <w:color w:val="000000"/>
          <w:lang w:eastAsia="en-GB"/>
        </w:rPr>
        <w:t xml:space="preserve"> &gt; 0.05).</w:t>
      </w:r>
      <w:ins w:id="3332" w:author="Nelly Wagner" w:date="2017-01-24T21:35:00Z">
        <w:r w:rsidR="002460AF">
          <w:rPr>
            <w:rFonts w:eastAsia="Arial Greek"/>
            <w:color w:val="000000"/>
            <w:lang w:eastAsia="en-GB"/>
          </w:rPr>
          <w:t xml:space="preserve"> At 24 hours post-infection IL-1β expression had resolved, with a maximum of one cell per embryo expressing IL-1β (Figure 5.20B). No significant difference existed between groups at this time-point (</w:t>
        </w:r>
        <w:r w:rsidR="002460AF">
          <w:rPr>
            <w:rFonts w:eastAsia="Arial"/>
            <w:i/>
            <w:color w:val="000000"/>
            <w:lang w:eastAsia="en-GB"/>
          </w:rPr>
          <w:t>p</w:t>
        </w:r>
        <w:r w:rsidR="002460AF">
          <w:rPr>
            <w:rFonts w:eastAsia="Arial"/>
            <w:color w:val="000000"/>
            <w:lang w:eastAsia="en-GB"/>
          </w:rPr>
          <w:t xml:space="preserve"> &gt; 0.05). At 48 hours post-infection, the group of embryos injected with </w:t>
        </w:r>
        <w:r w:rsidR="002460AF">
          <w:rPr>
            <w:rFonts w:eastAsia="Arial"/>
            <w:i/>
            <w:iCs/>
            <w:color w:val="000000"/>
            <w:lang w:eastAsia="en-GB"/>
          </w:rPr>
          <w:t>S. aureus</w:t>
        </w:r>
        <w:r w:rsidR="002460AF">
          <w:rPr>
            <w:rFonts w:eastAsia="Arial"/>
            <w:i/>
            <w:color w:val="000000"/>
            <w:lang w:eastAsia="en-GB"/>
          </w:rPr>
          <w:t xml:space="preserve"> </w:t>
        </w:r>
        <w:r w:rsidR="002460AF">
          <w:rPr>
            <w:rFonts w:eastAsia="Arial"/>
            <w:color w:val="000000"/>
            <w:lang w:eastAsia="en-GB"/>
          </w:rPr>
          <w:t xml:space="preserve">peptidoglycan was significantly different from the others (Figure 5.20C, </w:t>
        </w:r>
        <w:r w:rsidR="002460AF">
          <w:rPr>
            <w:rFonts w:eastAsia="Arial"/>
            <w:i/>
            <w:color w:val="000000"/>
            <w:lang w:eastAsia="en-GB"/>
          </w:rPr>
          <w:t xml:space="preserve">p </w:t>
        </w:r>
        <w:r w:rsidR="002460AF">
          <w:rPr>
            <w:rFonts w:eastAsia="Arial"/>
            <w:color w:val="000000"/>
            <w:lang w:eastAsia="en-GB"/>
          </w:rPr>
          <w:t xml:space="preserve">&lt; 0.01 compared to the PBS control, </w:t>
        </w:r>
        <w:r w:rsidR="002460AF">
          <w:rPr>
            <w:rFonts w:eastAsia="Arial"/>
            <w:i/>
            <w:color w:val="000000"/>
            <w:lang w:eastAsia="en-GB"/>
          </w:rPr>
          <w:t xml:space="preserve">p </w:t>
        </w:r>
        <w:r w:rsidR="002460AF">
          <w:rPr>
            <w:rFonts w:eastAsia="Arial"/>
            <w:color w:val="000000"/>
            <w:lang w:eastAsia="en-GB"/>
          </w:rPr>
          <w:t xml:space="preserve">&lt; 0.05 compared to heat-killed </w:t>
        </w:r>
        <w:r w:rsidR="002460AF">
          <w:rPr>
            <w:rFonts w:eastAsia="Arial"/>
            <w:i/>
            <w:color w:val="000000"/>
            <w:lang w:eastAsia="en-GB"/>
          </w:rPr>
          <w:t>S. aureus</w:t>
        </w:r>
        <w:r w:rsidR="002460AF">
          <w:rPr>
            <w:rFonts w:eastAsia="Arial"/>
            <w:color w:val="000000"/>
            <w:lang w:eastAsia="en-GB"/>
          </w:rPr>
          <w:t xml:space="preserve"> and </w:t>
        </w:r>
        <w:r w:rsidR="002460AF">
          <w:rPr>
            <w:rFonts w:eastAsia="Arial"/>
            <w:i/>
            <w:color w:val="000000"/>
            <w:lang w:eastAsia="en-GB"/>
          </w:rPr>
          <w:t>M. luteus</w:t>
        </w:r>
        <w:r w:rsidR="002460AF">
          <w:rPr>
            <w:rFonts w:eastAsia="Arial"/>
            <w:color w:val="000000"/>
            <w:lang w:eastAsia="en-GB"/>
          </w:rPr>
          <w:t xml:space="preserve"> peptidoglycan). However, </w:t>
        </w:r>
        <w:r w:rsidR="002460AF">
          <w:rPr>
            <w:rFonts w:eastAsia="Arial Greek"/>
            <w:color w:val="000000"/>
            <w:lang w:eastAsia="en-GB"/>
          </w:rPr>
          <w:t>that significant difference was due to only one embryo out of 27 which had more than a hundred cells expressing IL-1β.</w:t>
        </w:r>
      </w:ins>
    </w:p>
    <w:p w14:paraId="4CA03F5B" w14:textId="77777777" w:rsidR="002460AF" w:rsidRDefault="002460AF" w:rsidP="002460AF">
      <w:pPr>
        <w:pStyle w:val="Paragraph"/>
        <w:widowControl w:val="0"/>
        <w:rPr>
          <w:ins w:id="3333" w:author="Nelly Wagner" w:date="2017-01-24T21:35:00Z"/>
          <w:rFonts w:eastAsia="Arial"/>
          <w:color w:val="000000"/>
          <w:lang w:eastAsia="en-GB"/>
        </w:rPr>
      </w:pPr>
      <w:ins w:id="3334" w:author="Nelly Wagner" w:date="2017-01-24T21:35:00Z">
        <w:r>
          <w:rPr>
            <w:rFonts w:eastAsia="Arial"/>
            <w:color w:val="000000"/>
            <w:lang w:eastAsia="en-GB"/>
          </w:rPr>
          <w:tab/>
          <w:t>To conclude, heat-killed</w:t>
        </w:r>
        <w:r>
          <w:rPr>
            <w:rFonts w:eastAsia="Arial"/>
            <w:i/>
            <w:color w:val="000000"/>
            <w:lang w:eastAsia="en-GB"/>
          </w:rPr>
          <w:t xml:space="preserve"> </w:t>
        </w:r>
        <w:r>
          <w:rPr>
            <w:rFonts w:eastAsia="Arial"/>
            <w:color w:val="000000"/>
            <w:lang w:eastAsia="en-GB"/>
          </w:rPr>
          <w:t>SH1000 does not trigger any inflammat</w:t>
        </w:r>
        <w:r>
          <w:rPr>
            <w:rFonts w:eastAsia="Arial Greek"/>
            <w:color w:val="000000"/>
            <w:lang w:eastAsia="en-GB"/>
          </w:rPr>
          <w:t xml:space="preserve">ory response mediated by IL-1β. Although </w:t>
        </w:r>
        <w:r>
          <w:rPr>
            <w:rFonts w:eastAsia="Arial"/>
            <w:i/>
            <w:iCs/>
            <w:color w:val="000000"/>
            <w:lang w:eastAsia="en-GB"/>
          </w:rPr>
          <w:t>S. aureus</w:t>
        </w:r>
        <w:r>
          <w:rPr>
            <w:rFonts w:eastAsia="Arial"/>
            <w:color w:val="000000"/>
            <w:lang w:eastAsia="en-GB"/>
          </w:rPr>
          <w:t xml:space="preserve"> and </w:t>
        </w:r>
        <w:r>
          <w:rPr>
            <w:rFonts w:eastAsia="Arial"/>
            <w:i/>
            <w:color w:val="000000"/>
            <w:lang w:eastAsia="en-GB"/>
          </w:rPr>
          <w:t>M. luteus</w:t>
        </w:r>
        <w:r>
          <w:rPr>
            <w:rFonts w:eastAsia="Arial"/>
            <w:color w:val="000000"/>
            <w:lang w:eastAsia="en-GB"/>
          </w:rPr>
          <w:t xml:space="preserve"> peptidoglycans had opposite effects on </w:t>
        </w:r>
        <w:r>
          <w:rPr>
            <w:rFonts w:eastAsia="Arial"/>
            <w:i/>
            <w:iCs/>
            <w:color w:val="000000"/>
            <w:lang w:eastAsia="en-GB"/>
          </w:rPr>
          <w:t>S. aureus</w:t>
        </w:r>
        <w:r>
          <w:rPr>
            <w:rFonts w:eastAsia="Arial"/>
            <w:i/>
            <w:color w:val="000000"/>
            <w:lang w:eastAsia="en-GB"/>
          </w:rPr>
          <w:t xml:space="preserve"> </w:t>
        </w:r>
        <w:r>
          <w:rPr>
            <w:rFonts w:eastAsia="Arial Greek"/>
            <w:color w:val="000000"/>
            <w:lang w:eastAsia="en-GB"/>
          </w:rPr>
          <w:t>pathogenesis, both did not activate IL-1β expression compared with the control.</w:t>
        </w:r>
      </w:ins>
    </w:p>
    <w:p w14:paraId="12562981" w14:textId="1B2B85DD" w:rsidR="0020061D" w:rsidRDefault="00766C9B">
      <w:pPr>
        <w:pStyle w:val="Paragraph"/>
      </w:pPr>
      <w:r>
        <w:br w:type="page"/>
      </w:r>
    </w:p>
    <w:p w14:paraId="0E82FFC6" w14:textId="446AD249" w:rsidR="0020061D" w:rsidRPr="00C374EF" w:rsidRDefault="00766C9B">
      <w:pPr>
        <w:widowControl w:val="0"/>
        <w:spacing w:line="360" w:lineRule="auto"/>
        <w:jc w:val="both"/>
        <w:rPr>
          <w:rFonts w:ascii="Arial" w:hAnsi="Arial"/>
          <w:sz w:val="20"/>
          <w:szCs w:val="20"/>
        </w:rPr>
      </w:pPr>
      <w:r>
        <w:rPr>
          <w:noProof/>
          <w:lang w:eastAsia="en-GB"/>
        </w:rPr>
        <w:lastRenderedPageBreak/>
        <w:drawing>
          <wp:anchor distT="0" distB="127000" distL="0" distR="0" simplePos="0" relativeHeight="251619840" behindDoc="0" locked="0" layoutInCell="1" allowOverlap="1" wp14:anchorId="737522AD" wp14:editId="6FC036B7">
            <wp:simplePos x="0" y="0"/>
            <wp:positionH relativeFrom="column">
              <wp:align>center</wp:align>
            </wp:positionH>
            <wp:positionV relativeFrom="paragraph">
              <wp:align>top</wp:align>
            </wp:positionV>
            <wp:extent cx="5206365" cy="6002655"/>
            <wp:effectExtent l="0" t="0" r="0" b="0"/>
            <wp:wrapTopAndBottom/>
            <wp:docPr id="53" name="Image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48"/>
                    <pic:cNvPicPr>
                      <a:picLocks noChangeAspect="1" noChangeArrowheads="1"/>
                    </pic:cNvPicPr>
                  </pic:nvPicPr>
                  <pic:blipFill>
                    <a:blip r:embed="rId61"/>
                    <a:stretch>
                      <a:fillRect/>
                    </a:stretch>
                  </pic:blipFill>
                  <pic:spPr bwMode="auto">
                    <a:xfrm>
                      <a:off x="0" y="0"/>
                      <a:ext cx="5206365" cy="6002655"/>
                    </a:xfrm>
                    <a:prstGeom prst="rect">
                      <a:avLst/>
                    </a:prstGeom>
                    <a:noFill/>
                    <a:ln w="9525">
                      <a:noFill/>
                      <a:miter lim="800000"/>
                      <a:headEnd/>
                      <a:tailEnd/>
                    </a:ln>
                  </pic:spPr>
                </pic:pic>
              </a:graphicData>
            </a:graphic>
          </wp:anchor>
        </w:drawing>
      </w:r>
      <w:r>
        <w:rPr>
          <w:rFonts w:ascii="Arial" w:eastAsia="Times" w:hAnsi="Arial"/>
          <w:b/>
          <w:bCs/>
          <w:color w:val="000000"/>
          <w:sz w:val="20"/>
          <w:szCs w:val="20"/>
          <w:lang w:eastAsia="en-GB"/>
        </w:rPr>
        <w:t xml:space="preserve">Figure 5.19. Quantification of the different phenotypes of IL-1β expression in embryos infected with SH1000, </w:t>
      </w:r>
      <w:r>
        <w:rPr>
          <w:rFonts w:ascii="Arial" w:eastAsia="Times" w:hAnsi="Arial"/>
          <w:b/>
          <w:bCs/>
          <w:i/>
          <w:color w:val="000000"/>
          <w:sz w:val="20"/>
          <w:szCs w:val="20"/>
          <w:lang w:eastAsia="en-GB"/>
        </w:rPr>
        <w:t>sagB</w:t>
      </w:r>
      <w:r>
        <w:rPr>
          <w:rFonts w:ascii="Arial" w:eastAsia="Times" w:hAnsi="Arial"/>
          <w:b/>
          <w:bCs/>
          <w:color w:val="000000"/>
          <w:sz w:val="20"/>
          <w:szCs w:val="20"/>
          <w:lang w:eastAsia="en-GB"/>
        </w:rPr>
        <w:t xml:space="preserve"> and </w:t>
      </w:r>
      <w:r>
        <w:rPr>
          <w:rFonts w:ascii="Arial" w:eastAsia="Times" w:hAnsi="Arial"/>
          <w:b/>
          <w:bCs/>
          <w:i/>
          <w:color w:val="000000"/>
          <w:sz w:val="20"/>
          <w:szCs w:val="20"/>
          <w:lang w:eastAsia="en-GB"/>
        </w:rPr>
        <w:t>phePsaeR</w:t>
      </w:r>
      <w:r>
        <w:rPr>
          <w:rFonts w:ascii="Arial" w:eastAsia="Times" w:hAnsi="Arial"/>
          <w:b/>
          <w:bCs/>
          <w:color w:val="000000"/>
          <w:sz w:val="20"/>
          <w:szCs w:val="20"/>
          <w:lang w:eastAsia="en-GB"/>
        </w:rPr>
        <w:t>.</w:t>
      </w:r>
      <w:r>
        <w:rPr>
          <w:rFonts w:ascii="Arial" w:eastAsia="Times" w:hAnsi="Arial"/>
          <w:b/>
          <w:color w:val="000000"/>
          <w:sz w:val="20"/>
          <w:szCs w:val="20"/>
          <w:lang w:eastAsia="en-GB"/>
        </w:rPr>
        <w:t xml:space="preserve"> </w:t>
      </w:r>
      <w:r>
        <w:rPr>
          <w:rFonts w:ascii="Arial" w:eastAsia="Times" w:hAnsi="Arial"/>
          <w:color w:val="000000"/>
          <w:sz w:val="20"/>
          <w:szCs w:val="20"/>
          <w:lang w:eastAsia="en-GB"/>
        </w:rPr>
        <w:t xml:space="preserve">Embryos were either injected with PBS (control) or infected with a standard inoculum of either SH1000, </w:t>
      </w:r>
      <w:r>
        <w:rPr>
          <w:rFonts w:ascii="Arial" w:eastAsia="Times" w:hAnsi="Arial"/>
          <w:i/>
          <w:color w:val="000000"/>
          <w:sz w:val="20"/>
          <w:szCs w:val="20"/>
          <w:lang w:eastAsia="en-GB"/>
        </w:rPr>
        <w:t>sagB</w:t>
      </w:r>
      <w:r>
        <w:rPr>
          <w:rFonts w:ascii="Arial" w:eastAsia="Times" w:hAnsi="Arial"/>
          <w:color w:val="000000"/>
          <w:sz w:val="20"/>
          <w:szCs w:val="20"/>
          <w:lang w:eastAsia="en-GB"/>
        </w:rPr>
        <w:t xml:space="preserve"> and </w:t>
      </w:r>
      <w:r>
        <w:rPr>
          <w:rFonts w:ascii="Arial" w:eastAsia="Times" w:hAnsi="Arial"/>
          <w:i/>
          <w:color w:val="000000"/>
          <w:sz w:val="20"/>
          <w:szCs w:val="20"/>
          <w:lang w:eastAsia="en-GB"/>
        </w:rPr>
        <w:t>phePsaeR</w:t>
      </w:r>
      <w:r>
        <w:rPr>
          <w:rFonts w:ascii="Arial" w:eastAsia="Times" w:hAnsi="Arial"/>
          <w:color w:val="000000"/>
          <w:sz w:val="20"/>
          <w:szCs w:val="20"/>
          <w:lang w:eastAsia="en-GB"/>
        </w:rPr>
        <w:t xml:space="preserve"> or a small inoculum (s.i.) of SH1000. </w:t>
      </w:r>
      <w:r>
        <w:rPr>
          <w:rFonts w:ascii="Arial" w:eastAsia="Times" w:hAnsi="Arial"/>
          <w:b/>
          <w:color w:val="000000"/>
          <w:sz w:val="20"/>
          <w:szCs w:val="20"/>
          <w:lang w:eastAsia="en-GB"/>
        </w:rPr>
        <w:t>(A)</w:t>
      </w:r>
      <w:r>
        <w:rPr>
          <w:rFonts w:ascii="Arial" w:eastAsia="Times" w:hAnsi="Arial"/>
          <w:i/>
          <w:color w:val="000000"/>
          <w:sz w:val="20"/>
          <w:szCs w:val="20"/>
          <w:lang w:eastAsia="en-GB"/>
        </w:rPr>
        <w:t xml:space="preserve"> </w:t>
      </w:r>
      <w:r>
        <w:rPr>
          <w:rFonts w:ascii="Arial" w:eastAsia="Times" w:hAnsi="Arial"/>
          <w:color w:val="000000"/>
          <w:sz w:val="20"/>
          <w:szCs w:val="20"/>
          <w:lang w:eastAsia="en-GB"/>
        </w:rPr>
        <w:t xml:space="preserve">Representative images of the various phenotypes of IL-1β expression at 24 hours post-infection following </w:t>
      </w:r>
      <w:r>
        <w:rPr>
          <w:rFonts w:ascii="Arial" w:eastAsia="Times" w:hAnsi="Arial"/>
          <w:i/>
          <w:color w:val="000000"/>
          <w:sz w:val="20"/>
          <w:szCs w:val="20"/>
          <w:lang w:eastAsia="en-GB"/>
        </w:rPr>
        <w:t>in situ</w:t>
      </w:r>
      <w:r>
        <w:rPr>
          <w:rFonts w:ascii="Arial" w:eastAsia="Times" w:hAnsi="Arial"/>
          <w:color w:val="000000"/>
          <w:sz w:val="20"/>
          <w:szCs w:val="20"/>
          <w:lang w:eastAsia="en-GB"/>
        </w:rPr>
        <w:t xml:space="preserve"> hybridisation, from the weaker to the stronger phenotype respectively. </w:t>
      </w:r>
      <w:r>
        <w:rPr>
          <w:rFonts w:ascii="Arial" w:eastAsia="Times" w:hAnsi="Arial"/>
          <w:b/>
          <w:color w:val="000000"/>
          <w:sz w:val="20"/>
          <w:szCs w:val="20"/>
          <w:lang w:eastAsia="en-GB"/>
        </w:rPr>
        <w:t xml:space="preserve">(A') </w:t>
      </w:r>
      <w:r>
        <w:rPr>
          <w:rFonts w:ascii="Arial" w:eastAsia="Times" w:hAnsi="Arial"/>
          <w:color w:val="000000"/>
          <w:sz w:val="20"/>
          <w:szCs w:val="20"/>
          <w:lang w:eastAsia="en-GB"/>
        </w:rPr>
        <w:t xml:space="preserve">Percentages of embryos from each group associated to the respective phenotypes at 24 hours post-infection. </w:t>
      </w:r>
      <w:r>
        <w:rPr>
          <w:rFonts w:ascii="Arial" w:eastAsia="Times" w:hAnsi="Arial"/>
          <w:b/>
          <w:color w:val="000000"/>
          <w:sz w:val="20"/>
          <w:szCs w:val="20"/>
          <w:lang w:eastAsia="en-GB"/>
        </w:rPr>
        <w:t xml:space="preserve">(B) </w:t>
      </w:r>
      <w:r>
        <w:rPr>
          <w:rFonts w:ascii="Arial" w:eastAsia="Times" w:hAnsi="Arial"/>
          <w:color w:val="000000"/>
          <w:sz w:val="20"/>
          <w:szCs w:val="20"/>
          <w:lang w:eastAsia="en-GB"/>
        </w:rPr>
        <w:t xml:space="preserve">Representative images of the various phenotypes of IL-1β expression at 48 hours post-infection following </w:t>
      </w:r>
      <w:r>
        <w:rPr>
          <w:rFonts w:ascii="Arial" w:eastAsia="Times" w:hAnsi="Arial"/>
          <w:i/>
          <w:color w:val="000000"/>
          <w:sz w:val="20"/>
          <w:szCs w:val="20"/>
          <w:lang w:eastAsia="en-GB"/>
        </w:rPr>
        <w:t>in situ</w:t>
      </w:r>
      <w:r>
        <w:rPr>
          <w:rFonts w:ascii="Arial" w:eastAsia="Times" w:hAnsi="Arial"/>
          <w:color w:val="000000"/>
          <w:sz w:val="20"/>
          <w:szCs w:val="20"/>
          <w:lang w:eastAsia="en-GB"/>
        </w:rPr>
        <w:t xml:space="preserve"> hybridisation, from the weaker to the stronger phenotype respectively. </w:t>
      </w:r>
      <w:r>
        <w:rPr>
          <w:rFonts w:ascii="Arial" w:eastAsia="Times" w:hAnsi="Arial"/>
          <w:b/>
          <w:color w:val="000000"/>
          <w:sz w:val="20"/>
          <w:szCs w:val="20"/>
          <w:lang w:eastAsia="en-GB"/>
        </w:rPr>
        <w:t xml:space="preserve">(B') </w:t>
      </w:r>
      <w:r>
        <w:rPr>
          <w:rFonts w:ascii="Arial" w:eastAsia="Times" w:hAnsi="Arial"/>
          <w:color w:val="000000"/>
          <w:sz w:val="20"/>
          <w:szCs w:val="20"/>
          <w:lang w:eastAsia="en-GB"/>
        </w:rPr>
        <w:t>Percentages of embryos from each group associated to the respective phenotypes at 48 hours post-infection.</w:t>
      </w:r>
      <w:ins w:id="3335" w:author="Nelly Wagner" w:date="2017-01-22T18:00:00Z">
        <w:r w:rsidR="00AE3D42">
          <w:rPr>
            <w:rFonts w:ascii="Arial" w:eastAsia="Times" w:hAnsi="Arial"/>
            <w:color w:val="000000"/>
            <w:sz w:val="20"/>
            <w:szCs w:val="20"/>
            <w:lang w:eastAsia="en-GB"/>
          </w:rPr>
          <w:t xml:space="preserve"> </w:t>
        </w:r>
        <w:r w:rsidR="00AE3D42" w:rsidRPr="00A6483E">
          <w:rPr>
            <w:rFonts w:ascii="Arial" w:eastAsia="Times" w:hAnsi="Arial"/>
            <w:sz w:val="20"/>
            <w:szCs w:val="20"/>
            <w:lang w:eastAsia="en-GB"/>
            <w:rPrChange w:id="3336" w:author="Nelly Wagner" w:date="2017-01-23T18:33:00Z">
              <w:rPr>
                <w:rFonts w:ascii="Arial" w:eastAsia="Times" w:hAnsi="Arial"/>
                <w:color w:val="000000"/>
                <w:sz w:val="20"/>
                <w:szCs w:val="20"/>
                <w:lang w:eastAsia="en-GB"/>
              </w:rPr>
            </w:rPrChange>
          </w:rPr>
          <w:t>N = 1 experiment for each strain tested.</w:t>
        </w:r>
      </w:ins>
    </w:p>
    <w:p w14:paraId="529B1476" w14:textId="77777777" w:rsidR="0020061D" w:rsidRDefault="00766C9B">
      <w:pPr>
        <w:widowControl w:val="0"/>
        <w:spacing w:line="360" w:lineRule="auto"/>
        <w:jc w:val="both"/>
        <w:rPr>
          <w:rFonts w:ascii="Arial" w:eastAsia="Times" w:hAnsi="Arial"/>
          <w:color w:val="000000"/>
          <w:sz w:val="20"/>
          <w:szCs w:val="20"/>
          <w:lang w:eastAsia="en-GB"/>
        </w:rPr>
      </w:pPr>
      <w:r>
        <w:rPr>
          <w:rFonts w:ascii="Arial" w:eastAsia="Times" w:hAnsi="Arial"/>
          <w:noProof/>
          <w:color w:val="000000"/>
          <w:sz w:val="20"/>
          <w:szCs w:val="20"/>
          <w:lang w:eastAsia="en-GB"/>
        </w:rPr>
        <w:lastRenderedPageBreak/>
        <w:drawing>
          <wp:anchor distT="0" distB="127000" distL="0" distR="0" simplePos="0" relativeHeight="251620864" behindDoc="0" locked="0" layoutInCell="1" allowOverlap="1" wp14:anchorId="3BFFEBAA" wp14:editId="6400A2DC">
            <wp:simplePos x="0" y="0"/>
            <wp:positionH relativeFrom="column">
              <wp:align>center</wp:align>
            </wp:positionH>
            <wp:positionV relativeFrom="paragraph">
              <wp:align>top</wp:align>
            </wp:positionV>
            <wp:extent cx="2366010" cy="6257925"/>
            <wp:effectExtent l="0" t="0" r="0" b="0"/>
            <wp:wrapTopAndBottom/>
            <wp:docPr id="54" name="Image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9"/>
                    <pic:cNvPicPr>
                      <a:picLocks noChangeAspect="1" noChangeArrowheads="1"/>
                    </pic:cNvPicPr>
                  </pic:nvPicPr>
                  <pic:blipFill>
                    <a:blip r:embed="rId62"/>
                    <a:stretch>
                      <a:fillRect/>
                    </a:stretch>
                  </pic:blipFill>
                  <pic:spPr bwMode="auto">
                    <a:xfrm>
                      <a:off x="0" y="0"/>
                      <a:ext cx="2366010" cy="6257925"/>
                    </a:xfrm>
                    <a:prstGeom prst="rect">
                      <a:avLst/>
                    </a:prstGeom>
                    <a:noFill/>
                    <a:ln w="9525">
                      <a:noFill/>
                      <a:miter lim="800000"/>
                      <a:headEnd/>
                      <a:tailEnd/>
                    </a:ln>
                  </pic:spPr>
                </pic:pic>
              </a:graphicData>
            </a:graphic>
          </wp:anchor>
        </w:drawing>
      </w:r>
    </w:p>
    <w:p w14:paraId="226CE24A" w14:textId="3CC2612B" w:rsidR="0020061D" w:rsidRPr="00A6483E" w:rsidRDefault="00766C9B">
      <w:pPr>
        <w:widowControl w:val="0"/>
        <w:spacing w:line="360" w:lineRule="auto"/>
        <w:jc w:val="both"/>
        <w:rPr>
          <w:rFonts w:ascii="Arial" w:eastAsia="Arial" w:hAnsi="Arial"/>
          <w:b/>
          <w:bCs/>
          <w:sz w:val="20"/>
          <w:szCs w:val="20"/>
          <w:lang w:eastAsia="en-GB"/>
          <w:rPrChange w:id="3337" w:author="Nelly Wagner" w:date="2017-01-23T18:33:00Z">
            <w:rPr>
              <w:rFonts w:ascii="Arial" w:eastAsia="Arial" w:hAnsi="Arial"/>
              <w:b/>
              <w:bCs/>
              <w:color w:val="000000"/>
              <w:sz w:val="20"/>
              <w:szCs w:val="20"/>
              <w:lang w:eastAsia="en-GB"/>
            </w:rPr>
          </w:rPrChange>
        </w:rPr>
      </w:pPr>
      <w:r>
        <w:rPr>
          <w:rFonts w:ascii="Arial" w:eastAsia="Times" w:hAnsi="Arial"/>
          <w:b/>
          <w:bCs/>
          <w:color w:val="000000"/>
          <w:sz w:val="20"/>
          <w:szCs w:val="20"/>
          <w:lang w:eastAsia="en-GB"/>
        </w:rPr>
        <w:t xml:space="preserve">Figure 5.20. Number of cells expressing IL-1β in embryos injected with heat-killed SH1000 or peptidoglycan from </w:t>
      </w:r>
      <w:r>
        <w:rPr>
          <w:rFonts w:ascii="Arial" w:eastAsia="Times" w:hAnsi="Arial"/>
          <w:b/>
          <w:bCs/>
          <w:i/>
          <w:iCs/>
          <w:color w:val="000000"/>
          <w:sz w:val="20"/>
          <w:szCs w:val="20"/>
          <w:lang w:eastAsia="en-GB"/>
        </w:rPr>
        <w:t>S. aureus</w:t>
      </w:r>
      <w:r>
        <w:rPr>
          <w:rFonts w:ascii="Arial" w:eastAsia="Times" w:hAnsi="Arial"/>
          <w:b/>
          <w:bCs/>
          <w:i/>
          <w:color w:val="000000"/>
          <w:sz w:val="20"/>
          <w:szCs w:val="20"/>
          <w:lang w:eastAsia="en-GB"/>
        </w:rPr>
        <w:t xml:space="preserve"> </w:t>
      </w:r>
      <w:r>
        <w:rPr>
          <w:rFonts w:ascii="Arial" w:eastAsia="Times" w:hAnsi="Arial"/>
          <w:b/>
          <w:bCs/>
          <w:color w:val="000000"/>
          <w:sz w:val="20"/>
          <w:szCs w:val="20"/>
          <w:lang w:eastAsia="en-GB"/>
        </w:rPr>
        <w:t xml:space="preserve">and </w:t>
      </w:r>
      <w:r>
        <w:rPr>
          <w:rFonts w:ascii="Arial" w:eastAsia="Times" w:hAnsi="Arial"/>
          <w:b/>
          <w:bCs/>
          <w:i/>
          <w:color w:val="000000"/>
          <w:sz w:val="20"/>
          <w:szCs w:val="20"/>
          <w:lang w:eastAsia="en-GB"/>
        </w:rPr>
        <w:t>M. luteus</w:t>
      </w:r>
      <w:r>
        <w:rPr>
          <w:rFonts w:ascii="Arial" w:eastAsia="Times" w:hAnsi="Arial"/>
          <w:b/>
          <w:bCs/>
          <w:color w:val="000000"/>
          <w:sz w:val="20"/>
          <w:szCs w:val="20"/>
          <w:lang w:eastAsia="en-GB"/>
        </w:rPr>
        <w:t>.</w:t>
      </w:r>
      <w:r>
        <w:rPr>
          <w:rFonts w:ascii="Arial" w:eastAsia="Times" w:hAnsi="Arial"/>
          <w:color w:val="000000"/>
          <w:sz w:val="20"/>
          <w:szCs w:val="20"/>
          <w:lang w:eastAsia="en-GB"/>
        </w:rPr>
        <w:t xml:space="preserve"> Embryos were injected at 30 hours post-infection and collected 2, 24 and 48 hours post-injection for </w:t>
      </w:r>
      <w:r>
        <w:rPr>
          <w:rFonts w:ascii="Arial" w:eastAsia="Times" w:hAnsi="Arial"/>
          <w:i/>
          <w:color w:val="000000"/>
          <w:sz w:val="20"/>
          <w:szCs w:val="20"/>
          <w:lang w:eastAsia="en-GB"/>
        </w:rPr>
        <w:t xml:space="preserve">in situ </w:t>
      </w:r>
      <w:r>
        <w:rPr>
          <w:rFonts w:ascii="Arial" w:eastAsia="Times" w:hAnsi="Arial"/>
          <w:color w:val="000000"/>
          <w:sz w:val="20"/>
          <w:szCs w:val="20"/>
          <w:lang w:eastAsia="en-GB"/>
        </w:rPr>
        <w:t xml:space="preserve">hybridisation targeted to </w:t>
      </w:r>
      <w:r>
        <w:rPr>
          <w:rFonts w:ascii="Arial" w:eastAsia="Times" w:hAnsi="Arial"/>
          <w:i/>
          <w:color w:val="000000"/>
          <w:sz w:val="20"/>
          <w:szCs w:val="20"/>
          <w:lang w:eastAsia="en-GB"/>
        </w:rPr>
        <w:t>il1β</w:t>
      </w:r>
      <w:r>
        <w:rPr>
          <w:rFonts w:ascii="Arial" w:eastAsia="Times" w:hAnsi="Arial"/>
          <w:color w:val="000000"/>
          <w:sz w:val="20"/>
          <w:szCs w:val="20"/>
          <w:lang w:eastAsia="en-GB"/>
        </w:rPr>
        <w:t>.</w:t>
      </w:r>
      <w:r>
        <w:rPr>
          <w:rFonts w:ascii="Arial" w:eastAsia="Times" w:hAnsi="Arial"/>
          <w:b/>
          <w:bCs/>
          <w:color w:val="000000"/>
          <w:sz w:val="20"/>
          <w:szCs w:val="20"/>
          <w:lang w:eastAsia="en-GB"/>
        </w:rPr>
        <w:t xml:space="preserve"> (A)</w:t>
      </w:r>
      <w:r>
        <w:rPr>
          <w:rFonts w:ascii="Arial" w:eastAsia="Times" w:hAnsi="Arial"/>
          <w:color w:val="000000"/>
          <w:sz w:val="20"/>
          <w:szCs w:val="20"/>
          <w:lang w:eastAsia="en-GB"/>
        </w:rPr>
        <w:t>,</w:t>
      </w:r>
      <w:r>
        <w:rPr>
          <w:rFonts w:ascii="Arial" w:eastAsia="Times" w:hAnsi="Arial"/>
          <w:b/>
          <w:bCs/>
          <w:color w:val="000000"/>
          <w:sz w:val="20"/>
          <w:szCs w:val="20"/>
          <w:lang w:eastAsia="en-GB"/>
        </w:rPr>
        <w:t xml:space="preserve"> (B) </w:t>
      </w:r>
      <w:r>
        <w:rPr>
          <w:rFonts w:ascii="Arial" w:eastAsia="Times" w:hAnsi="Arial"/>
          <w:color w:val="000000"/>
          <w:sz w:val="20"/>
          <w:szCs w:val="20"/>
          <w:lang w:eastAsia="en-GB"/>
        </w:rPr>
        <w:t>and</w:t>
      </w:r>
      <w:r>
        <w:rPr>
          <w:rFonts w:ascii="Arial" w:eastAsia="Times" w:hAnsi="Arial"/>
          <w:b/>
          <w:bCs/>
          <w:color w:val="000000"/>
          <w:sz w:val="20"/>
          <w:szCs w:val="20"/>
          <w:lang w:eastAsia="en-GB"/>
        </w:rPr>
        <w:t xml:space="preserve"> (C) </w:t>
      </w:r>
      <w:r>
        <w:rPr>
          <w:rFonts w:ascii="Arial" w:eastAsia="Times" w:hAnsi="Arial"/>
          <w:color w:val="000000"/>
          <w:sz w:val="20"/>
          <w:szCs w:val="20"/>
          <w:lang w:eastAsia="en-GB"/>
        </w:rPr>
        <w:t xml:space="preserve">Number of cells expressing IL-1β in embryos injected with PBS (control), heat-killed SH1000, </w:t>
      </w:r>
      <w:r>
        <w:rPr>
          <w:rFonts w:ascii="Arial" w:eastAsia="Times" w:hAnsi="Arial"/>
          <w:i/>
          <w:iCs/>
          <w:color w:val="000000"/>
          <w:sz w:val="20"/>
          <w:szCs w:val="20"/>
          <w:lang w:eastAsia="en-GB"/>
        </w:rPr>
        <w:t>S. aureus</w:t>
      </w:r>
      <w:r>
        <w:rPr>
          <w:rFonts w:ascii="Arial" w:eastAsia="Times" w:hAnsi="Arial"/>
          <w:color w:val="000000"/>
          <w:sz w:val="20"/>
          <w:szCs w:val="20"/>
          <w:lang w:eastAsia="en-GB"/>
        </w:rPr>
        <w:t xml:space="preserve"> peptidoglycan and </w:t>
      </w:r>
      <w:r>
        <w:rPr>
          <w:rFonts w:ascii="Arial" w:eastAsia="Times" w:hAnsi="Arial"/>
          <w:i/>
          <w:color w:val="000000"/>
          <w:sz w:val="20"/>
          <w:szCs w:val="20"/>
          <w:lang w:eastAsia="en-GB"/>
        </w:rPr>
        <w:t xml:space="preserve">M. luteus </w:t>
      </w:r>
      <w:r>
        <w:rPr>
          <w:rFonts w:ascii="Arial" w:eastAsia="Times" w:hAnsi="Arial"/>
          <w:color w:val="000000"/>
          <w:sz w:val="20"/>
          <w:szCs w:val="20"/>
          <w:lang w:eastAsia="en-GB"/>
        </w:rPr>
        <w:t xml:space="preserve">peptidoglycan at 2, 24 and 48 hours post-injection respectively. Each dot corresponds to one embryo. n = 19-31 embryos per group. Statistics: Kruskall-Wallis and Dunn post test, </w:t>
      </w:r>
      <w:r>
        <w:rPr>
          <w:rFonts w:ascii="Arial" w:eastAsia="Times" w:hAnsi="Arial"/>
          <w:i/>
          <w:color w:val="000000"/>
          <w:sz w:val="20"/>
          <w:szCs w:val="20"/>
          <w:lang w:eastAsia="en-GB"/>
        </w:rPr>
        <w:t xml:space="preserve">p </w:t>
      </w:r>
      <w:r>
        <w:rPr>
          <w:rFonts w:ascii="Arial" w:eastAsia="Times" w:hAnsi="Arial"/>
          <w:color w:val="000000"/>
          <w:sz w:val="20"/>
          <w:szCs w:val="20"/>
          <w:lang w:eastAsia="en-GB"/>
        </w:rPr>
        <w:t xml:space="preserve">&gt; 0.05 (ns), </w:t>
      </w:r>
      <w:r>
        <w:rPr>
          <w:rFonts w:ascii="Arial" w:eastAsia="Times" w:hAnsi="Arial"/>
          <w:i/>
          <w:color w:val="000000"/>
          <w:sz w:val="20"/>
          <w:szCs w:val="20"/>
          <w:lang w:eastAsia="en-GB"/>
        </w:rPr>
        <w:t>p</w:t>
      </w:r>
      <w:r>
        <w:rPr>
          <w:rFonts w:ascii="Arial" w:eastAsia="Times" w:hAnsi="Arial"/>
          <w:color w:val="000000"/>
          <w:sz w:val="20"/>
          <w:szCs w:val="20"/>
          <w:lang w:eastAsia="en-GB"/>
        </w:rPr>
        <w:t xml:space="preserve"> &lt; 0.01 (**).</w:t>
      </w:r>
      <w:ins w:id="3338" w:author="Nelly Wagner" w:date="2017-01-22T18:01:00Z">
        <w:r w:rsidR="00742AD1">
          <w:rPr>
            <w:rFonts w:ascii="Arial" w:eastAsia="Times" w:hAnsi="Arial"/>
            <w:color w:val="000000"/>
            <w:sz w:val="20"/>
            <w:szCs w:val="20"/>
            <w:lang w:eastAsia="en-GB"/>
          </w:rPr>
          <w:t xml:space="preserve"> </w:t>
        </w:r>
        <w:r w:rsidR="00742AD1" w:rsidRPr="00A6483E">
          <w:rPr>
            <w:rFonts w:ascii="Arial" w:eastAsia="Times" w:hAnsi="Arial"/>
            <w:sz w:val="20"/>
            <w:szCs w:val="20"/>
            <w:lang w:eastAsia="en-GB"/>
            <w:rPrChange w:id="3339" w:author="Nelly Wagner" w:date="2017-01-23T18:33:00Z">
              <w:rPr>
                <w:rFonts w:ascii="Arial" w:eastAsia="Times" w:hAnsi="Arial"/>
                <w:color w:val="000000"/>
                <w:sz w:val="20"/>
                <w:szCs w:val="20"/>
                <w:lang w:eastAsia="en-GB"/>
              </w:rPr>
            </w:rPrChange>
          </w:rPr>
          <w:t>N = 1 experiment for each group.</w:t>
        </w:r>
      </w:ins>
      <w:r w:rsidRPr="00C374EF">
        <w:br w:type="page"/>
      </w:r>
    </w:p>
    <w:p w14:paraId="4631E82E" w14:textId="0FCAB31E" w:rsidR="0020061D" w:rsidDel="002460AF" w:rsidRDefault="00766C9B">
      <w:pPr>
        <w:pStyle w:val="Paragraph"/>
        <w:rPr>
          <w:del w:id="3340" w:author="Nelly Wagner" w:date="2017-01-24T21:35:00Z"/>
        </w:rPr>
      </w:pPr>
      <w:del w:id="3341" w:author="Nelly Wagner" w:date="2017-01-24T21:35:00Z">
        <w:r w:rsidDel="002460AF">
          <w:rPr>
            <w:rFonts w:eastAsia="Arial Greek"/>
            <w:color w:val="000000"/>
            <w:lang w:eastAsia="en-GB"/>
          </w:rPr>
          <w:lastRenderedPageBreak/>
          <w:delText>At 24 hours post-infection IL-1β expression had resolved, with a maximum of one cell per embryo expressing IL-1β (Figure 5.20B). No significant difference existed between groups at this time-point (</w:delText>
        </w:r>
        <w:r w:rsidDel="002460AF">
          <w:rPr>
            <w:rFonts w:eastAsia="Arial"/>
            <w:i/>
            <w:color w:val="000000"/>
            <w:lang w:eastAsia="en-GB"/>
          </w:rPr>
          <w:delText>p</w:delText>
        </w:r>
        <w:r w:rsidDel="002460AF">
          <w:rPr>
            <w:rFonts w:eastAsia="Arial"/>
            <w:color w:val="000000"/>
            <w:lang w:eastAsia="en-GB"/>
          </w:rPr>
          <w:delText xml:space="preserve"> &gt; 0.05). At 48 hours post-infection, the group of embryos injected with </w:delText>
        </w:r>
        <w:r w:rsidDel="002460AF">
          <w:rPr>
            <w:rFonts w:eastAsia="Arial"/>
            <w:i/>
            <w:iCs/>
            <w:color w:val="000000"/>
            <w:lang w:eastAsia="en-GB"/>
          </w:rPr>
          <w:delText>S. aureus</w:delText>
        </w:r>
        <w:r w:rsidDel="002460AF">
          <w:rPr>
            <w:rFonts w:eastAsia="Arial"/>
            <w:i/>
            <w:color w:val="000000"/>
            <w:lang w:eastAsia="en-GB"/>
          </w:rPr>
          <w:delText xml:space="preserve"> </w:delText>
        </w:r>
        <w:r w:rsidDel="002460AF">
          <w:rPr>
            <w:rFonts w:eastAsia="Arial"/>
            <w:color w:val="000000"/>
            <w:lang w:eastAsia="en-GB"/>
          </w:rPr>
          <w:delText xml:space="preserve">peptidoglycan was significantly different from the others (Figure 5.20C, </w:delText>
        </w:r>
        <w:r w:rsidDel="002460AF">
          <w:rPr>
            <w:rFonts w:eastAsia="Arial"/>
            <w:i/>
            <w:color w:val="000000"/>
            <w:lang w:eastAsia="en-GB"/>
          </w:rPr>
          <w:delText xml:space="preserve">p </w:delText>
        </w:r>
        <w:r w:rsidDel="002460AF">
          <w:rPr>
            <w:rFonts w:eastAsia="Arial"/>
            <w:color w:val="000000"/>
            <w:lang w:eastAsia="en-GB"/>
          </w:rPr>
          <w:delText xml:space="preserve">&lt; 0.01 compared to the PBS control, </w:delText>
        </w:r>
        <w:r w:rsidDel="002460AF">
          <w:rPr>
            <w:rFonts w:eastAsia="Arial"/>
            <w:i/>
            <w:color w:val="000000"/>
            <w:lang w:eastAsia="en-GB"/>
          </w:rPr>
          <w:delText xml:space="preserve">p </w:delText>
        </w:r>
        <w:r w:rsidDel="002460AF">
          <w:rPr>
            <w:rFonts w:eastAsia="Arial"/>
            <w:color w:val="000000"/>
            <w:lang w:eastAsia="en-GB"/>
          </w:rPr>
          <w:delText xml:space="preserve">&lt; 0.05 compared to heat-killed </w:delText>
        </w:r>
        <w:r w:rsidDel="002460AF">
          <w:rPr>
            <w:rFonts w:eastAsia="Arial"/>
            <w:i/>
            <w:color w:val="000000"/>
            <w:lang w:eastAsia="en-GB"/>
          </w:rPr>
          <w:delText>S.aureus</w:delText>
        </w:r>
        <w:r w:rsidDel="002460AF">
          <w:rPr>
            <w:rFonts w:eastAsia="Arial"/>
            <w:color w:val="000000"/>
            <w:lang w:eastAsia="en-GB"/>
          </w:rPr>
          <w:delText xml:space="preserve"> and </w:delText>
        </w:r>
        <w:r w:rsidDel="002460AF">
          <w:rPr>
            <w:rFonts w:eastAsia="Arial"/>
            <w:i/>
            <w:color w:val="000000"/>
            <w:lang w:eastAsia="en-GB"/>
          </w:rPr>
          <w:delText>M. luteus</w:delText>
        </w:r>
        <w:r w:rsidDel="002460AF">
          <w:rPr>
            <w:rFonts w:eastAsia="Arial"/>
            <w:color w:val="000000"/>
            <w:lang w:eastAsia="en-GB"/>
          </w:rPr>
          <w:delText xml:space="preserve"> peptidoglycan). However </w:delText>
        </w:r>
        <w:r w:rsidDel="002460AF">
          <w:rPr>
            <w:rFonts w:eastAsia="Arial Greek"/>
            <w:color w:val="000000"/>
            <w:lang w:eastAsia="en-GB"/>
          </w:rPr>
          <w:delText>that significant difference was due to only one embryo out of 27 which had more than a hundred cells expressing IL-1β.</w:delText>
        </w:r>
      </w:del>
    </w:p>
    <w:p w14:paraId="03A50881" w14:textId="1A11C09A" w:rsidR="0020061D" w:rsidDel="002460AF" w:rsidRDefault="00766C9B">
      <w:pPr>
        <w:pStyle w:val="Paragraph"/>
        <w:widowControl w:val="0"/>
        <w:rPr>
          <w:del w:id="3342" w:author="Nelly Wagner" w:date="2017-01-24T21:35:00Z"/>
          <w:rFonts w:eastAsia="Arial"/>
          <w:color w:val="000000"/>
          <w:lang w:eastAsia="en-GB"/>
        </w:rPr>
      </w:pPr>
      <w:del w:id="3343" w:author="Nelly Wagner" w:date="2017-01-24T21:35:00Z">
        <w:r w:rsidDel="002460AF">
          <w:rPr>
            <w:rFonts w:eastAsia="Arial"/>
            <w:color w:val="000000"/>
            <w:lang w:eastAsia="en-GB"/>
          </w:rPr>
          <w:tab/>
          <w:delText>To conclude, heat-killed</w:delText>
        </w:r>
        <w:r w:rsidDel="002460AF">
          <w:rPr>
            <w:rFonts w:eastAsia="Arial"/>
            <w:i/>
            <w:color w:val="000000"/>
            <w:lang w:eastAsia="en-GB"/>
          </w:rPr>
          <w:delText xml:space="preserve"> </w:delText>
        </w:r>
        <w:r w:rsidDel="002460AF">
          <w:rPr>
            <w:rFonts w:eastAsia="Arial"/>
            <w:color w:val="000000"/>
            <w:lang w:eastAsia="en-GB"/>
          </w:rPr>
          <w:delText>SH1000 does not trigger any inflammat</w:delText>
        </w:r>
        <w:r w:rsidDel="002460AF">
          <w:rPr>
            <w:rFonts w:eastAsia="Arial Greek"/>
            <w:color w:val="000000"/>
            <w:lang w:eastAsia="en-GB"/>
          </w:rPr>
          <w:delText xml:space="preserve">ory response mediated by IL-1β. Although </w:delText>
        </w:r>
        <w:r w:rsidDel="002460AF">
          <w:rPr>
            <w:rFonts w:eastAsia="Arial"/>
            <w:i/>
            <w:iCs/>
            <w:color w:val="000000"/>
            <w:lang w:eastAsia="en-GB"/>
          </w:rPr>
          <w:delText>S. aureus</w:delText>
        </w:r>
        <w:r w:rsidDel="002460AF">
          <w:rPr>
            <w:rFonts w:eastAsia="Arial"/>
            <w:color w:val="000000"/>
            <w:lang w:eastAsia="en-GB"/>
          </w:rPr>
          <w:delText xml:space="preserve"> and </w:delText>
        </w:r>
        <w:r w:rsidDel="002460AF">
          <w:rPr>
            <w:rFonts w:eastAsia="Arial"/>
            <w:i/>
            <w:color w:val="000000"/>
            <w:lang w:eastAsia="en-GB"/>
          </w:rPr>
          <w:delText>M. luteus</w:delText>
        </w:r>
        <w:r w:rsidDel="002460AF">
          <w:rPr>
            <w:rFonts w:eastAsia="Arial"/>
            <w:color w:val="000000"/>
            <w:lang w:eastAsia="en-GB"/>
          </w:rPr>
          <w:delText xml:space="preserve"> peptidoglycans had opposite effects on </w:delText>
        </w:r>
        <w:r w:rsidDel="002460AF">
          <w:rPr>
            <w:rFonts w:eastAsia="Arial"/>
            <w:i/>
            <w:iCs/>
            <w:color w:val="000000"/>
            <w:lang w:eastAsia="en-GB"/>
          </w:rPr>
          <w:delText>S. aureus</w:delText>
        </w:r>
        <w:r w:rsidDel="002460AF">
          <w:rPr>
            <w:rFonts w:eastAsia="Arial"/>
            <w:i/>
            <w:color w:val="000000"/>
            <w:lang w:eastAsia="en-GB"/>
          </w:rPr>
          <w:delText xml:space="preserve"> </w:delText>
        </w:r>
        <w:r w:rsidDel="002460AF">
          <w:rPr>
            <w:rFonts w:eastAsia="Arial Greek"/>
            <w:color w:val="000000"/>
            <w:lang w:eastAsia="en-GB"/>
          </w:rPr>
          <w:delText>pathogenesis, both did not activate IL-1β expression compared with the control.</w:delText>
        </w:r>
      </w:del>
    </w:p>
    <w:p w14:paraId="6D43DD88" w14:textId="77777777" w:rsidR="0020061D" w:rsidRDefault="00766C9B">
      <w:pPr>
        <w:pStyle w:val="41"/>
      </w:pPr>
      <w:bookmarkStart w:id="3344" w:name="__RefHeading___Toc79903_1995552439"/>
      <w:bookmarkEnd w:id="3344"/>
      <w:r>
        <w:t>5.3. Discussion</w:t>
      </w:r>
    </w:p>
    <w:p w14:paraId="5F968BBD" w14:textId="10B99FF7" w:rsidR="0020061D" w:rsidRDefault="00766C9B">
      <w:pPr>
        <w:pStyle w:val="Paragraph"/>
      </w:pPr>
      <w:r>
        <w:rPr>
          <w:rFonts w:eastAsia="Times"/>
          <w:color w:val="000000"/>
          <w:lang w:eastAsia="en-GB"/>
        </w:rPr>
        <w:tab/>
        <w:t xml:space="preserve">In this chapter, the innate immune response to SH1000, </w:t>
      </w:r>
      <w:r>
        <w:rPr>
          <w:rFonts w:eastAsia="Times"/>
          <w:i/>
          <w:color w:val="000000"/>
          <w:lang w:eastAsia="en-GB"/>
        </w:rPr>
        <w:t xml:space="preserve">sagB </w:t>
      </w:r>
      <w:r>
        <w:rPr>
          <w:rFonts w:eastAsia="Times"/>
          <w:color w:val="000000"/>
          <w:lang w:eastAsia="en-GB"/>
        </w:rPr>
        <w:t xml:space="preserve">and </w:t>
      </w:r>
      <w:r>
        <w:rPr>
          <w:rFonts w:eastAsia="Times"/>
          <w:i/>
          <w:color w:val="000000"/>
          <w:lang w:eastAsia="en-GB"/>
        </w:rPr>
        <w:t>phePsaeR</w:t>
      </w:r>
      <w:r>
        <w:rPr>
          <w:rFonts w:eastAsia="Times"/>
          <w:color w:val="000000"/>
          <w:lang w:eastAsia="en-GB"/>
        </w:rPr>
        <w:t xml:space="preserve"> in the systemic infection model was characterised. A difference between strains was not observed in all instances. However</w:t>
      </w:r>
      <w:ins w:id="3345" w:author="Nelly Wagner" w:date="2017-01-22T18:02:00Z">
        <w:r w:rsidR="00742AD1">
          <w:rPr>
            <w:rFonts w:eastAsia="Times"/>
            <w:color w:val="000000"/>
            <w:lang w:eastAsia="en-GB"/>
          </w:rPr>
          <w:t>,</w:t>
        </w:r>
      </w:ins>
      <w:r>
        <w:rPr>
          <w:rFonts w:eastAsia="Times"/>
          <w:color w:val="000000"/>
          <w:lang w:eastAsia="en-GB"/>
        </w:rPr>
        <w:t xml:space="preserve"> the distinctive expression of IL-1</w:t>
      </w:r>
      <w:r>
        <w:rPr>
          <w:rFonts w:eastAsia="Arial Greek"/>
          <w:color w:val="000000"/>
          <w:lang w:eastAsia="en-GB"/>
        </w:rPr>
        <w:t>β in response to each strain gives us an insight into the synergy in pathogenesis. To su</w:t>
      </w:r>
      <w:r>
        <w:rPr>
          <w:rFonts w:eastAsia="Arial"/>
          <w:color w:val="000000"/>
          <w:lang w:eastAsia="en-GB"/>
        </w:rPr>
        <w:t>mmarise the data:</w:t>
      </w:r>
    </w:p>
    <w:p w14:paraId="2D7BA9B4" w14:textId="77777777" w:rsidR="0020061D" w:rsidRDefault="00766C9B">
      <w:pPr>
        <w:pStyle w:val="Paragraph"/>
        <w:numPr>
          <w:ilvl w:val="0"/>
          <w:numId w:val="18"/>
        </w:numPr>
      </w:pPr>
      <w:r>
        <w:t>The size and location of an abscess have an impact on NFκB expression</w:t>
      </w:r>
    </w:p>
    <w:p w14:paraId="7C2A2246" w14:textId="77777777" w:rsidR="0020061D" w:rsidRDefault="00766C9B">
      <w:pPr>
        <w:pStyle w:val="Paragraph"/>
        <w:numPr>
          <w:ilvl w:val="0"/>
          <w:numId w:val="18"/>
        </w:numPr>
      </w:pPr>
      <w:r>
        <w:rPr>
          <w:rFonts w:eastAsia="Arial Greek"/>
          <w:color w:val="000000"/>
          <w:lang w:eastAsia="en-GB"/>
        </w:rPr>
        <w:t xml:space="preserve">No striking difference in NFκB expression between SH1000 and </w:t>
      </w:r>
      <w:r>
        <w:rPr>
          <w:rFonts w:eastAsia="Arial"/>
          <w:i/>
          <w:color w:val="000000"/>
          <w:lang w:eastAsia="en-GB"/>
        </w:rPr>
        <w:t>sagB</w:t>
      </w:r>
      <w:r>
        <w:rPr>
          <w:rFonts w:eastAsia="Arial"/>
          <w:color w:val="000000"/>
          <w:lang w:eastAsia="en-GB"/>
        </w:rPr>
        <w:t xml:space="preserve"> could be identified</w:t>
      </w:r>
    </w:p>
    <w:p w14:paraId="7771C6FF" w14:textId="77777777" w:rsidR="0020061D" w:rsidRDefault="00766C9B">
      <w:pPr>
        <w:pStyle w:val="Paragraph"/>
        <w:numPr>
          <w:ilvl w:val="0"/>
          <w:numId w:val="18"/>
        </w:numPr>
      </w:pPr>
      <w:r>
        <w:rPr>
          <w:rFonts w:eastAsia="Arial"/>
          <w:color w:val="000000"/>
          <w:lang w:eastAsia="en-GB"/>
        </w:rPr>
        <w:t xml:space="preserve">In a systemic infection model, MyD88-dependent immune pathways are not important against </w:t>
      </w:r>
      <w:r>
        <w:rPr>
          <w:rFonts w:eastAsia="Arial"/>
          <w:i/>
          <w:iCs/>
          <w:color w:val="000000"/>
          <w:lang w:eastAsia="en-GB"/>
        </w:rPr>
        <w:t>S. aureus</w:t>
      </w:r>
    </w:p>
    <w:p w14:paraId="62EC104F" w14:textId="77777777" w:rsidR="0020061D" w:rsidRDefault="00766C9B">
      <w:pPr>
        <w:pStyle w:val="Paragraph"/>
        <w:numPr>
          <w:ilvl w:val="0"/>
          <w:numId w:val="18"/>
        </w:numPr>
      </w:pPr>
      <w:r>
        <w:rPr>
          <w:rFonts w:eastAsia="Arial"/>
          <w:i/>
          <w:color w:val="000000"/>
          <w:lang w:eastAsia="en-GB"/>
        </w:rPr>
        <w:t xml:space="preserve">phePsaeR </w:t>
      </w:r>
      <w:r>
        <w:rPr>
          <w:rFonts w:eastAsia="Arial Greek"/>
          <w:color w:val="000000"/>
          <w:lang w:eastAsia="en-GB"/>
        </w:rPr>
        <w:t xml:space="preserve">caused poor expression of IL-1β, </w:t>
      </w:r>
      <w:r>
        <w:rPr>
          <w:rFonts w:eastAsia="Arial"/>
          <w:i/>
          <w:color w:val="000000"/>
          <w:lang w:eastAsia="en-GB"/>
        </w:rPr>
        <w:t>sagB</w:t>
      </w:r>
      <w:r>
        <w:rPr>
          <w:rFonts w:eastAsia="Arial Greek"/>
          <w:color w:val="000000"/>
          <w:lang w:eastAsia="en-GB"/>
        </w:rPr>
        <w:t xml:space="preserve"> led to significantly more IL-1β expression whilst WT </w:t>
      </w:r>
      <w:r>
        <w:rPr>
          <w:rFonts w:eastAsia="Arial"/>
          <w:i/>
          <w:iCs/>
          <w:color w:val="000000"/>
          <w:lang w:eastAsia="en-GB"/>
        </w:rPr>
        <w:t>S. aureus</w:t>
      </w:r>
      <w:r>
        <w:rPr>
          <w:rFonts w:eastAsia="Arial"/>
          <w:color w:val="000000"/>
          <w:lang w:eastAsia="en-GB"/>
        </w:rPr>
        <w:t xml:space="preserve"> had the highest level</w:t>
      </w:r>
    </w:p>
    <w:p w14:paraId="153A814A" w14:textId="77777777" w:rsidR="0020061D" w:rsidRDefault="00766C9B">
      <w:pPr>
        <w:pStyle w:val="Paragraph"/>
        <w:numPr>
          <w:ilvl w:val="0"/>
          <w:numId w:val="18"/>
        </w:numPr>
      </w:pPr>
      <w:r>
        <w:t>The differential pro-inflammatory response elicited by sagB and phePsaeR could explain their contrasting behaviour in the synergy phenomenon</w:t>
      </w:r>
    </w:p>
    <w:p w14:paraId="007EBE84" w14:textId="77777777" w:rsidR="0020061D" w:rsidRDefault="0020061D">
      <w:pPr>
        <w:pStyle w:val="Paragraph"/>
      </w:pPr>
    </w:p>
    <w:p w14:paraId="195F7E22" w14:textId="22524B44" w:rsidR="0020061D" w:rsidRDefault="00766C9B">
      <w:pPr>
        <w:pStyle w:val="Paragraph"/>
      </w:pPr>
      <w:r>
        <w:rPr>
          <w:rFonts w:eastAsia="Arial Greek"/>
          <w:color w:val="000000"/>
          <w:lang w:eastAsia="en-GB"/>
        </w:rPr>
        <w:tab/>
        <w:t>The use of the zebrafish NFκB reporter line did not yield as much results as anticipated due to some limitations. First, off-target expression in the neuromasts, though reported in the original publication (Kanther et</w:t>
      </w:r>
      <w:r>
        <w:rPr>
          <w:rFonts w:eastAsia="Arial"/>
          <w:color w:val="000000"/>
          <w:lang w:eastAsia="en-GB"/>
        </w:rPr>
        <w:t xml:space="preserve"> al. 2011)</w:t>
      </w:r>
      <w:del w:id="3346" w:author="Nelly Wagner" w:date="2017-01-22T18:02:00Z">
        <w:r w:rsidDel="00742AD1">
          <w:rPr>
            <w:rFonts w:eastAsia="Courier"/>
            <w:color w:val="000000"/>
            <w:lang w:eastAsia="en-GB"/>
          </w:rPr>
          <w:delText>⁠</w:delText>
        </w:r>
      </w:del>
      <w:r>
        <w:rPr>
          <w:rFonts w:eastAsia="Arial"/>
          <w:color w:val="000000"/>
          <w:lang w:eastAsia="en-GB"/>
        </w:rPr>
        <w:t>, and general background green fluorescence made whole-body quantification not sensitive enough. Then, embryos were obtained from heterozygous parents, resulting in less than 50% embryos expressing the reporter transgene. Off-target expression in the neuromasts helped select the transgenic embryos but only on the second day post-fertilisation. This is why selected embryos were infected one day later than the usual infection protocol, thus decreasing the likelihood of abscess formation. Although all the embryos could have been infected one day post-fertilisation and then selected the next day, more of them would have died of the infection, therefore reducing also the possibility of imaging abscesses in live embryos. The wide variation in intensity measurements between independent experiments could not be explained. Indeed, software acquisition settings were the same for each independent imaging although it is possible that minor</w:t>
      </w:r>
      <w:r>
        <w:rPr>
          <w:rFonts w:eastAsia="Arial Greek"/>
          <w:color w:val="000000"/>
          <w:lang w:eastAsia="en-GB"/>
        </w:rPr>
        <w:t xml:space="preserve"> mechanical settings on the microscope may have been different. Moreover</w:t>
      </w:r>
      <w:ins w:id="3347" w:author="Nelly Wagner" w:date="2017-01-22T18:02:00Z">
        <w:r w:rsidR="00742AD1">
          <w:rPr>
            <w:rFonts w:eastAsia="Arial Greek"/>
            <w:color w:val="000000"/>
            <w:lang w:eastAsia="en-GB"/>
          </w:rPr>
          <w:t>,</w:t>
        </w:r>
      </w:ins>
      <w:r>
        <w:rPr>
          <w:rFonts w:eastAsia="Arial Greek"/>
          <w:color w:val="000000"/>
          <w:lang w:eastAsia="en-GB"/>
        </w:rPr>
        <w:t xml:space="preserve"> it was also unclear if the zebrafish reporter line was expressing the transgene properly. The fact that not all abscesses triggered NFκB expression was indeed unexpected. However, in</w:t>
      </w:r>
      <w:r>
        <w:rPr>
          <w:rFonts w:eastAsia="Arial"/>
          <w:color w:val="000000"/>
          <w:lang w:eastAsia="en-GB"/>
        </w:rPr>
        <w:t xml:space="preserve"> sepsis patients, a decrease in production of pro-inflammatory cytokines by phagocytes was reported (Santos et al. 2016)</w:t>
      </w:r>
      <w:del w:id="3348" w:author="Nelly Wagner" w:date="2017-01-22T18:02:00Z">
        <w:r w:rsidDel="00742AD1">
          <w:rPr>
            <w:rFonts w:eastAsia="Courier"/>
            <w:color w:val="000000"/>
            <w:lang w:eastAsia="en-GB"/>
          </w:rPr>
          <w:delText>⁠</w:delText>
        </w:r>
      </w:del>
      <w:r>
        <w:rPr>
          <w:rFonts w:eastAsia="Arial Greek"/>
          <w:color w:val="000000"/>
          <w:lang w:eastAsia="en-GB"/>
        </w:rPr>
        <w:t xml:space="preserve">. This could explain why small abscesses did not result in NFκB expression. However, large abscesses found in the anterior region of </w:t>
      </w:r>
      <w:r>
        <w:rPr>
          <w:rFonts w:eastAsia="Arial Greek"/>
          <w:color w:val="000000"/>
          <w:lang w:eastAsia="en-GB"/>
        </w:rPr>
        <w:lastRenderedPageBreak/>
        <w:t>e</w:t>
      </w:r>
      <w:r>
        <w:rPr>
          <w:rFonts w:eastAsia="Arial"/>
          <w:color w:val="000000"/>
          <w:lang w:eastAsia="en-GB"/>
        </w:rPr>
        <w:t>mbryos usually resulted in strong GFP expression whilst similar abscesses in the posterior region did not. An explanation for this dichotomy could be that as the essential organs are located in the anterior part of embryos (Dahm and Nüsslein-Volhard 2002)</w:t>
      </w:r>
      <w:del w:id="3349" w:author="Nelly Wagner" w:date="2017-01-22T18:02:00Z">
        <w:r w:rsidDel="00742AD1">
          <w:rPr>
            <w:rFonts w:eastAsia="Courier"/>
            <w:color w:val="000000"/>
            <w:lang w:eastAsia="en-GB"/>
          </w:rPr>
          <w:delText>⁠</w:delText>
        </w:r>
      </w:del>
      <w:r>
        <w:rPr>
          <w:rFonts w:eastAsia="Arial Greek"/>
          <w:color w:val="000000"/>
          <w:lang w:eastAsia="en-GB"/>
        </w:rPr>
        <w:t xml:space="preserve">, tissue damage in this region is more likely to result in inflammation. The NFκB expression assay would have therefore yielded better data if the reporter line was homozygous for the transgene and off-target expression more limited. </w:t>
      </w:r>
    </w:p>
    <w:p w14:paraId="7F76B052" w14:textId="38935FC3" w:rsidR="0020061D" w:rsidRDefault="00766C9B">
      <w:pPr>
        <w:pStyle w:val="Paragraph"/>
      </w:pPr>
      <w:r>
        <w:rPr>
          <w:rFonts w:eastAsia="Arial"/>
          <w:color w:val="000000"/>
          <w:lang w:eastAsia="en-GB"/>
        </w:rPr>
        <w:tab/>
        <w:t xml:space="preserve">Since </w:t>
      </w:r>
      <w:r>
        <w:rPr>
          <w:rFonts w:eastAsia="Arial"/>
          <w:i/>
          <w:iCs/>
          <w:color w:val="000000"/>
          <w:lang w:eastAsia="en-GB"/>
        </w:rPr>
        <w:t>S. aureus</w:t>
      </w:r>
      <w:r>
        <w:rPr>
          <w:rFonts w:eastAsia="Arial"/>
          <w:i/>
          <w:color w:val="000000"/>
          <w:lang w:eastAsia="en-GB"/>
        </w:rPr>
        <w:t xml:space="preserve"> </w:t>
      </w:r>
      <w:r>
        <w:rPr>
          <w:rFonts w:eastAsia="Arial"/>
          <w:color w:val="000000"/>
          <w:lang w:eastAsia="en-GB"/>
        </w:rPr>
        <w:t xml:space="preserve">possesses molecules that activate TLR receptors (see introduction to this chapter), </w:t>
      </w:r>
      <w:r>
        <w:rPr>
          <w:rFonts w:eastAsia="Arial"/>
          <w:i/>
          <w:color w:val="000000"/>
          <w:lang w:eastAsia="en-GB"/>
        </w:rPr>
        <w:t xml:space="preserve">myd88 </w:t>
      </w:r>
      <w:r>
        <w:rPr>
          <w:rFonts w:eastAsia="Arial"/>
          <w:color w:val="000000"/>
          <w:lang w:eastAsia="en-GB"/>
        </w:rPr>
        <w:t xml:space="preserve">morphant and mutant embryos were expected to be more sensitive to </w:t>
      </w:r>
      <w:r>
        <w:rPr>
          <w:rFonts w:eastAsia="Arial"/>
          <w:i/>
          <w:iCs/>
          <w:color w:val="000000"/>
          <w:lang w:eastAsia="en-GB"/>
        </w:rPr>
        <w:t>S. aureus</w:t>
      </w:r>
      <w:r>
        <w:rPr>
          <w:rFonts w:eastAsia="Arial"/>
          <w:i/>
          <w:color w:val="000000"/>
          <w:lang w:eastAsia="en-GB"/>
        </w:rPr>
        <w:t xml:space="preserve"> </w:t>
      </w:r>
      <w:r>
        <w:rPr>
          <w:rFonts w:eastAsia="Arial"/>
          <w:color w:val="000000"/>
          <w:lang w:eastAsia="en-GB"/>
        </w:rPr>
        <w:t xml:space="preserve">infection. However, the results indicated the contrary and, notably, the mutant strains </w:t>
      </w:r>
      <w:r>
        <w:rPr>
          <w:rFonts w:eastAsia="Arial"/>
          <w:i/>
          <w:color w:val="000000"/>
          <w:lang w:eastAsia="en-GB"/>
        </w:rPr>
        <w:t xml:space="preserve">sagB </w:t>
      </w:r>
      <w:r>
        <w:rPr>
          <w:rFonts w:eastAsia="Arial"/>
          <w:color w:val="000000"/>
          <w:lang w:eastAsia="en-GB"/>
        </w:rPr>
        <w:t xml:space="preserve">and </w:t>
      </w:r>
      <w:r>
        <w:rPr>
          <w:rFonts w:eastAsia="Arial"/>
          <w:i/>
          <w:color w:val="000000"/>
          <w:lang w:eastAsia="en-GB"/>
        </w:rPr>
        <w:t xml:space="preserve">phePsaeR </w:t>
      </w:r>
      <w:r>
        <w:rPr>
          <w:rFonts w:eastAsia="Arial"/>
          <w:color w:val="000000"/>
          <w:lang w:eastAsia="en-GB"/>
        </w:rPr>
        <w:t xml:space="preserve">were still attenuated in MyD88 mutant zebrafish embryos. In contrast, other bacterial pathogens have been shown to be more virulent in the absence of functional MyD88, as discussed in the introduction. As the morpholino did not lead to full knock-down of the </w:t>
      </w:r>
      <w:r>
        <w:rPr>
          <w:rFonts w:eastAsia="Arial"/>
          <w:i/>
          <w:color w:val="000000"/>
          <w:lang w:eastAsia="en-GB"/>
        </w:rPr>
        <w:t xml:space="preserve">myd88 </w:t>
      </w:r>
      <w:r>
        <w:rPr>
          <w:rFonts w:eastAsia="Arial"/>
          <w:color w:val="000000"/>
          <w:lang w:eastAsia="en-GB"/>
        </w:rPr>
        <w:t xml:space="preserve">gene, it is possible that residual expression of the gene was enough to provide protection from </w:t>
      </w:r>
      <w:r>
        <w:rPr>
          <w:rFonts w:eastAsia="Arial"/>
          <w:i/>
          <w:iCs/>
          <w:color w:val="000000"/>
          <w:lang w:eastAsia="en-GB"/>
        </w:rPr>
        <w:t>S. aureus</w:t>
      </w:r>
      <w:r>
        <w:rPr>
          <w:rFonts w:eastAsia="Arial"/>
          <w:color w:val="000000"/>
          <w:lang w:eastAsia="en-GB"/>
        </w:rPr>
        <w:t xml:space="preserve">. Indeed, in a </w:t>
      </w:r>
      <w:r>
        <w:rPr>
          <w:rFonts w:eastAsia="Arial"/>
          <w:i/>
          <w:color w:val="000000"/>
          <w:lang w:eastAsia="en-GB"/>
        </w:rPr>
        <w:t>Listeria monocytogenes</w:t>
      </w:r>
      <w:r>
        <w:rPr>
          <w:rFonts w:eastAsia="Arial"/>
          <w:color w:val="000000"/>
          <w:lang w:eastAsia="en-GB"/>
        </w:rPr>
        <w:t xml:space="preserve"> mouse infection model, MyD88 expression confined to dendritic cells is enough to direct an efficient innate immune response against the pathogen (Arnold-Schrauf et al. 2014)</w:t>
      </w:r>
      <w:del w:id="3350" w:author="Nelly Wagner" w:date="2017-01-22T18:02:00Z">
        <w:r w:rsidDel="00742AD1">
          <w:rPr>
            <w:rFonts w:eastAsia="Courier"/>
            <w:color w:val="000000"/>
            <w:lang w:eastAsia="en-GB"/>
          </w:rPr>
          <w:delText>⁠</w:delText>
        </w:r>
      </w:del>
      <w:r>
        <w:rPr>
          <w:rFonts w:eastAsia="Arial"/>
          <w:color w:val="000000"/>
          <w:lang w:eastAsia="en-GB"/>
        </w:rPr>
        <w:t>. However</w:t>
      </w:r>
      <w:ins w:id="3351" w:author="Nelly Wagner" w:date="2017-01-22T18:02:00Z">
        <w:r w:rsidR="00742AD1">
          <w:rPr>
            <w:rFonts w:eastAsia="Arial"/>
            <w:color w:val="000000"/>
            <w:lang w:eastAsia="en-GB"/>
          </w:rPr>
          <w:t>,</w:t>
        </w:r>
      </w:ins>
      <w:r>
        <w:rPr>
          <w:rFonts w:eastAsia="Arial"/>
          <w:color w:val="000000"/>
          <w:lang w:eastAsia="en-GB"/>
        </w:rPr>
        <w:t xml:space="preserve"> </w:t>
      </w:r>
      <w:r>
        <w:rPr>
          <w:rFonts w:eastAsia="Arial"/>
          <w:i/>
          <w:color w:val="000000"/>
          <w:lang w:eastAsia="en-GB"/>
        </w:rPr>
        <w:t xml:space="preserve">myd88 </w:t>
      </w:r>
      <w:r>
        <w:rPr>
          <w:rFonts w:eastAsia="Arial"/>
          <w:color w:val="000000"/>
          <w:lang w:eastAsia="en-GB"/>
        </w:rPr>
        <w:t>mutant embryos, which produce a truncated protein lacking the TIR domain to interact with TLR receptors (van der Vaart et al. 2013)</w:t>
      </w:r>
      <w:del w:id="3352" w:author="Nelly Wagner" w:date="2017-01-22T18:02:00Z">
        <w:r w:rsidDel="00742AD1">
          <w:rPr>
            <w:rFonts w:eastAsia="Courier"/>
            <w:color w:val="000000"/>
            <w:lang w:eastAsia="en-GB"/>
          </w:rPr>
          <w:delText>⁠</w:delText>
        </w:r>
      </w:del>
      <w:r>
        <w:rPr>
          <w:rFonts w:eastAsia="Arial"/>
          <w:color w:val="000000"/>
          <w:lang w:eastAsia="en-GB"/>
        </w:rPr>
        <w:t xml:space="preserve">, also had no increased susceptibility to </w:t>
      </w:r>
      <w:r>
        <w:rPr>
          <w:rFonts w:eastAsia="Arial"/>
          <w:i/>
          <w:iCs/>
          <w:color w:val="000000"/>
          <w:lang w:eastAsia="en-GB"/>
        </w:rPr>
        <w:t>S. aureus</w:t>
      </w:r>
      <w:r>
        <w:rPr>
          <w:rFonts w:eastAsia="Arial"/>
          <w:color w:val="000000"/>
          <w:lang w:eastAsia="en-GB"/>
        </w:rPr>
        <w:t>. This is in contrast with local tissue infection models, where MyD88 is essential to control staphylococcal infection (Feuerstein et al. 2015)</w:t>
      </w:r>
      <w:del w:id="3353" w:author="Nelly Wagner" w:date="2017-01-22T18:02:00Z">
        <w:r w:rsidDel="00742AD1">
          <w:rPr>
            <w:rFonts w:eastAsia="Courier"/>
            <w:color w:val="000000"/>
            <w:lang w:eastAsia="en-GB"/>
          </w:rPr>
          <w:delText>⁠</w:delText>
        </w:r>
      </w:del>
      <w:r>
        <w:rPr>
          <w:rFonts w:eastAsia="Arial"/>
          <w:color w:val="000000"/>
          <w:lang w:eastAsia="en-GB"/>
        </w:rPr>
        <w:t xml:space="preserve">. Unfortunately, the bacterial load could not be reliably established in </w:t>
      </w:r>
      <w:r>
        <w:rPr>
          <w:rFonts w:eastAsia="Arial"/>
          <w:i/>
          <w:color w:val="000000"/>
          <w:lang w:eastAsia="en-GB"/>
        </w:rPr>
        <w:t>myd88</w:t>
      </w:r>
      <w:r>
        <w:rPr>
          <w:rFonts w:eastAsia="Arial"/>
          <w:color w:val="000000"/>
          <w:lang w:eastAsia="en-GB"/>
        </w:rPr>
        <w:t xml:space="preserve"> mutant embryos to confirm that the infection proceeds the same way as in wild-type embryos. Nonetheless, the results indicate that MyD88-dependent immunity is irrelevant against </w:t>
      </w:r>
      <w:r>
        <w:rPr>
          <w:rFonts w:eastAsia="Arial"/>
          <w:i/>
          <w:iCs/>
          <w:color w:val="000000"/>
          <w:lang w:eastAsia="en-GB"/>
        </w:rPr>
        <w:t>S. aureus</w:t>
      </w:r>
      <w:r>
        <w:rPr>
          <w:rFonts w:eastAsia="Arial"/>
          <w:i/>
          <w:color w:val="000000"/>
          <w:lang w:eastAsia="en-GB"/>
        </w:rPr>
        <w:t xml:space="preserve"> </w:t>
      </w:r>
      <w:r>
        <w:rPr>
          <w:rFonts w:eastAsia="Arial"/>
          <w:color w:val="000000"/>
          <w:lang w:eastAsia="en-GB"/>
        </w:rPr>
        <w:t>in the case of a systemic infection. The model we use might actually create an infection too severe for the innate immunity to respond efficiently even under the best conditions. Alternatively, zebrafish embryos might not respond to staphylococcal surface antigens the way other animal models do, resulting in an innate immune response not comparable to other animal models.</w:t>
      </w:r>
    </w:p>
    <w:p w14:paraId="07573A8F" w14:textId="17D9A6BB" w:rsidR="0020061D" w:rsidRDefault="00766C9B">
      <w:pPr>
        <w:pStyle w:val="Paragraph"/>
      </w:pPr>
      <w:r>
        <w:rPr>
          <w:rFonts w:eastAsia="Arial Greek"/>
          <w:color w:val="000000"/>
          <w:lang w:eastAsia="en-GB"/>
        </w:rPr>
        <w:tab/>
        <w:t>However</w:t>
      </w:r>
      <w:ins w:id="3354" w:author="Nelly Wagner" w:date="2017-01-22T18:02:00Z">
        <w:r w:rsidR="00742AD1">
          <w:rPr>
            <w:rFonts w:eastAsia="Arial Greek"/>
            <w:color w:val="000000"/>
            <w:lang w:eastAsia="en-GB"/>
          </w:rPr>
          <w:t>,</w:t>
        </w:r>
      </w:ins>
      <w:r>
        <w:rPr>
          <w:rFonts w:eastAsia="Arial Greek"/>
          <w:color w:val="000000"/>
          <w:lang w:eastAsia="en-GB"/>
        </w:rPr>
        <w:t xml:space="preserve"> the findings on IL-1β expression are more compelling and offer the first understanding of the synergy in pathogenesis detailed in Chapter 4. Early durin</w:t>
      </w:r>
      <w:r>
        <w:rPr>
          <w:rFonts w:eastAsia="Arial"/>
          <w:color w:val="000000"/>
          <w:lang w:eastAsia="en-GB"/>
        </w:rPr>
        <w:t xml:space="preserve">g infection, at the critical time corresponding to initiation of clonal expansion (around 24 hours), </w:t>
      </w:r>
      <w:r>
        <w:rPr>
          <w:rFonts w:eastAsia="Arial"/>
          <w:i/>
          <w:color w:val="000000"/>
          <w:lang w:eastAsia="en-GB"/>
        </w:rPr>
        <w:t xml:space="preserve">phePsaeR </w:t>
      </w:r>
      <w:r>
        <w:rPr>
          <w:rFonts w:eastAsia="Arial Greek"/>
          <w:color w:val="000000"/>
          <w:lang w:eastAsia="en-GB"/>
        </w:rPr>
        <w:t xml:space="preserve">caused poor expression of IL-1β, comparable to the PBS control. In contrast, </w:t>
      </w:r>
      <w:r>
        <w:rPr>
          <w:rFonts w:eastAsia="Arial"/>
          <w:i/>
          <w:color w:val="000000"/>
          <w:lang w:eastAsia="en-GB"/>
        </w:rPr>
        <w:t>sagB</w:t>
      </w:r>
      <w:r>
        <w:rPr>
          <w:rFonts w:eastAsia="Arial Greek"/>
          <w:color w:val="000000"/>
          <w:lang w:eastAsia="en-GB"/>
        </w:rPr>
        <w:t xml:space="preserve"> led to significantly more IL-1β expression, similar to that foun</w:t>
      </w:r>
      <w:r>
        <w:rPr>
          <w:rFonts w:eastAsia="Arial"/>
          <w:color w:val="000000"/>
          <w:lang w:eastAsia="en-GB"/>
        </w:rPr>
        <w:t xml:space="preserve">d in embryos infected with WT </w:t>
      </w:r>
      <w:r>
        <w:rPr>
          <w:rFonts w:eastAsia="Arial"/>
          <w:i/>
          <w:iCs/>
          <w:color w:val="000000"/>
          <w:lang w:eastAsia="en-GB"/>
        </w:rPr>
        <w:t>S. aureus</w:t>
      </w:r>
      <w:r>
        <w:rPr>
          <w:rFonts w:eastAsia="Arial Greek"/>
          <w:color w:val="000000"/>
          <w:lang w:eastAsia="en-GB"/>
        </w:rPr>
        <w:t xml:space="preserve">. These observations, combined with the fact that a small inoculum of SH1000 also did not result in IL-1β expression, support the existence of two components in the synergy phenomenon: i) the state of the inflammatory </w:t>
      </w:r>
      <w:r>
        <w:rPr>
          <w:rFonts w:eastAsia="Arial Greek"/>
          <w:color w:val="000000"/>
          <w:lang w:eastAsia="en-GB"/>
        </w:rPr>
        <w:lastRenderedPageBreak/>
        <w:t>re</w:t>
      </w:r>
      <w:r>
        <w:rPr>
          <w:rFonts w:eastAsia="Arial"/>
          <w:color w:val="000000"/>
          <w:lang w:eastAsia="en-GB"/>
        </w:rPr>
        <w:t xml:space="preserve">sponse and ii) the size of the inoculum. In an infection where virulent bacteria are few in numbers, the addition of an attenuated mutant eliciting a strong pro-inflammatory host response (such as </w:t>
      </w:r>
      <w:r>
        <w:rPr>
          <w:rFonts w:eastAsia="Arial"/>
          <w:i/>
          <w:color w:val="000000"/>
          <w:lang w:eastAsia="en-GB"/>
        </w:rPr>
        <w:t>sagB</w:t>
      </w:r>
      <w:r>
        <w:rPr>
          <w:rFonts w:eastAsia="Arial"/>
          <w:color w:val="000000"/>
          <w:lang w:eastAsia="en-GB"/>
        </w:rPr>
        <w:t xml:space="preserve">) might not help the few virulent clones. Conversely, an attenuated mutant eliciting a weak pro-inflammatory response (such as </w:t>
      </w:r>
      <w:r>
        <w:rPr>
          <w:rFonts w:eastAsia="Arial"/>
          <w:i/>
          <w:color w:val="000000"/>
          <w:lang w:eastAsia="en-GB"/>
        </w:rPr>
        <w:t>phePsaeR</w:t>
      </w:r>
      <w:r>
        <w:rPr>
          <w:rFonts w:eastAsia="Arial"/>
          <w:color w:val="000000"/>
          <w:lang w:eastAsia="en-GB"/>
        </w:rPr>
        <w:t xml:space="preserve">) might help a few virulent clones to cause disease. Since a small inoculum of SH1000 elicit a weak pro-inflammatory response and yet cannot cause disease by itself, it infers that a critical amount of bacteria is also necessary, probably in order to overwhelm phagocytes. If this is true, then the behaviour of a standard inoculum of wild-type </w:t>
      </w:r>
      <w:r>
        <w:rPr>
          <w:rFonts w:eastAsia="Arial"/>
          <w:i/>
          <w:iCs/>
          <w:color w:val="000000"/>
          <w:lang w:eastAsia="en-GB"/>
        </w:rPr>
        <w:t>S. aureus</w:t>
      </w:r>
      <w:r>
        <w:rPr>
          <w:rFonts w:eastAsia="Arial"/>
          <w:color w:val="000000"/>
          <w:lang w:eastAsia="en-GB"/>
        </w:rPr>
        <w:t xml:space="preserve"> cannot be compared to a mixed infection with mutants. Further </w:t>
      </w:r>
      <w:r>
        <w:rPr>
          <w:rFonts w:eastAsia="Arial"/>
          <w:i/>
          <w:color w:val="000000"/>
          <w:lang w:eastAsia="en-GB"/>
        </w:rPr>
        <w:t xml:space="preserve">in situ </w:t>
      </w:r>
      <w:r>
        <w:rPr>
          <w:rFonts w:eastAsia="Arial"/>
          <w:color w:val="000000"/>
          <w:lang w:eastAsia="en-GB"/>
        </w:rPr>
        <w:t>assays using embryos infected this time with a mixture of the strains would be needed to be certain of the proposed model of interaction between strains and the host inflammatory environment.</w:t>
      </w:r>
    </w:p>
    <w:p w14:paraId="386E2617" w14:textId="45EDFAFC" w:rsidR="0020061D" w:rsidRDefault="00766C9B">
      <w:pPr>
        <w:pStyle w:val="Paragraph"/>
      </w:pPr>
      <w:r>
        <w:rPr>
          <w:rFonts w:eastAsia="Arial"/>
          <w:color w:val="000000"/>
          <w:lang w:eastAsia="en-GB"/>
        </w:rPr>
        <w:tab/>
        <w:t>It is interesting that a decreased</w:t>
      </w:r>
      <w:r>
        <w:rPr>
          <w:rFonts w:eastAsia="Arial Greek"/>
          <w:color w:val="000000"/>
          <w:lang w:eastAsia="en-GB"/>
        </w:rPr>
        <w:t xml:space="preserve"> expression of IL-1β was observed for the </w:t>
      </w:r>
      <w:r>
        <w:rPr>
          <w:rFonts w:eastAsia="Arial"/>
          <w:i/>
          <w:color w:val="000000"/>
          <w:lang w:eastAsia="en-GB"/>
        </w:rPr>
        <w:t>phePsaeR</w:t>
      </w:r>
      <w:r>
        <w:rPr>
          <w:rFonts w:eastAsia="Arial Greek"/>
          <w:color w:val="000000"/>
          <w:lang w:eastAsia="en-GB"/>
        </w:rPr>
        <w:t xml:space="preserve"> mutant compared to its parent. In fact it is in agreement with the mouse model where a down-regulation of IL-1β and several other pro-inflammatory cytokines is observed during infection by a </w:t>
      </w:r>
      <w:r>
        <w:rPr>
          <w:rFonts w:eastAsia="Arial"/>
          <w:i/>
          <w:color w:val="000000"/>
          <w:lang w:eastAsia="en-GB"/>
        </w:rPr>
        <w:t>saeR/S</w:t>
      </w:r>
      <w:r>
        <w:rPr>
          <w:rFonts w:eastAsia="Arial"/>
          <w:color w:val="000000"/>
          <w:lang w:eastAsia="en-GB"/>
        </w:rPr>
        <w:t xml:space="preserve"> mutant (Watkins et al. 2011)</w:t>
      </w:r>
      <w:del w:id="3355" w:author="Nelly Wagner" w:date="2017-01-22T18:02:00Z">
        <w:r w:rsidDel="00742AD1">
          <w:rPr>
            <w:rFonts w:eastAsia="Courier"/>
            <w:color w:val="000000"/>
            <w:lang w:eastAsia="en-GB"/>
          </w:rPr>
          <w:delText>⁠</w:delText>
        </w:r>
      </w:del>
      <w:r>
        <w:rPr>
          <w:rFonts w:eastAsia="Arial"/>
          <w:color w:val="000000"/>
          <w:lang w:eastAsia="en-GB"/>
        </w:rPr>
        <w:t xml:space="preserve">. The effect of such a mutation in mixed infection can have considerable impact on vaccine development. The development of a vaccine against </w:t>
      </w:r>
      <w:r>
        <w:rPr>
          <w:rFonts w:eastAsia="Arial"/>
          <w:i/>
          <w:iCs/>
          <w:color w:val="000000"/>
          <w:lang w:eastAsia="en-GB"/>
        </w:rPr>
        <w:t>S. aureus</w:t>
      </w:r>
      <w:r>
        <w:rPr>
          <w:rFonts w:eastAsia="Arial"/>
          <w:color w:val="000000"/>
          <w:lang w:eastAsia="en-GB"/>
        </w:rPr>
        <w:t xml:space="preserve"> already faces difficulties, mostly because of the wide range of diseases it can cause, each with their specific associated virulence factor (Proctor 2012)</w:t>
      </w:r>
      <w:del w:id="3356" w:author="Nelly Wagner" w:date="2017-01-22T18:02:00Z">
        <w:r w:rsidDel="00742AD1">
          <w:rPr>
            <w:rFonts w:eastAsia="Courier"/>
            <w:color w:val="000000"/>
            <w:lang w:eastAsia="en-GB"/>
          </w:rPr>
          <w:delText>⁠</w:delText>
        </w:r>
      </w:del>
      <w:r>
        <w:rPr>
          <w:rFonts w:eastAsia="Arial"/>
          <w:color w:val="000000"/>
          <w:lang w:eastAsia="en-GB"/>
        </w:rPr>
        <w:t>. The model of synergy in pathogenesis presented here reveals that targeting the virulence factors under the control of SaeR/S could actually change the immune response in a favourable way for the bacteria that have not be neutralised by antibodies, rendering the vaccine inefficient. However</w:t>
      </w:r>
      <w:ins w:id="3357" w:author="Nelly Wagner" w:date="2017-01-22T18:02:00Z">
        <w:r w:rsidR="00742AD1">
          <w:rPr>
            <w:rFonts w:eastAsia="Arial"/>
            <w:color w:val="000000"/>
            <w:lang w:eastAsia="en-GB"/>
          </w:rPr>
          <w:t>,</w:t>
        </w:r>
      </w:ins>
      <w:r>
        <w:rPr>
          <w:rFonts w:eastAsia="Arial"/>
          <w:color w:val="000000"/>
          <w:lang w:eastAsia="en-GB"/>
        </w:rPr>
        <w:t xml:space="preserve"> the present study highlight the impact of the innate immune response on the outcome of </w:t>
      </w:r>
      <w:r>
        <w:rPr>
          <w:rFonts w:eastAsia="Arial"/>
          <w:i/>
          <w:iCs/>
          <w:color w:val="000000"/>
          <w:lang w:eastAsia="en-GB"/>
        </w:rPr>
        <w:t>S. aureus</w:t>
      </w:r>
      <w:r>
        <w:rPr>
          <w:rFonts w:eastAsia="Arial"/>
          <w:color w:val="000000"/>
          <w:lang w:eastAsia="en-GB"/>
        </w:rPr>
        <w:t xml:space="preserve"> infection. Therefore, it encourages to explore the manipulation of the immune response – for instance by administering recombinant cytokines – as a new direction to find a cure for staphylococcal diseases.</w:t>
      </w:r>
      <w:r>
        <w:br w:type="page"/>
      </w:r>
    </w:p>
    <w:p w14:paraId="74B80549" w14:textId="77777777" w:rsidR="0020061D" w:rsidRDefault="00766C9B">
      <w:pPr>
        <w:pStyle w:val="Chaptertitle"/>
      </w:pPr>
      <w:bookmarkStart w:id="3358" w:name="__RefHeading___Toc79905_1995552439"/>
      <w:bookmarkEnd w:id="3358"/>
      <w:r>
        <w:lastRenderedPageBreak/>
        <w:t>Chapter 6: General discussion</w:t>
      </w:r>
    </w:p>
    <w:p w14:paraId="52AFC5EB" w14:textId="6B4CE737" w:rsidR="0020061D" w:rsidRDefault="00766C9B">
      <w:pPr>
        <w:pStyle w:val="Paragraph"/>
      </w:pPr>
      <w:r>
        <w:tab/>
      </w:r>
      <w:r>
        <w:rPr>
          <w:color w:val="000000"/>
        </w:rPr>
        <w:t xml:space="preserve">Due to increased surveillance and simple control measures, the level of antibiotic-resistant </w:t>
      </w:r>
      <w:r>
        <w:rPr>
          <w:i/>
          <w:iCs/>
          <w:color w:val="000000"/>
        </w:rPr>
        <w:t xml:space="preserve">S. aureus </w:t>
      </w:r>
      <w:r>
        <w:rPr>
          <w:color w:val="000000"/>
        </w:rPr>
        <w:t xml:space="preserve">in the United Kingdom clinics has decreased </w:t>
      </w:r>
      <w:bookmarkStart w:id="3359" w:name="__UnoMark__42764_1995552439"/>
      <w:r>
        <w:rPr>
          <w:color w:val="000000"/>
        </w:rPr>
        <w:t>(Duerden et al. 2015)</w:t>
      </w:r>
      <w:bookmarkEnd w:id="3359"/>
      <w:del w:id="3360" w:author="Nelly Wagner" w:date="2017-01-22T18:03:00Z">
        <w:r w:rsidDel="00742AD1">
          <w:rPr>
            <w:color w:val="000000"/>
          </w:rPr>
          <w:delText>⁠</w:delText>
        </w:r>
      </w:del>
      <w:r>
        <w:rPr>
          <w:color w:val="000000"/>
        </w:rPr>
        <w:t>. However</w:t>
      </w:r>
      <w:ins w:id="3361" w:author="Nelly Wagner" w:date="2017-01-22T18:03:00Z">
        <w:r w:rsidR="00742AD1">
          <w:rPr>
            <w:color w:val="000000"/>
          </w:rPr>
          <w:t>,</w:t>
        </w:r>
      </w:ins>
      <w:r>
        <w:rPr>
          <w:color w:val="000000"/>
        </w:rPr>
        <w:t xml:space="preserve"> it is still an important threat and antibiotic sensitive cases have remained constant. </w:t>
      </w:r>
      <w:r>
        <w:rPr>
          <w:i/>
          <w:iCs/>
          <w:color w:val="000000"/>
        </w:rPr>
        <w:t xml:space="preserve">S. aureus </w:t>
      </w:r>
      <w:r>
        <w:rPr>
          <w:color w:val="000000"/>
        </w:rPr>
        <w:t>importance is explained by a mixture of antibiotic resistance, wide range of diseases and countless virulence factors. This combination of factors makes the search for a univers</w:t>
      </w:r>
      <w:r>
        <w:t>al way to treat staphylococcal diseases challenging. Nonetheless, by unravelling the complex mechanisms of disease new interventions will arise.</w:t>
      </w:r>
    </w:p>
    <w:p w14:paraId="3C48A0B6" w14:textId="77777777" w:rsidR="0020061D" w:rsidRDefault="00766C9B">
      <w:pPr>
        <w:pStyle w:val="Paragraph"/>
      </w:pPr>
      <w:r>
        <w:tab/>
        <w:t xml:space="preserve">The zebrafish has been a successful model for a wide range of pathogens </w:t>
      </w:r>
      <w:bookmarkStart w:id="3362" w:name="__UnoMark__42768_1995552439"/>
      <w:r>
        <w:t>(Torraca et al. 2014)</w:t>
      </w:r>
      <w:bookmarkEnd w:id="3362"/>
      <w:del w:id="3363" w:author="Nelly Wagner" w:date="2017-01-22T18:03:00Z">
        <w:r w:rsidDel="00742AD1">
          <w:delText>⁠</w:delText>
        </w:r>
      </w:del>
      <w:r>
        <w:t xml:space="preserve">. Zebrafish embryos are particularly useful for multi-faceted pathogens like </w:t>
      </w:r>
      <w:r>
        <w:rPr>
          <w:i/>
          <w:iCs/>
        </w:rPr>
        <w:t xml:space="preserve">S. aureus </w:t>
      </w:r>
      <w:r>
        <w:t xml:space="preserve">since they possess only the innate immune system at that stage of development. Host-pathogen interactions are therefore limited, which reduces the complexity of the infection. However, this means that zebrafish embryos do not constitute a comprehensive model of infectious diseases. Rather, data obtained from embryos should be compared to other existing models. In my study, experiments focusing on bacterial dynamics in zebrafish embryos helped informing methods used in mice </w:t>
      </w:r>
      <w:bookmarkStart w:id="3364" w:name="__UnoMark__42772_1995552439"/>
      <w:r>
        <w:t>(McVicker et al. 2014, see Annex A)</w:t>
      </w:r>
      <w:bookmarkEnd w:id="3364"/>
      <w:del w:id="3365" w:author="Nelly Wagner" w:date="2017-01-22T18:03:00Z">
        <w:r w:rsidDel="00742AD1">
          <w:delText>⁠</w:delText>
        </w:r>
      </w:del>
      <w:r>
        <w:t>. Thus, the effect of antibiotics on the immune bottleneck, first discovered in zebrafish embryos, was reproduced in mice. Likewise, the inter-strain cooperation phenomenon was first identified in zebrafish embryos before being observed in mice. This process reduces the financial and ethical cost associated with mammalian research.</w:t>
      </w:r>
    </w:p>
    <w:p w14:paraId="494A45E0" w14:textId="77777777" w:rsidR="0020061D" w:rsidRDefault="00766C9B">
      <w:pPr>
        <w:pStyle w:val="Paragraph"/>
      </w:pPr>
      <w:r>
        <w:tab/>
        <w:t xml:space="preserve">Among the advantages of zebrafish embryos is the ease of research at the molecular level with whole-body gene expression studies and transgenesis. In this study, the level of inflammation in the host was identified as a possible molecular factor in inter-strain cooperation using a general gene expression technique. Genetic manipulation and fluorescence imaging allow the general study of cellular and molecular mechanisms of immunity without the complications of a full immune system </w:t>
      </w:r>
      <w:bookmarkStart w:id="3366" w:name="__UnoMark__42776_1995552439"/>
      <w:r>
        <w:t>(Ellett et al. 2015)</w:t>
      </w:r>
      <w:bookmarkEnd w:id="3366"/>
      <w:del w:id="3367" w:author="Nelly Wagner" w:date="2017-01-22T18:03:00Z">
        <w:r w:rsidDel="00742AD1">
          <w:delText>⁠</w:delText>
        </w:r>
      </w:del>
      <w:r>
        <w:t xml:space="preserve">. For instance, the development of zebrafish lines for the study of neutrophil extracellular traps in the context of innate immunity against </w:t>
      </w:r>
      <w:r>
        <w:rPr>
          <w:i/>
          <w:iCs/>
        </w:rPr>
        <w:t>S. aureus</w:t>
      </w:r>
      <w:r>
        <w:t xml:space="preserve"> was undertaken, though not completed (see Annex B).</w:t>
      </w:r>
    </w:p>
    <w:p w14:paraId="41678176" w14:textId="77777777" w:rsidR="0020061D" w:rsidRDefault="00766C9B">
      <w:pPr>
        <w:pStyle w:val="Paragraph"/>
      </w:pPr>
      <w:r>
        <w:tab/>
        <w:t xml:space="preserve">The zebrafish has therefore proven to be an amenable animal model for host-pathogen interactions. In this study, new aspects of </w:t>
      </w:r>
      <w:r>
        <w:rPr>
          <w:i/>
          <w:iCs/>
        </w:rPr>
        <w:t xml:space="preserve">S. aureus </w:t>
      </w:r>
      <w:r>
        <w:t xml:space="preserve">infection have been identified from studying bacterial dynamics </w:t>
      </w:r>
      <w:r>
        <w:rPr>
          <w:i/>
          <w:iCs/>
        </w:rPr>
        <w:t xml:space="preserve">in vivo </w:t>
      </w:r>
      <w:r>
        <w:t>but the molecular mechanisms behind them have yet to be identified.</w:t>
      </w:r>
    </w:p>
    <w:p w14:paraId="3ADE529A" w14:textId="77777777" w:rsidR="0020061D" w:rsidRDefault="0020061D">
      <w:pPr>
        <w:spacing w:line="360" w:lineRule="auto"/>
        <w:jc w:val="both"/>
        <w:rPr>
          <w:rFonts w:ascii="Arial" w:hAnsi="Arial"/>
        </w:rPr>
      </w:pPr>
    </w:p>
    <w:p w14:paraId="7E13A366" w14:textId="77777777" w:rsidR="0020061D" w:rsidRDefault="00766C9B">
      <w:pPr>
        <w:pStyle w:val="41"/>
      </w:pPr>
      <w:bookmarkStart w:id="3368" w:name="__RefHeading___Toc79907_1995552439"/>
      <w:bookmarkEnd w:id="3368"/>
      <w:r>
        <w:lastRenderedPageBreak/>
        <w:t>6.1. Antibiotics in host-pathogen interactions</w:t>
      </w:r>
    </w:p>
    <w:p w14:paraId="053A2DC9" w14:textId="185695CC" w:rsidR="00A0239E" w:rsidRDefault="00766C9B">
      <w:pPr>
        <w:pStyle w:val="Paragraph"/>
        <w:rPr>
          <w:ins w:id="3369" w:author="Nelly Wagner" w:date="2017-01-21T11:30:00Z"/>
        </w:rPr>
      </w:pPr>
      <w:r>
        <w:tab/>
        <w:t xml:space="preserve">Prior work has shown that, </w:t>
      </w:r>
      <w:r>
        <w:rPr>
          <w:i/>
          <w:iCs/>
        </w:rPr>
        <w:t>in vitro</w:t>
      </w:r>
      <w:r>
        <w:t xml:space="preserve">, sub-inhibitory doses of antibiotics enrich a bacterial population containing pre-existing resistant mutants. The speed of enrichment depends on the initial ratio of sensitive over resistant bacteria and the antibiotic </w:t>
      </w:r>
      <w:bookmarkStart w:id="3370" w:name="__UnoMark__42780_1995552439"/>
      <w:r>
        <w:t>(Gullberg et al. 2011)</w:t>
      </w:r>
      <w:bookmarkEnd w:id="3370"/>
      <w:del w:id="3371" w:author="Nelly Wagner" w:date="2017-01-22T18:03:00Z">
        <w:r w:rsidDel="00742AD1">
          <w:delText>⁠</w:delText>
        </w:r>
      </w:del>
      <w:r>
        <w:t xml:space="preserve">. However, whether sub-inhibitory doses of antibiotic would also enrich a bacterial population in resistant mutants </w:t>
      </w:r>
      <w:r>
        <w:rPr>
          <w:i/>
          <w:iCs/>
        </w:rPr>
        <w:t>in vivo</w:t>
      </w:r>
      <w:r>
        <w:t xml:space="preserve"> was unknown. In this study, sub-curative doses of tetracycline and erythromycin favoured a pre-existing resistant over a sensitive strain in zebrafish embryos infected with </w:t>
      </w:r>
      <w:r>
        <w:rPr>
          <w:i/>
          <w:iCs/>
        </w:rPr>
        <w:t>S. aureus</w:t>
      </w:r>
      <w:r>
        <w:t xml:space="preserve">. Sub-inhibitory concentrations of antibiotics are already known to select </w:t>
      </w:r>
      <w:r>
        <w:rPr>
          <w:i/>
          <w:iCs/>
        </w:rPr>
        <w:t xml:space="preserve">de novo </w:t>
      </w:r>
      <w:r>
        <w:t xml:space="preserve">resistant mutants </w:t>
      </w:r>
      <w:r>
        <w:rPr>
          <w:i/>
          <w:iCs/>
        </w:rPr>
        <w:t xml:space="preserve">in vitro </w:t>
      </w:r>
      <w:r>
        <w:t xml:space="preserve">and </w:t>
      </w:r>
      <w:r>
        <w:rPr>
          <w:i/>
          <w:iCs/>
        </w:rPr>
        <w:t xml:space="preserve">in vivo </w:t>
      </w:r>
      <w:bookmarkStart w:id="3372" w:name="__UnoMark__42784_1995552439"/>
      <w:r>
        <w:t>(Negri et al. 2000)</w:t>
      </w:r>
      <w:bookmarkEnd w:id="3372"/>
      <w:del w:id="3373" w:author="Nelly Wagner" w:date="2017-01-22T18:03:00Z">
        <w:r w:rsidDel="00742AD1">
          <w:delText>⁠</w:delText>
        </w:r>
      </w:del>
      <w:r>
        <w:t xml:space="preserve">. However, the enrichment in resistant </w:t>
      </w:r>
      <w:r>
        <w:rPr>
          <w:i/>
          <w:iCs/>
        </w:rPr>
        <w:t>S. aureus</w:t>
      </w:r>
      <w:r>
        <w:t xml:space="preserve"> described here was not the result of </w:t>
      </w:r>
      <w:r>
        <w:rPr>
          <w:i/>
          <w:iCs/>
        </w:rPr>
        <w:t xml:space="preserve">de novo </w:t>
      </w:r>
      <w:r>
        <w:t>emergence of resistance within the sensitive population.</w:t>
      </w:r>
    </w:p>
    <w:p w14:paraId="4CBD6589" w14:textId="1FCD5745" w:rsidR="00A0239E" w:rsidRPr="00A6483E" w:rsidRDefault="00A0239E">
      <w:pPr>
        <w:pStyle w:val="Paragraph"/>
        <w:rPr>
          <w:ins w:id="3374" w:author="Nelly Wagner" w:date="2017-01-21T11:30:00Z"/>
        </w:rPr>
      </w:pPr>
      <w:ins w:id="3375" w:author="Nelly Wagner" w:date="2017-01-21T11:30:00Z">
        <w:r>
          <w:tab/>
        </w:r>
      </w:ins>
      <w:ins w:id="3376" w:author="Nelly Wagner" w:date="2017-01-21T11:33:00Z">
        <w:r w:rsidRPr="00C374EF">
          <w:t xml:space="preserve">This work supports </w:t>
        </w:r>
      </w:ins>
      <w:ins w:id="3377" w:author="Nelly Wagner" w:date="2017-01-21T11:43:00Z">
        <w:r w:rsidR="00EC0858" w:rsidRPr="00C374EF">
          <w:t xml:space="preserve">the model </w:t>
        </w:r>
      </w:ins>
      <w:ins w:id="3378" w:author="Nelly Wagner" w:date="2017-01-21T14:09:00Z">
        <w:r w:rsidR="00E257DA" w:rsidRPr="00C374EF">
          <w:t>d</w:t>
        </w:r>
        <w:r w:rsidR="000C49EB" w:rsidRPr="00A6483E">
          <w:t>escribed</w:t>
        </w:r>
      </w:ins>
      <w:ins w:id="3379" w:author="Nelly Wagner" w:date="2017-01-21T11:43:00Z">
        <w:r w:rsidR="00EC0858" w:rsidRPr="00A6483E">
          <w:t xml:space="preserve"> in the Introduction</w:t>
        </w:r>
      </w:ins>
      <w:ins w:id="3380" w:author="Nelly Wagner" w:date="2017-01-21T12:11:00Z">
        <w:r w:rsidR="004F129B" w:rsidRPr="00A6483E">
          <w:t>,</w:t>
        </w:r>
      </w:ins>
      <w:ins w:id="3381" w:author="Nelly Wagner" w:date="2017-01-21T11:43:00Z">
        <w:r w:rsidR="00EC0858" w:rsidRPr="00A6483E">
          <w:t xml:space="preserve"> </w:t>
        </w:r>
      </w:ins>
      <w:ins w:id="3382" w:author="Nelly Wagner" w:date="2017-01-21T12:11:00Z">
        <w:r w:rsidR="004F129B" w:rsidRPr="00A6483E">
          <w:t xml:space="preserve">in </w:t>
        </w:r>
      </w:ins>
      <w:ins w:id="3383" w:author="Nelly Wagner" w:date="2017-01-21T11:32:00Z">
        <w:r w:rsidR="000C49EB" w:rsidRPr="00A6483E">
          <w:t xml:space="preserve">section 1.6, in which clonal expansion is </w:t>
        </w:r>
      </w:ins>
      <w:ins w:id="3384" w:author="Nelly Wagner" w:date="2017-01-21T14:20:00Z">
        <w:r w:rsidR="00947374" w:rsidRPr="00A6483E">
          <w:t xml:space="preserve">a </w:t>
        </w:r>
      </w:ins>
      <w:ins w:id="3385" w:author="Nelly Wagner" w:date="2017-01-21T11:32:00Z">
        <w:r w:rsidR="000C49EB" w:rsidRPr="00A6483E">
          <w:t>stochastic</w:t>
        </w:r>
      </w:ins>
      <w:ins w:id="3386" w:author="Nelly Wagner" w:date="2017-01-21T14:20:00Z">
        <w:r w:rsidR="0096269C" w:rsidRPr="00A6483E">
          <w:t xml:space="preserve"> meachanism that </w:t>
        </w:r>
      </w:ins>
      <w:ins w:id="3387" w:author="Nelly Wagner" w:date="2017-01-21T14:47:00Z">
        <w:r w:rsidR="0096269C" w:rsidRPr="00A6483E">
          <w:t xml:space="preserve">may be influenced by host, </w:t>
        </w:r>
      </w:ins>
      <w:ins w:id="3388" w:author="Nelly Wagner" w:date="2017-01-21T14:48:00Z">
        <w:r w:rsidR="0096269C" w:rsidRPr="00A6483E">
          <w:t>pathogen,</w:t>
        </w:r>
      </w:ins>
      <w:ins w:id="3389" w:author="Nelly Wagner" w:date="2017-01-21T14:47:00Z">
        <w:r w:rsidR="0096269C" w:rsidRPr="00A6483E">
          <w:t xml:space="preserve"> and environmental factors. </w:t>
        </w:r>
      </w:ins>
      <w:ins w:id="3390" w:author="Nelly Wagner" w:date="2017-01-21T14:50:00Z">
        <w:r w:rsidR="0096269C" w:rsidRPr="00A6483E">
          <w:t>A</w:t>
        </w:r>
      </w:ins>
      <w:ins w:id="3391" w:author="Nelly Wagner" w:date="2017-01-21T14:48:00Z">
        <w:r w:rsidR="0096269C" w:rsidRPr="00A6483E">
          <w:t>ntibiotic intervention</w:t>
        </w:r>
      </w:ins>
      <w:ins w:id="3392" w:author="Nelly Wagner" w:date="2017-01-21T14:50:00Z">
        <w:r w:rsidR="0096269C" w:rsidRPr="00A6483E">
          <w:t>,</w:t>
        </w:r>
      </w:ins>
      <w:ins w:id="3393" w:author="Nelly Wagner" w:date="2017-01-21T14:48:00Z">
        <w:r w:rsidR="0096269C" w:rsidRPr="00A6483E">
          <w:t xml:space="preserve"> as an environmental factor </w:t>
        </w:r>
      </w:ins>
      <w:ins w:id="3394" w:author="Nelly Wagner" w:date="2017-01-21T14:50:00Z">
        <w:r w:rsidR="0096269C" w:rsidRPr="00A6483E">
          <w:t>could</w:t>
        </w:r>
      </w:ins>
      <w:ins w:id="3395" w:author="Nelly Wagner" w:date="2017-01-21T14:48:00Z">
        <w:r w:rsidR="0096269C" w:rsidRPr="00A6483E">
          <w:t xml:space="preserve"> </w:t>
        </w:r>
      </w:ins>
      <w:ins w:id="3396" w:author="Nelly Wagner" w:date="2017-01-21T14:49:00Z">
        <w:r w:rsidR="0096269C" w:rsidRPr="00A6483E">
          <w:t xml:space="preserve">influence clonal expansion (Figure 6.1A). Strain ratios indicated that in this case, clonal expansion is not stochastic anymore. Instead, antibiotic resistant </w:t>
        </w:r>
      </w:ins>
      <w:ins w:id="3397" w:author="Nelly Wagner" w:date="2017-01-21T14:53:00Z">
        <w:r w:rsidR="0096269C" w:rsidRPr="00A6483E">
          <w:t>bacteria</w:t>
        </w:r>
      </w:ins>
      <w:ins w:id="3398" w:author="Nelly Wagner" w:date="2017-01-21T14:49:00Z">
        <w:r w:rsidR="0096269C" w:rsidRPr="00A6483E">
          <w:t xml:space="preserve"> were more likely to cause a fatal infection than non-resistant </w:t>
        </w:r>
      </w:ins>
      <w:ins w:id="3399" w:author="Nelly Wagner" w:date="2017-01-21T14:55:00Z">
        <w:r w:rsidR="0096269C" w:rsidRPr="00A6483E">
          <w:t>ones.</w:t>
        </w:r>
      </w:ins>
    </w:p>
    <w:p w14:paraId="52708EDE" w14:textId="33C770AB" w:rsidR="0020061D" w:rsidRDefault="00766C9B">
      <w:pPr>
        <w:pStyle w:val="Paragraph"/>
        <w:ind w:firstLine="720"/>
        <w:pPrChange w:id="3400" w:author="Nelly Wagner" w:date="2017-01-21T11:30:00Z">
          <w:pPr>
            <w:pStyle w:val="Paragraph"/>
          </w:pPr>
        </w:pPrChange>
      </w:pPr>
      <w:del w:id="3401" w:author="Nelly Wagner" w:date="2017-01-21T11:30:00Z">
        <w:r w:rsidDel="00A0239E">
          <w:delText xml:space="preserve"> </w:delText>
        </w:r>
      </w:del>
      <w:r>
        <w:t xml:space="preserve">Since current antibiotherapies do not sustain high concentrations of antibiotic throughout the whole treatment, this work implies that the selection of antibiotic resistant </w:t>
      </w:r>
      <w:r>
        <w:rPr>
          <w:i/>
          <w:iCs/>
        </w:rPr>
        <w:t>S. aureus</w:t>
      </w:r>
      <w:r>
        <w:t xml:space="preserve"> in infected patients could be drastically exacerbated by the misuse of antibiotics. The immune bottleneck leading to clonal expansion of </w:t>
      </w:r>
      <w:r>
        <w:rPr>
          <w:i/>
          <w:iCs/>
        </w:rPr>
        <w:t xml:space="preserve">S. aureus </w:t>
      </w:r>
      <w:bookmarkStart w:id="3402" w:name="__UnoMark__42788_1995552439"/>
      <w:r>
        <w:t>(Prajsnar et al. 2012)</w:t>
      </w:r>
      <w:bookmarkEnd w:id="3402"/>
      <w:del w:id="3403" w:author="Nelly Wagner" w:date="2017-01-22T18:03:00Z">
        <w:r w:rsidDel="00742AD1">
          <w:delText>⁠</w:delText>
        </w:r>
      </w:del>
      <w:r>
        <w:t xml:space="preserve"> is responsible for the rapid enrichment in antibiotic resistant bacteria.</w:t>
      </w:r>
      <w:r>
        <w:rPr>
          <w:color w:val="000000"/>
        </w:rPr>
        <w:t xml:space="preserve"> This means that it is important to prevent the acquisition of antibiotic-resistance as once it is formed and resistant clones selected then it is too late. It has been proposed to use a pulsed dosing regimen for antibiotics to reduce the selection of resistant clones. However</w:t>
      </w:r>
      <w:ins w:id="3404" w:author="Nelly Wagner" w:date="2017-01-21T11:29:00Z">
        <w:r w:rsidR="00A0239E">
          <w:rPr>
            <w:color w:val="000000"/>
          </w:rPr>
          <w:t>,</w:t>
        </w:r>
      </w:ins>
      <w:r>
        <w:rPr>
          <w:color w:val="000000"/>
        </w:rPr>
        <w:t xml:space="preserve"> this would lead to long periods of suboptimal antibiotic concentrations and thus providing an advantage anyway to resistant clones. Thus</w:t>
      </w:r>
      <w:ins w:id="3405" w:author="Nelly Wagner" w:date="2017-01-21T11:29:00Z">
        <w:r w:rsidR="00A0239E">
          <w:rPr>
            <w:color w:val="000000"/>
          </w:rPr>
          <w:t>,</w:t>
        </w:r>
      </w:ins>
      <w:r>
        <w:rPr>
          <w:color w:val="000000"/>
        </w:rPr>
        <w:t xml:space="preserve"> the traditional treatment regimen of high level concentrations should be favoured.</w:t>
      </w:r>
    </w:p>
    <w:p w14:paraId="4325BC94" w14:textId="77777777" w:rsidR="0020061D" w:rsidRDefault="00766C9B">
      <w:pPr>
        <w:pStyle w:val="41"/>
      </w:pPr>
      <w:bookmarkStart w:id="3406" w:name="__RefHeading___Toc79909_1995552439"/>
      <w:bookmarkEnd w:id="3406"/>
      <w:r>
        <w:t>6.2. Inter-bacterial cooperation and inflammation in disease</w:t>
      </w:r>
    </w:p>
    <w:p w14:paraId="507C79F3" w14:textId="77777777" w:rsidR="0096269C" w:rsidRDefault="00766C9B">
      <w:pPr>
        <w:pStyle w:val="Paragraph"/>
        <w:rPr>
          <w:ins w:id="3407" w:author="Nelly Wagner" w:date="2017-01-21T14:57:00Z"/>
        </w:rPr>
      </w:pPr>
      <w:r>
        <w:rPr>
          <w:sz w:val="24"/>
          <w:szCs w:val="24"/>
        </w:rPr>
        <w:tab/>
      </w:r>
      <w:r>
        <w:t xml:space="preserve">A novel feature of </w:t>
      </w:r>
      <w:r>
        <w:rPr>
          <w:i/>
          <w:iCs/>
        </w:rPr>
        <w:t xml:space="preserve">S. aureus </w:t>
      </w:r>
      <w:r>
        <w:t xml:space="preserve">pathogenesis has been demonstrated, called the “synergy effect”, whereby strains which are unable to cause disease alone act synergistically with infectious strains, leading to host morbidity. This type of cooperation is distinct from the widely described bacterial interactions in biofilms in which the pathogens are all potentially virulent </w:t>
      </w:r>
      <w:bookmarkStart w:id="3408" w:name="__UnoMark__42792_1995552439"/>
      <w:r>
        <w:t>(Giaouris et al. 2015)</w:t>
      </w:r>
      <w:bookmarkEnd w:id="3408"/>
      <w:del w:id="3409" w:author="Nelly Wagner" w:date="2017-01-22T18:03:00Z">
        <w:r w:rsidDel="00742AD1">
          <w:delText>⁠</w:delText>
        </w:r>
      </w:del>
      <w:r>
        <w:t xml:space="preserve">. While the presence of </w:t>
      </w:r>
      <w:r>
        <w:lastRenderedPageBreak/>
        <w:t xml:space="preserve">attenuated mutants contributing to infection seems counter-intuitive, many bacterial pathogens, including </w:t>
      </w:r>
      <w:r>
        <w:rPr>
          <w:i/>
          <w:iCs/>
        </w:rPr>
        <w:t>S. aureus</w:t>
      </w:r>
      <w:r>
        <w:t xml:space="preserve">, rely on the formation of slow growing small colony variants in order to resist the action of antibiotics in chronic infections </w:t>
      </w:r>
      <w:bookmarkStart w:id="3410" w:name="__UnoMark__42796_1995552439"/>
      <w:r>
        <w:t>(Proctor et al. 2006)</w:t>
      </w:r>
      <w:bookmarkEnd w:id="3410"/>
      <w:del w:id="3411" w:author="Nelly Wagner" w:date="2017-01-22T18:03:00Z">
        <w:r w:rsidDel="00742AD1">
          <w:delText>⁠</w:delText>
        </w:r>
      </w:del>
      <w:r>
        <w:t xml:space="preserve">. </w:t>
      </w:r>
      <w:r>
        <w:rPr>
          <w:i/>
          <w:iCs/>
        </w:rPr>
        <w:t xml:space="preserve">S. aureus </w:t>
      </w:r>
      <w:r>
        <w:t xml:space="preserve">small colony variants carrying mutations in the electron transport system have been shown to complement each other through metabolite exchange, resulting in increased growth and restoration of virulence </w:t>
      </w:r>
      <w:bookmarkStart w:id="3412" w:name="__UnoMark__42800_1995552439"/>
      <w:r>
        <w:t>(Hammer et al. 2014)</w:t>
      </w:r>
      <w:bookmarkEnd w:id="3412"/>
      <w:del w:id="3413" w:author="Nelly Wagner" w:date="2017-01-22T18:03:00Z">
        <w:r w:rsidDel="00742AD1">
          <w:delText>⁠</w:delText>
        </w:r>
      </w:del>
      <w:r>
        <w:t xml:space="preserve">. </w:t>
      </w:r>
    </w:p>
    <w:p w14:paraId="33DDCA51" w14:textId="2EF601DE" w:rsidR="00754CEF" w:rsidRPr="00C374EF" w:rsidRDefault="0096269C">
      <w:pPr>
        <w:pStyle w:val="Paragraph"/>
        <w:rPr>
          <w:ins w:id="3414" w:author="Nelly Wagner" w:date="2017-01-21T14:59:00Z"/>
        </w:rPr>
      </w:pPr>
      <w:ins w:id="3415" w:author="Nelly Wagner" w:date="2017-01-21T14:57:00Z">
        <w:r>
          <w:tab/>
        </w:r>
      </w:ins>
      <w:r w:rsidR="00766C9B">
        <w:t xml:space="preserve">However, the “synergy effect” observed in the current study is not a simple case of metabolic complementation since it is the presence of an attenuated mutant that helps the pathogenic strain. </w:t>
      </w:r>
      <w:ins w:id="3416" w:author="Nelly Wagner" w:date="2017-01-21T14:59:00Z">
        <w:r w:rsidR="00754CEF" w:rsidRPr="00C374EF">
          <w:t>These results contradict the model presented in in the Introduction, section 1.6.</w:t>
        </w:r>
      </w:ins>
      <w:ins w:id="3417" w:author="Nelly Wagner" w:date="2017-01-21T15:01:00Z">
        <w:r w:rsidR="00754CEF" w:rsidRPr="00C374EF">
          <w:t xml:space="preserve"> </w:t>
        </w:r>
      </w:ins>
      <w:ins w:id="3418" w:author="Nelly Wagner" w:date="2017-01-21T15:18:00Z">
        <w:r w:rsidR="00F3537A" w:rsidRPr="00A6483E">
          <w:rPr>
            <w:rPrChange w:id="3419" w:author="Nelly Wagner" w:date="2017-01-23T18:33:00Z">
              <w:rPr>
                <w:color w:val="0070C0"/>
              </w:rPr>
            </w:rPrChange>
          </w:rPr>
          <w:t>Firstly</w:t>
        </w:r>
      </w:ins>
      <w:ins w:id="3420" w:author="Nelly Wagner" w:date="2017-01-21T15:01:00Z">
        <w:r w:rsidR="00754CEF" w:rsidRPr="00C374EF">
          <w:t xml:space="preserve">, </w:t>
        </w:r>
      </w:ins>
      <w:ins w:id="3421" w:author="Nelly Wagner" w:date="2017-01-21T15:19:00Z">
        <w:r w:rsidR="00F3537A" w:rsidRPr="00A6483E">
          <w:rPr>
            <w:rPrChange w:id="3422" w:author="Nelly Wagner" w:date="2017-01-23T18:33:00Z">
              <w:rPr>
                <w:color w:val="0070C0"/>
              </w:rPr>
            </w:rPrChange>
          </w:rPr>
          <w:t>the original model used an equal ratio of strains while the “synergy effect” was studied using pre-skewed ratios</w:t>
        </w:r>
      </w:ins>
      <w:ins w:id="3423" w:author="Nelly Wagner" w:date="2017-01-21T15:08:00Z">
        <w:r w:rsidR="009C3A44" w:rsidRPr="00A6483E">
          <w:rPr>
            <w:rPrChange w:id="3424" w:author="Nelly Wagner" w:date="2017-01-23T18:33:00Z">
              <w:rPr>
                <w:color w:val="0070C0"/>
              </w:rPr>
            </w:rPrChange>
          </w:rPr>
          <w:t>.</w:t>
        </w:r>
      </w:ins>
      <w:ins w:id="3425" w:author="Nelly Wagner" w:date="2017-01-21T15:18:00Z">
        <w:r w:rsidR="00F3537A" w:rsidRPr="00A6483E">
          <w:rPr>
            <w:rPrChange w:id="3426" w:author="Nelly Wagner" w:date="2017-01-23T18:33:00Z">
              <w:rPr>
                <w:color w:val="0070C0"/>
              </w:rPr>
            </w:rPrChange>
          </w:rPr>
          <w:t xml:space="preserve"> Secondly,</w:t>
        </w:r>
      </w:ins>
      <w:ins w:id="3427" w:author="Nelly Wagner" w:date="2017-01-21T15:20:00Z">
        <w:r w:rsidR="00F3537A" w:rsidRPr="00A6483E">
          <w:rPr>
            <w:rPrChange w:id="3428" w:author="Nelly Wagner" w:date="2017-01-23T18:33:00Z">
              <w:rPr>
                <w:color w:val="0070C0"/>
              </w:rPr>
            </w:rPrChange>
          </w:rPr>
          <w:t xml:space="preserve"> the original model was built around a bacterial population of only virulent bacteria whilst it appears most of the bacterial population does not need to be</w:t>
        </w:r>
      </w:ins>
      <w:ins w:id="3429" w:author="Nelly Wagner" w:date="2017-01-21T15:19:00Z">
        <w:r w:rsidR="00F3537A" w:rsidRPr="00A6483E">
          <w:rPr>
            <w:rPrChange w:id="3430" w:author="Nelly Wagner" w:date="2017-01-23T18:33:00Z">
              <w:rPr>
                <w:color w:val="0070C0"/>
              </w:rPr>
            </w:rPrChange>
          </w:rPr>
          <w:t>.</w:t>
        </w:r>
      </w:ins>
      <w:ins w:id="3431" w:author="Nelly Wagner" w:date="2017-01-21T15:08:00Z">
        <w:r w:rsidR="009C3A44" w:rsidRPr="00A6483E">
          <w:rPr>
            <w:rPrChange w:id="3432" w:author="Nelly Wagner" w:date="2017-01-23T18:33:00Z">
              <w:rPr>
                <w:color w:val="0070C0"/>
              </w:rPr>
            </w:rPrChange>
          </w:rPr>
          <w:t xml:space="preserve"> </w:t>
        </w:r>
      </w:ins>
      <w:ins w:id="3433" w:author="Nelly Wagner" w:date="2017-01-21T15:09:00Z">
        <w:r w:rsidR="009C3A44" w:rsidRPr="00A6483E">
          <w:rPr>
            <w:rPrChange w:id="3434" w:author="Nelly Wagner" w:date="2017-01-23T18:33:00Z">
              <w:rPr>
                <w:color w:val="0070C0"/>
              </w:rPr>
            </w:rPrChange>
          </w:rPr>
          <w:t xml:space="preserve">In this </w:t>
        </w:r>
      </w:ins>
      <w:ins w:id="3435" w:author="Nelly Wagner" w:date="2017-01-21T15:13:00Z">
        <w:r w:rsidR="0012028B" w:rsidRPr="00A6483E">
          <w:rPr>
            <w:rPrChange w:id="3436" w:author="Nelly Wagner" w:date="2017-01-23T18:33:00Z">
              <w:rPr>
                <w:color w:val="0070C0"/>
              </w:rPr>
            </w:rPrChange>
          </w:rPr>
          <w:t>case,</w:t>
        </w:r>
      </w:ins>
      <w:ins w:id="3437" w:author="Nelly Wagner" w:date="2017-01-21T15:09:00Z">
        <w:r w:rsidR="009C3A44" w:rsidRPr="00A6483E">
          <w:rPr>
            <w:rPrChange w:id="3438" w:author="Nelly Wagner" w:date="2017-01-23T18:33:00Z">
              <w:rPr>
                <w:color w:val="0070C0"/>
              </w:rPr>
            </w:rPrChange>
          </w:rPr>
          <w:t xml:space="preserve"> there is no stochasticity: the bacteria that clonally expand are the virulent ones</w:t>
        </w:r>
      </w:ins>
      <w:ins w:id="3439" w:author="Nelly Wagner" w:date="2017-01-21T15:11:00Z">
        <w:r w:rsidR="009C3A44" w:rsidRPr="00A6483E">
          <w:rPr>
            <w:rPrChange w:id="3440" w:author="Nelly Wagner" w:date="2017-01-23T18:33:00Z">
              <w:rPr>
                <w:color w:val="0070C0"/>
              </w:rPr>
            </w:rPrChange>
          </w:rPr>
          <w:t xml:space="preserve"> (Figure 6.1B). Nevertheless</w:t>
        </w:r>
      </w:ins>
      <w:ins w:id="3441" w:author="Nelly Wagner" w:date="2017-01-21T15:15:00Z">
        <w:r w:rsidR="0012028B" w:rsidRPr="00A6483E">
          <w:rPr>
            <w:rPrChange w:id="3442" w:author="Nelly Wagner" w:date="2017-01-23T18:33:00Z">
              <w:rPr>
                <w:color w:val="0070C0"/>
              </w:rPr>
            </w:rPrChange>
          </w:rPr>
          <w:t xml:space="preserve">, this shows that the whole inoculum is important </w:t>
        </w:r>
      </w:ins>
      <w:ins w:id="3443" w:author="Nelly Wagner" w:date="2017-01-21T15:16:00Z">
        <w:r w:rsidR="0012028B" w:rsidRPr="00A6483E">
          <w:rPr>
            <w:rPrChange w:id="3444" w:author="Nelly Wagner" w:date="2017-01-23T18:33:00Z">
              <w:rPr>
                <w:color w:val="0070C0"/>
              </w:rPr>
            </w:rPrChange>
          </w:rPr>
          <w:t>for disease and that bacterial factors in the form of g</w:t>
        </w:r>
        <w:r w:rsidR="00F3537A" w:rsidRPr="00A6483E">
          <w:rPr>
            <w:rPrChange w:id="3445" w:author="Nelly Wagner" w:date="2017-01-23T18:33:00Z">
              <w:rPr>
                <w:color w:val="0070C0"/>
              </w:rPr>
            </w:rPrChange>
          </w:rPr>
          <w:t>enetic mutations can determ</w:t>
        </w:r>
      </w:ins>
      <w:ins w:id="3446" w:author="Nelly Wagner" w:date="2017-01-21T15:17:00Z">
        <w:r w:rsidR="00F3537A" w:rsidRPr="00A6483E">
          <w:rPr>
            <w:rPrChange w:id="3447" w:author="Nelly Wagner" w:date="2017-01-23T18:33:00Z">
              <w:rPr>
                <w:color w:val="0070C0"/>
              </w:rPr>
            </w:rPrChange>
          </w:rPr>
          <w:t>ine which strain is the winner.</w:t>
        </w:r>
      </w:ins>
      <w:ins w:id="3448" w:author="Nelly Wagner" w:date="2017-01-21T15:20:00Z">
        <w:r w:rsidR="00F3537A" w:rsidRPr="00A6483E">
          <w:rPr>
            <w:rPrChange w:id="3449" w:author="Nelly Wagner" w:date="2017-01-23T18:33:00Z">
              <w:rPr>
                <w:color w:val="0070C0"/>
              </w:rPr>
            </w:rPrChange>
          </w:rPr>
          <w:t xml:space="preserve"> </w:t>
        </w:r>
      </w:ins>
      <w:ins w:id="3450" w:author="Nelly Wagner" w:date="2017-01-21T15:21:00Z">
        <w:r w:rsidR="00F3537A" w:rsidRPr="00A6483E">
          <w:rPr>
            <w:rPrChange w:id="3451" w:author="Nelly Wagner" w:date="2017-01-23T18:33:00Z">
              <w:rPr>
                <w:color w:val="0070C0"/>
              </w:rPr>
            </w:rPrChange>
          </w:rPr>
          <w:t>The strains in the initial inoculum also determine the level of inflammation produced by the host. Therefore</w:t>
        </w:r>
      </w:ins>
      <w:ins w:id="3452" w:author="Nelly Wagner" w:date="2017-01-21T15:23:00Z">
        <w:r w:rsidR="00F3537A" w:rsidRPr="00A6483E">
          <w:rPr>
            <w:rPrChange w:id="3453" w:author="Nelly Wagner" w:date="2017-01-23T18:33:00Z">
              <w:rPr>
                <w:color w:val="0070C0"/>
              </w:rPr>
            </w:rPrChange>
          </w:rPr>
          <w:t>,</w:t>
        </w:r>
      </w:ins>
      <w:ins w:id="3454" w:author="Nelly Wagner" w:date="2017-01-21T15:21:00Z">
        <w:r w:rsidR="00F3537A" w:rsidRPr="00A6483E">
          <w:rPr>
            <w:rPrChange w:id="3455" w:author="Nelly Wagner" w:date="2017-01-23T18:33:00Z">
              <w:rPr>
                <w:color w:val="0070C0"/>
              </w:rPr>
            </w:rPrChange>
          </w:rPr>
          <w:t xml:space="preserve"> host factors can also influence clonal expansion</w:t>
        </w:r>
      </w:ins>
      <w:ins w:id="3456" w:author="Nelly Wagner" w:date="2017-01-21T15:26:00Z">
        <w:r w:rsidR="00F3537A" w:rsidRPr="00A6483E">
          <w:rPr>
            <w:rPrChange w:id="3457" w:author="Nelly Wagner" w:date="2017-01-23T18:33:00Z">
              <w:rPr>
                <w:color w:val="0070C0"/>
              </w:rPr>
            </w:rPrChange>
          </w:rPr>
          <w:t xml:space="preserve"> (Figure 6.1B)</w:t>
        </w:r>
      </w:ins>
      <w:ins w:id="3458" w:author="Nelly Wagner" w:date="2017-01-21T15:21:00Z">
        <w:r w:rsidR="00F3537A" w:rsidRPr="00A6483E">
          <w:rPr>
            <w:rPrChange w:id="3459" w:author="Nelly Wagner" w:date="2017-01-23T18:33:00Z">
              <w:rPr>
                <w:color w:val="0070C0"/>
              </w:rPr>
            </w:rPrChange>
          </w:rPr>
          <w:t>.</w:t>
        </w:r>
      </w:ins>
    </w:p>
    <w:p w14:paraId="21AA8C49" w14:textId="683AC90E" w:rsidR="00736A90" w:rsidRDefault="00766C9B">
      <w:pPr>
        <w:pStyle w:val="Paragraph"/>
        <w:ind w:firstLine="720"/>
        <w:rPr>
          <w:ins w:id="3460" w:author="Nelly Wagner" w:date="2017-01-21T14:58:00Z"/>
        </w:rPr>
        <w:pPrChange w:id="3461" w:author="Nelly Wagner" w:date="2017-01-21T14:59:00Z">
          <w:pPr>
            <w:pStyle w:val="Paragraph"/>
          </w:pPr>
        </w:pPrChange>
      </w:pPr>
      <w:del w:id="3462" w:author="Nelly Wagner" w:date="2017-01-21T15:22:00Z">
        <w:r w:rsidRPr="00C374EF" w:rsidDel="00F3537A">
          <w:delText>Rather</w:delText>
        </w:r>
      </w:del>
      <w:ins w:id="3463" w:author="Nelly Wagner" w:date="2017-01-21T15:22:00Z">
        <w:r w:rsidR="00F3537A" w:rsidRPr="00C374EF">
          <w:t>Indeed</w:t>
        </w:r>
      </w:ins>
      <w:r w:rsidRPr="00A6483E">
        <w:t>,</w:t>
      </w:r>
      <w:r>
        <w:t xml:space="preserve"> it is the level of IL-1β-mediated inflammation caused by the attenuated mutant which determined the success of the pathogenic strain, which further highlights the importance of mounting an adequate innate immune response. Bacteria are known to interfere with and shape their host's immunity </w:t>
      </w:r>
      <w:bookmarkStart w:id="3464" w:name="__UnoMark__42804_1995552439"/>
      <w:r>
        <w:t>(Abreu 2010)</w:t>
      </w:r>
      <w:bookmarkEnd w:id="3464"/>
      <w:del w:id="3465" w:author="Nelly Wagner" w:date="2017-01-22T18:04:00Z">
        <w:r w:rsidDel="00742AD1">
          <w:delText>⁠</w:delText>
        </w:r>
      </w:del>
      <w:r>
        <w:t>, yet little focus is given on the role of bacterial mutants and the commensal flora in pathogenesis.</w:t>
      </w:r>
    </w:p>
    <w:p w14:paraId="19C0631E" w14:textId="096C239A" w:rsidR="0020061D" w:rsidRDefault="00766C9B">
      <w:pPr>
        <w:pStyle w:val="Paragraph"/>
        <w:ind w:firstLine="720"/>
        <w:pPrChange w:id="3466" w:author="Nelly Wagner" w:date="2017-01-21T14:58:00Z">
          <w:pPr>
            <w:pStyle w:val="Paragraph"/>
          </w:pPr>
        </w:pPrChange>
      </w:pPr>
      <w:del w:id="3467" w:author="Nelly Wagner" w:date="2017-01-21T14:58:00Z">
        <w:r w:rsidDel="00736A90">
          <w:delText xml:space="preserve"> </w:delText>
        </w:r>
      </w:del>
      <w:r>
        <w:t xml:space="preserve">While the relevance of </w:t>
      </w:r>
      <w:r>
        <w:rPr>
          <w:i/>
          <w:iCs/>
        </w:rPr>
        <w:t xml:space="preserve">phePsaeR </w:t>
      </w:r>
      <w:r>
        <w:t xml:space="preserve">and </w:t>
      </w:r>
      <w:r>
        <w:rPr>
          <w:i/>
          <w:iCs/>
        </w:rPr>
        <w:t xml:space="preserve">sagB </w:t>
      </w:r>
      <w:r>
        <w:t xml:space="preserve">mutations in patients infected with </w:t>
      </w:r>
      <w:r>
        <w:rPr>
          <w:i/>
          <w:iCs/>
        </w:rPr>
        <w:t xml:space="preserve">S. aureus </w:t>
      </w:r>
      <w:r>
        <w:t xml:space="preserve">is unknown, other mutants have been recognised for their importance in disease, notably </w:t>
      </w:r>
      <w:r>
        <w:rPr>
          <w:i/>
          <w:iCs/>
        </w:rPr>
        <w:t xml:space="preserve">agr </w:t>
      </w:r>
      <w:r>
        <w:t xml:space="preserve">deficient strains </w:t>
      </w:r>
      <w:bookmarkStart w:id="3468" w:name="__UnoMark__42808_1995552439"/>
      <w:r>
        <w:t>(Park et al. 2012)</w:t>
      </w:r>
      <w:bookmarkEnd w:id="3468"/>
      <w:del w:id="3469" w:author="Nelly Wagner" w:date="2017-01-22T18:04:00Z">
        <w:r w:rsidDel="00742AD1">
          <w:delText>⁠</w:delText>
        </w:r>
      </w:del>
      <w:r>
        <w:t xml:space="preserve">. It is therefore likely that avirulent strains have a background role in disease by helping virulent clones. However, only a limited subset of attenuated mutants </w:t>
      </w:r>
      <w:del w:id="3470" w:author="Nelly Wagner" w:date="2017-01-22T18:04:00Z">
        <w:r w:rsidDel="00742AD1">
          <w:delText>have</w:delText>
        </w:r>
      </w:del>
      <w:ins w:id="3471" w:author="Nelly Wagner" w:date="2017-01-22T18:04:00Z">
        <w:r w:rsidR="00742AD1">
          <w:t>has</w:t>
        </w:r>
      </w:ins>
      <w:r>
        <w:t xml:space="preserve"> been tested in the present study. Thus</w:t>
      </w:r>
      <w:ins w:id="3472" w:author="Nelly Wagner" w:date="2017-01-22T18:04:00Z">
        <w:r w:rsidR="00742AD1">
          <w:t>,</w:t>
        </w:r>
      </w:ins>
      <w:r>
        <w:t xml:space="preserve"> the extent to which the “synergy effect” is an actual feature of staphylococcal pathogenesis has not been ascertained. Nevertheless, it appeared that a sustained pro-inflammatory response was protective for the host in the context of strain cooperation during infection. A previous study has also showed that a Th17-mediated pro-inflammatory response is protective during </w:t>
      </w:r>
      <w:r>
        <w:rPr>
          <w:i/>
          <w:iCs/>
        </w:rPr>
        <w:t>S. aureus</w:t>
      </w:r>
      <w:r>
        <w:t xml:space="preserve"> colonisation </w:t>
      </w:r>
      <w:bookmarkStart w:id="3473" w:name="__UnoMark__42812_1995552439"/>
      <w:r>
        <w:t>(Archer et al. 2013)</w:t>
      </w:r>
      <w:bookmarkEnd w:id="3473"/>
      <w:del w:id="3474" w:author="Nelly Wagner" w:date="2017-01-22T18:04:00Z">
        <w:r w:rsidDel="00742AD1">
          <w:delText>⁠</w:delText>
        </w:r>
      </w:del>
      <w:r>
        <w:t xml:space="preserve">. The “synergy effect” could therefore be studied further in zebrafish embryos in order to ascertain the impact of pro- and anti-inflammatory cytokines on </w:t>
      </w:r>
      <w:r>
        <w:rPr>
          <w:i/>
          <w:iCs/>
        </w:rPr>
        <w:t xml:space="preserve">S. aureus </w:t>
      </w:r>
      <w:r>
        <w:t>pathogenesis and possibly shift the immune response to the benefit of the host.</w:t>
      </w:r>
    </w:p>
    <w:p w14:paraId="04A73837" w14:textId="7A81CB2F" w:rsidR="0020061D" w:rsidRDefault="00766C9B">
      <w:pPr>
        <w:pStyle w:val="41"/>
      </w:pPr>
      <w:bookmarkStart w:id="3475" w:name="__RefHeading___Toc79911_1995552439"/>
      <w:bookmarkEnd w:id="3475"/>
      <w:r>
        <w:lastRenderedPageBreak/>
        <w:t>6.3. Future</w:t>
      </w:r>
      <w:r w:rsidRPr="00C374EF">
        <w:t xml:space="preserve"> </w:t>
      </w:r>
      <w:ins w:id="3476" w:author="Nelly Wagner" w:date="2017-01-21T16:48:00Z">
        <w:r w:rsidR="00BC5E20" w:rsidRPr="00C374EF">
          <w:t xml:space="preserve">work and </w:t>
        </w:r>
      </w:ins>
      <w:r>
        <w:t>directions</w:t>
      </w:r>
    </w:p>
    <w:p w14:paraId="589299D5" w14:textId="73695BC7" w:rsidR="00BC5E20" w:rsidRDefault="00766C9B">
      <w:pPr>
        <w:pStyle w:val="Paragraph"/>
        <w:rPr>
          <w:ins w:id="3477" w:author="Nelly Wagner" w:date="2017-01-21T16:49:00Z"/>
        </w:rPr>
      </w:pPr>
      <w:r>
        <w:rPr>
          <w:sz w:val="24"/>
          <w:szCs w:val="24"/>
        </w:rPr>
        <w:tab/>
      </w:r>
      <w:r>
        <w:t xml:space="preserve">In an era where the power of antibiotics is threatened by their inadequate and overuse, it is imperative that we understand the influence of antibiotics on both pathogens and hosts during colonisation and disease. This study has showed that the effect of antibiotic intervention should be integrated with the study of host-pathogen interactions. It is known that antibiotics can interact with immune cells </w:t>
      </w:r>
      <w:bookmarkStart w:id="3478" w:name="__UnoMark__42816_1995552439"/>
      <w:r>
        <w:t>(Ianaro et al. 2000)</w:t>
      </w:r>
      <w:bookmarkEnd w:id="3478"/>
      <w:del w:id="3479" w:author="Nelly Wagner" w:date="2017-01-22T18:04:00Z">
        <w:r w:rsidDel="00742AD1">
          <w:delText>⁠</w:delText>
        </w:r>
      </w:del>
      <w:r>
        <w:t xml:space="preserve"> and therefore can potentially affect the physiology of disease outside of the scope of antibiotic-resistance. More work is thus needed on the impact of antibiotic intervention on the host immune response during infection as it is important that therapeutic strategies boost, or at least conserve, a proper immune response. Specifically, in the context of staphylococcal infections, how antibiotics influence the outcome of the immune bottleneck needs to be elucidated. The immune bottleneck may indeed constitute a therapeutic breakpoint to lower the selection of resistant mutants in </w:t>
      </w:r>
      <w:ins w:id="3480" w:author="Nelly Wagner" w:date="2017-01-21T15:47:00Z">
        <w:r w:rsidR="008A2DF9">
          <w:t xml:space="preserve">treated </w:t>
        </w:r>
      </w:ins>
      <w:r>
        <w:t>patients and prevent bacterial replication.</w:t>
      </w:r>
    </w:p>
    <w:p w14:paraId="1E243FF1" w14:textId="439E18CC" w:rsidR="0020061D" w:rsidRPr="00A6483E" w:rsidRDefault="00BC5E20" w:rsidP="0008212E">
      <w:pPr>
        <w:pStyle w:val="Paragraph"/>
        <w:rPr>
          <w:i/>
          <w:rPrChange w:id="3481" w:author="Nelly Wagner" w:date="2017-01-23T18:34:00Z">
            <w:rPr/>
          </w:rPrChange>
        </w:rPr>
      </w:pPr>
      <w:ins w:id="3482" w:author="Nelly Wagner" w:date="2017-01-21T16:49:00Z">
        <w:r>
          <w:tab/>
        </w:r>
        <w:r w:rsidRPr="00C374EF">
          <w:t xml:space="preserve">First, future work should focus on testing the impact of sub-inhibitory </w:t>
        </w:r>
      </w:ins>
      <w:ins w:id="3483" w:author="Nelly Wagner" w:date="2017-01-21T16:50:00Z">
        <w:r w:rsidRPr="00C374EF">
          <w:t xml:space="preserve">antibiotic </w:t>
        </w:r>
      </w:ins>
      <w:ins w:id="3484" w:author="Nelly Wagner" w:date="2017-01-21T16:49:00Z">
        <w:r w:rsidRPr="00A6483E">
          <w:t xml:space="preserve">concentrations </w:t>
        </w:r>
      </w:ins>
      <w:ins w:id="3485" w:author="Nelly Wagner" w:date="2017-01-21T16:51:00Z">
        <w:r w:rsidRPr="00A6483E">
          <w:t xml:space="preserve">in our model </w:t>
        </w:r>
      </w:ins>
      <w:ins w:id="3486" w:author="Nelly Wagner" w:date="2017-01-21T16:49:00Z">
        <w:r w:rsidRPr="00A6483E">
          <w:t xml:space="preserve">for a broader range of </w:t>
        </w:r>
      </w:ins>
      <w:ins w:id="3487" w:author="Nelly Wagner" w:date="2017-01-21T16:50:00Z">
        <w:r w:rsidRPr="00A6483E">
          <w:t>drugs</w:t>
        </w:r>
      </w:ins>
      <w:ins w:id="3488" w:author="Nelly Wagner" w:date="2017-01-21T16:52:00Z">
        <w:r w:rsidRPr="00A6483E">
          <w:t>, especially those that are relevant to current treatment strategies.</w:t>
        </w:r>
      </w:ins>
      <w:ins w:id="3489" w:author="Nelly Wagner" w:date="2017-01-21T16:53:00Z">
        <w:r w:rsidRPr="00A6483E">
          <w:t xml:space="preserve"> </w:t>
        </w:r>
      </w:ins>
      <w:ins w:id="3490" w:author="Nelly Wagner" w:date="2017-01-21T15:41:00Z">
        <w:r w:rsidR="008A2DF9" w:rsidRPr="00A6483E">
          <w:rPr>
            <w:rPrChange w:id="3491" w:author="Nelly Wagner" w:date="2017-01-23T18:34:00Z">
              <w:rPr>
                <w:color w:val="0070C0"/>
              </w:rPr>
            </w:rPrChange>
          </w:rPr>
          <w:t xml:space="preserve">The </w:t>
        </w:r>
      </w:ins>
      <w:ins w:id="3492" w:author="Nelly Wagner" w:date="2017-01-21T15:44:00Z">
        <w:r w:rsidR="008A2DF9" w:rsidRPr="00A6483E">
          <w:rPr>
            <w:rPrChange w:id="3493" w:author="Nelly Wagner" w:date="2017-01-23T18:34:00Z">
              <w:rPr>
                <w:color w:val="0070C0"/>
              </w:rPr>
            </w:rPrChange>
          </w:rPr>
          <w:t xml:space="preserve">model and </w:t>
        </w:r>
      </w:ins>
      <w:ins w:id="3494" w:author="Nelly Wagner" w:date="2017-01-21T15:41:00Z">
        <w:r w:rsidR="008A2DF9" w:rsidRPr="00A6483E">
          <w:rPr>
            <w:rPrChange w:id="3495" w:author="Nelly Wagner" w:date="2017-01-23T18:34:00Z">
              <w:rPr>
                <w:color w:val="0070C0"/>
              </w:rPr>
            </w:rPrChange>
          </w:rPr>
          <w:t xml:space="preserve">tools used in the present study </w:t>
        </w:r>
      </w:ins>
      <w:ins w:id="3496" w:author="Nelly Wagner" w:date="2017-01-21T15:45:00Z">
        <w:r w:rsidR="008A2DF9" w:rsidRPr="00A6483E">
          <w:rPr>
            <w:rPrChange w:id="3497" w:author="Nelly Wagner" w:date="2017-01-23T18:34:00Z">
              <w:rPr>
                <w:color w:val="0070C0"/>
              </w:rPr>
            </w:rPrChange>
          </w:rPr>
          <w:t xml:space="preserve">could be applied </w:t>
        </w:r>
      </w:ins>
      <w:ins w:id="3498" w:author="Nelly Wagner" w:date="2017-01-21T15:46:00Z">
        <w:r w:rsidR="008A2DF9" w:rsidRPr="00A6483E">
          <w:rPr>
            <w:rPrChange w:id="3499" w:author="Nelly Wagner" w:date="2017-01-23T18:34:00Z">
              <w:rPr>
                <w:color w:val="0070C0"/>
              </w:rPr>
            </w:rPrChange>
          </w:rPr>
          <w:t xml:space="preserve">differently to investigate further the impact of antibiotics and the immune response on clonal expansion. </w:t>
        </w:r>
      </w:ins>
      <w:ins w:id="3500" w:author="Nelly Wagner" w:date="2017-01-21T15:47:00Z">
        <w:r w:rsidR="008A2DF9" w:rsidRPr="00A6483E">
          <w:rPr>
            <w:rPrChange w:id="3501" w:author="Nelly Wagner" w:date="2017-01-23T18:34:00Z">
              <w:rPr>
                <w:color w:val="0070C0"/>
              </w:rPr>
            </w:rPrChange>
          </w:rPr>
          <w:t>The effect of antibiotic intervention on zebrafish can be analysed by quantifying the expression of key pro- an</w:t>
        </w:r>
      </w:ins>
      <w:ins w:id="3502" w:author="Nelly Wagner" w:date="2017-01-21T15:51:00Z">
        <w:r w:rsidR="008A2DF9" w:rsidRPr="00A6483E">
          <w:rPr>
            <w:rPrChange w:id="3503" w:author="Nelly Wagner" w:date="2017-01-23T18:34:00Z">
              <w:rPr>
                <w:color w:val="0070C0"/>
              </w:rPr>
            </w:rPrChange>
          </w:rPr>
          <w:t>d</w:t>
        </w:r>
      </w:ins>
      <w:ins w:id="3504" w:author="Nelly Wagner" w:date="2017-01-21T15:47:00Z">
        <w:r w:rsidR="008A2DF9" w:rsidRPr="00A6483E">
          <w:rPr>
            <w:rPrChange w:id="3505" w:author="Nelly Wagner" w:date="2017-01-23T18:34:00Z">
              <w:rPr>
                <w:color w:val="0070C0"/>
              </w:rPr>
            </w:rPrChange>
          </w:rPr>
          <w:t xml:space="preserve"> anti</w:t>
        </w:r>
        <w:r w:rsidR="006B72E2" w:rsidRPr="00A6483E">
          <w:rPr>
            <w:rPrChange w:id="3506" w:author="Nelly Wagner" w:date="2017-01-23T18:34:00Z">
              <w:rPr>
                <w:color w:val="0070C0"/>
              </w:rPr>
            </w:rPrChange>
          </w:rPr>
          <w:t xml:space="preserve">-inflammatory immune cytokines in infected and non-infected zebrafish embryos. </w:t>
        </w:r>
      </w:ins>
      <w:ins w:id="3507" w:author="Nelly Wagner" w:date="2017-01-21T15:57:00Z">
        <w:r w:rsidR="006B72E2" w:rsidRPr="00A6483E">
          <w:rPr>
            <w:rPrChange w:id="3508" w:author="Nelly Wagner" w:date="2017-01-23T18:34:00Z">
              <w:rPr>
                <w:color w:val="0070C0"/>
              </w:rPr>
            </w:rPrChange>
          </w:rPr>
          <w:t>The hypothesis would be that</w:t>
        </w:r>
      </w:ins>
      <w:ins w:id="3509" w:author="Nelly Wagner" w:date="2017-01-21T15:58:00Z">
        <w:r w:rsidR="006B72E2" w:rsidRPr="00A6483E">
          <w:rPr>
            <w:rPrChange w:id="3510" w:author="Nelly Wagner" w:date="2017-01-23T18:34:00Z">
              <w:rPr>
                <w:color w:val="0070C0"/>
              </w:rPr>
            </w:rPrChange>
          </w:rPr>
          <w:t xml:space="preserve"> </w:t>
        </w:r>
      </w:ins>
      <w:ins w:id="3511" w:author="Nelly Wagner" w:date="2017-01-21T15:59:00Z">
        <w:r w:rsidR="006B72E2" w:rsidRPr="00A6483E">
          <w:rPr>
            <w:rPrChange w:id="3512" w:author="Nelly Wagner" w:date="2017-01-23T18:34:00Z">
              <w:rPr>
                <w:color w:val="0070C0"/>
              </w:rPr>
            </w:rPrChange>
          </w:rPr>
          <w:t>a</w:t>
        </w:r>
      </w:ins>
      <w:ins w:id="3513" w:author="Nelly Wagner" w:date="2017-01-21T15:58:00Z">
        <w:r w:rsidR="006B72E2" w:rsidRPr="00A6483E">
          <w:rPr>
            <w:rPrChange w:id="3514" w:author="Nelly Wagner" w:date="2017-01-23T18:34:00Z">
              <w:rPr>
                <w:color w:val="0070C0"/>
              </w:rPr>
            </w:rPrChange>
          </w:rPr>
          <w:t xml:space="preserve"> change</w:t>
        </w:r>
      </w:ins>
      <w:ins w:id="3515" w:author="Nelly Wagner" w:date="2017-01-21T15:59:00Z">
        <w:r w:rsidR="006B72E2" w:rsidRPr="00A6483E">
          <w:rPr>
            <w:rPrChange w:id="3516" w:author="Nelly Wagner" w:date="2017-01-23T18:34:00Z">
              <w:rPr>
                <w:color w:val="0070C0"/>
              </w:rPr>
            </w:rPrChange>
          </w:rPr>
          <w:t>, induced by antibiotics,</w:t>
        </w:r>
      </w:ins>
      <w:ins w:id="3517" w:author="Nelly Wagner" w:date="2017-01-21T15:58:00Z">
        <w:r w:rsidR="006B72E2" w:rsidRPr="00A6483E">
          <w:rPr>
            <w:rPrChange w:id="3518" w:author="Nelly Wagner" w:date="2017-01-23T18:34:00Z">
              <w:rPr>
                <w:color w:val="0070C0"/>
              </w:rPr>
            </w:rPrChange>
          </w:rPr>
          <w:t xml:space="preserve"> in the </w:t>
        </w:r>
      </w:ins>
      <w:ins w:id="3519" w:author="Nelly Wagner" w:date="2017-01-21T15:54:00Z">
        <w:r w:rsidR="006B72E2" w:rsidRPr="00A6483E">
          <w:rPr>
            <w:rPrChange w:id="3520" w:author="Nelly Wagner" w:date="2017-01-23T18:34:00Z">
              <w:rPr>
                <w:color w:val="0070C0"/>
              </w:rPr>
            </w:rPrChange>
          </w:rPr>
          <w:t>immune response and resistant clones being favoured are linked. Counteracting that immune change</w:t>
        </w:r>
      </w:ins>
      <w:ins w:id="3521" w:author="Nelly Wagner" w:date="2017-01-21T16:01:00Z">
        <w:r w:rsidR="006B72E2" w:rsidRPr="00A6483E">
          <w:rPr>
            <w:rPrChange w:id="3522" w:author="Nelly Wagner" w:date="2017-01-23T18:34:00Z">
              <w:rPr>
                <w:color w:val="0070C0"/>
              </w:rPr>
            </w:rPrChange>
          </w:rPr>
          <w:t xml:space="preserve"> – using recombinant cytokines or drugs </w:t>
        </w:r>
      </w:ins>
      <w:ins w:id="3523" w:author="Nelly Wagner" w:date="2017-01-21T16:02:00Z">
        <w:r w:rsidR="006B72E2" w:rsidRPr="00A6483E">
          <w:rPr>
            <w:rPrChange w:id="3524" w:author="Nelly Wagner" w:date="2017-01-23T18:34:00Z">
              <w:rPr>
                <w:color w:val="0070C0"/>
              </w:rPr>
            </w:rPrChange>
          </w:rPr>
          <w:t>–</w:t>
        </w:r>
      </w:ins>
      <w:ins w:id="3525" w:author="Nelly Wagner" w:date="2017-01-21T16:01:00Z">
        <w:r w:rsidR="006B72E2" w:rsidRPr="00A6483E">
          <w:rPr>
            <w:rPrChange w:id="3526" w:author="Nelly Wagner" w:date="2017-01-23T18:34:00Z">
              <w:rPr>
                <w:color w:val="0070C0"/>
              </w:rPr>
            </w:rPrChange>
          </w:rPr>
          <w:t xml:space="preserve"> </w:t>
        </w:r>
      </w:ins>
      <w:ins w:id="3527" w:author="Nelly Wagner" w:date="2017-01-21T15:54:00Z">
        <w:r w:rsidR="006B72E2" w:rsidRPr="00A6483E">
          <w:rPr>
            <w:rPrChange w:id="3528" w:author="Nelly Wagner" w:date="2017-01-23T18:34:00Z">
              <w:rPr>
                <w:color w:val="0070C0"/>
              </w:rPr>
            </w:rPrChange>
          </w:rPr>
          <w:t xml:space="preserve">would therefore change the </w:t>
        </w:r>
      </w:ins>
      <w:ins w:id="3529" w:author="Nelly Wagner" w:date="2017-01-21T16:00:00Z">
        <w:r w:rsidR="006B72E2" w:rsidRPr="00A6483E">
          <w:rPr>
            <w:i/>
            <w:rPrChange w:id="3530" w:author="Nelly Wagner" w:date="2017-01-23T18:34:00Z">
              <w:rPr>
                <w:i/>
                <w:color w:val="0070C0"/>
              </w:rPr>
            </w:rPrChange>
          </w:rPr>
          <w:t>post mortem</w:t>
        </w:r>
        <w:r w:rsidR="006B72E2" w:rsidRPr="00A6483E">
          <w:rPr>
            <w:rPrChange w:id="3531" w:author="Nelly Wagner" w:date="2017-01-23T18:34:00Z">
              <w:rPr>
                <w:color w:val="0070C0"/>
              </w:rPr>
            </w:rPrChange>
          </w:rPr>
          <w:t xml:space="preserve"> strain ratios. </w:t>
        </w:r>
      </w:ins>
      <w:ins w:id="3532" w:author="Nelly Wagner" w:date="2017-01-21T16:02:00Z">
        <w:r w:rsidR="00AC0F4C" w:rsidRPr="00A6483E">
          <w:rPr>
            <w:rPrChange w:id="3533" w:author="Nelly Wagner" w:date="2017-01-23T18:34:00Z">
              <w:rPr>
                <w:color w:val="0070C0"/>
              </w:rPr>
            </w:rPrChange>
          </w:rPr>
          <w:t xml:space="preserve">As a minimum, clonal expansion should be stochastic during antibiotic </w:t>
        </w:r>
      </w:ins>
      <w:ins w:id="3534" w:author="Nelly Wagner" w:date="2017-01-21T16:10:00Z">
        <w:r w:rsidR="00AC0F4C" w:rsidRPr="00A6483E">
          <w:rPr>
            <w:rPrChange w:id="3535" w:author="Nelly Wagner" w:date="2017-01-23T18:34:00Z">
              <w:rPr>
                <w:color w:val="0070C0"/>
              </w:rPr>
            </w:rPrChange>
          </w:rPr>
          <w:t>treatment</w:t>
        </w:r>
      </w:ins>
      <w:ins w:id="3536" w:author="Nelly Wagner" w:date="2017-01-21T16:02:00Z">
        <w:r w:rsidR="00AC0F4C" w:rsidRPr="00A6483E">
          <w:rPr>
            <w:rPrChange w:id="3537" w:author="Nelly Wagner" w:date="2017-01-23T18:34:00Z">
              <w:rPr>
                <w:color w:val="0070C0"/>
              </w:rPr>
            </w:rPrChange>
          </w:rPr>
          <w:t xml:space="preserve"> to slow d</w:t>
        </w:r>
      </w:ins>
      <w:ins w:id="3538" w:author="Nelly Wagner" w:date="2017-01-21T16:09:00Z">
        <w:r w:rsidR="00AC0F4C" w:rsidRPr="00A6483E">
          <w:rPr>
            <w:rPrChange w:id="3539" w:author="Nelly Wagner" w:date="2017-01-23T18:34:00Z">
              <w:rPr>
                <w:color w:val="0070C0"/>
              </w:rPr>
            </w:rPrChange>
          </w:rPr>
          <w:t xml:space="preserve">own the selection of resistant clones. However, </w:t>
        </w:r>
      </w:ins>
      <w:ins w:id="3540" w:author="Nelly Wagner" w:date="2017-01-21T16:10:00Z">
        <w:r w:rsidR="00AC0F4C" w:rsidRPr="00A6483E">
          <w:rPr>
            <w:rPrChange w:id="3541" w:author="Nelly Wagner" w:date="2017-01-23T18:34:00Z">
              <w:rPr>
                <w:color w:val="0070C0"/>
              </w:rPr>
            </w:rPrChange>
          </w:rPr>
          <w:t xml:space="preserve">how such an intervention could be applied to patients would remain a problem in the case of late diagnosis </w:t>
        </w:r>
      </w:ins>
      <w:ins w:id="3542" w:author="Nelly Wagner" w:date="2017-01-21T16:12:00Z">
        <w:r w:rsidR="003F3390" w:rsidRPr="00A6483E">
          <w:rPr>
            <w:rPrChange w:id="3543" w:author="Nelly Wagner" w:date="2017-01-23T18:34:00Z">
              <w:rPr>
                <w:color w:val="0070C0"/>
              </w:rPr>
            </w:rPrChange>
          </w:rPr>
          <w:t>of the infection or poor treatment compliance.</w:t>
        </w:r>
      </w:ins>
    </w:p>
    <w:p w14:paraId="6FB5CF99" w14:textId="77777777" w:rsidR="0020061D" w:rsidRDefault="0020061D">
      <w:pPr>
        <w:pStyle w:val="Paragraph"/>
      </w:pPr>
    </w:p>
    <w:p w14:paraId="0ADBB740" w14:textId="0563AC47" w:rsidR="0069686A" w:rsidRDefault="00766C9B">
      <w:pPr>
        <w:pStyle w:val="Paragraph"/>
        <w:widowControl w:val="0"/>
        <w:rPr>
          <w:ins w:id="3544" w:author="Nelly Wagner" w:date="2017-01-20T17:58:00Z"/>
        </w:rPr>
        <w:pPrChange w:id="3545" w:author="Nelly Wagner" w:date="2017-01-24T21:37:00Z">
          <w:pPr>
            <w:pStyle w:val="Paragraph"/>
          </w:pPr>
        </w:pPrChange>
      </w:pPr>
      <w:r>
        <w:tab/>
        <w:t xml:space="preserve">The role of microbial interactions in disease is still not well known, with most data coming from the study of the microbiome in patients </w:t>
      </w:r>
      <w:bookmarkStart w:id="3546" w:name="__UnoMark__42820_1995552439"/>
      <w:r>
        <w:t>(Johnson et al. 2015)</w:t>
      </w:r>
      <w:bookmarkEnd w:id="3546"/>
      <w:del w:id="3547" w:author="Nelly Wagner" w:date="2017-01-22T18:04:00Z">
        <w:r w:rsidDel="00742AD1">
          <w:delText>⁠</w:delText>
        </w:r>
      </w:del>
      <w:r>
        <w:t xml:space="preserve">. </w:t>
      </w:r>
      <w:ins w:id="3548" w:author="Nelly Wagner" w:date="2017-01-24T21:36:00Z">
        <w:r w:rsidR="00421CC2">
          <w:t xml:space="preserve">Owing to studies like this, it is now clear that the diversity in commensal microorganism determines the susceptibility to certain types of infections. However, cooperation between pathogens after the initial colonisation and entry inside the host is not well documented. Our findings indicate that such interactions are possible </w:t>
        </w:r>
        <w:r w:rsidR="00421CC2" w:rsidRPr="00C374EF">
          <w:t>and can even be synergistic</w:t>
        </w:r>
        <w:r w:rsidR="00421CC2" w:rsidRPr="00A6483E">
          <w:t>.</w:t>
        </w:r>
        <w:r w:rsidR="00421CC2">
          <w:t xml:space="preserve"> </w:t>
        </w:r>
      </w:ins>
    </w:p>
    <w:p w14:paraId="61725767" w14:textId="491C3D0F" w:rsidR="0069686A" w:rsidRDefault="00091D6F">
      <w:pPr>
        <w:pStyle w:val="Paragraph"/>
        <w:rPr>
          <w:ins w:id="3549" w:author="Nelly Wagner" w:date="2017-01-20T17:58:00Z"/>
        </w:rPr>
      </w:pPr>
      <w:ins w:id="3550" w:author="Nelly Wagner" w:date="2017-01-20T17:59:00Z">
        <w:r>
          <w:rPr>
            <w:noProof/>
            <w:lang w:eastAsia="en-GB"/>
          </w:rPr>
          <w:lastRenderedPageBreak/>
          <w:drawing>
            <wp:inline distT="0" distB="0" distL="0" distR="0" wp14:anchorId="5B5F364C" wp14:editId="5701847A">
              <wp:extent cx="4514850" cy="545393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eneral discussion.png"/>
                      <pic:cNvPicPr/>
                    </pic:nvPicPr>
                    <pic:blipFill>
                      <a:blip r:embed="rId63"/>
                      <a:stretch>
                        <a:fillRect/>
                      </a:stretch>
                    </pic:blipFill>
                    <pic:spPr>
                      <a:xfrm>
                        <a:off x="0" y="0"/>
                        <a:ext cx="4518995" cy="5458946"/>
                      </a:xfrm>
                      <a:prstGeom prst="rect">
                        <a:avLst/>
                      </a:prstGeom>
                    </pic:spPr>
                  </pic:pic>
                </a:graphicData>
              </a:graphic>
            </wp:inline>
          </w:drawing>
        </w:r>
      </w:ins>
    </w:p>
    <w:p w14:paraId="73C19925" w14:textId="6EDF6458" w:rsidR="00091D6F" w:rsidRPr="00A6483E" w:rsidRDefault="00091D6F">
      <w:pPr>
        <w:pStyle w:val="Paragraph"/>
        <w:rPr>
          <w:ins w:id="3551" w:author="Nelly Wagner" w:date="2017-01-20T18:00:00Z"/>
          <w:sz w:val="20"/>
          <w:rPrChange w:id="3552" w:author="Nelly Wagner" w:date="2017-01-23T18:34:00Z">
            <w:rPr>
              <w:ins w:id="3553" w:author="Nelly Wagner" w:date="2017-01-20T18:00:00Z"/>
            </w:rPr>
          </w:rPrChange>
        </w:rPr>
      </w:pPr>
      <w:ins w:id="3554" w:author="Nelly Wagner" w:date="2017-01-20T18:00:00Z">
        <w:r w:rsidRPr="00A6483E">
          <w:rPr>
            <w:b/>
            <w:sz w:val="20"/>
            <w:rPrChange w:id="3555" w:author="Nelly Wagner" w:date="2017-01-23T18:34:00Z">
              <w:rPr>
                <w:b/>
              </w:rPr>
            </w:rPrChange>
          </w:rPr>
          <w:t xml:space="preserve">Figure 6.1. Known impact of environmental, pathogen and host factors on the stochastic clonal expansion of </w:t>
        </w:r>
      </w:ins>
      <w:ins w:id="3556" w:author="Nelly Wagner" w:date="2017-01-20T18:03:00Z">
        <w:r w:rsidRPr="00A6483E">
          <w:rPr>
            <w:b/>
            <w:i/>
            <w:sz w:val="20"/>
            <w:rPrChange w:id="3557" w:author="Nelly Wagner" w:date="2017-01-23T18:34:00Z">
              <w:rPr>
                <w:b/>
                <w:i/>
              </w:rPr>
            </w:rPrChange>
          </w:rPr>
          <w:t>S. aureus</w:t>
        </w:r>
        <w:r w:rsidRPr="00A6483E">
          <w:rPr>
            <w:b/>
            <w:sz w:val="20"/>
            <w:rPrChange w:id="3558" w:author="Nelly Wagner" w:date="2017-01-23T18:34:00Z">
              <w:rPr>
                <w:b/>
              </w:rPr>
            </w:rPrChange>
          </w:rPr>
          <w:t>.</w:t>
        </w:r>
      </w:ins>
      <w:ins w:id="3559" w:author="Nelly Wagner" w:date="2017-01-20T18:43:00Z">
        <w:r w:rsidR="00FB7D8A" w:rsidRPr="00A6483E">
          <w:rPr>
            <w:b/>
            <w:sz w:val="20"/>
            <w:rPrChange w:id="3560" w:author="Nelly Wagner" w:date="2017-01-23T18:34:00Z">
              <w:rPr>
                <w:b/>
                <w:color w:val="2E74B5" w:themeColor="accent1" w:themeShade="BF"/>
              </w:rPr>
            </w:rPrChange>
          </w:rPr>
          <w:t xml:space="preserve"> (A)</w:t>
        </w:r>
      </w:ins>
      <w:ins w:id="3561" w:author="Nelly Wagner" w:date="2017-01-20T18:44:00Z">
        <w:r w:rsidR="00FB7D8A" w:rsidRPr="00A6483E">
          <w:rPr>
            <w:sz w:val="20"/>
            <w:rPrChange w:id="3562" w:author="Nelly Wagner" w:date="2017-01-23T18:34:00Z">
              <w:rPr>
                <w:color w:val="2E74B5" w:themeColor="accent1" w:themeShade="BF"/>
              </w:rPr>
            </w:rPrChange>
          </w:rPr>
          <w:t xml:space="preserve"> </w:t>
        </w:r>
      </w:ins>
      <w:ins w:id="3563" w:author="Nelly Wagner" w:date="2017-01-20T18:46:00Z">
        <w:r w:rsidR="00FB7D8A" w:rsidRPr="00A6483E">
          <w:rPr>
            <w:sz w:val="20"/>
            <w:rPrChange w:id="3564" w:author="Nelly Wagner" w:date="2017-01-23T18:34:00Z">
              <w:rPr>
                <w:color w:val="2E74B5" w:themeColor="accent1" w:themeShade="BF"/>
              </w:rPr>
            </w:rPrChange>
          </w:rPr>
          <w:t>This work has established</w:t>
        </w:r>
      </w:ins>
      <w:ins w:id="3565" w:author="Nelly Wagner" w:date="2017-01-20T18:47:00Z">
        <w:r w:rsidR="00FB7D8A" w:rsidRPr="00A6483E">
          <w:rPr>
            <w:sz w:val="20"/>
            <w:rPrChange w:id="3566" w:author="Nelly Wagner" w:date="2017-01-23T18:34:00Z">
              <w:rPr/>
            </w:rPrChange>
          </w:rPr>
          <w:t xml:space="preserve"> that </w:t>
        </w:r>
      </w:ins>
      <w:ins w:id="3567" w:author="Nelly Wagner" w:date="2017-01-20T18:48:00Z">
        <w:r w:rsidR="00FB7D8A" w:rsidRPr="00A6483E">
          <w:rPr>
            <w:i/>
            <w:sz w:val="20"/>
            <w:rPrChange w:id="3568" w:author="Nelly Wagner" w:date="2017-01-23T18:34:00Z">
              <w:rPr>
                <w:i/>
              </w:rPr>
            </w:rPrChange>
          </w:rPr>
          <w:t xml:space="preserve">in vivo </w:t>
        </w:r>
      </w:ins>
      <w:ins w:id="3569" w:author="Nelly Wagner" w:date="2017-01-20T18:47:00Z">
        <w:r w:rsidR="00FB7D8A" w:rsidRPr="00A6483E">
          <w:rPr>
            <w:sz w:val="20"/>
            <w:rPrChange w:id="3570" w:author="Nelly Wagner" w:date="2017-01-23T18:34:00Z">
              <w:rPr/>
            </w:rPrChange>
          </w:rPr>
          <w:t xml:space="preserve">sub-inhibitory doses of antibiotics can skew clonal expansion </w:t>
        </w:r>
      </w:ins>
      <w:ins w:id="3571" w:author="Nelly Wagner" w:date="2017-01-20T18:51:00Z">
        <w:r w:rsidR="00FB7D8A" w:rsidRPr="00A6483E">
          <w:rPr>
            <w:sz w:val="20"/>
            <w:rPrChange w:id="3572" w:author="Nelly Wagner" w:date="2017-01-23T18:34:00Z">
              <w:rPr/>
            </w:rPrChange>
          </w:rPr>
          <w:t xml:space="preserve">in favour of a resistant strain. For this to happen, </w:t>
        </w:r>
      </w:ins>
      <w:ins w:id="3573" w:author="Nelly Wagner" w:date="2017-01-20T18:55:00Z">
        <w:r w:rsidR="00AB17FC" w:rsidRPr="00A6483E">
          <w:rPr>
            <w:sz w:val="20"/>
            <w:rPrChange w:id="3574" w:author="Nelly Wagner" w:date="2017-01-23T18:34:00Z">
              <w:rPr/>
            </w:rPrChange>
          </w:rPr>
          <w:t xml:space="preserve">a </w:t>
        </w:r>
      </w:ins>
      <w:ins w:id="3575" w:author="Nelly Wagner" w:date="2017-01-20T18:51:00Z">
        <w:r w:rsidR="00FB7D8A" w:rsidRPr="00A6483E">
          <w:rPr>
            <w:sz w:val="20"/>
            <w:rPrChange w:id="3576" w:author="Nelly Wagner" w:date="2017-01-23T18:34:00Z">
              <w:rPr/>
            </w:rPrChange>
          </w:rPr>
          <w:t>part of the initial bacterial population needs to be resistant to the antibiotic</w:t>
        </w:r>
      </w:ins>
      <w:ins w:id="3577" w:author="Nelly Wagner" w:date="2017-01-20T18:53:00Z">
        <w:r w:rsidR="00AB17FC" w:rsidRPr="00A6483E">
          <w:rPr>
            <w:sz w:val="20"/>
            <w:rPrChange w:id="3578" w:author="Nelly Wagner" w:date="2017-01-23T18:34:00Z">
              <w:rPr/>
            </w:rPrChange>
          </w:rPr>
          <w:t xml:space="preserve"> (blue circles)</w:t>
        </w:r>
      </w:ins>
      <w:ins w:id="3579" w:author="Nelly Wagner" w:date="2017-01-20T18:55:00Z">
        <w:r w:rsidR="00AB17FC" w:rsidRPr="00A6483E">
          <w:rPr>
            <w:sz w:val="20"/>
            <w:rPrChange w:id="3580" w:author="Nelly Wagner" w:date="2017-01-23T18:34:00Z">
              <w:rPr/>
            </w:rPrChange>
          </w:rPr>
          <w:t xml:space="preserve"> and the other part sensitive</w:t>
        </w:r>
      </w:ins>
      <w:ins w:id="3581" w:author="Nelly Wagner" w:date="2017-01-20T18:56:00Z">
        <w:r w:rsidR="00AB17FC" w:rsidRPr="00A6483E">
          <w:rPr>
            <w:sz w:val="20"/>
            <w:rPrChange w:id="3582" w:author="Nelly Wagner" w:date="2017-01-23T18:34:00Z">
              <w:rPr/>
            </w:rPrChange>
          </w:rPr>
          <w:t xml:space="preserve"> (green circles). The </w:t>
        </w:r>
      </w:ins>
      <w:ins w:id="3583" w:author="Nelly Wagner" w:date="2017-01-20T18:58:00Z">
        <w:r w:rsidR="00AB17FC" w:rsidRPr="00A6483E">
          <w:rPr>
            <w:sz w:val="20"/>
            <w:rPrChange w:id="3584" w:author="Nelly Wagner" w:date="2017-01-23T18:34:00Z">
              <w:rPr/>
            </w:rPrChange>
          </w:rPr>
          <w:t>initial model using a 1:1 ratio of bacterial populations has been used. Host factors</w:t>
        </w:r>
      </w:ins>
      <w:ins w:id="3585" w:author="Nelly Wagner" w:date="2017-01-20T18:59:00Z">
        <w:r w:rsidR="00AB17FC" w:rsidRPr="00A6483E">
          <w:rPr>
            <w:sz w:val="20"/>
            <w:rPrChange w:id="3586" w:author="Nelly Wagner" w:date="2017-01-23T18:34:00Z">
              <w:rPr/>
            </w:rPrChange>
          </w:rPr>
          <w:t>,</w:t>
        </w:r>
      </w:ins>
      <w:ins w:id="3587" w:author="Nelly Wagner" w:date="2017-01-20T18:58:00Z">
        <w:r w:rsidR="00AB17FC" w:rsidRPr="00A6483E">
          <w:rPr>
            <w:sz w:val="20"/>
            <w:rPrChange w:id="3588" w:author="Nelly Wagner" w:date="2017-01-23T18:34:00Z">
              <w:rPr/>
            </w:rPrChange>
          </w:rPr>
          <w:t xml:space="preserve"> other than the presence of innate immune cells</w:t>
        </w:r>
      </w:ins>
      <w:ins w:id="3589" w:author="Nelly Wagner" w:date="2017-01-20T18:59:00Z">
        <w:r w:rsidR="00AB17FC" w:rsidRPr="00A6483E">
          <w:rPr>
            <w:sz w:val="20"/>
            <w:rPrChange w:id="3590" w:author="Nelly Wagner" w:date="2017-01-23T18:34:00Z">
              <w:rPr/>
            </w:rPrChange>
          </w:rPr>
          <w:t xml:space="preserve"> (McVicker et al. 2014),</w:t>
        </w:r>
      </w:ins>
      <w:ins w:id="3591" w:author="Nelly Wagner" w:date="2017-01-20T18:58:00Z">
        <w:r w:rsidR="00AB17FC" w:rsidRPr="00A6483E">
          <w:rPr>
            <w:sz w:val="20"/>
            <w:rPrChange w:id="3592" w:author="Nelly Wagner" w:date="2017-01-23T18:34:00Z">
              <w:rPr/>
            </w:rPrChange>
          </w:rPr>
          <w:t xml:space="preserve"> have not been investigated </w:t>
        </w:r>
      </w:ins>
      <w:ins w:id="3593" w:author="Nelly Wagner" w:date="2017-01-20T19:01:00Z">
        <w:r w:rsidR="00AB17FC" w:rsidRPr="00A6483E">
          <w:rPr>
            <w:sz w:val="20"/>
            <w:rPrChange w:id="3594" w:author="Nelly Wagner" w:date="2017-01-23T18:34:00Z">
              <w:rPr/>
            </w:rPrChange>
          </w:rPr>
          <w:t xml:space="preserve">under these conditions. </w:t>
        </w:r>
        <w:r w:rsidR="00AB17FC" w:rsidRPr="00A6483E">
          <w:rPr>
            <w:b/>
            <w:sz w:val="20"/>
            <w:rPrChange w:id="3595" w:author="Nelly Wagner" w:date="2017-01-23T18:34:00Z">
              <w:rPr>
                <w:b/>
              </w:rPr>
            </w:rPrChange>
          </w:rPr>
          <w:t>(B)</w:t>
        </w:r>
        <w:r w:rsidR="00AB17FC" w:rsidRPr="00A6483E">
          <w:rPr>
            <w:sz w:val="20"/>
            <w:rPrChange w:id="3596" w:author="Nelly Wagner" w:date="2017-01-23T18:34:00Z">
              <w:rPr/>
            </w:rPrChange>
          </w:rPr>
          <w:t xml:space="preserve"> Host factors and ot</w:t>
        </w:r>
      </w:ins>
      <w:ins w:id="3597" w:author="Nelly Wagner" w:date="2017-01-20T19:02:00Z">
        <w:r w:rsidR="00AB17FC" w:rsidRPr="00A6483E">
          <w:rPr>
            <w:sz w:val="20"/>
            <w:rPrChange w:id="3598" w:author="Nelly Wagner" w:date="2017-01-23T18:34:00Z">
              <w:rPr/>
            </w:rPrChange>
          </w:rPr>
          <w:t>her pathogen factors have been investigated using a 1:10 ratio of bacterial population</w:t>
        </w:r>
        <w:r w:rsidR="009D4C8A" w:rsidRPr="00A6483E">
          <w:rPr>
            <w:sz w:val="20"/>
            <w:rPrChange w:id="3599" w:author="Nelly Wagner" w:date="2017-01-23T18:34:00Z">
              <w:rPr/>
            </w:rPrChange>
          </w:rPr>
          <w:t>s</w:t>
        </w:r>
      </w:ins>
      <w:ins w:id="3600" w:author="Nelly Wagner" w:date="2017-01-20T19:03:00Z">
        <w:r w:rsidR="009D4C8A" w:rsidRPr="00A6483E">
          <w:rPr>
            <w:sz w:val="20"/>
            <w:rPrChange w:id="3601" w:author="Nelly Wagner" w:date="2017-01-23T18:34:00Z">
              <w:rPr/>
            </w:rPrChange>
          </w:rPr>
          <w:t xml:space="preserve">. </w:t>
        </w:r>
      </w:ins>
      <w:ins w:id="3602" w:author="Nelly Wagner" w:date="2017-01-20T19:14:00Z">
        <w:r w:rsidR="00C469F3" w:rsidRPr="00A6483E">
          <w:rPr>
            <w:sz w:val="20"/>
            <w:rPrChange w:id="3603" w:author="Nelly Wagner" w:date="2017-01-23T18:34:00Z">
              <w:rPr/>
            </w:rPrChange>
          </w:rPr>
          <w:t xml:space="preserve">Environmental factors were not investigated under these conditions. </w:t>
        </w:r>
      </w:ins>
      <w:ins w:id="3604" w:author="Nelly Wagner" w:date="2017-01-20T19:06:00Z">
        <w:r w:rsidR="009D4C8A" w:rsidRPr="00A6483E">
          <w:rPr>
            <w:sz w:val="20"/>
            <w:rPrChange w:id="3605" w:author="Nelly Wagner" w:date="2017-01-23T18:34:00Z">
              <w:rPr/>
            </w:rPrChange>
          </w:rPr>
          <w:t>The presence of a</w:t>
        </w:r>
      </w:ins>
      <w:ins w:id="3606" w:author="Nelly Wagner" w:date="2017-01-20T19:03:00Z">
        <w:r w:rsidR="009D4C8A" w:rsidRPr="00A6483E">
          <w:rPr>
            <w:sz w:val="20"/>
            <w:rPrChange w:id="3607" w:author="Nelly Wagner" w:date="2017-01-23T18:34:00Z">
              <w:rPr/>
            </w:rPrChange>
          </w:rPr>
          <w:t xml:space="preserve">ttenuated mutants </w:t>
        </w:r>
      </w:ins>
      <w:ins w:id="3608" w:author="Nelly Wagner" w:date="2017-01-20T19:04:00Z">
        <w:r w:rsidR="009D4C8A" w:rsidRPr="00A6483E">
          <w:rPr>
            <w:sz w:val="20"/>
            <w:rPrChange w:id="3609" w:author="Nelly Wagner" w:date="2017-01-23T18:34:00Z">
              <w:rPr/>
            </w:rPrChange>
          </w:rPr>
          <w:t xml:space="preserve">(green circles) can affect the outcome of clonal expansion. </w:t>
        </w:r>
        <w:r w:rsidR="009D4C8A" w:rsidRPr="00A6483E">
          <w:rPr>
            <w:i/>
            <w:sz w:val="20"/>
            <w:rPrChange w:id="3610" w:author="Nelly Wagner" w:date="2017-01-23T18:34:00Z">
              <w:rPr>
                <w:i/>
              </w:rPr>
            </w:rPrChange>
          </w:rPr>
          <w:t>SagB</w:t>
        </w:r>
        <w:r w:rsidR="009D4C8A" w:rsidRPr="00A6483E">
          <w:rPr>
            <w:sz w:val="20"/>
            <w:rPrChange w:id="3611" w:author="Nelly Wagner" w:date="2017-01-23T18:34:00Z">
              <w:rPr/>
            </w:rPrChange>
          </w:rPr>
          <w:t xml:space="preserve"> </w:t>
        </w:r>
      </w:ins>
      <w:ins w:id="3612" w:author="Nelly Wagner" w:date="2017-01-20T19:06:00Z">
        <w:r w:rsidR="009D4C8A" w:rsidRPr="00A6483E">
          <w:rPr>
            <w:sz w:val="20"/>
            <w:rPrChange w:id="3613" w:author="Nelly Wagner" w:date="2017-01-23T18:34:00Z">
              <w:rPr/>
            </w:rPrChange>
          </w:rPr>
          <w:t xml:space="preserve">allowed the wild-type parent strain </w:t>
        </w:r>
      </w:ins>
      <w:ins w:id="3614" w:author="Nelly Wagner" w:date="2017-01-20T19:08:00Z">
        <w:r w:rsidR="009D4C8A" w:rsidRPr="00A6483E">
          <w:rPr>
            <w:sz w:val="20"/>
            <w:rPrChange w:id="3615" w:author="Nelly Wagner" w:date="2017-01-23T18:34:00Z">
              <w:rPr/>
            </w:rPrChange>
          </w:rPr>
          <w:t xml:space="preserve">(blue circles) </w:t>
        </w:r>
      </w:ins>
      <w:ins w:id="3616" w:author="Nelly Wagner" w:date="2017-01-20T19:06:00Z">
        <w:r w:rsidR="009D4C8A" w:rsidRPr="00A6483E">
          <w:rPr>
            <w:sz w:val="20"/>
            <w:rPrChange w:id="3617" w:author="Nelly Wagner" w:date="2017-01-23T18:34:00Z">
              <w:rPr/>
            </w:rPrChange>
          </w:rPr>
          <w:t xml:space="preserve">to outgrow </w:t>
        </w:r>
      </w:ins>
      <w:ins w:id="3618" w:author="Nelly Wagner" w:date="2017-01-20T19:07:00Z">
        <w:r w:rsidR="009D4C8A" w:rsidRPr="00A6483E">
          <w:rPr>
            <w:sz w:val="20"/>
            <w:rPrChange w:id="3619" w:author="Nelly Wagner" w:date="2017-01-23T18:34:00Z">
              <w:rPr/>
            </w:rPrChange>
          </w:rPr>
          <w:t xml:space="preserve">it but decreased the level of successful infection. </w:t>
        </w:r>
        <w:r w:rsidR="009D4C8A" w:rsidRPr="00A6483E">
          <w:rPr>
            <w:i/>
            <w:sz w:val="20"/>
            <w:rPrChange w:id="3620" w:author="Nelly Wagner" w:date="2017-01-23T18:34:00Z">
              <w:rPr>
                <w:i/>
              </w:rPr>
            </w:rPrChange>
          </w:rPr>
          <w:t xml:space="preserve">PhePsaeR </w:t>
        </w:r>
      </w:ins>
      <w:ins w:id="3621" w:author="Nelly Wagner" w:date="2017-01-20T19:08:00Z">
        <w:r w:rsidR="009D4C8A" w:rsidRPr="00A6483E">
          <w:rPr>
            <w:sz w:val="20"/>
            <w:rPrChange w:id="3622" w:author="Nelly Wagner" w:date="2017-01-23T18:34:00Z">
              <w:rPr/>
            </w:rPrChange>
          </w:rPr>
          <w:t>was also outgrown by the parent strain but contributed to the success of the infection</w:t>
        </w:r>
      </w:ins>
      <w:ins w:id="3623" w:author="Nelly Wagner" w:date="2017-01-20T19:09:00Z">
        <w:r w:rsidR="009D4C8A" w:rsidRPr="00A6483E">
          <w:rPr>
            <w:sz w:val="20"/>
            <w:rPrChange w:id="3624" w:author="Nelly Wagner" w:date="2017-01-23T18:34:00Z">
              <w:rPr/>
            </w:rPrChange>
          </w:rPr>
          <w:t>.</w:t>
        </w:r>
      </w:ins>
      <w:ins w:id="3625" w:author="Nelly Wagner" w:date="2017-01-20T19:10:00Z">
        <w:r w:rsidR="009D4C8A" w:rsidRPr="00A6483E">
          <w:rPr>
            <w:sz w:val="20"/>
            <w:rPrChange w:id="3626" w:author="Nelly Wagner" w:date="2017-01-23T18:34:00Z">
              <w:rPr/>
            </w:rPrChange>
          </w:rPr>
          <w:t xml:space="preserve"> In both cases, clonal expansion </w:t>
        </w:r>
      </w:ins>
      <w:ins w:id="3627" w:author="Nelly Wagner" w:date="2017-01-20T19:11:00Z">
        <w:r w:rsidR="00892743" w:rsidRPr="00A6483E">
          <w:rPr>
            <w:sz w:val="20"/>
            <w:rPrChange w:id="3628" w:author="Nelly Wagner" w:date="2017-01-23T18:34:00Z">
              <w:rPr>
                <w:color w:val="0070C0"/>
                <w:sz w:val="20"/>
              </w:rPr>
            </w:rPrChange>
          </w:rPr>
          <w:t xml:space="preserve">is not stochastic as only the virulent parent strain </w:t>
        </w:r>
      </w:ins>
      <w:ins w:id="3629" w:author="Nelly Wagner" w:date="2017-01-21T15:30:00Z">
        <w:r w:rsidR="00892743" w:rsidRPr="00A6483E">
          <w:rPr>
            <w:sz w:val="20"/>
            <w:rPrChange w:id="3630" w:author="Nelly Wagner" w:date="2017-01-23T18:34:00Z">
              <w:rPr>
                <w:color w:val="0070C0"/>
                <w:sz w:val="20"/>
              </w:rPr>
            </w:rPrChange>
          </w:rPr>
          <w:t>clonally expand</w:t>
        </w:r>
        <w:r w:rsidR="00A73D8C" w:rsidRPr="00A6483E">
          <w:rPr>
            <w:sz w:val="20"/>
            <w:rPrChange w:id="3631" w:author="Nelly Wagner" w:date="2017-01-23T18:34:00Z">
              <w:rPr>
                <w:color w:val="0070C0"/>
                <w:sz w:val="20"/>
              </w:rPr>
            </w:rPrChange>
          </w:rPr>
          <w:t>s</w:t>
        </w:r>
        <w:r w:rsidR="00892743" w:rsidRPr="00A6483E">
          <w:rPr>
            <w:sz w:val="20"/>
            <w:rPrChange w:id="3632" w:author="Nelly Wagner" w:date="2017-01-23T18:34:00Z">
              <w:rPr>
                <w:color w:val="0070C0"/>
                <w:sz w:val="20"/>
              </w:rPr>
            </w:rPrChange>
          </w:rPr>
          <w:t>, even though it is rarer in the initial inoculum</w:t>
        </w:r>
      </w:ins>
      <w:ins w:id="3633" w:author="Nelly Wagner" w:date="2017-01-20T19:11:00Z">
        <w:r w:rsidR="009D4C8A" w:rsidRPr="00A6483E">
          <w:rPr>
            <w:sz w:val="20"/>
            <w:rPrChange w:id="3634" w:author="Nelly Wagner" w:date="2017-01-23T18:34:00Z">
              <w:rPr/>
            </w:rPrChange>
          </w:rPr>
          <w:t>. Inflammation</w:t>
        </w:r>
      </w:ins>
      <w:ins w:id="3635" w:author="Nelly Wagner" w:date="2017-01-20T19:13:00Z">
        <w:r w:rsidR="00C469F3" w:rsidRPr="00A6483E">
          <w:rPr>
            <w:sz w:val="20"/>
            <w:rPrChange w:id="3636" w:author="Nelly Wagner" w:date="2017-01-23T18:34:00Z">
              <w:rPr/>
            </w:rPrChange>
          </w:rPr>
          <w:t>,</w:t>
        </w:r>
      </w:ins>
      <w:ins w:id="3637" w:author="Nelly Wagner" w:date="2017-01-20T19:11:00Z">
        <w:r w:rsidR="009D4C8A" w:rsidRPr="00A6483E">
          <w:rPr>
            <w:sz w:val="20"/>
            <w:rPrChange w:id="3638" w:author="Nelly Wagner" w:date="2017-01-23T18:34:00Z">
              <w:rPr/>
            </w:rPrChange>
          </w:rPr>
          <w:t xml:space="preserve"> mediated by IL-</w:t>
        </w:r>
      </w:ins>
      <w:ins w:id="3639" w:author="Nelly Wagner" w:date="2017-01-20T19:12:00Z">
        <w:r w:rsidR="009D4C8A" w:rsidRPr="00A6483E">
          <w:rPr>
            <w:sz w:val="20"/>
            <w:rPrChange w:id="3640" w:author="Nelly Wagner" w:date="2017-01-23T18:34:00Z">
              <w:rPr/>
            </w:rPrChange>
          </w:rPr>
          <w:t>1β</w:t>
        </w:r>
      </w:ins>
      <w:ins w:id="3641" w:author="Nelly Wagner" w:date="2017-01-20T19:13:00Z">
        <w:r w:rsidR="00C469F3" w:rsidRPr="00A6483E">
          <w:rPr>
            <w:sz w:val="20"/>
            <w:rPrChange w:id="3642" w:author="Nelly Wagner" w:date="2017-01-23T18:34:00Z">
              <w:rPr/>
            </w:rPrChange>
          </w:rPr>
          <w:t xml:space="preserve">, is involved in the outcome of the </w:t>
        </w:r>
      </w:ins>
      <w:ins w:id="3643" w:author="Nelly Wagner" w:date="2017-01-20T19:15:00Z">
        <w:r w:rsidR="00C469F3" w:rsidRPr="00A6483E">
          <w:rPr>
            <w:sz w:val="20"/>
            <w:rPrChange w:id="3644" w:author="Nelly Wagner" w:date="2017-01-23T18:34:00Z">
              <w:rPr>
                <w:color w:val="0070C0"/>
                <w:sz w:val="20"/>
              </w:rPr>
            </w:rPrChange>
          </w:rPr>
          <w:t>strain ratios</w:t>
        </w:r>
      </w:ins>
      <w:ins w:id="3645" w:author="Nelly Wagner" w:date="2017-01-20T19:13:00Z">
        <w:r w:rsidR="00C469F3" w:rsidRPr="00A6483E">
          <w:rPr>
            <w:sz w:val="20"/>
            <w:rPrChange w:id="3646" w:author="Nelly Wagner" w:date="2017-01-23T18:34:00Z">
              <w:rPr/>
            </w:rPrChange>
          </w:rPr>
          <w:t>.</w:t>
        </w:r>
      </w:ins>
    </w:p>
    <w:p w14:paraId="3DAEA672" w14:textId="5A39CA71" w:rsidR="00676627" w:rsidRPr="00C374EF" w:rsidRDefault="00421CC2">
      <w:pPr>
        <w:pStyle w:val="Paragraph"/>
        <w:ind w:firstLine="720"/>
        <w:rPr>
          <w:ins w:id="3647" w:author="Nelly Wagner" w:date="2017-01-21T16:39:00Z"/>
        </w:rPr>
        <w:pPrChange w:id="3648" w:author="Nelly Wagner" w:date="2017-01-24T21:38:00Z">
          <w:pPr>
            <w:pStyle w:val="Paragraph"/>
          </w:pPr>
        </w:pPrChange>
      </w:pPr>
      <w:ins w:id="3649" w:author="Nelly Wagner" w:date="2017-01-24T21:37:00Z">
        <w:r w:rsidRPr="00A6483E">
          <w:lastRenderedPageBreak/>
          <w:t>More studies are needed to establish the role of commensal microorganisms in infectious diseases.</w:t>
        </w:r>
        <w:r>
          <w:t xml:space="preserve"> </w:t>
        </w:r>
      </w:ins>
      <w:del w:id="3650" w:author="Nelly Wagner" w:date="2017-01-24T21:36:00Z">
        <w:r w:rsidR="00766C9B" w:rsidDel="00421CC2">
          <w:delText>Owing to studies like this, it is now clear that the diversity in commensal microorganism determines the susceptibility to certain types of infections. However, cooperation between pathogens after the initial colonisation and entry inside the host is not well documented. Our findings indicate that such interactions are possible</w:delText>
        </w:r>
      </w:del>
      <w:ins w:id="3651" w:author="Nelly Wagner" w:date="2017-01-21T16:41:00Z">
        <w:r w:rsidR="00676627" w:rsidRPr="00A6483E">
          <w:t>Recent work in our lab has already established that</w:t>
        </w:r>
      </w:ins>
      <w:ins w:id="3652" w:author="Nelly Wagner" w:date="2017-01-21T16:43:00Z">
        <w:r w:rsidR="00676627" w:rsidRPr="00A6483E">
          <w:rPr>
            <w:rPrChange w:id="3653" w:author="Nelly Wagner" w:date="2017-01-23T18:34:00Z">
              <w:rPr>
                <w:color w:val="0070C0"/>
              </w:rPr>
            </w:rPrChange>
          </w:rPr>
          <w:t>,</w:t>
        </w:r>
        <w:r w:rsidR="00676627" w:rsidRPr="00C374EF">
          <w:t xml:space="preserve"> in the “synergy effect”</w:t>
        </w:r>
        <w:r w:rsidR="00676627" w:rsidRPr="00A6483E">
          <w:rPr>
            <w:rPrChange w:id="3654" w:author="Nelly Wagner" w:date="2017-01-23T18:34:00Z">
              <w:rPr>
                <w:color w:val="0070C0"/>
              </w:rPr>
            </w:rPrChange>
          </w:rPr>
          <w:t>,</w:t>
        </w:r>
      </w:ins>
      <w:ins w:id="3655" w:author="Nelly Wagner" w:date="2017-01-21T16:41:00Z">
        <w:r w:rsidR="00676627" w:rsidRPr="00C374EF">
          <w:t xml:space="preserve"> non-infectious bacteria can be used instead of</w:t>
        </w:r>
      </w:ins>
      <w:ins w:id="3656" w:author="Nelly Wagner" w:date="2017-01-21T16:42:00Z">
        <w:r w:rsidR="00676627" w:rsidRPr="00C374EF">
          <w:t xml:space="preserve"> attenuated</w:t>
        </w:r>
      </w:ins>
      <w:ins w:id="3657" w:author="Nelly Wagner" w:date="2017-01-21T16:41:00Z">
        <w:r w:rsidR="00676627" w:rsidRPr="00A6483E">
          <w:t xml:space="preserve"> </w:t>
        </w:r>
      </w:ins>
      <w:ins w:id="3658" w:author="Nelly Wagner" w:date="2017-01-21T16:42:00Z">
        <w:r w:rsidR="00676627" w:rsidRPr="00A6483E">
          <w:rPr>
            <w:i/>
          </w:rPr>
          <w:t>S. aureus</w:t>
        </w:r>
        <w:r w:rsidR="00676627" w:rsidRPr="00A6483E">
          <w:t xml:space="preserve"> mutants</w:t>
        </w:r>
      </w:ins>
      <w:ins w:id="3659" w:author="Nelly Wagner" w:date="2017-01-21T16:39:00Z">
        <w:r w:rsidR="00676627" w:rsidRPr="00A6483E">
          <w:rPr>
            <w:rPrChange w:id="3660" w:author="Nelly Wagner" w:date="2017-01-23T18:34:00Z">
              <w:rPr>
                <w:color w:val="0070C0"/>
              </w:rPr>
            </w:rPrChange>
          </w:rPr>
          <w:t xml:space="preserve">. </w:t>
        </w:r>
      </w:ins>
      <w:ins w:id="3661" w:author="Nelly Wagner" w:date="2017-01-21T16:45:00Z">
        <w:r w:rsidR="00676627" w:rsidRPr="00A6483E">
          <w:rPr>
            <w:rPrChange w:id="3662" w:author="Nelly Wagner" w:date="2017-01-23T18:34:00Z">
              <w:rPr>
                <w:color w:val="0070C0"/>
              </w:rPr>
            </w:rPrChange>
          </w:rPr>
          <w:t>A broader range of commensal microorganisms should be tested</w:t>
        </w:r>
        <w:r w:rsidR="00C43D77" w:rsidRPr="00A6483E">
          <w:rPr>
            <w:rPrChange w:id="3663" w:author="Nelly Wagner" w:date="2017-01-23T18:34:00Z">
              <w:rPr>
                <w:color w:val="0070C0"/>
              </w:rPr>
            </w:rPrChange>
          </w:rPr>
          <w:t xml:space="preserve">, especially those found in the same </w:t>
        </w:r>
      </w:ins>
      <w:ins w:id="3664" w:author="Nelly Wagner" w:date="2017-01-21T16:46:00Z">
        <w:r w:rsidR="00C43D77" w:rsidRPr="00A6483E">
          <w:rPr>
            <w:rPrChange w:id="3665" w:author="Nelly Wagner" w:date="2017-01-23T18:34:00Z">
              <w:rPr>
                <w:color w:val="0070C0"/>
              </w:rPr>
            </w:rPrChange>
          </w:rPr>
          <w:t xml:space="preserve">body </w:t>
        </w:r>
      </w:ins>
      <w:ins w:id="3666" w:author="Nelly Wagner" w:date="2017-01-21T16:45:00Z">
        <w:r w:rsidR="00C43D77" w:rsidRPr="00A6483E">
          <w:rPr>
            <w:rPrChange w:id="3667" w:author="Nelly Wagner" w:date="2017-01-23T18:34:00Z">
              <w:rPr>
                <w:color w:val="0070C0"/>
              </w:rPr>
            </w:rPrChange>
          </w:rPr>
          <w:t xml:space="preserve">places as </w:t>
        </w:r>
      </w:ins>
      <w:ins w:id="3668" w:author="Nelly Wagner" w:date="2017-01-21T16:46:00Z">
        <w:r w:rsidR="00C43D77" w:rsidRPr="00A6483E">
          <w:rPr>
            <w:i/>
            <w:rPrChange w:id="3669" w:author="Nelly Wagner" w:date="2017-01-23T18:34:00Z">
              <w:rPr>
                <w:i/>
                <w:color w:val="0070C0"/>
              </w:rPr>
            </w:rPrChange>
          </w:rPr>
          <w:t xml:space="preserve">S. aureus </w:t>
        </w:r>
        <w:r w:rsidR="00C43D77" w:rsidRPr="00A6483E">
          <w:rPr>
            <w:rPrChange w:id="3670" w:author="Nelly Wagner" w:date="2017-01-23T18:34:00Z">
              <w:rPr>
                <w:color w:val="0070C0"/>
              </w:rPr>
            </w:rPrChange>
          </w:rPr>
          <w:t>(skin and nares).</w:t>
        </w:r>
      </w:ins>
      <w:del w:id="3671" w:author="Nelly Wagner" w:date="2017-01-21T16:39:00Z">
        <w:r w:rsidR="00766C9B" w:rsidRPr="00C374EF" w:rsidDel="00676627">
          <w:delText xml:space="preserve">, </w:delText>
        </w:r>
      </w:del>
    </w:p>
    <w:p w14:paraId="7B5C0650" w14:textId="40B0180D" w:rsidR="00676627" w:rsidRDefault="00BC5E20">
      <w:pPr>
        <w:pStyle w:val="Paragraph"/>
        <w:ind w:firstLine="720"/>
        <w:rPr>
          <w:ins w:id="3672" w:author="Nelly Wagner" w:date="2017-01-21T16:38:00Z"/>
        </w:rPr>
        <w:pPrChange w:id="3673" w:author="Nelly Wagner" w:date="2017-01-21T16:39:00Z">
          <w:pPr>
            <w:pStyle w:val="Paragraph"/>
          </w:pPr>
        </w:pPrChange>
      </w:pPr>
      <w:ins w:id="3674" w:author="Nelly Wagner" w:date="2017-01-21T16:54:00Z">
        <w:r w:rsidRPr="00C374EF">
          <w:t>The present work has shown that</w:t>
        </w:r>
      </w:ins>
      <w:ins w:id="3675" w:author="Nelly Wagner" w:date="2017-01-21T16:55:00Z">
        <w:r w:rsidRPr="00A6483E">
          <w:t xml:space="preserve"> the “synergy effect” could be due to the level of IL-1β</w:t>
        </w:r>
        <w:r w:rsidR="004530B8" w:rsidRPr="00A6483E">
          <w:t xml:space="preserve"> produced in response to each individual strain.</w:t>
        </w:r>
      </w:ins>
      <w:del w:id="3676" w:author="Nelly Wagner" w:date="2017-01-21T16:55:00Z">
        <w:r w:rsidR="00766C9B" w:rsidRPr="00A6483E" w:rsidDel="00BC5E20">
          <w:delText>by</w:delText>
        </w:r>
      </w:del>
      <w:del w:id="3677" w:author="Nelly Wagner" w:date="2017-01-21T16:56:00Z">
        <w:r w:rsidR="00766C9B" w:rsidRPr="00A6483E" w:rsidDel="004530B8">
          <w:delText xml:space="preserve"> </w:delText>
        </w:r>
      </w:del>
      <w:ins w:id="3678" w:author="Nelly Wagner" w:date="2017-01-21T16:56:00Z">
        <w:r w:rsidR="004530B8" w:rsidRPr="00A6483E">
          <w:t xml:space="preserve"> Future work should first focus on </w:t>
        </w:r>
      </w:ins>
      <w:ins w:id="3679" w:author="Nelly Wagner" w:date="2017-01-21T16:58:00Z">
        <w:r w:rsidR="004530B8" w:rsidRPr="00A6483E">
          <w:rPr>
            <w:rPrChange w:id="3680" w:author="Nelly Wagner" w:date="2017-01-23T18:34:00Z">
              <w:rPr>
                <w:color w:val="0070C0"/>
              </w:rPr>
            </w:rPrChange>
          </w:rPr>
          <w:t xml:space="preserve">doing the </w:t>
        </w:r>
        <w:r w:rsidR="004530B8" w:rsidRPr="00A6483E">
          <w:rPr>
            <w:i/>
            <w:rPrChange w:id="3681" w:author="Nelly Wagner" w:date="2017-01-23T18:34:00Z">
              <w:rPr>
                <w:i/>
                <w:color w:val="0070C0"/>
              </w:rPr>
            </w:rPrChange>
          </w:rPr>
          <w:t>il-1β in situ</w:t>
        </w:r>
        <w:r w:rsidR="004530B8" w:rsidRPr="00A6483E">
          <w:rPr>
            <w:rPrChange w:id="3682" w:author="Nelly Wagner" w:date="2017-01-23T18:34:00Z">
              <w:rPr>
                <w:color w:val="0070C0"/>
              </w:rPr>
            </w:rPrChange>
          </w:rPr>
          <w:t xml:space="preserve"> assay on zebrafish embryos infected with the mixtures of strains (1:10 ratio of SH1000 to </w:t>
        </w:r>
      </w:ins>
      <w:ins w:id="3683" w:author="Nelly Wagner" w:date="2017-01-21T17:00:00Z">
        <w:r w:rsidR="004530B8" w:rsidRPr="00A6483E">
          <w:rPr>
            <w:rPrChange w:id="3684" w:author="Nelly Wagner" w:date="2017-01-23T18:34:00Z">
              <w:rPr>
                <w:color w:val="0070C0"/>
              </w:rPr>
            </w:rPrChange>
          </w:rPr>
          <w:t xml:space="preserve">either </w:t>
        </w:r>
      </w:ins>
      <w:ins w:id="3685" w:author="Nelly Wagner" w:date="2017-01-21T16:59:00Z">
        <w:r w:rsidR="004530B8" w:rsidRPr="00A6483E">
          <w:rPr>
            <w:i/>
            <w:rPrChange w:id="3686" w:author="Nelly Wagner" w:date="2017-01-23T18:34:00Z">
              <w:rPr>
                <w:i/>
                <w:color w:val="0070C0"/>
              </w:rPr>
            </w:rPrChange>
          </w:rPr>
          <w:t>sagB</w:t>
        </w:r>
        <w:r w:rsidR="004530B8" w:rsidRPr="00A6483E">
          <w:rPr>
            <w:rPrChange w:id="3687" w:author="Nelly Wagner" w:date="2017-01-23T18:34:00Z">
              <w:rPr>
                <w:color w:val="0070C0"/>
              </w:rPr>
            </w:rPrChange>
          </w:rPr>
          <w:t xml:space="preserve"> or </w:t>
        </w:r>
        <w:r w:rsidR="004530B8" w:rsidRPr="00A6483E">
          <w:rPr>
            <w:i/>
            <w:rPrChange w:id="3688" w:author="Nelly Wagner" w:date="2017-01-23T18:34:00Z">
              <w:rPr>
                <w:i/>
                <w:color w:val="0070C0"/>
              </w:rPr>
            </w:rPrChange>
          </w:rPr>
          <w:t>phePsaeR</w:t>
        </w:r>
      </w:ins>
      <w:ins w:id="3689" w:author="Nelly Wagner" w:date="2017-01-21T17:00:00Z">
        <w:r w:rsidR="004530B8" w:rsidRPr="00A6483E">
          <w:rPr>
            <w:rPrChange w:id="3690" w:author="Nelly Wagner" w:date="2017-01-23T18:34:00Z">
              <w:rPr>
                <w:color w:val="0070C0"/>
              </w:rPr>
            </w:rPrChange>
          </w:rPr>
          <w:t xml:space="preserve">). </w:t>
        </w:r>
      </w:ins>
      <w:ins w:id="3691" w:author="Nelly Wagner" w:date="2017-01-21T17:01:00Z">
        <w:r w:rsidR="004530B8" w:rsidRPr="00A6483E">
          <w:rPr>
            <w:rPrChange w:id="3692" w:author="Nelly Wagner" w:date="2017-01-23T18:34:00Z">
              <w:rPr>
                <w:color w:val="0070C0"/>
              </w:rPr>
            </w:rPrChange>
          </w:rPr>
          <w:t>This is to check that the conclusions derived from the experiment using single strains for infection are correct</w:t>
        </w:r>
      </w:ins>
      <w:ins w:id="3693" w:author="Nelly Wagner" w:date="2017-01-21T17:02:00Z">
        <w:r w:rsidR="004530B8" w:rsidRPr="00A6483E">
          <w:rPr>
            <w:rPrChange w:id="3694" w:author="Nelly Wagner" w:date="2017-01-23T18:34:00Z">
              <w:rPr>
                <w:color w:val="0070C0"/>
              </w:rPr>
            </w:rPrChange>
          </w:rPr>
          <w:t xml:space="preserve"> – i.e. </w:t>
        </w:r>
      </w:ins>
      <w:ins w:id="3695" w:author="Nelly Wagner" w:date="2017-01-21T17:06:00Z">
        <w:r w:rsidR="007B4AE6" w:rsidRPr="00A6483E">
          <w:rPr>
            <w:rPrChange w:id="3696" w:author="Nelly Wagner" w:date="2017-01-23T18:34:00Z">
              <w:rPr>
                <w:color w:val="0070C0"/>
              </w:rPr>
            </w:rPrChange>
          </w:rPr>
          <w:t xml:space="preserve">that </w:t>
        </w:r>
      </w:ins>
      <w:ins w:id="3697" w:author="Nelly Wagner" w:date="2017-01-21T17:04:00Z">
        <w:r w:rsidR="004530B8" w:rsidRPr="00A6483E">
          <w:rPr>
            <w:rPrChange w:id="3698" w:author="Nelly Wagner" w:date="2017-01-23T18:34:00Z">
              <w:rPr>
                <w:color w:val="0070C0"/>
              </w:rPr>
            </w:rPrChange>
          </w:rPr>
          <w:t xml:space="preserve">a high level of IL-1β is produced with </w:t>
        </w:r>
        <w:r w:rsidR="004530B8" w:rsidRPr="00A6483E">
          <w:rPr>
            <w:i/>
            <w:rPrChange w:id="3699" w:author="Nelly Wagner" w:date="2017-01-23T18:34:00Z">
              <w:rPr>
                <w:i/>
                <w:color w:val="0070C0"/>
              </w:rPr>
            </w:rPrChange>
          </w:rPr>
          <w:t>sagB</w:t>
        </w:r>
        <w:r w:rsidR="004530B8" w:rsidRPr="00A6483E">
          <w:rPr>
            <w:rPrChange w:id="3700" w:author="Nelly Wagner" w:date="2017-01-23T18:34:00Z">
              <w:rPr>
                <w:color w:val="0070C0"/>
              </w:rPr>
            </w:rPrChange>
          </w:rPr>
          <w:t xml:space="preserve">, preventing SH1000 from causing disease, whilst </w:t>
        </w:r>
      </w:ins>
      <w:ins w:id="3701" w:author="Nelly Wagner" w:date="2017-01-21T17:05:00Z">
        <w:r w:rsidR="004530B8" w:rsidRPr="00A6483E">
          <w:rPr>
            <w:i/>
            <w:rPrChange w:id="3702" w:author="Nelly Wagner" w:date="2017-01-23T18:34:00Z">
              <w:rPr>
                <w:i/>
                <w:color w:val="0070C0"/>
              </w:rPr>
            </w:rPrChange>
          </w:rPr>
          <w:t>phePsaeR</w:t>
        </w:r>
        <w:r w:rsidR="004530B8" w:rsidRPr="00A6483E">
          <w:rPr>
            <w:rPrChange w:id="3703" w:author="Nelly Wagner" w:date="2017-01-23T18:34:00Z">
              <w:rPr>
                <w:color w:val="0070C0"/>
              </w:rPr>
            </w:rPrChange>
          </w:rPr>
          <w:t xml:space="preserve"> reduces the expression of IL-1β, thereby allowing SH1000 </w:t>
        </w:r>
        <w:r w:rsidR="007B4AE6" w:rsidRPr="00A6483E">
          <w:rPr>
            <w:rPrChange w:id="3704" w:author="Nelly Wagner" w:date="2017-01-23T18:34:00Z">
              <w:rPr>
                <w:color w:val="0070C0"/>
              </w:rPr>
            </w:rPrChange>
          </w:rPr>
          <w:t>to cause a fatal infection</w:t>
        </w:r>
      </w:ins>
      <w:ins w:id="3705" w:author="Nelly Wagner" w:date="2017-01-21T17:01:00Z">
        <w:r w:rsidR="004530B8" w:rsidRPr="00A6483E">
          <w:rPr>
            <w:rPrChange w:id="3706" w:author="Nelly Wagner" w:date="2017-01-23T18:34:00Z">
              <w:rPr>
                <w:color w:val="0070C0"/>
              </w:rPr>
            </w:rPrChange>
          </w:rPr>
          <w:t>.</w:t>
        </w:r>
      </w:ins>
      <w:ins w:id="3707" w:author="Nelly Wagner" w:date="2017-01-21T17:06:00Z">
        <w:r w:rsidR="007B4AE6" w:rsidRPr="00A6483E">
          <w:rPr>
            <w:rPrChange w:id="3708" w:author="Nelly Wagner" w:date="2017-01-23T18:34:00Z">
              <w:rPr>
                <w:color w:val="0070C0"/>
              </w:rPr>
            </w:rPrChange>
          </w:rPr>
          <w:t xml:space="preserve"> Alternatively, the recently developed zebrafish </w:t>
        </w:r>
        <w:r w:rsidR="007B4AE6" w:rsidRPr="00A6483E">
          <w:rPr>
            <w:i/>
            <w:rPrChange w:id="3709" w:author="Nelly Wagner" w:date="2017-01-23T18:34:00Z">
              <w:rPr>
                <w:color w:val="0070C0"/>
              </w:rPr>
            </w:rPrChange>
          </w:rPr>
          <w:t>IL-1β</w:t>
        </w:r>
        <w:r w:rsidR="007B4AE6" w:rsidRPr="00C374EF" w:rsidDel="004530B8">
          <w:t xml:space="preserve"> </w:t>
        </w:r>
        <w:r w:rsidR="007B4AE6" w:rsidRPr="00C374EF">
          <w:t>reporter lin</w:t>
        </w:r>
        <w:r w:rsidR="007B4AE6" w:rsidRPr="00A6483E">
          <w:rPr>
            <w:rPrChange w:id="3710" w:author="Nelly Wagner" w:date="2017-01-23T18:34:00Z">
              <w:rPr>
                <w:color w:val="0070C0"/>
              </w:rPr>
            </w:rPrChange>
          </w:rPr>
          <w:t xml:space="preserve">e could be used to quantify the expression of </w:t>
        </w:r>
      </w:ins>
      <w:ins w:id="3711" w:author="Nelly Wagner" w:date="2017-01-21T17:07:00Z">
        <w:r w:rsidR="007B4AE6" w:rsidRPr="00A6483E">
          <w:rPr>
            <w:rPrChange w:id="3712" w:author="Nelly Wagner" w:date="2017-01-23T18:34:00Z">
              <w:rPr>
                <w:color w:val="0070C0"/>
              </w:rPr>
            </w:rPrChange>
          </w:rPr>
          <w:t>IL-1β</w:t>
        </w:r>
        <w:r w:rsidR="007B4AE6" w:rsidRPr="00C374EF">
          <w:t xml:space="preserve"> instead of the </w:t>
        </w:r>
        <w:r w:rsidR="007B4AE6" w:rsidRPr="00C374EF">
          <w:rPr>
            <w:i/>
          </w:rPr>
          <w:t xml:space="preserve">in situ </w:t>
        </w:r>
        <w:r w:rsidR="007B4AE6" w:rsidRPr="00A6483E">
          <w:rPr>
            <w:rPrChange w:id="3713" w:author="Nelly Wagner" w:date="2017-01-23T18:34:00Z">
              <w:rPr>
                <w:color w:val="0070C0"/>
              </w:rPr>
            </w:rPrChange>
          </w:rPr>
          <w:t>assay.</w:t>
        </w:r>
      </w:ins>
      <w:ins w:id="3714" w:author="Nelly Wagner" w:date="2017-01-21T17:08:00Z">
        <w:r w:rsidR="007B4AE6" w:rsidRPr="00A6483E">
          <w:rPr>
            <w:rPrChange w:id="3715" w:author="Nelly Wagner" w:date="2017-01-23T18:34:00Z">
              <w:rPr>
                <w:color w:val="0070C0"/>
              </w:rPr>
            </w:rPrChange>
          </w:rPr>
          <w:t xml:space="preserve"> If the conclusions were correct then</w:t>
        </w:r>
      </w:ins>
      <w:del w:id="3716" w:author="Nelly Wagner" w:date="2017-01-21T16:56:00Z">
        <w:r w:rsidR="00766C9B" w:rsidRPr="00C374EF" w:rsidDel="004530B8">
          <w:delText>establishing an imbalance in the inflammatory response</w:delText>
        </w:r>
      </w:del>
      <w:del w:id="3717" w:author="Nelly Wagner" w:date="2017-01-21T17:00:00Z">
        <w:r w:rsidR="00766C9B" w:rsidRPr="00C374EF" w:rsidDel="004530B8">
          <w:delText>.</w:delText>
        </w:r>
      </w:del>
      <w:r w:rsidR="00766C9B" w:rsidRPr="00A6483E">
        <w:t xml:space="preserve"> </w:t>
      </w:r>
      <w:ins w:id="3718" w:author="Nelly Wagner" w:date="2017-01-21T17:09:00Z">
        <w:r w:rsidR="007B4AE6" w:rsidRPr="00A6483E">
          <w:rPr>
            <w:rPrChange w:id="3719" w:author="Nelly Wagner" w:date="2017-01-23T18:34:00Z">
              <w:rPr>
                <w:color w:val="0070C0"/>
              </w:rPr>
            </w:rPrChange>
          </w:rPr>
          <w:t>further studies</w:t>
        </w:r>
      </w:ins>
      <w:del w:id="3720" w:author="Nelly Wagner" w:date="2017-01-21T17:09:00Z">
        <w:r w:rsidR="00766C9B" w:rsidRPr="00C374EF" w:rsidDel="007B4AE6">
          <w:delText>Future work</w:delText>
        </w:r>
      </w:del>
      <w:r w:rsidR="00766C9B" w:rsidRPr="00C374EF">
        <w:t xml:space="preserve"> </w:t>
      </w:r>
      <w:r w:rsidR="00766C9B">
        <w:t xml:space="preserve">could focus on using recombinant pro- and anti-inflammatory cytokines to manipulate the virulence of the three strains used in this study (namely SH1000, </w:t>
      </w:r>
      <w:r w:rsidR="00766C9B">
        <w:rPr>
          <w:i/>
          <w:iCs/>
        </w:rPr>
        <w:t>phePsaeR</w:t>
      </w:r>
      <w:r w:rsidR="00766C9B">
        <w:t xml:space="preserve"> and </w:t>
      </w:r>
      <w:r w:rsidR="00766C9B">
        <w:rPr>
          <w:i/>
          <w:iCs/>
        </w:rPr>
        <w:t>sagB</w:t>
      </w:r>
      <w:r w:rsidR="00766C9B">
        <w:t xml:space="preserve">). </w:t>
      </w:r>
    </w:p>
    <w:p w14:paraId="2CEA12A0" w14:textId="3223E49C" w:rsidR="0020061D" w:rsidRDefault="00766C9B">
      <w:pPr>
        <w:pStyle w:val="Paragraph"/>
        <w:ind w:firstLine="720"/>
        <w:pPrChange w:id="3721" w:author="Nelly Wagner" w:date="2017-01-21T16:38:00Z">
          <w:pPr>
            <w:pStyle w:val="Paragraph"/>
          </w:pPr>
        </w:pPrChange>
      </w:pPr>
      <w:r>
        <w:t xml:space="preserve">If the outcome of the “synergy effect” between strains can be changed using recombinant </w:t>
      </w:r>
      <w:del w:id="3722" w:author="Nelly Wagner" w:date="2017-01-21T16:56:00Z">
        <w:r w:rsidDel="004530B8">
          <w:delText>cytokines</w:delText>
        </w:r>
      </w:del>
      <w:ins w:id="3723" w:author="Nelly Wagner" w:date="2017-01-21T16:56:00Z">
        <w:r w:rsidR="004530B8">
          <w:t>cytokines,</w:t>
        </w:r>
      </w:ins>
      <w:r>
        <w:t xml:space="preserve"> then a new therapeutic strategy that shift the immune response in favour of the host is conceivable. With the slow discovery of new antibiotics and the failing of vaccine development </w:t>
      </w:r>
      <w:bookmarkStart w:id="3724" w:name="__UnoMark__42824_1995552439"/>
      <w:r>
        <w:t>(Pozzi et al. 2015)</w:t>
      </w:r>
      <w:bookmarkEnd w:id="3724"/>
      <w:del w:id="3725" w:author="Nelly Wagner" w:date="2017-01-22T18:04:00Z">
        <w:r w:rsidDel="00742AD1">
          <w:delText>⁠</w:delText>
        </w:r>
      </w:del>
      <w:r>
        <w:t>, it is indeed crucial to explore every avenue on staphylococcal pathogenesis.</w:t>
      </w:r>
    </w:p>
    <w:p w14:paraId="2AD94949" w14:textId="77777777" w:rsidR="0020061D" w:rsidRDefault="0020061D">
      <w:pPr>
        <w:pStyle w:val="Paragraph"/>
      </w:pPr>
    </w:p>
    <w:p w14:paraId="6CDD4218" w14:textId="77777777" w:rsidR="0020061D" w:rsidRDefault="00766C9B">
      <w:pPr>
        <w:pStyle w:val="Paragraph"/>
      </w:pPr>
      <w:r>
        <w:tab/>
        <w:t xml:space="preserve">Given the incredible number of clinical strains of </w:t>
      </w:r>
      <w:r>
        <w:rPr>
          <w:i/>
          <w:iCs/>
        </w:rPr>
        <w:t>S. aureus</w:t>
      </w:r>
      <w:r>
        <w:t xml:space="preserve"> and their wide disparity in virulence, steps should be taken to create more systematic models to study this opportunist pathogen. It is important to use a range of strains to take into account the diversity of clinical lineages. A systematic evaluation of the transposon library in the USA300 background </w:t>
      </w:r>
      <w:bookmarkStart w:id="3726" w:name="__UnoMark__42828_1995552439"/>
      <w:r>
        <w:t>(Fey et al. 2013)</w:t>
      </w:r>
      <w:bookmarkEnd w:id="3726"/>
      <w:del w:id="3727" w:author="Nelly Wagner" w:date="2017-01-22T18:04:00Z">
        <w:r w:rsidDel="00742AD1">
          <w:delText>⁠</w:delText>
        </w:r>
      </w:del>
      <w:r>
        <w:t xml:space="preserve"> using the zebrafish model will provide a platform for the identification of novel common components required for </w:t>
      </w:r>
      <w:r>
        <w:rPr>
          <w:i/>
          <w:iCs/>
        </w:rPr>
        <w:t xml:space="preserve">S. aureus </w:t>
      </w:r>
      <w:r>
        <w:t>diseases.</w:t>
      </w:r>
    </w:p>
    <w:p w14:paraId="7F3D84FB" w14:textId="77777777" w:rsidR="0020061D" w:rsidRDefault="00766C9B">
      <w:pPr>
        <w:pStyle w:val="41"/>
      </w:pPr>
      <w:bookmarkStart w:id="3728" w:name="__RefHeading___Toc79913_1995552439"/>
      <w:bookmarkEnd w:id="3728"/>
      <w:r>
        <w:rPr>
          <w:bCs/>
          <w:color w:val="000000"/>
        </w:rPr>
        <w:t>6.4. Concluding remarks</w:t>
      </w:r>
    </w:p>
    <w:p w14:paraId="76239188" w14:textId="77777777" w:rsidR="0020061D" w:rsidRDefault="00766C9B">
      <w:pPr>
        <w:pStyle w:val="Paragraph"/>
      </w:pPr>
      <w:r>
        <w:rPr>
          <w:sz w:val="24"/>
          <w:szCs w:val="24"/>
        </w:rPr>
        <w:tab/>
      </w:r>
      <w:r>
        <w:t xml:space="preserve">Although not a popular model for staphylococcal diseases, zebrafish embryos have proved very useful in dissecting interactions between </w:t>
      </w:r>
      <w:r>
        <w:rPr>
          <w:i/>
          <w:iCs/>
        </w:rPr>
        <w:t xml:space="preserve">S. aureus </w:t>
      </w:r>
      <w:r>
        <w:t xml:space="preserve">and its host owing to its small size and easy genetic manipulation. This study has demonstrated that stochastic clonal expansion of </w:t>
      </w:r>
      <w:r>
        <w:rPr>
          <w:i/>
          <w:iCs/>
        </w:rPr>
        <w:t>S. aureus</w:t>
      </w:r>
      <w:r>
        <w:t xml:space="preserve"> is affected by external factors, such as antibiotic intervention, and internal factors, for instance the impact of individual strains on the host inflammatory response. Although these results need to be taken across </w:t>
      </w:r>
      <w:r>
        <w:lastRenderedPageBreak/>
        <w:t xml:space="preserve">other models for relevance to human infections, the zebrafish model of </w:t>
      </w:r>
      <w:r>
        <w:rPr>
          <w:i/>
          <w:iCs/>
        </w:rPr>
        <w:t>S. aureus</w:t>
      </w:r>
      <w:r>
        <w:t xml:space="preserve"> infection has been very useful in uncovering these mechanisms.</w:t>
      </w:r>
    </w:p>
    <w:p w14:paraId="4D931474" w14:textId="77777777" w:rsidR="0020061D" w:rsidRDefault="0020061D">
      <w:pPr>
        <w:pStyle w:val="Paragraph"/>
      </w:pPr>
    </w:p>
    <w:p w14:paraId="1E847E55" w14:textId="2BCA7ABA" w:rsidR="0020061D" w:rsidRDefault="00766C9B">
      <w:pPr>
        <w:pStyle w:val="Paragraph"/>
      </w:pPr>
      <w:r>
        <w:tab/>
        <w:t>Nevertheless, two major limitations exist in the model used in this study. First, the disparity in the immune response and predominant virulence factors depending on the infection site makes the systemic infection model relevant only to systemic and not local infections. For instance</w:t>
      </w:r>
      <w:ins w:id="3729" w:author="Nelly Wagner" w:date="2017-01-22T18:05:00Z">
        <w:r w:rsidR="00742AD1">
          <w:t>,</w:t>
        </w:r>
      </w:ins>
      <w:r>
        <w:t xml:space="preserve"> the Panton-Valentine leucocidin is mostly associated to skin and soft tissue infections rather than invasive diseases </w:t>
      </w:r>
      <w:bookmarkStart w:id="3730" w:name="__UnoMark__42832_1995552439"/>
      <w:r>
        <w:t>(Shallcross et al. 2013)</w:t>
      </w:r>
      <w:bookmarkEnd w:id="3730"/>
      <w:del w:id="3731" w:author="Nelly Wagner" w:date="2017-01-22T18:05:00Z">
        <w:r w:rsidDel="00742AD1">
          <w:delText>⁠</w:delText>
        </w:r>
      </w:del>
      <w:r>
        <w:t>. In the present study, the problem was illustrated when determining the role of MyD88 in host survival and comparing the results to other staphylococcal models. Therefore</w:t>
      </w:r>
      <w:ins w:id="3732" w:author="Nelly Wagner" w:date="2017-01-22T18:05:00Z">
        <w:r w:rsidR="00742AD1">
          <w:t>,</w:t>
        </w:r>
      </w:ins>
      <w:r>
        <w:t xml:space="preserve"> a more detailed approach of systemic versus local infection would benefit the zebrafish model of staphylococcal infections. Secondly, the zebrafish model is at 28°C, which may alter the temperature-dependent facets of host-pathogen interactions. Overall the zebrafish model provides an excellent and ongoing platform for the study of host-pathogen interactions.</w:t>
      </w:r>
      <w:r>
        <w:br w:type="page"/>
      </w:r>
    </w:p>
    <w:p w14:paraId="5BEF54B3" w14:textId="77777777" w:rsidR="0020061D" w:rsidRDefault="00766C9B">
      <w:pPr>
        <w:pStyle w:val="Chaptertitle"/>
      </w:pPr>
      <w:bookmarkStart w:id="3733" w:name="__RefHeading___Toc101967_40547708"/>
      <w:bookmarkEnd w:id="3733"/>
      <w:r>
        <w:lastRenderedPageBreak/>
        <w:t>Chapter 7: References</w:t>
      </w:r>
    </w:p>
    <w:p w14:paraId="07913E5B" w14:textId="77777777" w:rsidR="0020061D" w:rsidRDefault="0020061D">
      <w:pPr>
        <w:sectPr w:rsidR="0020061D" w:rsidSect="009F2E4E">
          <w:footerReference w:type="default" r:id="rId64"/>
          <w:pgSz w:w="11906" w:h="16838"/>
          <w:pgMar w:top="1134" w:right="1134" w:bottom="1700" w:left="2268" w:header="0" w:footer="1134" w:gutter="0"/>
          <w:pgNumType w:start="1"/>
          <w:cols w:space="720"/>
          <w:formProt w:val="0"/>
          <w:docGrid w:linePitch="240" w:charSpace="-2049"/>
        </w:sectPr>
      </w:pPr>
    </w:p>
    <w:p w14:paraId="23BC31B6" w14:textId="544979A6" w:rsidR="00283246" w:rsidRDefault="00283246">
      <w:pPr>
        <w:spacing w:line="360" w:lineRule="auto"/>
        <w:jc w:val="both"/>
        <w:rPr>
          <w:ins w:id="3734" w:author="Nelly Wagner" w:date="2017-01-21T17:31:00Z"/>
          <w:rFonts w:ascii="Arial" w:hAnsi="Arial"/>
          <w:color w:val="000000"/>
          <w:sz w:val="18"/>
          <w:szCs w:val="18"/>
        </w:rPr>
        <w:pPrChange w:id="3735" w:author="Nelly Wagner" w:date="2017-01-21T17:35:00Z">
          <w:pPr>
            <w:spacing w:line="360" w:lineRule="auto"/>
            <w:ind w:left="480" w:hanging="480"/>
            <w:jc w:val="both"/>
          </w:pPr>
        </w:pPrChange>
      </w:pPr>
      <w:bookmarkStart w:id="3736" w:name="__UnoMark__47225_1995552439"/>
      <w:bookmarkStart w:id="3737" w:name="__UnoMark__49546_1995552439"/>
    </w:p>
    <w:p w14:paraId="2D8DF625" w14:textId="3C9EEA56" w:rsidR="0008212E" w:rsidRPr="00434CF6" w:rsidRDefault="0008212E">
      <w:pPr>
        <w:spacing w:line="360" w:lineRule="auto"/>
        <w:ind w:left="480" w:hanging="480"/>
        <w:jc w:val="both"/>
        <w:rPr>
          <w:ins w:id="3738" w:author="Nelly Wagner" w:date="2017-01-21T18:14:00Z"/>
          <w:rFonts w:ascii="Arial" w:hAnsi="Arial"/>
          <w:sz w:val="18"/>
          <w:szCs w:val="18"/>
          <w:rPrChange w:id="3739" w:author="Nelly Wagner" w:date="2017-01-22T13:16:00Z">
            <w:rPr>
              <w:ins w:id="3740" w:author="Nelly Wagner" w:date="2017-01-21T18:14:00Z"/>
            </w:rPr>
          </w:rPrChange>
        </w:rPr>
      </w:pPr>
      <w:ins w:id="3741" w:author="Nelly Wagner" w:date="2017-01-21T18:12:00Z">
        <w:r w:rsidRPr="00434CF6">
          <w:rPr>
            <w:rFonts w:ascii="Arial" w:hAnsi="Arial"/>
            <w:sz w:val="18"/>
            <w:szCs w:val="18"/>
            <w:rPrChange w:id="3742" w:author="Nelly Wagner" w:date="2017-01-22T13:16:00Z">
              <w:rPr/>
            </w:rPrChange>
          </w:rPr>
          <w:t xml:space="preserve">Abreu MT. Toll-like receptor signalling in the intestinal epithelium: how bacterial recognition shapes intestinal function. </w:t>
        </w:r>
        <w:r w:rsidRPr="00434CF6">
          <w:rPr>
            <w:rFonts w:ascii="Arial" w:hAnsi="Arial"/>
            <w:i/>
            <w:sz w:val="18"/>
            <w:szCs w:val="18"/>
            <w:rPrChange w:id="3743" w:author="Nelly Wagner" w:date="2017-01-22T13:16:00Z">
              <w:rPr/>
            </w:rPrChange>
          </w:rPr>
          <w:t>Nat</w:t>
        </w:r>
      </w:ins>
      <w:ins w:id="3744" w:author="Nelly Wagner" w:date="2017-01-21T18:13:00Z">
        <w:r w:rsidRPr="00434CF6">
          <w:rPr>
            <w:rFonts w:ascii="Arial" w:hAnsi="Arial"/>
            <w:i/>
            <w:sz w:val="18"/>
            <w:szCs w:val="18"/>
            <w:rPrChange w:id="3745" w:author="Nelly Wagner" w:date="2017-01-22T13:16:00Z">
              <w:rPr/>
            </w:rPrChange>
          </w:rPr>
          <w:t>ure</w:t>
        </w:r>
      </w:ins>
      <w:ins w:id="3746" w:author="Nelly Wagner" w:date="2017-01-21T18:12:00Z">
        <w:r w:rsidRPr="00434CF6">
          <w:rPr>
            <w:rFonts w:ascii="Arial" w:hAnsi="Arial"/>
            <w:i/>
            <w:sz w:val="18"/>
            <w:szCs w:val="18"/>
            <w:rPrChange w:id="3747" w:author="Nelly Wagner" w:date="2017-01-22T13:16:00Z">
              <w:rPr/>
            </w:rPrChange>
          </w:rPr>
          <w:t xml:space="preserve"> Rev</w:t>
        </w:r>
      </w:ins>
      <w:ins w:id="3748" w:author="Nelly Wagner" w:date="2017-01-21T18:13:00Z">
        <w:r w:rsidRPr="00434CF6">
          <w:rPr>
            <w:rFonts w:ascii="Arial" w:hAnsi="Arial"/>
            <w:i/>
            <w:sz w:val="18"/>
            <w:szCs w:val="18"/>
            <w:rPrChange w:id="3749" w:author="Nelly Wagner" w:date="2017-01-22T13:16:00Z">
              <w:rPr/>
            </w:rPrChange>
          </w:rPr>
          <w:t>iews</w:t>
        </w:r>
      </w:ins>
      <w:ins w:id="3750" w:author="Nelly Wagner" w:date="2017-01-21T18:12:00Z">
        <w:r w:rsidRPr="00434CF6">
          <w:rPr>
            <w:rFonts w:ascii="Arial" w:hAnsi="Arial"/>
            <w:i/>
            <w:sz w:val="18"/>
            <w:szCs w:val="18"/>
            <w:rPrChange w:id="3751" w:author="Nelly Wagner" w:date="2017-01-22T13:16:00Z">
              <w:rPr/>
            </w:rPrChange>
          </w:rPr>
          <w:t xml:space="preserve"> Immunol</w:t>
        </w:r>
      </w:ins>
      <w:ins w:id="3752" w:author="Nelly Wagner" w:date="2017-01-21T18:13:00Z">
        <w:r w:rsidRPr="00434CF6">
          <w:rPr>
            <w:rFonts w:ascii="Arial" w:hAnsi="Arial"/>
            <w:i/>
            <w:sz w:val="18"/>
            <w:szCs w:val="18"/>
            <w:rPrChange w:id="3753" w:author="Nelly Wagner" w:date="2017-01-22T13:16:00Z">
              <w:rPr/>
            </w:rPrChange>
          </w:rPr>
          <w:t>ogy</w:t>
        </w:r>
      </w:ins>
      <w:ins w:id="3754" w:author="Nelly Wagner" w:date="2017-01-21T18:12:00Z">
        <w:r w:rsidR="00FA5136" w:rsidRPr="00434CF6">
          <w:rPr>
            <w:rFonts w:ascii="Arial" w:hAnsi="Arial"/>
            <w:sz w:val="18"/>
            <w:szCs w:val="18"/>
            <w:rPrChange w:id="3755" w:author="Nelly Wagner" w:date="2017-01-22T13:16:00Z">
              <w:rPr/>
            </w:rPrChange>
          </w:rPr>
          <w:t>. 2010</w:t>
        </w:r>
        <w:r w:rsidRPr="00434CF6">
          <w:rPr>
            <w:rFonts w:ascii="Arial" w:hAnsi="Arial"/>
            <w:sz w:val="18"/>
            <w:szCs w:val="18"/>
            <w:rPrChange w:id="3756" w:author="Nelly Wagner" w:date="2017-01-22T13:16:00Z">
              <w:rPr/>
            </w:rPrChange>
          </w:rPr>
          <w:t>;10(2):131–44.</w:t>
        </w:r>
      </w:ins>
    </w:p>
    <w:p w14:paraId="3E4BA602" w14:textId="7FF1C1D0" w:rsidR="0008212E" w:rsidRPr="00BA0DDA" w:rsidRDefault="0008212E">
      <w:pPr>
        <w:spacing w:line="360" w:lineRule="auto"/>
        <w:ind w:left="480" w:hanging="480"/>
        <w:jc w:val="both"/>
        <w:rPr>
          <w:ins w:id="3757" w:author="Nelly Wagner" w:date="2017-01-21T18:15:00Z"/>
          <w:rFonts w:ascii="Arial" w:hAnsi="Arial"/>
          <w:color w:val="000000"/>
          <w:sz w:val="18"/>
          <w:szCs w:val="18"/>
        </w:rPr>
      </w:pPr>
      <w:ins w:id="3758" w:author="Nelly Wagner" w:date="2017-01-21T18:14:00Z">
        <w:r w:rsidRPr="00434CF6">
          <w:rPr>
            <w:rFonts w:ascii="Arial" w:hAnsi="Arial"/>
            <w:sz w:val="18"/>
            <w:szCs w:val="18"/>
            <w:rPrChange w:id="3759" w:author="Nelly Wagner" w:date="2017-01-22T13:16:00Z">
              <w:rPr/>
            </w:rPrChange>
          </w:rPr>
          <w:t xml:space="preserve">Adhikari RP, Scales GC, Kobayashi K, Smith JMB, Berger-Bächi B, Cook GM. Vancomycin-induced deletion of the methicillin resistance gene mecA in </w:t>
        </w:r>
        <w:r w:rsidRPr="00434CF6">
          <w:rPr>
            <w:rFonts w:ascii="Arial" w:hAnsi="Arial"/>
            <w:i/>
            <w:sz w:val="18"/>
            <w:szCs w:val="18"/>
            <w:rPrChange w:id="3760" w:author="Nelly Wagner" w:date="2017-01-22T13:16:00Z">
              <w:rPr/>
            </w:rPrChange>
          </w:rPr>
          <w:t>Staphylococcus aureus. Journal of Anti</w:t>
        </w:r>
        <w:r w:rsidR="00FA5136" w:rsidRPr="00434CF6">
          <w:rPr>
            <w:rFonts w:ascii="Arial" w:hAnsi="Arial"/>
            <w:i/>
            <w:sz w:val="18"/>
            <w:szCs w:val="18"/>
            <w:rPrChange w:id="3761" w:author="Nelly Wagner" w:date="2017-01-22T13:16:00Z">
              <w:rPr/>
            </w:rPrChange>
          </w:rPr>
          <w:t>microbial Chemotherapy</w:t>
        </w:r>
        <w:r w:rsidR="00FA5136" w:rsidRPr="00434CF6">
          <w:rPr>
            <w:rFonts w:ascii="Arial" w:hAnsi="Arial"/>
            <w:sz w:val="18"/>
            <w:szCs w:val="18"/>
            <w:rPrChange w:id="3762" w:author="Nelly Wagner" w:date="2017-01-22T13:16:00Z">
              <w:rPr/>
            </w:rPrChange>
          </w:rPr>
          <w:t>. 2004</w:t>
        </w:r>
        <w:r w:rsidRPr="00434CF6">
          <w:rPr>
            <w:rFonts w:ascii="Arial" w:hAnsi="Arial"/>
            <w:sz w:val="18"/>
            <w:szCs w:val="18"/>
            <w:rPrChange w:id="3763" w:author="Nelly Wagner" w:date="2017-01-22T13:16:00Z">
              <w:rPr/>
            </w:rPrChange>
          </w:rPr>
          <w:t>;54(2):360–3.</w:t>
        </w:r>
        <w:r w:rsidRPr="008E76CC" w:rsidDel="0008212E">
          <w:rPr>
            <w:rFonts w:ascii="Arial" w:hAnsi="Arial"/>
            <w:color w:val="000000"/>
            <w:sz w:val="18"/>
            <w:szCs w:val="18"/>
          </w:rPr>
          <w:t xml:space="preserve"> </w:t>
        </w:r>
      </w:ins>
    </w:p>
    <w:p w14:paraId="48D28C99" w14:textId="14D1CC77" w:rsidR="0008212E" w:rsidRPr="00434CF6" w:rsidRDefault="0008212E" w:rsidP="008E76CC">
      <w:pPr>
        <w:spacing w:line="360" w:lineRule="auto"/>
        <w:ind w:left="480" w:hanging="480"/>
        <w:jc w:val="both"/>
        <w:rPr>
          <w:ins w:id="3764" w:author="Nelly Wagner" w:date="2017-01-21T18:18:00Z"/>
          <w:rFonts w:ascii="Arial" w:hAnsi="Arial"/>
          <w:sz w:val="18"/>
          <w:szCs w:val="18"/>
          <w:rPrChange w:id="3765" w:author="Nelly Wagner" w:date="2017-01-22T13:16:00Z">
            <w:rPr>
              <w:ins w:id="3766" w:author="Nelly Wagner" w:date="2017-01-21T18:18:00Z"/>
            </w:rPr>
          </w:rPrChange>
        </w:rPr>
      </w:pPr>
      <w:ins w:id="3767" w:author="Nelly Wagner" w:date="2017-01-21T18:15:00Z">
        <w:r w:rsidRPr="00434CF6">
          <w:rPr>
            <w:rFonts w:ascii="Arial" w:hAnsi="Arial"/>
            <w:sz w:val="18"/>
            <w:szCs w:val="18"/>
            <w:rPrChange w:id="3768" w:author="Nelly Wagner" w:date="2017-01-22T13:16:00Z">
              <w:rPr/>
            </w:rPrChange>
          </w:rPr>
          <w:t xml:space="preserve">Akira S, Hoshino K. Myeloid differentiation factor 88-dependent and -independent pathways in toll-like receptor signalling. </w:t>
        </w:r>
        <w:r w:rsidRPr="00434CF6">
          <w:rPr>
            <w:rFonts w:ascii="Arial" w:hAnsi="Arial"/>
            <w:i/>
            <w:sz w:val="18"/>
            <w:szCs w:val="18"/>
            <w:rPrChange w:id="3769" w:author="Nelly Wagner" w:date="2017-01-22T13:16:00Z">
              <w:rPr/>
            </w:rPrChange>
          </w:rPr>
          <w:t>J</w:t>
        </w:r>
      </w:ins>
      <w:ins w:id="3770" w:author="Nelly Wagner" w:date="2017-01-21T18:16:00Z">
        <w:r w:rsidRPr="00434CF6">
          <w:rPr>
            <w:rFonts w:ascii="Arial" w:hAnsi="Arial"/>
            <w:i/>
            <w:sz w:val="18"/>
            <w:szCs w:val="18"/>
            <w:rPrChange w:id="3771" w:author="Nelly Wagner" w:date="2017-01-22T13:16:00Z">
              <w:rPr/>
            </w:rPrChange>
          </w:rPr>
          <w:t>ournal of</w:t>
        </w:r>
      </w:ins>
      <w:ins w:id="3772" w:author="Nelly Wagner" w:date="2017-01-21T18:15:00Z">
        <w:r w:rsidRPr="00434CF6">
          <w:rPr>
            <w:rFonts w:ascii="Arial" w:hAnsi="Arial"/>
            <w:i/>
            <w:sz w:val="18"/>
            <w:szCs w:val="18"/>
            <w:rPrChange w:id="3773" w:author="Nelly Wagner" w:date="2017-01-22T13:16:00Z">
              <w:rPr/>
            </w:rPrChange>
          </w:rPr>
          <w:t xml:space="preserve"> Infect</w:t>
        </w:r>
      </w:ins>
      <w:ins w:id="3774" w:author="Nelly Wagner" w:date="2017-01-21T18:16:00Z">
        <w:r w:rsidRPr="00434CF6">
          <w:rPr>
            <w:rFonts w:ascii="Arial" w:hAnsi="Arial"/>
            <w:i/>
            <w:sz w:val="18"/>
            <w:szCs w:val="18"/>
            <w:rPrChange w:id="3775" w:author="Nelly Wagner" w:date="2017-01-22T13:16:00Z">
              <w:rPr/>
            </w:rPrChange>
          </w:rPr>
          <w:t>ious</w:t>
        </w:r>
      </w:ins>
      <w:ins w:id="3776" w:author="Nelly Wagner" w:date="2017-01-21T18:15:00Z">
        <w:r w:rsidRPr="00434CF6">
          <w:rPr>
            <w:rFonts w:ascii="Arial" w:hAnsi="Arial"/>
            <w:i/>
            <w:sz w:val="18"/>
            <w:szCs w:val="18"/>
            <w:rPrChange w:id="3777" w:author="Nelly Wagner" w:date="2017-01-22T13:16:00Z">
              <w:rPr/>
            </w:rPrChange>
          </w:rPr>
          <w:t xml:space="preserve"> Dis</w:t>
        </w:r>
      </w:ins>
      <w:ins w:id="3778" w:author="Nelly Wagner" w:date="2017-01-21T18:16:00Z">
        <w:r w:rsidRPr="00434CF6">
          <w:rPr>
            <w:rFonts w:ascii="Arial" w:hAnsi="Arial"/>
            <w:i/>
            <w:sz w:val="18"/>
            <w:szCs w:val="18"/>
            <w:rPrChange w:id="3779" w:author="Nelly Wagner" w:date="2017-01-22T13:16:00Z">
              <w:rPr/>
            </w:rPrChange>
          </w:rPr>
          <w:t>eases</w:t>
        </w:r>
      </w:ins>
      <w:ins w:id="3780" w:author="Nelly Wagner" w:date="2017-01-21T18:15:00Z">
        <w:r w:rsidR="00FA5136" w:rsidRPr="00434CF6">
          <w:rPr>
            <w:rFonts w:ascii="Arial" w:hAnsi="Arial"/>
            <w:sz w:val="18"/>
            <w:szCs w:val="18"/>
            <w:rPrChange w:id="3781" w:author="Nelly Wagner" w:date="2017-01-22T13:16:00Z">
              <w:rPr/>
            </w:rPrChange>
          </w:rPr>
          <w:t>. 2003</w:t>
        </w:r>
        <w:r w:rsidRPr="00434CF6">
          <w:rPr>
            <w:rFonts w:ascii="Arial" w:hAnsi="Arial"/>
            <w:sz w:val="18"/>
            <w:szCs w:val="18"/>
            <w:rPrChange w:id="3782" w:author="Nelly Wagner" w:date="2017-01-22T13:16:00Z">
              <w:rPr/>
            </w:rPrChange>
          </w:rPr>
          <w:t>;187.</w:t>
        </w:r>
      </w:ins>
    </w:p>
    <w:p w14:paraId="604A373C" w14:textId="77777777" w:rsidR="004268DD" w:rsidRPr="00434CF6" w:rsidRDefault="0008212E" w:rsidP="00BA0DDA">
      <w:pPr>
        <w:spacing w:line="360" w:lineRule="auto"/>
        <w:ind w:left="480" w:hanging="480"/>
        <w:jc w:val="both"/>
        <w:rPr>
          <w:ins w:id="3783" w:author="Nelly Wagner" w:date="2017-01-21T18:20:00Z"/>
          <w:rFonts w:ascii="Arial" w:hAnsi="Arial"/>
          <w:sz w:val="18"/>
          <w:szCs w:val="18"/>
          <w:rPrChange w:id="3784" w:author="Nelly Wagner" w:date="2017-01-22T13:16:00Z">
            <w:rPr>
              <w:ins w:id="3785" w:author="Nelly Wagner" w:date="2017-01-21T18:20:00Z"/>
            </w:rPr>
          </w:rPrChange>
        </w:rPr>
      </w:pPr>
      <w:ins w:id="3786" w:author="Nelly Wagner" w:date="2017-01-21T18:18:00Z">
        <w:r w:rsidRPr="00434CF6">
          <w:rPr>
            <w:rFonts w:ascii="Arial" w:hAnsi="Arial"/>
            <w:sz w:val="18"/>
            <w:szCs w:val="18"/>
            <w:rPrChange w:id="3787" w:author="Nelly Wagner" w:date="2017-01-22T13:16:00Z">
              <w:rPr/>
            </w:rPrChange>
          </w:rPr>
          <w:t xml:space="preserve">Aleksejeva E, Houel A, Briolat V, Levraud JP, Langevin C, Boudinot P. Zebrafish Plzf transcription factors enhance early type I IFN response induced by two non-enveloped RNA viruses. </w:t>
        </w:r>
        <w:r w:rsidRPr="00434CF6">
          <w:rPr>
            <w:rFonts w:ascii="Arial" w:hAnsi="Arial"/>
            <w:i/>
            <w:sz w:val="18"/>
            <w:szCs w:val="18"/>
            <w:rPrChange w:id="3788" w:author="Nelly Wagner" w:date="2017-01-22T13:16:00Z">
              <w:rPr/>
            </w:rPrChange>
          </w:rPr>
          <w:t>Dev</w:t>
        </w:r>
        <w:r w:rsidR="004268DD" w:rsidRPr="00434CF6">
          <w:rPr>
            <w:rFonts w:ascii="Arial" w:hAnsi="Arial"/>
            <w:i/>
            <w:sz w:val="18"/>
            <w:szCs w:val="18"/>
            <w:rPrChange w:id="3789" w:author="Nelly Wagner" w:date="2017-01-22T13:16:00Z">
              <w:rPr/>
            </w:rPrChange>
          </w:rPr>
          <w:t>elopmental &amp;</w:t>
        </w:r>
        <w:r w:rsidRPr="00434CF6">
          <w:rPr>
            <w:rFonts w:ascii="Arial" w:hAnsi="Arial"/>
            <w:i/>
            <w:sz w:val="18"/>
            <w:szCs w:val="18"/>
            <w:rPrChange w:id="3790" w:author="Nelly Wagner" w:date="2017-01-22T13:16:00Z">
              <w:rPr/>
            </w:rPrChange>
          </w:rPr>
          <w:t xml:space="preserve"> Comp</w:t>
        </w:r>
        <w:r w:rsidR="004268DD" w:rsidRPr="00434CF6">
          <w:rPr>
            <w:rFonts w:ascii="Arial" w:hAnsi="Arial"/>
            <w:i/>
            <w:sz w:val="18"/>
            <w:szCs w:val="18"/>
            <w:rPrChange w:id="3791" w:author="Nelly Wagner" w:date="2017-01-22T13:16:00Z">
              <w:rPr/>
            </w:rPrChange>
          </w:rPr>
          <w:t>arative</w:t>
        </w:r>
        <w:r w:rsidRPr="00434CF6">
          <w:rPr>
            <w:rFonts w:ascii="Arial" w:hAnsi="Arial"/>
            <w:i/>
            <w:sz w:val="18"/>
            <w:szCs w:val="18"/>
            <w:rPrChange w:id="3792" w:author="Nelly Wagner" w:date="2017-01-22T13:16:00Z">
              <w:rPr/>
            </w:rPrChange>
          </w:rPr>
          <w:t xml:space="preserve"> Immunol</w:t>
        </w:r>
      </w:ins>
      <w:ins w:id="3793" w:author="Nelly Wagner" w:date="2017-01-21T18:19:00Z">
        <w:r w:rsidR="004268DD" w:rsidRPr="00434CF6">
          <w:rPr>
            <w:rFonts w:ascii="Arial" w:hAnsi="Arial"/>
            <w:i/>
            <w:sz w:val="18"/>
            <w:szCs w:val="18"/>
            <w:rPrChange w:id="3794" w:author="Nelly Wagner" w:date="2017-01-22T13:16:00Z">
              <w:rPr/>
            </w:rPrChange>
          </w:rPr>
          <w:t>ogy</w:t>
        </w:r>
      </w:ins>
      <w:ins w:id="3795" w:author="Nelly Wagner" w:date="2017-01-21T18:18:00Z">
        <w:r w:rsidR="004268DD" w:rsidRPr="00434CF6">
          <w:rPr>
            <w:rFonts w:ascii="Arial" w:hAnsi="Arial"/>
            <w:sz w:val="18"/>
            <w:szCs w:val="18"/>
            <w:rPrChange w:id="3796" w:author="Nelly Wagner" w:date="2017-01-22T13:16:00Z">
              <w:rPr/>
            </w:rPrChange>
          </w:rPr>
          <w:t>. 2016;57:48–56.</w:t>
        </w:r>
      </w:ins>
    </w:p>
    <w:p w14:paraId="634759E1" w14:textId="487FAF7A" w:rsidR="004268DD" w:rsidRPr="00434CF6" w:rsidRDefault="004268DD" w:rsidP="005955B6">
      <w:pPr>
        <w:spacing w:line="360" w:lineRule="auto"/>
        <w:ind w:left="480" w:hanging="480"/>
        <w:jc w:val="both"/>
        <w:rPr>
          <w:ins w:id="3797" w:author="Nelly Wagner" w:date="2017-01-21T18:21:00Z"/>
          <w:rFonts w:ascii="Arial" w:hAnsi="Arial"/>
          <w:sz w:val="18"/>
          <w:szCs w:val="18"/>
          <w:rPrChange w:id="3798" w:author="Nelly Wagner" w:date="2017-01-22T13:16:00Z">
            <w:rPr>
              <w:ins w:id="3799" w:author="Nelly Wagner" w:date="2017-01-21T18:21:00Z"/>
            </w:rPr>
          </w:rPrChange>
        </w:rPr>
      </w:pPr>
      <w:ins w:id="3800" w:author="Nelly Wagner" w:date="2017-01-21T18:20:00Z">
        <w:r w:rsidRPr="00434CF6">
          <w:rPr>
            <w:rFonts w:ascii="Arial" w:hAnsi="Arial"/>
            <w:sz w:val="18"/>
            <w:szCs w:val="18"/>
            <w:rPrChange w:id="3801" w:author="Nelly Wagner" w:date="2017-01-22T13:16:00Z">
              <w:rPr/>
            </w:rPrChange>
          </w:rPr>
          <w:t xml:space="preserve">Alexander DB, Iigo M, Yamauchi K, Suzui M, Tsuda H. Lactoferrin: an alternative view of its role in human biological fluids. </w:t>
        </w:r>
      </w:ins>
      <w:ins w:id="3802" w:author="Nelly Wagner" w:date="2017-01-21T18:21:00Z">
        <w:r w:rsidRPr="00434CF6">
          <w:rPr>
            <w:rFonts w:ascii="Arial" w:hAnsi="Arial"/>
            <w:i/>
            <w:sz w:val="18"/>
            <w:szCs w:val="18"/>
            <w:rPrChange w:id="3803" w:author="Nelly Wagner" w:date="2017-01-22T13:16:00Z">
              <w:rPr/>
            </w:rPrChange>
          </w:rPr>
          <w:t xml:space="preserve">Canadian Journal of </w:t>
        </w:r>
      </w:ins>
      <w:ins w:id="3804" w:author="Nelly Wagner" w:date="2017-01-21T18:20:00Z">
        <w:r w:rsidRPr="00434CF6">
          <w:rPr>
            <w:rFonts w:ascii="Arial" w:hAnsi="Arial"/>
            <w:i/>
            <w:sz w:val="18"/>
            <w:szCs w:val="18"/>
            <w:rPrChange w:id="3805" w:author="Nelly Wagner" w:date="2017-01-22T13:16:00Z">
              <w:rPr/>
            </w:rPrChange>
          </w:rPr>
          <w:t>Biochem</w:t>
        </w:r>
      </w:ins>
      <w:ins w:id="3806" w:author="Nelly Wagner" w:date="2017-01-21T18:21:00Z">
        <w:r w:rsidRPr="00434CF6">
          <w:rPr>
            <w:rFonts w:ascii="Arial" w:hAnsi="Arial"/>
            <w:i/>
            <w:sz w:val="18"/>
            <w:szCs w:val="18"/>
            <w:rPrChange w:id="3807" w:author="Nelly Wagner" w:date="2017-01-22T13:16:00Z">
              <w:rPr/>
            </w:rPrChange>
          </w:rPr>
          <w:t>istry and</w:t>
        </w:r>
      </w:ins>
      <w:ins w:id="3808" w:author="Nelly Wagner" w:date="2017-01-21T18:20:00Z">
        <w:r w:rsidRPr="00434CF6">
          <w:rPr>
            <w:rFonts w:ascii="Arial" w:hAnsi="Arial"/>
            <w:i/>
            <w:sz w:val="18"/>
            <w:szCs w:val="18"/>
            <w:rPrChange w:id="3809" w:author="Nelly Wagner" w:date="2017-01-22T13:16:00Z">
              <w:rPr/>
            </w:rPrChange>
          </w:rPr>
          <w:t xml:space="preserve"> Cell Biol</w:t>
        </w:r>
      </w:ins>
      <w:ins w:id="3810" w:author="Nelly Wagner" w:date="2017-01-21T18:21:00Z">
        <w:r w:rsidRPr="00434CF6">
          <w:rPr>
            <w:rFonts w:ascii="Arial" w:hAnsi="Arial"/>
            <w:i/>
            <w:sz w:val="18"/>
            <w:szCs w:val="18"/>
            <w:rPrChange w:id="3811" w:author="Nelly Wagner" w:date="2017-01-22T13:16:00Z">
              <w:rPr/>
            </w:rPrChange>
          </w:rPr>
          <w:t>ogy</w:t>
        </w:r>
      </w:ins>
      <w:ins w:id="3812" w:author="Nelly Wagner" w:date="2017-01-21T18:20:00Z">
        <w:r w:rsidR="00FA5136" w:rsidRPr="00434CF6">
          <w:rPr>
            <w:rFonts w:ascii="Arial" w:hAnsi="Arial"/>
            <w:sz w:val="18"/>
            <w:szCs w:val="18"/>
            <w:rPrChange w:id="3813" w:author="Nelly Wagner" w:date="2017-01-22T13:16:00Z">
              <w:rPr/>
            </w:rPrChange>
          </w:rPr>
          <w:t>. 2012</w:t>
        </w:r>
        <w:r w:rsidRPr="00434CF6">
          <w:rPr>
            <w:rFonts w:ascii="Arial" w:hAnsi="Arial"/>
            <w:sz w:val="18"/>
            <w:szCs w:val="18"/>
            <w:rPrChange w:id="3814" w:author="Nelly Wagner" w:date="2017-01-22T13:16:00Z">
              <w:rPr/>
            </w:rPrChange>
          </w:rPr>
          <w:t xml:space="preserve">;90(3):279–306. </w:t>
        </w:r>
      </w:ins>
    </w:p>
    <w:p w14:paraId="34F2EA8D" w14:textId="77777777" w:rsidR="004268DD" w:rsidRPr="00434CF6" w:rsidRDefault="004268DD" w:rsidP="005955B6">
      <w:pPr>
        <w:spacing w:line="360" w:lineRule="auto"/>
        <w:ind w:left="480" w:hanging="480"/>
        <w:jc w:val="both"/>
        <w:rPr>
          <w:ins w:id="3815" w:author="Nelly Wagner" w:date="2017-01-21T18:22:00Z"/>
          <w:rFonts w:ascii="Arial" w:hAnsi="Arial"/>
          <w:sz w:val="18"/>
          <w:szCs w:val="18"/>
          <w:rPrChange w:id="3816" w:author="Nelly Wagner" w:date="2017-01-22T13:16:00Z">
            <w:rPr>
              <w:ins w:id="3817" w:author="Nelly Wagner" w:date="2017-01-21T18:22:00Z"/>
            </w:rPr>
          </w:rPrChange>
        </w:rPr>
      </w:pPr>
      <w:ins w:id="3818" w:author="Nelly Wagner" w:date="2017-01-21T18:22:00Z">
        <w:r w:rsidRPr="00434CF6">
          <w:rPr>
            <w:rFonts w:ascii="Arial" w:hAnsi="Arial"/>
            <w:sz w:val="18"/>
            <w:szCs w:val="18"/>
            <w:rPrChange w:id="3819" w:author="Nelly Wagner" w:date="2017-01-22T13:16:00Z">
              <w:rPr/>
            </w:rPrChange>
          </w:rPr>
          <w:t xml:space="preserve">Archer NK, Harro JM, Shirtliff ME. Clearance of </w:t>
        </w:r>
        <w:r w:rsidRPr="00434CF6">
          <w:rPr>
            <w:rFonts w:ascii="Arial" w:hAnsi="Arial"/>
            <w:i/>
            <w:sz w:val="18"/>
            <w:szCs w:val="18"/>
            <w:rPrChange w:id="3820" w:author="Nelly Wagner" w:date="2017-01-22T13:16:00Z">
              <w:rPr/>
            </w:rPrChange>
          </w:rPr>
          <w:t>Staphylococcus aureus</w:t>
        </w:r>
        <w:r w:rsidRPr="00434CF6">
          <w:rPr>
            <w:rFonts w:ascii="Arial" w:hAnsi="Arial"/>
            <w:sz w:val="18"/>
            <w:szCs w:val="18"/>
            <w:rPrChange w:id="3821" w:author="Nelly Wagner" w:date="2017-01-22T13:16:00Z">
              <w:rPr/>
            </w:rPrChange>
          </w:rPr>
          <w:t xml:space="preserve"> nasal carriage is T cell dependent and mediated through interleukin-17A expression and neutrophil influx. </w:t>
        </w:r>
        <w:r w:rsidRPr="00434CF6">
          <w:rPr>
            <w:rFonts w:ascii="Arial" w:hAnsi="Arial"/>
            <w:i/>
            <w:sz w:val="18"/>
            <w:szCs w:val="18"/>
            <w:rPrChange w:id="3822" w:author="Nelly Wagner" w:date="2017-01-22T13:16:00Z">
              <w:rPr/>
            </w:rPrChange>
          </w:rPr>
          <w:t>Infection and Immunity</w:t>
        </w:r>
        <w:r w:rsidRPr="00434CF6">
          <w:rPr>
            <w:rFonts w:ascii="Arial" w:hAnsi="Arial"/>
            <w:sz w:val="18"/>
            <w:szCs w:val="18"/>
            <w:rPrChange w:id="3823" w:author="Nelly Wagner" w:date="2017-01-22T13:16:00Z">
              <w:rPr/>
            </w:rPrChange>
          </w:rPr>
          <w:t xml:space="preserve">. 2013;81(6):2070–5. </w:t>
        </w:r>
      </w:ins>
    </w:p>
    <w:p w14:paraId="2D7085F9" w14:textId="15B1023D" w:rsidR="004268DD" w:rsidRPr="00BA0DDA" w:rsidRDefault="004268DD" w:rsidP="00C374EF">
      <w:pPr>
        <w:spacing w:line="360" w:lineRule="auto"/>
        <w:ind w:left="480" w:hanging="480"/>
        <w:jc w:val="both"/>
        <w:rPr>
          <w:ins w:id="3824" w:author="Nelly Wagner" w:date="2017-01-21T18:25:00Z"/>
          <w:rFonts w:ascii="Arial" w:hAnsi="Arial"/>
          <w:color w:val="000000"/>
          <w:sz w:val="18"/>
          <w:szCs w:val="18"/>
        </w:rPr>
      </w:pPr>
      <w:ins w:id="3825" w:author="Nelly Wagner" w:date="2017-01-21T18:22:00Z">
        <w:r w:rsidRPr="00434CF6">
          <w:rPr>
            <w:rFonts w:ascii="Arial" w:hAnsi="Arial"/>
            <w:sz w:val="18"/>
            <w:szCs w:val="18"/>
            <w:rPrChange w:id="3826" w:author="Nelly Wagner" w:date="2017-01-22T13:16:00Z">
              <w:rPr/>
            </w:rPrChange>
          </w:rPr>
          <w:t xml:space="preserve">Arnold-Schrauf C, Dudek M, Dielmann A, Pace L, Swallow M, Kruse F, et al. Dendritic cells coordinate innate immunity via MyD88 signaling to control </w:t>
        </w:r>
        <w:r w:rsidRPr="00434CF6">
          <w:rPr>
            <w:rFonts w:ascii="Arial" w:hAnsi="Arial"/>
            <w:i/>
            <w:sz w:val="18"/>
            <w:szCs w:val="18"/>
            <w:rPrChange w:id="3827" w:author="Nelly Wagner" w:date="2017-01-22T13:16:00Z">
              <w:rPr/>
            </w:rPrChange>
          </w:rPr>
          <w:t>Listeria monocytogenes</w:t>
        </w:r>
        <w:r w:rsidR="00FA5136" w:rsidRPr="00434CF6">
          <w:rPr>
            <w:rFonts w:ascii="Arial" w:hAnsi="Arial"/>
            <w:sz w:val="18"/>
            <w:szCs w:val="18"/>
            <w:rPrChange w:id="3828" w:author="Nelly Wagner" w:date="2017-01-22T13:16:00Z">
              <w:rPr/>
            </w:rPrChange>
          </w:rPr>
          <w:t xml:space="preserve"> infection. </w:t>
        </w:r>
        <w:r w:rsidR="00FA5136" w:rsidRPr="00434CF6">
          <w:rPr>
            <w:rFonts w:ascii="Arial" w:hAnsi="Arial"/>
            <w:i/>
            <w:sz w:val="18"/>
            <w:szCs w:val="18"/>
            <w:rPrChange w:id="3829" w:author="Nelly Wagner" w:date="2017-01-22T13:16:00Z">
              <w:rPr/>
            </w:rPrChange>
          </w:rPr>
          <w:t>Cell.</w:t>
        </w:r>
        <w:r w:rsidR="00FA5136" w:rsidRPr="00434CF6">
          <w:rPr>
            <w:rFonts w:ascii="Arial" w:hAnsi="Arial"/>
            <w:sz w:val="18"/>
            <w:szCs w:val="18"/>
            <w:rPrChange w:id="3830" w:author="Nelly Wagner" w:date="2017-01-22T13:16:00Z">
              <w:rPr/>
            </w:rPrChange>
          </w:rPr>
          <w:t xml:space="preserve"> 2014</w:t>
        </w:r>
        <w:r w:rsidRPr="00434CF6">
          <w:rPr>
            <w:rFonts w:ascii="Arial" w:hAnsi="Arial"/>
            <w:sz w:val="18"/>
            <w:szCs w:val="18"/>
            <w:rPrChange w:id="3831" w:author="Nelly Wagner" w:date="2017-01-22T13:16:00Z">
              <w:rPr/>
            </w:rPrChange>
          </w:rPr>
          <w:t>;6(4):698–708.</w:t>
        </w:r>
        <w:r w:rsidRPr="008E76CC" w:rsidDel="0008212E">
          <w:rPr>
            <w:rFonts w:ascii="Arial" w:hAnsi="Arial"/>
            <w:color w:val="000000"/>
            <w:sz w:val="18"/>
            <w:szCs w:val="18"/>
          </w:rPr>
          <w:t xml:space="preserve"> </w:t>
        </w:r>
      </w:ins>
    </w:p>
    <w:p w14:paraId="47329AEE" w14:textId="53946059" w:rsidR="004268DD" w:rsidRPr="008E76CC" w:rsidRDefault="004268DD" w:rsidP="00C374EF">
      <w:pPr>
        <w:spacing w:line="360" w:lineRule="auto"/>
        <w:ind w:left="480" w:hanging="480"/>
        <w:jc w:val="both"/>
        <w:rPr>
          <w:ins w:id="3832" w:author="Nelly Wagner" w:date="2017-01-21T18:26:00Z"/>
          <w:rFonts w:ascii="Arial" w:hAnsi="Arial"/>
          <w:color w:val="000000"/>
          <w:sz w:val="18"/>
          <w:szCs w:val="18"/>
        </w:rPr>
      </w:pPr>
      <w:ins w:id="3833" w:author="Nelly Wagner" w:date="2017-01-21T18:25:00Z">
        <w:r w:rsidRPr="00434CF6">
          <w:rPr>
            <w:rFonts w:ascii="Arial" w:hAnsi="Arial"/>
            <w:sz w:val="18"/>
            <w:szCs w:val="18"/>
            <w:rPrChange w:id="3834" w:author="Nelly Wagner" w:date="2017-01-22T13:16:00Z">
              <w:rPr/>
            </w:rPrChange>
          </w:rPr>
          <w:t xml:space="preserve">Askarian F, van Sorge NM, Sangvik M, Beasley FC, Henriksen JR, Sollid JUE, et al. A </w:t>
        </w:r>
        <w:r w:rsidRPr="00434CF6">
          <w:rPr>
            <w:rFonts w:ascii="Arial" w:hAnsi="Arial"/>
            <w:i/>
            <w:sz w:val="18"/>
            <w:szCs w:val="18"/>
            <w:rPrChange w:id="3835" w:author="Nelly Wagner" w:date="2017-01-22T13:16:00Z">
              <w:rPr/>
            </w:rPrChange>
          </w:rPr>
          <w:t>Staphylococcus aureus</w:t>
        </w:r>
        <w:r w:rsidRPr="00434CF6">
          <w:rPr>
            <w:rFonts w:ascii="Arial" w:hAnsi="Arial"/>
            <w:sz w:val="18"/>
            <w:szCs w:val="18"/>
            <w:rPrChange w:id="3836" w:author="Nelly Wagner" w:date="2017-01-22T13:16:00Z">
              <w:rPr/>
            </w:rPrChange>
          </w:rPr>
          <w:t xml:space="preserve"> TIR Domain Protein Virulence Factor Blocks TLR2-Mediated NF-κB Signaling.</w:t>
        </w:r>
        <w:r w:rsidRPr="00434CF6">
          <w:rPr>
            <w:rFonts w:ascii="Arial" w:hAnsi="Arial"/>
            <w:i/>
            <w:sz w:val="18"/>
            <w:szCs w:val="18"/>
            <w:rPrChange w:id="3837" w:author="Nelly Wagner" w:date="2017-01-22T13:16:00Z">
              <w:rPr/>
            </w:rPrChange>
          </w:rPr>
          <w:t xml:space="preserve"> Journal of Innate Immunity</w:t>
        </w:r>
        <w:r w:rsidR="00FA5136" w:rsidRPr="00434CF6">
          <w:rPr>
            <w:rFonts w:ascii="Arial" w:hAnsi="Arial"/>
            <w:sz w:val="18"/>
            <w:szCs w:val="18"/>
            <w:rPrChange w:id="3838" w:author="Nelly Wagner" w:date="2017-01-22T13:16:00Z">
              <w:rPr/>
            </w:rPrChange>
          </w:rPr>
          <w:t>. 2014</w:t>
        </w:r>
        <w:r w:rsidRPr="00434CF6">
          <w:rPr>
            <w:rFonts w:ascii="Arial" w:hAnsi="Arial"/>
            <w:sz w:val="18"/>
            <w:szCs w:val="18"/>
            <w:rPrChange w:id="3839" w:author="Nelly Wagner" w:date="2017-01-22T13:16:00Z">
              <w:rPr/>
            </w:rPrChange>
          </w:rPr>
          <w:t>;6(4):485–98.</w:t>
        </w:r>
      </w:ins>
    </w:p>
    <w:p w14:paraId="29A0F26C" w14:textId="353C99B2" w:rsidR="004268DD" w:rsidRPr="008E76CC" w:rsidRDefault="004268DD" w:rsidP="00C374EF">
      <w:pPr>
        <w:spacing w:line="360" w:lineRule="auto"/>
        <w:ind w:left="480" w:hanging="480"/>
        <w:jc w:val="both"/>
        <w:rPr>
          <w:ins w:id="3840" w:author="Nelly Wagner" w:date="2017-01-21T18:26:00Z"/>
          <w:rFonts w:ascii="Arial" w:hAnsi="Arial"/>
          <w:color w:val="000000"/>
          <w:sz w:val="18"/>
          <w:szCs w:val="18"/>
        </w:rPr>
      </w:pPr>
      <w:ins w:id="3841" w:author="Nelly Wagner" w:date="2017-01-21T18:26:00Z">
        <w:r w:rsidRPr="00434CF6">
          <w:rPr>
            <w:rFonts w:ascii="Arial" w:hAnsi="Arial"/>
            <w:sz w:val="18"/>
            <w:szCs w:val="18"/>
            <w:rPrChange w:id="3842" w:author="Nelly Wagner" w:date="2017-01-22T13:16:00Z">
              <w:rPr/>
            </w:rPrChange>
          </w:rPr>
          <w:t xml:space="preserve">Attia AS, Cassat JE, Aranmolate SO, Zimmerman LJ, Boyd KL, Skaar EP. Analysis of the </w:t>
        </w:r>
        <w:r w:rsidRPr="00434CF6">
          <w:rPr>
            <w:rFonts w:ascii="Arial" w:hAnsi="Arial"/>
            <w:i/>
            <w:sz w:val="18"/>
            <w:szCs w:val="18"/>
            <w:rPrChange w:id="3843" w:author="Nelly Wagner" w:date="2017-01-22T13:16:00Z">
              <w:rPr/>
            </w:rPrChange>
          </w:rPr>
          <w:t>Staphylococcus aureus</w:t>
        </w:r>
        <w:r w:rsidRPr="00434CF6">
          <w:rPr>
            <w:rFonts w:ascii="Arial" w:hAnsi="Arial"/>
            <w:sz w:val="18"/>
            <w:szCs w:val="18"/>
            <w:rPrChange w:id="3844" w:author="Nelly Wagner" w:date="2017-01-22T13:16:00Z">
              <w:rPr/>
            </w:rPrChange>
          </w:rPr>
          <w:t xml:space="preserve"> abscess proteome identifies antimicrobial host proteins and bacterial stress responses at the host-pathogen interface. </w:t>
        </w:r>
        <w:r w:rsidRPr="00434CF6">
          <w:rPr>
            <w:rFonts w:ascii="Arial" w:hAnsi="Arial"/>
            <w:i/>
            <w:sz w:val="18"/>
            <w:szCs w:val="18"/>
            <w:rPrChange w:id="3845" w:author="Nelly Wagner" w:date="2017-01-22T13:16:00Z">
              <w:rPr/>
            </w:rPrChange>
          </w:rPr>
          <w:t>Pa</w:t>
        </w:r>
        <w:r w:rsidR="00FA5136" w:rsidRPr="00434CF6">
          <w:rPr>
            <w:rFonts w:ascii="Arial" w:hAnsi="Arial"/>
            <w:i/>
            <w:sz w:val="18"/>
            <w:szCs w:val="18"/>
            <w:rPrChange w:id="3846" w:author="Nelly Wagner" w:date="2017-01-22T13:16:00Z">
              <w:rPr/>
            </w:rPrChange>
          </w:rPr>
          <w:t>thogens and Disease</w:t>
        </w:r>
        <w:r w:rsidR="00FA5136" w:rsidRPr="00434CF6">
          <w:rPr>
            <w:rFonts w:ascii="Arial" w:hAnsi="Arial"/>
            <w:sz w:val="18"/>
            <w:szCs w:val="18"/>
            <w:rPrChange w:id="3847" w:author="Nelly Wagner" w:date="2017-01-22T13:16:00Z">
              <w:rPr/>
            </w:rPrChange>
          </w:rPr>
          <w:t>. 2013</w:t>
        </w:r>
        <w:r w:rsidRPr="00434CF6">
          <w:rPr>
            <w:rFonts w:ascii="Arial" w:hAnsi="Arial"/>
            <w:sz w:val="18"/>
            <w:szCs w:val="18"/>
            <w:rPrChange w:id="3848" w:author="Nelly Wagner" w:date="2017-01-22T13:16:00Z">
              <w:rPr/>
            </w:rPrChange>
          </w:rPr>
          <w:t>;(0):1–13.</w:t>
        </w:r>
      </w:ins>
    </w:p>
    <w:p w14:paraId="6D5D3364" w14:textId="4652AEB4" w:rsidR="004268DD" w:rsidRPr="00BA0DDA" w:rsidRDefault="004268DD">
      <w:pPr>
        <w:spacing w:line="360" w:lineRule="auto"/>
        <w:ind w:left="480" w:hanging="480"/>
        <w:jc w:val="both"/>
        <w:rPr>
          <w:ins w:id="3849" w:author="Nelly Wagner" w:date="2017-01-21T18:28:00Z"/>
          <w:rFonts w:ascii="Arial" w:hAnsi="Arial"/>
          <w:color w:val="000000"/>
          <w:sz w:val="18"/>
          <w:szCs w:val="18"/>
        </w:rPr>
      </w:pPr>
      <w:ins w:id="3850" w:author="Nelly Wagner" w:date="2017-01-21T18:27:00Z">
        <w:r w:rsidRPr="00434CF6">
          <w:rPr>
            <w:rFonts w:ascii="Arial" w:hAnsi="Arial"/>
            <w:sz w:val="18"/>
            <w:szCs w:val="18"/>
            <w:rPrChange w:id="3851" w:author="Nelly Wagner" w:date="2017-01-22T13:16:00Z">
              <w:rPr/>
            </w:rPrChange>
          </w:rPr>
          <w:t xml:space="preserve">Baquero F, Negri MC, Morosini MI, Blázquez J. Antibiotic-selective environments. </w:t>
        </w:r>
        <w:r w:rsidRPr="00434CF6">
          <w:rPr>
            <w:rFonts w:ascii="Arial" w:hAnsi="Arial"/>
            <w:i/>
            <w:sz w:val="18"/>
            <w:szCs w:val="18"/>
            <w:rPrChange w:id="3852" w:author="Nelly Wagner" w:date="2017-01-22T13:16:00Z">
              <w:rPr/>
            </w:rPrChange>
          </w:rPr>
          <w:t>Clinical Infect</w:t>
        </w:r>
      </w:ins>
      <w:ins w:id="3853" w:author="Nelly Wagner" w:date="2017-01-21T18:28:00Z">
        <w:r w:rsidRPr="00434CF6">
          <w:rPr>
            <w:rFonts w:ascii="Arial" w:hAnsi="Arial"/>
            <w:i/>
            <w:sz w:val="18"/>
            <w:szCs w:val="18"/>
            <w:rPrChange w:id="3854" w:author="Nelly Wagner" w:date="2017-01-22T13:16:00Z">
              <w:rPr/>
            </w:rPrChange>
          </w:rPr>
          <w:t>ious</w:t>
        </w:r>
      </w:ins>
      <w:ins w:id="3855" w:author="Nelly Wagner" w:date="2017-01-21T18:27:00Z">
        <w:r w:rsidRPr="00434CF6">
          <w:rPr>
            <w:rFonts w:ascii="Arial" w:hAnsi="Arial"/>
            <w:i/>
            <w:sz w:val="18"/>
            <w:szCs w:val="18"/>
            <w:rPrChange w:id="3856" w:author="Nelly Wagner" w:date="2017-01-22T13:16:00Z">
              <w:rPr/>
            </w:rPrChange>
          </w:rPr>
          <w:t xml:space="preserve"> Dis</w:t>
        </w:r>
      </w:ins>
      <w:ins w:id="3857" w:author="Nelly Wagner" w:date="2017-01-21T18:28:00Z">
        <w:r w:rsidRPr="00434CF6">
          <w:rPr>
            <w:rFonts w:ascii="Arial" w:hAnsi="Arial"/>
            <w:i/>
            <w:sz w:val="18"/>
            <w:szCs w:val="18"/>
            <w:rPrChange w:id="3858" w:author="Nelly Wagner" w:date="2017-01-22T13:16:00Z">
              <w:rPr/>
            </w:rPrChange>
          </w:rPr>
          <w:t>eases</w:t>
        </w:r>
      </w:ins>
      <w:ins w:id="3859" w:author="Nelly Wagner" w:date="2017-01-21T18:27:00Z">
        <w:r w:rsidR="00FA5136" w:rsidRPr="00434CF6">
          <w:rPr>
            <w:rFonts w:ascii="Arial" w:hAnsi="Arial"/>
            <w:sz w:val="18"/>
            <w:szCs w:val="18"/>
            <w:rPrChange w:id="3860" w:author="Nelly Wagner" w:date="2017-01-22T13:16:00Z">
              <w:rPr/>
            </w:rPrChange>
          </w:rPr>
          <w:t>. 1998</w:t>
        </w:r>
        <w:r w:rsidRPr="00434CF6">
          <w:rPr>
            <w:rFonts w:ascii="Arial" w:hAnsi="Arial"/>
            <w:sz w:val="18"/>
            <w:szCs w:val="18"/>
            <w:rPrChange w:id="3861" w:author="Nelly Wagner" w:date="2017-01-22T13:16:00Z">
              <w:rPr/>
            </w:rPrChange>
          </w:rPr>
          <w:t>;27:S5-11.</w:t>
        </w:r>
        <w:r w:rsidRPr="008E76CC" w:rsidDel="0008212E">
          <w:rPr>
            <w:rFonts w:ascii="Arial" w:hAnsi="Arial"/>
            <w:color w:val="000000"/>
            <w:sz w:val="18"/>
            <w:szCs w:val="18"/>
          </w:rPr>
          <w:t xml:space="preserve"> </w:t>
        </w:r>
      </w:ins>
    </w:p>
    <w:p w14:paraId="22436C7A" w14:textId="77777777" w:rsidR="004268DD" w:rsidRPr="00434CF6" w:rsidRDefault="004268DD">
      <w:pPr>
        <w:spacing w:line="360" w:lineRule="auto"/>
        <w:ind w:left="480" w:hanging="480"/>
        <w:jc w:val="both"/>
        <w:rPr>
          <w:ins w:id="3862" w:author="Nelly Wagner" w:date="2017-01-21T18:29:00Z"/>
          <w:rFonts w:ascii="Arial" w:hAnsi="Arial"/>
          <w:sz w:val="18"/>
          <w:szCs w:val="18"/>
          <w:rPrChange w:id="3863" w:author="Nelly Wagner" w:date="2017-01-22T13:16:00Z">
            <w:rPr>
              <w:ins w:id="3864" w:author="Nelly Wagner" w:date="2017-01-21T18:29:00Z"/>
            </w:rPr>
          </w:rPrChange>
        </w:rPr>
      </w:pPr>
      <w:ins w:id="3865" w:author="Nelly Wagner" w:date="2017-01-21T18:28:00Z">
        <w:r w:rsidRPr="00434CF6">
          <w:rPr>
            <w:rFonts w:ascii="Arial" w:hAnsi="Arial"/>
            <w:sz w:val="18"/>
            <w:szCs w:val="18"/>
            <w:rPrChange w:id="3866" w:author="Nelly Wagner" w:date="2017-01-22T13:16:00Z">
              <w:rPr/>
            </w:rPrChange>
          </w:rPr>
          <w:t xml:space="preserve">Baquero F, Negri M-C. Selective compartments for resistant microrganisms in antibiotic gradients. </w:t>
        </w:r>
        <w:r w:rsidRPr="00434CF6">
          <w:rPr>
            <w:rFonts w:ascii="Arial" w:hAnsi="Arial"/>
            <w:i/>
            <w:sz w:val="18"/>
            <w:szCs w:val="18"/>
            <w:rPrChange w:id="3867" w:author="Nelly Wagner" w:date="2017-01-22T13:16:00Z">
              <w:rPr/>
            </w:rPrChange>
          </w:rPr>
          <w:t>BioEssays</w:t>
        </w:r>
        <w:r w:rsidRPr="00434CF6">
          <w:rPr>
            <w:rFonts w:ascii="Arial" w:hAnsi="Arial"/>
            <w:sz w:val="18"/>
            <w:szCs w:val="18"/>
            <w:rPrChange w:id="3868" w:author="Nelly Wagner" w:date="2017-01-22T13:16:00Z">
              <w:rPr/>
            </w:rPrChange>
          </w:rPr>
          <w:t xml:space="preserve">. 1997;19(8):731–6. </w:t>
        </w:r>
      </w:ins>
    </w:p>
    <w:p w14:paraId="1A520FFD" w14:textId="77777777" w:rsidR="004268DD" w:rsidRPr="00BA0DDA" w:rsidRDefault="004268DD">
      <w:pPr>
        <w:spacing w:line="360" w:lineRule="auto"/>
        <w:ind w:left="480" w:hanging="480"/>
        <w:jc w:val="both"/>
        <w:rPr>
          <w:ins w:id="3869" w:author="Nelly Wagner" w:date="2017-01-21T18:30:00Z"/>
          <w:rFonts w:ascii="Arial" w:hAnsi="Arial"/>
          <w:color w:val="000000"/>
          <w:sz w:val="18"/>
          <w:szCs w:val="18"/>
        </w:rPr>
      </w:pPr>
      <w:ins w:id="3870" w:author="Nelly Wagner" w:date="2017-01-21T18:29:00Z">
        <w:r w:rsidRPr="00434CF6">
          <w:rPr>
            <w:rFonts w:ascii="Arial" w:hAnsi="Arial"/>
            <w:sz w:val="18"/>
            <w:szCs w:val="18"/>
            <w:rPrChange w:id="3871" w:author="Nelly Wagner" w:date="2017-01-22T13:16:00Z">
              <w:rPr/>
            </w:rPrChange>
          </w:rPr>
          <w:t xml:space="preserve">Bartlett AH, Foster TJ, Hayashida A, Park PW. α-Toxin Facilitates the Generation of CXC Chemokine Gradients and Stimulates Neutrophil Homing in </w:t>
        </w:r>
        <w:r w:rsidRPr="00434CF6">
          <w:rPr>
            <w:rFonts w:ascii="Arial" w:hAnsi="Arial"/>
            <w:i/>
            <w:sz w:val="18"/>
            <w:szCs w:val="18"/>
            <w:rPrChange w:id="3872" w:author="Nelly Wagner" w:date="2017-01-22T13:16:00Z">
              <w:rPr/>
            </w:rPrChange>
          </w:rPr>
          <w:t>Staphylococcus aureus</w:t>
        </w:r>
        <w:r w:rsidRPr="00434CF6">
          <w:rPr>
            <w:rFonts w:ascii="Arial" w:hAnsi="Arial"/>
            <w:sz w:val="18"/>
            <w:szCs w:val="18"/>
            <w:rPrChange w:id="3873" w:author="Nelly Wagner" w:date="2017-01-22T13:16:00Z">
              <w:rPr/>
            </w:rPrChange>
          </w:rPr>
          <w:t xml:space="preserve"> Pneumonia. </w:t>
        </w:r>
        <w:r w:rsidRPr="00434CF6">
          <w:rPr>
            <w:rFonts w:ascii="Arial" w:hAnsi="Arial"/>
            <w:i/>
            <w:sz w:val="18"/>
            <w:szCs w:val="18"/>
            <w:rPrChange w:id="3874" w:author="Nelly Wagner" w:date="2017-01-22T13:16:00Z">
              <w:rPr/>
            </w:rPrChange>
          </w:rPr>
          <w:t>Journal of Infectious Diseases</w:t>
        </w:r>
        <w:r w:rsidRPr="00434CF6">
          <w:rPr>
            <w:rFonts w:ascii="Arial" w:hAnsi="Arial"/>
            <w:sz w:val="18"/>
            <w:szCs w:val="18"/>
            <w:rPrChange w:id="3875" w:author="Nelly Wagner" w:date="2017-01-22T13:16:00Z">
              <w:rPr/>
            </w:rPrChange>
          </w:rPr>
          <w:t>. 2008;198(10):1529–35.</w:t>
        </w:r>
        <w:r w:rsidRPr="008E76CC" w:rsidDel="0008212E">
          <w:rPr>
            <w:rFonts w:ascii="Arial" w:hAnsi="Arial"/>
            <w:color w:val="000000"/>
            <w:sz w:val="18"/>
            <w:szCs w:val="18"/>
          </w:rPr>
          <w:t xml:space="preserve"> </w:t>
        </w:r>
      </w:ins>
    </w:p>
    <w:p w14:paraId="32E17BF1" w14:textId="35DAB737" w:rsidR="005B4C16" w:rsidRDefault="004268DD">
      <w:pPr>
        <w:spacing w:line="360" w:lineRule="auto"/>
        <w:ind w:left="480" w:hanging="480"/>
        <w:jc w:val="both"/>
        <w:rPr>
          <w:ins w:id="3876" w:author="Nelly Wagner" w:date="2017-01-22T14:33:00Z"/>
          <w:rFonts w:ascii="Arial" w:hAnsi="Arial"/>
          <w:sz w:val="18"/>
          <w:szCs w:val="18"/>
        </w:rPr>
      </w:pPr>
      <w:ins w:id="3877" w:author="Nelly Wagner" w:date="2017-01-21T18:30:00Z">
        <w:r w:rsidRPr="00434CF6">
          <w:rPr>
            <w:rFonts w:ascii="Arial" w:hAnsi="Arial"/>
            <w:sz w:val="18"/>
            <w:szCs w:val="18"/>
            <w:rPrChange w:id="3878" w:author="Nelly Wagner" w:date="2017-01-22T13:16:00Z">
              <w:rPr/>
            </w:rPrChange>
          </w:rPr>
          <w:t xml:space="preserve">Bates JM, Akerlund J, Mittge E, Guillemin K. Intestinal alkaline phosphatase detoxifies lipopolysaccharide and prevents inflammation in zebrafish in response to the gut microbiota. </w:t>
        </w:r>
        <w:r w:rsidRPr="00434CF6">
          <w:rPr>
            <w:rFonts w:ascii="Arial" w:hAnsi="Arial"/>
            <w:i/>
            <w:sz w:val="18"/>
            <w:szCs w:val="18"/>
            <w:rPrChange w:id="3879" w:author="Nelly Wagner" w:date="2017-01-22T13:16:00Z">
              <w:rPr/>
            </w:rPrChange>
          </w:rPr>
          <w:t xml:space="preserve">Cell Host </w:t>
        </w:r>
        <w:r w:rsidR="005B4C16" w:rsidRPr="00434CF6">
          <w:rPr>
            <w:rFonts w:ascii="Arial" w:hAnsi="Arial"/>
            <w:i/>
            <w:sz w:val="18"/>
            <w:szCs w:val="18"/>
            <w:rPrChange w:id="3880" w:author="Nelly Wagner" w:date="2017-01-22T13:16:00Z">
              <w:rPr/>
            </w:rPrChange>
          </w:rPr>
          <w:t xml:space="preserve">&amp; </w:t>
        </w:r>
        <w:r w:rsidR="00930FF1" w:rsidRPr="00434CF6">
          <w:rPr>
            <w:rFonts w:ascii="Arial" w:hAnsi="Arial"/>
            <w:i/>
            <w:sz w:val="18"/>
            <w:szCs w:val="18"/>
            <w:rPrChange w:id="3881" w:author="Nelly Wagner" w:date="2017-01-22T13:16:00Z">
              <w:rPr/>
            </w:rPrChange>
          </w:rPr>
          <w:t>Microbe</w:t>
        </w:r>
        <w:r w:rsidR="00930FF1" w:rsidRPr="00434CF6">
          <w:rPr>
            <w:rFonts w:ascii="Arial" w:hAnsi="Arial"/>
            <w:sz w:val="18"/>
            <w:szCs w:val="18"/>
            <w:rPrChange w:id="3882" w:author="Nelly Wagner" w:date="2017-01-22T13:16:00Z">
              <w:rPr/>
            </w:rPrChange>
          </w:rPr>
          <w:t>. 2007</w:t>
        </w:r>
        <w:r w:rsidR="005B4C16" w:rsidRPr="00434CF6">
          <w:rPr>
            <w:rFonts w:ascii="Arial" w:hAnsi="Arial"/>
            <w:sz w:val="18"/>
            <w:szCs w:val="18"/>
            <w:rPrChange w:id="3883" w:author="Nelly Wagner" w:date="2017-01-22T13:16:00Z">
              <w:rPr/>
            </w:rPrChange>
          </w:rPr>
          <w:t>;2(6):371–82.</w:t>
        </w:r>
      </w:ins>
    </w:p>
    <w:p w14:paraId="22B3881B" w14:textId="524B89E7" w:rsidR="006A6B76" w:rsidRPr="006A6B76" w:rsidRDefault="006A6B76">
      <w:pPr>
        <w:spacing w:line="360" w:lineRule="auto"/>
        <w:ind w:left="480" w:hanging="480"/>
        <w:jc w:val="both"/>
        <w:rPr>
          <w:ins w:id="3884" w:author="Nelly Wagner" w:date="2017-01-21T18:31:00Z"/>
          <w:rFonts w:ascii="Arial" w:hAnsi="Arial"/>
          <w:sz w:val="18"/>
          <w:szCs w:val="18"/>
          <w:rPrChange w:id="3885" w:author="Nelly Wagner" w:date="2017-01-22T14:35:00Z">
            <w:rPr>
              <w:ins w:id="3886" w:author="Nelly Wagner" w:date="2017-01-21T18:31:00Z"/>
            </w:rPr>
          </w:rPrChange>
        </w:rPr>
      </w:pPr>
      <w:ins w:id="3887" w:author="Nelly Wagner" w:date="2017-01-22T14:33:00Z">
        <w:r w:rsidRPr="006A6B76">
          <w:rPr>
            <w:rFonts w:ascii="Arial" w:hAnsi="Arial"/>
            <w:sz w:val="18"/>
            <w:szCs w:val="18"/>
            <w:rPrChange w:id="3888" w:author="Nelly Wagner" w:date="2017-01-22T14:35:00Z">
              <w:rPr/>
            </w:rPrChange>
          </w:rPr>
          <w:t>Beliz</w:t>
        </w:r>
      </w:ins>
      <w:ins w:id="3889" w:author="Nelly Wagner" w:date="2017-01-22T14:34:00Z">
        <w:r w:rsidRPr="006A6B76">
          <w:rPr>
            <w:rFonts w:ascii="Arial" w:hAnsi="Arial"/>
            <w:sz w:val="18"/>
            <w:szCs w:val="18"/>
            <w:rPrChange w:id="3890" w:author="Nelly Wagner" w:date="2017-01-22T14:35:00Z">
              <w:rPr/>
            </w:rPrChange>
          </w:rPr>
          <w:t>á</w:t>
        </w:r>
      </w:ins>
      <w:ins w:id="3891" w:author="Nelly Wagner" w:date="2017-01-22T14:33:00Z">
        <w:r w:rsidRPr="006A6B76">
          <w:rPr>
            <w:rFonts w:ascii="Arial" w:hAnsi="Arial"/>
            <w:sz w:val="18"/>
            <w:szCs w:val="18"/>
            <w:rPrChange w:id="3892" w:author="Nelly Wagner" w:date="2017-01-22T14:35:00Z">
              <w:rPr/>
            </w:rPrChange>
          </w:rPr>
          <w:t>rio JE, Brand</w:t>
        </w:r>
      </w:ins>
      <w:ins w:id="3893" w:author="Nelly Wagner" w:date="2017-01-22T14:34:00Z">
        <w:r w:rsidRPr="006A6B76">
          <w:rPr>
            <w:rFonts w:ascii="Arial" w:hAnsi="Arial"/>
            <w:sz w:val="18"/>
            <w:szCs w:val="18"/>
            <w:rPrChange w:id="3894" w:author="Nelly Wagner" w:date="2017-01-22T14:35:00Z">
              <w:rPr/>
            </w:rPrChange>
          </w:rPr>
          <w:t>ã</w:t>
        </w:r>
      </w:ins>
      <w:ins w:id="3895" w:author="Nelly Wagner" w:date="2017-01-22T14:33:00Z">
        <w:r w:rsidRPr="006A6B76">
          <w:rPr>
            <w:rFonts w:ascii="Arial" w:hAnsi="Arial"/>
            <w:sz w:val="18"/>
            <w:szCs w:val="18"/>
            <w:rPrChange w:id="3896" w:author="Nelly Wagner" w:date="2017-01-22T14:35:00Z">
              <w:rPr/>
            </w:rPrChange>
          </w:rPr>
          <w:t xml:space="preserve">o W, Rossato C, Peron JP. Thymic and Postthymic Regulation of Naïve CD4+ T-Cell Lineage Fates in Humans and Mice Models. </w:t>
        </w:r>
        <w:r w:rsidRPr="006A6B76">
          <w:rPr>
            <w:rFonts w:ascii="Arial" w:hAnsi="Arial"/>
            <w:i/>
            <w:sz w:val="18"/>
            <w:szCs w:val="18"/>
            <w:rPrChange w:id="3897" w:author="Nelly Wagner" w:date="2017-01-22T14:35:00Z">
              <w:rPr/>
            </w:rPrChange>
          </w:rPr>
          <w:t>Mediators</w:t>
        </w:r>
      </w:ins>
      <w:ins w:id="3898" w:author="Nelly Wagner" w:date="2017-01-22T14:34:00Z">
        <w:r w:rsidRPr="006A6B76">
          <w:rPr>
            <w:rFonts w:ascii="Arial" w:hAnsi="Arial"/>
            <w:i/>
            <w:sz w:val="18"/>
            <w:szCs w:val="18"/>
            <w:rPrChange w:id="3899" w:author="Nelly Wagner" w:date="2017-01-22T14:35:00Z">
              <w:rPr/>
            </w:rPrChange>
          </w:rPr>
          <w:t xml:space="preserve"> of</w:t>
        </w:r>
      </w:ins>
      <w:ins w:id="3900" w:author="Nelly Wagner" w:date="2017-01-22T14:33:00Z">
        <w:r w:rsidRPr="006A6B76">
          <w:rPr>
            <w:rFonts w:ascii="Arial" w:hAnsi="Arial"/>
            <w:i/>
            <w:sz w:val="18"/>
            <w:szCs w:val="18"/>
            <w:rPrChange w:id="3901" w:author="Nelly Wagner" w:date="2017-01-22T14:35:00Z">
              <w:rPr/>
            </w:rPrChange>
          </w:rPr>
          <w:t xml:space="preserve"> Inflamm</w:t>
        </w:r>
      </w:ins>
      <w:ins w:id="3902" w:author="Nelly Wagner" w:date="2017-01-22T14:35:00Z">
        <w:r w:rsidRPr="006A6B76">
          <w:rPr>
            <w:rFonts w:ascii="Arial" w:hAnsi="Arial"/>
            <w:i/>
            <w:sz w:val="18"/>
            <w:szCs w:val="18"/>
            <w:rPrChange w:id="3903" w:author="Nelly Wagner" w:date="2017-01-22T14:35:00Z">
              <w:rPr/>
            </w:rPrChange>
          </w:rPr>
          <w:t>ation</w:t>
        </w:r>
      </w:ins>
      <w:ins w:id="3904" w:author="Nelly Wagner" w:date="2017-01-22T14:33:00Z">
        <w:r w:rsidRPr="006A6B76">
          <w:rPr>
            <w:rFonts w:ascii="Arial" w:hAnsi="Arial"/>
            <w:sz w:val="18"/>
            <w:szCs w:val="18"/>
            <w:rPrChange w:id="3905" w:author="Nelly Wagner" w:date="2017-01-22T14:35:00Z">
              <w:rPr/>
            </w:rPrChange>
          </w:rPr>
          <w:t>. 2016;2016</w:t>
        </w:r>
      </w:ins>
      <w:ins w:id="3906" w:author="Nelly Wagner" w:date="2017-01-22T14:35:00Z">
        <w:r w:rsidRPr="006A6B76">
          <w:rPr>
            <w:rFonts w:ascii="Arial" w:hAnsi="Arial"/>
            <w:sz w:val="18"/>
            <w:szCs w:val="18"/>
            <w:rPrChange w:id="3907" w:author="Nelly Wagner" w:date="2017-01-22T14:35:00Z">
              <w:rPr/>
            </w:rPrChange>
          </w:rPr>
          <w:t>:</w:t>
        </w:r>
        <w:r w:rsidRPr="006A6B76">
          <w:rPr>
            <w:rFonts w:ascii="Arial" w:hAnsi="Arial"/>
            <w:color w:val="000000"/>
            <w:sz w:val="18"/>
            <w:szCs w:val="18"/>
            <w:shd w:val="clear" w:color="auto" w:fill="FFFFFF"/>
            <w:rPrChange w:id="3908" w:author="Nelly Wagner" w:date="2017-01-22T14:35:00Z">
              <w:rPr>
                <w:rFonts w:ascii="Arial" w:hAnsi="Arial"/>
                <w:color w:val="000000"/>
                <w:sz w:val="17"/>
                <w:szCs w:val="17"/>
                <w:shd w:val="clear" w:color="auto" w:fill="FFFFFF"/>
              </w:rPr>
            </w:rPrChange>
          </w:rPr>
          <w:t xml:space="preserve"> 9523628</w:t>
        </w:r>
      </w:ins>
      <w:ins w:id="3909" w:author="Nelly Wagner" w:date="2017-01-22T14:33:00Z">
        <w:r w:rsidRPr="006A6B76">
          <w:rPr>
            <w:rFonts w:ascii="Arial" w:hAnsi="Arial"/>
            <w:sz w:val="18"/>
            <w:szCs w:val="18"/>
            <w:rPrChange w:id="3910" w:author="Nelly Wagner" w:date="2017-01-22T14:35:00Z">
              <w:rPr/>
            </w:rPrChange>
          </w:rPr>
          <w:t>.</w:t>
        </w:r>
      </w:ins>
    </w:p>
    <w:p w14:paraId="10602F3D" w14:textId="77777777" w:rsidR="005B4C16" w:rsidRPr="00434CF6" w:rsidRDefault="005B4C16">
      <w:pPr>
        <w:spacing w:line="360" w:lineRule="auto"/>
        <w:ind w:left="480" w:hanging="480"/>
        <w:jc w:val="both"/>
        <w:rPr>
          <w:ins w:id="3911" w:author="Nelly Wagner" w:date="2017-01-21T18:32:00Z"/>
          <w:rFonts w:ascii="Arial" w:hAnsi="Arial"/>
          <w:sz w:val="18"/>
          <w:szCs w:val="18"/>
          <w:rPrChange w:id="3912" w:author="Nelly Wagner" w:date="2017-01-22T13:16:00Z">
            <w:rPr>
              <w:ins w:id="3913" w:author="Nelly Wagner" w:date="2017-01-21T18:32:00Z"/>
            </w:rPr>
          </w:rPrChange>
        </w:rPr>
      </w:pPr>
      <w:ins w:id="3914" w:author="Nelly Wagner" w:date="2017-01-21T18:31:00Z">
        <w:r w:rsidRPr="00434CF6">
          <w:rPr>
            <w:rFonts w:ascii="Arial" w:hAnsi="Arial"/>
            <w:sz w:val="18"/>
            <w:szCs w:val="18"/>
            <w:rPrChange w:id="3915" w:author="Nelly Wagner" w:date="2017-01-22T13:16:00Z">
              <w:rPr/>
            </w:rPrChange>
          </w:rPr>
          <w:t>Benard EL, Roobol SJ, Spaink HP, Meijer AH. Phagocytosis of mycobacteria by zebrafish macrophages is dependent on the scavenger receptor Marco, a key control factor of pro-inflammatory signalling.</w:t>
        </w:r>
        <w:r w:rsidRPr="00434CF6">
          <w:rPr>
            <w:rFonts w:ascii="Arial" w:hAnsi="Arial"/>
            <w:i/>
            <w:sz w:val="18"/>
            <w:szCs w:val="18"/>
            <w:rPrChange w:id="3916" w:author="Nelly Wagner" w:date="2017-01-22T13:16:00Z">
              <w:rPr/>
            </w:rPrChange>
          </w:rPr>
          <w:t xml:space="preserve"> Developmental and Comparative Immunology</w:t>
        </w:r>
        <w:r w:rsidRPr="00434CF6">
          <w:rPr>
            <w:rFonts w:ascii="Arial" w:hAnsi="Arial"/>
            <w:sz w:val="18"/>
            <w:szCs w:val="18"/>
            <w:rPrChange w:id="3917" w:author="Nelly Wagner" w:date="2017-01-22T13:16:00Z">
              <w:rPr/>
            </w:rPrChange>
          </w:rPr>
          <w:t>. 2014;47(2):223–33.</w:t>
        </w:r>
      </w:ins>
    </w:p>
    <w:p w14:paraId="29E37960" w14:textId="77777777" w:rsidR="005B4C16" w:rsidRPr="00BA0DDA" w:rsidRDefault="005B4C16">
      <w:pPr>
        <w:spacing w:line="360" w:lineRule="auto"/>
        <w:ind w:left="480" w:hanging="480"/>
        <w:jc w:val="both"/>
        <w:rPr>
          <w:ins w:id="3918" w:author="Nelly Wagner" w:date="2017-01-21T18:33:00Z"/>
          <w:rFonts w:ascii="Arial" w:hAnsi="Arial"/>
          <w:color w:val="000000"/>
          <w:sz w:val="18"/>
          <w:szCs w:val="18"/>
        </w:rPr>
      </w:pPr>
      <w:ins w:id="3919" w:author="Nelly Wagner" w:date="2017-01-21T18:32:00Z">
        <w:r w:rsidRPr="00434CF6">
          <w:rPr>
            <w:rFonts w:ascii="Arial" w:hAnsi="Arial"/>
            <w:sz w:val="18"/>
            <w:szCs w:val="18"/>
            <w:rPrChange w:id="3920" w:author="Nelly Wagner" w:date="2017-01-22T13:16:00Z">
              <w:rPr/>
            </w:rPrChange>
          </w:rPr>
          <w:t xml:space="preserve">Benoit M, Desnues B, Mege J-L. Macrophage Polarization in Bacterial Infections. </w:t>
        </w:r>
        <w:r w:rsidRPr="00434CF6">
          <w:rPr>
            <w:rFonts w:ascii="Arial" w:hAnsi="Arial"/>
            <w:i/>
            <w:sz w:val="18"/>
            <w:szCs w:val="18"/>
            <w:rPrChange w:id="3921" w:author="Nelly Wagner" w:date="2017-01-22T13:16:00Z">
              <w:rPr/>
            </w:rPrChange>
          </w:rPr>
          <w:t>Journal of Immunology</w:t>
        </w:r>
        <w:r w:rsidRPr="00434CF6">
          <w:rPr>
            <w:rFonts w:ascii="Arial" w:hAnsi="Arial"/>
            <w:sz w:val="18"/>
            <w:szCs w:val="18"/>
            <w:rPrChange w:id="3922" w:author="Nelly Wagner" w:date="2017-01-22T13:16:00Z">
              <w:rPr/>
            </w:rPrChange>
          </w:rPr>
          <w:t>. 2008;181(6):3733–9.</w:t>
        </w:r>
        <w:r w:rsidRPr="008E76CC" w:rsidDel="0008212E">
          <w:rPr>
            <w:rFonts w:ascii="Arial" w:hAnsi="Arial"/>
            <w:color w:val="000000"/>
            <w:sz w:val="18"/>
            <w:szCs w:val="18"/>
          </w:rPr>
          <w:t xml:space="preserve"> </w:t>
        </w:r>
      </w:ins>
    </w:p>
    <w:p w14:paraId="4AE62BAF" w14:textId="4ACF34C6" w:rsidR="005B4C16" w:rsidRPr="00BA0DDA" w:rsidRDefault="005B4C16">
      <w:pPr>
        <w:spacing w:line="360" w:lineRule="auto"/>
        <w:ind w:left="480" w:hanging="480"/>
        <w:jc w:val="both"/>
        <w:rPr>
          <w:ins w:id="3923" w:author="Nelly Wagner" w:date="2017-01-21T18:36:00Z"/>
          <w:rFonts w:ascii="Arial" w:hAnsi="Arial"/>
          <w:color w:val="000000"/>
          <w:sz w:val="18"/>
          <w:szCs w:val="18"/>
        </w:rPr>
      </w:pPr>
      <w:ins w:id="3924" w:author="Nelly Wagner" w:date="2017-01-21T18:33:00Z">
        <w:r w:rsidRPr="00434CF6">
          <w:rPr>
            <w:rFonts w:ascii="Arial" w:hAnsi="Arial"/>
            <w:sz w:val="18"/>
            <w:szCs w:val="18"/>
            <w:rPrChange w:id="3925" w:author="Nelly Wagner" w:date="2017-01-22T13:16:00Z">
              <w:rPr/>
            </w:rPrChange>
          </w:rPr>
          <w:lastRenderedPageBreak/>
          <w:t xml:space="preserve">Berg T, Firth N, Apisiridej S, Hettiaratchi A, Leelaporn A, Skurray RA. Complete nucleotide sequence of pSK41: evolution of staphylococcal conjugative multiresistance plasmids. </w:t>
        </w:r>
        <w:r w:rsidRPr="00434CF6">
          <w:rPr>
            <w:rFonts w:ascii="Arial" w:hAnsi="Arial"/>
            <w:i/>
            <w:sz w:val="18"/>
            <w:szCs w:val="18"/>
            <w:rPrChange w:id="3926" w:author="Nelly Wagner" w:date="2017-01-22T13:16:00Z">
              <w:rPr/>
            </w:rPrChange>
          </w:rPr>
          <w:t>Journal of Bacteriology</w:t>
        </w:r>
        <w:r w:rsidR="00930FF1" w:rsidRPr="00434CF6">
          <w:rPr>
            <w:rFonts w:ascii="Arial" w:hAnsi="Arial"/>
            <w:sz w:val="18"/>
            <w:szCs w:val="18"/>
            <w:rPrChange w:id="3927" w:author="Nelly Wagner" w:date="2017-01-22T13:16:00Z">
              <w:rPr/>
            </w:rPrChange>
          </w:rPr>
          <w:t>. 1998</w:t>
        </w:r>
        <w:r w:rsidRPr="00434CF6">
          <w:rPr>
            <w:rFonts w:ascii="Arial" w:hAnsi="Arial"/>
            <w:sz w:val="18"/>
            <w:szCs w:val="18"/>
            <w:rPrChange w:id="3928" w:author="Nelly Wagner" w:date="2017-01-22T13:16:00Z">
              <w:rPr/>
            </w:rPrChange>
          </w:rPr>
          <w:t>;180(17):4350–9.</w:t>
        </w:r>
        <w:r w:rsidRPr="008E76CC" w:rsidDel="0008212E">
          <w:rPr>
            <w:rFonts w:ascii="Arial" w:hAnsi="Arial"/>
            <w:color w:val="000000"/>
            <w:sz w:val="18"/>
            <w:szCs w:val="18"/>
          </w:rPr>
          <w:t xml:space="preserve"> </w:t>
        </w:r>
      </w:ins>
    </w:p>
    <w:p w14:paraId="0934B25D" w14:textId="77777777" w:rsidR="005B4C16" w:rsidRPr="00BA0DDA" w:rsidRDefault="005B4C16">
      <w:pPr>
        <w:spacing w:line="360" w:lineRule="auto"/>
        <w:ind w:left="480" w:hanging="480"/>
        <w:jc w:val="both"/>
        <w:rPr>
          <w:ins w:id="3929" w:author="Nelly Wagner" w:date="2017-01-21T18:38:00Z"/>
          <w:rFonts w:ascii="Arial" w:hAnsi="Arial"/>
          <w:color w:val="000000"/>
          <w:sz w:val="18"/>
          <w:szCs w:val="18"/>
        </w:rPr>
      </w:pPr>
      <w:ins w:id="3930" w:author="Nelly Wagner" w:date="2017-01-21T18:36:00Z">
        <w:r w:rsidRPr="00434CF6">
          <w:rPr>
            <w:rFonts w:ascii="Arial" w:hAnsi="Arial"/>
            <w:sz w:val="18"/>
            <w:szCs w:val="18"/>
            <w:rPrChange w:id="3931" w:author="Nelly Wagner" w:date="2017-01-22T13:16:00Z">
              <w:rPr/>
            </w:rPrChange>
          </w:rPr>
          <w:t xml:space="preserve">Bernuth H von, Picard C, Jin Z, Pankla R, Xiao H, Ku C-L, et al. Pyogenic Bacterial Infections in Humans with MyD88 Deficiency. </w:t>
        </w:r>
        <w:r w:rsidRPr="00434CF6">
          <w:rPr>
            <w:rFonts w:ascii="Arial" w:hAnsi="Arial"/>
            <w:i/>
            <w:sz w:val="18"/>
            <w:szCs w:val="18"/>
            <w:rPrChange w:id="3932" w:author="Nelly Wagner" w:date="2017-01-22T13:16:00Z">
              <w:rPr/>
            </w:rPrChange>
          </w:rPr>
          <w:t>Science</w:t>
        </w:r>
        <w:r w:rsidRPr="00434CF6">
          <w:rPr>
            <w:rFonts w:ascii="Arial" w:hAnsi="Arial"/>
            <w:sz w:val="18"/>
            <w:szCs w:val="18"/>
            <w:rPrChange w:id="3933" w:author="Nelly Wagner" w:date="2017-01-22T13:16:00Z">
              <w:rPr/>
            </w:rPrChange>
          </w:rPr>
          <w:t>. 2008;321.</w:t>
        </w:r>
      </w:ins>
      <w:ins w:id="3934" w:author="Nelly Wagner" w:date="2017-01-21T18:37:00Z">
        <w:r w:rsidRPr="008E76CC" w:rsidDel="0008212E">
          <w:rPr>
            <w:rFonts w:ascii="Arial" w:hAnsi="Arial"/>
            <w:color w:val="000000"/>
            <w:sz w:val="18"/>
            <w:szCs w:val="18"/>
          </w:rPr>
          <w:t xml:space="preserve"> </w:t>
        </w:r>
      </w:ins>
    </w:p>
    <w:p w14:paraId="3DBA01B1" w14:textId="7F6AB2AE" w:rsidR="005B4C16" w:rsidRPr="00434CF6" w:rsidRDefault="005B4C16">
      <w:pPr>
        <w:spacing w:line="360" w:lineRule="auto"/>
        <w:ind w:left="480" w:hanging="480"/>
        <w:jc w:val="both"/>
        <w:rPr>
          <w:ins w:id="3935" w:author="Nelly Wagner" w:date="2017-01-21T18:38:00Z"/>
          <w:rFonts w:ascii="Arial" w:hAnsi="Arial"/>
          <w:sz w:val="18"/>
          <w:szCs w:val="18"/>
          <w:rPrChange w:id="3936" w:author="Nelly Wagner" w:date="2017-01-22T13:16:00Z">
            <w:rPr>
              <w:ins w:id="3937" w:author="Nelly Wagner" w:date="2017-01-21T18:38:00Z"/>
            </w:rPr>
          </w:rPrChange>
        </w:rPr>
      </w:pPr>
      <w:ins w:id="3938" w:author="Nelly Wagner" w:date="2017-01-21T18:38:00Z">
        <w:r w:rsidRPr="00434CF6">
          <w:rPr>
            <w:rFonts w:ascii="Arial" w:hAnsi="Arial"/>
            <w:sz w:val="18"/>
            <w:szCs w:val="18"/>
            <w:rPrChange w:id="3939" w:author="Nelly Wagner" w:date="2017-01-22T13:16:00Z">
              <w:rPr/>
            </w:rPrChange>
          </w:rPr>
          <w:t xml:space="preserve">Bhutto IA, McLeod DS, Jing T, Sunness JS, Seddon JM, Lutty GA. Increased choroidal mast cells and their degranulation in age-related macular degeneration. </w:t>
        </w:r>
        <w:r w:rsidRPr="00434CF6">
          <w:rPr>
            <w:rFonts w:ascii="Arial" w:hAnsi="Arial"/>
            <w:i/>
            <w:sz w:val="18"/>
            <w:szCs w:val="18"/>
            <w:rPrChange w:id="3940" w:author="Nelly Wagner" w:date="2017-01-22T13:16:00Z">
              <w:rPr/>
            </w:rPrChange>
          </w:rPr>
          <w:t>British Journal of Ophthalmology</w:t>
        </w:r>
        <w:r w:rsidRPr="00434CF6">
          <w:rPr>
            <w:rFonts w:ascii="Arial" w:hAnsi="Arial"/>
            <w:sz w:val="18"/>
            <w:szCs w:val="18"/>
            <w:rPrChange w:id="3941" w:author="Nelly Wagner" w:date="2017-01-22T13:16:00Z">
              <w:rPr/>
            </w:rPrChange>
          </w:rPr>
          <w:t>. 2016;100(5)</w:t>
        </w:r>
      </w:ins>
      <w:ins w:id="3942" w:author="Nelly Wagner" w:date="2017-01-22T14:01:00Z">
        <w:r w:rsidR="002E2BAD">
          <w:rPr>
            <w:rFonts w:ascii="Arial" w:hAnsi="Arial"/>
            <w:sz w:val="18"/>
            <w:szCs w:val="18"/>
          </w:rPr>
          <w:t>:5720-726.</w:t>
        </w:r>
      </w:ins>
    </w:p>
    <w:p w14:paraId="790F1F7F" w14:textId="77777777" w:rsidR="005258DF" w:rsidRPr="00BA0DDA" w:rsidRDefault="005B4C16">
      <w:pPr>
        <w:spacing w:line="360" w:lineRule="auto"/>
        <w:ind w:left="480" w:hanging="480"/>
        <w:jc w:val="both"/>
        <w:rPr>
          <w:ins w:id="3943" w:author="Nelly Wagner" w:date="2017-01-21T18:40:00Z"/>
          <w:rFonts w:ascii="Arial" w:hAnsi="Arial"/>
          <w:color w:val="000000"/>
          <w:sz w:val="18"/>
          <w:szCs w:val="18"/>
        </w:rPr>
      </w:pPr>
      <w:ins w:id="3944" w:author="Nelly Wagner" w:date="2017-01-21T18:38:00Z">
        <w:r w:rsidRPr="00434CF6">
          <w:rPr>
            <w:rFonts w:ascii="Arial" w:hAnsi="Arial"/>
            <w:sz w:val="18"/>
            <w:szCs w:val="18"/>
            <w:rPrChange w:id="3945" w:author="Nelly Wagner" w:date="2017-01-22T13:16:00Z">
              <w:rPr/>
            </w:rPrChange>
          </w:rPr>
          <w:t xml:space="preserve">Bode C, Muenster S, Diedrich B, Jahnert S, Weisheit C, Steinhagen F, et al. Linezolid, vancomycin and daptomycin modulate cytokine production, Toll-like receptors and phagocytosis in a human </w:t>
        </w:r>
        <w:r w:rsidRPr="00C634D0">
          <w:rPr>
            <w:rFonts w:ascii="Arial" w:hAnsi="Arial"/>
            <w:i/>
            <w:sz w:val="18"/>
            <w:szCs w:val="18"/>
            <w:rPrChange w:id="3946" w:author="Nelly Wagner" w:date="2017-01-22T13:56:00Z">
              <w:rPr/>
            </w:rPrChange>
          </w:rPr>
          <w:t>in vitro</w:t>
        </w:r>
        <w:r w:rsidRPr="00434CF6">
          <w:rPr>
            <w:rFonts w:ascii="Arial" w:hAnsi="Arial"/>
            <w:sz w:val="18"/>
            <w:szCs w:val="18"/>
            <w:rPrChange w:id="3947" w:author="Nelly Wagner" w:date="2017-01-22T13:16:00Z">
              <w:rPr/>
            </w:rPrChange>
          </w:rPr>
          <w:t xml:space="preserve"> model of sepsis. </w:t>
        </w:r>
      </w:ins>
      <w:ins w:id="3948" w:author="Nelly Wagner" w:date="2017-01-21T18:39:00Z">
        <w:r w:rsidRPr="00434CF6">
          <w:rPr>
            <w:rFonts w:ascii="Arial" w:hAnsi="Arial"/>
            <w:i/>
            <w:sz w:val="18"/>
            <w:szCs w:val="18"/>
            <w:rPrChange w:id="3949" w:author="Nelly Wagner" w:date="2017-01-22T13:16:00Z">
              <w:rPr/>
            </w:rPrChange>
          </w:rPr>
          <w:t xml:space="preserve">The </w:t>
        </w:r>
      </w:ins>
      <w:ins w:id="3950" w:author="Nelly Wagner" w:date="2017-01-21T18:38:00Z">
        <w:r w:rsidRPr="00434CF6">
          <w:rPr>
            <w:rFonts w:ascii="Arial" w:hAnsi="Arial"/>
            <w:i/>
            <w:sz w:val="18"/>
            <w:szCs w:val="18"/>
            <w:rPrChange w:id="3951" w:author="Nelly Wagner" w:date="2017-01-22T13:16:00Z">
              <w:rPr/>
            </w:rPrChange>
          </w:rPr>
          <w:t>J</w:t>
        </w:r>
      </w:ins>
      <w:ins w:id="3952" w:author="Nelly Wagner" w:date="2017-01-21T18:39:00Z">
        <w:r w:rsidRPr="00434CF6">
          <w:rPr>
            <w:rFonts w:ascii="Arial" w:hAnsi="Arial"/>
            <w:i/>
            <w:sz w:val="18"/>
            <w:szCs w:val="18"/>
            <w:rPrChange w:id="3953" w:author="Nelly Wagner" w:date="2017-01-22T13:16:00Z">
              <w:rPr/>
            </w:rPrChange>
          </w:rPr>
          <w:t>ournal of</w:t>
        </w:r>
      </w:ins>
      <w:ins w:id="3954" w:author="Nelly Wagner" w:date="2017-01-21T18:38:00Z">
        <w:r w:rsidRPr="00434CF6">
          <w:rPr>
            <w:rFonts w:ascii="Arial" w:hAnsi="Arial"/>
            <w:i/>
            <w:sz w:val="18"/>
            <w:szCs w:val="18"/>
            <w:rPrChange w:id="3955" w:author="Nelly Wagner" w:date="2017-01-22T13:16:00Z">
              <w:rPr/>
            </w:rPrChange>
          </w:rPr>
          <w:t xml:space="preserve"> Antibiot</w:t>
        </w:r>
      </w:ins>
      <w:ins w:id="3956" w:author="Nelly Wagner" w:date="2017-01-21T18:39:00Z">
        <w:r w:rsidRPr="00434CF6">
          <w:rPr>
            <w:rFonts w:ascii="Arial" w:hAnsi="Arial"/>
            <w:i/>
            <w:sz w:val="18"/>
            <w:szCs w:val="18"/>
            <w:rPrChange w:id="3957" w:author="Nelly Wagner" w:date="2017-01-22T13:16:00Z">
              <w:rPr/>
            </w:rPrChange>
          </w:rPr>
          <w:t>ics</w:t>
        </w:r>
      </w:ins>
      <w:ins w:id="3958" w:author="Nelly Wagner" w:date="2017-01-21T18:38:00Z">
        <w:r w:rsidRPr="00434CF6">
          <w:rPr>
            <w:rFonts w:ascii="Arial" w:hAnsi="Arial"/>
            <w:sz w:val="18"/>
            <w:szCs w:val="18"/>
            <w:rPrChange w:id="3959" w:author="Nelly Wagner" w:date="2017-01-22T13:16:00Z">
              <w:rPr/>
            </w:rPrChange>
          </w:rPr>
          <w:t>. 2015;68(8):485–90.</w:t>
        </w:r>
        <w:r w:rsidRPr="008E76CC" w:rsidDel="0008212E">
          <w:rPr>
            <w:rFonts w:ascii="Arial" w:hAnsi="Arial"/>
            <w:color w:val="000000"/>
            <w:sz w:val="18"/>
            <w:szCs w:val="18"/>
          </w:rPr>
          <w:t xml:space="preserve"> </w:t>
        </w:r>
      </w:ins>
    </w:p>
    <w:p w14:paraId="32784EFF" w14:textId="7330F69C" w:rsidR="005258DF" w:rsidRPr="00BA0DDA" w:rsidRDefault="005258DF">
      <w:pPr>
        <w:spacing w:line="360" w:lineRule="auto"/>
        <w:ind w:left="480" w:hanging="480"/>
        <w:jc w:val="both"/>
        <w:rPr>
          <w:ins w:id="3960" w:author="Nelly Wagner" w:date="2017-01-21T18:41:00Z"/>
          <w:rFonts w:ascii="Arial" w:hAnsi="Arial"/>
          <w:color w:val="000000"/>
          <w:sz w:val="18"/>
          <w:szCs w:val="18"/>
        </w:rPr>
      </w:pPr>
      <w:ins w:id="3961" w:author="Nelly Wagner" w:date="2017-01-21T18:40:00Z">
        <w:r w:rsidRPr="00434CF6">
          <w:rPr>
            <w:rFonts w:ascii="Arial" w:hAnsi="Arial"/>
            <w:sz w:val="18"/>
            <w:szCs w:val="18"/>
            <w:rPrChange w:id="3962" w:author="Nelly Wagner" w:date="2017-01-22T13:16:00Z">
              <w:rPr/>
            </w:rPrChange>
          </w:rPr>
          <w:t xml:space="preserve">Bohach GA, Fast DJ, Nelson RD, Schlievert PM. Staphylococcal and Streptococcal Pyrogenic Toxins Involved in Toxic Shock Syndrome and Related Illnesses. </w:t>
        </w:r>
        <w:r w:rsidRPr="00434CF6">
          <w:rPr>
            <w:rFonts w:ascii="Arial" w:hAnsi="Arial"/>
            <w:i/>
            <w:sz w:val="18"/>
            <w:szCs w:val="18"/>
            <w:rPrChange w:id="3963" w:author="Nelly Wagner" w:date="2017-01-22T13:16:00Z">
              <w:rPr/>
            </w:rPrChange>
          </w:rPr>
          <w:t>Crit</w:t>
        </w:r>
      </w:ins>
      <w:ins w:id="3964" w:author="Nelly Wagner" w:date="2017-01-21T18:41:00Z">
        <w:r w:rsidRPr="00434CF6">
          <w:rPr>
            <w:rFonts w:ascii="Arial" w:hAnsi="Arial"/>
            <w:i/>
            <w:sz w:val="18"/>
            <w:szCs w:val="18"/>
            <w:rPrChange w:id="3965" w:author="Nelly Wagner" w:date="2017-01-22T13:16:00Z">
              <w:rPr/>
            </w:rPrChange>
          </w:rPr>
          <w:t>ical</w:t>
        </w:r>
      </w:ins>
      <w:ins w:id="3966" w:author="Nelly Wagner" w:date="2017-01-21T18:40:00Z">
        <w:r w:rsidRPr="00434CF6">
          <w:rPr>
            <w:rFonts w:ascii="Arial" w:hAnsi="Arial"/>
            <w:i/>
            <w:sz w:val="18"/>
            <w:szCs w:val="18"/>
            <w:rPrChange w:id="3967" w:author="Nelly Wagner" w:date="2017-01-22T13:16:00Z">
              <w:rPr/>
            </w:rPrChange>
          </w:rPr>
          <w:t xml:space="preserve"> Rev</w:t>
        </w:r>
      </w:ins>
      <w:ins w:id="3968" w:author="Nelly Wagner" w:date="2017-01-21T18:41:00Z">
        <w:r w:rsidRPr="00434CF6">
          <w:rPr>
            <w:rFonts w:ascii="Arial" w:hAnsi="Arial"/>
            <w:i/>
            <w:sz w:val="18"/>
            <w:szCs w:val="18"/>
            <w:rPrChange w:id="3969" w:author="Nelly Wagner" w:date="2017-01-22T13:16:00Z">
              <w:rPr/>
            </w:rPrChange>
          </w:rPr>
          <w:t>iews</w:t>
        </w:r>
      </w:ins>
      <w:ins w:id="3970" w:author="Nelly Wagner" w:date="2017-01-21T18:40:00Z">
        <w:r w:rsidRPr="00434CF6">
          <w:rPr>
            <w:rFonts w:ascii="Arial" w:hAnsi="Arial"/>
            <w:i/>
            <w:sz w:val="18"/>
            <w:szCs w:val="18"/>
            <w:rPrChange w:id="3971" w:author="Nelly Wagner" w:date="2017-01-22T13:16:00Z">
              <w:rPr/>
            </w:rPrChange>
          </w:rPr>
          <w:t xml:space="preserve"> </w:t>
        </w:r>
      </w:ins>
      <w:ins w:id="3972" w:author="Nelly Wagner" w:date="2017-01-21T18:41:00Z">
        <w:r w:rsidRPr="00434CF6">
          <w:rPr>
            <w:rFonts w:ascii="Arial" w:hAnsi="Arial"/>
            <w:i/>
            <w:sz w:val="18"/>
            <w:szCs w:val="18"/>
            <w:rPrChange w:id="3973" w:author="Nelly Wagner" w:date="2017-01-22T13:16:00Z">
              <w:rPr/>
            </w:rPrChange>
          </w:rPr>
          <w:t xml:space="preserve">in </w:t>
        </w:r>
      </w:ins>
      <w:ins w:id="3974" w:author="Nelly Wagner" w:date="2017-01-21T18:40:00Z">
        <w:r w:rsidRPr="00434CF6">
          <w:rPr>
            <w:rFonts w:ascii="Arial" w:hAnsi="Arial"/>
            <w:i/>
            <w:sz w:val="18"/>
            <w:szCs w:val="18"/>
            <w:rPrChange w:id="3975" w:author="Nelly Wagner" w:date="2017-01-22T13:16:00Z">
              <w:rPr/>
            </w:rPrChange>
          </w:rPr>
          <w:t>Microbiol</w:t>
        </w:r>
      </w:ins>
      <w:ins w:id="3976" w:author="Nelly Wagner" w:date="2017-01-21T18:41:00Z">
        <w:r w:rsidRPr="00434CF6">
          <w:rPr>
            <w:rFonts w:ascii="Arial" w:hAnsi="Arial"/>
            <w:i/>
            <w:sz w:val="18"/>
            <w:szCs w:val="18"/>
            <w:rPrChange w:id="3977" w:author="Nelly Wagner" w:date="2017-01-22T13:16:00Z">
              <w:rPr/>
            </w:rPrChange>
          </w:rPr>
          <w:t>ogy</w:t>
        </w:r>
      </w:ins>
      <w:ins w:id="3978" w:author="Nelly Wagner" w:date="2017-01-21T18:40:00Z">
        <w:r w:rsidR="00930FF1" w:rsidRPr="00434CF6">
          <w:rPr>
            <w:rFonts w:ascii="Arial" w:hAnsi="Arial"/>
            <w:sz w:val="18"/>
            <w:szCs w:val="18"/>
            <w:rPrChange w:id="3979" w:author="Nelly Wagner" w:date="2017-01-22T13:16:00Z">
              <w:rPr/>
            </w:rPrChange>
          </w:rPr>
          <w:t>. 1990</w:t>
        </w:r>
        <w:r w:rsidRPr="00434CF6">
          <w:rPr>
            <w:rFonts w:ascii="Arial" w:hAnsi="Arial"/>
            <w:sz w:val="18"/>
            <w:szCs w:val="18"/>
            <w:rPrChange w:id="3980" w:author="Nelly Wagner" w:date="2017-01-22T13:16:00Z">
              <w:rPr/>
            </w:rPrChange>
          </w:rPr>
          <w:t>;17(4):251–72.</w:t>
        </w:r>
        <w:r w:rsidRPr="008E76CC" w:rsidDel="0008212E">
          <w:rPr>
            <w:rFonts w:ascii="Arial" w:hAnsi="Arial"/>
            <w:color w:val="000000"/>
            <w:sz w:val="18"/>
            <w:szCs w:val="18"/>
          </w:rPr>
          <w:t xml:space="preserve"> </w:t>
        </w:r>
      </w:ins>
    </w:p>
    <w:p w14:paraId="579C04D2" w14:textId="7DB38A6A" w:rsidR="005258DF" w:rsidRPr="00434CF6" w:rsidRDefault="005258DF">
      <w:pPr>
        <w:spacing w:line="360" w:lineRule="auto"/>
        <w:ind w:left="480" w:hanging="480"/>
        <w:jc w:val="both"/>
        <w:rPr>
          <w:ins w:id="3981" w:author="Nelly Wagner" w:date="2017-01-21T18:42:00Z"/>
          <w:rFonts w:ascii="Arial" w:hAnsi="Arial"/>
          <w:sz w:val="18"/>
          <w:szCs w:val="18"/>
          <w:rPrChange w:id="3982" w:author="Nelly Wagner" w:date="2017-01-22T13:16:00Z">
            <w:rPr>
              <w:ins w:id="3983" w:author="Nelly Wagner" w:date="2017-01-21T18:42:00Z"/>
            </w:rPr>
          </w:rPrChange>
        </w:rPr>
      </w:pPr>
      <w:ins w:id="3984" w:author="Nelly Wagner" w:date="2017-01-21T18:41:00Z">
        <w:r w:rsidRPr="00434CF6">
          <w:rPr>
            <w:rFonts w:ascii="Arial" w:hAnsi="Arial"/>
            <w:sz w:val="18"/>
            <w:szCs w:val="18"/>
            <w:rPrChange w:id="3985" w:author="Nelly Wagner" w:date="2017-01-22T13:16:00Z">
              <w:rPr/>
            </w:rPrChange>
          </w:rPr>
          <w:t xml:space="preserve">Boppana NB, Devarajan A, Gopal K, Barathan M, Bakar SA, Shankar EM, et al. Blockade of CXCR2 signalling: a potential therapeutic target for preventing neutrophil-mediated inflammatory diseases. </w:t>
        </w:r>
        <w:r w:rsidRPr="00434CF6">
          <w:rPr>
            <w:rFonts w:ascii="Arial" w:hAnsi="Arial"/>
            <w:i/>
            <w:sz w:val="18"/>
            <w:szCs w:val="18"/>
            <w:rPrChange w:id="3986" w:author="Nelly Wagner" w:date="2017-01-22T13:16:00Z">
              <w:rPr/>
            </w:rPrChange>
          </w:rPr>
          <w:t>Exp</w:t>
        </w:r>
      </w:ins>
      <w:ins w:id="3987" w:author="Nelly Wagner" w:date="2017-01-21T18:42:00Z">
        <w:r w:rsidRPr="00434CF6">
          <w:rPr>
            <w:rFonts w:ascii="Arial" w:hAnsi="Arial"/>
            <w:i/>
            <w:sz w:val="18"/>
            <w:szCs w:val="18"/>
            <w:rPrChange w:id="3988" w:author="Nelly Wagner" w:date="2017-01-22T13:16:00Z">
              <w:rPr/>
            </w:rPrChange>
          </w:rPr>
          <w:t>erimental</w:t>
        </w:r>
      </w:ins>
      <w:ins w:id="3989" w:author="Nelly Wagner" w:date="2017-01-21T18:41:00Z">
        <w:r w:rsidRPr="00434CF6">
          <w:rPr>
            <w:rFonts w:ascii="Arial" w:hAnsi="Arial"/>
            <w:i/>
            <w:sz w:val="18"/>
            <w:szCs w:val="18"/>
            <w:rPrChange w:id="3990" w:author="Nelly Wagner" w:date="2017-01-22T13:16:00Z">
              <w:rPr/>
            </w:rPrChange>
          </w:rPr>
          <w:t xml:space="preserve"> Biol</w:t>
        </w:r>
      </w:ins>
      <w:ins w:id="3991" w:author="Nelly Wagner" w:date="2017-01-21T18:42:00Z">
        <w:r w:rsidRPr="00434CF6">
          <w:rPr>
            <w:rFonts w:ascii="Arial" w:hAnsi="Arial"/>
            <w:i/>
            <w:sz w:val="18"/>
            <w:szCs w:val="18"/>
            <w:rPrChange w:id="3992" w:author="Nelly Wagner" w:date="2017-01-22T13:16:00Z">
              <w:rPr/>
            </w:rPrChange>
          </w:rPr>
          <w:t>ogy and</w:t>
        </w:r>
      </w:ins>
      <w:ins w:id="3993" w:author="Nelly Wagner" w:date="2017-01-21T18:41:00Z">
        <w:r w:rsidRPr="00434CF6">
          <w:rPr>
            <w:rFonts w:ascii="Arial" w:hAnsi="Arial"/>
            <w:i/>
            <w:sz w:val="18"/>
            <w:szCs w:val="18"/>
            <w:rPrChange w:id="3994" w:author="Nelly Wagner" w:date="2017-01-22T13:16:00Z">
              <w:rPr/>
            </w:rPrChange>
          </w:rPr>
          <w:t xml:space="preserve"> Med</w:t>
        </w:r>
      </w:ins>
      <w:ins w:id="3995" w:author="Nelly Wagner" w:date="2017-01-21T18:42:00Z">
        <w:r w:rsidRPr="00434CF6">
          <w:rPr>
            <w:rFonts w:ascii="Arial" w:hAnsi="Arial"/>
            <w:i/>
            <w:sz w:val="18"/>
            <w:szCs w:val="18"/>
            <w:rPrChange w:id="3996" w:author="Nelly Wagner" w:date="2017-01-22T13:16:00Z">
              <w:rPr/>
            </w:rPrChange>
          </w:rPr>
          <w:t>icine</w:t>
        </w:r>
      </w:ins>
      <w:ins w:id="3997" w:author="Nelly Wagner" w:date="2017-01-21T18:41:00Z">
        <w:r w:rsidR="00930FF1" w:rsidRPr="00434CF6">
          <w:rPr>
            <w:rFonts w:ascii="Arial" w:hAnsi="Arial"/>
            <w:sz w:val="18"/>
            <w:szCs w:val="18"/>
            <w:rPrChange w:id="3998" w:author="Nelly Wagner" w:date="2017-01-22T13:16:00Z">
              <w:rPr/>
            </w:rPrChange>
          </w:rPr>
          <w:t>. 2014</w:t>
        </w:r>
        <w:r w:rsidRPr="00434CF6">
          <w:rPr>
            <w:rFonts w:ascii="Arial" w:hAnsi="Arial"/>
            <w:sz w:val="18"/>
            <w:szCs w:val="18"/>
            <w:rPrChange w:id="3999" w:author="Nelly Wagner" w:date="2017-01-22T13:16:00Z">
              <w:rPr/>
            </w:rPrChange>
          </w:rPr>
          <w:t xml:space="preserve">;239(5):509–18. </w:t>
        </w:r>
      </w:ins>
    </w:p>
    <w:p w14:paraId="739B1CD6" w14:textId="67F7401B" w:rsidR="005258DF" w:rsidRPr="00434CF6" w:rsidRDefault="005258DF">
      <w:pPr>
        <w:spacing w:line="360" w:lineRule="auto"/>
        <w:ind w:left="480" w:hanging="480"/>
        <w:jc w:val="both"/>
        <w:rPr>
          <w:ins w:id="4000" w:author="Nelly Wagner" w:date="2017-01-21T18:43:00Z"/>
          <w:rFonts w:ascii="Arial" w:hAnsi="Arial"/>
          <w:sz w:val="18"/>
          <w:szCs w:val="18"/>
          <w:rPrChange w:id="4001" w:author="Nelly Wagner" w:date="2017-01-22T13:16:00Z">
            <w:rPr>
              <w:ins w:id="4002" w:author="Nelly Wagner" w:date="2017-01-21T18:43:00Z"/>
            </w:rPr>
          </w:rPrChange>
        </w:rPr>
      </w:pPr>
      <w:ins w:id="4003" w:author="Nelly Wagner" w:date="2017-01-21T18:42:00Z">
        <w:r w:rsidRPr="00434CF6">
          <w:rPr>
            <w:rFonts w:ascii="Arial" w:hAnsi="Arial"/>
            <w:sz w:val="18"/>
            <w:szCs w:val="18"/>
            <w:rPrChange w:id="4004" w:author="Nelly Wagner" w:date="2017-01-22T13:16:00Z">
              <w:rPr/>
            </w:rPrChange>
          </w:rPr>
          <w:t xml:space="preserve">Bosedasgupta S, Pieters J. Inflammatory stimuli reprogram macrophage phagocytosis to macropinocytosis for the rapid elimination of pathogens. </w:t>
        </w:r>
        <w:r w:rsidRPr="00434CF6">
          <w:rPr>
            <w:rFonts w:ascii="Arial" w:hAnsi="Arial"/>
            <w:i/>
            <w:sz w:val="18"/>
            <w:szCs w:val="18"/>
            <w:rPrChange w:id="4005" w:author="Nelly Wagner" w:date="2017-01-22T13:16:00Z">
              <w:rPr/>
            </w:rPrChange>
          </w:rPr>
          <w:t>PLoS Pathog</w:t>
        </w:r>
        <w:r w:rsidR="00930FF1" w:rsidRPr="00434CF6">
          <w:rPr>
            <w:rFonts w:ascii="Arial" w:hAnsi="Arial"/>
            <w:i/>
            <w:sz w:val="18"/>
            <w:szCs w:val="18"/>
            <w:rPrChange w:id="4006" w:author="Nelly Wagner" w:date="2017-01-22T13:16:00Z">
              <w:rPr/>
            </w:rPrChange>
          </w:rPr>
          <w:t>ens</w:t>
        </w:r>
        <w:r w:rsidR="00930FF1" w:rsidRPr="00434CF6">
          <w:rPr>
            <w:rFonts w:ascii="Arial" w:hAnsi="Arial"/>
            <w:sz w:val="18"/>
            <w:szCs w:val="18"/>
            <w:rPrChange w:id="4007" w:author="Nelly Wagner" w:date="2017-01-22T13:16:00Z">
              <w:rPr/>
            </w:rPrChange>
          </w:rPr>
          <w:t>. 2014</w:t>
        </w:r>
        <w:r w:rsidRPr="00434CF6">
          <w:rPr>
            <w:rFonts w:ascii="Arial" w:hAnsi="Arial"/>
            <w:sz w:val="18"/>
            <w:szCs w:val="18"/>
            <w:rPrChange w:id="4008" w:author="Nelly Wagner" w:date="2017-01-22T13:16:00Z">
              <w:rPr/>
            </w:rPrChange>
          </w:rPr>
          <w:t>;10(1):e1003879.</w:t>
        </w:r>
      </w:ins>
    </w:p>
    <w:p w14:paraId="62C0771A" w14:textId="2425809E" w:rsidR="005258DF" w:rsidRPr="00BA0DDA" w:rsidRDefault="005258DF">
      <w:pPr>
        <w:spacing w:line="360" w:lineRule="auto"/>
        <w:ind w:left="480" w:hanging="480"/>
        <w:jc w:val="both"/>
        <w:rPr>
          <w:ins w:id="4009" w:author="Nelly Wagner" w:date="2017-01-21T18:44:00Z"/>
          <w:rFonts w:ascii="Arial" w:hAnsi="Arial"/>
          <w:color w:val="000000"/>
          <w:sz w:val="18"/>
          <w:szCs w:val="18"/>
        </w:rPr>
      </w:pPr>
      <w:ins w:id="4010" w:author="Nelly Wagner" w:date="2017-01-21T18:43:00Z">
        <w:r w:rsidRPr="00434CF6">
          <w:rPr>
            <w:rFonts w:ascii="Arial" w:hAnsi="Arial"/>
            <w:sz w:val="18"/>
            <w:szCs w:val="18"/>
            <w:rPrChange w:id="4011" w:author="Nelly Wagner" w:date="2017-01-22T13:16:00Z">
              <w:rPr/>
            </w:rPrChange>
          </w:rPr>
          <w:t>Boudinot P, van der Aa LM, Jouneau L, Du Pasquier L, Pontarotti P, Briolat V, et al. Origin and evolution of TRIM proteins: new insights from the complete TRIM repertoire of zebrafish an</w:t>
        </w:r>
        <w:r w:rsidR="00930FF1" w:rsidRPr="00434CF6">
          <w:rPr>
            <w:rFonts w:ascii="Arial" w:hAnsi="Arial"/>
            <w:sz w:val="18"/>
            <w:szCs w:val="18"/>
            <w:rPrChange w:id="4012" w:author="Nelly Wagner" w:date="2017-01-22T13:16:00Z">
              <w:rPr/>
            </w:rPrChange>
          </w:rPr>
          <w:t xml:space="preserve">d pufferfish. </w:t>
        </w:r>
        <w:r w:rsidR="00930FF1" w:rsidRPr="00434CF6">
          <w:rPr>
            <w:rFonts w:ascii="Arial" w:hAnsi="Arial"/>
            <w:i/>
            <w:sz w:val="18"/>
            <w:szCs w:val="18"/>
            <w:rPrChange w:id="4013" w:author="Nelly Wagner" w:date="2017-01-22T13:16:00Z">
              <w:rPr/>
            </w:rPrChange>
          </w:rPr>
          <w:t>PLoS One</w:t>
        </w:r>
        <w:r w:rsidR="00930FF1" w:rsidRPr="00434CF6">
          <w:rPr>
            <w:rFonts w:ascii="Arial" w:hAnsi="Arial"/>
            <w:sz w:val="18"/>
            <w:szCs w:val="18"/>
            <w:rPrChange w:id="4014" w:author="Nelly Wagner" w:date="2017-01-22T13:16:00Z">
              <w:rPr/>
            </w:rPrChange>
          </w:rPr>
          <w:t>. 2011</w:t>
        </w:r>
        <w:r w:rsidRPr="00434CF6">
          <w:rPr>
            <w:rFonts w:ascii="Arial" w:hAnsi="Arial"/>
            <w:sz w:val="18"/>
            <w:szCs w:val="18"/>
            <w:rPrChange w:id="4015" w:author="Nelly Wagner" w:date="2017-01-22T13:16:00Z">
              <w:rPr/>
            </w:rPrChange>
          </w:rPr>
          <w:t>;6(7):e22022.</w:t>
        </w:r>
      </w:ins>
      <w:ins w:id="4016" w:author="Nelly Wagner" w:date="2017-01-21T18:42:00Z">
        <w:r w:rsidRPr="008E76CC" w:rsidDel="0008212E">
          <w:rPr>
            <w:rFonts w:ascii="Arial" w:hAnsi="Arial"/>
            <w:color w:val="000000"/>
            <w:sz w:val="18"/>
            <w:szCs w:val="18"/>
          </w:rPr>
          <w:t xml:space="preserve"> </w:t>
        </w:r>
      </w:ins>
    </w:p>
    <w:p w14:paraId="675F4451" w14:textId="21C2D6BE" w:rsidR="005258DF" w:rsidRDefault="005258DF">
      <w:pPr>
        <w:spacing w:line="360" w:lineRule="auto"/>
        <w:ind w:left="480" w:hanging="480"/>
        <w:jc w:val="both"/>
        <w:rPr>
          <w:ins w:id="4017" w:author="Nelly Wagner" w:date="2017-01-22T14:36:00Z"/>
          <w:rFonts w:ascii="Arial" w:hAnsi="Arial"/>
          <w:sz w:val="18"/>
          <w:szCs w:val="18"/>
        </w:rPr>
      </w:pPr>
      <w:ins w:id="4018" w:author="Nelly Wagner" w:date="2017-01-21T18:44:00Z">
        <w:r w:rsidRPr="00434CF6">
          <w:rPr>
            <w:rFonts w:ascii="Arial" w:hAnsi="Arial"/>
            <w:sz w:val="18"/>
            <w:szCs w:val="18"/>
            <w:rPrChange w:id="4019" w:author="Nelly Wagner" w:date="2017-01-22T13:16:00Z">
              <w:rPr/>
            </w:rPrChange>
          </w:rPr>
          <w:t xml:space="preserve">Brandolini L, Riccardo B, Bizzarri C, Sergi R, Gianfranco C, Zhou D, et al. IL-1beta primes IL-8-activated neutrophils for elastase release, phospholipase D activity , and calcium flux. </w:t>
        </w:r>
        <w:r w:rsidRPr="00434CF6">
          <w:rPr>
            <w:rFonts w:ascii="Arial" w:hAnsi="Arial"/>
            <w:i/>
            <w:sz w:val="18"/>
            <w:szCs w:val="18"/>
            <w:rPrChange w:id="4020" w:author="Nelly Wagner" w:date="2017-01-22T13:16:00Z">
              <w:rPr/>
            </w:rPrChange>
          </w:rPr>
          <w:t>Journal of Leukocyte Biology</w:t>
        </w:r>
        <w:r w:rsidRPr="00434CF6">
          <w:rPr>
            <w:rFonts w:ascii="Arial" w:hAnsi="Arial"/>
            <w:sz w:val="18"/>
            <w:szCs w:val="18"/>
            <w:rPrChange w:id="4021" w:author="Nelly Wagner" w:date="2017-01-22T13:16:00Z">
              <w:rPr/>
            </w:rPrChange>
          </w:rPr>
          <w:t xml:space="preserve">. 1996;59:427–34. </w:t>
        </w:r>
      </w:ins>
    </w:p>
    <w:p w14:paraId="4AB5004E" w14:textId="7D7A850A" w:rsidR="009A512B" w:rsidRPr="009A512B" w:rsidRDefault="009A512B">
      <w:pPr>
        <w:spacing w:line="360" w:lineRule="auto"/>
        <w:ind w:left="480" w:hanging="480"/>
        <w:jc w:val="both"/>
        <w:rPr>
          <w:ins w:id="4022" w:author="Nelly Wagner" w:date="2017-01-21T18:45:00Z"/>
          <w:rFonts w:ascii="Arial" w:hAnsi="Arial"/>
          <w:sz w:val="18"/>
          <w:szCs w:val="18"/>
          <w:rPrChange w:id="4023" w:author="Nelly Wagner" w:date="2017-01-22T14:37:00Z">
            <w:rPr>
              <w:ins w:id="4024" w:author="Nelly Wagner" w:date="2017-01-21T18:45:00Z"/>
            </w:rPr>
          </w:rPrChange>
        </w:rPr>
      </w:pPr>
      <w:ins w:id="4025" w:author="Nelly Wagner" w:date="2017-01-22T14:36:00Z">
        <w:r w:rsidRPr="009A512B">
          <w:rPr>
            <w:rFonts w:ascii="Arial" w:hAnsi="Arial"/>
            <w:sz w:val="18"/>
            <w:szCs w:val="18"/>
            <w:rPrChange w:id="4026" w:author="Nelly Wagner" w:date="2017-01-22T14:37:00Z">
              <w:rPr/>
            </w:rPrChange>
          </w:rPr>
          <w:t xml:space="preserve">Brannen KC, Chapin RE, Jacobs AC, Green ML. Alternative Models of Developmental and Reproductive Toxicity in Pharmaceutical Risk Assessment and the 3Rs. </w:t>
        </w:r>
        <w:r w:rsidRPr="009A512B">
          <w:rPr>
            <w:rFonts w:ascii="Arial" w:hAnsi="Arial"/>
            <w:i/>
            <w:sz w:val="18"/>
            <w:szCs w:val="18"/>
            <w:rPrChange w:id="4027" w:author="Nelly Wagner" w:date="2017-01-22T14:37:00Z">
              <w:rPr/>
            </w:rPrChange>
          </w:rPr>
          <w:t>ILAR Journal</w:t>
        </w:r>
        <w:r w:rsidRPr="009A512B">
          <w:rPr>
            <w:rFonts w:ascii="Arial" w:hAnsi="Arial"/>
            <w:sz w:val="18"/>
            <w:szCs w:val="18"/>
            <w:rPrChange w:id="4028" w:author="Nelly Wagner" w:date="2017-01-22T14:37:00Z">
              <w:rPr/>
            </w:rPrChange>
          </w:rPr>
          <w:t>. 2016;57(2):144–56.</w:t>
        </w:r>
      </w:ins>
    </w:p>
    <w:p w14:paraId="62F95DC4" w14:textId="77777777" w:rsidR="005258DF" w:rsidRPr="00BA0DDA" w:rsidRDefault="005258DF">
      <w:pPr>
        <w:spacing w:line="360" w:lineRule="auto"/>
        <w:ind w:left="480" w:hanging="480"/>
        <w:jc w:val="both"/>
        <w:rPr>
          <w:ins w:id="4029" w:author="Nelly Wagner" w:date="2017-01-21T18:45:00Z"/>
          <w:rFonts w:ascii="Arial" w:hAnsi="Arial"/>
          <w:color w:val="000000"/>
          <w:sz w:val="18"/>
          <w:szCs w:val="18"/>
        </w:rPr>
      </w:pPr>
      <w:ins w:id="4030" w:author="Nelly Wagner" w:date="2017-01-21T18:45:00Z">
        <w:r w:rsidRPr="00434CF6">
          <w:rPr>
            <w:rFonts w:ascii="Arial" w:hAnsi="Arial"/>
            <w:sz w:val="18"/>
            <w:szCs w:val="18"/>
            <w:rPrChange w:id="4031" w:author="Nelly Wagner" w:date="2017-01-22T13:16:00Z">
              <w:rPr/>
            </w:rPrChange>
          </w:rPr>
          <w:t xml:space="preserve">Briolat V, Jouneau L, Carvalho R, Palha N, Langevin C, Herbomel P, et al. Contrasted innate responses to two viruses in zebrafish: insights into the ancestral repertoire of vertebrate IFN-stimulated genes. </w:t>
        </w:r>
        <w:r w:rsidRPr="00434CF6">
          <w:rPr>
            <w:rFonts w:ascii="Arial" w:hAnsi="Arial"/>
            <w:i/>
            <w:sz w:val="18"/>
            <w:szCs w:val="18"/>
            <w:rPrChange w:id="4032" w:author="Nelly Wagner" w:date="2017-01-22T13:16:00Z">
              <w:rPr/>
            </w:rPrChange>
          </w:rPr>
          <w:t>Journal of Immunology</w:t>
        </w:r>
        <w:r w:rsidRPr="00434CF6">
          <w:rPr>
            <w:rFonts w:ascii="Arial" w:hAnsi="Arial"/>
            <w:sz w:val="18"/>
            <w:szCs w:val="18"/>
            <w:rPrChange w:id="4033" w:author="Nelly Wagner" w:date="2017-01-22T13:16:00Z">
              <w:rPr/>
            </w:rPrChange>
          </w:rPr>
          <w:t>. 2014;192:4328–41.</w:t>
        </w:r>
        <w:r w:rsidRPr="008E76CC" w:rsidDel="0008212E">
          <w:rPr>
            <w:rFonts w:ascii="Arial" w:hAnsi="Arial"/>
            <w:color w:val="000000"/>
            <w:sz w:val="18"/>
            <w:szCs w:val="18"/>
          </w:rPr>
          <w:t xml:space="preserve"> </w:t>
        </w:r>
      </w:ins>
    </w:p>
    <w:p w14:paraId="033FA85A" w14:textId="77777777" w:rsidR="005258DF" w:rsidRPr="00434CF6" w:rsidRDefault="005258DF">
      <w:pPr>
        <w:spacing w:line="360" w:lineRule="auto"/>
        <w:ind w:left="480" w:hanging="480"/>
        <w:jc w:val="both"/>
        <w:rPr>
          <w:ins w:id="4034" w:author="Nelly Wagner" w:date="2017-01-21T18:46:00Z"/>
          <w:rFonts w:ascii="Arial" w:hAnsi="Arial"/>
          <w:sz w:val="18"/>
          <w:szCs w:val="18"/>
          <w:rPrChange w:id="4035" w:author="Nelly Wagner" w:date="2017-01-22T13:16:00Z">
            <w:rPr>
              <w:ins w:id="4036" w:author="Nelly Wagner" w:date="2017-01-21T18:46:00Z"/>
            </w:rPr>
          </w:rPrChange>
        </w:rPr>
      </w:pPr>
      <w:ins w:id="4037" w:author="Nelly Wagner" w:date="2017-01-21T18:45:00Z">
        <w:r w:rsidRPr="00434CF6">
          <w:rPr>
            <w:rFonts w:ascii="Arial" w:hAnsi="Arial"/>
            <w:sz w:val="18"/>
            <w:szCs w:val="18"/>
            <w:rPrChange w:id="4038" w:author="Nelly Wagner" w:date="2017-01-22T13:16:00Z">
              <w:rPr/>
            </w:rPrChange>
          </w:rPr>
          <w:t xml:space="preserve">Bur S, Preissner KT, Herrmann M, Bischoff M. The </w:t>
        </w:r>
        <w:r w:rsidRPr="00434CF6">
          <w:rPr>
            <w:rFonts w:ascii="Arial" w:hAnsi="Arial"/>
            <w:i/>
            <w:sz w:val="18"/>
            <w:szCs w:val="18"/>
            <w:rPrChange w:id="4039" w:author="Nelly Wagner" w:date="2017-01-22T13:16:00Z">
              <w:rPr/>
            </w:rPrChange>
          </w:rPr>
          <w:t>Staphylococcus aureus</w:t>
        </w:r>
        <w:r w:rsidRPr="00434CF6">
          <w:rPr>
            <w:rFonts w:ascii="Arial" w:hAnsi="Arial"/>
            <w:sz w:val="18"/>
            <w:szCs w:val="18"/>
            <w:rPrChange w:id="4040" w:author="Nelly Wagner" w:date="2017-01-22T13:16:00Z">
              <w:rPr/>
            </w:rPrChange>
          </w:rPr>
          <w:t xml:space="preserve"> extracellular adherence protein promotes bacterial internalization by keratinocytes independent of fibronectin-binding proteins.</w:t>
        </w:r>
        <w:r w:rsidRPr="00434CF6">
          <w:rPr>
            <w:rFonts w:ascii="Arial" w:hAnsi="Arial"/>
            <w:i/>
            <w:sz w:val="18"/>
            <w:szCs w:val="18"/>
            <w:rPrChange w:id="4041" w:author="Nelly Wagner" w:date="2017-01-22T13:16:00Z">
              <w:rPr/>
            </w:rPrChange>
          </w:rPr>
          <w:t xml:space="preserve"> J</w:t>
        </w:r>
      </w:ins>
      <w:ins w:id="4042" w:author="Nelly Wagner" w:date="2017-01-21T18:46:00Z">
        <w:r w:rsidRPr="00434CF6">
          <w:rPr>
            <w:rFonts w:ascii="Arial" w:hAnsi="Arial"/>
            <w:i/>
            <w:sz w:val="18"/>
            <w:szCs w:val="18"/>
            <w:rPrChange w:id="4043" w:author="Nelly Wagner" w:date="2017-01-22T13:16:00Z">
              <w:rPr/>
            </w:rPrChange>
          </w:rPr>
          <w:t>ournal of</w:t>
        </w:r>
      </w:ins>
      <w:ins w:id="4044" w:author="Nelly Wagner" w:date="2017-01-21T18:45:00Z">
        <w:r w:rsidRPr="00434CF6">
          <w:rPr>
            <w:rFonts w:ascii="Arial" w:hAnsi="Arial"/>
            <w:i/>
            <w:sz w:val="18"/>
            <w:szCs w:val="18"/>
            <w:rPrChange w:id="4045" w:author="Nelly Wagner" w:date="2017-01-22T13:16:00Z">
              <w:rPr/>
            </w:rPrChange>
          </w:rPr>
          <w:t xml:space="preserve"> Invest</w:t>
        </w:r>
      </w:ins>
      <w:ins w:id="4046" w:author="Nelly Wagner" w:date="2017-01-21T18:46:00Z">
        <w:r w:rsidRPr="00434CF6">
          <w:rPr>
            <w:rFonts w:ascii="Arial" w:hAnsi="Arial"/>
            <w:i/>
            <w:sz w:val="18"/>
            <w:szCs w:val="18"/>
            <w:rPrChange w:id="4047" w:author="Nelly Wagner" w:date="2017-01-22T13:16:00Z">
              <w:rPr/>
            </w:rPrChange>
          </w:rPr>
          <w:t>igative</w:t>
        </w:r>
      </w:ins>
      <w:ins w:id="4048" w:author="Nelly Wagner" w:date="2017-01-21T18:45:00Z">
        <w:r w:rsidRPr="00434CF6">
          <w:rPr>
            <w:rFonts w:ascii="Arial" w:hAnsi="Arial"/>
            <w:i/>
            <w:sz w:val="18"/>
            <w:szCs w:val="18"/>
            <w:rPrChange w:id="4049" w:author="Nelly Wagner" w:date="2017-01-22T13:16:00Z">
              <w:rPr/>
            </w:rPrChange>
          </w:rPr>
          <w:t xml:space="preserve"> Dermatol</w:t>
        </w:r>
      </w:ins>
      <w:ins w:id="4050" w:author="Nelly Wagner" w:date="2017-01-21T18:46:00Z">
        <w:r w:rsidRPr="00434CF6">
          <w:rPr>
            <w:rFonts w:ascii="Arial" w:hAnsi="Arial"/>
            <w:i/>
            <w:sz w:val="18"/>
            <w:szCs w:val="18"/>
            <w:rPrChange w:id="4051" w:author="Nelly Wagner" w:date="2017-01-22T13:16:00Z">
              <w:rPr/>
            </w:rPrChange>
          </w:rPr>
          <w:t>ogy</w:t>
        </w:r>
      </w:ins>
      <w:ins w:id="4052" w:author="Nelly Wagner" w:date="2017-01-21T18:45:00Z">
        <w:r w:rsidRPr="00434CF6">
          <w:rPr>
            <w:rFonts w:ascii="Arial" w:hAnsi="Arial"/>
            <w:sz w:val="18"/>
            <w:szCs w:val="18"/>
            <w:rPrChange w:id="4053" w:author="Nelly Wagner" w:date="2017-01-22T13:16:00Z">
              <w:rPr/>
            </w:rPrChange>
          </w:rPr>
          <w:t>. 2013;133(8):2004–12.</w:t>
        </w:r>
      </w:ins>
    </w:p>
    <w:p w14:paraId="5ADD2857" w14:textId="45F6F162" w:rsidR="005258DF" w:rsidRDefault="005258DF">
      <w:pPr>
        <w:spacing w:line="360" w:lineRule="auto"/>
        <w:ind w:left="480" w:hanging="480"/>
        <w:jc w:val="both"/>
        <w:rPr>
          <w:ins w:id="4054" w:author="Nelly Wagner" w:date="2017-01-22T14:41:00Z"/>
          <w:rFonts w:ascii="Arial" w:hAnsi="Arial"/>
          <w:sz w:val="18"/>
          <w:szCs w:val="18"/>
        </w:rPr>
      </w:pPr>
      <w:ins w:id="4055" w:author="Nelly Wagner" w:date="2017-01-21T18:46:00Z">
        <w:r w:rsidRPr="00434CF6">
          <w:rPr>
            <w:rFonts w:ascii="Arial" w:hAnsi="Arial"/>
            <w:sz w:val="18"/>
            <w:szCs w:val="18"/>
            <w:rPrChange w:id="4056" w:author="Nelly Wagner" w:date="2017-01-22T13:16:00Z">
              <w:rPr/>
            </w:rPrChange>
          </w:rPr>
          <w:t xml:space="preserve">Calbo E, Alsina M, Rodríguez-Carballeira M, Lite J, Garau J. Systemic expression of cytokine production in patients with severe pneumococcal pneumonia: Effects of treatment with a β-lactam versus a fluoroquinolone. </w:t>
        </w:r>
        <w:r w:rsidRPr="00434CF6">
          <w:rPr>
            <w:rFonts w:ascii="Arial" w:hAnsi="Arial"/>
            <w:i/>
            <w:sz w:val="18"/>
            <w:szCs w:val="18"/>
            <w:rPrChange w:id="4057" w:author="Nelly Wagner" w:date="2017-01-22T13:16:00Z">
              <w:rPr/>
            </w:rPrChange>
          </w:rPr>
          <w:t>Antimicrob</w:t>
        </w:r>
      </w:ins>
      <w:ins w:id="4058" w:author="Nelly Wagner" w:date="2017-01-21T18:47:00Z">
        <w:r w:rsidRPr="00434CF6">
          <w:rPr>
            <w:rFonts w:ascii="Arial" w:hAnsi="Arial"/>
            <w:i/>
            <w:sz w:val="18"/>
            <w:szCs w:val="18"/>
            <w:rPrChange w:id="4059" w:author="Nelly Wagner" w:date="2017-01-22T13:16:00Z">
              <w:rPr/>
            </w:rPrChange>
          </w:rPr>
          <w:t>ial</w:t>
        </w:r>
      </w:ins>
      <w:ins w:id="4060" w:author="Nelly Wagner" w:date="2017-01-21T18:46:00Z">
        <w:r w:rsidRPr="00434CF6">
          <w:rPr>
            <w:rFonts w:ascii="Arial" w:hAnsi="Arial"/>
            <w:i/>
            <w:sz w:val="18"/>
            <w:szCs w:val="18"/>
            <w:rPrChange w:id="4061" w:author="Nelly Wagner" w:date="2017-01-22T13:16:00Z">
              <w:rPr/>
            </w:rPrChange>
          </w:rPr>
          <w:t xml:space="preserve"> Agents </w:t>
        </w:r>
      </w:ins>
      <w:ins w:id="4062" w:author="Nelly Wagner" w:date="2017-01-21T18:47:00Z">
        <w:r w:rsidRPr="00434CF6">
          <w:rPr>
            <w:rFonts w:ascii="Arial" w:hAnsi="Arial"/>
            <w:i/>
            <w:sz w:val="18"/>
            <w:szCs w:val="18"/>
            <w:rPrChange w:id="4063" w:author="Nelly Wagner" w:date="2017-01-22T13:16:00Z">
              <w:rPr/>
            </w:rPrChange>
          </w:rPr>
          <w:t xml:space="preserve">and </w:t>
        </w:r>
      </w:ins>
      <w:ins w:id="4064" w:author="Nelly Wagner" w:date="2017-01-21T18:46:00Z">
        <w:r w:rsidRPr="00434CF6">
          <w:rPr>
            <w:rFonts w:ascii="Arial" w:hAnsi="Arial"/>
            <w:i/>
            <w:sz w:val="18"/>
            <w:szCs w:val="18"/>
            <w:rPrChange w:id="4065" w:author="Nelly Wagner" w:date="2017-01-22T13:16:00Z">
              <w:rPr/>
            </w:rPrChange>
          </w:rPr>
          <w:t>Chemother</w:t>
        </w:r>
      </w:ins>
      <w:ins w:id="4066" w:author="Nelly Wagner" w:date="2017-01-21T18:47:00Z">
        <w:r w:rsidRPr="00434CF6">
          <w:rPr>
            <w:rFonts w:ascii="Arial" w:hAnsi="Arial"/>
            <w:i/>
            <w:sz w:val="18"/>
            <w:szCs w:val="18"/>
            <w:rPrChange w:id="4067" w:author="Nelly Wagner" w:date="2017-01-22T13:16:00Z">
              <w:rPr/>
            </w:rPrChange>
          </w:rPr>
          <w:t>apy</w:t>
        </w:r>
      </w:ins>
      <w:ins w:id="4068" w:author="Nelly Wagner" w:date="2017-01-21T18:46:00Z">
        <w:r w:rsidRPr="00434CF6">
          <w:rPr>
            <w:rFonts w:ascii="Arial" w:hAnsi="Arial"/>
            <w:sz w:val="18"/>
            <w:szCs w:val="18"/>
            <w:rPrChange w:id="4069" w:author="Nelly Wagner" w:date="2017-01-22T13:16:00Z">
              <w:rPr/>
            </w:rPrChange>
          </w:rPr>
          <w:t xml:space="preserve">. 2008;52(7):2395–402. </w:t>
        </w:r>
      </w:ins>
    </w:p>
    <w:p w14:paraId="2D970DD3" w14:textId="5B6A76F9" w:rsidR="009A512B" w:rsidRPr="009A512B" w:rsidRDefault="009A512B">
      <w:pPr>
        <w:spacing w:line="360" w:lineRule="auto"/>
        <w:ind w:left="480" w:hanging="480"/>
        <w:jc w:val="both"/>
        <w:rPr>
          <w:ins w:id="4070" w:author="Nelly Wagner" w:date="2017-01-21T18:47:00Z"/>
          <w:rFonts w:ascii="Arial" w:hAnsi="Arial"/>
          <w:sz w:val="14"/>
          <w:szCs w:val="18"/>
          <w:rPrChange w:id="4071" w:author="Nelly Wagner" w:date="2017-01-22T14:42:00Z">
            <w:rPr>
              <w:ins w:id="4072" w:author="Nelly Wagner" w:date="2017-01-21T18:47:00Z"/>
            </w:rPr>
          </w:rPrChange>
        </w:rPr>
      </w:pPr>
      <w:ins w:id="4073" w:author="Nelly Wagner" w:date="2017-01-22T14:41:00Z">
        <w:r w:rsidRPr="009A512B">
          <w:rPr>
            <w:rFonts w:ascii="Arial" w:hAnsi="Arial"/>
            <w:sz w:val="18"/>
            <w:rPrChange w:id="4074" w:author="Nelly Wagner" w:date="2017-01-22T14:42:00Z">
              <w:rPr/>
            </w:rPrChange>
          </w:rPr>
          <w:t xml:space="preserve">Camacho P, Fan H, Liu Z, He J-Q. Small Mammalian Animal Models of Heart Disease. </w:t>
        </w:r>
        <w:r w:rsidRPr="009A512B">
          <w:rPr>
            <w:rFonts w:ascii="Arial" w:hAnsi="Arial"/>
            <w:i/>
            <w:sz w:val="18"/>
            <w:rPrChange w:id="4075" w:author="Nelly Wagner" w:date="2017-01-22T14:42:00Z">
              <w:rPr/>
            </w:rPrChange>
          </w:rPr>
          <w:t>Journal of Cardiovascular Development and Disease</w:t>
        </w:r>
        <w:r w:rsidRPr="009A512B">
          <w:rPr>
            <w:rFonts w:ascii="Arial" w:hAnsi="Arial"/>
            <w:sz w:val="18"/>
            <w:rPrChange w:id="4076" w:author="Nelly Wagner" w:date="2017-01-22T14:42:00Z">
              <w:rPr/>
            </w:rPrChange>
          </w:rPr>
          <w:t>. 2016;3(4):30.</w:t>
        </w:r>
      </w:ins>
    </w:p>
    <w:p w14:paraId="1194F636" w14:textId="77777777" w:rsidR="005258DF" w:rsidRPr="00434CF6" w:rsidRDefault="005258DF">
      <w:pPr>
        <w:spacing w:line="360" w:lineRule="auto"/>
        <w:ind w:left="480" w:hanging="480"/>
        <w:jc w:val="both"/>
        <w:rPr>
          <w:ins w:id="4077" w:author="Nelly Wagner" w:date="2017-01-21T18:48:00Z"/>
          <w:rFonts w:ascii="Arial" w:hAnsi="Arial"/>
          <w:sz w:val="18"/>
          <w:szCs w:val="18"/>
          <w:rPrChange w:id="4078" w:author="Nelly Wagner" w:date="2017-01-22T13:16:00Z">
            <w:rPr>
              <w:ins w:id="4079" w:author="Nelly Wagner" w:date="2017-01-21T18:48:00Z"/>
            </w:rPr>
          </w:rPrChange>
        </w:rPr>
      </w:pPr>
      <w:ins w:id="4080" w:author="Nelly Wagner" w:date="2017-01-21T18:47:00Z">
        <w:r w:rsidRPr="00434CF6">
          <w:rPr>
            <w:rFonts w:ascii="Arial" w:hAnsi="Arial"/>
            <w:sz w:val="18"/>
            <w:szCs w:val="18"/>
            <w:rPrChange w:id="4081" w:author="Nelly Wagner" w:date="2017-01-22T13:16:00Z">
              <w:rPr/>
            </w:rPrChange>
          </w:rPr>
          <w:t xml:space="preserve">Cardot-Martin E, Casalegno JS, Badiou C, Dauwalder O, Keller D, Prévost G, et al. α-Defensins partially protect human neutrophils against Panton-Valentine leukocidin produced by </w:t>
        </w:r>
        <w:r w:rsidRPr="00434CF6">
          <w:rPr>
            <w:rFonts w:ascii="Arial" w:hAnsi="Arial"/>
            <w:i/>
            <w:sz w:val="18"/>
            <w:szCs w:val="18"/>
            <w:rPrChange w:id="4082" w:author="Nelly Wagner" w:date="2017-01-22T13:16:00Z">
              <w:rPr/>
            </w:rPrChange>
          </w:rPr>
          <w:t>Staphylococcus aureus. Lett</w:t>
        </w:r>
      </w:ins>
      <w:ins w:id="4083" w:author="Nelly Wagner" w:date="2017-01-21T18:48:00Z">
        <w:r w:rsidRPr="00434CF6">
          <w:rPr>
            <w:rFonts w:ascii="Arial" w:hAnsi="Arial"/>
            <w:i/>
            <w:sz w:val="18"/>
            <w:szCs w:val="18"/>
            <w:rPrChange w:id="4084" w:author="Nelly Wagner" w:date="2017-01-22T13:16:00Z">
              <w:rPr/>
            </w:rPrChange>
          </w:rPr>
          <w:t>ers in</w:t>
        </w:r>
      </w:ins>
      <w:ins w:id="4085" w:author="Nelly Wagner" w:date="2017-01-21T18:47:00Z">
        <w:r w:rsidRPr="00434CF6">
          <w:rPr>
            <w:rFonts w:ascii="Arial" w:hAnsi="Arial"/>
            <w:i/>
            <w:sz w:val="18"/>
            <w:szCs w:val="18"/>
            <w:rPrChange w:id="4086" w:author="Nelly Wagner" w:date="2017-01-22T13:16:00Z">
              <w:rPr/>
            </w:rPrChange>
          </w:rPr>
          <w:t xml:space="preserve"> Appl</w:t>
        </w:r>
      </w:ins>
      <w:ins w:id="4087" w:author="Nelly Wagner" w:date="2017-01-21T18:48:00Z">
        <w:r w:rsidRPr="00434CF6">
          <w:rPr>
            <w:rFonts w:ascii="Arial" w:hAnsi="Arial"/>
            <w:i/>
            <w:sz w:val="18"/>
            <w:szCs w:val="18"/>
            <w:rPrChange w:id="4088" w:author="Nelly Wagner" w:date="2017-01-22T13:16:00Z">
              <w:rPr/>
            </w:rPrChange>
          </w:rPr>
          <w:t>ied</w:t>
        </w:r>
      </w:ins>
      <w:ins w:id="4089" w:author="Nelly Wagner" w:date="2017-01-21T18:47:00Z">
        <w:r w:rsidRPr="00434CF6">
          <w:rPr>
            <w:rFonts w:ascii="Arial" w:hAnsi="Arial"/>
            <w:i/>
            <w:sz w:val="18"/>
            <w:szCs w:val="18"/>
            <w:rPrChange w:id="4090" w:author="Nelly Wagner" w:date="2017-01-22T13:16:00Z">
              <w:rPr/>
            </w:rPrChange>
          </w:rPr>
          <w:t xml:space="preserve"> Microbiol</w:t>
        </w:r>
      </w:ins>
      <w:ins w:id="4091" w:author="Nelly Wagner" w:date="2017-01-21T18:48:00Z">
        <w:r w:rsidRPr="00434CF6">
          <w:rPr>
            <w:rFonts w:ascii="Arial" w:hAnsi="Arial"/>
            <w:i/>
            <w:sz w:val="18"/>
            <w:szCs w:val="18"/>
            <w:rPrChange w:id="4092" w:author="Nelly Wagner" w:date="2017-01-22T13:16:00Z">
              <w:rPr/>
            </w:rPrChange>
          </w:rPr>
          <w:t>ogy</w:t>
        </w:r>
      </w:ins>
      <w:ins w:id="4093" w:author="Nelly Wagner" w:date="2017-01-21T18:47:00Z">
        <w:r w:rsidRPr="00434CF6">
          <w:rPr>
            <w:rFonts w:ascii="Arial" w:hAnsi="Arial"/>
            <w:sz w:val="18"/>
            <w:szCs w:val="18"/>
            <w:rPrChange w:id="4094" w:author="Nelly Wagner" w:date="2017-01-22T13:16:00Z">
              <w:rPr/>
            </w:rPrChange>
          </w:rPr>
          <w:t xml:space="preserve">. 2015;61(2):158–64. </w:t>
        </w:r>
      </w:ins>
    </w:p>
    <w:p w14:paraId="16CCB0CE" w14:textId="57E91180" w:rsidR="005258DF" w:rsidRPr="00BA0DDA" w:rsidRDefault="005258DF">
      <w:pPr>
        <w:spacing w:line="360" w:lineRule="auto"/>
        <w:ind w:left="480" w:hanging="480"/>
        <w:jc w:val="both"/>
        <w:rPr>
          <w:ins w:id="4095" w:author="Nelly Wagner" w:date="2017-01-21T18:49:00Z"/>
          <w:rFonts w:ascii="Arial" w:hAnsi="Arial"/>
          <w:color w:val="000000"/>
          <w:sz w:val="18"/>
          <w:szCs w:val="18"/>
        </w:rPr>
      </w:pPr>
      <w:ins w:id="4096" w:author="Nelly Wagner" w:date="2017-01-21T18:48:00Z">
        <w:r w:rsidRPr="00434CF6">
          <w:rPr>
            <w:rFonts w:ascii="Arial" w:hAnsi="Arial"/>
            <w:sz w:val="18"/>
            <w:szCs w:val="18"/>
            <w:rPrChange w:id="4097" w:author="Nelly Wagner" w:date="2017-01-22T13:16:00Z">
              <w:rPr/>
            </w:rPrChange>
          </w:rPr>
          <w:t>Carlsson G, Patring J, Kreuger J, Norrgren L, Oskarsson A. Toxicity of 15 veterinary pharmaceuticals in zebrafish (</w:t>
        </w:r>
        <w:r w:rsidRPr="00434CF6">
          <w:rPr>
            <w:rFonts w:ascii="Arial" w:hAnsi="Arial"/>
            <w:i/>
            <w:sz w:val="18"/>
            <w:szCs w:val="18"/>
            <w:rPrChange w:id="4098" w:author="Nelly Wagner" w:date="2017-01-22T13:16:00Z">
              <w:rPr/>
            </w:rPrChange>
          </w:rPr>
          <w:t>Danio rerio</w:t>
        </w:r>
        <w:r w:rsidRPr="00434CF6">
          <w:rPr>
            <w:rFonts w:ascii="Arial" w:hAnsi="Arial"/>
            <w:sz w:val="18"/>
            <w:szCs w:val="18"/>
            <w:rPrChange w:id="4099" w:author="Nelly Wagner" w:date="2017-01-22T13:16:00Z">
              <w:rPr/>
            </w:rPrChange>
          </w:rPr>
          <w:t>) embryos.</w:t>
        </w:r>
        <w:r w:rsidR="00930FF1" w:rsidRPr="00434CF6">
          <w:rPr>
            <w:rFonts w:ascii="Arial" w:hAnsi="Arial"/>
            <w:sz w:val="18"/>
            <w:szCs w:val="18"/>
            <w:rPrChange w:id="4100" w:author="Nelly Wagner" w:date="2017-01-22T13:16:00Z">
              <w:rPr/>
            </w:rPrChange>
          </w:rPr>
          <w:t xml:space="preserve"> </w:t>
        </w:r>
        <w:r w:rsidR="00930FF1" w:rsidRPr="00434CF6">
          <w:rPr>
            <w:rFonts w:ascii="Arial" w:hAnsi="Arial"/>
            <w:i/>
            <w:sz w:val="18"/>
            <w:szCs w:val="18"/>
            <w:rPrChange w:id="4101" w:author="Nelly Wagner" w:date="2017-01-22T13:16:00Z">
              <w:rPr/>
            </w:rPrChange>
          </w:rPr>
          <w:t>Aquatic Toxicology</w:t>
        </w:r>
        <w:r w:rsidR="00930FF1" w:rsidRPr="00434CF6">
          <w:rPr>
            <w:rFonts w:ascii="Arial" w:hAnsi="Arial"/>
            <w:sz w:val="18"/>
            <w:szCs w:val="18"/>
            <w:rPrChange w:id="4102" w:author="Nelly Wagner" w:date="2017-01-22T13:16:00Z">
              <w:rPr/>
            </w:rPrChange>
          </w:rPr>
          <w:t>. 2012</w:t>
        </w:r>
        <w:r w:rsidRPr="00434CF6">
          <w:rPr>
            <w:rFonts w:ascii="Arial" w:hAnsi="Arial"/>
            <w:sz w:val="18"/>
            <w:szCs w:val="18"/>
            <w:rPrChange w:id="4103" w:author="Nelly Wagner" w:date="2017-01-22T13:16:00Z">
              <w:rPr/>
            </w:rPrChange>
          </w:rPr>
          <w:t>;126:30–41.</w:t>
        </w:r>
        <w:r w:rsidRPr="008E76CC" w:rsidDel="0008212E">
          <w:rPr>
            <w:rFonts w:ascii="Arial" w:hAnsi="Arial"/>
            <w:color w:val="000000"/>
            <w:sz w:val="18"/>
            <w:szCs w:val="18"/>
          </w:rPr>
          <w:t xml:space="preserve"> </w:t>
        </w:r>
      </w:ins>
    </w:p>
    <w:p w14:paraId="614236B1" w14:textId="3ECCC78C" w:rsidR="005258DF" w:rsidRPr="00BA0DDA" w:rsidRDefault="005258DF">
      <w:pPr>
        <w:spacing w:line="360" w:lineRule="auto"/>
        <w:ind w:left="480" w:hanging="480"/>
        <w:jc w:val="both"/>
        <w:rPr>
          <w:ins w:id="4104" w:author="Nelly Wagner" w:date="2017-01-21T18:50:00Z"/>
          <w:rFonts w:ascii="Arial" w:hAnsi="Arial"/>
          <w:color w:val="000000"/>
          <w:sz w:val="18"/>
          <w:szCs w:val="18"/>
        </w:rPr>
      </w:pPr>
      <w:ins w:id="4105" w:author="Nelly Wagner" w:date="2017-01-21T18:49:00Z">
        <w:r w:rsidRPr="00434CF6">
          <w:rPr>
            <w:rFonts w:ascii="Arial" w:hAnsi="Arial"/>
            <w:sz w:val="18"/>
            <w:szCs w:val="18"/>
            <w:rPrChange w:id="4106" w:author="Nelly Wagner" w:date="2017-01-22T13:16:00Z">
              <w:rPr/>
            </w:rPrChange>
          </w:rPr>
          <w:t xml:space="preserve">Carvalho R, de Sonneville J, Stockhammer OW, Savage NDL, Veneman WJ, Ottenhoff THM, et al. A high-throughput screen for tuberculosis progression. </w:t>
        </w:r>
        <w:r w:rsidRPr="00434CF6">
          <w:rPr>
            <w:rFonts w:ascii="Arial" w:hAnsi="Arial"/>
            <w:i/>
            <w:sz w:val="18"/>
            <w:szCs w:val="18"/>
            <w:rPrChange w:id="4107" w:author="Nelly Wagner" w:date="2017-01-22T13:16:00Z">
              <w:rPr/>
            </w:rPrChange>
          </w:rPr>
          <w:t>PLoS One</w:t>
        </w:r>
        <w:r w:rsidR="00930FF1" w:rsidRPr="00434CF6">
          <w:rPr>
            <w:rFonts w:ascii="Arial" w:hAnsi="Arial"/>
            <w:sz w:val="18"/>
            <w:szCs w:val="18"/>
            <w:rPrChange w:id="4108" w:author="Nelly Wagner" w:date="2017-01-22T13:16:00Z">
              <w:rPr/>
            </w:rPrChange>
          </w:rPr>
          <w:t>. 2011</w:t>
        </w:r>
        <w:r w:rsidRPr="00434CF6">
          <w:rPr>
            <w:rFonts w:ascii="Arial" w:hAnsi="Arial"/>
            <w:sz w:val="18"/>
            <w:szCs w:val="18"/>
            <w:rPrChange w:id="4109" w:author="Nelly Wagner" w:date="2017-01-22T13:16:00Z">
              <w:rPr/>
            </w:rPrChange>
          </w:rPr>
          <w:t>;6(2):e16779.</w:t>
        </w:r>
        <w:r w:rsidRPr="008E76CC" w:rsidDel="0008212E">
          <w:rPr>
            <w:rFonts w:ascii="Arial" w:hAnsi="Arial"/>
            <w:color w:val="000000"/>
            <w:sz w:val="18"/>
            <w:szCs w:val="18"/>
          </w:rPr>
          <w:t xml:space="preserve"> </w:t>
        </w:r>
      </w:ins>
    </w:p>
    <w:p w14:paraId="3C80E4C2" w14:textId="77777777" w:rsidR="005258DF" w:rsidRPr="00434CF6" w:rsidRDefault="005258DF">
      <w:pPr>
        <w:spacing w:line="360" w:lineRule="auto"/>
        <w:ind w:left="480" w:hanging="480"/>
        <w:jc w:val="both"/>
        <w:rPr>
          <w:ins w:id="4110" w:author="Nelly Wagner" w:date="2017-01-21T18:50:00Z"/>
          <w:rFonts w:ascii="Arial" w:hAnsi="Arial"/>
          <w:sz w:val="18"/>
          <w:szCs w:val="18"/>
          <w:rPrChange w:id="4111" w:author="Nelly Wagner" w:date="2017-01-22T13:16:00Z">
            <w:rPr>
              <w:ins w:id="4112" w:author="Nelly Wagner" w:date="2017-01-21T18:50:00Z"/>
            </w:rPr>
          </w:rPrChange>
        </w:rPr>
      </w:pPr>
      <w:ins w:id="4113" w:author="Nelly Wagner" w:date="2017-01-21T18:50:00Z">
        <w:r w:rsidRPr="00434CF6">
          <w:rPr>
            <w:rFonts w:ascii="Arial" w:hAnsi="Arial"/>
            <w:sz w:val="18"/>
            <w:szCs w:val="18"/>
            <w:rPrChange w:id="4114" w:author="Nelly Wagner" w:date="2017-01-22T13:16:00Z">
              <w:rPr/>
            </w:rPrChange>
          </w:rPr>
          <w:lastRenderedPageBreak/>
          <w:t xml:space="preserve">Chambers HF, Deleo FR. Waves of resistance: </w:t>
        </w:r>
        <w:r w:rsidRPr="00434CF6">
          <w:rPr>
            <w:rFonts w:ascii="Arial" w:hAnsi="Arial"/>
            <w:i/>
            <w:sz w:val="18"/>
            <w:szCs w:val="18"/>
            <w:rPrChange w:id="4115" w:author="Nelly Wagner" w:date="2017-01-22T13:16:00Z">
              <w:rPr/>
            </w:rPrChange>
          </w:rPr>
          <w:t>Staphylococcus aureus</w:t>
        </w:r>
        <w:r w:rsidRPr="00434CF6">
          <w:rPr>
            <w:rFonts w:ascii="Arial" w:hAnsi="Arial"/>
            <w:sz w:val="18"/>
            <w:szCs w:val="18"/>
            <w:rPrChange w:id="4116" w:author="Nelly Wagner" w:date="2017-01-22T13:16:00Z">
              <w:rPr/>
            </w:rPrChange>
          </w:rPr>
          <w:t xml:space="preserve"> in the antibiotic era. </w:t>
        </w:r>
        <w:r w:rsidRPr="00434CF6">
          <w:rPr>
            <w:rFonts w:ascii="Arial" w:hAnsi="Arial"/>
            <w:i/>
            <w:sz w:val="18"/>
            <w:szCs w:val="18"/>
            <w:rPrChange w:id="4117" w:author="Nelly Wagner" w:date="2017-01-22T13:16:00Z">
              <w:rPr/>
            </w:rPrChange>
          </w:rPr>
          <w:t>Nature Reviews Microbiology</w:t>
        </w:r>
        <w:r w:rsidRPr="00434CF6">
          <w:rPr>
            <w:rFonts w:ascii="Arial" w:hAnsi="Arial"/>
            <w:sz w:val="18"/>
            <w:szCs w:val="18"/>
            <w:rPrChange w:id="4118" w:author="Nelly Wagner" w:date="2017-01-22T13:16:00Z">
              <w:rPr/>
            </w:rPrChange>
          </w:rPr>
          <w:t xml:space="preserve">. 2010;7(9):629–41. </w:t>
        </w:r>
      </w:ins>
    </w:p>
    <w:p w14:paraId="6EB15768" w14:textId="646CF41F" w:rsidR="0085438C" w:rsidRPr="00BA0DDA" w:rsidRDefault="005258DF">
      <w:pPr>
        <w:spacing w:line="360" w:lineRule="auto"/>
        <w:ind w:left="480" w:hanging="480"/>
        <w:jc w:val="both"/>
        <w:rPr>
          <w:ins w:id="4119" w:author="Nelly Wagner" w:date="2017-01-21T18:52:00Z"/>
          <w:rFonts w:ascii="Arial" w:hAnsi="Arial"/>
          <w:color w:val="000000"/>
          <w:sz w:val="18"/>
          <w:szCs w:val="18"/>
        </w:rPr>
      </w:pPr>
      <w:ins w:id="4120" w:author="Nelly Wagner" w:date="2017-01-21T18:50:00Z">
        <w:r w:rsidRPr="00434CF6">
          <w:rPr>
            <w:rFonts w:ascii="Arial" w:hAnsi="Arial"/>
            <w:sz w:val="18"/>
            <w:szCs w:val="18"/>
            <w:rPrChange w:id="4121" w:author="Nelly Wagner" w:date="2017-01-22T13:16:00Z">
              <w:rPr/>
            </w:rPrChange>
          </w:rPr>
          <w:t xml:space="preserve">Chapman ALP, Hampton MB, Senthilmohan R, Winterbourn CC, Kettle AJ. Chlorination of bacterial and neutrophil proteins during phagocytosis and killing of </w:t>
        </w:r>
        <w:r w:rsidRPr="00434CF6">
          <w:rPr>
            <w:rFonts w:ascii="Arial" w:hAnsi="Arial"/>
            <w:i/>
            <w:sz w:val="18"/>
            <w:szCs w:val="18"/>
            <w:rPrChange w:id="4122" w:author="Nelly Wagner" w:date="2017-01-22T13:16:00Z">
              <w:rPr/>
            </w:rPrChange>
          </w:rPr>
          <w:t xml:space="preserve">Staphylococcus aureus. </w:t>
        </w:r>
      </w:ins>
      <w:ins w:id="4123" w:author="Nelly Wagner" w:date="2017-01-21T18:51:00Z">
        <w:r w:rsidR="0085438C" w:rsidRPr="00434CF6">
          <w:rPr>
            <w:rFonts w:ascii="Arial" w:hAnsi="Arial"/>
            <w:i/>
            <w:sz w:val="18"/>
            <w:szCs w:val="18"/>
            <w:rPrChange w:id="4124" w:author="Nelly Wagner" w:date="2017-01-22T13:16:00Z">
              <w:rPr/>
            </w:rPrChange>
          </w:rPr>
          <w:t xml:space="preserve">The </w:t>
        </w:r>
      </w:ins>
      <w:ins w:id="4125" w:author="Nelly Wagner" w:date="2017-01-21T18:50:00Z">
        <w:r w:rsidRPr="00434CF6">
          <w:rPr>
            <w:rFonts w:ascii="Arial" w:hAnsi="Arial"/>
            <w:i/>
            <w:sz w:val="18"/>
            <w:szCs w:val="18"/>
            <w:rPrChange w:id="4126" w:author="Nelly Wagner" w:date="2017-01-22T13:16:00Z">
              <w:rPr/>
            </w:rPrChange>
          </w:rPr>
          <w:t>J</w:t>
        </w:r>
      </w:ins>
      <w:ins w:id="4127" w:author="Nelly Wagner" w:date="2017-01-21T18:51:00Z">
        <w:r w:rsidR="0085438C" w:rsidRPr="00434CF6">
          <w:rPr>
            <w:rFonts w:ascii="Arial" w:hAnsi="Arial"/>
            <w:i/>
            <w:sz w:val="18"/>
            <w:szCs w:val="18"/>
            <w:rPrChange w:id="4128" w:author="Nelly Wagner" w:date="2017-01-22T13:16:00Z">
              <w:rPr/>
            </w:rPrChange>
          </w:rPr>
          <w:t>ournal of</w:t>
        </w:r>
      </w:ins>
      <w:ins w:id="4129" w:author="Nelly Wagner" w:date="2017-01-21T18:50:00Z">
        <w:r w:rsidRPr="00434CF6">
          <w:rPr>
            <w:rFonts w:ascii="Arial" w:hAnsi="Arial"/>
            <w:i/>
            <w:sz w:val="18"/>
            <w:szCs w:val="18"/>
            <w:rPrChange w:id="4130" w:author="Nelly Wagner" w:date="2017-01-22T13:16:00Z">
              <w:rPr/>
            </w:rPrChange>
          </w:rPr>
          <w:t xml:space="preserve"> Biol</w:t>
        </w:r>
      </w:ins>
      <w:ins w:id="4131" w:author="Nelly Wagner" w:date="2017-01-21T18:51:00Z">
        <w:r w:rsidR="0085438C" w:rsidRPr="00434CF6">
          <w:rPr>
            <w:rFonts w:ascii="Arial" w:hAnsi="Arial"/>
            <w:i/>
            <w:sz w:val="18"/>
            <w:szCs w:val="18"/>
            <w:rPrChange w:id="4132" w:author="Nelly Wagner" w:date="2017-01-22T13:16:00Z">
              <w:rPr/>
            </w:rPrChange>
          </w:rPr>
          <w:t>ogical</w:t>
        </w:r>
      </w:ins>
      <w:ins w:id="4133" w:author="Nelly Wagner" w:date="2017-01-21T18:50:00Z">
        <w:r w:rsidRPr="00434CF6">
          <w:rPr>
            <w:rFonts w:ascii="Arial" w:hAnsi="Arial"/>
            <w:i/>
            <w:sz w:val="18"/>
            <w:szCs w:val="18"/>
            <w:rPrChange w:id="4134" w:author="Nelly Wagner" w:date="2017-01-22T13:16:00Z">
              <w:rPr/>
            </w:rPrChange>
          </w:rPr>
          <w:t xml:space="preserve"> Chem</w:t>
        </w:r>
      </w:ins>
      <w:ins w:id="4135" w:author="Nelly Wagner" w:date="2017-01-21T18:51:00Z">
        <w:r w:rsidR="0085438C" w:rsidRPr="00434CF6">
          <w:rPr>
            <w:rFonts w:ascii="Arial" w:hAnsi="Arial"/>
            <w:i/>
            <w:sz w:val="18"/>
            <w:szCs w:val="18"/>
            <w:rPrChange w:id="4136" w:author="Nelly Wagner" w:date="2017-01-22T13:16:00Z">
              <w:rPr/>
            </w:rPrChange>
          </w:rPr>
          <w:t>istry</w:t>
        </w:r>
      </w:ins>
      <w:ins w:id="4137" w:author="Nelly Wagner" w:date="2017-01-21T18:50:00Z">
        <w:r w:rsidR="00930FF1" w:rsidRPr="00434CF6">
          <w:rPr>
            <w:rFonts w:ascii="Arial" w:hAnsi="Arial"/>
            <w:sz w:val="18"/>
            <w:szCs w:val="18"/>
            <w:rPrChange w:id="4138" w:author="Nelly Wagner" w:date="2017-01-22T13:16:00Z">
              <w:rPr/>
            </w:rPrChange>
          </w:rPr>
          <w:t>. 2002</w:t>
        </w:r>
        <w:r w:rsidRPr="00434CF6">
          <w:rPr>
            <w:rFonts w:ascii="Arial" w:hAnsi="Arial"/>
            <w:sz w:val="18"/>
            <w:szCs w:val="18"/>
            <w:rPrChange w:id="4139" w:author="Nelly Wagner" w:date="2017-01-22T13:16:00Z">
              <w:rPr/>
            </w:rPrChange>
          </w:rPr>
          <w:t>;277(12):9757–62.</w:t>
        </w:r>
        <w:r w:rsidRPr="008E76CC" w:rsidDel="0008212E">
          <w:rPr>
            <w:rFonts w:ascii="Arial" w:hAnsi="Arial"/>
            <w:color w:val="000000"/>
            <w:sz w:val="18"/>
            <w:szCs w:val="18"/>
          </w:rPr>
          <w:t xml:space="preserve"> </w:t>
        </w:r>
      </w:ins>
    </w:p>
    <w:p w14:paraId="1167F98B" w14:textId="618F7D0F" w:rsidR="0085438C" w:rsidRDefault="0085438C">
      <w:pPr>
        <w:spacing w:line="360" w:lineRule="auto"/>
        <w:ind w:left="480" w:hanging="480"/>
        <w:jc w:val="both"/>
        <w:rPr>
          <w:ins w:id="4140" w:author="Nelly Wagner" w:date="2017-01-22T15:09:00Z"/>
          <w:rFonts w:ascii="Arial" w:hAnsi="Arial"/>
          <w:sz w:val="18"/>
          <w:szCs w:val="18"/>
        </w:rPr>
      </w:pPr>
      <w:ins w:id="4141" w:author="Nelly Wagner" w:date="2017-01-21T18:52:00Z">
        <w:r w:rsidRPr="00434CF6">
          <w:rPr>
            <w:rFonts w:ascii="Arial" w:hAnsi="Arial"/>
            <w:sz w:val="18"/>
            <w:szCs w:val="18"/>
            <w:rPrChange w:id="4142" w:author="Nelly Wagner" w:date="2017-01-22T13:16:00Z">
              <w:rPr/>
            </w:rPrChange>
          </w:rPr>
          <w:t xml:space="preserve">Chatterjee I, Kriegeskorte A, Fischer A, Deiwick S, Theimann N, Proctor RA, et al. </w:t>
        </w:r>
        <w:r w:rsidRPr="008F4F07">
          <w:rPr>
            <w:rFonts w:ascii="Arial" w:hAnsi="Arial"/>
            <w:i/>
            <w:sz w:val="18"/>
            <w:szCs w:val="18"/>
            <w:rPrChange w:id="4143" w:author="Nelly Wagner" w:date="2017-01-22T13:53:00Z">
              <w:rPr/>
            </w:rPrChange>
          </w:rPr>
          <w:t>In vivo</w:t>
        </w:r>
        <w:r w:rsidRPr="00434CF6">
          <w:rPr>
            <w:rFonts w:ascii="Arial" w:hAnsi="Arial"/>
            <w:sz w:val="18"/>
            <w:szCs w:val="18"/>
            <w:rPrChange w:id="4144" w:author="Nelly Wagner" w:date="2017-01-22T13:16:00Z">
              <w:rPr/>
            </w:rPrChange>
          </w:rPr>
          <w:t xml:space="preserve"> mutations of thymidylate synthase (Encoded by </w:t>
        </w:r>
        <w:r w:rsidRPr="00434CF6">
          <w:rPr>
            <w:rFonts w:ascii="Arial" w:hAnsi="Arial"/>
            <w:i/>
            <w:sz w:val="18"/>
            <w:szCs w:val="18"/>
            <w:rPrChange w:id="4145" w:author="Nelly Wagner" w:date="2017-01-22T13:16:00Z">
              <w:rPr/>
            </w:rPrChange>
          </w:rPr>
          <w:t>thyA</w:t>
        </w:r>
        <w:r w:rsidRPr="00434CF6">
          <w:rPr>
            <w:rFonts w:ascii="Arial" w:hAnsi="Arial"/>
            <w:sz w:val="18"/>
            <w:szCs w:val="18"/>
            <w:rPrChange w:id="4146" w:author="Nelly Wagner" w:date="2017-01-22T13:16:00Z">
              <w:rPr/>
            </w:rPrChange>
          </w:rPr>
          <w:t xml:space="preserve">) are responsible for thymidine dependency in clinical small-colony variants of </w:t>
        </w:r>
        <w:r w:rsidRPr="00434CF6">
          <w:rPr>
            <w:rFonts w:ascii="Arial" w:hAnsi="Arial"/>
            <w:i/>
            <w:sz w:val="18"/>
            <w:szCs w:val="18"/>
            <w:rPrChange w:id="4147" w:author="Nelly Wagner" w:date="2017-01-22T13:16:00Z">
              <w:rPr/>
            </w:rPrChange>
          </w:rPr>
          <w:t>Staphylococcus aureus.</w:t>
        </w:r>
        <w:r w:rsidRPr="00434CF6">
          <w:rPr>
            <w:rFonts w:ascii="Arial" w:hAnsi="Arial"/>
            <w:sz w:val="18"/>
            <w:szCs w:val="18"/>
            <w:rPrChange w:id="4148" w:author="Nelly Wagner" w:date="2017-01-22T13:16:00Z">
              <w:rPr/>
            </w:rPrChange>
          </w:rPr>
          <w:t xml:space="preserve"> </w:t>
        </w:r>
        <w:r w:rsidRPr="00434CF6">
          <w:rPr>
            <w:rFonts w:ascii="Arial" w:hAnsi="Arial"/>
            <w:i/>
            <w:sz w:val="18"/>
            <w:szCs w:val="18"/>
            <w:rPrChange w:id="4149" w:author="Nelly Wagner" w:date="2017-01-22T13:16:00Z">
              <w:rPr/>
            </w:rPrChange>
          </w:rPr>
          <w:t>Journal of Bacteriology</w:t>
        </w:r>
        <w:r w:rsidRPr="00434CF6">
          <w:rPr>
            <w:rFonts w:ascii="Arial" w:hAnsi="Arial"/>
            <w:sz w:val="18"/>
            <w:szCs w:val="18"/>
            <w:rPrChange w:id="4150" w:author="Nelly Wagner" w:date="2017-01-22T13:16:00Z">
              <w:rPr/>
            </w:rPrChange>
          </w:rPr>
          <w:t xml:space="preserve">. 2008;190(3):834–42. </w:t>
        </w:r>
      </w:ins>
    </w:p>
    <w:p w14:paraId="58BD80CA" w14:textId="2A6F3089" w:rsidR="009C0A9F" w:rsidRPr="009C0A9F" w:rsidRDefault="009C0A9F">
      <w:pPr>
        <w:spacing w:line="360" w:lineRule="auto"/>
        <w:ind w:left="480" w:hanging="480"/>
        <w:jc w:val="both"/>
        <w:rPr>
          <w:ins w:id="4151" w:author="Nelly Wagner" w:date="2017-01-21T18:52:00Z"/>
          <w:rFonts w:ascii="Arial" w:hAnsi="Arial"/>
          <w:sz w:val="14"/>
          <w:szCs w:val="18"/>
          <w:rPrChange w:id="4152" w:author="Nelly Wagner" w:date="2017-01-22T15:10:00Z">
            <w:rPr>
              <w:ins w:id="4153" w:author="Nelly Wagner" w:date="2017-01-21T18:52:00Z"/>
            </w:rPr>
          </w:rPrChange>
        </w:rPr>
      </w:pPr>
      <w:ins w:id="4154" w:author="Nelly Wagner" w:date="2017-01-22T15:09:00Z">
        <w:r w:rsidRPr="009C0A9F">
          <w:rPr>
            <w:rFonts w:ascii="Arial" w:hAnsi="Arial"/>
            <w:sz w:val="18"/>
            <w:rPrChange w:id="4155" w:author="Nelly Wagner" w:date="2017-01-22T15:10:00Z">
              <w:rPr/>
            </w:rPrChange>
          </w:rPr>
          <w:t xml:space="preserve">Chen M, Han J, Zhang Y, Duan D, Zhang S. Porcine circovirus type 2 induces type I interferon production via MyD88-IKK-alpa-IRFs signaling rather than NF-kB in porcine alveolar macrophages in vitro. </w:t>
        </w:r>
        <w:r w:rsidRPr="009C0A9F">
          <w:rPr>
            <w:rFonts w:ascii="Arial" w:hAnsi="Arial"/>
            <w:i/>
            <w:sz w:val="18"/>
            <w:rPrChange w:id="4156" w:author="Nelly Wagner" w:date="2017-01-22T15:10:00Z">
              <w:rPr/>
            </w:rPrChange>
          </w:rPr>
          <w:t>Research in Veterinary Science</w:t>
        </w:r>
        <w:r w:rsidRPr="009C0A9F">
          <w:rPr>
            <w:rFonts w:ascii="Arial" w:hAnsi="Arial"/>
            <w:sz w:val="18"/>
            <w:rPrChange w:id="4157" w:author="Nelly Wagner" w:date="2017-01-22T15:10:00Z">
              <w:rPr/>
            </w:rPrChange>
          </w:rPr>
          <w:t xml:space="preserve">. 2016;104:188–94. </w:t>
        </w:r>
      </w:ins>
    </w:p>
    <w:p w14:paraId="13CED75C" w14:textId="16CFA51C" w:rsidR="0085438C" w:rsidRDefault="0085438C">
      <w:pPr>
        <w:spacing w:line="360" w:lineRule="auto"/>
        <w:ind w:left="480" w:hanging="480"/>
        <w:jc w:val="both"/>
        <w:rPr>
          <w:ins w:id="4158" w:author="Nelly Wagner" w:date="2017-01-22T14:38:00Z"/>
          <w:rFonts w:ascii="Arial" w:hAnsi="Arial"/>
          <w:sz w:val="18"/>
          <w:szCs w:val="18"/>
        </w:rPr>
      </w:pPr>
      <w:ins w:id="4159" w:author="Nelly Wagner" w:date="2017-01-21T18:52:00Z">
        <w:r w:rsidRPr="00434CF6">
          <w:rPr>
            <w:rFonts w:ascii="Arial" w:hAnsi="Arial"/>
            <w:sz w:val="18"/>
            <w:szCs w:val="18"/>
            <w:rPrChange w:id="4160" w:author="Nelly Wagner" w:date="2017-01-22T13:16:00Z">
              <w:rPr/>
            </w:rPrChange>
          </w:rPr>
          <w:t xml:space="preserve">Cheng AG, Kim HK, Burts ML, Krausz T, Schneewind O, Missiakas DM. Genetic requirements for </w:t>
        </w:r>
        <w:r w:rsidRPr="00434CF6">
          <w:rPr>
            <w:rFonts w:ascii="Arial" w:hAnsi="Arial"/>
            <w:i/>
            <w:sz w:val="18"/>
            <w:szCs w:val="18"/>
            <w:rPrChange w:id="4161" w:author="Nelly Wagner" w:date="2017-01-22T13:16:00Z">
              <w:rPr/>
            </w:rPrChange>
          </w:rPr>
          <w:t>Staphylococcus aureus</w:t>
        </w:r>
        <w:r w:rsidRPr="00434CF6">
          <w:rPr>
            <w:rFonts w:ascii="Arial" w:hAnsi="Arial"/>
            <w:sz w:val="18"/>
            <w:szCs w:val="18"/>
            <w:rPrChange w:id="4162" w:author="Nelly Wagner" w:date="2017-01-22T13:16:00Z">
              <w:rPr/>
            </w:rPrChange>
          </w:rPr>
          <w:t xml:space="preserve"> abscess formation and persistence in host tissues. </w:t>
        </w:r>
      </w:ins>
      <w:ins w:id="4163" w:author="Nelly Wagner" w:date="2017-01-21T18:53:00Z">
        <w:r w:rsidRPr="00434CF6">
          <w:rPr>
            <w:rFonts w:ascii="Arial" w:hAnsi="Arial"/>
            <w:i/>
            <w:sz w:val="18"/>
            <w:szCs w:val="18"/>
            <w:rPrChange w:id="4164" w:author="Nelly Wagner" w:date="2017-01-22T13:16:00Z">
              <w:rPr/>
            </w:rPrChange>
          </w:rPr>
          <w:t xml:space="preserve">The </w:t>
        </w:r>
      </w:ins>
      <w:ins w:id="4165" w:author="Nelly Wagner" w:date="2017-01-21T18:52:00Z">
        <w:r w:rsidRPr="00434CF6">
          <w:rPr>
            <w:rFonts w:ascii="Arial" w:hAnsi="Arial"/>
            <w:i/>
            <w:sz w:val="18"/>
            <w:szCs w:val="18"/>
            <w:rPrChange w:id="4166" w:author="Nelly Wagner" w:date="2017-01-22T13:16:00Z">
              <w:rPr/>
            </w:rPrChange>
          </w:rPr>
          <w:t>FASEB J</w:t>
        </w:r>
      </w:ins>
      <w:ins w:id="4167" w:author="Nelly Wagner" w:date="2017-01-21T18:53:00Z">
        <w:r w:rsidRPr="00434CF6">
          <w:rPr>
            <w:rFonts w:ascii="Arial" w:hAnsi="Arial"/>
            <w:i/>
            <w:sz w:val="18"/>
            <w:szCs w:val="18"/>
            <w:rPrChange w:id="4168" w:author="Nelly Wagner" w:date="2017-01-22T13:16:00Z">
              <w:rPr/>
            </w:rPrChange>
          </w:rPr>
          <w:t>ournal</w:t>
        </w:r>
      </w:ins>
      <w:ins w:id="4169" w:author="Nelly Wagner" w:date="2017-01-21T18:52:00Z">
        <w:r w:rsidRPr="00434CF6">
          <w:rPr>
            <w:rFonts w:ascii="Arial" w:hAnsi="Arial"/>
            <w:sz w:val="18"/>
            <w:szCs w:val="18"/>
            <w:rPrChange w:id="4170" w:author="Nelly Wagner" w:date="2017-01-22T13:16:00Z">
              <w:rPr/>
            </w:rPrChange>
          </w:rPr>
          <w:t xml:space="preserve">. 2009;23(10):3393–404. </w:t>
        </w:r>
      </w:ins>
    </w:p>
    <w:p w14:paraId="36FDDBF8" w14:textId="7FB477AF" w:rsidR="009A512B" w:rsidRPr="009A512B" w:rsidRDefault="009A512B">
      <w:pPr>
        <w:spacing w:line="360" w:lineRule="auto"/>
        <w:ind w:left="480" w:hanging="480"/>
        <w:jc w:val="both"/>
        <w:rPr>
          <w:ins w:id="4171" w:author="Nelly Wagner" w:date="2017-01-21T18:53:00Z"/>
          <w:rFonts w:ascii="Arial" w:hAnsi="Arial"/>
          <w:sz w:val="18"/>
          <w:szCs w:val="18"/>
          <w:rPrChange w:id="4172" w:author="Nelly Wagner" w:date="2017-01-22T14:38:00Z">
            <w:rPr>
              <w:ins w:id="4173" w:author="Nelly Wagner" w:date="2017-01-21T18:53:00Z"/>
            </w:rPr>
          </w:rPrChange>
        </w:rPr>
      </w:pPr>
      <w:ins w:id="4174" w:author="Nelly Wagner" w:date="2017-01-22T14:38:00Z">
        <w:r w:rsidRPr="009A512B">
          <w:rPr>
            <w:rFonts w:ascii="Arial" w:hAnsi="Arial"/>
            <w:sz w:val="18"/>
            <w:szCs w:val="18"/>
            <w:rPrChange w:id="4175" w:author="Nelly Wagner" w:date="2017-01-22T14:38:00Z">
              <w:rPr/>
            </w:rPrChange>
          </w:rPr>
          <w:t xml:space="preserve">Chevaleyre C, Riou M, Bréa D, Vandebrouck C, Barc C, Pezant J, et al. The Pig: A Relevant Model for Evaluating the Neutrophil Serine Protease Activities during Acute </w:t>
        </w:r>
        <w:r w:rsidRPr="009A512B">
          <w:rPr>
            <w:rFonts w:ascii="Arial" w:hAnsi="Arial"/>
            <w:i/>
            <w:sz w:val="18"/>
            <w:szCs w:val="18"/>
            <w:rPrChange w:id="4176" w:author="Nelly Wagner" w:date="2017-01-22T14:38:00Z">
              <w:rPr/>
            </w:rPrChange>
          </w:rPr>
          <w:t>Pseudomonas aeruginosa</w:t>
        </w:r>
        <w:r w:rsidRPr="009A512B">
          <w:rPr>
            <w:rFonts w:ascii="Arial" w:hAnsi="Arial"/>
            <w:sz w:val="18"/>
            <w:szCs w:val="18"/>
            <w:rPrChange w:id="4177" w:author="Nelly Wagner" w:date="2017-01-22T14:38:00Z">
              <w:rPr/>
            </w:rPrChange>
          </w:rPr>
          <w:t xml:space="preserve"> Lung Infection. </w:t>
        </w:r>
        <w:r w:rsidRPr="009A512B">
          <w:rPr>
            <w:rFonts w:ascii="Arial" w:hAnsi="Arial"/>
            <w:i/>
            <w:sz w:val="18"/>
            <w:szCs w:val="18"/>
            <w:rPrChange w:id="4178" w:author="Nelly Wagner" w:date="2017-01-22T14:38:00Z">
              <w:rPr/>
            </w:rPrChange>
          </w:rPr>
          <w:t>PLoS One</w:t>
        </w:r>
        <w:r w:rsidRPr="009A512B">
          <w:rPr>
            <w:rFonts w:ascii="Arial" w:hAnsi="Arial"/>
            <w:sz w:val="18"/>
            <w:szCs w:val="18"/>
            <w:rPrChange w:id="4179" w:author="Nelly Wagner" w:date="2017-01-22T14:38:00Z">
              <w:rPr/>
            </w:rPrChange>
          </w:rPr>
          <w:t>. 2016;11(12):e0168577.</w:t>
        </w:r>
      </w:ins>
    </w:p>
    <w:p w14:paraId="3109E2FC" w14:textId="2DC153B8" w:rsidR="0085438C" w:rsidRPr="00BA0DDA" w:rsidRDefault="0085438C">
      <w:pPr>
        <w:spacing w:line="360" w:lineRule="auto"/>
        <w:ind w:left="480" w:hanging="480"/>
        <w:jc w:val="both"/>
        <w:rPr>
          <w:ins w:id="4180" w:author="Nelly Wagner" w:date="2017-01-21T18:54:00Z"/>
          <w:rFonts w:ascii="Arial" w:hAnsi="Arial"/>
          <w:color w:val="000000"/>
          <w:sz w:val="18"/>
          <w:szCs w:val="18"/>
        </w:rPr>
      </w:pPr>
      <w:ins w:id="4181" w:author="Nelly Wagner" w:date="2017-01-21T18:53:00Z">
        <w:r w:rsidRPr="00434CF6">
          <w:rPr>
            <w:rFonts w:ascii="Arial" w:hAnsi="Arial"/>
            <w:sz w:val="18"/>
            <w:szCs w:val="18"/>
            <w:rPrChange w:id="4182" w:author="Nelly Wagner" w:date="2017-01-22T13:16:00Z">
              <w:rPr/>
            </w:rPrChange>
          </w:rPr>
          <w:t xml:space="preserve">Cho JS, Guo Y, Ramos RI, Hebroni F, Plaisier SB, Xuan C, et al. Neutrophil-derived IL-1β Is Sufficient for Abscess Formation in Immunity against Staphylococcus aureus in Mice. </w:t>
        </w:r>
        <w:r w:rsidRPr="00434CF6">
          <w:rPr>
            <w:rFonts w:ascii="Arial" w:hAnsi="Arial"/>
            <w:i/>
            <w:sz w:val="18"/>
            <w:szCs w:val="18"/>
            <w:rPrChange w:id="4183" w:author="Nelly Wagner" w:date="2017-01-22T13:16:00Z">
              <w:rPr/>
            </w:rPrChange>
          </w:rPr>
          <w:t>PLoS Pathogens</w:t>
        </w:r>
        <w:r w:rsidR="00930FF1" w:rsidRPr="00434CF6">
          <w:rPr>
            <w:rFonts w:ascii="Arial" w:hAnsi="Arial"/>
            <w:sz w:val="18"/>
            <w:szCs w:val="18"/>
            <w:rPrChange w:id="4184" w:author="Nelly Wagner" w:date="2017-01-22T13:16:00Z">
              <w:rPr/>
            </w:rPrChange>
          </w:rPr>
          <w:t>. 2012</w:t>
        </w:r>
        <w:r w:rsidRPr="00434CF6">
          <w:rPr>
            <w:rFonts w:ascii="Arial" w:hAnsi="Arial"/>
            <w:sz w:val="18"/>
            <w:szCs w:val="18"/>
            <w:rPrChange w:id="4185" w:author="Nelly Wagner" w:date="2017-01-22T13:16:00Z">
              <w:rPr/>
            </w:rPrChange>
          </w:rPr>
          <w:t>;8(11):e1003047.</w:t>
        </w:r>
        <w:r w:rsidRPr="008E76CC" w:rsidDel="0008212E">
          <w:rPr>
            <w:rFonts w:ascii="Arial" w:hAnsi="Arial"/>
            <w:color w:val="000000"/>
            <w:sz w:val="18"/>
            <w:szCs w:val="18"/>
          </w:rPr>
          <w:t xml:space="preserve"> </w:t>
        </w:r>
      </w:ins>
    </w:p>
    <w:p w14:paraId="07CDAB39" w14:textId="69CAE248" w:rsidR="0085438C" w:rsidRPr="00BA0DDA" w:rsidRDefault="0085438C">
      <w:pPr>
        <w:spacing w:line="360" w:lineRule="auto"/>
        <w:ind w:left="480" w:hanging="480"/>
        <w:jc w:val="both"/>
        <w:rPr>
          <w:ins w:id="4186" w:author="Nelly Wagner" w:date="2017-01-21T18:55:00Z"/>
          <w:rFonts w:ascii="Arial" w:hAnsi="Arial"/>
          <w:color w:val="000000"/>
          <w:sz w:val="18"/>
          <w:szCs w:val="18"/>
        </w:rPr>
      </w:pPr>
      <w:ins w:id="4187" w:author="Nelly Wagner" w:date="2017-01-21T18:54:00Z">
        <w:r w:rsidRPr="00434CF6">
          <w:rPr>
            <w:rFonts w:ascii="Arial" w:hAnsi="Arial"/>
            <w:sz w:val="18"/>
            <w:szCs w:val="18"/>
            <w:rPrChange w:id="4188" w:author="Nelly Wagner" w:date="2017-01-22T13:16:00Z">
              <w:rPr/>
            </w:rPrChange>
          </w:rPr>
          <w:t xml:space="preserve">Cirl C, Wieser A, Yadav M, Duerr S, Schubert S, Fischer H, et al. Subversion of Toll-like receptor signaling by a unique family of bacterial Toll/interleukin-1 receptor domain-containing proteins. </w:t>
        </w:r>
        <w:r w:rsidRPr="00434CF6">
          <w:rPr>
            <w:rFonts w:ascii="Arial" w:hAnsi="Arial"/>
            <w:i/>
            <w:sz w:val="18"/>
            <w:szCs w:val="18"/>
            <w:rPrChange w:id="4189" w:author="Nelly Wagner" w:date="2017-01-22T13:16:00Z">
              <w:rPr/>
            </w:rPrChange>
          </w:rPr>
          <w:t>Nature Medicine</w:t>
        </w:r>
        <w:r w:rsidR="00930FF1" w:rsidRPr="00434CF6">
          <w:rPr>
            <w:rFonts w:ascii="Arial" w:hAnsi="Arial"/>
            <w:sz w:val="18"/>
            <w:szCs w:val="18"/>
            <w:rPrChange w:id="4190" w:author="Nelly Wagner" w:date="2017-01-22T13:16:00Z">
              <w:rPr/>
            </w:rPrChange>
          </w:rPr>
          <w:t>. 2008</w:t>
        </w:r>
        <w:r w:rsidRPr="00434CF6">
          <w:rPr>
            <w:rFonts w:ascii="Arial" w:hAnsi="Arial"/>
            <w:sz w:val="18"/>
            <w:szCs w:val="18"/>
            <w:rPrChange w:id="4191" w:author="Nelly Wagner" w:date="2017-01-22T13:16:00Z">
              <w:rPr/>
            </w:rPrChange>
          </w:rPr>
          <w:t>;14(4):399–406.</w:t>
        </w:r>
        <w:r w:rsidRPr="008E76CC" w:rsidDel="0008212E">
          <w:rPr>
            <w:rFonts w:ascii="Arial" w:hAnsi="Arial"/>
            <w:color w:val="000000"/>
            <w:sz w:val="18"/>
            <w:szCs w:val="18"/>
          </w:rPr>
          <w:t xml:space="preserve"> </w:t>
        </w:r>
      </w:ins>
    </w:p>
    <w:p w14:paraId="12B7AEC9" w14:textId="79CD01C6" w:rsidR="0085438C" w:rsidRDefault="0085438C">
      <w:pPr>
        <w:spacing w:line="360" w:lineRule="auto"/>
        <w:ind w:left="480" w:hanging="480"/>
        <w:jc w:val="both"/>
        <w:rPr>
          <w:ins w:id="4192" w:author="Nelly Wagner" w:date="2017-01-22T14:38:00Z"/>
          <w:rFonts w:ascii="Arial" w:hAnsi="Arial"/>
          <w:sz w:val="18"/>
          <w:szCs w:val="18"/>
        </w:rPr>
      </w:pPr>
      <w:ins w:id="4193" w:author="Nelly Wagner" w:date="2017-01-21T18:55:00Z">
        <w:r w:rsidRPr="00434CF6">
          <w:rPr>
            <w:rFonts w:ascii="Arial" w:hAnsi="Arial"/>
            <w:sz w:val="18"/>
            <w:szCs w:val="18"/>
            <w:rPrChange w:id="4194" w:author="Nelly Wagner" w:date="2017-01-22T13:16:00Z">
              <w:rPr/>
            </w:rPrChange>
          </w:rPr>
          <w:t>Clarke SR, Mohamed R, Bian L, Routh AF, Kokai-Kun JF, Mond JJ, et al. The</w:t>
        </w:r>
        <w:r w:rsidRPr="00434CF6">
          <w:rPr>
            <w:rFonts w:ascii="Arial" w:hAnsi="Arial"/>
            <w:i/>
            <w:sz w:val="18"/>
            <w:szCs w:val="18"/>
            <w:rPrChange w:id="4195" w:author="Nelly Wagner" w:date="2017-01-22T13:16:00Z">
              <w:rPr/>
            </w:rPrChange>
          </w:rPr>
          <w:t xml:space="preserve"> Staphylococcus aureus</w:t>
        </w:r>
        <w:r w:rsidRPr="00434CF6">
          <w:rPr>
            <w:rFonts w:ascii="Arial" w:hAnsi="Arial"/>
            <w:sz w:val="18"/>
            <w:szCs w:val="18"/>
            <w:rPrChange w:id="4196" w:author="Nelly Wagner" w:date="2017-01-22T13:16:00Z">
              <w:rPr/>
            </w:rPrChange>
          </w:rPr>
          <w:t xml:space="preserve"> Surface Protein IsdA Mediates Resistance to Innate Defenses of Human Skin. </w:t>
        </w:r>
        <w:r w:rsidRPr="00434CF6">
          <w:rPr>
            <w:rFonts w:ascii="Arial" w:hAnsi="Arial"/>
            <w:i/>
            <w:sz w:val="18"/>
            <w:szCs w:val="18"/>
            <w:rPrChange w:id="4197" w:author="Nelly Wagner" w:date="2017-01-22T13:16:00Z">
              <w:rPr/>
            </w:rPrChange>
          </w:rPr>
          <w:t>Cell Host &amp; Microbe</w:t>
        </w:r>
        <w:r w:rsidRPr="00434CF6">
          <w:rPr>
            <w:rFonts w:ascii="Arial" w:hAnsi="Arial"/>
            <w:sz w:val="18"/>
            <w:szCs w:val="18"/>
            <w:rPrChange w:id="4198" w:author="Nelly Wagner" w:date="2017-01-22T13:16:00Z">
              <w:rPr/>
            </w:rPrChange>
          </w:rPr>
          <w:t xml:space="preserve">. 2007;1(3):199–212. </w:t>
        </w:r>
      </w:ins>
    </w:p>
    <w:p w14:paraId="48CA0922" w14:textId="78E80554" w:rsidR="009A512B" w:rsidRPr="009A512B" w:rsidRDefault="009A512B">
      <w:pPr>
        <w:spacing w:line="360" w:lineRule="auto"/>
        <w:ind w:left="480" w:hanging="480"/>
        <w:jc w:val="both"/>
        <w:rPr>
          <w:ins w:id="4199" w:author="Nelly Wagner" w:date="2017-01-21T18:55:00Z"/>
          <w:rFonts w:ascii="Arial" w:hAnsi="Arial"/>
          <w:sz w:val="14"/>
          <w:szCs w:val="18"/>
          <w:rPrChange w:id="4200" w:author="Nelly Wagner" w:date="2017-01-22T14:39:00Z">
            <w:rPr>
              <w:ins w:id="4201" w:author="Nelly Wagner" w:date="2017-01-21T18:55:00Z"/>
            </w:rPr>
          </w:rPrChange>
        </w:rPr>
      </w:pPr>
      <w:ins w:id="4202" w:author="Nelly Wagner" w:date="2017-01-22T14:38:00Z">
        <w:r w:rsidRPr="009A512B">
          <w:rPr>
            <w:rFonts w:ascii="Arial" w:hAnsi="Arial"/>
            <w:sz w:val="18"/>
            <w:rPrChange w:id="4203" w:author="Nelly Wagner" w:date="2017-01-22T14:39:00Z">
              <w:rPr/>
            </w:rPrChange>
          </w:rPr>
          <w:t xml:space="preserve">Cohen TS, Jones-Nelson O, Hotz M, Cheng L, Miller LS, Suzich J, et al. </w:t>
        </w:r>
        <w:r w:rsidRPr="009A512B">
          <w:rPr>
            <w:rFonts w:ascii="Arial" w:hAnsi="Arial"/>
            <w:i/>
            <w:sz w:val="18"/>
            <w:rPrChange w:id="4204" w:author="Nelly Wagner" w:date="2017-01-22T14:39:00Z">
              <w:rPr/>
            </w:rPrChange>
          </w:rPr>
          <w:t>S. aureus</w:t>
        </w:r>
        <w:r w:rsidRPr="009A512B">
          <w:rPr>
            <w:rFonts w:ascii="Arial" w:hAnsi="Arial"/>
            <w:sz w:val="18"/>
            <w:rPrChange w:id="4205" w:author="Nelly Wagner" w:date="2017-01-22T14:39:00Z">
              <w:rPr/>
            </w:rPrChange>
          </w:rPr>
          <w:t xml:space="preserve"> blocks efferocytosis of neutrophils by macrophages through the activity of its virulence factor alpha toxin. </w:t>
        </w:r>
        <w:r w:rsidRPr="009A512B">
          <w:rPr>
            <w:rFonts w:ascii="Arial" w:hAnsi="Arial"/>
            <w:i/>
            <w:sz w:val="18"/>
            <w:rPrChange w:id="4206" w:author="Nelly Wagner" w:date="2017-01-22T14:39:00Z">
              <w:rPr/>
            </w:rPrChange>
          </w:rPr>
          <w:t>Sci</w:t>
        </w:r>
      </w:ins>
      <w:ins w:id="4207" w:author="Nelly Wagner" w:date="2017-01-22T14:39:00Z">
        <w:r w:rsidRPr="009A512B">
          <w:rPr>
            <w:rFonts w:ascii="Arial" w:hAnsi="Arial"/>
            <w:i/>
            <w:sz w:val="18"/>
            <w:rPrChange w:id="4208" w:author="Nelly Wagner" w:date="2017-01-22T14:39:00Z">
              <w:rPr/>
            </w:rPrChange>
          </w:rPr>
          <w:t>entific</w:t>
        </w:r>
      </w:ins>
      <w:ins w:id="4209" w:author="Nelly Wagner" w:date="2017-01-22T14:38:00Z">
        <w:r w:rsidRPr="009A512B">
          <w:rPr>
            <w:rFonts w:ascii="Arial" w:hAnsi="Arial"/>
            <w:i/>
            <w:sz w:val="18"/>
            <w:rPrChange w:id="4210" w:author="Nelly Wagner" w:date="2017-01-22T14:39:00Z">
              <w:rPr/>
            </w:rPrChange>
          </w:rPr>
          <w:t xml:space="preserve"> Rep</w:t>
        </w:r>
      </w:ins>
      <w:ins w:id="4211" w:author="Nelly Wagner" w:date="2017-01-22T14:39:00Z">
        <w:r w:rsidRPr="009A512B">
          <w:rPr>
            <w:rFonts w:ascii="Arial" w:hAnsi="Arial"/>
            <w:i/>
            <w:sz w:val="18"/>
            <w:rPrChange w:id="4212" w:author="Nelly Wagner" w:date="2017-01-22T14:39:00Z">
              <w:rPr/>
            </w:rPrChange>
          </w:rPr>
          <w:t>orts</w:t>
        </w:r>
      </w:ins>
      <w:ins w:id="4213" w:author="Nelly Wagner" w:date="2017-01-22T14:38:00Z">
        <w:r w:rsidRPr="009A512B">
          <w:rPr>
            <w:rFonts w:ascii="Arial" w:hAnsi="Arial"/>
            <w:sz w:val="18"/>
            <w:rPrChange w:id="4214" w:author="Nelly Wagner" w:date="2017-01-22T14:39:00Z">
              <w:rPr/>
            </w:rPrChange>
          </w:rPr>
          <w:t>. 2016;6(July):35466.</w:t>
        </w:r>
      </w:ins>
    </w:p>
    <w:p w14:paraId="3E1E5C9F" w14:textId="33404498" w:rsidR="0085438C" w:rsidRPr="00BA0DDA" w:rsidRDefault="0085438C">
      <w:pPr>
        <w:spacing w:line="360" w:lineRule="auto"/>
        <w:ind w:left="480" w:hanging="480"/>
        <w:jc w:val="both"/>
        <w:rPr>
          <w:ins w:id="4215" w:author="Nelly Wagner" w:date="2017-01-21T18:56:00Z"/>
          <w:rFonts w:ascii="Arial" w:hAnsi="Arial"/>
          <w:color w:val="000000"/>
          <w:sz w:val="18"/>
          <w:szCs w:val="18"/>
        </w:rPr>
      </w:pPr>
      <w:ins w:id="4216" w:author="Nelly Wagner" w:date="2017-01-21T18:55:00Z">
        <w:r w:rsidRPr="00434CF6">
          <w:rPr>
            <w:rFonts w:ascii="Arial" w:hAnsi="Arial"/>
            <w:sz w:val="18"/>
            <w:szCs w:val="18"/>
            <w:rPrChange w:id="4217" w:author="Nelly Wagner" w:date="2017-01-22T13:16:00Z">
              <w:rPr/>
            </w:rPrChange>
          </w:rPr>
          <w:t xml:space="preserve">Colucci-Guyon E, Tinevez J-Y, Renshaw S a, Herbomel P. Strategies of professional phagocytes </w:t>
        </w:r>
        <w:r w:rsidRPr="00C634D0">
          <w:rPr>
            <w:rFonts w:ascii="Arial" w:hAnsi="Arial"/>
            <w:i/>
            <w:sz w:val="18"/>
            <w:szCs w:val="18"/>
            <w:rPrChange w:id="4218" w:author="Nelly Wagner" w:date="2017-01-22T13:55:00Z">
              <w:rPr/>
            </w:rPrChange>
          </w:rPr>
          <w:t>in vivo</w:t>
        </w:r>
        <w:r w:rsidRPr="00434CF6">
          <w:rPr>
            <w:rFonts w:ascii="Arial" w:hAnsi="Arial"/>
            <w:sz w:val="18"/>
            <w:szCs w:val="18"/>
            <w:rPrChange w:id="4219" w:author="Nelly Wagner" w:date="2017-01-22T13:16:00Z">
              <w:rPr/>
            </w:rPrChange>
          </w:rPr>
          <w:t xml:space="preserve">: unlike macrophages, neutrophils engulf only surface-associated microbes. </w:t>
        </w:r>
        <w:r w:rsidRPr="00434CF6">
          <w:rPr>
            <w:rFonts w:ascii="Arial" w:hAnsi="Arial"/>
            <w:i/>
            <w:sz w:val="18"/>
            <w:szCs w:val="18"/>
            <w:rPrChange w:id="4220" w:author="Nelly Wagner" w:date="2017-01-22T13:16:00Z">
              <w:rPr/>
            </w:rPrChange>
          </w:rPr>
          <w:t>Journal of Cell Science</w:t>
        </w:r>
        <w:r w:rsidR="00930FF1" w:rsidRPr="00434CF6">
          <w:rPr>
            <w:rFonts w:ascii="Arial" w:hAnsi="Arial"/>
            <w:sz w:val="18"/>
            <w:szCs w:val="18"/>
            <w:rPrChange w:id="4221" w:author="Nelly Wagner" w:date="2017-01-22T13:16:00Z">
              <w:rPr/>
            </w:rPrChange>
          </w:rPr>
          <w:t>. 2011</w:t>
        </w:r>
        <w:r w:rsidRPr="00434CF6">
          <w:rPr>
            <w:rFonts w:ascii="Arial" w:hAnsi="Arial"/>
            <w:sz w:val="18"/>
            <w:szCs w:val="18"/>
            <w:rPrChange w:id="4222" w:author="Nelly Wagner" w:date="2017-01-22T13:16:00Z">
              <w:rPr/>
            </w:rPrChange>
          </w:rPr>
          <w:t>;124(Pt 18):3053–9.</w:t>
        </w:r>
        <w:r w:rsidRPr="008E76CC" w:rsidDel="0008212E">
          <w:rPr>
            <w:rFonts w:ascii="Arial" w:hAnsi="Arial"/>
            <w:color w:val="000000"/>
            <w:sz w:val="18"/>
            <w:szCs w:val="18"/>
          </w:rPr>
          <w:t xml:space="preserve"> </w:t>
        </w:r>
      </w:ins>
    </w:p>
    <w:p w14:paraId="2A606DEC" w14:textId="10C67AF7" w:rsidR="0085438C" w:rsidRPr="00434CF6" w:rsidRDefault="0085438C">
      <w:pPr>
        <w:spacing w:line="360" w:lineRule="auto"/>
        <w:ind w:left="480" w:hanging="480"/>
        <w:jc w:val="both"/>
        <w:rPr>
          <w:ins w:id="4223" w:author="Nelly Wagner" w:date="2017-01-21T18:57:00Z"/>
          <w:rFonts w:ascii="Arial" w:hAnsi="Arial"/>
          <w:sz w:val="18"/>
          <w:szCs w:val="18"/>
          <w:rPrChange w:id="4224" w:author="Nelly Wagner" w:date="2017-01-22T13:16:00Z">
            <w:rPr>
              <w:ins w:id="4225" w:author="Nelly Wagner" w:date="2017-01-21T18:57:00Z"/>
            </w:rPr>
          </w:rPrChange>
        </w:rPr>
      </w:pPr>
      <w:ins w:id="4226" w:author="Nelly Wagner" w:date="2017-01-21T18:56:00Z">
        <w:r w:rsidRPr="00434CF6">
          <w:rPr>
            <w:rFonts w:ascii="Arial" w:hAnsi="Arial"/>
            <w:sz w:val="18"/>
            <w:szCs w:val="18"/>
            <w:rPrChange w:id="4227" w:author="Nelly Wagner" w:date="2017-01-22T13:16:00Z">
              <w:rPr/>
            </w:rPrChange>
          </w:rPr>
          <w:t xml:space="preserve">Costa MM, Saraceni PR, Forn-Cuní G, Dios S, Romero A, Figueras A, et al. IL-22 is a key player in the regulation of inflammation in fish and involves innate immune cells and PI3K signaling. </w:t>
        </w:r>
        <w:r w:rsidRPr="00434CF6">
          <w:rPr>
            <w:rFonts w:ascii="Arial" w:hAnsi="Arial"/>
            <w:i/>
            <w:sz w:val="18"/>
            <w:szCs w:val="18"/>
            <w:rPrChange w:id="4228" w:author="Nelly Wagner" w:date="2017-01-22T13:16:00Z">
              <w:rPr/>
            </w:rPrChange>
          </w:rPr>
          <w:t>Developmental and Comparative Immunology</w:t>
        </w:r>
        <w:r w:rsidR="00930FF1" w:rsidRPr="00434CF6">
          <w:rPr>
            <w:rFonts w:ascii="Arial" w:hAnsi="Arial"/>
            <w:sz w:val="18"/>
            <w:szCs w:val="18"/>
            <w:rPrChange w:id="4229" w:author="Nelly Wagner" w:date="2017-01-22T13:16:00Z">
              <w:rPr/>
            </w:rPrChange>
          </w:rPr>
          <w:t>. 2013</w:t>
        </w:r>
        <w:r w:rsidRPr="00434CF6">
          <w:rPr>
            <w:rFonts w:ascii="Arial" w:hAnsi="Arial"/>
            <w:sz w:val="18"/>
            <w:szCs w:val="18"/>
            <w:rPrChange w:id="4230" w:author="Nelly Wagner" w:date="2017-01-22T13:16:00Z">
              <w:rPr/>
            </w:rPrChange>
          </w:rPr>
          <w:t>;41(4):746–55.</w:t>
        </w:r>
      </w:ins>
    </w:p>
    <w:p w14:paraId="6EF4D385" w14:textId="77777777" w:rsidR="0085438C" w:rsidRPr="00434CF6" w:rsidRDefault="0085438C">
      <w:pPr>
        <w:spacing w:line="360" w:lineRule="auto"/>
        <w:ind w:left="480" w:hanging="480"/>
        <w:jc w:val="both"/>
        <w:rPr>
          <w:ins w:id="4231" w:author="Nelly Wagner" w:date="2017-01-21T18:58:00Z"/>
          <w:rFonts w:ascii="Arial" w:hAnsi="Arial"/>
          <w:sz w:val="18"/>
          <w:szCs w:val="18"/>
          <w:rPrChange w:id="4232" w:author="Nelly Wagner" w:date="2017-01-22T13:16:00Z">
            <w:rPr>
              <w:ins w:id="4233" w:author="Nelly Wagner" w:date="2017-01-21T18:58:00Z"/>
            </w:rPr>
          </w:rPrChange>
        </w:rPr>
      </w:pPr>
      <w:ins w:id="4234" w:author="Nelly Wagner" w:date="2017-01-21T18:57:00Z">
        <w:r w:rsidRPr="00434CF6">
          <w:rPr>
            <w:rFonts w:ascii="Arial" w:hAnsi="Arial"/>
            <w:sz w:val="18"/>
            <w:szCs w:val="18"/>
            <w:rPrChange w:id="4235" w:author="Nelly Wagner" w:date="2017-01-22T13:16:00Z">
              <w:rPr/>
            </w:rPrChange>
          </w:rPr>
          <w:t xml:space="preserve">Criss AK, Katz BZ, Seifert HS. Resistance of </w:t>
        </w:r>
        <w:r w:rsidRPr="00434CF6">
          <w:rPr>
            <w:rFonts w:ascii="Arial" w:hAnsi="Arial"/>
            <w:i/>
            <w:sz w:val="18"/>
            <w:szCs w:val="18"/>
            <w:rPrChange w:id="4236" w:author="Nelly Wagner" w:date="2017-01-22T13:16:00Z">
              <w:rPr/>
            </w:rPrChange>
          </w:rPr>
          <w:t xml:space="preserve">Neisseria gonorrhoeae </w:t>
        </w:r>
        <w:r w:rsidRPr="00434CF6">
          <w:rPr>
            <w:rFonts w:ascii="Arial" w:hAnsi="Arial"/>
            <w:sz w:val="18"/>
            <w:szCs w:val="18"/>
            <w:rPrChange w:id="4237" w:author="Nelly Wagner" w:date="2017-01-22T13:16:00Z">
              <w:rPr/>
            </w:rPrChange>
          </w:rPr>
          <w:t xml:space="preserve">to non-oxidative killing by adherent human polymorphonuclear leukocytes. </w:t>
        </w:r>
        <w:r w:rsidRPr="00434CF6">
          <w:rPr>
            <w:rFonts w:ascii="Arial" w:hAnsi="Arial"/>
            <w:i/>
            <w:sz w:val="18"/>
            <w:szCs w:val="18"/>
            <w:rPrChange w:id="4238" w:author="Nelly Wagner" w:date="2017-01-22T13:16:00Z">
              <w:rPr/>
            </w:rPrChange>
          </w:rPr>
          <w:t>Cellular Microbiology</w:t>
        </w:r>
        <w:r w:rsidRPr="00434CF6">
          <w:rPr>
            <w:rFonts w:ascii="Arial" w:hAnsi="Arial"/>
            <w:sz w:val="18"/>
            <w:szCs w:val="18"/>
            <w:rPrChange w:id="4239" w:author="Nelly Wagner" w:date="2017-01-22T13:16:00Z">
              <w:rPr/>
            </w:rPrChange>
          </w:rPr>
          <w:t xml:space="preserve">. 2009;11(7):1074–87. </w:t>
        </w:r>
      </w:ins>
    </w:p>
    <w:p w14:paraId="62339346" w14:textId="77777777" w:rsidR="0085438C" w:rsidRPr="00434CF6" w:rsidRDefault="0085438C">
      <w:pPr>
        <w:spacing w:line="360" w:lineRule="auto"/>
        <w:ind w:left="480" w:hanging="480"/>
        <w:jc w:val="both"/>
        <w:rPr>
          <w:ins w:id="4240" w:author="Nelly Wagner" w:date="2017-01-21T18:58:00Z"/>
          <w:rFonts w:ascii="Arial" w:hAnsi="Arial"/>
          <w:sz w:val="18"/>
          <w:szCs w:val="18"/>
          <w:rPrChange w:id="4241" w:author="Nelly Wagner" w:date="2017-01-22T13:16:00Z">
            <w:rPr>
              <w:ins w:id="4242" w:author="Nelly Wagner" w:date="2017-01-21T18:58:00Z"/>
            </w:rPr>
          </w:rPrChange>
        </w:rPr>
      </w:pPr>
      <w:ins w:id="4243" w:author="Nelly Wagner" w:date="2017-01-21T18:58:00Z">
        <w:r w:rsidRPr="00434CF6">
          <w:rPr>
            <w:rFonts w:ascii="Arial" w:hAnsi="Arial"/>
            <w:sz w:val="18"/>
            <w:szCs w:val="18"/>
            <w:rPrChange w:id="4244" w:author="Nelly Wagner" w:date="2017-01-22T13:16:00Z">
              <w:rPr/>
            </w:rPrChange>
          </w:rPr>
          <w:t xml:space="preserve">Cui J, Liu Y, Wang R, Tong W, Drlica K, Zhao X. The Mutant Selection Window in Rabbits Infected with </w:t>
        </w:r>
        <w:r w:rsidRPr="00434CF6">
          <w:rPr>
            <w:rFonts w:ascii="Arial" w:hAnsi="Arial"/>
            <w:i/>
            <w:sz w:val="18"/>
            <w:szCs w:val="18"/>
            <w:rPrChange w:id="4245" w:author="Nelly Wagner" w:date="2017-01-22T13:16:00Z">
              <w:rPr/>
            </w:rPrChange>
          </w:rPr>
          <w:t>Staphylococcus aureus</w:t>
        </w:r>
        <w:r w:rsidRPr="00434CF6">
          <w:rPr>
            <w:rFonts w:ascii="Arial" w:hAnsi="Arial"/>
            <w:sz w:val="18"/>
            <w:szCs w:val="18"/>
            <w:rPrChange w:id="4246" w:author="Nelly Wagner" w:date="2017-01-22T13:16:00Z">
              <w:rPr/>
            </w:rPrChange>
          </w:rPr>
          <w:t xml:space="preserve">. </w:t>
        </w:r>
        <w:r w:rsidRPr="00434CF6">
          <w:rPr>
            <w:rFonts w:ascii="Arial" w:hAnsi="Arial"/>
            <w:i/>
            <w:sz w:val="18"/>
            <w:szCs w:val="18"/>
            <w:rPrChange w:id="4247" w:author="Nelly Wagner" w:date="2017-01-22T13:16:00Z">
              <w:rPr/>
            </w:rPrChange>
          </w:rPr>
          <w:t>The Journal of Infectious Diseases</w:t>
        </w:r>
        <w:r w:rsidRPr="00434CF6">
          <w:rPr>
            <w:rFonts w:ascii="Arial" w:hAnsi="Arial"/>
            <w:sz w:val="18"/>
            <w:szCs w:val="18"/>
            <w:rPrChange w:id="4248" w:author="Nelly Wagner" w:date="2017-01-22T13:16:00Z">
              <w:rPr/>
            </w:rPrChange>
          </w:rPr>
          <w:t xml:space="preserve">. 2006;194:1601–8. </w:t>
        </w:r>
      </w:ins>
    </w:p>
    <w:p w14:paraId="11AAD202" w14:textId="77777777" w:rsidR="0085438C" w:rsidRPr="00434CF6" w:rsidRDefault="0085438C">
      <w:pPr>
        <w:spacing w:line="360" w:lineRule="auto"/>
        <w:ind w:left="480" w:hanging="480"/>
        <w:jc w:val="both"/>
        <w:rPr>
          <w:ins w:id="4249" w:author="Nelly Wagner" w:date="2017-01-21T18:59:00Z"/>
          <w:rFonts w:ascii="Arial" w:hAnsi="Arial"/>
          <w:sz w:val="18"/>
          <w:szCs w:val="18"/>
          <w:rPrChange w:id="4250" w:author="Nelly Wagner" w:date="2017-01-22T13:16:00Z">
            <w:rPr>
              <w:ins w:id="4251" w:author="Nelly Wagner" w:date="2017-01-21T18:59:00Z"/>
            </w:rPr>
          </w:rPrChange>
        </w:rPr>
      </w:pPr>
      <w:ins w:id="4252" w:author="Nelly Wagner" w:date="2017-01-21T18:58:00Z">
        <w:r w:rsidRPr="00434CF6">
          <w:rPr>
            <w:rFonts w:ascii="Arial" w:hAnsi="Arial"/>
            <w:sz w:val="18"/>
            <w:szCs w:val="18"/>
            <w:rPrChange w:id="4253" w:author="Nelly Wagner" w:date="2017-01-22T13:16:00Z">
              <w:rPr/>
            </w:rPrChange>
          </w:rPr>
          <w:t xml:space="preserve">Cui L, Murakami H, Kuwahara-Arai K, Hanaki H, Hiramatsu K. Contribution of a thickened cell wall and its glutamine nonamidated component to the vancomycin resistance expressed by </w:t>
        </w:r>
        <w:r w:rsidRPr="00434CF6">
          <w:rPr>
            <w:rFonts w:ascii="Arial" w:hAnsi="Arial"/>
            <w:i/>
            <w:sz w:val="18"/>
            <w:szCs w:val="18"/>
            <w:rPrChange w:id="4254" w:author="Nelly Wagner" w:date="2017-01-22T13:16:00Z">
              <w:rPr/>
            </w:rPrChange>
          </w:rPr>
          <w:t>Staphylococcus aureus</w:t>
        </w:r>
        <w:r w:rsidRPr="00434CF6">
          <w:rPr>
            <w:rFonts w:ascii="Arial" w:hAnsi="Arial"/>
            <w:sz w:val="18"/>
            <w:szCs w:val="18"/>
            <w:rPrChange w:id="4255" w:author="Nelly Wagner" w:date="2017-01-22T13:16:00Z">
              <w:rPr/>
            </w:rPrChange>
          </w:rPr>
          <w:t xml:space="preserve"> Mu50. </w:t>
        </w:r>
        <w:r w:rsidRPr="00434CF6">
          <w:rPr>
            <w:rFonts w:ascii="Arial" w:hAnsi="Arial"/>
            <w:i/>
            <w:sz w:val="18"/>
            <w:szCs w:val="18"/>
            <w:rPrChange w:id="4256" w:author="Nelly Wagner" w:date="2017-01-22T13:16:00Z">
              <w:rPr/>
            </w:rPrChange>
          </w:rPr>
          <w:t>Antimicrob</w:t>
        </w:r>
      </w:ins>
      <w:ins w:id="4257" w:author="Nelly Wagner" w:date="2017-01-21T18:59:00Z">
        <w:r w:rsidRPr="00434CF6">
          <w:rPr>
            <w:rFonts w:ascii="Arial" w:hAnsi="Arial"/>
            <w:i/>
            <w:sz w:val="18"/>
            <w:szCs w:val="18"/>
            <w:rPrChange w:id="4258" w:author="Nelly Wagner" w:date="2017-01-22T13:16:00Z">
              <w:rPr/>
            </w:rPrChange>
          </w:rPr>
          <w:t>ial</w:t>
        </w:r>
      </w:ins>
      <w:ins w:id="4259" w:author="Nelly Wagner" w:date="2017-01-21T18:58:00Z">
        <w:r w:rsidRPr="00434CF6">
          <w:rPr>
            <w:rFonts w:ascii="Arial" w:hAnsi="Arial"/>
            <w:i/>
            <w:sz w:val="18"/>
            <w:szCs w:val="18"/>
            <w:rPrChange w:id="4260" w:author="Nelly Wagner" w:date="2017-01-22T13:16:00Z">
              <w:rPr/>
            </w:rPrChange>
          </w:rPr>
          <w:t xml:space="preserve"> Agents </w:t>
        </w:r>
      </w:ins>
      <w:ins w:id="4261" w:author="Nelly Wagner" w:date="2017-01-21T18:59:00Z">
        <w:r w:rsidRPr="00434CF6">
          <w:rPr>
            <w:rFonts w:ascii="Arial" w:hAnsi="Arial"/>
            <w:i/>
            <w:sz w:val="18"/>
            <w:szCs w:val="18"/>
            <w:rPrChange w:id="4262" w:author="Nelly Wagner" w:date="2017-01-22T13:16:00Z">
              <w:rPr/>
            </w:rPrChange>
          </w:rPr>
          <w:t xml:space="preserve">and </w:t>
        </w:r>
      </w:ins>
      <w:ins w:id="4263" w:author="Nelly Wagner" w:date="2017-01-21T18:58:00Z">
        <w:r w:rsidRPr="00434CF6">
          <w:rPr>
            <w:rFonts w:ascii="Arial" w:hAnsi="Arial"/>
            <w:i/>
            <w:sz w:val="18"/>
            <w:szCs w:val="18"/>
            <w:rPrChange w:id="4264" w:author="Nelly Wagner" w:date="2017-01-22T13:16:00Z">
              <w:rPr/>
            </w:rPrChange>
          </w:rPr>
          <w:t>Chemother</w:t>
        </w:r>
      </w:ins>
      <w:ins w:id="4265" w:author="Nelly Wagner" w:date="2017-01-21T18:59:00Z">
        <w:r w:rsidRPr="00434CF6">
          <w:rPr>
            <w:rFonts w:ascii="Arial" w:hAnsi="Arial"/>
            <w:i/>
            <w:sz w:val="18"/>
            <w:szCs w:val="18"/>
            <w:rPrChange w:id="4266" w:author="Nelly Wagner" w:date="2017-01-22T13:16:00Z">
              <w:rPr/>
            </w:rPrChange>
          </w:rPr>
          <w:t>apy</w:t>
        </w:r>
      </w:ins>
      <w:ins w:id="4267" w:author="Nelly Wagner" w:date="2017-01-21T18:58:00Z">
        <w:r w:rsidRPr="00434CF6">
          <w:rPr>
            <w:rFonts w:ascii="Arial" w:hAnsi="Arial"/>
            <w:sz w:val="18"/>
            <w:szCs w:val="18"/>
            <w:rPrChange w:id="4268" w:author="Nelly Wagner" w:date="2017-01-22T13:16:00Z">
              <w:rPr/>
            </w:rPrChange>
          </w:rPr>
          <w:t xml:space="preserve">. 2000;44(9):2276–85. </w:t>
        </w:r>
      </w:ins>
    </w:p>
    <w:p w14:paraId="4254F4C0" w14:textId="7377269B" w:rsidR="0085438C" w:rsidRPr="00434CF6" w:rsidRDefault="0085438C">
      <w:pPr>
        <w:spacing w:line="360" w:lineRule="auto"/>
        <w:ind w:left="480" w:hanging="480"/>
        <w:jc w:val="both"/>
        <w:rPr>
          <w:ins w:id="4269" w:author="Nelly Wagner" w:date="2017-01-22T10:27:00Z"/>
          <w:rFonts w:ascii="Arial" w:hAnsi="Arial"/>
          <w:sz w:val="18"/>
          <w:szCs w:val="18"/>
          <w:rPrChange w:id="4270" w:author="Nelly Wagner" w:date="2017-01-22T13:16:00Z">
            <w:rPr>
              <w:ins w:id="4271" w:author="Nelly Wagner" w:date="2017-01-22T10:27:00Z"/>
            </w:rPr>
          </w:rPrChange>
        </w:rPr>
      </w:pPr>
      <w:ins w:id="4272" w:author="Nelly Wagner" w:date="2017-01-21T18:59:00Z">
        <w:r w:rsidRPr="00434CF6">
          <w:rPr>
            <w:rFonts w:ascii="Arial" w:hAnsi="Arial"/>
            <w:sz w:val="18"/>
            <w:szCs w:val="18"/>
            <w:rPrChange w:id="4273" w:author="Nelly Wagner" w:date="2017-01-22T13:16:00Z">
              <w:rPr/>
            </w:rPrChange>
          </w:rPr>
          <w:t xml:space="preserve">Dahm R, Nüsslein-Volhard C. Zebrafish: a practical approach. Oxford University Press; 2002. </w:t>
        </w:r>
      </w:ins>
    </w:p>
    <w:p w14:paraId="3D111027" w14:textId="1140FA2D" w:rsidR="0006239F" w:rsidRPr="00434CF6" w:rsidRDefault="0006239F">
      <w:pPr>
        <w:spacing w:line="360" w:lineRule="auto"/>
        <w:ind w:left="480" w:hanging="480"/>
        <w:jc w:val="both"/>
        <w:rPr>
          <w:ins w:id="4274" w:author="Nelly Wagner" w:date="2017-01-21T19:00:00Z"/>
          <w:rFonts w:ascii="Arial" w:hAnsi="Arial"/>
          <w:sz w:val="18"/>
          <w:szCs w:val="18"/>
          <w:rPrChange w:id="4275" w:author="Nelly Wagner" w:date="2017-01-22T13:16:00Z">
            <w:rPr>
              <w:ins w:id="4276" w:author="Nelly Wagner" w:date="2017-01-21T19:00:00Z"/>
            </w:rPr>
          </w:rPrChange>
        </w:rPr>
      </w:pPr>
      <w:ins w:id="4277" w:author="Nelly Wagner" w:date="2017-01-22T10:27:00Z">
        <w:r w:rsidRPr="00434CF6">
          <w:rPr>
            <w:rFonts w:ascii="Arial" w:hAnsi="Arial"/>
            <w:sz w:val="18"/>
            <w:szCs w:val="18"/>
            <w:rPrChange w:id="4278" w:author="Nelly Wagner" w:date="2017-01-22T13:16:00Z">
              <w:rPr/>
            </w:rPrChange>
          </w:rPr>
          <w:lastRenderedPageBreak/>
          <w:t xml:space="preserve">De Haas CJC, Veldkamp KE, Peschel A, Weerkamp F, Van Wamel WJB, Heezius ECJM, et al. Chemotaxis inhibitory protein of </w:t>
        </w:r>
        <w:r w:rsidRPr="00434CF6">
          <w:rPr>
            <w:rFonts w:ascii="Arial" w:hAnsi="Arial"/>
            <w:i/>
            <w:sz w:val="18"/>
            <w:szCs w:val="18"/>
            <w:rPrChange w:id="4279" w:author="Nelly Wagner" w:date="2017-01-22T13:16:00Z">
              <w:rPr/>
            </w:rPrChange>
          </w:rPr>
          <w:t>Staphylococcus aureus</w:t>
        </w:r>
        <w:r w:rsidRPr="00434CF6">
          <w:rPr>
            <w:rFonts w:ascii="Arial" w:hAnsi="Arial"/>
            <w:sz w:val="18"/>
            <w:szCs w:val="18"/>
            <w:rPrChange w:id="4280" w:author="Nelly Wagner" w:date="2017-01-22T13:16:00Z">
              <w:rPr/>
            </w:rPrChange>
          </w:rPr>
          <w:t>, a bacterial anti-inflammatory agent.</w:t>
        </w:r>
        <w:r w:rsidRPr="00434CF6">
          <w:rPr>
            <w:rFonts w:ascii="Arial" w:hAnsi="Arial"/>
            <w:i/>
            <w:sz w:val="18"/>
            <w:szCs w:val="18"/>
            <w:rPrChange w:id="4281" w:author="Nelly Wagner" w:date="2017-01-22T13:16:00Z">
              <w:rPr/>
            </w:rPrChange>
          </w:rPr>
          <w:t xml:space="preserve"> The Journal of Experimental Medicine</w:t>
        </w:r>
        <w:r w:rsidRPr="00434CF6">
          <w:rPr>
            <w:rFonts w:ascii="Arial" w:hAnsi="Arial"/>
            <w:sz w:val="18"/>
            <w:szCs w:val="18"/>
            <w:rPrChange w:id="4282" w:author="Nelly Wagner" w:date="2017-01-22T13:16:00Z">
              <w:rPr/>
            </w:rPrChange>
          </w:rPr>
          <w:t>. 2004 Mar 1;199(5):687–95.</w:t>
        </w:r>
      </w:ins>
    </w:p>
    <w:p w14:paraId="3907C00C" w14:textId="77777777" w:rsidR="001A162B" w:rsidRPr="00434CF6" w:rsidRDefault="0085438C">
      <w:pPr>
        <w:spacing w:line="360" w:lineRule="auto"/>
        <w:ind w:left="480" w:hanging="480"/>
        <w:jc w:val="both"/>
        <w:rPr>
          <w:ins w:id="4283" w:author="Nelly Wagner" w:date="2017-01-22T10:00:00Z"/>
          <w:rFonts w:ascii="Arial" w:hAnsi="Arial"/>
          <w:sz w:val="18"/>
          <w:szCs w:val="18"/>
          <w:rPrChange w:id="4284" w:author="Nelly Wagner" w:date="2017-01-22T13:16:00Z">
            <w:rPr>
              <w:ins w:id="4285" w:author="Nelly Wagner" w:date="2017-01-22T10:00:00Z"/>
            </w:rPr>
          </w:rPrChange>
        </w:rPr>
      </w:pPr>
      <w:ins w:id="4286" w:author="Nelly Wagner" w:date="2017-01-21T19:00:00Z">
        <w:r w:rsidRPr="00434CF6">
          <w:rPr>
            <w:rFonts w:ascii="Arial" w:hAnsi="Arial"/>
            <w:sz w:val="18"/>
            <w:szCs w:val="18"/>
            <w:rPrChange w:id="4287" w:author="Nelly Wagner" w:date="2017-01-22T13:16:00Z">
              <w:rPr/>
            </w:rPrChange>
          </w:rPr>
          <w:t xml:space="preserve">De Nardo D. Toll-like receptors: Activation, signalling and transcriptional modulation. </w:t>
        </w:r>
        <w:r w:rsidRPr="00434CF6">
          <w:rPr>
            <w:rFonts w:ascii="Arial" w:hAnsi="Arial"/>
            <w:i/>
            <w:sz w:val="18"/>
            <w:szCs w:val="18"/>
            <w:rPrChange w:id="4288" w:author="Nelly Wagner" w:date="2017-01-22T13:16:00Z">
              <w:rPr/>
            </w:rPrChange>
          </w:rPr>
          <w:t>Cytokine</w:t>
        </w:r>
        <w:r w:rsidRPr="00434CF6">
          <w:rPr>
            <w:rFonts w:ascii="Arial" w:hAnsi="Arial"/>
            <w:sz w:val="18"/>
            <w:szCs w:val="18"/>
            <w:rPrChange w:id="4289" w:author="Nelly Wagner" w:date="2017-01-22T13:16:00Z">
              <w:rPr/>
            </w:rPrChange>
          </w:rPr>
          <w:t>. 2015;74(2):181–9.</w:t>
        </w:r>
      </w:ins>
    </w:p>
    <w:p w14:paraId="6F261223" w14:textId="60385B50" w:rsidR="001A162B" w:rsidRPr="00434CF6" w:rsidRDefault="001A162B">
      <w:pPr>
        <w:spacing w:line="360" w:lineRule="auto"/>
        <w:ind w:left="480" w:hanging="480"/>
        <w:jc w:val="both"/>
        <w:rPr>
          <w:ins w:id="4290" w:author="Nelly Wagner" w:date="2017-01-22T10:10:00Z"/>
          <w:rFonts w:ascii="Arial" w:hAnsi="Arial"/>
          <w:sz w:val="18"/>
          <w:szCs w:val="18"/>
          <w:rPrChange w:id="4291" w:author="Nelly Wagner" w:date="2017-01-22T13:16:00Z">
            <w:rPr>
              <w:ins w:id="4292" w:author="Nelly Wagner" w:date="2017-01-22T10:10:00Z"/>
            </w:rPr>
          </w:rPrChange>
        </w:rPr>
      </w:pPr>
      <w:ins w:id="4293" w:author="Nelly Wagner" w:date="2017-01-22T10:00:00Z">
        <w:r w:rsidRPr="00434CF6">
          <w:rPr>
            <w:rFonts w:ascii="Arial" w:hAnsi="Arial"/>
            <w:sz w:val="18"/>
            <w:szCs w:val="18"/>
            <w:rPrChange w:id="4294" w:author="Nelly Wagner" w:date="2017-01-22T13:16:00Z">
              <w:rPr/>
            </w:rPrChange>
          </w:rPr>
          <w:t xml:space="preserve">Degn SE, Thiel S. Humoral Pattern Recognition and the Complement System. </w:t>
        </w:r>
        <w:r w:rsidRPr="00434CF6">
          <w:rPr>
            <w:rFonts w:ascii="Arial" w:hAnsi="Arial"/>
            <w:i/>
            <w:sz w:val="18"/>
            <w:szCs w:val="18"/>
            <w:rPrChange w:id="4295" w:author="Nelly Wagner" w:date="2017-01-22T13:16:00Z">
              <w:rPr/>
            </w:rPrChange>
          </w:rPr>
          <w:t>Scandinavian J</w:t>
        </w:r>
      </w:ins>
      <w:ins w:id="4296" w:author="Nelly Wagner" w:date="2017-01-22T10:01:00Z">
        <w:r w:rsidRPr="00434CF6">
          <w:rPr>
            <w:rFonts w:ascii="Arial" w:hAnsi="Arial"/>
            <w:i/>
            <w:sz w:val="18"/>
            <w:szCs w:val="18"/>
            <w:rPrChange w:id="4297" w:author="Nelly Wagner" w:date="2017-01-22T13:16:00Z">
              <w:rPr/>
            </w:rPrChange>
          </w:rPr>
          <w:t>ournal of</w:t>
        </w:r>
      </w:ins>
      <w:ins w:id="4298" w:author="Nelly Wagner" w:date="2017-01-22T10:00:00Z">
        <w:r w:rsidRPr="00434CF6">
          <w:rPr>
            <w:rFonts w:ascii="Arial" w:hAnsi="Arial"/>
            <w:i/>
            <w:sz w:val="18"/>
            <w:szCs w:val="18"/>
            <w:rPrChange w:id="4299" w:author="Nelly Wagner" w:date="2017-01-22T13:16:00Z">
              <w:rPr/>
            </w:rPrChange>
          </w:rPr>
          <w:t xml:space="preserve"> Immunol</w:t>
        </w:r>
      </w:ins>
      <w:ins w:id="4300" w:author="Nelly Wagner" w:date="2017-01-22T10:01:00Z">
        <w:r w:rsidRPr="00434CF6">
          <w:rPr>
            <w:rFonts w:ascii="Arial" w:hAnsi="Arial"/>
            <w:i/>
            <w:sz w:val="18"/>
            <w:szCs w:val="18"/>
            <w:rPrChange w:id="4301" w:author="Nelly Wagner" w:date="2017-01-22T13:16:00Z">
              <w:rPr/>
            </w:rPrChange>
          </w:rPr>
          <w:t>ogy</w:t>
        </w:r>
      </w:ins>
      <w:ins w:id="4302" w:author="Nelly Wagner" w:date="2017-01-22T10:00:00Z">
        <w:r w:rsidRPr="00434CF6">
          <w:rPr>
            <w:rFonts w:ascii="Arial" w:hAnsi="Arial"/>
            <w:sz w:val="18"/>
            <w:szCs w:val="18"/>
            <w:rPrChange w:id="4303" w:author="Nelly Wagner" w:date="2017-01-22T13:16:00Z">
              <w:rPr/>
            </w:rPrChange>
          </w:rPr>
          <w:t xml:space="preserve">. 2013;78(2):181–93. </w:t>
        </w:r>
      </w:ins>
    </w:p>
    <w:p w14:paraId="6D13FE2D" w14:textId="77FF1832" w:rsidR="00D9298F" w:rsidRPr="00434CF6" w:rsidRDefault="00D9298F">
      <w:pPr>
        <w:spacing w:line="360" w:lineRule="auto"/>
        <w:ind w:left="480" w:hanging="480"/>
        <w:jc w:val="both"/>
        <w:rPr>
          <w:ins w:id="4304" w:author="Nelly Wagner" w:date="2017-01-22T10:01:00Z"/>
          <w:rFonts w:ascii="Arial" w:hAnsi="Arial"/>
          <w:sz w:val="18"/>
          <w:szCs w:val="18"/>
          <w:rPrChange w:id="4305" w:author="Nelly Wagner" w:date="2017-01-22T13:16:00Z">
            <w:rPr>
              <w:ins w:id="4306" w:author="Nelly Wagner" w:date="2017-01-22T10:01:00Z"/>
            </w:rPr>
          </w:rPrChange>
        </w:rPr>
      </w:pPr>
      <w:ins w:id="4307" w:author="Nelly Wagner" w:date="2017-01-22T10:11:00Z">
        <w:r w:rsidRPr="00434CF6">
          <w:rPr>
            <w:rFonts w:ascii="Arial" w:hAnsi="Arial"/>
            <w:sz w:val="18"/>
            <w:szCs w:val="18"/>
            <w:rPrChange w:id="4308" w:author="Nelly Wagner" w:date="2017-01-22T13:16:00Z">
              <w:rPr/>
            </w:rPrChange>
          </w:rPr>
          <w:t>Den Dunnen J, Vogelpoel LTC, Wypych T, Muller FJM, De Boer L, Kuijpers TW, et al. IgG opsonization of bacteria promotes Th17 responses via synergy between TLRs and Fc</w:t>
        </w:r>
      </w:ins>
      <w:ins w:id="4309" w:author="Nelly Wagner" w:date="2017-01-22T10:12:00Z">
        <w:r w:rsidRPr="00434CF6">
          <w:rPr>
            <w:rFonts w:ascii="Arial" w:hAnsi="Arial"/>
            <w:sz w:val="18"/>
            <w:szCs w:val="18"/>
            <w:rPrChange w:id="4310" w:author="Nelly Wagner" w:date="2017-01-22T13:16:00Z">
              <w:rPr/>
            </w:rPrChange>
          </w:rPr>
          <w:t>γ</w:t>
        </w:r>
      </w:ins>
      <w:ins w:id="4311" w:author="Nelly Wagner" w:date="2017-01-22T10:11:00Z">
        <w:r w:rsidRPr="00434CF6">
          <w:rPr>
            <w:rFonts w:ascii="Arial" w:hAnsi="Arial"/>
            <w:sz w:val="18"/>
            <w:szCs w:val="18"/>
            <w:rPrChange w:id="4312" w:author="Nelly Wagner" w:date="2017-01-22T13:16:00Z">
              <w:rPr/>
            </w:rPrChange>
          </w:rPr>
          <w:t xml:space="preserve">RIIa in human dendritic cells. </w:t>
        </w:r>
        <w:r w:rsidRPr="00434CF6">
          <w:rPr>
            <w:rFonts w:ascii="Arial" w:hAnsi="Arial"/>
            <w:i/>
            <w:sz w:val="18"/>
            <w:szCs w:val="18"/>
            <w:rPrChange w:id="4313" w:author="Nelly Wagner" w:date="2017-01-22T13:16:00Z">
              <w:rPr/>
            </w:rPrChange>
          </w:rPr>
          <w:t>Blood</w:t>
        </w:r>
        <w:r w:rsidRPr="00434CF6">
          <w:rPr>
            <w:rFonts w:ascii="Arial" w:hAnsi="Arial"/>
            <w:sz w:val="18"/>
            <w:szCs w:val="18"/>
            <w:rPrChange w:id="4314" w:author="Nelly Wagner" w:date="2017-01-22T13:16:00Z">
              <w:rPr/>
            </w:rPrChange>
          </w:rPr>
          <w:t>. 2012;120(1):112–21.</w:t>
        </w:r>
      </w:ins>
    </w:p>
    <w:p w14:paraId="53FDD5E9" w14:textId="77777777" w:rsidR="001A162B" w:rsidRPr="00BA0DDA" w:rsidRDefault="001A162B">
      <w:pPr>
        <w:spacing w:line="360" w:lineRule="auto"/>
        <w:ind w:left="480" w:hanging="480"/>
        <w:jc w:val="both"/>
        <w:rPr>
          <w:ins w:id="4315" w:author="Nelly Wagner" w:date="2017-01-22T10:02:00Z"/>
          <w:rFonts w:ascii="Arial" w:hAnsi="Arial"/>
          <w:color w:val="000000"/>
          <w:sz w:val="18"/>
          <w:szCs w:val="18"/>
        </w:rPr>
      </w:pPr>
      <w:ins w:id="4316" w:author="Nelly Wagner" w:date="2017-01-22T10:01:00Z">
        <w:r w:rsidRPr="00434CF6">
          <w:rPr>
            <w:rFonts w:ascii="Arial" w:hAnsi="Arial"/>
            <w:sz w:val="18"/>
            <w:szCs w:val="18"/>
            <w:rPrChange w:id="4317" w:author="Nelly Wagner" w:date="2017-01-22T13:16:00Z">
              <w:rPr/>
            </w:rPrChange>
          </w:rPr>
          <w:t xml:space="preserve">Deng Q, Sarris M, Bennin D a, Green JM, Herbomel P, Huttenlocher A. Localized bacterial infection induces systemic activation of neutrophils through Cxcr2 signaling in zebrafish. </w:t>
        </w:r>
        <w:r w:rsidRPr="00434CF6">
          <w:rPr>
            <w:rFonts w:ascii="Arial" w:hAnsi="Arial"/>
            <w:i/>
            <w:sz w:val="18"/>
            <w:szCs w:val="18"/>
            <w:rPrChange w:id="4318" w:author="Nelly Wagner" w:date="2017-01-22T13:16:00Z">
              <w:rPr/>
            </w:rPrChange>
          </w:rPr>
          <w:t>Journal of Leukocyte Biol</w:t>
        </w:r>
      </w:ins>
      <w:ins w:id="4319" w:author="Nelly Wagner" w:date="2017-01-22T10:02:00Z">
        <w:r w:rsidRPr="00434CF6">
          <w:rPr>
            <w:rFonts w:ascii="Arial" w:hAnsi="Arial"/>
            <w:i/>
            <w:sz w:val="18"/>
            <w:szCs w:val="18"/>
            <w:rPrChange w:id="4320" w:author="Nelly Wagner" w:date="2017-01-22T13:16:00Z">
              <w:rPr/>
            </w:rPrChange>
          </w:rPr>
          <w:t>ogy</w:t>
        </w:r>
      </w:ins>
      <w:ins w:id="4321" w:author="Nelly Wagner" w:date="2017-01-22T10:01:00Z">
        <w:r w:rsidRPr="00434CF6">
          <w:rPr>
            <w:rFonts w:ascii="Arial" w:hAnsi="Arial"/>
            <w:sz w:val="18"/>
            <w:szCs w:val="18"/>
            <w:rPrChange w:id="4322" w:author="Nelly Wagner" w:date="2017-01-22T13:16:00Z">
              <w:rPr/>
            </w:rPrChange>
          </w:rPr>
          <w:t>. 2013;93(May):761–9.</w:t>
        </w:r>
        <w:r w:rsidRPr="008E76CC" w:rsidDel="0008212E">
          <w:rPr>
            <w:rFonts w:ascii="Arial" w:hAnsi="Arial"/>
            <w:color w:val="000000"/>
            <w:sz w:val="18"/>
            <w:szCs w:val="18"/>
          </w:rPr>
          <w:t xml:space="preserve"> </w:t>
        </w:r>
      </w:ins>
    </w:p>
    <w:p w14:paraId="22A55775" w14:textId="46FD3319" w:rsidR="001A162B" w:rsidRPr="00BA0DDA" w:rsidRDefault="001A162B">
      <w:pPr>
        <w:spacing w:line="360" w:lineRule="auto"/>
        <w:ind w:left="480" w:hanging="480"/>
        <w:jc w:val="both"/>
        <w:rPr>
          <w:ins w:id="4323" w:author="Nelly Wagner" w:date="2017-01-22T10:03:00Z"/>
          <w:rFonts w:ascii="Arial" w:hAnsi="Arial"/>
          <w:color w:val="000000"/>
          <w:sz w:val="18"/>
          <w:szCs w:val="18"/>
        </w:rPr>
      </w:pPr>
      <w:ins w:id="4324" w:author="Nelly Wagner" w:date="2017-01-22T10:02:00Z">
        <w:r w:rsidRPr="00434CF6">
          <w:rPr>
            <w:rFonts w:ascii="Arial" w:hAnsi="Arial"/>
            <w:sz w:val="18"/>
            <w:szCs w:val="18"/>
            <w:rPrChange w:id="4325" w:author="Nelly Wagner" w:date="2017-01-22T13:16:00Z">
              <w:rPr/>
            </w:rPrChange>
          </w:rPr>
          <w:t xml:space="preserve">Deng X, Sun F, Ji Q, Liang H, Missiakas D, Lan L, et al. Expression of multidrug resistance efflux pump gene norA is iron responsive in </w:t>
        </w:r>
        <w:r w:rsidRPr="00434CF6">
          <w:rPr>
            <w:rFonts w:ascii="Arial" w:hAnsi="Arial"/>
            <w:i/>
            <w:sz w:val="18"/>
            <w:szCs w:val="18"/>
            <w:rPrChange w:id="4326" w:author="Nelly Wagner" w:date="2017-01-22T13:16:00Z">
              <w:rPr/>
            </w:rPrChange>
          </w:rPr>
          <w:t>Staphylococcus aureus. Journal of Bacteriology</w:t>
        </w:r>
        <w:r w:rsidR="00930FF1" w:rsidRPr="00434CF6">
          <w:rPr>
            <w:rFonts w:ascii="Arial" w:hAnsi="Arial"/>
            <w:sz w:val="18"/>
            <w:szCs w:val="18"/>
            <w:rPrChange w:id="4327" w:author="Nelly Wagner" w:date="2017-01-22T13:16:00Z">
              <w:rPr/>
            </w:rPrChange>
          </w:rPr>
          <w:t>. 2012</w:t>
        </w:r>
        <w:r w:rsidRPr="00434CF6">
          <w:rPr>
            <w:rFonts w:ascii="Arial" w:hAnsi="Arial"/>
            <w:sz w:val="18"/>
            <w:szCs w:val="18"/>
            <w:rPrChange w:id="4328" w:author="Nelly Wagner" w:date="2017-01-22T13:16:00Z">
              <w:rPr/>
            </w:rPrChange>
          </w:rPr>
          <w:t>;194(7):1753–62.</w:t>
        </w:r>
        <w:r w:rsidRPr="008E76CC" w:rsidDel="0008212E">
          <w:rPr>
            <w:rFonts w:ascii="Arial" w:hAnsi="Arial"/>
            <w:color w:val="000000"/>
            <w:sz w:val="18"/>
            <w:szCs w:val="18"/>
          </w:rPr>
          <w:t xml:space="preserve"> </w:t>
        </w:r>
      </w:ins>
    </w:p>
    <w:p w14:paraId="49AFFFAF" w14:textId="0A89965B" w:rsidR="001A162B" w:rsidRDefault="001A162B">
      <w:pPr>
        <w:spacing w:line="360" w:lineRule="auto"/>
        <w:ind w:left="480" w:hanging="480"/>
        <w:jc w:val="both"/>
        <w:rPr>
          <w:ins w:id="4329" w:author="Nelly Wagner" w:date="2017-01-22T14:40:00Z"/>
          <w:rFonts w:ascii="Arial" w:hAnsi="Arial"/>
          <w:sz w:val="18"/>
          <w:szCs w:val="18"/>
        </w:rPr>
      </w:pPr>
      <w:ins w:id="4330" w:author="Nelly Wagner" w:date="2017-01-22T10:03:00Z">
        <w:r w:rsidRPr="00434CF6">
          <w:rPr>
            <w:rFonts w:ascii="Arial" w:hAnsi="Arial"/>
            <w:sz w:val="18"/>
            <w:szCs w:val="18"/>
            <w:rPrChange w:id="4331" w:author="Nelly Wagner" w:date="2017-01-22T13:16:00Z">
              <w:rPr/>
            </w:rPrChange>
          </w:rPr>
          <w:t>Desbois AP, Coote PJ. Wax moth larva (</w:t>
        </w:r>
        <w:r w:rsidRPr="00434CF6">
          <w:rPr>
            <w:rFonts w:ascii="Arial" w:hAnsi="Arial"/>
            <w:i/>
            <w:sz w:val="18"/>
            <w:szCs w:val="18"/>
            <w:rPrChange w:id="4332" w:author="Nelly Wagner" w:date="2017-01-22T13:16:00Z">
              <w:rPr/>
            </w:rPrChange>
          </w:rPr>
          <w:t>Galleria mellonella</w:t>
        </w:r>
        <w:r w:rsidRPr="00434CF6">
          <w:rPr>
            <w:rFonts w:ascii="Arial" w:hAnsi="Arial"/>
            <w:sz w:val="18"/>
            <w:szCs w:val="18"/>
            <w:rPrChange w:id="4333" w:author="Nelly Wagner" w:date="2017-01-22T13:16:00Z">
              <w:rPr/>
            </w:rPrChange>
          </w:rPr>
          <w:t xml:space="preserve">): An </w:t>
        </w:r>
        <w:r w:rsidRPr="00C634D0">
          <w:rPr>
            <w:rFonts w:ascii="Arial" w:hAnsi="Arial"/>
            <w:i/>
            <w:sz w:val="18"/>
            <w:szCs w:val="18"/>
            <w:rPrChange w:id="4334" w:author="Nelly Wagner" w:date="2017-01-22T13:55:00Z">
              <w:rPr/>
            </w:rPrChange>
          </w:rPr>
          <w:t>in vivo</w:t>
        </w:r>
        <w:r w:rsidRPr="00434CF6">
          <w:rPr>
            <w:rFonts w:ascii="Arial" w:hAnsi="Arial"/>
            <w:sz w:val="18"/>
            <w:szCs w:val="18"/>
            <w:rPrChange w:id="4335" w:author="Nelly Wagner" w:date="2017-01-22T13:16:00Z">
              <w:rPr/>
            </w:rPrChange>
          </w:rPr>
          <w:t xml:space="preserve"> model for assessing the efficacy of antistaphylococcal agents. </w:t>
        </w:r>
        <w:r w:rsidRPr="00434CF6">
          <w:rPr>
            <w:rFonts w:ascii="Arial" w:hAnsi="Arial"/>
            <w:i/>
            <w:sz w:val="18"/>
            <w:szCs w:val="18"/>
            <w:rPrChange w:id="4336" w:author="Nelly Wagner" w:date="2017-01-22T13:16:00Z">
              <w:rPr/>
            </w:rPrChange>
          </w:rPr>
          <w:t>Journal of Antimicrobial Chemotherapy</w:t>
        </w:r>
        <w:r w:rsidRPr="00434CF6">
          <w:rPr>
            <w:rFonts w:ascii="Arial" w:hAnsi="Arial"/>
            <w:sz w:val="18"/>
            <w:szCs w:val="18"/>
            <w:rPrChange w:id="4337" w:author="Nelly Wagner" w:date="2017-01-22T13:16:00Z">
              <w:rPr/>
            </w:rPrChange>
          </w:rPr>
          <w:t xml:space="preserve">. 2011;66(8):1785–90. </w:t>
        </w:r>
      </w:ins>
    </w:p>
    <w:p w14:paraId="5B59E7A4" w14:textId="3C65092A" w:rsidR="009A512B" w:rsidRPr="009A512B" w:rsidRDefault="009A512B">
      <w:pPr>
        <w:spacing w:line="360" w:lineRule="auto"/>
        <w:ind w:left="480" w:hanging="480"/>
        <w:jc w:val="both"/>
        <w:rPr>
          <w:ins w:id="4338" w:author="Nelly Wagner" w:date="2017-01-22T10:05:00Z"/>
          <w:rFonts w:ascii="Arial" w:hAnsi="Arial"/>
          <w:sz w:val="14"/>
          <w:szCs w:val="18"/>
          <w:rPrChange w:id="4339" w:author="Nelly Wagner" w:date="2017-01-22T14:40:00Z">
            <w:rPr>
              <w:ins w:id="4340" w:author="Nelly Wagner" w:date="2017-01-22T10:05:00Z"/>
            </w:rPr>
          </w:rPrChange>
        </w:rPr>
      </w:pPr>
      <w:ins w:id="4341" w:author="Nelly Wagner" w:date="2017-01-22T14:40:00Z">
        <w:r w:rsidRPr="009A512B">
          <w:rPr>
            <w:rFonts w:ascii="Arial" w:hAnsi="Arial"/>
            <w:sz w:val="18"/>
            <w:rPrChange w:id="4342" w:author="Nelly Wagner" w:date="2017-01-22T14:40:00Z">
              <w:rPr/>
            </w:rPrChange>
          </w:rPr>
          <w:t>Devarajan P, Bautista B, Vong AM, McKinstry KK, Strutt TM, Swain SL. New insights into the generation of CD4 memory may shape future vaccine strategies for influenza. Frontiers in Immunology. 2016;7(APR):1–7.</w:t>
        </w:r>
      </w:ins>
    </w:p>
    <w:p w14:paraId="28FE6D68" w14:textId="77777777" w:rsidR="001A162B" w:rsidRPr="00434CF6" w:rsidRDefault="001A162B">
      <w:pPr>
        <w:spacing w:line="360" w:lineRule="auto"/>
        <w:ind w:left="480" w:hanging="480"/>
        <w:jc w:val="both"/>
        <w:rPr>
          <w:ins w:id="4343" w:author="Nelly Wagner" w:date="2017-01-22T10:06:00Z"/>
          <w:rFonts w:ascii="Arial" w:hAnsi="Arial"/>
          <w:sz w:val="18"/>
          <w:szCs w:val="18"/>
          <w:rPrChange w:id="4344" w:author="Nelly Wagner" w:date="2017-01-22T13:16:00Z">
            <w:rPr>
              <w:ins w:id="4345" w:author="Nelly Wagner" w:date="2017-01-22T10:06:00Z"/>
            </w:rPr>
          </w:rPrChange>
        </w:rPr>
      </w:pPr>
      <w:ins w:id="4346" w:author="Nelly Wagner" w:date="2017-01-22T10:05:00Z">
        <w:r w:rsidRPr="00434CF6">
          <w:rPr>
            <w:rFonts w:ascii="Arial" w:hAnsi="Arial"/>
            <w:sz w:val="18"/>
            <w:szCs w:val="18"/>
            <w:rPrChange w:id="4347" w:author="Nelly Wagner" w:date="2017-01-22T13:16:00Z">
              <w:rPr/>
            </w:rPrChange>
          </w:rPr>
          <w:t xml:space="preserve">Dinges MM, Schlievert PM. Comparative analysis of lipopolysaccharide-induced tumor necrosis factor alpha activity in serum and lethality in mice and rabbits pretreated with the staphylococcal superantigen toxic shock syndrome toxin 1. </w:t>
        </w:r>
        <w:r w:rsidRPr="00434CF6">
          <w:rPr>
            <w:rFonts w:ascii="Arial" w:hAnsi="Arial"/>
            <w:i/>
            <w:sz w:val="18"/>
            <w:szCs w:val="18"/>
            <w:rPrChange w:id="4348" w:author="Nelly Wagner" w:date="2017-01-22T13:16:00Z">
              <w:rPr/>
            </w:rPrChange>
          </w:rPr>
          <w:t>Infection and Immunity</w:t>
        </w:r>
        <w:r w:rsidRPr="00434CF6">
          <w:rPr>
            <w:rFonts w:ascii="Arial" w:hAnsi="Arial"/>
            <w:sz w:val="18"/>
            <w:szCs w:val="18"/>
            <w:rPrChange w:id="4349" w:author="Nelly Wagner" w:date="2017-01-22T13:16:00Z">
              <w:rPr/>
            </w:rPrChange>
          </w:rPr>
          <w:t xml:space="preserve">. 2001;69(11):7169–72. </w:t>
        </w:r>
      </w:ins>
    </w:p>
    <w:p w14:paraId="434AF7FF" w14:textId="77777777" w:rsidR="001A162B" w:rsidRPr="00BA0DDA" w:rsidRDefault="001A162B">
      <w:pPr>
        <w:spacing w:line="360" w:lineRule="auto"/>
        <w:ind w:left="480" w:hanging="480"/>
        <w:jc w:val="both"/>
        <w:rPr>
          <w:ins w:id="4350" w:author="Nelly Wagner" w:date="2017-01-22T10:06:00Z"/>
          <w:rFonts w:ascii="Arial" w:hAnsi="Arial"/>
          <w:color w:val="000000"/>
          <w:sz w:val="18"/>
          <w:szCs w:val="18"/>
        </w:rPr>
      </w:pPr>
      <w:ins w:id="4351" w:author="Nelly Wagner" w:date="2017-01-22T10:06:00Z">
        <w:r w:rsidRPr="00434CF6">
          <w:rPr>
            <w:rFonts w:ascii="Arial" w:hAnsi="Arial"/>
            <w:sz w:val="18"/>
            <w:szCs w:val="18"/>
            <w:rPrChange w:id="4352" w:author="Nelly Wagner" w:date="2017-01-22T13:16:00Z">
              <w:rPr/>
            </w:rPrChange>
          </w:rPr>
          <w:t>Donia MS, Cimermancic P, Schulze CJ, Wieland Brown LC, Martin J, Mitreva M, et al. A Systematic Analysis of Biosynthetic Gene Clusters in the Human Microbiome Reveals a Common Family of Antibiotics.</w:t>
        </w:r>
        <w:r w:rsidRPr="00434CF6">
          <w:rPr>
            <w:rFonts w:ascii="Arial" w:hAnsi="Arial"/>
            <w:i/>
            <w:sz w:val="18"/>
            <w:szCs w:val="18"/>
            <w:rPrChange w:id="4353" w:author="Nelly Wagner" w:date="2017-01-22T13:16:00Z">
              <w:rPr/>
            </w:rPrChange>
          </w:rPr>
          <w:t xml:space="preserve"> Cell</w:t>
        </w:r>
        <w:r w:rsidRPr="00434CF6">
          <w:rPr>
            <w:rFonts w:ascii="Arial" w:hAnsi="Arial"/>
            <w:sz w:val="18"/>
            <w:szCs w:val="18"/>
            <w:rPrChange w:id="4354" w:author="Nelly Wagner" w:date="2017-01-22T13:16:00Z">
              <w:rPr/>
            </w:rPrChange>
          </w:rPr>
          <w:t>. 2015 Aug 17;158(6):1402–14.</w:t>
        </w:r>
        <w:r w:rsidRPr="008E76CC" w:rsidDel="0008212E">
          <w:rPr>
            <w:rFonts w:ascii="Arial" w:hAnsi="Arial"/>
            <w:color w:val="000000"/>
            <w:sz w:val="18"/>
            <w:szCs w:val="18"/>
          </w:rPr>
          <w:t xml:space="preserve"> </w:t>
        </w:r>
      </w:ins>
    </w:p>
    <w:p w14:paraId="31CE0BF0" w14:textId="77777777" w:rsidR="001A162B" w:rsidRPr="00BA0DDA" w:rsidRDefault="001A162B">
      <w:pPr>
        <w:spacing w:line="360" w:lineRule="auto"/>
        <w:ind w:left="480" w:hanging="480"/>
        <w:jc w:val="both"/>
        <w:rPr>
          <w:ins w:id="4355" w:author="Nelly Wagner" w:date="2017-01-22T10:07:00Z"/>
          <w:rFonts w:ascii="Arial" w:hAnsi="Arial"/>
          <w:color w:val="000000"/>
          <w:sz w:val="18"/>
          <w:szCs w:val="18"/>
        </w:rPr>
      </w:pPr>
      <w:ins w:id="4356" w:author="Nelly Wagner" w:date="2017-01-22T10:06:00Z">
        <w:r w:rsidRPr="00434CF6">
          <w:rPr>
            <w:rFonts w:ascii="Arial" w:hAnsi="Arial"/>
            <w:sz w:val="18"/>
            <w:szCs w:val="18"/>
            <w:rPrChange w:id="4357" w:author="Nelly Wagner" w:date="2017-01-22T13:16:00Z">
              <w:rPr/>
            </w:rPrChange>
          </w:rPr>
          <w:t xml:space="preserve">Dowd SE, Wolcott RD, Sun Y, McKeehan T, Smith E, Rhoads D. Polymicrobial Nature of Chronic Diabetic Foot Ulcer Biofilm Infections Determined Using Bacterial Tag Encoded FLX Amplicon Pyrosequencing (bTEFAP). </w:t>
        </w:r>
        <w:r w:rsidRPr="00434CF6">
          <w:rPr>
            <w:rFonts w:ascii="Arial" w:hAnsi="Arial"/>
            <w:i/>
            <w:sz w:val="18"/>
            <w:szCs w:val="18"/>
            <w:rPrChange w:id="4358" w:author="Nelly Wagner" w:date="2017-01-22T13:16:00Z">
              <w:rPr/>
            </w:rPrChange>
          </w:rPr>
          <w:t>PLoS One</w:t>
        </w:r>
        <w:r w:rsidRPr="00434CF6">
          <w:rPr>
            <w:rFonts w:ascii="Arial" w:hAnsi="Arial"/>
            <w:sz w:val="18"/>
            <w:szCs w:val="18"/>
            <w:rPrChange w:id="4359" w:author="Nelly Wagner" w:date="2017-01-22T13:16:00Z">
              <w:rPr/>
            </w:rPrChange>
          </w:rPr>
          <w:t>. 2008;3(10):e3326.</w:t>
        </w:r>
        <w:r w:rsidRPr="008E76CC" w:rsidDel="0008212E">
          <w:rPr>
            <w:rFonts w:ascii="Arial" w:hAnsi="Arial"/>
            <w:color w:val="000000"/>
            <w:sz w:val="18"/>
            <w:szCs w:val="18"/>
          </w:rPr>
          <w:t xml:space="preserve"> </w:t>
        </w:r>
      </w:ins>
    </w:p>
    <w:p w14:paraId="5A1EAABE" w14:textId="77777777" w:rsidR="001A162B" w:rsidRPr="00BA0DDA" w:rsidRDefault="001A162B">
      <w:pPr>
        <w:spacing w:line="360" w:lineRule="auto"/>
        <w:ind w:left="480" w:hanging="480"/>
        <w:jc w:val="both"/>
        <w:rPr>
          <w:ins w:id="4360" w:author="Nelly Wagner" w:date="2017-01-22T10:08:00Z"/>
          <w:rFonts w:ascii="Arial" w:hAnsi="Arial"/>
          <w:color w:val="000000"/>
          <w:sz w:val="18"/>
          <w:szCs w:val="18"/>
        </w:rPr>
      </w:pPr>
      <w:ins w:id="4361" w:author="Nelly Wagner" w:date="2017-01-22T10:07:00Z">
        <w:r w:rsidRPr="00434CF6">
          <w:rPr>
            <w:rFonts w:ascii="Arial" w:hAnsi="Arial"/>
            <w:sz w:val="18"/>
            <w:szCs w:val="18"/>
            <w:rPrChange w:id="4362" w:author="Nelly Wagner" w:date="2017-01-22T13:16:00Z">
              <w:rPr/>
            </w:rPrChange>
          </w:rPr>
          <w:t xml:space="preserve">Drlica K. The mutant selection window and antimicrobial resistance. </w:t>
        </w:r>
        <w:r w:rsidRPr="00434CF6">
          <w:rPr>
            <w:rFonts w:ascii="Arial" w:hAnsi="Arial"/>
            <w:i/>
            <w:sz w:val="18"/>
            <w:szCs w:val="18"/>
            <w:rPrChange w:id="4363" w:author="Nelly Wagner" w:date="2017-01-22T13:16:00Z">
              <w:rPr/>
            </w:rPrChange>
          </w:rPr>
          <w:t>The Journal of Antimicrobial Chemotherapy</w:t>
        </w:r>
        <w:r w:rsidRPr="00434CF6">
          <w:rPr>
            <w:rFonts w:ascii="Arial" w:hAnsi="Arial"/>
            <w:sz w:val="18"/>
            <w:szCs w:val="18"/>
            <w:rPrChange w:id="4364" w:author="Nelly Wagner" w:date="2017-01-22T13:16:00Z">
              <w:rPr/>
            </w:rPrChange>
          </w:rPr>
          <w:t>. 2003 Jul;52(1):11–7.</w:t>
        </w:r>
        <w:r w:rsidRPr="008E76CC" w:rsidDel="0008212E">
          <w:rPr>
            <w:rFonts w:ascii="Arial" w:hAnsi="Arial"/>
            <w:color w:val="000000"/>
            <w:sz w:val="18"/>
            <w:szCs w:val="18"/>
          </w:rPr>
          <w:t xml:space="preserve"> </w:t>
        </w:r>
      </w:ins>
    </w:p>
    <w:p w14:paraId="3881FDB7" w14:textId="1351ACE7" w:rsidR="001A162B" w:rsidRPr="00BA0DDA" w:rsidRDefault="001A162B">
      <w:pPr>
        <w:spacing w:line="360" w:lineRule="auto"/>
        <w:ind w:left="480" w:hanging="480"/>
        <w:jc w:val="both"/>
        <w:rPr>
          <w:ins w:id="4365" w:author="Nelly Wagner" w:date="2017-01-22T10:08:00Z"/>
          <w:rFonts w:ascii="Arial" w:hAnsi="Arial"/>
          <w:color w:val="000000"/>
          <w:sz w:val="18"/>
          <w:szCs w:val="18"/>
        </w:rPr>
      </w:pPr>
      <w:ins w:id="4366" w:author="Nelly Wagner" w:date="2017-01-22T10:08:00Z">
        <w:r w:rsidRPr="00434CF6">
          <w:rPr>
            <w:rFonts w:ascii="Arial" w:hAnsi="Arial"/>
            <w:sz w:val="18"/>
            <w:szCs w:val="18"/>
            <w:rPrChange w:id="4367" w:author="Nelly Wagner" w:date="2017-01-22T13:16:00Z">
              <w:rPr/>
            </w:rPrChange>
          </w:rPr>
          <w:t xml:space="preserve">Drlica K, Zhao X. Mutant selection window hypothesis updated. </w:t>
        </w:r>
        <w:r w:rsidRPr="00434CF6">
          <w:rPr>
            <w:rFonts w:ascii="Arial" w:hAnsi="Arial"/>
            <w:i/>
            <w:sz w:val="18"/>
            <w:szCs w:val="18"/>
            <w:rPrChange w:id="4368" w:author="Nelly Wagner" w:date="2017-01-22T13:16:00Z">
              <w:rPr/>
            </w:rPrChange>
          </w:rPr>
          <w:t>Clinical</w:t>
        </w:r>
        <w:r w:rsidR="00930FF1" w:rsidRPr="00434CF6">
          <w:rPr>
            <w:rFonts w:ascii="Arial" w:hAnsi="Arial"/>
            <w:i/>
            <w:sz w:val="18"/>
            <w:szCs w:val="18"/>
            <w:rPrChange w:id="4369" w:author="Nelly Wagner" w:date="2017-01-22T13:16:00Z">
              <w:rPr/>
            </w:rPrChange>
          </w:rPr>
          <w:t xml:space="preserve"> Infectious Diseases</w:t>
        </w:r>
        <w:r w:rsidR="00930FF1" w:rsidRPr="00434CF6">
          <w:rPr>
            <w:rFonts w:ascii="Arial" w:hAnsi="Arial"/>
            <w:sz w:val="18"/>
            <w:szCs w:val="18"/>
            <w:rPrChange w:id="4370" w:author="Nelly Wagner" w:date="2017-01-22T13:16:00Z">
              <w:rPr/>
            </w:rPrChange>
          </w:rPr>
          <w:t>. 2007</w:t>
        </w:r>
        <w:r w:rsidRPr="00434CF6">
          <w:rPr>
            <w:rFonts w:ascii="Arial" w:hAnsi="Arial"/>
            <w:sz w:val="18"/>
            <w:szCs w:val="18"/>
            <w:rPrChange w:id="4371" w:author="Nelly Wagner" w:date="2017-01-22T13:16:00Z">
              <w:rPr/>
            </w:rPrChange>
          </w:rPr>
          <w:t>;44(5):681–8.</w:t>
        </w:r>
        <w:r w:rsidRPr="008E76CC" w:rsidDel="0008212E">
          <w:rPr>
            <w:rFonts w:ascii="Arial" w:hAnsi="Arial"/>
            <w:color w:val="000000"/>
            <w:sz w:val="18"/>
            <w:szCs w:val="18"/>
          </w:rPr>
          <w:t xml:space="preserve"> </w:t>
        </w:r>
      </w:ins>
    </w:p>
    <w:p w14:paraId="5D010829" w14:textId="77777777" w:rsidR="00D9298F" w:rsidRPr="00434CF6" w:rsidRDefault="001A162B">
      <w:pPr>
        <w:spacing w:line="360" w:lineRule="auto"/>
        <w:ind w:left="480" w:hanging="480"/>
        <w:jc w:val="both"/>
        <w:rPr>
          <w:ins w:id="4372" w:author="Nelly Wagner" w:date="2017-01-22T10:13:00Z"/>
          <w:rFonts w:ascii="Arial" w:hAnsi="Arial"/>
          <w:sz w:val="18"/>
          <w:szCs w:val="18"/>
          <w:rPrChange w:id="4373" w:author="Nelly Wagner" w:date="2017-01-22T13:16:00Z">
            <w:rPr>
              <w:ins w:id="4374" w:author="Nelly Wagner" w:date="2017-01-22T10:13:00Z"/>
            </w:rPr>
          </w:rPrChange>
        </w:rPr>
      </w:pPr>
      <w:ins w:id="4375" w:author="Nelly Wagner" w:date="2017-01-22T10:09:00Z">
        <w:r w:rsidRPr="00434CF6">
          <w:rPr>
            <w:rFonts w:ascii="Arial" w:hAnsi="Arial"/>
            <w:sz w:val="18"/>
            <w:szCs w:val="18"/>
            <w:rPrChange w:id="4376" w:author="Nelly Wagner" w:date="2017-01-22T13:16:00Z">
              <w:rPr/>
            </w:rPrChange>
          </w:rPr>
          <w:t xml:space="preserve">Duerden B, Fry C, Johnson AP, Wilcox MH. The Control of Methicillin-Resistant </w:t>
        </w:r>
        <w:r w:rsidRPr="00434CF6">
          <w:rPr>
            <w:rFonts w:ascii="Arial" w:hAnsi="Arial"/>
            <w:i/>
            <w:sz w:val="18"/>
            <w:szCs w:val="18"/>
            <w:rPrChange w:id="4377" w:author="Nelly Wagner" w:date="2017-01-22T13:16:00Z">
              <w:rPr/>
            </w:rPrChange>
          </w:rPr>
          <w:t>Staphylococcus aureus</w:t>
        </w:r>
        <w:r w:rsidRPr="00434CF6">
          <w:rPr>
            <w:rFonts w:ascii="Arial" w:hAnsi="Arial"/>
            <w:sz w:val="18"/>
            <w:szCs w:val="18"/>
            <w:rPrChange w:id="4378" w:author="Nelly Wagner" w:date="2017-01-22T13:16:00Z">
              <w:rPr/>
            </w:rPrChange>
          </w:rPr>
          <w:t xml:space="preserve"> Blood Stream Infections in England. </w:t>
        </w:r>
        <w:r w:rsidRPr="00434CF6">
          <w:rPr>
            <w:rFonts w:ascii="Arial" w:hAnsi="Arial"/>
            <w:i/>
            <w:sz w:val="18"/>
            <w:szCs w:val="18"/>
            <w:rPrChange w:id="4379" w:author="Nelly Wagner" w:date="2017-01-22T13:16:00Z">
              <w:rPr/>
            </w:rPrChange>
          </w:rPr>
          <w:t>Open Forum Infect</w:t>
        </w:r>
        <w:r w:rsidR="00D9298F" w:rsidRPr="00434CF6">
          <w:rPr>
            <w:rFonts w:ascii="Arial" w:hAnsi="Arial"/>
            <w:i/>
            <w:sz w:val="18"/>
            <w:szCs w:val="18"/>
            <w:rPrChange w:id="4380" w:author="Nelly Wagner" w:date="2017-01-22T13:16:00Z">
              <w:rPr/>
            </w:rPrChange>
          </w:rPr>
          <w:t>ious</w:t>
        </w:r>
        <w:r w:rsidRPr="00434CF6">
          <w:rPr>
            <w:rFonts w:ascii="Arial" w:hAnsi="Arial"/>
            <w:i/>
            <w:sz w:val="18"/>
            <w:szCs w:val="18"/>
            <w:rPrChange w:id="4381" w:author="Nelly Wagner" w:date="2017-01-22T13:16:00Z">
              <w:rPr/>
            </w:rPrChange>
          </w:rPr>
          <w:t xml:space="preserve"> Dis</w:t>
        </w:r>
        <w:r w:rsidR="00D9298F" w:rsidRPr="00434CF6">
          <w:rPr>
            <w:rFonts w:ascii="Arial" w:hAnsi="Arial"/>
            <w:i/>
            <w:sz w:val="18"/>
            <w:szCs w:val="18"/>
            <w:rPrChange w:id="4382" w:author="Nelly Wagner" w:date="2017-01-22T13:16:00Z">
              <w:rPr/>
            </w:rPrChange>
          </w:rPr>
          <w:t>eases</w:t>
        </w:r>
        <w:r w:rsidR="00D9298F" w:rsidRPr="00434CF6">
          <w:rPr>
            <w:rFonts w:ascii="Arial" w:hAnsi="Arial"/>
            <w:sz w:val="18"/>
            <w:szCs w:val="18"/>
            <w:rPrChange w:id="4383" w:author="Nelly Wagner" w:date="2017-01-22T13:16:00Z">
              <w:rPr/>
            </w:rPrChange>
          </w:rPr>
          <w:t>. 2015;1–8.</w:t>
        </w:r>
      </w:ins>
    </w:p>
    <w:p w14:paraId="2FBFEEE9" w14:textId="77777777" w:rsidR="00D9298F" w:rsidRPr="00BA0DDA" w:rsidRDefault="00D9298F">
      <w:pPr>
        <w:spacing w:line="360" w:lineRule="auto"/>
        <w:ind w:left="480" w:hanging="480"/>
        <w:jc w:val="both"/>
        <w:rPr>
          <w:ins w:id="4384" w:author="Nelly Wagner" w:date="2017-01-22T10:13:00Z"/>
          <w:rFonts w:ascii="Arial" w:hAnsi="Arial"/>
          <w:color w:val="000000"/>
          <w:sz w:val="18"/>
          <w:szCs w:val="18"/>
        </w:rPr>
      </w:pPr>
      <w:ins w:id="4385" w:author="Nelly Wagner" w:date="2017-01-22T10:13:00Z">
        <w:r w:rsidRPr="00434CF6">
          <w:rPr>
            <w:rFonts w:ascii="Arial" w:hAnsi="Arial"/>
            <w:sz w:val="18"/>
            <w:szCs w:val="18"/>
            <w:rPrChange w:id="4386" w:author="Nelly Wagner" w:date="2017-01-22T13:16:00Z">
              <w:rPr/>
            </w:rPrChange>
          </w:rPr>
          <w:t xml:space="preserve">Edwards AM, Bowden MG, Brown EL, Laabei M, Massey RC. </w:t>
        </w:r>
        <w:r w:rsidRPr="00434CF6">
          <w:rPr>
            <w:rFonts w:ascii="Arial" w:hAnsi="Arial"/>
            <w:i/>
            <w:sz w:val="18"/>
            <w:szCs w:val="18"/>
            <w:rPrChange w:id="4387" w:author="Nelly Wagner" w:date="2017-01-22T13:16:00Z">
              <w:rPr/>
            </w:rPrChange>
          </w:rPr>
          <w:t xml:space="preserve">Staphylococcus aureus </w:t>
        </w:r>
        <w:r w:rsidRPr="00434CF6">
          <w:rPr>
            <w:rFonts w:ascii="Arial" w:hAnsi="Arial"/>
            <w:sz w:val="18"/>
            <w:szCs w:val="18"/>
            <w:rPrChange w:id="4388" w:author="Nelly Wagner" w:date="2017-01-22T13:16:00Z">
              <w:rPr/>
            </w:rPrChange>
          </w:rPr>
          <w:t xml:space="preserve">extracellular adherence protein triggers TNFα release, promoting attachment to endothelial cells via protein A. </w:t>
        </w:r>
        <w:r w:rsidRPr="00434CF6">
          <w:rPr>
            <w:rFonts w:ascii="Arial" w:hAnsi="Arial"/>
            <w:i/>
            <w:sz w:val="18"/>
            <w:szCs w:val="18"/>
            <w:rPrChange w:id="4389" w:author="Nelly Wagner" w:date="2017-01-22T13:16:00Z">
              <w:rPr/>
            </w:rPrChange>
          </w:rPr>
          <w:t>PLoS One</w:t>
        </w:r>
        <w:r w:rsidRPr="00434CF6">
          <w:rPr>
            <w:rFonts w:ascii="Arial" w:hAnsi="Arial"/>
            <w:sz w:val="18"/>
            <w:szCs w:val="18"/>
            <w:rPrChange w:id="4390" w:author="Nelly Wagner" w:date="2017-01-22T13:16:00Z">
              <w:rPr/>
            </w:rPrChange>
          </w:rPr>
          <w:t>. 2012 Jan;7(8):e43046.</w:t>
        </w:r>
        <w:r w:rsidRPr="008E76CC" w:rsidDel="0008212E">
          <w:rPr>
            <w:rFonts w:ascii="Arial" w:hAnsi="Arial"/>
            <w:color w:val="000000"/>
            <w:sz w:val="18"/>
            <w:szCs w:val="18"/>
          </w:rPr>
          <w:t xml:space="preserve"> </w:t>
        </w:r>
      </w:ins>
    </w:p>
    <w:p w14:paraId="71B80208" w14:textId="77777777" w:rsidR="00D9298F" w:rsidRPr="00BA0DDA" w:rsidRDefault="00D9298F">
      <w:pPr>
        <w:spacing w:line="360" w:lineRule="auto"/>
        <w:ind w:left="480" w:hanging="480"/>
        <w:jc w:val="both"/>
        <w:rPr>
          <w:ins w:id="4391" w:author="Nelly Wagner" w:date="2017-01-22T10:15:00Z"/>
          <w:rFonts w:ascii="Arial" w:hAnsi="Arial"/>
          <w:color w:val="000000"/>
          <w:sz w:val="18"/>
          <w:szCs w:val="18"/>
        </w:rPr>
      </w:pPr>
      <w:ins w:id="4392" w:author="Nelly Wagner" w:date="2017-01-22T10:13:00Z">
        <w:r w:rsidRPr="00434CF6">
          <w:rPr>
            <w:rFonts w:ascii="Arial" w:hAnsi="Arial"/>
            <w:sz w:val="18"/>
            <w:szCs w:val="18"/>
            <w:rPrChange w:id="4393" w:author="Nelly Wagner" w:date="2017-01-22T13:16:00Z">
              <w:rPr/>
            </w:rPrChange>
          </w:rPr>
          <w:t xml:space="preserve">Ellett F, Elks PM, Robertson AL, Ogryzko NV, Renshaw SA. Defining the phenotype of neutrophils following reverse migration in zebrafish. </w:t>
        </w:r>
        <w:r w:rsidRPr="00434CF6">
          <w:rPr>
            <w:rFonts w:ascii="Arial" w:hAnsi="Arial"/>
            <w:i/>
            <w:sz w:val="18"/>
            <w:szCs w:val="18"/>
            <w:rPrChange w:id="4394" w:author="Nelly Wagner" w:date="2017-01-22T13:16:00Z">
              <w:rPr/>
            </w:rPrChange>
          </w:rPr>
          <w:t>J</w:t>
        </w:r>
      </w:ins>
      <w:ins w:id="4395" w:author="Nelly Wagner" w:date="2017-01-22T10:14:00Z">
        <w:r w:rsidRPr="00434CF6">
          <w:rPr>
            <w:rFonts w:ascii="Arial" w:hAnsi="Arial"/>
            <w:i/>
            <w:sz w:val="18"/>
            <w:szCs w:val="18"/>
            <w:rPrChange w:id="4396" w:author="Nelly Wagner" w:date="2017-01-22T13:16:00Z">
              <w:rPr/>
            </w:rPrChange>
          </w:rPr>
          <w:t>ournal of</w:t>
        </w:r>
      </w:ins>
      <w:ins w:id="4397" w:author="Nelly Wagner" w:date="2017-01-22T10:13:00Z">
        <w:r w:rsidRPr="00434CF6">
          <w:rPr>
            <w:rFonts w:ascii="Arial" w:hAnsi="Arial"/>
            <w:i/>
            <w:sz w:val="18"/>
            <w:szCs w:val="18"/>
            <w:rPrChange w:id="4398" w:author="Nelly Wagner" w:date="2017-01-22T13:16:00Z">
              <w:rPr/>
            </w:rPrChange>
          </w:rPr>
          <w:t xml:space="preserve"> Leukoc</w:t>
        </w:r>
      </w:ins>
      <w:ins w:id="4399" w:author="Nelly Wagner" w:date="2017-01-22T10:14:00Z">
        <w:r w:rsidRPr="00434CF6">
          <w:rPr>
            <w:rFonts w:ascii="Arial" w:hAnsi="Arial"/>
            <w:i/>
            <w:sz w:val="18"/>
            <w:szCs w:val="18"/>
            <w:rPrChange w:id="4400" w:author="Nelly Wagner" w:date="2017-01-22T13:16:00Z">
              <w:rPr/>
            </w:rPrChange>
          </w:rPr>
          <w:t>yte</w:t>
        </w:r>
      </w:ins>
      <w:ins w:id="4401" w:author="Nelly Wagner" w:date="2017-01-22T10:13:00Z">
        <w:r w:rsidRPr="00434CF6">
          <w:rPr>
            <w:rFonts w:ascii="Arial" w:hAnsi="Arial"/>
            <w:i/>
            <w:sz w:val="18"/>
            <w:szCs w:val="18"/>
            <w:rPrChange w:id="4402" w:author="Nelly Wagner" w:date="2017-01-22T13:16:00Z">
              <w:rPr/>
            </w:rPrChange>
          </w:rPr>
          <w:t xml:space="preserve"> Biol</w:t>
        </w:r>
      </w:ins>
      <w:ins w:id="4403" w:author="Nelly Wagner" w:date="2017-01-22T10:14:00Z">
        <w:r w:rsidRPr="00434CF6">
          <w:rPr>
            <w:rFonts w:ascii="Arial" w:hAnsi="Arial"/>
            <w:i/>
            <w:sz w:val="18"/>
            <w:szCs w:val="18"/>
            <w:rPrChange w:id="4404" w:author="Nelly Wagner" w:date="2017-01-22T13:16:00Z">
              <w:rPr/>
            </w:rPrChange>
          </w:rPr>
          <w:t>ogy</w:t>
        </w:r>
      </w:ins>
      <w:ins w:id="4405" w:author="Nelly Wagner" w:date="2017-01-22T10:13:00Z">
        <w:r w:rsidRPr="00434CF6">
          <w:rPr>
            <w:rFonts w:ascii="Arial" w:hAnsi="Arial"/>
            <w:sz w:val="18"/>
            <w:szCs w:val="18"/>
            <w:rPrChange w:id="4406" w:author="Nelly Wagner" w:date="2017-01-22T13:16:00Z">
              <w:rPr/>
            </w:rPrChange>
          </w:rPr>
          <w:t>. 2015;98(December):1–7.</w:t>
        </w:r>
        <w:r w:rsidRPr="008E76CC" w:rsidDel="0008212E">
          <w:rPr>
            <w:rFonts w:ascii="Arial" w:hAnsi="Arial"/>
            <w:color w:val="000000"/>
            <w:sz w:val="18"/>
            <w:szCs w:val="18"/>
          </w:rPr>
          <w:t xml:space="preserve"> </w:t>
        </w:r>
      </w:ins>
    </w:p>
    <w:p w14:paraId="5539F86F" w14:textId="77777777" w:rsidR="00D9298F" w:rsidRPr="00434CF6" w:rsidRDefault="00D9298F">
      <w:pPr>
        <w:spacing w:line="360" w:lineRule="auto"/>
        <w:ind w:left="480" w:hanging="480"/>
        <w:jc w:val="both"/>
        <w:rPr>
          <w:ins w:id="4407" w:author="Nelly Wagner" w:date="2017-01-22T10:15:00Z"/>
          <w:rFonts w:ascii="Arial" w:hAnsi="Arial"/>
          <w:sz w:val="18"/>
          <w:szCs w:val="18"/>
          <w:rPrChange w:id="4408" w:author="Nelly Wagner" w:date="2017-01-22T13:16:00Z">
            <w:rPr>
              <w:ins w:id="4409" w:author="Nelly Wagner" w:date="2017-01-22T10:15:00Z"/>
            </w:rPr>
          </w:rPrChange>
        </w:rPr>
      </w:pPr>
      <w:ins w:id="4410" w:author="Nelly Wagner" w:date="2017-01-22T10:15:00Z">
        <w:r w:rsidRPr="00434CF6">
          <w:rPr>
            <w:rFonts w:ascii="Arial" w:hAnsi="Arial"/>
            <w:sz w:val="18"/>
            <w:szCs w:val="18"/>
            <w:rPrChange w:id="4411" w:author="Nelly Wagner" w:date="2017-01-22T13:16:00Z">
              <w:rPr/>
            </w:rPrChange>
          </w:rPr>
          <w:t xml:space="preserve">Ellett F, Pase L, Hayman JW, Andrianopoulos A, Lieschke GJ. Mpeg1 Promoter Transgenes Direct Macrophage-Lineage Expression in Zebrafish. </w:t>
        </w:r>
        <w:r w:rsidRPr="00434CF6">
          <w:rPr>
            <w:rFonts w:ascii="Arial" w:hAnsi="Arial"/>
            <w:i/>
            <w:sz w:val="18"/>
            <w:szCs w:val="18"/>
            <w:rPrChange w:id="4412" w:author="Nelly Wagner" w:date="2017-01-22T13:16:00Z">
              <w:rPr/>
            </w:rPrChange>
          </w:rPr>
          <w:t>Blood</w:t>
        </w:r>
        <w:r w:rsidRPr="00434CF6">
          <w:rPr>
            <w:rFonts w:ascii="Arial" w:hAnsi="Arial"/>
            <w:sz w:val="18"/>
            <w:szCs w:val="18"/>
            <w:rPrChange w:id="4413" w:author="Nelly Wagner" w:date="2017-01-22T13:16:00Z">
              <w:rPr/>
            </w:rPrChange>
          </w:rPr>
          <w:t>. 2011;117(4):e49–56.</w:t>
        </w:r>
      </w:ins>
    </w:p>
    <w:p w14:paraId="1B8522C1" w14:textId="77777777" w:rsidR="00D9298F" w:rsidRPr="00434CF6" w:rsidRDefault="00D9298F">
      <w:pPr>
        <w:spacing w:line="360" w:lineRule="auto"/>
        <w:ind w:left="480" w:hanging="480"/>
        <w:jc w:val="both"/>
        <w:rPr>
          <w:ins w:id="4414" w:author="Nelly Wagner" w:date="2017-01-22T10:15:00Z"/>
          <w:rFonts w:ascii="Arial" w:hAnsi="Arial"/>
          <w:sz w:val="18"/>
          <w:szCs w:val="18"/>
          <w:rPrChange w:id="4415" w:author="Nelly Wagner" w:date="2017-01-22T13:16:00Z">
            <w:rPr>
              <w:ins w:id="4416" w:author="Nelly Wagner" w:date="2017-01-22T10:15:00Z"/>
            </w:rPr>
          </w:rPrChange>
        </w:rPr>
      </w:pPr>
      <w:ins w:id="4417" w:author="Nelly Wagner" w:date="2017-01-22T10:15:00Z">
        <w:r w:rsidRPr="00434CF6">
          <w:rPr>
            <w:rFonts w:ascii="Arial" w:hAnsi="Arial"/>
            <w:sz w:val="18"/>
            <w:szCs w:val="18"/>
            <w:rPrChange w:id="4418" w:author="Nelly Wagner" w:date="2017-01-22T13:16:00Z">
              <w:rPr/>
            </w:rPrChange>
          </w:rPr>
          <w:t xml:space="preserve">Elliott MR, Chekeni FB, Trampont PC, Lazarowski ER, Kadl A, Walk SF, et al. Nucleotides released by apoptotic cells act as a find-me signal for phagocytic clearance. </w:t>
        </w:r>
        <w:r w:rsidRPr="00434CF6">
          <w:rPr>
            <w:rFonts w:ascii="Arial" w:hAnsi="Arial"/>
            <w:i/>
            <w:sz w:val="18"/>
            <w:szCs w:val="18"/>
            <w:rPrChange w:id="4419" w:author="Nelly Wagner" w:date="2017-01-22T13:16:00Z">
              <w:rPr/>
            </w:rPrChange>
          </w:rPr>
          <w:t>Nature</w:t>
        </w:r>
        <w:r w:rsidRPr="00434CF6">
          <w:rPr>
            <w:rFonts w:ascii="Arial" w:hAnsi="Arial"/>
            <w:sz w:val="18"/>
            <w:szCs w:val="18"/>
            <w:rPrChange w:id="4420" w:author="Nelly Wagner" w:date="2017-01-22T13:16:00Z">
              <w:rPr/>
            </w:rPrChange>
          </w:rPr>
          <w:t xml:space="preserve">. 2010;461(7261):282–6. </w:t>
        </w:r>
      </w:ins>
    </w:p>
    <w:p w14:paraId="0984780B" w14:textId="77777777" w:rsidR="00D9298F" w:rsidRPr="00434CF6" w:rsidRDefault="00D9298F">
      <w:pPr>
        <w:spacing w:line="360" w:lineRule="auto"/>
        <w:ind w:left="480" w:hanging="480"/>
        <w:jc w:val="both"/>
        <w:rPr>
          <w:ins w:id="4421" w:author="Nelly Wagner" w:date="2017-01-22T10:16:00Z"/>
          <w:rFonts w:ascii="Arial" w:hAnsi="Arial"/>
          <w:sz w:val="18"/>
          <w:szCs w:val="18"/>
          <w:rPrChange w:id="4422" w:author="Nelly Wagner" w:date="2017-01-22T13:16:00Z">
            <w:rPr>
              <w:ins w:id="4423" w:author="Nelly Wagner" w:date="2017-01-22T10:16:00Z"/>
            </w:rPr>
          </w:rPrChange>
        </w:rPr>
      </w:pPr>
      <w:ins w:id="4424" w:author="Nelly Wagner" w:date="2017-01-22T10:15:00Z">
        <w:r w:rsidRPr="00434CF6">
          <w:rPr>
            <w:rFonts w:ascii="Arial" w:hAnsi="Arial"/>
            <w:sz w:val="18"/>
            <w:szCs w:val="18"/>
            <w:rPrChange w:id="4425" w:author="Nelly Wagner" w:date="2017-01-22T13:16:00Z">
              <w:rPr/>
            </w:rPrChange>
          </w:rPr>
          <w:lastRenderedPageBreak/>
          <w:t xml:space="preserve">Eloe-Fadrosh EA, Brady A, Crabtree J, Drabek EF, Ma B, Mahurkar A, et al. Functional dynamics of the gut microbiome in elderly people during probiotic consumption. </w:t>
        </w:r>
        <w:r w:rsidRPr="00434CF6">
          <w:rPr>
            <w:rFonts w:ascii="Arial" w:hAnsi="Arial"/>
            <w:i/>
            <w:sz w:val="18"/>
            <w:szCs w:val="18"/>
            <w:rPrChange w:id="4426" w:author="Nelly Wagner" w:date="2017-01-22T13:16:00Z">
              <w:rPr/>
            </w:rPrChange>
          </w:rPr>
          <w:t>MBio</w:t>
        </w:r>
        <w:r w:rsidRPr="00434CF6">
          <w:rPr>
            <w:rFonts w:ascii="Arial" w:hAnsi="Arial"/>
            <w:sz w:val="18"/>
            <w:szCs w:val="18"/>
            <w:rPrChange w:id="4427" w:author="Nelly Wagner" w:date="2017-01-22T13:16:00Z">
              <w:rPr/>
            </w:rPrChange>
          </w:rPr>
          <w:t xml:space="preserve">. 2015;6(2):1–12. </w:t>
        </w:r>
      </w:ins>
    </w:p>
    <w:p w14:paraId="749CE7A6" w14:textId="77777777" w:rsidR="00D9298F" w:rsidRPr="00434CF6" w:rsidRDefault="00D9298F">
      <w:pPr>
        <w:spacing w:line="360" w:lineRule="auto"/>
        <w:ind w:left="480" w:hanging="480"/>
        <w:jc w:val="both"/>
        <w:rPr>
          <w:ins w:id="4428" w:author="Nelly Wagner" w:date="2017-01-22T10:16:00Z"/>
          <w:rFonts w:ascii="Arial" w:hAnsi="Arial"/>
          <w:sz w:val="18"/>
          <w:szCs w:val="18"/>
          <w:rPrChange w:id="4429" w:author="Nelly Wagner" w:date="2017-01-22T13:16:00Z">
            <w:rPr>
              <w:ins w:id="4430" w:author="Nelly Wagner" w:date="2017-01-22T10:16:00Z"/>
            </w:rPr>
          </w:rPrChange>
        </w:rPr>
      </w:pPr>
      <w:ins w:id="4431" w:author="Nelly Wagner" w:date="2017-01-22T10:16:00Z">
        <w:r w:rsidRPr="00434CF6">
          <w:rPr>
            <w:rFonts w:ascii="Arial" w:hAnsi="Arial"/>
            <w:sz w:val="18"/>
            <w:szCs w:val="18"/>
            <w:rPrChange w:id="4432" w:author="Nelly Wagner" w:date="2017-01-22T13:16:00Z">
              <w:rPr/>
            </w:rPrChange>
          </w:rPr>
          <w:t xml:space="preserve">Ender M, Mccallum N, Adhikari R, Berger-ba B. Fitness Cost of SCCmec and Methicillin Resistance Levels in </w:t>
        </w:r>
        <w:r w:rsidRPr="00434CF6">
          <w:rPr>
            <w:rFonts w:ascii="Arial" w:hAnsi="Arial"/>
            <w:i/>
            <w:sz w:val="18"/>
            <w:szCs w:val="18"/>
            <w:rPrChange w:id="4433" w:author="Nelly Wagner" w:date="2017-01-22T13:16:00Z">
              <w:rPr/>
            </w:rPrChange>
          </w:rPr>
          <w:t>Staphylococcus aureus</w:t>
        </w:r>
        <w:r w:rsidRPr="00434CF6">
          <w:rPr>
            <w:rFonts w:ascii="Arial" w:hAnsi="Arial"/>
            <w:sz w:val="18"/>
            <w:szCs w:val="18"/>
            <w:rPrChange w:id="4434" w:author="Nelly Wagner" w:date="2017-01-22T13:16:00Z">
              <w:rPr/>
            </w:rPrChange>
          </w:rPr>
          <w:t xml:space="preserve">. </w:t>
        </w:r>
        <w:r w:rsidRPr="00434CF6">
          <w:rPr>
            <w:rFonts w:ascii="Arial" w:hAnsi="Arial"/>
            <w:i/>
            <w:sz w:val="18"/>
            <w:szCs w:val="18"/>
            <w:rPrChange w:id="4435" w:author="Nelly Wagner" w:date="2017-01-22T13:16:00Z">
              <w:rPr/>
            </w:rPrChange>
          </w:rPr>
          <w:t>Antimicrobial Agents and Chemotherapy</w:t>
        </w:r>
        <w:r w:rsidRPr="00434CF6">
          <w:rPr>
            <w:rFonts w:ascii="Arial" w:hAnsi="Arial"/>
            <w:sz w:val="18"/>
            <w:szCs w:val="18"/>
            <w:rPrChange w:id="4436" w:author="Nelly Wagner" w:date="2017-01-22T13:16:00Z">
              <w:rPr/>
            </w:rPrChange>
          </w:rPr>
          <w:t xml:space="preserve">. 2004;48(6):2295–7. </w:t>
        </w:r>
      </w:ins>
    </w:p>
    <w:p w14:paraId="0964EB97" w14:textId="77777777" w:rsidR="00D9298F" w:rsidRPr="00434CF6" w:rsidRDefault="00D9298F">
      <w:pPr>
        <w:spacing w:line="360" w:lineRule="auto"/>
        <w:ind w:left="480" w:hanging="480"/>
        <w:jc w:val="both"/>
        <w:rPr>
          <w:ins w:id="4437" w:author="Nelly Wagner" w:date="2017-01-22T10:17:00Z"/>
          <w:rFonts w:ascii="Arial" w:hAnsi="Arial"/>
          <w:sz w:val="18"/>
          <w:szCs w:val="18"/>
          <w:rPrChange w:id="4438" w:author="Nelly Wagner" w:date="2017-01-22T13:16:00Z">
            <w:rPr>
              <w:ins w:id="4439" w:author="Nelly Wagner" w:date="2017-01-22T10:17:00Z"/>
            </w:rPr>
          </w:rPrChange>
        </w:rPr>
      </w:pPr>
      <w:ins w:id="4440" w:author="Nelly Wagner" w:date="2017-01-22T10:16:00Z">
        <w:r w:rsidRPr="00434CF6">
          <w:rPr>
            <w:rFonts w:ascii="Arial" w:hAnsi="Arial"/>
            <w:sz w:val="18"/>
            <w:szCs w:val="18"/>
            <w:rPrChange w:id="4441" w:author="Nelly Wagner" w:date="2017-01-22T13:16:00Z">
              <w:rPr/>
            </w:rPrChange>
          </w:rPr>
          <w:t xml:space="preserve">Faden H, Lesse AJ, Trask J, Hill JA, Hess DJ, Dryja D, et al. Importance of Colonization Site in the Current Epidemic of Staphylococcal Skin Abscesses. </w:t>
        </w:r>
        <w:r w:rsidRPr="00434CF6">
          <w:rPr>
            <w:rFonts w:ascii="Arial" w:hAnsi="Arial"/>
            <w:i/>
            <w:sz w:val="18"/>
            <w:szCs w:val="18"/>
            <w:rPrChange w:id="4442" w:author="Nelly Wagner" w:date="2017-01-22T13:16:00Z">
              <w:rPr/>
            </w:rPrChange>
          </w:rPr>
          <w:t>Pediatrics</w:t>
        </w:r>
        <w:r w:rsidRPr="00434CF6">
          <w:rPr>
            <w:rFonts w:ascii="Arial" w:hAnsi="Arial"/>
            <w:sz w:val="18"/>
            <w:szCs w:val="18"/>
            <w:rPrChange w:id="4443" w:author="Nelly Wagner" w:date="2017-01-22T13:16:00Z">
              <w:rPr/>
            </w:rPrChange>
          </w:rPr>
          <w:t>. 2010 Mar 1;125(3):e618–24.</w:t>
        </w:r>
      </w:ins>
    </w:p>
    <w:p w14:paraId="4499383C" w14:textId="77777777" w:rsidR="00D9298F" w:rsidRPr="00BA0DDA" w:rsidRDefault="00D9298F">
      <w:pPr>
        <w:spacing w:line="360" w:lineRule="auto"/>
        <w:ind w:left="480" w:hanging="480"/>
        <w:jc w:val="both"/>
        <w:rPr>
          <w:ins w:id="4444" w:author="Nelly Wagner" w:date="2017-01-22T10:18:00Z"/>
          <w:rFonts w:ascii="Arial" w:hAnsi="Arial"/>
          <w:color w:val="000000"/>
          <w:sz w:val="18"/>
          <w:szCs w:val="18"/>
        </w:rPr>
      </w:pPr>
      <w:ins w:id="4445" w:author="Nelly Wagner" w:date="2017-01-22T10:17:00Z">
        <w:r w:rsidRPr="00434CF6">
          <w:rPr>
            <w:rFonts w:ascii="Arial" w:hAnsi="Arial"/>
            <w:sz w:val="18"/>
            <w:szCs w:val="18"/>
            <w:rPrChange w:id="4446" w:author="Nelly Wagner" w:date="2017-01-22T13:16:00Z">
              <w:rPr/>
            </w:rPrChange>
          </w:rPr>
          <w:t>Fernandez-Hidalgo N, Gavalda J, Almirante B, Martin M-T, Lopez Onrubia P, Gomis X, et al. Evaluation of linezolid, vancomycin, gentamicin and ciprofloxacin in a rabbit model of antibiotic-lock technique for</w:t>
        </w:r>
        <w:r w:rsidRPr="00434CF6">
          <w:rPr>
            <w:rFonts w:ascii="Arial" w:hAnsi="Arial"/>
            <w:i/>
            <w:sz w:val="18"/>
            <w:szCs w:val="18"/>
            <w:rPrChange w:id="4447" w:author="Nelly Wagner" w:date="2017-01-22T13:16:00Z">
              <w:rPr/>
            </w:rPrChange>
          </w:rPr>
          <w:t xml:space="preserve"> Staphylococcus aureus </w:t>
        </w:r>
        <w:r w:rsidRPr="00434CF6">
          <w:rPr>
            <w:rFonts w:ascii="Arial" w:hAnsi="Arial"/>
            <w:sz w:val="18"/>
            <w:szCs w:val="18"/>
            <w:rPrChange w:id="4448" w:author="Nelly Wagner" w:date="2017-01-22T13:16:00Z">
              <w:rPr/>
            </w:rPrChange>
          </w:rPr>
          <w:t xml:space="preserve">catheter-related infection. </w:t>
        </w:r>
        <w:r w:rsidRPr="00434CF6">
          <w:rPr>
            <w:rFonts w:ascii="Arial" w:hAnsi="Arial"/>
            <w:i/>
            <w:sz w:val="18"/>
            <w:szCs w:val="18"/>
            <w:rPrChange w:id="4449" w:author="Nelly Wagner" w:date="2017-01-22T13:16:00Z">
              <w:rPr/>
            </w:rPrChange>
          </w:rPr>
          <w:t>Journal of Antimicrobial Chemotherapy</w:t>
        </w:r>
        <w:r w:rsidRPr="00434CF6">
          <w:rPr>
            <w:rFonts w:ascii="Arial" w:hAnsi="Arial"/>
            <w:sz w:val="18"/>
            <w:szCs w:val="18"/>
            <w:rPrChange w:id="4450" w:author="Nelly Wagner" w:date="2017-01-22T13:16:00Z">
              <w:rPr/>
            </w:rPrChange>
          </w:rPr>
          <w:t>. 2010;65(3):525–30.</w:t>
        </w:r>
        <w:r w:rsidRPr="008E76CC" w:rsidDel="0008212E">
          <w:rPr>
            <w:rFonts w:ascii="Arial" w:hAnsi="Arial"/>
            <w:color w:val="000000"/>
            <w:sz w:val="18"/>
            <w:szCs w:val="18"/>
          </w:rPr>
          <w:t xml:space="preserve"> </w:t>
        </w:r>
      </w:ins>
    </w:p>
    <w:p w14:paraId="18B5C945" w14:textId="77777777" w:rsidR="00D9298F" w:rsidRPr="00434CF6" w:rsidRDefault="00D9298F">
      <w:pPr>
        <w:spacing w:line="360" w:lineRule="auto"/>
        <w:ind w:left="480" w:hanging="480"/>
        <w:jc w:val="both"/>
        <w:rPr>
          <w:ins w:id="4451" w:author="Nelly Wagner" w:date="2017-01-22T10:18:00Z"/>
          <w:rFonts w:ascii="Arial" w:hAnsi="Arial"/>
          <w:sz w:val="18"/>
          <w:szCs w:val="18"/>
          <w:rPrChange w:id="4452" w:author="Nelly Wagner" w:date="2017-01-22T13:16:00Z">
            <w:rPr>
              <w:ins w:id="4453" w:author="Nelly Wagner" w:date="2017-01-22T10:18:00Z"/>
            </w:rPr>
          </w:rPrChange>
        </w:rPr>
      </w:pPr>
      <w:ins w:id="4454" w:author="Nelly Wagner" w:date="2017-01-22T10:18:00Z">
        <w:r w:rsidRPr="00434CF6">
          <w:rPr>
            <w:rFonts w:ascii="Arial" w:hAnsi="Arial"/>
            <w:sz w:val="18"/>
            <w:szCs w:val="18"/>
            <w:rPrChange w:id="4455" w:author="Nelly Wagner" w:date="2017-01-22T13:16:00Z">
              <w:rPr/>
            </w:rPrChange>
          </w:rPr>
          <w:t xml:space="preserve">Feuerstein R, Seidl M, Prinz M, Henneke P. MyD88 in macrophages is critical for abscess resolution in staphylococcal skin infection. </w:t>
        </w:r>
        <w:r w:rsidRPr="00434CF6">
          <w:rPr>
            <w:rFonts w:ascii="Arial" w:hAnsi="Arial"/>
            <w:i/>
            <w:sz w:val="18"/>
            <w:szCs w:val="18"/>
            <w:rPrChange w:id="4456" w:author="Nelly Wagner" w:date="2017-01-22T13:16:00Z">
              <w:rPr/>
            </w:rPrChange>
          </w:rPr>
          <w:t>Journal of Immunology</w:t>
        </w:r>
        <w:r w:rsidRPr="00434CF6">
          <w:rPr>
            <w:rFonts w:ascii="Arial" w:hAnsi="Arial"/>
            <w:sz w:val="18"/>
            <w:szCs w:val="18"/>
            <w:rPrChange w:id="4457" w:author="Nelly Wagner" w:date="2017-01-22T13:16:00Z">
              <w:rPr/>
            </w:rPrChange>
          </w:rPr>
          <w:t xml:space="preserve">. 2015;194(6):2735–45. </w:t>
        </w:r>
      </w:ins>
    </w:p>
    <w:p w14:paraId="7662723C" w14:textId="77777777" w:rsidR="00D9298F" w:rsidRPr="00434CF6" w:rsidRDefault="00D9298F">
      <w:pPr>
        <w:spacing w:line="360" w:lineRule="auto"/>
        <w:ind w:left="480" w:hanging="480"/>
        <w:jc w:val="both"/>
        <w:rPr>
          <w:ins w:id="4458" w:author="Nelly Wagner" w:date="2017-01-22T10:19:00Z"/>
          <w:rFonts w:ascii="Arial" w:hAnsi="Arial"/>
          <w:sz w:val="18"/>
          <w:szCs w:val="18"/>
          <w:rPrChange w:id="4459" w:author="Nelly Wagner" w:date="2017-01-22T13:16:00Z">
            <w:rPr>
              <w:ins w:id="4460" w:author="Nelly Wagner" w:date="2017-01-22T10:19:00Z"/>
            </w:rPr>
          </w:rPrChange>
        </w:rPr>
      </w:pPr>
      <w:ins w:id="4461" w:author="Nelly Wagner" w:date="2017-01-22T10:18:00Z">
        <w:r w:rsidRPr="00434CF6">
          <w:rPr>
            <w:rFonts w:ascii="Arial" w:hAnsi="Arial"/>
            <w:sz w:val="18"/>
            <w:szCs w:val="18"/>
            <w:rPrChange w:id="4462" w:author="Nelly Wagner" w:date="2017-01-22T13:16:00Z">
              <w:rPr/>
            </w:rPrChange>
          </w:rPr>
          <w:t>Fey PD, Endres JL, Yajjala VK, Widhelm TJ, Boissy RJ, Bose JL, et al. A genetic resource for rapid and comprehensive phenotype screening of nonessential</w:t>
        </w:r>
        <w:r w:rsidRPr="00434CF6">
          <w:rPr>
            <w:rFonts w:ascii="Arial" w:hAnsi="Arial"/>
            <w:i/>
            <w:sz w:val="18"/>
            <w:szCs w:val="18"/>
            <w:rPrChange w:id="4463" w:author="Nelly Wagner" w:date="2017-01-22T13:16:00Z">
              <w:rPr/>
            </w:rPrChange>
          </w:rPr>
          <w:t xml:space="preserve"> Staphylococcus aureus</w:t>
        </w:r>
        <w:r w:rsidRPr="00434CF6">
          <w:rPr>
            <w:rFonts w:ascii="Arial" w:hAnsi="Arial"/>
            <w:sz w:val="18"/>
            <w:szCs w:val="18"/>
            <w:rPrChange w:id="4464" w:author="Nelly Wagner" w:date="2017-01-22T13:16:00Z">
              <w:rPr/>
            </w:rPrChange>
          </w:rPr>
          <w:t xml:space="preserve"> genes. </w:t>
        </w:r>
        <w:r w:rsidRPr="00434CF6">
          <w:rPr>
            <w:rFonts w:ascii="Arial" w:hAnsi="Arial"/>
            <w:i/>
            <w:sz w:val="18"/>
            <w:szCs w:val="18"/>
            <w:rPrChange w:id="4465" w:author="Nelly Wagner" w:date="2017-01-22T13:16:00Z">
              <w:rPr/>
            </w:rPrChange>
          </w:rPr>
          <w:t>MBio</w:t>
        </w:r>
        <w:r w:rsidRPr="00434CF6">
          <w:rPr>
            <w:rFonts w:ascii="Arial" w:hAnsi="Arial"/>
            <w:sz w:val="18"/>
            <w:szCs w:val="18"/>
            <w:rPrChange w:id="4466" w:author="Nelly Wagner" w:date="2017-01-22T13:16:00Z">
              <w:rPr/>
            </w:rPrChange>
          </w:rPr>
          <w:t xml:space="preserve">. 2013;4(1):1–8. </w:t>
        </w:r>
      </w:ins>
    </w:p>
    <w:p w14:paraId="101239A5" w14:textId="77777777" w:rsidR="0006239F" w:rsidRPr="00434CF6" w:rsidRDefault="00D9298F">
      <w:pPr>
        <w:spacing w:line="360" w:lineRule="auto"/>
        <w:ind w:left="480" w:hanging="480"/>
        <w:jc w:val="both"/>
        <w:rPr>
          <w:ins w:id="4467" w:author="Nelly Wagner" w:date="2017-01-22T10:19:00Z"/>
          <w:rFonts w:ascii="Arial" w:hAnsi="Arial"/>
          <w:sz w:val="18"/>
          <w:szCs w:val="18"/>
          <w:rPrChange w:id="4468" w:author="Nelly Wagner" w:date="2017-01-22T13:16:00Z">
            <w:rPr>
              <w:ins w:id="4469" w:author="Nelly Wagner" w:date="2017-01-22T10:19:00Z"/>
            </w:rPr>
          </w:rPrChange>
        </w:rPr>
      </w:pPr>
      <w:ins w:id="4470" w:author="Nelly Wagner" w:date="2017-01-22T10:19:00Z">
        <w:r w:rsidRPr="00434CF6">
          <w:rPr>
            <w:rFonts w:ascii="Arial" w:hAnsi="Arial"/>
            <w:sz w:val="18"/>
            <w:szCs w:val="18"/>
            <w:rPrChange w:id="4471" w:author="Nelly Wagner" w:date="2017-01-22T13:16:00Z">
              <w:rPr/>
            </w:rPrChange>
          </w:rPr>
          <w:t>Fritz S, Hogan PG, Hayek G, Eisenstein KA, Rodriguez M, Krauss M, et al.</w:t>
        </w:r>
        <w:r w:rsidRPr="00434CF6">
          <w:rPr>
            <w:rFonts w:ascii="Arial" w:hAnsi="Arial"/>
            <w:i/>
            <w:sz w:val="18"/>
            <w:szCs w:val="18"/>
            <w:rPrChange w:id="4472" w:author="Nelly Wagner" w:date="2017-01-22T13:16:00Z">
              <w:rPr/>
            </w:rPrChange>
          </w:rPr>
          <w:t xml:space="preserve"> Staphylococcus aureus </w:t>
        </w:r>
        <w:r w:rsidRPr="00434CF6">
          <w:rPr>
            <w:rFonts w:ascii="Arial" w:hAnsi="Arial"/>
            <w:sz w:val="18"/>
            <w:szCs w:val="18"/>
            <w:rPrChange w:id="4473" w:author="Nelly Wagner" w:date="2017-01-22T13:16:00Z">
              <w:rPr/>
            </w:rPrChange>
          </w:rPr>
          <w:t xml:space="preserve">Colonization in Children with Community-Associated </w:t>
        </w:r>
        <w:r w:rsidRPr="00434CF6">
          <w:rPr>
            <w:rFonts w:ascii="Arial" w:hAnsi="Arial"/>
            <w:i/>
            <w:sz w:val="18"/>
            <w:szCs w:val="18"/>
            <w:rPrChange w:id="4474" w:author="Nelly Wagner" w:date="2017-01-22T13:16:00Z">
              <w:rPr/>
            </w:rPrChange>
          </w:rPr>
          <w:t>Staphylococcus aureus</w:t>
        </w:r>
        <w:r w:rsidRPr="00434CF6">
          <w:rPr>
            <w:rFonts w:ascii="Arial" w:hAnsi="Arial"/>
            <w:sz w:val="18"/>
            <w:szCs w:val="18"/>
            <w:rPrChange w:id="4475" w:author="Nelly Wagner" w:date="2017-01-22T13:16:00Z">
              <w:rPr/>
            </w:rPrChange>
          </w:rPr>
          <w:t xml:space="preserve"> Skin Infections and Their Household Contacts. </w:t>
        </w:r>
        <w:r w:rsidRPr="00434CF6">
          <w:rPr>
            <w:rFonts w:ascii="Arial" w:hAnsi="Arial"/>
            <w:i/>
            <w:sz w:val="18"/>
            <w:szCs w:val="18"/>
            <w:rPrChange w:id="4476" w:author="Nelly Wagner" w:date="2017-01-22T13:16:00Z">
              <w:rPr/>
            </w:rPrChange>
          </w:rPr>
          <w:t>Archives of Pediatrics and Adolescent Medicine</w:t>
        </w:r>
        <w:r w:rsidRPr="00434CF6">
          <w:rPr>
            <w:rFonts w:ascii="Arial" w:hAnsi="Arial"/>
            <w:sz w:val="18"/>
            <w:szCs w:val="18"/>
            <w:rPrChange w:id="4477" w:author="Nelly Wagner" w:date="2017-01-22T13:16:00Z">
              <w:rPr/>
            </w:rPrChange>
          </w:rPr>
          <w:t xml:space="preserve">. 2012;166(6):551--557. </w:t>
        </w:r>
      </w:ins>
    </w:p>
    <w:p w14:paraId="09679269" w14:textId="669A6694" w:rsidR="0006239F" w:rsidRPr="005955B6" w:rsidRDefault="0006239F">
      <w:pPr>
        <w:spacing w:line="360" w:lineRule="auto"/>
        <w:ind w:left="480" w:hanging="480"/>
        <w:jc w:val="both"/>
        <w:rPr>
          <w:ins w:id="4478" w:author="Nelly Wagner" w:date="2017-01-22T10:19:00Z"/>
          <w:rFonts w:ascii="Arial" w:hAnsi="Arial"/>
          <w:sz w:val="18"/>
          <w:szCs w:val="18"/>
        </w:rPr>
      </w:pPr>
      <w:ins w:id="4479" w:author="Nelly Wagner" w:date="2017-01-22T10:19:00Z">
        <w:r w:rsidRPr="00434CF6">
          <w:rPr>
            <w:rFonts w:ascii="Arial" w:hAnsi="Arial"/>
            <w:sz w:val="18"/>
            <w:szCs w:val="18"/>
            <w:rPrChange w:id="4480" w:author="Nelly Wagner" w:date="2017-01-22T13:16:00Z">
              <w:rPr/>
            </w:rPrChange>
          </w:rPr>
          <w:t xml:space="preserve">Gao W, Chua K, Davies JK, Newton HJ, Seemann T, Harrison PF, et al. Two novel point mutations in clinical </w:t>
        </w:r>
        <w:r w:rsidRPr="00434CF6">
          <w:rPr>
            <w:rFonts w:ascii="Arial" w:hAnsi="Arial"/>
            <w:i/>
            <w:sz w:val="18"/>
            <w:szCs w:val="18"/>
            <w:rPrChange w:id="4481" w:author="Nelly Wagner" w:date="2017-01-22T13:16:00Z">
              <w:rPr/>
            </w:rPrChange>
          </w:rPr>
          <w:t>Staphylococcus aureus</w:t>
        </w:r>
        <w:r w:rsidRPr="00434CF6">
          <w:rPr>
            <w:rFonts w:ascii="Arial" w:hAnsi="Arial"/>
            <w:sz w:val="18"/>
            <w:szCs w:val="18"/>
            <w:rPrChange w:id="4482" w:author="Nelly Wagner" w:date="2017-01-22T13:16:00Z">
              <w:rPr/>
            </w:rPrChange>
          </w:rPr>
          <w:t xml:space="preserve"> reduce linezolid susceptibility and switch on the stringent response to promote persistent infection. </w:t>
        </w:r>
        <w:r w:rsidRPr="00434CF6">
          <w:rPr>
            <w:rFonts w:ascii="Arial" w:hAnsi="Arial"/>
            <w:i/>
            <w:sz w:val="18"/>
            <w:szCs w:val="18"/>
            <w:rPrChange w:id="4483" w:author="Nelly Wagner" w:date="2017-01-22T13:16:00Z">
              <w:rPr/>
            </w:rPrChange>
          </w:rPr>
          <w:t>PLoS Pathog</w:t>
        </w:r>
      </w:ins>
      <w:ins w:id="4484" w:author="Nelly Wagner" w:date="2017-01-22T13:03:00Z">
        <w:r w:rsidR="00DE5716" w:rsidRPr="00434CF6">
          <w:rPr>
            <w:rFonts w:ascii="Arial" w:hAnsi="Arial"/>
            <w:i/>
            <w:sz w:val="18"/>
            <w:szCs w:val="18"/>
            <w:rPrChange w:id="4485" w:author="Nelly Wagner" w:date="2017-01-22T13:16:00Z">
              <w:rPr/>
            </w:rPrChange>
          </w:rPr>
          <w:t>ens</w:t>
        </w:r>
      </w:ins>
      <w:ins w:id="4486" w:author="Nelly Wagner" w:date="2017-01-22T10:19:00Z">
        <w:r w:rsidR="009A512B" w:rsidRPr="00BA0DDA">
          <w:rPr>
            <w:rFonts w:ascii="Arial" w:hAnsi="Arial"/>
            <w:sz w:val="18"/>
            <w:szCs w:val="18"/>
          </w:rPr>
          <w:t>. 2010;6(6).</w:t>
        </w:r>
      </w:ins>
    </w:p>
    <w:p w14:paraId="4C5E29E9" w14:textId="0F1E4E66" w:rsidR="009A512B" w:rsidRPr="009A512B" w:rsidRDefault="009A512B">
      <w:pPr>
        <w:spacing w:line="360" w:lineRule="auto"/>
        <w:ind w:left="480" w:hanging="480"/>
        <w:jc w:val="both"/>
        <w:rPr>
          <w:ins w:id="4487" w:author="Nelly Wagner" w:date="2017-01-22T10:20:00Z"/>
          <w:rFonts w:ascii="Arial" w:hAnsi="Arial"/>
          <w:sz w:val="18"/>
          <w:szCs w:val="18"/>
          <w:rPrChange w:id="4488" w:author="Nelly Wagner" w:date="2017-01-22T14:43:00Z">
            <w:rPr>
              <w:ins w:id="4489" w:author="Nelly Wagner" w:date="2017-01-22T10:20:00Z"/>
            </w:rPr>
          </w:rPrChange>
        </w:rPr>
      </w:pPr>
      <w:ins w:id="4490" w:author="Nelly Wagner" w:date="2017-01-22T14:42:00Z">
        <w:r w:rsidRPr="009A512B">
          <w:rPr>
            <w:rFonts w:ascii="Arial" w:hAnsi="Arial"/>
            <w:sz w:val="18"/>
            <w:szCs w:val="18"/>
            <w:rPrChange w:id="4491" w:author="Nelly Wagner" w:date="2017-01-22T14:43:00Z">
              <w:rPr/>
            </w:rPrChange>
          </w:rPr>
          <w:t xml:space="preserve">Garg A, Wu LP. </w:t>
        </w:r>
        <w:r w:rsidRPr="009A512B">
          <w:rPr>
            <w:rFonts w:ascii="Arial" w:hAnsi="Arial"/>
            <w:i/>
            <w:sz w:val="18"/>
            <w:szCs w:val="18"/>
            <w:rPrChange w:id="4492" w:author="Nelly Wagner" w:date="2017-01-22T14:43:00Z">
              <w:rPr/>
            </w:rPrChange>
          </w:rPr>
          <w:t>Drosophila</w:t>
        </w:r>
        <w:r w:rsidRPr="009A512B">
          <w:rPr>
            <w:rFonts w:ascii="Arial" w:hAnsi="Arial"/>
            <w:sz w:val="18"/>
            <w:szCs w:val="18"/>
            <w:rPrChange w:id="4493" w:author="Nelly Wagner" w:date="2017-01-22T14:43:00Z">
              <w:rPr/>
            </w:rPrChange>
          </w:rPr>
          <w:t xml:space="preserve"> Rab14 mediates phagocytosis in the immune response to </w:t>
        </w:r>
        <w:r w:rsidRPr="009A512B">
          <w:rPr>
            <w:rFonts w:ascii="Arial" w:hAnsi="Arial"/>
            <w:i/>
            <w:sz w:val="18"/>
            <w:szCs w:val="18"/>
            <w:rPrChange w:id="4494" w:author="Nelly Wagner" w:date="2017-01-22T14:43:00Z">
              <w:rPr/>
            </w:rPrChange>
          </w:rPr>
          <w:t>Staphylococcus aureus</w:t>
        </w:r>
        <w:r w:rsidRPr="009A512B">
          <w:rPr>
            <w:rFonts w:ascii="Arial" w:hAnsi="Arial"/>
            <w:sz w:val="18"/>
            <w:szCs w:val="18"/>
            <w:rPrChange w:id="4495" w:author="Nelly Wagner" w:date="2017-01-22T14:43:00Z">
              <w:rPr/>
            </w:rPrChange>
          </w:rPr>
          <w:t xml:space="preserve">. </w:t>
        </w:r>
        <w:r w:rsidRPr="009A512B">
          <w:rPr>
            <w:rFonts w:ascii="Arial" w:hAnsi="Arial"/>
            <w:i/>
            <w:sz w:val="18"/>
            <w:szCs w:val="18"/>
            <w:rPrChange w:id="4496" w:author="Nelly Wagner" w:date="2017-01-22T14:43:00Z">
              <w:rPr/>
            </w:rPrChange>
          </w:rPr>
          <w:t>Cellular Microbiology</w:t>
        </w:r>
        <w:r w:rsidRPr="009A512B">
          <w:rPr>
            <w:rFonts w:ascii="Arial" w:hAnsi="Arial"/>
            <w:sz w:val="18"/>
            <w:szCs w:val="18"/>
            <w:rPrChange w:id="4497" w:author="Nelly Wagner" w:date="2017-01-22T14:43:00Z">
              <w:rPr/>
            </w:rPrChange>
          </w:rPr>
          <w:t>. 2014;16(2):296–310.</w:t>
        </w:r>
      </w:ins>
    </w:p>
    <w:p w14:paraId="686599A4" w14:textId="77777777" w:rsidR="0006239F" w:rsidRPr="00BA0DDA" w:rsidRDefault="0006239F">
      <w:pPr>
        <w:spacing w:line="360" w:lineRule="auto"/>
        <w:ind w:left="480" w:hanging="480"/>
        <w:jc w:val="both"/>
        <w:rPr>
          <w:ins w:id="4498" w:author="Nelly Wagner" w:date="2017-01-22T10:20:00Z"/>
          <w:rFonts w:ascii="Arial" w:hAnsi="Arial"/>
          <w:color w:val="000000"/>
          <w:sz w:val="18"/>
          <w:szCs w:val="18"/>
        </w:rPr>
      </w:pPr>
      <w:ins w:id="4499" w:author="Nelly Wagner" w:date="2017-01-22T10:20:00Z">
        <w:r w:rsidRPr="00434CF6">
          <w:rPr>
            <w:rFonts w:ascii="Arial" w:hAnsi="Arial"/>
            <w:sz w:val="18"/>
            <w:szCs w:val="18"/>
            <w:rPrChange w:id="4500" w:author="Nelly Wagner" w:date="2017-01-22T13:16:00Z">
              <w:rPr/>
            </w:rPrChange>
          </w:rPr>
          <w:t>Giaouris E, Heir E, Desvaux M, Hébraud M, Møretrø T, Langsrud S, et al. Intra- and inter-species interactions within biofilms of important foodborne bacterial pathogens.</w:t>
        </w:r>
        <w:r w:rsidRPr="00434CF6">
          <w:rPr>
            <w:rFonts w:ascii="Arial" w:hAnsi="Arial"/>
            <w:i/>
            <w:sz w:val="18"/>
            <w:szCs w:val="18"/>
            <w:rPrChange w:id="4501" w:author="Nelly Wagner" w:date="2017-01-22T13:16:00Z">
              <w:rPr/>
            </w:rPrChange>
          </w:rPr>
          <w:t xml:space="preserve"> Frontiers in Microbiology</w:t>
        </w:r>
        <w:r w:rsidRPr="00434CF6">
          <w:rPr>
            <w:rFonts w:ascii="Arial" w:hAnsi="Arial"/>
            <w:sz w:val="18"/>
            <w:szCs w:val="18"/>
            <w:rPrChange w:id="4502" w:author="Nelly Wagner" w:date="2017-01-22T13:16:00Z">
              <w:rPr/>
            </w:rPrChange>
          </w:rPr>
          <w:t>. 2015;6(August):1–26.</w:t>
        </w:r>
        <w:r w:rsidRPr="008E76CC" w:rsidDel="0008212E">
          <w:rPr>
            <w:rFonts w:ascii="Arial" w:hAnsi="Arial"/>
            <w:color w:val="000000"/>
            <w:sz w:val="18"/>
            <w:szCs w:val="18"/>
          </w:rPr>
          <w:t xml:space="preserve"> </w:t>
        </w:r>
      </w:ins>
    </w:p>
    <w:p w14:paraId="7BD2E4BA" w14:textId="77777777" w:rsidR="0006239F" w:rsidRPr="00434CF6" w:rsidRDefault="0006239F">
      <w:pPr>
        <w:spacing w:line="360" w:lineRule="auto"/>
        <w:ind w:left="480" w:hanging="480"/>
        <w:jc w:val="both"/>
        <w:rPr>
          <w:ins w:id="4503" w:author="Nelly Wagner" w:date="2017-01-22T10:21:00Z"/>
          <w:rFonts w:ascii="Arial" w:hAnsi="Arial"/>
          <w:sz w:val="18"/>
          <w:szCs w:val="18"/>
          <w:rPrChange w:id="4504" w:author="Nelly Wagner" w:date="2017-01-22T13:16:00Z">
            <w:rPr>
              <w:ins w:id="4505" w:author="Nelly Wagner" w:date="2017-01-22T10:21:00Z"/>
            </w:rPr>
          </w:rPrChange>
        </w:rPr>
      </w:pPr>
      <w:ins w:id="4506" w:author="Nelly Wagner" w:date="2017-01-22T10:20:00Z">
        <w:r w:rsidRPr="00434CF6">
          <w:rPr>
            <w:rFonts w:ascii="Arial" w:hAnsi="Arial"/>
            <w:sz w:val="18"/>
            <w:szCs w:val="18"/>
            <w:rPrChange w:id="4507" w:author="Nelly Wagner" w:date="2017-01-22T13:16:00Z">
              <w:rPr/>
            </w:rPrChange>
          </w:rPr>
          <w:t xml:space="preserve">Giese MJ, Rayner SA, Fardin B, Sumner HL, Rozengurt N, Mondino BJ, et al. Mitigation of neutrophil infiltration in a rat model of early </w:t>
        </w:r>
        <w:r w:rsidRPr="00434CF6">
          <w:rPr>
            <w:rFonts w:ascii="Arial" w:hAnsi="Arial"/>
            <w:i/>
            <w:sz w:val="18"/>
            <w:szCs w:val="18"/>
            <w:rPrChange w:id="4508" w:author="Nelly Wagner" w:date="2017-01-22T13:16:00Z">
              <w:rPr/>
            </w:rPrChange>
          </w:rPr>
          <w:t>Staphylococcus aureus</w:t>
        </w:r>
        <w:r w:rsidRPr="00434CF6">
          <w:rPr>
            <w:rFonts w:ascii="Arial" w:hAnsi="Arial"/>
            <w:sz w:val="18"/>
            <w:szCs w:val="18"/>
            <w:rPrChange w:id="4509" w:author="Nelly Wagner" w:date="2017-01-22T13:16:00Z">
              <w:rPr/>
            </w:rPrChange>
          </w:rPr>
          <w:t xml:space="preserve"> endophthalmitis. </w:t>
        </w:r>
        <w:r w:rsidRPr="00434CF6">
          <w:rPr>
            <w:rFonts w:ascii="Arial" w:hAnsi="Arial"/>
            <w:i/>
            <w:sz w:val="18"/>
            <w:szCs w:val="18"/>
            <w:rPrChange w:id="4510" w:author="Nelly Wagner" w:date="2017-01-22T13:16:00Z">
              <w:rPr/>
            </w:rPrChange>
          </w:rPr>
          <w:t>Invest</w:t>
        </w:r>
      </w:ins>
      <w:ins w:id="4511" w:author="Nelly Wagner" w:date="2017-01-22T10:21:00Z">
        <w:r w:rsidRPr="00434CF6">
          <w:rPr>
            <w:rFonts w:ascii="Arial" w:hAnsi="Arial"/>
            <w:i/>
            <w:sz w:val="18"/>
            <w:szCs w:val="18"/>
            <w:rPrChange w:id="4512" w:author="Nelly Wagner" w:date="2017-01-22T13:16:00Z">
              <w:rPr/>
            </w:rPrChange>
          </w:rPr>
          <w:t>igative</w:t>
        </w:r>
      </w:ins>
      <w:ins w:id="4513" w:author="Nelly Wagner" w:date="2017-01-22T10:20:00Z">
        <w:r w:rsidRPr="00434CF6">
          <w:rPr>
            <w:rFonts w:ascii="Arial" w:hAnsi="Arial"/>
            <w:i/>
            <w:sz w:val="18"/>
            <w:szCs w:val="18"/>
            <w:rPrChange w:id="4514" w:author="Nelly Wagner" w:date="2017-01-22T13:16:00Z">
              <w:rPr/>
            </w:rPrChange>
          </w:rPr>
          <w:t xml:space="preserve"> Ophthalmol</w:t>
        </w:r>
      </w:ins>
      <w:ins w:id="4515" w:author="Nelly Wagner" w:date="2017-01-22T10:21:00Z">
        <w:r w:rsidRPr="00434CF6">
          <w:rPr>
            <w:rFonts w:ascii="Arial" w:hAnsi="Arial"/>
            <w:i/>
            <w:sz w:val="18"/>
            <w:szCs w:val="18"/>
            <w:rPrChange w:id="4516" w:author="Nelly Wagner" w:date="2017-01-22T13:16:00Z">
              <w:rPr/>
            </w:rPrChange>
          </w:rPr>
          <w:t>ogy &amp;</w:t>
        </w:r>
      </w:ins>
      <w:ins w:id="4517" w:author="Nelly Wagner" w:date="2017-01-22T10:20:00Z">
        <w:r w:rsidRPr="00434CF6">
          <w:rPr>
            <w:rFonts w:ascii="Arial" w:hAnsi="Arial"/>
            <w:i/>
            <w:sz w:val="18"/>
            <w:szCs w:val="18"/>
            <w:rPrChange w:id="4518" w:author="Nelly Wagner" w:date="2017-01-22T13:16:00Z">
              <w:rPr/>
            </w:rPrChange>
          </w:rPr>
          <w:t xml:space="preserve"> Vis</w:t>
        </w:r>
      </w:ins>
      <w:ins w:id="4519" w:author="Nelly Wagner" w:date="2017-01-22T10:21:00Z">
        <w:r w:rsidRPr="00434CF6">
          <w:rPr>
            <w:rFonts w:ascii="Arial" w:hAnsi="Arial"/>
            <w:i/>
            <w:sz w:val="18"/>
            <w:szCs w:val="18"/>
            <w:rPrChange w:id="4520" w:author="Nelly Wagner" w:date="2017-01-22T13:16:00Z">
              <w:rPr/>
            </w:rPrChange>
          </w:rPr>
          <w:t xml:space="preserve">ual </w:t>
        </w:r>
      </w:ins>
      <w:ins w:id="4521" w:author="Nelly Wagner" w:date="2017-01-22T10:20:00Z">
        <w:r w:rsidRPr="00434CF6">
          <w:rPr>
            <w:rFonts w:ascii="Arial" w:hAnsi="Arial"/>
            <w:i/>
            <w:sz w:val="18"/>
            <w:szCs w:val="18"/>
            <w:rPrChange w:id="4522" w:author="Nelly Wagner" w:date="2017-01-22T13:16:00Z">
              <w:rPr/>
            </w:rPrChange>
          </w:rPr>
          <w:t>Sci</w:t>
        </w:r>
      </w:ins>
      <w:ins w:id="4523" w:author="Nelly Wagner" w:date="2017-01-22T10:21:00Z">
        <w:r w:rsidRPr="00434CF6">
          <w:rPr>
            <w:rFonts w:ascii="Arial" w:hAnsi="Arial"/>
            <w:i/>
            <w:sz w:val="18"/>
            <w:szCs w:val="18"/>
            <w:rPrChange w:id="4524" w:author="Nelly Wagner" w:date="2017-01-22T13:16:00Z">
              <w:rPr/>
            </w:rPrChange>
          </w:rPr>
          <w:t>ence</w:t>
        </w:r>
      </w:ins>
      <w:ins w:id="4525" w:author="Nelly Wagner" w:date="2017-01-22T10:20:00Z">
        <w:r w:rsidRPr="00434CF6">
          <w:rPr>
            <w:rFonts w:ascii="Arial" w:hAnsi="Arial"/>
            <w:sz w:val="18"/>
            <w:szCs w:val="18"/>
            <w:rPrChange w:id="4526" w:author="Nelly Wagner" w:date="2017-01-22T13:16:00Z">
              <w:rPr/>
            </w:rPrChange>
          </w:rPr>
          <w:t xml:space="preserve">. 2003 Jul;44(7):3077–82. </w:t>
        </w:r>
      </w:ins>
    </w:p>
    <w:p w14:paraId="2995BF90" w14:textId="77777777" w:rsidR="0006239F" w:rsidRPr="00434CF6" w:rsidRDefault="0006239F">
      <w:pPr>
        <w:spacing w:line="360" w:lineRule="auto"/>
        <w:ind w:left="480" w:hanging="480"/>
        <w:jc w:val="both"/>
        <w:rPr>
          <w:ins w:id="4527" w:author="Nelly Wagner" w:date="2017-01-22T10:23:00Z"/>
          <w:rFonts w:ascii="Arial" w:hAnsi="Arial"/>
          <w:sz w:val="18"/>
          <w:szCs w:val="18"/>
          <w:rPrChange w:id="4528" w:author="Nelly Wagner" w:date="2017-01-22T13:16:00Z">
            <w:rPr>
              <w:ins w:id="4529" w:author="Nelly Wagner" w:date="2017-01-22T10:23:00Z"/>
            </w:rPr>
          </w:rPrChange>
        </w:rPr>
      </w:pPr>
      <w:ins w:id="4530" w:author="Nelly Wagner" w:date="2017-01-22T10:21:00Z">
        <w:r w:rsidRPr="00434CF6">
          <w:rPr>
            <w:rFonts w:ascii="Arial" w:hAnsi="Arial"/>
            <w:sz w:val="18"/>
            <w:szCs w:val="18"/>
            <w:rPrChange w:id="4531" w:author="Nelly Wagner" w:date="2017-01-22T13:16:00Z">
              <w:rPr/>
            </w:rPrChange>
          </w:rPr>
          <w:t xml:space="preserve">Graille M, Stura EA, Corper AL, Sutton BJ, Taussig MJ, Charbonnier JB, et al. Crystal structure of a </w:t>
        </w:r>
        <w:r w:rsidRPr="00434CF6">
          <w:rPr>
            <w:rFonts w:ascii="Arial" w:hAnsi="Arial"/>
            <w:i/>
            <w:sz w:val="18"/>
            <w:szCs w:val="18"/>
            <w:rPrChange w:id="4532" w:author="Nelly Wagner" w:date="2017-01-22T13:16:00Z">
              <w:rPr/>
            </w:rPrChange>
          </w:rPr>
          <w:t>Staphylococcus aureus</w:t>
        </w:r>
        <w:r w:rsidRPr="00434CF6">
          <w:rPr>
            <w:rFonts w:ascii="Arial" w:hAnsi="Arial"/>
            <w:sz w:val="18"/>
            <w:szCs w:val="18"/>
            <w:rPrChange w:id="4533" w:author="Nelly Wagner" w:date="2017-01-22T13:16:00Z">
              <w:rPr/>
            </w:rPrChange>
          </w:rPr>
          <w:t xml:space="preserve"> protein A domain complexed with the Fab fragment of a human IgM antibody: structural basis for recognition of B-cell receptors and superantigen activity. </w:t>
        </w:r>
        <w:r w:rsidRPr="00434CF6">
          <w:rPr>
            <w:rFonts w:ascii="Arial" w:hAnsi="Arial"/>
            <w:i/>
            <w:sz w:val="18"/>
            <w:szCs w:val="18"/>
            <w:rPrChange w:id="4534" w:author="Nelly Wagner" w:date="2017-01-22T13:16:00Z">
              <w:rPr/>
            </w:rPrChange>
          </w:rPr>
          <w:t>Proc</w:t>
        </w:r>
      </w:ins>
      <w:ins w:id="4535" w:author="Nelly Wagner" w:date="2017-01-22T10:22:00Z">
        <w:r w:rsidRPr="00434CF6">
          <w:rPr>
            <w:rFonts w:ascii="Arial" w:hAnsi="Arial"/>
            <w:i/>
            <w:sz w:val="18"/>
            <w:szCs w:val="18"/>
            <w:rPrChange w:id="4536" w:author="Nelly Wagner" w:date="2017-01-22T13:16:00Z">
              <w:rPr/>
            </w:rPrChange>
          </w:rPr>
          <w:t>eedings of the</w:t>
        </w:r>
      </w:ins>
      <w:ins w:id="4537" w:author="Nelly Wagner" w:date="2017-01-22T10:21:00Z">
        <w:r w:rsidRPr="00434CF6">
          <w:rPr>
            <w:rFonts w:ascii="Arial" w:hAnsi="Arial"/>
            <w:i/>
            <w:sz w:val="18"/>
            <w:szCs w:val="18"/>
            <w:rPrChange w:id="4538" w:author="Nelly Wagner" w:date="2017-01-22T13:16:00Z">
              <w:rPr/>
            </w:rPrChange>
          </w:rPr>
          <w:t xml:space="preserve"> Nat</w:t>
        </w:r>
      </w:ins>
      <w:ins w:id="4539" w:author="Nelly Wagner" w:date="2017-01-22T10:22:00Z">
        <w:r w:rsidRPr="00434CF6">
          <w:rPr>
            <w:rFonts w:ascii="Arial" w:hAnsi="Arial"/>
            <w:i/>
            <w:sz w:val="18"/>
            <w:szCs w:val="18"/>
            <w:rPrChange w:id="4540" w:author="Nelly Wagner" w:date="2017-01-22T13:16:00Z">
              <w:rPr/>
            </w:rPrChange>
          </w:rPr>
          <w:t>iona</w:t>
        </w:r>
      </w:ins>
      <w:ins w:id="4541" w:author="Nelly Wagner" w:date="2017-01-22T10:21:00Z">
        <w:r w:rsidRPr="00434CF6">
          <w:rPr>
            <w:rFonts w:ascii="Arial" w:hAnsi="Arial"/>
            <w:i/>
            <w:sz w:val="18"/>
            <w:szCs w:val="18"/>
            <w:rPrChange w:id="4542" w:author="Nelly Wagner" w:date="2017-01-22T13:16:00Z">
              <w:rPr/>
            </w:rPrChange>
          </w:rPr>
          <w:t>l Acad</w:t>
        </w:r>
      </w:ins>
      <w:ins w:id="4543" w:author="Nelly Wagner" w:date="2017-01-22T10:22:00Z">
        <w:r w:rsidRPr="00434CF6">
          <w:rPr>
            <w:rFonts w:ascii="Arial" w:hAnsi="Arial"/>
            <w:i/>
            <w:sz w:val="18"/>
            <w:szCs w:val="18"/>
            <w:rPrChange w:id="4544" w:author="Nelly Wagner" w:date="2017-01-22T13:16:00Z">
              <w:rPr/>
            </w:rPrChange>
          </w:rPr>
          <w:t>emy of</w:t>
        </w:r>
      </w:ins>
      <w:ins w:id="4545" w:author="Nelly Wagner" w:date="2017-01-22T10:21:00Z">
        <w:r w:rsidRPr="00434CF6">
          <w:rPr>
            <w:rFonts w:ascii="Arial" w:hAnsi="Arial"/>
            <w:i/>
            <w:sz w:val="18"/>
            <w:szCs w:val="18"/>
            <w:rPrChange w:id="4546" w:author="Nelly Wagner" w:date="2017-01-22T13:16:00Z">
              <w:rPr/>
            </w:rPrChange>
          </w:rPr>
          <w:t xml:space="preserve"> Sci</w:t>
        </w:r>
      </w:ins>
      <w:ins w:id="4547" w:author="Nelly Wagner" w:date="2017-01-22T10:22:00Z">
        <w:r w:rsidRPr="00434CF6">
          <w:rPr>
            <w:rFonts w:ascii="Arial" w:hAnsi="Arial"/>
            <w:i/>
            <w:sz w:val="18"/>
            <w:szCs w:val="18"/>
            <w:rPrChange w:id="4548" w:author="Nelly Wagner" w:date="2017-01-22T13:16:00Z">
              <w:rPr/>
            </w:rPrChange>
          </w:rPr>
          <w:t>ences of the</w:t>
        </w:r>
      </w:ins>
      <w:ins w:id="4549" w:author="Nelly Wagner" w:date="2017-01-22T10:21:00Z">
        <w:r w:rsidRPr="00434CF6">
          <w:rPr>
            <w:rFonts w:ascii="Arial" w:hAnsi="Arial"/>
            <w:i/>
            <w:sz w:val="18"/>
            <w:szCs w:val="18"/>
            <w:rPrChange w:id="4550" w:author="Nelly Wagner" w:date="2017-01-22T13:16:00Z">
              <w:rPr/>
            </w:rPrChange>
          </w:rPr>
          <w:t xml:space="preserve"> U</w:t>
        </w:r>
      </w:ins>
      <w:ins w:id="4551" w:author="Nelly Wagner" w:date="2017-01-22T10:22:00Z">
        <w:r w:rsidRPr="00434CF6">
          <w:rPr>
            <w:rFonts w:ascii="Arial" w:hAnsi="Arial"/>
            <w:i/>
            <w:sz w:val="18"/>
            <w:szCs w:val="18"/>
            <w:rPrChange w:id="4552" w:author="Nelly Wagner" w:date="2017-01-22T13:16:00Z">
              <w:rPr/>
            </w:rPrChange>
          </w:rPr>
          <w:t>nited</w:t>
        </w:r>
      </w:ins>
      <w:ins w:id="4553" w:author="Nelly Wagner" w:date="2017-01-22T10:21:00Z">
        <w:r w:rsidRPr="00434CF6">
          <w:rPr>
            <w:rFonts w:ascii="Arial" w:hAnsi="Arial"/>
            <w:i/>
            <w:sz w:val="18"/>
            <w:szCs w:val="18"/>
            <w:rPrChange w:id="4554" w:author="Nelly Wagner" w:date="2017-01-22T13:16:00Z">
              <w:rPr/>
            </w:rPrChange>
          </w:rPr>
          <w:t xml:space="preserve"> S</w:t>
        </w:r>
      </w:ins>
      <w:ins w:id="4555" w:author="Nelly Wagner" w:date="2017-01-22T10:22:00Z">
        <w:r w:rsidRPr="00434CF6">
          <w:rPr>
            <w:rFonts w:ascii="Arial" w:hAnsi="Arial"/>
            <w:i/>
            <w:sz w:val="18"/>
            <w:szCs w:val="18"/>
            <w:rPrChange w:id="4556" w:author="Nelly Wagner" w:date="2017-01-22T13:16:00Z">
              <w:rPr/>
            </w:rPrChange>
          </w:rPr>
          <w:t>tates of</w:t>
        </w:r>
      </w:ins>
      <w:ins w:id="4557" w:author="Nelly Wagner" w:date="2017-01-22T10:21:00Z">
        <w:r w:rsidRPr="00434CF6">
          <w:rPr>
            <w:rFonts w:ascii="Arial" w:hAnsi="Arial"/>
            <w:i/>
            <w:sz w:val="18"/>
            <w:szCs w:val="18"/>
            <w:rPrChange w:id="4558" w:author="Nelly Wagner" w:date="2017-01-22T13:16:00Z">
              <w:rPr/>
            </w:rPrChange>
          </w:rPr>
          <w:t xml:space="preserve"> A</w:t>
        </w:r>
      </w:ins>
      <w:ins w:id="4559" w:author="Nelly Wagner" w:date="2017-01-22T10:22:00Z">
        <w:r w:rsidRPr="00434CF6">
          <w:rPr>
            <w:rFonts w:ascii="Arial" w:hAnsi="Arial"/>
            <w:i/>
            <w:sz w:val="18"/>
            <w:szCs w:val="18"/>
            <w:rPrChange w:id="4560" w:author="Nelly Wagner" w:date="2017-01-22T13:16:00Z">
              <w:rPr/>
            </w:rPrChange>
          </w:rPr>
          <w:t>merica</w:t>
        </w:r>
      </w:ins>
      <w:ins w:id="4561" w:author="Nelly Wagner" w:date="2017-01-22T10:21:00Z">
        <w:r w:rsidRPr="00434CF6">
          <w:rPr>
            <w:rFonts w:ascii="Arial" w:hAnsi="Arial"/>
            <w:sz w:val="18"/>
            <w:szCs w:val="18"/>
            <w:rPrChange w:id="4562" w:author="Nelly Wagner" w:date="2017-01-22T13:16:00Z">
              <w:rPr/>
            </w:rPrChange>
          </w:rPr>
          <w:t xml:space="preserve">. 2000;97(10):5399–404. </w:t>
        </w:r>
      </w:ins>
    </w:p>
    <w:p w14:paraId="5A7EC257" w14:textId="5CFB2F0C" w:rsidR="0006239F" w:rsidRDefault="0006239F">
      <w:pPr>
        <w:spacing w:line="360" w:lineRule="auto"/>
        <w:ind w:left="480" w:hanging="480"/>
        <w:jc w:val="both"/>
        <w:rPr>
          <w:ins w:id="4563" w:author="Nelly Wagner" w:date="2017-01-22T15:10:00Z"/>
          <w:rFonts w:ascii="Arial" w:hAnsi="Arial"/>
          <w:color w:val="000000"/>
          <w:sz w:val="18"/>
          <w:szCs w:val="18"/>
        </w:rPr>
      </w:pPr>
      <w:ins w:id="4564" w:author="Nelly Wagner" w:date="2017-01-22T10:23:00Z">
        <w:r w:rsidRPr="00434CF6">
          <w:rPr>
            <w:rFonts w:ascii="Arial" w:hAnsi="Arial"/>
            <w:sz w:val="18"/>
            <w:szCs w:val="18"/>
            <w:rPrChange w:id="4565" w:author="Nelly Wagner" w:date="2017-01-22T13:16:00Z">
              <w:rPr/>
            </w:rPrChange>
          </w:rPr>
          <w:t xml:space="preserve">Gravenkemper CF, Brodie JL, Kirby WM. Resistance of Coagulase-Positive Staphylococci To Methicillin and Oxacillin. </w:t>
        </w:r>
        <w:r w:rsidRPr="00434CF6">
          <w:rPr>
            <w:rFonts w:ascii="Arial" w:hAnsi="Arial"/>
            <w:i/>
            <w:sz w:val="18"/>
            <w:szCs w:val="18"/>
            <w:rPrChange w:id="4566" w:author="Nelly Wagner" w:date="2017-01-22T13:16:00Z">
              <w:rPr/>
            </w:rPrChange>
          </w:rPr>
          <w:t>J</w:t>
        </w:r>
      </w:ins>
      <w:ins w:id="4567" w:author="Nelly Wagner" w:date="2017-01-22T13:02:00Z">
        <w:r w:rsidR="00DE5716" w:rsidRPr="00434CF6">
          <w:rPr>
            <w:rFonts w:ascii="Arial" w:hAnsi="Arial"/>
            <w:i/>
            <w:sz w:val="18"/>
            <w:szCs w:val="18"/>
            <w:rPrChange w:id="4568" w:author="Nelly Wagner" w:date="2017-01-22T13:16:00Z">
              <w:rPr/>
            </w:rPrChange>
          </w:rPr>
          <w:t>ournal of</w:t>
        </w:r>
      </w:ins>
      <w:ins w:id="4569" w:author="Nelly Wagner" w:date="2017-01-22T10:23:00Z">
        <w:r w:rsidRPr="00434CF6">
          <w:rPr>
            <w:rFonts w:ascii="Arial" w:hAnsi="Arial"/>
            <w:i/>
            <w:sz w:val="18"/>
            <w:szCs w:val="18"/>
            <w:rPrChange w:id="4570" w:author="Nelly Wagner" w:date="2017-01-22T13:16:00Z">
              <w:rPr/>
            </w:rPrChange>
          </w:rPr>
          <w:t xml:space="preserve"> Bacteriol</w:t>
        </w:r>
      </w:ins>
      <w:ins w:id="4571" w:author="Nelly Wagner" w:date="2017-01-22T13:02:00Z">
        <w:r w:rsidR="00DE5716" w:rsidRPr="00434CF6">
          <w:rPr>
            <w:rFonts w:ascii="Arial" w:hAnsi="Arial"/>
            <w:i/>
            <w:sz w:val="18"/>
            <w:szCs w:val="18"/>
            <w:rPrChange w:id="4572" w:author="Nelly Wagner" w:date="2017-01-22T13:16:00Z">
              <w:rPr/>
            </w:rPrChange>
          </w:rPr>
          <w:t>ogy</w:t>
        </w:r>
      </w:ins>
      <w:ins w:id="4573" w:author="Nelly Wagner" w:date="2017-01-22T10:23:00Z">
        <w:r w:rsidR="00DE5716" w:rsidRPr="00434CF6">
          <w:rPr>
            <w:rFonts w:ascii="Arial" w:hAnsi="Arial"/>
            <w:sz w:val="18"/>
            <w:szCs w:val="18"/>
            <w:rPrChange w:id="4574" w:author="Nelly Wagner" w:date="2017-01-22T13:16:00Z">
              <w:rPr/>
            </w:rPrChange>
          </w:rPr>
          <w:t>. 1965</w:t>
        </w:r>
        <w:r w:rsidRPr="00434CF6">
          <w:rPr>
            <w:rFonts w:ascii="Arial" w:hAnsi="Arial"/>
            <w:sz w:val="18"/>
            <w:szCs w:val="18"/>
            <w:rPrChange w:id="4575" w:author="Nelly Wagner" w:date="2017-01-22T13:16:00Z">
              <w:rPr/>
            </w:rPrChange>
          </w:rPr>
          <w:t>;89(4):1005–10.</w:t>
        </w:r>
        <w:r w:rsidRPr="008E76CC" w:rsidDel="0008212E">
          <w:rPr>
            <w:rFonts w:ascii="Arial" w:hAnsi="Arial"/>
            <w:color w:val="000000"/>
            <w:sz w:val="18"/>
            <w:szCs w:val="18"/>
          </w:rPr>
          <w:t xml:space="preserve"> </w:t>
        </w:r>
      </w:ins>
    </w:p>
    <w:p w14:paraId="2B48CA0F" w14:textId="60190A52" w:rsidR="009C0A9F" w:rsidRPr="00BA0DDA" w:rsidRDefault="009C0A9F">
      <w:pPr>
        <w:spacing w:line="360" w:lineRule="auto"/>
        <w:ind w:left="480" w:hanging="480"/>
        <w:jc w:val="both"/>
        <w:rPr>
          <w:ins w:id="4576" w:author="Nelly Wagner" w:date="2017-01-22T10:23:00Z"/>
          <w:rFonts w:ascii="Arial" w:hAnsi="Arial"/>
          <w:color w:val="000000"/>
          <w:sz w:val="18"/>
          <w:szCs w:val="18"/>
        </w:rPr>
      </w:pPr>
      <w:ins w:id="4577" w:author="Nelly Wagner" w:date="2017-01-22T15:10:00Z">
        <w:r w:rsidRPr="009C0A9F">
          <w:rPr>
            <w:rFonts w:ascii="Arial" w:hAnsi="Arial"/>
            <w:sz w:val="18"/>
            <w:szCs w:val="18"/>
            <w:rPrChange w:id="4578" w:author="Nelly Wagner" w:date="2017-01-22T15:11:00Z">
              <w:rPr/>
            </w:rPrChange>
          </w:rPr>
          <w:t xml:space="preserve">Greenlee-Wacker MC, Nauseef WM. IFN-gamma targets macrophage-mediated immune responses toward </w:t>
        </w:r>
        <w:r w:rsidRPr="009C0A9F">
          <w:rPr>
            <w:rFonts w:ascii="Arial" w:hAnsi="Arial"/>
            <w:i/>
            <w:sz w:val="18"/>
            <w:szCs w:val="18"/>
            <w:rPrChange w:id="4579" w:author="Nelly Wagner" w:date="2017-01-22T15:11:00Z">
              <w:rPr/>
            </w:rPrChange>
          </w:rPr>
          <w:t>Staphylococcus aureus. J</w:t>
        </w:r>
      </w:ins>
      <w:ins w:id="4580" w:author="Nelly Wagner" w:date="2017-01-22T15:11:00Z">
        <w:r w:rsidRPr="009C0A9F">
          <w:rPr>
            <w:rFonts w:ascii="Arial" w:hAnsi="Arial"/>
            <w:i/>
            <w:sz w:val="18"/>
            <w:szCs w:val="18"/>
            <w:rPrChange w:id="4581" w:author="Nelly Wagner" w:date="2017-01-22T15:11:00Z">
              <w:rPr>
                <w:i/>
              </w:rPr>
            </w:rPrChange>
          </w:rPr>
          <w:t>ournal of</w:t>
        </w:r>
      </w:ins>
      <w:ins w:id="4582" w:author="Nelly Wagner" w:date="2017-01-22T15:10:00Z">
        <w:r w:rsidRPr="009C0A9F">
          <w:rPr>
            <w:rFonts w:ascii="Arial" w:hAnsi="Arial"/>
            <w:i/>
            <w:sz w:val="18"/>
            <w:szCs w:val="18"/>
            <w:rPrChange w:id="4583" w:author="Nelly Wagner" w:date="2017-01-22T15:11:00Z">
              <w:rPr/>
            </w:rPrChange>
          </w:rPr>
          <w:t xml:space="preserve"> Leukoc</w:t>
        </w:r>
      </w:ins>
      <w:ins w:id="4584" w:author="Nelly Wagner" w:date="2017-01-22T15:11:00Z">
        <w:r w:rsidRPr="009C0A9F">
          <w:rPr>
            <w:rFonts w:ascii="Arial" w:hAnsi="Arial"/>
            <w:i/>
            <w:sz w:val="18"/>
            <w:szCs w:val="18"/>
            <w:rPrChange w:id="4585" w:author="Nelly Wagner" w:date="2017-01-22T15:11:00Z">
              <w:rPr>
                <w:i/>
              </w:rPr>
            </w:rPrChange>
          </w:rPr>
          <w:t>yte</w:t>
        </w:r>
      </w:ins>
      <w:ins w:id="4586" w:author="Nelly Wagner" w:date="2017-01-22T15:10:00Z">
        <w:r w:rsidRPr="009C0A9F">
          <w:rPr>
            <w:rFonts w:ascii="Arial" w:hAnsi="Arial"/>
            <w:i/>
            <w:sz w:val="18"/>
            <w:szCs w:val="18"/>
            <w:rPrChange w:id="4587" w:author="Nelly Wagner" w:date="2017-01-22T15:11:00Z">
              <w:rPr/>
            </w:rPrChange>
          </w:rPr>
          <w:t xml:space="preserve"> Biol</w:t>
        </w:r>
      </w:ins>
      <w:ins w:id="4588" w:author="Nelly Wagner" w:date="2017-01-22T15:11:00Z">
        <w:r w:rsidRPr="009C0A9F">
          <w:rPr>
            <w:rFonts w:ascii="Arial" w:hAnsi="Arial"/>
            <w:i/>
            <w:sz w:val="18"/>
            <w:szCs w:val="18"/>
            <w:rPrChange w:id="4589" w:author="Nelly Wagner" w:date="2017-01-22T15:11:00Z">
              <w:rPr>
                <w:i/>
              </w:rPr>
            </w:rPrChange>
          </w:rPr>
          <w:t>ogy</w:t>
        </w:r>
      </w:ins>
      <w:ins w:id="4590" w:author="Nelly Wagner" w:date="2017-01-22T15:10:00Z">
        <w:r w:rsidRPr="009C0A9F">
          <w:rPr>
            <w:rFonts w:ascii="Arial" w:hAnsi="Arial"/>
            <w:sz w:val="18"/>
            <w:szCs w:val="18"/>
            <w:rPrChange w:id="4591" w:author="Nelly Wagner" w:date="2017-01-22T15:11:00Z">
              <w:rPr/>
            </w:rPrChange>
          </w:rPr>
          <w:t>. 2016 Oct;</w:t>
        </w:r>
      </w:ins>
      <w:ins w:id="4592" w:author="Nelly Wagner" w:date="2017-01-22T15:11:00Z">
        <w:r w:rsidRPr="009C0A9F">
          <w:rPr>
            <w:rFonts w:ascii="Arial" w:hAnsi="Arial"/>
            <w:sz w:val="18"/>
            <w:szCs w:val="18"/>
            <w:rPrChange w:id="4593" w:author="Nelly Wagner" w:date="2017-01-22T15:11:00Z">
              <w:rPr/>
            </w:rPrChange>
          </w:rPr>
          <w:t xml:space="preserve"> </w:t>
        </w:r>
        <w:r w:rsidRPr="009C0A9F">
          <w:rPr>
            <w:rFonts w:ascii="Arial" w:hAnsi="Arial"/>
            <w:color w:val="000000"/>
            <w:sz w:val="18"/>
            <w:szCs w:val="18"/>
            <w:shd w:val="clear" w:color="auto" w:fill="FFFFFF"/>
            <w:rPrChange w:id="4594" w:author="Nelly Wagner" w:date="2017-01-22T15:11:00Z">
              <w:rPr>
                <w:rFonts w:ascii="Arial" w:hAnsi="Arial"/>
                <w:color w:val="000000"/>
                <w:sz w:val="17"/>
                <w:szCs w:val="17"/>
                <w:shd w:val="clear" w:color="auto" w:fill="FFFFFF"/>
              </w:rPr>
            </w:rPrChange>
          </w:rPr>
          <w:t>4A1215-565RR.</w:t>
        </w:r>
      </w:ins>
    </w:p>
    <w:p w14:paraId="4C2C1A10" w14:textId="794FB7DD" w:rsidR="0006239F" w:rsidRPr="00434CF6" w:rsidRDefault="0006239F">
      <w:pPr>
        <w:spacing w:line="360" w:lineRule="auto"/>
        <w:ind w:left="480" w:hanging="480"/>
        <w:jc w:val="both"/>
        <w:rPr>
          <w:ins w:id="4595" w:author="Nelly Wagner" w:date="2017-01-22T10:24:00Z"/>
          <w:rFonts w:ascii="Arial" w:hAnsi="Arial"/>
          <w:sz w:val="18"/>
          <w:szCs w:val="18"/>
          <w:rPrChange w:id="4596" w:author="Nelly Wagner" w:date="2017-01-22T13:16:00Z">
            <w:rPr>
              <w:ins w:id="4597" w:author="Nelly Wagner" w:date="2017-01-22T10:24:00Z"/>
            </w:rPr>
          </w:rPrChange>
        </w:rPr>
      </w:pPr>
      <w:ins w:id="4598" w:author="Nelly Wagner" w:date="2017-01-22T10:23:00Z">
        <w:r w:rsidRPr="00434CF6">
          <w:rPr>
            <w:rFonts w:ascii="Arial" w:hAnsi="Arial"/>
            <w:sz w:val="18"/>
            <w:szCs w:val="18"/>
            <w:rPrChange w:id="4599" w:author="Nelly Wagner" w:date="2017-01-22T13:16:00Z">
              <w:rPr/>
            </w:rPrChange>
          </w:rPr>
          <w:t xml:space="preserve">Gresham HD, Lowrance JH, Caver TE, Wilson BS, Cheung AL, Frederik P, et al. Survival of </w:t>
        </w:r>
        <w:r w:rsidRPr="00434CF6">
          <w:rPr>
            <w:rFonts w:ascii="Arial" w:hAnsi="Arial"/>
            <w:i/>
            <w:sz w:val="18"/>
            <w:szCs w:val="18"/>
            <w:rPrChange w:id="4600" w:author="Nelly Wagner" w:date="2017-01-22T13:16:00Z">
              <w:rPr/>
            </w:rPrChange>
          </w:rPr>
          <w:t>Staphylococcus aureus</w:t>
        </w:r>
        <w:r w:rsidRPr="00434CF6">
          <w:rPr>
            <w:rFonts w:ascii="Arial" w:hAnsi="Arial"/>
            <w:sz w:val="18"/>
            <w:szCs w:val="18"/>
            <w:rPrChange w:id="4601" w:author="Nelly Wagner" w:date="2017-01-22T13:16:00Z">
              <w:rPr/>
            </w:rPrChange>
          </w:rPr>
          <w:t xml:space="preserve"> Inside Neutrophils Contributes to Infection. </w:t>
        </w:r>
        <w:r w:rsidRPr="00434CF6">
          <w:rPr>
            <w:rFonts w:ascii="Arial" w:hAnsi="Arial"/>
            <w:i/>
            <w:sz w:val="18"/>
            <w:szCs w:val="18"/>
            <w:rPrChange w:id="4602" w:author="Nelly Wagner" w:date="2017-01-22T13:16:00Z">
              <w:rPr/>
            </w:rPrChange>
          </w:rPr>
          <w:t>The Journal of Immunology</w:t>
        </w:r>
        <w:r w:rsidRPr="00434CF6">
          <w:rPr>
            <w:rFonts w:ascii="Arial" w:hAnsi="Arial"/>
            <w:sz w:val="18"/>
            <w:szCs w:val="18"/>
            <w:rPrChange w:id="4603" w:author="Nelly Wagner" w:date="2017-01-22T13:16:00Z">
              <w:rPr/>
            </w:rPrChange>
          </w:rPr>
          <w:t>. 2000;(164)</w:t>
        </w:r>
      </w:ins>
      <w:ins w:id="4604" w:author="Nelly Wagner" w:date="2017-01-22T14:02:00Z">
        <w:r w:rsidR="00246057">
          <w:rPr>
            <w:rFonts w:ascii="Arial" w:hAnsi="Arial"/>
            <w:sz w:val="18"/>
            <w:szCs w:val="18"/>
          </w:rPr>
          <w:t>:3713-22</w:t>
        </w:r>
      </w:ins>
      <w:ins w:id="4605" w:author="Nelly Wagner" w:date="2017-01-22T10:23:00Z">
        <w:r w:rsidRPr="00434CF6">
          <w:rPr>
            <w:rFonts w:ascii="Arial" w:hAnsi="Arial"/>
            <w:sz w:val="18"/>
            <w:szCs w:val="18"/>
            <w:rPrChange w:id="4606" w:author="Nelly Wagner" w:date="2017-01-22T13:16:00Z">
              <w:rPr/>
            </w:rPrChange>
          </w:rPr>
          <w:t xml:space="preserve">. </w:t>
        </w:r>
      </w:ins>
    </w:p>
    <w:p w14:paraId="330E9E14" w14:textId="5B3A60B4" w:rsidR="0006239F" w:rsidRPr="00434CF6" w:rsidRDefault="0006239F">
      <w:pPr>
        <w:spacing w:line="360" w:lineRule="auto"/>
        <w:ind w:left="480" w:hanging="480"/>
        <w:jc w:val="both"/>
        <w:rPr>
          <w:ins w:id="4607" w:author="Nelly Wagner" w:date="2017-01-22T10:25:00Z"/>
          <w:rFonts w:ascii="Arial" w:hAnsi="Arial"/>
          <w:sz w:val="18"/>
          <w:szCs w:val="18"/>
          <w:rPrChange w:id="4608" w:author="Nelly Wagner" w:date="2017-01-22T13:16:00Z">
            <w:rPr>
              <w:ins w:id="4609" w:author="Nelly Wagner" w:date="2017-01-22T10:25:00Z"/>
            </w:rPr>
          </w:rPrChange>
        </w:rPr>
      </w:pPr>
      <w:ins w:id="4610" w:author="Nelly Wagner" w:date="2017-01-22T10:24:00Z">
        <w:r w:rsidRPr="00434CF6">
          <w:rPr>
            <w:rFonts w:ascii="Arial" w:hAnsi="Arial"/>
            <w:sz w:val="18"/>
            <w:szCs w:val="18"/>
            <w:rPrChange w:id="4611" w:author="Nelly Wagner" w:date="2017-01-22T13:16:00Z">
              <w:rPr/>
            </w:rPrChange>
          </w:rPr>
          <w:t xml:space="preserve">Grosz M, Kolter J, Paprotka K, Winkler A-C, Schäfer D, Chatterjee SS, et al. Cytoplasmic replication of </w:t>
        </w:r>
        <w:r w:rsidRPr="00434CF6">
          <w:rPr>
            <w:rFonts w:ascii="Arial" w:hAnsi="Arial"/>
            <w:i/>
            <w:sz w:val="18"/>
            <w:szCs w:val="18"/>
            <w:rPrChange w:id="4612" w:author="Nelly Wagner" w:date="2017-01-22T13:16:00Z">
              <w:rPr/>
            </w:rPrChange>
          </w:rPr>
          <w:t>Staphylococcus aureus</w:t>
        </w:r>
        <w:r w:rsidRPr="00434CF6">
          <w:rPr>
            <w:rFonts w:ascii="Arial" w:hAnsi="Arial"/>
            <w:sz w:val="18"/>
            <w:szCs w:val="18"/>
            <w:rPrChange w:id="4613" w:author="Nelly Wagner" w:date="2017-01-22T13:16:00Z">
              <w:rPr/>
            </w:rPrChange>
          </w:rPr>
          <w:t xml:space="preserve"> upon phagosomal escape triggered by phenol-soluble modulin α. </w:t>
        </w:r>
        <w:r w:rsidRPr="00434CF6">
          <w:rPr>
            <w:rFonts w:ascii="Arial" w:hAnsi="Arial"/>
            <w:i/>
            <w:sz w:val="18"/>
            <w:szCs w:val="18"/>
            <w:rPrChange w:id="4614" w:author="Nelly Wagner" w:date="2017-01-22T13:16:00Z">
              <w:rPr/>
            </w:rPrChange>
          </w:rPr>
          <w:t>Cellular Microbiology</w:t>
        </w:r>
        <w:r w:rsidRPr="00434CF6">
          <w:rPr>
            <w:rFonts w:ascii="Arial" w:hAnsi="Arial"/>
            <w:sz w:val="18"/>
            <w:szCs w:val="18"/>
            <w:rPrChange w:id="4615" w:author="Nelly Wagner" w:date="2017-01-22T13:16:00Z">
              <w:rPr/>
            </w:rPrChange>
          </w:rPr>
          <w:t>. 2013</w:t>
        </w:r>
      </w:ins>
      <w:ins w:id="4616" w:author="Nelly Wagner" w:date="2017-01-22T14:04:00Z">
        <w:r w:rsidR="002C62AD">
          <w:rPr>
            <w:rFonts w:ascii="Arial" w:hAnsi="Arial"/>
            <w:sz w:val="18"/>
            <w:szCs w:val="18"/>
          </w:rPr>
          <w:t>;16:451-465</w:t>
        </w:r>
      </w:ins>
      <w:ins w:id="4617" w:author="Nelly Wagner" w:date="2017-01-22T10:24:00Z">
        <w:r w:rsidRPr="00434CF6">
          <w:rPr>
            <w:rFonts w:ascii="Arial" w:hAnsi="Arial"/>
            <w:sz w:val="18"/>
            <w:szCs w:val="18"/>
            <w:rPrChange w:id="4618" w:author="Nelly Wagner" w:date="2017-01-22T13:16:00Z">
              <w:rPr/>
            </w:rPrChange>
          </w:rPr>
          <w:t>.</w:t>
        </w:r>
      </w:ins>
    </w:p>
    <w:p w14:paraId="0CC00816" w14:textId="6D7B0F35" w:rsidR="0006239F" w:rsidRPr="00434CF6" w:rsidRDefault="0006239F">
      <w:pPr>
        <w:spacing w:line="360" w:lineRule="auto"/>
        <w:ind w:left="480" w:hanging="480"/>
        <w:jc w:val="both"/>
        <w:rPr>
          <w:ins w:id="4619" w:author="Nelly Wagner" w:date="2017-01-22T10:25:00Z"/>
          <w:rFonts w:ascii="Arial" w:hAnsi="Arial"/>
          <w:sz w:val="18"/>
          <w:szCs w:val="18"/>
          <w:rPrChange w:id="4620" w:author="Nelly Wagner" w:date="2017-01-22T13:16:00Z">
            <w:rPr>
              <w:ins w:id="4621" w:author="Nelly Wagner" w:date="2017-01-22T10:25:00Z"/>
            </w:rPr>
          </w:rPrChange>
        </w:rPr>
      </w:pPr>
      <w:ins w:id="4622" w:author="Nelly Wagner" w:date="2017-01-22T10:25:00Z">
        <w:r w:rsidRPr="00434CF6">
          <w:rPr>
            <w:rFonts w:ascii="Arial" w:hAnsi="Arial"/>
            <w:sz w:val="18"/>
            <w:szCs w:val="18"/>
            <w:rPrChange w:id="4623" w:author="Nelly Wagner" w:date="2017-01-22T13:16:00Z">
              <w:rPr/>
            </w:rPrChange>
          </w:rPr>
          <w:t xml:space="preserve">Gu B, Kelesidis T, Tsiodras S, Hindler J, Humphries RM. The emerging problem of linezolid-resistant </w:t>
        </w:r>
        <w:r w:rsidRPr="00434CF6">
          <w:rPr>
            <w:rFonts w:ascii="Arial" w:hAnsi="Arial"/>
            <w:i/>
            <w:sz w:val="18"/>
            <w:szCs w:val="18"/>
            <w:rPrChange w:id="4624" w:author="Nelly Wagner" w:date="2017-01-22T13:16:00Z">
              <w:rPr/>
            </w:rPrChange>
          </w:rPr>
          <w:t>Staphylococcus</w:t>
        </w:r>
        <w:r w:rsidRPr="00434CF6">
          <w:rPr>
            <w:rFonts w:ascii="Arial" w:hAnsi="Arial"/>
            <w:sz w:val="18"/>
            <w:szCs w:val="18"/>
            <w:rPrChange w:id="4625" w:author="Nelly Wagner" w:date="2017-01-22T13:16:00Z">
              <w:rPr/>
            </w:rPrChange>
          </w:rPr>
          <w:t xml:space="preserve">. </w:t>
        </w:r>
        <w:r w:rsidRPr="00434CF6">
          <w:rPr>
            <w:rFonts w:ascii="Arial" w:hAnsi="Arial"/>
            <w:i/>
            <w:sz w:val="18"/>
            <w:szCs w:val="18"/>
            <w:rPrChange w:id="4626" w:author="Nelly Wagner" w:date="2017-01-22T13:16:00Z">
              <w:rPr/>
            </w:rPrChange>
          </w:rPr>
          <w:t>The Journal of Antimicrobial Chemotherapy</w:t>
        </w:r>
        <w:r w:rsidRPr="00434CF6">
          <w:rPr>
            <w:rFonts w:ascii="Arial" w:hAnsi="Arial"/>
            <w:sz w:val="18"/>
            <w:szCs w:val="18"/>
            <w:rPrChange w:id="4627" w:author="Nelly Wagner" w:date="2017-01-22T13:16:00Z">
              <w:rPr/>
            </w:rPrChange>
          </w:rPr>
          <w:t>. 2012 Sep 4;68(1)</w:t>
        </w:r>
      </w:ins>
      <w:ins w:id="4628" w:author="Nelly Wagner" w:date="2017-01-22T14:05:00Z">
        <w:r w:rsidR="002C62AD">
          <w:rPr>
            <w:rFonts w:ascii="Arial" w:hAnsi="Arial"/>
            <w:sz w:val="18"/>
            <w:szCs w:val="18"/>
          </w:rPr>
          <w:t>:4-11</w:t>
        </w:r>
      </w:ins>
      <w:ins w:id="4629" w:author="Nelly Wagner" w:date="2017-01-22T10:25:00Z">
        <w:r w:rsidRPr="00434CF6">
          <w:rPr>
            <w:rFonts w:ascii="Arial" w:hAnsi="Arial"/>
            <w:sz w:val="18"/>
            <w:szCs w:val="18"/>
            <w:rPrChange w:id="4630" w:author="Nelly Wagner" w:date="2017-01-22T13:16:00Z">
              <w:rPr/>
            </w:rPrChange>
          </w:rPr>
          <w:t>.</w:t>
        </w:r>
      </w:ins>
    </w:p>
    <w:p w14:paraId="18E0B6B5" w14:textId="18109527" w:rsidR="0006239F" w:rsidRDefault="0006239F">
      <w:pPr>
        <w:spacing w:line="360" w:lineRule="auto"/>
        <w:ind w:left="480" w:hanging="480"/>
        <w:jc w:val="both"/>
        <w:rPr>
          <w:ins w:id="4631" w:author="Nelly Wagner" w:date="2017-01-22T14:47:00Z"/>
          <w:rFonts w:ascii="Arial" w:hAnsi="Arial"/>
          <w:sz w:val="18"/>
          <w:szCs w:val="18"/>
        </w:rPr>
      </w:pPr>
      <w:ins w:id="4632" w:author="Nelly Wagner" w:date="2017-01-22T10:25:00Z">
        <w:r w:rsidRPr="00434CF6">
          <w:rPr>
            <w:rFonts w:ascii="Arial" w:hAnsi="Arial"/>
            <w:sz w:val="18"/>
            <w:szCs w:val="18"/>
            <w:rPrChange w:id="4633" w:author="Nelly Wagner" w:date="2017-01-22T13:16:00Z">
              <w:rPr/>
            </w:rPrChange>
          </w:rPr>
          <w:lastRenderedPageBreak/>
          <w:t xml:space="preserve">Gullberg E, Cao S, Berg OG, Ilbäck C, Sandegren L, Hughes D, et al. Selection of resistant bacteria at very low antibiotic concentrations. </w:t>
        </w:r>
        <w:r w:rsidRPr="00434CF6">
          <w:rPr>
            <w:rFonts w:ascii="Arial" w:hAnsi="Arial"/>
            <w:i/>
            <w:sz w:val="18"/>
            <w:szCs w:val="18"/>
            <w:rPrChange w:id="4634" w:author="Nelly Wagner" w:date="2017-01-22T13:16:00Z">
              <w:rPr/>
            </w:rPrChange>
          </w:rPr>
          <w:t>PLoS Pathog</w:t>
        </w:r>
      </w:ins>
      <w:ins w:id="4635" w:author="Nelly Wagner" w:date="2017-01-22T10:26:00Z">
        <w:r w:rsidRPr="00434CF6">
          <w:rPr>
            <w:rFonts w:ascii="Arial" w:hAnsi="Arial"/>
            <w:i/>
            <w:sz w:val="18"/>
            <w:szCs w:val="18"/>
            <w:rPrChange w:id="4636" w:author="Nelly Wagner" w:date="2017-01-22T13:16:00Z">
              <w:rPr/>
            </w:rPrChange>
          </w:rPr>
          <w:t>ens</w:t>
        </w:r>
      </w:ins>
      <w:ins w:id="4637" w:author="Nelly Wagner" w:date="2017-01-22T10:25:00Z">
        <w:r w:rsidR="00DE5716" w:rsidRPr="00434CF6">
          <w:rPr>
            <w:rFonts w:ascii="Arial" w:hAnsi="Arial"/>
            <w:sz w:val="18"/>
            <w:szCs w:val="18"/>
            <w:rPrChange w:id="4638" w:author="Nelly Wagner" w:date="2017-01-22T13:16:00Z">
              <w:rPr/>
            </w:rPrChange>
          </w:rPr>
          <w:t>. 2011</w:t>
        </w:r>
        <w:r w:rsidRPr="00434CF6">
          <w:rPr>
            <w:rFonts w:ascii="Arial" w:hAnsi="Arial"/>
            <w:sz w:val="18"/>
            <w:szCs w:val="18"/>
            <w:rPrChange w:id="4639" w:author="Nelly Wagner" w:date="2017-01-22T13:16:00Z">
              <w:rPr/>
            </w:rPrChange>
          </w:rPr>
          <w:t>;7(7):e1002158.</w:t>
        </w:r>
      </w:ins>
    </w:p>
    <w:p w14:paraId="4F36B748" w14:textId="1984FFBF" w:rsidR="005B7AF0" w:rsidRPr="005B7AF0" w:rsidRDefault="005B7AF0">
      <w:pPr>
        <w:spacing w:line="360" w:lineRule="auto"/>
        <w:ind w:left="480" w:hanging="480"/>
        <w:jc w:val="both"/>
        <w:rPr>
          <w:ins w:id="4640" w:author="Nelly Wagner" w:date="2017-01-22T10:28:00Z"/>
          <w:rFonts w:ascii="Arial" w:hAnsi="Arial"/>
          <w:sz w:val="14"/>
          <w:szCs w:val="18"/>
          <w:rPrChange w:id="4641" w:author="Nelly Wagner" w:date="2017-01-22T14:48:00Z">
            <w:rPr>
              <w:ins w:id="4642" w:author="Nelly Wagner" w:date="2017-01-22T10:28:00Z"/>
            </w:rPr>
          </w:rPrChange>
        </w:rPr>
      </w:pPr>
      <w:ins w:id="4643" w:author="Nelly Wagner" w:date="2017-01-22T14:47:00Z">
        <w:r w:rsidRPr="005B7AF0">
          <w:rPr>
            <w:rFonts w:ascii="Arial" w:hAnsi="Arial"/>
            <w:sz w:val="18"/>
            <w:rPrChange w:id="4644" w:author="Nelly Wagner" w:date="2017-01-22T14:48:00Z">
              <w:rPr/>
            </w:rPrChange>
          </w:rPr>
          <w:t xml:space="preserve">Haese NN, Broeckel RM, Hawman DW, Heise MT, Morrison TE, Streblow DN. Animal Models of Chikungunya Virus Infection and Disease. </w:t>
        </w:r>
        <w:r w:rsidRPr="005B7AF0">
          <w:rPr>
            <w:rFonts w:ascii="Arial" w:hAnsi="Arial"/>
            <w:i/>
            <w:sz w:val="18"/>
            <w:rPrChange w:id="4645" w:author="Nelly Wagner" w:date="2017-01-22T14:48:00Z">
              <w:rPr/>
            </w:rPrChange>
          </w:rPr>
          <w:t>Journal of Infect</w:t>
        </w:r>
      </w:ins>
      <w:ins w:id="4646" w:author="Nelly Wagner" w:date="2017-01-22T14:48:00Z">
        <w:r w:rsidRPr="005B7AF0">
          <w:rPr>
            <w:rFonts w:ascii="Arial" w:hAnsi="Arial"/>
            <w:i/>
            <w:sz w:val="18"/>
            <w:rPrChange w:id="4647" w:author="Nelly Wagner" w:date="2017-01-22T14:48:00Z">
              <w:rPr/>
            </w:rPrChange>
          </w:rPr>
          <w:t>ious</w:t>
        </w:r>
      </w:ins>
      <w:ins w:id="4648" w:author="Nelly Wagner" w:date="2017-01-22T14:47:00Z">
        <w:r w:rsidRPr="005B7AF0">
          <w:rPr>
            <w:rFonts w:ascii="Arial" w:hAnsi="Arial"/>
            <w:i/>
            <w:sz w:val="18"/>
            <w:rPrChange w:id="4649" w:author="Nelly Wagner" w:date="2017-01-22T14:48:00Z">
              <w:rPr/>
            </w:rPrChange>
          </w:rPr>
          <w:t xml:space="preserve"> Dis</w:t>
        </w:r>
      </w:ins>
      <w:ins w:id="4650" w:author="Nelly Wagner" w:date="2017-01-22T14:48:00Z">
        <w:r w:rsidRPr="005B7AF0">
          <w:rPr>
            <w:rFonts w:ascii="Arial" w:hAnsi="Arial"/>
            <w:i/>
            <w:sz w:val="18"/>
            <w:rPrChange w:id="4651" w:author="Nelly Wagner" w:date="2017-01-22T14:48:00Z">
              <w:rPr/>
            </w:rPrChange>
          </w:rPr>
          <w:t>eases</w:t>
        </w:r>
      </w:ins>
      <w:ins w:id="4652" w:author="Nelly Wagner" w:date="2017-01-22T14:47:00Z">
        <w:r w:rsidRPr="005B7AF0">
          <w:rPr>
            <w:rFonts w:ascii="Arial" w:hAnsi="Arial"/>
            <w:sz w:val="18"/>
            <w:rPrChange w:id="4653" w:author="Nelly Wagner" w:date="2017-01-22T14:48:00Z">
              <w:rPr/>
            </w:rPrChange>
          </w:rPr>
          <w:t>. 2016;214(suppl 5):S482–7.</w:t>
        </w:r>
      </w:ins>
    </w:p>
    <w:p w14:paraId="6F601802" w14:textId="4F76C771" w:rsidR="0006239F" w:rsidRPr="00BA0DDA" w:rsidRDefault="0006239F">
      <w:pPr>
        <w:spacing w:line="360" w:lineRule="auto"/>
        <w:ind w:left="480" w:hanging="480"/>
        <w:jc w:val="both"/>
        <w:rPr>
          <w:ins w:id="4654" w:author="Nelly Wagner" w:date="2017-01-22T10:29:00Z"/>
          <w:rFonts w:ascii="Arial" w:hAnsi="Arial"/>
          <w:color w:val="000000"/>
          <w:sz w:val="18"/>
          <w:szCs w:val="18"/>
        </w:rPr>
      </w:pPr>
      <w:ins w:id="4655" w:author="Nelly Wagner" w:date="2017-01-22T10:28:00Z">
        <w:r w:rsidRPr="00434CF6">
          <w:rPr>
            <w:rFonts w:ascii="Arial" w:hAnsi="Arial"/>
            <w:sz w:val="18"/>
            <w:szCs w:val="18"/>
            <w:rPrChange w:id="4656" w:author="Nelly Wagner" w:date="2017-01-22T13:16:00Z">
              <w:rPr/>
            </w:rPrChange>
          </w:rPr>
          <w:t>Hammer ND, Cassat JE, Noto MJ, Lojek LJ, Chadha AD, Schmitz JE, et al. Inter- and intraspecies metabolite exchange promotes vir</w:t>
        </w:r>
        <w:r w:rsidR="00DE5716" w:rsidRPr="00434CF6">
          <w:rPr>
            <w:rFonts w:ascii="Arial" w:hAnsi="Arial"/>
            <w:sz w:val="18"/>
            <w:szCs w:val="18"/>
            <w:rPrChange w:id="4657" w:author="Nelly Wagner" w:date="2017-01-22T13:16:00Z">
              <w:rPr/>
            </w:rPrChange>
          </w:rPr>
          <w:t xml:space="preserve">ulence of antibiotic-resistant </w:t>
        </w:r>
        <w:r w:rsidR="00DE5716" w:rsidRPr="00434CF6">
          <w:rPr>
            <w:rFonts w:ascii="Arial" w:hAnsi="Arial"/>
            <w:i/>
            <w:sz w:val="18"/>
            <w:szCs w:val="18"/>
            <w:rPrChange w:id="4658" w:author="Nelly Wagner" w:date="2017-01-22T13:16:00Z">
              <w:rPr/>
            </w:rPrChange>
          </w:rPr>
          <w:t>S</w:t>
        </w:r>
        <w:r w:rsidRPr="00434CF6">
          <w:rPr>
            <w:rFonts w:ascii="Arial" w:hAnsi="Arial"/>
            <w:i/>
            <w:sz w:val="18"/>
            <w:szCs w:val="18"/>
            <w:rPrChange w:id="4659" w:author="Nelly Wagner" w:date="2017-01-22T13:16:00Z">
              <w:rPr/>
            </w:rPrChange>
          </w:rPr>
          <w:t>taphylococcus aureus</w:t>
        </w:r>
        <w:r w:rsidRPr="00434CF6">
          <w:rPr>
            <w:rFonts w:ascii="Arial" w:hAnsi="Arial"/>
            <w:sz w:val="18"/>
            <w:szCs w:val="18"/>
            <w:rPrChange w:id="4660" w:author="Nelly Wagner" w:date="2017-01-22T13:16:00Z">
              <w:rPr/>
            </w:rPrChange>
          </w:rPr>
          <w:t xml:space="preserve">. </w:t>
        </w:r>
        <w:r w:rsidRPr="00434CF6">
          <w:rPr>
            <w:rFonts w:ascii="Arial" w:hAnsi="Arial"/>
            <w:i/>
            <w:sz w:val="18"/>
            <w:szCs w:val="18"/>
            <w:rPrChange w:id="4661" w:author="Nelly Wagner" w:date="2017-01-22T13:16:00Z">
              <w:rPr/>
            </w:rPrChange>
          </w:rPr>
          <w:t>Cell Host &amp; Microbe</w:t>
        </w:r>
        <w:r w:rsidRPr="00434CF6">
          <w:rPr>
            <w:rFonts w:ascii="Arial" w:hAnsi="Arial"/>
            <w:sz w:val="18"/>
            <w:szCs w:val="18"/>
            <w:rPrChange w:id="4662" w:author="Nelly Wagner" w:date="2017-01-22T13:16:00Z">
              <w:rPr/>
            </w:rPrChange>
          </w:rPr>
          <w:t>. 2014;16(4):531–7.</w:t>
        </w:r>
        <w:r w:rsidRPr="008E76CC" w:rsidDel="0008212E">
          <w:rPr>
            <w:rFonts w:ascii="Arial" w:hAnsi="Arial"/>
            <w:color w:val="000000"/>
            <w:sz w:val="18"/>
            <w:szCs w:val="18"/>
          </w:rPr>
          <w:t xml:space="preserve"> </w:t>
        </w:r>
      </w:ins>
    </w:p>
    <w:p w14:paraId="7CE12D42" w14:textId="77777777" w:rsidR="0006239F" w:rsidRPr="00BA0DDA" w:rsidRDefault="0006239F">
      <w:pPr>
        <w:spacing w:line="360" w:lineRule="auto"/>
        <w:ind w:left="480" w:hanging="480"/>
        <w:jc w:val="both"/>
        <w:rPr>
          <w:ins w:id="4663" w:author="Nelly Wagner" w:date="2017-01-22T10:29:00Z"/>
          <w:rFonts w:ascii="Arial" w:hAnsi="Arial"/>
          <w:color w:val="000000"/>
          <w:sz w:val="18"/>
          <w:szCs w:val="18"/>
        </w:rPr>
      </w:pPr>
      <w:ins w:id="4664" w:author="Nelly Wagner" w:date="2017-01-22T10:29:00Z">
        <w:r w:rsidRPr="00434CF6">
          <w:rPr>
            <w:rFonts w:ascii="Arial" w:hAnsi="Arial"/>
            <w:sz w:val="18"/>
            <w:szCs w:val="18"/>
            <w:rPrChange w:id="4665" w:author="Nelly Wagner" w:date="2017-01-22T13:16:00Z">
              <w:rPr/>
            </w:rPrChange>
          </w:rPr>
          <w:t xml:space="preserve">Hanses F, Roux C, Dunman PM, Salzberger B, Lee JC. </w:t>
        </w:r>
        <w:r w:rsidRPr="00434CF6">
          <w:rPr>
            <w:rFonts w:ascii="Arial" w:hAnsi="Arial"/>
            <w:i/>
            <w:sz w:val="18"/>
            <w:szCs w:val="18"/>
            <w:rPrChange w:id="4666" w:author="Nelly Wagner" w:date="2017-01-22T13:16:00Z">
              <w:rPr/>
            </w:rPrChange>
          </w:rPr>
          <w:t xml:space="preserve">Staphylococcus aureus </w:t>
        </w:r>
        <w:r w:rsidRPr="00434CF6">
          <w:rPr>
            <w:rFonts w:ascii="Arial" w:hAnsi="Arial"/>
            <w:sz w:val="18"/>
            <w:szCs w:val="18"/>
            <w:rPrChange w:id="4667" w:author="Nelly Wagner" w:date="2017-01-22T13:16:00Z">
              <w:rPr/>
            </w:rPrChange>
          </w:rPr>
          <w:t xml:space="preserve">gene expression in a rat model of infective endocarditis. </w:t>
        </w:r>
        <w:r w:rsidRPr="00434CF6">
          <w:rPr>
            <w:rFonts w:ascii="Arial" w:hAnsi="Arial"/>
            <w:i/>
            <w:sz w:val="18"/>
            <w:szCs w:val="18"/>
            <w:rPrChange w:id="4668" w:author="Nelly Wagner" w:date="2017-01-22T13:16:00Z">
              <w:rPr/>
            </w:rPrChange>
          </w:rPr>
          <w:t>Genome Medicine</w:t>
        </w:r>
        <w:r w:rsidRPr="00434CF6">
          <w:rPr>
            <w:rFonts w:ascii="Arial" w:hAnsi="Arial"/>
            <w:sz w:val="18"/>
            <w:szCs w:val="18"/>
            <w:rPrChange w:id="4669" w:author="Nelly Wagner" w:date="2017-01-22T13:16:00Z">
              <w:rPr/>
            </w:rPrChange>
          </w:rPr>
          <w:t>. 2014;6(10):93.</w:t>
        </w:r>
        <w:r w:rsidRPr="008E76CC" w:rsidDel="0008212E">
          <w:rPr>
            <w:rFonts w:ascii="Arial" w:hAnsi="Arial"/>
            <w:color w:val="000000"/>
            <w:sz w:val="18"/>
            <w:szCs w:val="18"/>
          </w:rPr>
          <w:t xml:space="preserve"> </w:t>
        </w:r>
      </w:ins>
    </w:p>
    <w:p w14:paraId="23D84813" w14:textId="4A70738E" w:rsidR="0006239F" w:rsidRPr="00BA0DDA" w:rsidRDefault="0006239F">
      <w:pPr>
        <w:spacing w:line="360" w:lineRule="auto"/>
        <w:ind w:left="480" w:hanging="480"/>
        <w:jc w:val="both"/>
        <w:rPr>
          <w:ins w:id="4670" w:author="Nelly Wagner" w:date="2017-01-22T10:30:00Z"/>
          <w:rFonts w:ascii="Arial" w:hAnsi="Arial"/>
          <w:color w:val="000000"/>
          <w:sz w:val="18"/>
          <w:szCs w:val="18"/>
        </w:rPr>
      </w:pPr>
      <w:ins w:id="4671" w:author="Nelly Wagner" w:date="2017-01-22T10:29:00Z">
        <w:r w:rsidRPr="00434CF6">
          <w:rPr>
            <w:rFonts w:ascii="Arial" w:hAnsi="Arial"/>
            <w:sz w:val="18"/>
            <w:szCs w:val="18"/>
            <w:rPrChange w:id="4672" w:author="Nelly Wagner" w:date="2017-01-22T13:16:00Z">
              <w:rPr/>
            </w:rPrChange>
          </w:rPr>
          <w:t>Harding MG, Zhang K, Conly J, Kubes P. Neu</w:t>
        </w:r>
        <w:r w:rsidR="00DE5716" w:rsidRPr="00434CF6">
          <w:rPr>
            <w:rFonts w:ascii="Arial" w:hAnsi="Arial"/>
            <w:sz w:val="18"/>
            <w:szCs w:val="18"/>
            <w:rPrChange w:id="4673" w:author="Nelly Wagner" w:date="2017-01-22T13:16:00Z">
              <w:rPr/>
            </w:rPrChange>
          </w:rPr>
          <w:t>trophil Crawling in Capillaries:</w:t>
        </w:r>
        <w:r w:rsidRPr="00434CF6">
          <w:rPr>
            <w:rFonts w:ascii="Arial" w:hAnsi="Arial"/>
            <w:sz w:val="18"/>
            <w:szCs w:val="18"/>
            <w:rPrChange w:id="4674" w:author="Nelly Wagner" w:date="2017-01-22T13:16:00Z">
              <w:rPr/>
            </w:rPrChange>
          </w:rPr>
          <w:t xml:space="preserve"> A Novel Immune Response to </w:t>
        </w:r>
        <w:r w:rsidRPr="00434CF6">
          <w:rPr>
            <w:rFonts w:ascii="Arial" w:hAnsi="Arial"/>
            <w:i/>
            <w:sz w:val="18"/>
            <w:szCs w:val="18"/>
            <w:rPrChange w:id="4675" w:author="Nelly Wagner" w:date="2017-01-22T13:16:00Z">
              <w:rPr/>
            </w:rPrChange>
          </w:rPr>
          <w:t>Staphylococcus aureus</w:t>
        </w:r>
        <w:r w:rsidRPr="00434CF6">
          <w:rPr>
            <w:rFonts w:ascii="Arial" w:hAnsi="Arial"/>
            <w:sz w:val="18"/>
            <w:szCs w:val="18"/>
            <w:rPrChange w:id="4676" w:author="Nelly Wagner" w:date="2017-01-22T13:16:00Z">
              <w:rPr/>
            </w:rPrChange>
          </w:rPr>
          <w:t xml:space="preserve">. </w:t>
        </w:r>
        <w:r w:rsidRPr="00434CF6">
          <w:rPr>
            <w:rFonts w:ascii="Arial" w:hAnsi="Arial"/>
            <w:i/>
            <w:sz w:val="18"/>
            <w:szCs w:val="18"/>
            <w:rPrChange w:id="4677" w:author="Nelly Wagner" w:date="2017-01-22T13:16:00Z">
              <w:rPr/>
            </w:rPrChange>
          </w:rPr>
          <w:t>PLoS Pathogens</w:t>
        </w:r>
        <w:r w:rsidRPr="00434CF6">
          <w:rPr>
            <w:rFonts w:ascii="Arial" w:hAnsi="Arial"/>
            <w:sz w:val="18"/>
            <w:szCs w:val="18"/>
            <w:rPrChange w:id="4678" w:author="Nelly Wagner" w:date="2017-01-22T13:16:00Z">
              <w:rPr/>
            </w:rPrChange>
          </w:rPr>
          <w:t>. 2014 Oct;10</w:t>
        </w:r>
        <w:r w:rsidRPr="002C62AD">
          <w:rPr>
            <w:rFonts w:ascii="Arial" w:hAnsi="Arial"/>
            <w:sz w:val="18"/>
            <w:szCs w:val="18"/>
            <w:rPrChange w:id="4679" w:author="Nelly Wagner" w:date="2017-01-22T14:07:00Z">
              <w:rPr/>
            </w:rPrChange>
          </w:rPr>
          <w:t>(10)</w:t>
        </w:r>
      </w:ins>
      <w:ins w:id="4680" w:author="Nelly Wagner" w:date="2017-01-22T14:07:00Z">
        <w:r w:rsidR="002C62AD" w:rsidRPr="008E76CC">
          <w:rPr>
            <w:rFonts w:ascii="Arial" w:hAnsi="Arial"/>
            <w:sz w:val="18"/>
            <w:szCs w:val="18"/>
          </w:rPr>
          <w:t>:</w:t>
        </w:r>
        <w:r w:rsidR="002C62AD" w:rsidRPr="002C62AD">
          <w:rPr>
            <w:rFonts w:ascii="Arial" w:hAnsi="Arial"/>
            <w:color w:val="000000"/>
            <w:sz w:val="18"/>
            <w:szCs w:val="18"/>
            <w:shd w:val="clear" w:color="auto" w:fill="FFFFFF"/>
            <w:rPrChange w:id="4681" w:author="Nelly Wagner" w:date="2017-01-22T14:07:00Z">
              <w:rPr>
                <w:rFonts w:ascii="Arial" w:hAnsi="Arial"/>
                <w:color w:val="000000"/>
                <w:sz w:val="17"/>
                <w:szCs w:val="17"/>
                <w:shd w:val="clear" w:color="auto" w:fill="FFFFFF"/>
              </w:rPr>
            </w:rPrChange>
          </w:rPr>
          <w:t xml:space="preserve"> e1004379</w:t>
        </w:r>
      </w:ins>
      <w:ins w:id="4682" w:author="Nelly Wagner" w:date="2017-01-22T10:29:00Z">
        <w:r w:rsidRPr="002C62AD">
          <w:rPr>
            <w:rFonts w:ascii="Arial" w:hAnsi="Arial"/>
            <w:sz w:val="18"/>
            <w:szCs w:val="18"/>
            <w:rPrChange w:id="4683" w:author="Nelly Wagner" w:date="2017-01-22T14:07:00Z">
              <w:rPr/>
            </w:rPrChange>
          </w:rPr>
          <w:t>.</w:t>
        </w:r>
        <w:r w:rsidRPr="008E76CC" w:rsidDel="0008212E">
          <w:rPr>
            <w:rFonts w:ascii="Arial" w:hAnsi="Arial"/>
            <w:color w:val="000000"/>
            <w:sz w:val="18"/>
            <w:szCs w:val="18"/>
          </w:rPr>
          <w:t xml:space="preserve"> </w:t>
        </w:r>
      </w:ins>
    </w:p>
    <w:p w14:paraId="5DED2837" w14:textId="77777777" w:rsidR="00A962B0" w:rsidRPr="00434CF6" w:rsidRDefault="0006239F">
      <w:pPr>
        <w:spacing w:line="360" w:lineRule="auto"/>
        <w:ind w:left="480" w:hanging="480"/>
        <w:jc w:val="both"/>
        <w:rPr>
          <w:ins w:id="4684" w:author="Nelly Wagner" w:date="2017-01-22T10:31:00Z"/>
          <w:rFonts w:ascii="Arial" w:hAnsi="Arial"/>
          <w:sz w:val="18"/>
          <w:szCs w:val="18"/>
          <w:rPrChange w:id="4685" w:author="Nelly Wagner" w:date="2017-01-22T13:16:00Z">
            <w:rPr>
              <w:ins w:id="4686" w:author="Nelly Wagner" w:date="2017-01-22T10:31:00Z"/>
            </w:rPr>
          </w:rPrChange>
        </w:rPr>
      </w:pPr>
      <w:ins w:id="4687" w:author="Nelly Wagner" w:date="2017-01-22T10:30:00Z">
        <w:r w:rsidRPr="00434CF6">
          <w:rPr>
            <w:rFonts w:ascii="Arial" w:hAnsi="Arial"/>
            <w:sz w:val="18"/>
            <w:szCs w:val="18"/>
            <w:rPrChange w:id="4688" w:author="Nelly Wagner" w:date="2017-01-22T13:16:00Z">
              <w:rPr/>
            </w:rPrChange>
          </w:rPr>
          <w:t>Harris LG, Foster SJ, Richards R</w:t>
        </w:r>
        <w:r w:rsidR="00A962B0" w:rsidRPr="00434CF6">
          <w:rPr>
            <w:rFonts w:ascii="Arial" w:hAnsi="Arial"/>
            <w:sz w:val="18"/>
            <w:szCs w:val="18"/>
            <w:rPrChange w:id="4689" w:author="Nelly Wagner" w:date="2017-01-22T13:16:00Z">
              <w:rPr/>
            </w:rPrChange>
          </w:rPr>
          <w:t>G, Lambert P, Stickler D, Eley A</w:t>
        </w:r>
        <w:r w:rsidRPr="00434CF6">
          <w:rPr>
            <w:rFonts w:ascii="Arial" w:hAnsi="Arial"/>
            <w:sz w:val="18"/>
            <w:szCs w:val="18"/>
            <w:rPrChange w:id="4690" w:author="Nelly Wagner" w:date="2017-01-22T13:16:00Z">
              <w:rPr/>
            </w:rPrChange>
          </w:rPr>
          <w:t xml:space="preserve">. An introduction to </w:t>
        </w:r>
        <w:r w:rsidRPr="00434CF6">
          <w:rPr>
            <w:rFonts w:ascii="Arial" w:hAnsi="Arial"/>
            <w:i/>
            <w:sz w:val="18"/>
            <w:szCs w:val="18"/>
            <w:rPrChange w:id="4691" w:author="Nelly Wagner" w:date="2017-01-22T13:16:00Z">
              <w:rPr/>
            </w:rPrChange>
          </w:rPr>
          <w:t>Staphylococcus aureus</w:t>
        </w:r>
        <w:r w:rsidRPr="00434CF6">
          <w:rPr>
            <w:rFonts w:ascii="Arial" w:hAnsi="Arial"/>
            <w:sz w:val="18"/>
            <w:szCs w:val="18"/>
            <w:rPrChange w:id="4692" w:author="Nelly Wagner" w:date="2017-01-22T13:16:00Z">
              <w:rPr/>
            </w:rPrChange>
          </w:rPr>
          <w:t>, and techniques for identifying</w:t>
        </w:r>
        <w:r w:rsidR="00A962B0" w:rsidRPr="00434CF6">
          <w:rPr>
            <w:rFonts w:ascii="Arial" w:hAnsi="Arial"/>
            <w:sz w:val="18"/>
            <w:szCs w:val="18"/>
            <w:rPrChange w:id="4693" w:author="Nelly Wagner" w:date="2017-01-22T13:16:00Z">
              <w:rPr/>
            </w:rPrChange>
          </w:rPr>
          <w:t xml:space="preserve"> </w:t>
        </w:r>
        <w:r w:rsidRPr="00434CF6">
          <w:rPr>
            <w:rFonts w:ascii="Arial" w:hAnsi="Arial"/>
            <w:sz w:val="18"/>
            <w:szCs w:val="18"/>
            <w:rPrChange w:id="4694" w:author="Nelly Wagner" w:date="2017-01-22T13:16:00Z">
              <w:rPr/>
            </w:rPrChange>
          </w:rPr>
          <w:t xml:space="preserve">and quantifying </w:t>
        </w:r>
        <w:r w:rsidRPr="00434CF6">
          <w:rPr>
            <w:rFonts w:ascii="Arial" w:hAnsi="Arial"/>
            <w:i/>
            <w:sz w:val="18"/>
            <w:szCs w:val="18"/>
            <w:rPrChange w:id="4695" w:author="Nelly Wagner" w:date="2017-01-22T13:16:00Z">
              <w:rPr/>
            </w:rPrChange>
          </w:rPr>
          <w:t>S. aureus</w:t>
        </w:r>
        <w:r w:rsidRPr="00434CF6">
          <w:rPr>
            <w:rFonts w:ascii="Arial" w:hAnsi="Arial"/>
            <w:sz w:val="18"/>
            <w:szCs w:val="18"/>
            <w:rPrChange w:id="4696" w:author="Nelly Wagner" w:date="2017-01-22T13:16:00Z">
              <w:rPr/>
            </w:rPrChange>
          </w:rPr>
          <w:t xml:space="preserve"> adhesins in relation to adhesion to biomaterials:</w:t>
        </w:r>
        <w:r w:rsidR="00A962B0" w:rsidRPr="00434CF6">
          <w:rPr>
            <w:rFonts w:ascii="Arial" w:hAnsi="Arial"/>
            <w:sz w:val="18"/>
            <w:szCs w:val="18"/>
            <w:rPrChange w:id="4697" w:author="Nelly Wagner" w:date="2017-01-22T13:16:00Z">
              <w:rPr/>
            </w:rPrChange>
          </w:rPr>
          <w:t xml:space="preserve"> </w:t>
        </w:r>
        <w:r w:rsidRPr="00434CF6">
          <w:rPr>
            <w:rFonts w:ascii="Arial" w:hAnsi="Arial"/>
            <w:sz w:val="18"/>
            <w:szCs w:val="18"/>
            <w:rPrChange w:id="4698" w:author="Nelly Wagner" w:date="2017-01-22T13:16:00Z">
              <w:rPr/>
            </w:rPrChange>
          </w:rPr>
          <w:t xml:space="preserve">Review. </w:t>
        </w:r>
        <w:r w:rsidRPr="00434CF6">
          <w:rPr>
            <w:rFonts w:ascii="Arial" w:hAnsi="Arial"/>
            <w:i/>
            <w:sz w:val="18"/>
            <w:szCs w:val="18"/>
            <w:rPrChange w:id="4699" w:author="Nelly Wagner" w:date="2017-01-22T13:16:00Z">
              <w:rPr/>
            </w:rPrChange>
          </w:rPr>
          <w:t>Eur</w:t>
        </w:r>
        <w:r w:rsidR="00A962B0" w:rsidRPr="00434CF6">
          <w:rPr>
            <w:rFonts w:ascii="Arial" w:hAnsi="Arial"/>
            <w:i/>
            <w:sz w:val="18"/>
            <w:szCs w:val="18"/>
            <w:rPrChange w:id="4700" w:author="Nelly Wagner" w:date="2017-01-22T13:16:00Z">
              <w:rPr/>
            </w:rPrChange>
          </w:rPr>
          <w:t>opean</w:t>
        </w:r>
        <w:r w:rsidRPr="00434CF6">
          <w:rPr>
            <w:rFonts w:ascii="Arial" w:hAnsi="Arial"/>
            <w:i/>
            <w:sz w:val="18"/>
            <w:szCs w:val="18"/>
            <w:rPrChange w:id="4701" w:author="Nelly Wagner" w:date="2017-01-22T13:16:00Z">
              <w:rPr/>
            </w:rPrChange>
          </w:rPr>
          <w:t xml:space="preserve"> Cells</w:t>
        </w:r>
        <w:r w:rsidR="00A962B0" w:rsidRPr="00434CF6">
          <w:rPr>
            <w:rFonts w:ascii="Arial" w:hAnsi="Arial"/>
            <w:i/>
            <w:sz w:val="18"/>
            <w:szCs w:val="18"/>
            <w:rPrChange w:id="4702" w:author="Nelly Wagner" w:date="2017-01-22T13:16:00Z">
              <w:rPr/>
            </w:rPrChange>
          </w:rPr>
          <w:t xml:space="preserve"> and</w:t>
        </w:r>
        <w:r w:rsidRPr="00434CF6">
          <w:rPr>
            <w:rFonts w:ascii="Arial" w:hAnsi="Arial"/>
            <w:i/>
            <w:sz w:val="18"/>
            <w:szCs w:val="18"/>
            <w:rPrChange w:id="4703" w:author="Nelly Wagner" w:date="2017-01-22T13:16:00Z">
              <w:rPr/>
            </w:rPrChange>
          </w:rPr>
          <w:t xml:space="preserve"> Mater</w:t>
        </w:r>
        <w:r w:rsidR="00A962B0" w:rsidRPr="00434CF6">
          <w:rPr>
            <w:rFonts w:ascii="Arial" w:hAnsi="Arial"/>
            <w:i/>
            <w:sz w:val="18"/>
            <w:szCs w:val="18"/>
            <w:rPrChange w:id="4704" w:author="Nelly Wagner" w:date="2017-01-22T13:16:00Z">
              <w:rPr/>
            </w:rPrChange>
          </w:rPr>
          <w:t>ials</w:t>
        </w:r>
        <w:r w:rsidRPr="00434CF6">
          <w:rPr>
            <w:rFonts w:ascii="Arial" w:hAnsi="Arial"/>
            <w:sz w:val="18"/>
            <w:szCs w:val="18"/>
            <w:rPrChange w:id="4705" w:author="Nelly Wagner" w:date="2017-01-22T13:16:00Z">
              <w:rPr/>
            </w:rPrChange>
          </w:rPr>
          <w:t xml:space="preserve">. 2002;4:39–60. </w:t>
        </w:r>
      </w:ins>
    </w:p>
    <w:p w14:paraId="2B05EAAC" w14:textId="77777777" w:rsidR="00A962B0" w:rsidRPr="00BA0DDA" w:rsidRDefault="00A962B0">
      <w:pPr>
        <w:spacing w:line="360" w:lineRule="auto"/>
        <w:ind w:left="480" w:hanging="480"/>
        <w:jc w:val="both"/>
        <w:rPr>
          <w:ins w:id="4706" w:author="Nelly Wagner" w:date="2017-01-22T10:31:00Z"/>
          <w:rFonts w:ascii="Arial" w:hAnsi="Arial"/>
          <w:color w:val="000000"/>
          <w:sz w:val="18"/>
          <w:szCs w:val="18"/>
        </w:rPr>
      </w:pPr>
      <w:ins w:id="4707" w:author="Nelly Wagner" w:date="2017-01-22T10:31:00Z">
        <w:r w:rsidRPr="00434CF6">
          <w:rPr>
            <w:rFonts w:ascii="Arial" w:hAnsi="Arial"/>
            <w:sz w:val="18"/>
            <w:szCs w:val="18"/>
            <w:rPrChange w:id="4708" w:author="Nelly Wagner" w:date="2017-01-22T13:16:00Z">
              <w:rPr/>
            </w:rPrChange>
          </w:rPr>
          <w:t xml:space="preserve">Herman-Bausier P, El-Kirat-Chatel S, Foster TJ, Geoghegan JA, Dufrêne YF. </w:t>
        </w:r>
        <w:r w:rsidRPr="00434CF6">
          <w:rPr>
            <w:rFonts w:ascii="Arial" w:hAnsi="Arial"/>
            <w:i/>
            <w:sz w:val="18"/>
            <w:szCs w:val="18"/>
            <w:rPrChange w:id="4709" w:author="Nelly Wagner" w:date="2017-01-22T13:16:00Z">
              <w:rPr/>
            </w:rPrChange>
          </w:rPr>
          <w:t>Staphylococcus aureus</w:t>
        </w:r>
        <w:r w:rsidRPr="00434CF6">
          <w:rPr>
            <w:rFonts w:ascii="Arial" w:hAnsi="Arial"/>
            <w:sz w:val="18"/>
            <w:szCs w:val="18"/>
            <w:rPrChange w:id="4710" w:author="Nelly Wagner" w:date="2017-01-22T13:16:00Z">
              <w:rPr/>
            </w:rPrChange>
          </w:rPr>
          <w:t xml:space="preserve"> Fibronectin-Binding Protein A Mediates Cell-Cell Adhesion through Low-Affinity Homophilic Bonds. </w:t>
        </w:r>
        <w:r w:rsidRPr="00434CF6">
          <w:rPr>
            <w:rFonts w:ascii="Arial" w:hAnsi="Arial"/>
            <w:i/>
            <w:sz w:val="18"/>
            <w:szCs w:val="18"/>
            <w:rPrChange w:id="4711" w:author="Nelly Wagner" w:date="2017-01-22T13:16:00Z">
              <w:rPr/>
            </w:rPrChange>
          </w:rPr>
          <w:t>MBio</w:t>
        </w:r>
        <w:r w:rsidRPr="00434CF6">
          <w:rPr>
            <w:rFonts w:ascii="Arial" w:hAnsi="Arial"/>
            <w:sz w:val="18"/>
            <w:szCs w:val="18"/>
            <w:rPrChange w:id="4712" w:author="Nelly Wagner" w:date="2017-01-22T13:16:00Z">
              <w:rPr/>
            </w:rPrChange>
          </w:rPr>
          <w:t>. 2015;6(3):e00413-15.</w:t>
        </w:r>
        <w:r w:rsidRPr="008E76CC" w:rsidDel="0008212E">
          <w:rPr>
            <w:rFonts w:ascii="Arial" w:hAnsi="Arial"/>
            <w:color w:val="000000"/>
            <w:sz w:val="18"/>
            <w:szCs w:val="18"/>
          </w:rPr>
          <w:t xml:space="preserve"> </w:t>
        </w:r>
      </w:ins>
    </w:p>
    <w:p w14:paraId="5807F8FE" w14:textId="14126E8B" w:rsidR="00A962B0" w:rsidRPr="00BA0DDA" w:rsidRDefault="00A962B0">
      <w:pPr>
        <w:spacing w:line="360" w:lineRule="auto"/>
        <w:ind w:left="480" w:hanging="480"/>
        <w:jc w:val="both"/>
        <w:rPr>
          <w:ins w:id="4713" w:author="Nelly Wagner" w:date="2017-01-22T10:32:00Z"/>
          <w:rFonts w:ascii="Arial" w:hAnsi="Arial"/>
          <w:color w:val="000000"/>
          <w:sz w:val="18"/>
          <w:szCs w:val="18"/>
        </w:rPr>
      </w:pPr>
      <w:ins w:id="4714" w:author="Nelly Wagner" w:date="2017-01-22T10:31:00Z">
        <w:r w:rsidRPr="00434CF6">
          <w:rPr>
            <w:rFonts w:ascii="Arial" w:hAnsi="Arial"/>
            <w:sz w:val="18"/>
            <w:szCs w:val="18"/>
            <w:rPrChange w:id="4715" w:author="Nelly Wagner" w:date="2017-01-22T13:16:00Z">
              <w:rPr/>
            </w:rPrChange>
          </w:rPr>
          <w:t xml:space="preserve">Hoffmann K, Sperling K, Olins AL, Olins DE. The granulocyte nucleus and lamin B receptor: avoiding the ovoid. </w:t>
        </w:r>
        <w:r w:rsidRPr="00434CF6">
          <w:rPr>
            <w:rFonts w:ascii="Arial" w:hAnsi="Arial"/>
            <w:i/>
            <w:sz w:val="18"/>
            <w:szCs w:val="18"/>
            <w:rPrChange w:id="4716" w:author="Nelly Wagner" w:date="2017-01-22T13:16:00Z">
              <w:rPr/>
            </w:rPrChange>
          </w:rPr>
          <w:t>Chromosoma</w:t>
        </w:r>
        <w:r w:rsidR="00DE5716" w:rsidRPr="00434CF6">
          <w:rPr>
            <w:rFonts w:ascii="Arial" w:hAnsi="Arial"/>
            <w:sz w:val="18"/>
            <w:szCs w:val="18"/>
            <w:rPrChange w:id="4717" w:author="Nelly Wagner" w:date="2017-01-22T13:16:00Z">
              <w:rPr/>
            </w:rPrChange>
          </w:rPr>
          <w:t>. 2007</w:t>
        </w:r>
        <w:r w:rsidRPr="00434CF6">
          <w:rPr>
            <w:rFonts w:ascii="Arial" w:hAnsi="Arial"/>
            <w:sz w:val="18"/>
            <w:szCs w:val="18"/>
            <w:rPrChange w:id="4718" w:author="Nelly Wagner" w:date="2017-01-22T13:16:00Z">
              <w:rPr/>
            </w:rPrChange>
          </w:rPr>
          <w:t>;116(3):227–35.</w:t>
        </w:r>
        <w:r w:rsidRPr="008E76CC" w:rsidDel="0008212E">
          <w:rPr>
            <w:rFonts w:ascii="Arial" w:hAnsi="Arial"/>
            <w:color w:val="000000"/>
            <w:sz w:val="18"/>
            <w:szCs w:val="18"/>
          </w:rPr>
          <w:t xml:space="preserve"> </w:t>
        </w:r>
      </w:ins>
    </w:p>
    <w:p w14:paraId="23545569" w14:textId="63E0DE1E" w:rsidR="00A962B0" w:rsidRPr="00BA0DDA" w:rsidRDefault="00A962B0">
      <w:pPr>
        <w:spacing w:line="360" w:lineRule="auto"/>
        <w:ind w:left="480" w:hanging="480"/>
        <w:jc w:val="both"/>
        <w:rPr>
          <w:ins w:id="4719" w:author="Nelly Wagner" w:date="2017-01-22T10:33:00Z"/>
          <w:rFonts w:ascii="Arial" w:hAnsi="Arial"/>
          <w:color w:val="000000"/>
          <w:sz w:val="18"/>
          <w:szCs w:val="18"/>
        </w:rPr>
      </w:pPr>
      <w:ins w:id="4720" w:author="Nelly Wagner" w:date="2017-01-22T10:32:00Z">
        <w:r w:rsidRPr="00434CF6">
          <w:rPr>
            <w:rFonts w:ascii="Arial" w:hAnsi="Arial"/>
            <w:sz w:val="18"/>
            <w:szCs w:val="18"/>
            <w:rPrChange w:id="4721" w:author="Nelly Wagner" w:date="2017-01-22T13:16:00Z">
              <w:rPr/>
            </w:rPrChange>
          </w:rPr>
          <w:t xml:space="preserve">Holmes NE, Johnson PDR, Howden BP. Relationship between vancomycin-resistant </w:t>
        </w:r>
        <w:r w:rsidRPr="00434CF6">
          <w:rPr>
            <w:rFonts w:ascii="Arial" w:hAnsi="Arial"/>
            <w:i/>
            <w:sz w:val="18"/>
            <w:szCs w:val="18"/>
            <w:rPrChange w:id="4722" w:author="Nelly Wagner" w:date="2017-01-22T13:16:00Z">
              <w:rPr/>
            </w:rPrChange>
          </w:rPr>
          <w:t>Staphylococcus aureus</w:t>
        </w:r>
        <w:r w:rsidRPr="00434CF6">
          <w:rPr>
            <w:rFonts w:ascii="Arial" w:hAnsi="Arial"/>
            <w:sz w:val="18"/>
            <w:szCs w:val="18"/>
            <w:rPrChange w:id="4723" w:author="Nelly Wagner" w:date="2017-01-22T13:16:00Z">
              <w:rPr/>
            </w:rPrChange>
          </w:rPr>
          <w:t xml:space="preserve">, vancomycin-intermediate </w:t>
        </w:r>
        <w:r w:rsidRPr="00434CF6">
          <w:rPr>
            <w:rFonts w:ascii="Arial" w:hAnsi="Arial"/>
            <w:i/>
            <w:sz w:val="18"/>
            <w:szCs w:val="18"/>
            <w:rPrChange w:id="4724" w:author="Nelly Wagner" w:date="2017-01-22T13:16:00Z">
              <w:rPr/>
            </w:rPrChange>
          </w:rPr>
          <w:t>S. aureus</w:t>
        </w:r>
        <w:r w:rsidRPr="00434CF6">
          <w:rPr>
            <w:rFonts w:ascii="Arial" w:hAnsi="Arial"/>
            <w:sz w:val="18"/>
            <w:szCs w:val="18"/>
            <w:rPrChange w:id="4725" w:author="Nelly Wagner" w:date="2017-01-22T13:16:00Z">
              <w:rPr/>
            </w:rPrChange>
          </w:rPr>
          <w:t xml:space="preserve">, high vancomycin MIC, and outcome in serious </w:t>
        </w:r>
        <w:r w:rsidRPr="00434CF6">
          <w:rPr>
            <w:rFonts w:ascii="Arial" w:hAnsi="Arial"/>
            <w:i/>
            <w:sz w:val="18"/>
            <w:szCs w:val="18"/>
            <w:rPrChange w:id="4726" w:author="Nelly Wagner" w:date="2017-01-22T13:16:00Z">
              <w:rPr/>
            </w:rPrChange>
          </w:rPr>
          <w:t>S. aureus</w:t>
        </w:r>
        <w:r w:rsidRPr="00434CF6">
          <w:rPr>
            <w:rFonts w:ascii="Arial" w:hAnsi="Arial"/>
            <w:sz w:val="18"/>
            <w:szCs w:val="18"/>
            <w:rPrChange w:id="4727" w:author="Nelly Wagner" w:date="2017-01-22T13:16:00Z">
              <w:rPr/>
            </w:rPrChange>
          </w:rPr>
          <w:t xml:space="preserve"> infections. </w:t>
        </w:r>
        <w:r w:rsidRPr="00434CF6">
          <w:rPr>
            <w:rFonts w:ascii="Arial" w:hAnsi="Arial"/>
            <w:i/>
            <w:sz w:val="18"/>
            <w:szCs w:val="18"/>
            <w:rPrChange w:id="4728" w:author="Nelly Wagner" w:date="2017-01-22T13:16:00Z">
              <w:rPr/>
            </w:rPrChange>
          </w:rPr>
          <w:t>Journal of Clinical Microbio</w:t>
        </w:r>
        <w:r w:rsidR="00DE5716" w:rsidRPr="00434CF6">
          <w:rPr>
            <w:rFonts w:ascii="Arial" w:hAnsi="Arial"/>
            <w:i/>
            <w:sz w:val="18"/>
            <w:szCs w:val="18"/>
            <w:rPrChange w:id="4729" w:author="Nelly Wagner" w:date="2017-01-22T13:16:00Z">
              <w:rPr/>
            </w:rPrChange>
          </w:rPr>
          <w:t>logy</w:t>
        </w:r>
        <w:r w:rsidR="00DE5716" w:rsidRPr="00434CF6">
          <w:rPr>
            <w:rFonts w:ascii="Arial" w:hAnsi="Arial"/>
            <w:sz w:val="18"/>
            <w:szCs w:val="18"/>
            <w:rPrChange w:id="4730" w:author="Nelly Wagner" w:date="2017-01-22T13:16:00Z">
              <w:rPr/>
            </w:rPrChange>
          </w:rPr>
          <w:t>. 2012</w:t>
        </w:r>
        <w:r w:rsidRPr="00434CF6">
          <w:rPr>
            <w:rFonts w:ascii="Arial" w:hAnsi="Arial"/>
            <w:sz w:val="18"/>
            <w:szCs w:val="18"/>
            <w:rPrChange w:id="4731" w:author="Nelly Wagner" w:date="2017-01-22T13:16:00Z">
              <w:rPr/>
            </w:rPrChange>
          </w:rPr>
          <w:t>;50(8):2548–52.</w:t>
        </w:r>
        <w:r w:rsidRPr="008E76CC" w:rsidDel="0008212E">
          <w:rPr>
            <w:rFonts w:ascii="Arial" w:hAnsi="Arial"/>
            <w:color w:val="000000"/>
            <w:sz w:val="18"/>
            <w:szCs w:val="18"/>
          </w:rPr>
          <w:t xml:space="preserve"> </w:t>
        </w:r>
      </w:ins>
    </w:p>
    <w:p w14:paraId="7626C34F" w14:textId="0F4F9286" w:rsidR="00A962B0" w:rsidRPr="00434CF6" w:rsidRDefault="00A962B0">
      <w:pPr>
        <w:spacing w:line="360" w:lineRule="auto"/>
        <w:ind w:left="480" w:hanging="480"/>
        <w:jc w:val="both"/>
        <w:rPr>
          <w:ins w:id="4732" w:author="Nelly Wagner" w:date="2017-01-22T10:33:00Z"/>
          <w:rFonts w:ascii="Arial" w:hAnsi="Arial"/>
          <w:sz w:val="18"/>
          <w:szCs w:val="18"/>
          <w:rPrChange w:id="4733" w:author="Nelly Wagner" w:date="2017-01-22T13:16:00Z">
            <w:rPr>
              <w:ins w:id="4734" w:author="Nelly Wagner" w:date="2017-01-22T10:33:00Z"/>
            </w:rPr>
          </w:rPrChange>
        </w:rPr>
      </w:pPr>
      <w:ins w:id="4735" w:author="Nelly Wagner" w:date="2017-01-22T10:33:00Z">
        <w:r w:rsidRPr="00434CF6">
          <w:rPr>
            <w:rFonts w:ascii="Arial" w:hAnsi="Arial"/>
            <w:sz w:val="18"/>
            <w:szCs w:val="18"/>
            <w:rPrChange w:id="4736" w:author="Nelly Wagner" w:date="2017-01-22T13:16:00Z">
              <w:rPr/>
            </w:rPrChange>
          </w:rPr>
          <w:t xml:space="preserve">Horsburgh MJ, Wiltshire MD, Ingham E, Foster SJ, Crossley H. PheP , a Putative Amino Acid Permease of </w:t>
        </w:r>
        <w:r w:rsidR="002C62AD" w:rsidRPr="008E76CC">
          <w:rPr>
            <w:rFonts w:ascii="Arial" w:hAnsi="Arial"/>
            <w:i/>
            <w:sz w:val="18"/>
            <w:szCs w:val="18"/>
          </w:rPr>
          <w:t>Staphylococcus aureus</w:t>
        </w:r>
        <w:r w:rsidRPr="00434CF6">
          <w:rPr>
            <w:rFonts w:ascii="Arial" w:hAnsi="Arial"/>
            <w:sz w:val="18"/>
            <w:szCs w:val="18"/>
            <w:rPrChange w:id="4737" w:author="Nelly Wagner" w:date="2017-01-22T13:16:00Z">
              <w:rPr/>
            </w:rPrChange>
          </w:rPr>
          <w:t xml:space="preserve">, Contributes to Survival </w:t>
        </w:r>
        <w:r w:rsidRPr="00C634D0">
          <w:rPr>
            <w:rFonts w:ascii="Arial" w:hAnsi="Arial"/>
            <w:i/>
            <w:sz w:val="18"/>
            <w:szCs w:val="18"/>
            <w:rPrChange w:id="4738" w:author="Nelly Wagner" w:date="2017-01-22T13:55:00Z">
              <w:rPr/>
            </w:rPrChange>
          </w:rPr>
          <w:t>In Vivo</w:t>
        </w:r>
        <w:r w:rsidRPr="00434CF6">
          <w:rPr>
            <w:rFonts w:ascii="Arial" w:hAnsi="Arial"/>
            <w:sz w:val="18"/>
            <w:szCs w:val="18"/>
            <w:rPrChange w:id="4739" w:author="Nelly Wagner" w:date="2017-01-22T13:16:00Z">
              <w:rPr/>
            </w:rPrChange>
          </w:rPr>
          <w:t xml:space="preserve"> and during Starvation.</w:t>
        </w:r>
        <w:r w:rsidRPr="00434CF6">
          <w:rPr>
            <w:rFonts w:ascii="Arial" w:hAnsi="Arial"/>
            <w:i/>
            <w:sz w:val="18"/>
            <w:szCs w:val="18"/>
            <w:rPrChange w:id="4740" w:author="Nelly Wagner" w:date="2017-01-22T13:16:00Z">
              <w:rPr/>
            </w:rPrChange>
          </w:rPr>
          <w:t xml:space="preserve"> Infection and Immunity</w:t>
        </w:r>
        <w:r w:rsidRPr="00434CF6">
          <w:rPr>
            <w:rFonts w:ascii="Arial" w:hAnsi="Arial"/>
            <w:sz w:val="18"/>
            <w:szCs w:val="18"/>
            <w:rPrChange w:id="4741" w:author="Nelly Wagner" w:date="2017-01-22T13:16:00Z">
              <w:rPr/>
            </w:rPrChange>
          </w:rPr>
          <w:t>. 2004;72(5)</w:t>
        </w:r>
      </w:ins>
      <w:ins w:id="4742" w:author="Nelly Wagner" w:date="2017-01-22T14:08:00Z">
        <w:r w:rsidR="001838CE">
          <w:rPr>
            <w:rFonts w:ascii="Arial" w:hAnsi="Arial"/>
            <w:sz w:val="18"/>
            <w:szCs w:val="18"/>
          </w:rPr>
          <w:t>:3073-6</w:t>
        </w:r>
      </w:ins>
      <w:ins w:id="4743" w:author="Nelly Wagner" w:date="2017-01-22T10:33:00Z">
        <w:r w:rsidRPr="00434CF6">
          <w:rPr>
            <w:rFonts w:ascii="Arial" w:hAnsi="Arial"/>
            <w:sz w:val="18"/>
            <w:szCs w:val="18"/>
            <w:rPrChange w:id="4744" w:author="Nelly Wagner" w:date="2017-01-22T13:16:00Z">
              <w:rPr/>
            </w:rPrChange>
          </w:rPr>
          <w:t xml:space="preserve">. </w:t>
        </w:r>
      </w:ins>
    </w:p>
    <w:p w14:paraId="499671D6" w14:textId="77777777" w:rsidR="00A962B0" w:rsidRPr="00434CF6" w:rsidRDefault="00A962B0">
      <w:pPr>
        <w:spacing w:line="360" w:lineRule="auto"/>
        <w:ind w:left="480" w:hanging="480"/>
        <w:jc w:val="both"/>
        <w:rPr>
          <w:ins w:id="4745" w:author="Nelly Wagner" w:date="2017-01-22T10:34:00Z"/>
          <w:rFonts w:ascii="Arial" w:hAnsi="Arial"/>
          <w:sz w:val="18"/>
          <w:szCs w:val="18"/>
          <w:rPrChange w:id="4746" w:author="Nelly Wagner" w:date="2017-01-22T13:16:00Z">
            <w:rPr>
              <w:ins w:id="4747" w:author="Nelly Wagner" w:date="2017-01-22T10:34:00Z"/>
            </w:rPr>
          </w:rPrChange>
        </w:rPr>
      </w:pPr>
      <w:ins w:id="4748" w:author="Nelly Wagner" w:date="2017-01-22T10:33:00Z">
        <w:r w:rsidRPr="00434CF6">
          <w:rPr>
            <w:rFonts w:ascii="Arial" w:hAnsi="Arial"/>
            <w:sz w:val="18"/>
            <w:szCs w:val="18"/>
            <w:rPrChange w:id="4749" w:author="Nelly Wagner" w:date="2017-01-22T13:16:00Z">
              <w:rPr/>
            </w:rPrChange>
          </w:rPr>
          <w:t xml:space="preserve">Horsburgh MJ, Aish JL, White IJ, Shaw L, Lithgow JK, Foster SJ. SigmaB Modulates Virulence Determinant Expression and Stress Resistance : Characterization of a Functional rsbU Strain Derived from </w:t>
        </w:r>
        <w:r w:rsidRPr="00434CF6">
          <w:rPr>
            <w:rFonts w:ascii="Arial" w:hAnsi="Arial"/>
            <w:i/>
            <w:sz w:val="18"/>
            <w:szCs w:val="18"/>
            <w:rPrChange w:id="4750" w:author="Nelly Wagner" w:date="2017-01-22T13:16:00Z">
              <w:rPr/>
            </w:rPrChange>
          </w:rPr>
          <w:t>Staphylococcus aureus</w:t>
        </w:r>
        <w:r w:rsidRPr="00434CF6">
          <w:rPr>
            <w:rFonts w:ascii="Arial" w:hAnsi="Arial"/>
            <w:sz w:val="18"/>
            <w:szCs w:val="18"/>
            <w:rPrChange w:id="4751" w:author="Nelly Wagner" w:date="2017-01-22T13:16:00Z">
              <w:rPr/>
            </w:rPrChange>
          </w:rPr>
          <w:t xml:space="preserve"> 8325-4. </w:t>
        </w:r>
        <w:r w:rsidRPr="00434CF6">
          <w:rPr>
            <w:rFonts w:ascii="Arial" w:hAnsi="Arial"/>
            <w:i/>
            <w:sz w:val="18"/>
            <w:szCs w:val="18"/>
            <w:rPrChange w:id="4752" w:author="Nelly Wagner" w:date="2017-01-22T13:16:00Z">
              <w:rPr/>
            </w:rPrChange>
          </w:rPr>
          <w:t>Journal of Bacteriol</w:t>
        </w:r>
      </w:ins>
      <w:ins w:id="4753" w:author="Nelly Wagner" w:date="2017-01-22T10:34:00Z">
        <w:r w:rsidRPr="00434CF6">
          <w:rPr>
            <w:rFonts w:ascii="Arial" w:hAnsi="Arial"/>
            <w:i/>
            <w:sz w:val="18"/>
            <w:szCs w:val="18"/>
            <w:rPrChange w:id="4754" w:author="Nelly Wagner" w:date="2017-01-22T13:16:00Z">
              <w:rPr/>
            </w:rPrChange>
          </w:rPr>
          <w:t>ogy</w:t>
        </w:r>
      </w:ins>
      <w:ins w:id="4755" w:author="Nelly Wagner" w:date="2017-01-22T10:33:00Z">
        <w:r w:rsidRPr="00434CF6">
          <w:rPr>
            <w:rFonts w:ascii="Arial" w:hAnsi="Arial"/>
            <w:sz w:val="18"/>
            <w:szCs w:val="18"/>
            <w:rPrChange w:id="4756" w:author="Nelly Wagner" w:date="2017-01-22T13:16:00Z">
              <w:rPr/>
            </w:rPrChange>
          </w:rPr>
          <w:t xml:space="preserve">. 2002;184(19):5457–67. </w:t>
        </w:r>
      </w:ins>
    </w:p>
    <w:p w14:paraId="0728D4C4" w14:textId="482D7596" w:rsidR="00A962B0" w:rsidRPr="00BA0DDA" w:rsidRDefault="00A962B0">
      <w:pPr>
        <w:spacing w:line="360" w:lineRule="auto"/>
        <w:ind w:left="480" w:hanging="480"/>
        <w:jc w:val="both"/>
        <w:rPr>
          <w:ins w:id="4757" w:author="Nelly Wagner" w:date="2017-01-22T10:35:00Z"/>
          <w:rFonts w:ascii="Arial" w:hAnsi="Arial"/>
          <w:color w:val="000000"/>
          <w:sz w:val="18"/>
          <w:szCs w:val="18"/>
        </w:rPr>
      </w:pPr>
      <w:ins w:id="4758" w:author="Nelly Wagner" w:date="2017-01-22T10:34:00Z">
        <w:r w:rsidRPr="00434CF6">
          <w:rPr>
            <w:rFonts w:ascii="Arial" w:hAnsi="Arial"/>
            <w:sz w:val="18"/>
            <w:szCs w:val="18"/>
            <w:rPrChange w:id="4759" w:author="Nelly Wagner" w:date="2017-01-22T13:16:00Z">
              <w:rPr/>
            </w:rPrChange>
          </w:rPr>
          <w:t xml:space="preserve">Howden BP, McEvoy CRE, Allen DL, Chua K, Gao W, Harrison PF, et al. Evolution of multidrug resistance during </w:t>
        </w:r>
        <w:r w:rsidRPr="00434CF6">
          <w:rPr>
            <w:rFonts w:ascii="Arial" w:hAnsi="Arial"/>
            <w:i/>
            <w:sz w:val="18"/>
            <w:szCs w:val="18"/>
            <w:rPrChange w:id="4760" w:author="Nelly Wagner" w:date="2017-01-22T13:16:00Z">
              <w:rPr/>
            </w:rPrChange>
          </w:rPr>
          <w:t>Staphylococcus aureus</w:t>
        </w:r>
        <w:r w:rsidRPr="00434CF6">
          <w:rPr>
            <w:rFonts w:ascii="Arial" w:hAnsi="Arial"/>
            <w:sz w:val="18"/>
            <w:szCs w:val="18"/>
            <w:rPrChange w:id="4761" w:author="Nelly Wagner" w:date="2017-01-22T13:16:00Z">
              <w:rPr/>
            </w:rPrChange>
          </w:rPr>
          <w:t xml:space="preserve"> infection involves mutation of the essential two component regulator</w:t>
        </w:r>
        <w:r w:rsidR="00DE5716" w:rsidRPr="00434CF6">
          <w:rPr>
            <w:rFonts w:ascii="Arial" w:hAnsi="Arial"/>
            <w:sz w:val="18"/>
            <w:szCs w:val="18"/>
            <w:rPrChange w:id="4762" w:author="Nelly Wagner" w:date="2017-01-22T13:16:00Z">
              <w:rPr/>
            </w:rPrChange>
          </w:rPr>
          <w:t xml:space="preserve"> WalKR. </w:t>
        </w:r>
        <w:r w:rsidR="00DE5716" w:rsidRPr="00434CF6">
          <w:rPr>
            <w:rFonts w:ascii="Arial" w:hAnsi="Arial"/>
            <w:i/>
            <w:sz w:val="18"/>
            <w:szCs w:val="18"/>
            <w:rPrChange w:id="4763" w:author="Nelly Wagner" w:date="2017-01-22T13:16:00Z">
              <w:rPr/>
            </w:rPrChange>
          </w:rPr>
          <w:t>PLoS Pathogens</w:t>
        </w:r>
        <w:r w:rsidR="00DE5716" w:rsidRPr="00434CF6">
          <w:rPr>
            <w:rFonts w:ascii="Arial" w:hAnsi="Arial"/>
            <w:sz w:val="18"/>
            <w:szCs w:val="18"/>
            <w:rPrChange w:id="4764" w:author="Nelly Wagner" w:date="2017-01-22T13:16:00Z">
              <w:rPr/>
            </w:rPrChange>
          </w:rPr>
          <w:t>. 2011</w:t>
        </w:r>
        <w:r w:rsidRPr="00434CF6">
          <w:rPr>
            <w:rFonts w:ascii="Arial" w:hAnsi="Arial"/>
            <w:sz w:val="18"/>
            <w:szCs w:val="18"/>
            <w:rPrChange w:id="4765" w:author="Nelly Wagner" w:date="2017-01-22T13:16:00Z">
              <w:rPr/>
            </w:rPrChange>
          </w:rPr>
          <w:t>;7(11):e1002359.</w:t>
        </w:r>
        <w:r w:rsidRPr="008E76CC" w:rsidDel="0008212E">
          <w:rPr>
            <w:rFonts w:ascii="Arial" w:hAnsi="Arial"/>
            <w:color w:val="000000"/>
            <w:sz w:val="18"/>
            <w:szCs w:val="18"/>
          </w:rPr>
          <w:t xml:space="preserve"> </w:t>
        </w:r>
      </w:ins>
    </w:p>
    <w:p w14:paraId="79ACE397" w14:textId="640534CB" w:rsidR="00A962B0" w:rsidRPr="00BA0DDA" w:rsidRDefault="00A962B0">
      <w:pPr>
        <w:spacing w:line="360" w:lineRule="auto"/>
        <w:ind w:left="480" w:hanging="480"/>
        <w:jc w:val="both"/>
        <w:rPr>
          <w:ins w:id="4766" w:author="Nelly Wagner" w:date="2017-01-22T10:35:00Z"/>
          <w:rFonts w:ascii="Arial" w:hAnsi="Arial"/>
          <w:color w:val="000000"/>
          <w:sz w:val="18"/>
          <w:szCs w:val="18"/>
        </w:rPr>
      </w:pPr>
      <w:ins w:id="4767" w:author="Nelly Wagner" w:date="2017-01-22T10:35:00Z">
        <w:r w:rsidRPr="00434CF6">
          <w:rPr>
            <w:rFonts w:ascii="Arial" w:hAnsi="Arial"/>
            <w:sz w:val="18"/>
            <w:szCs w:val="18"/>
            <w:rPrChange w:id="4768" w:author="Nelly Wagner" w:date="2017-01-22T13:16:00Z">
              <w:rPr/>
            </w:rPrChange>
          </w:rPr>
          <w:t xml:space="preserve">Howe K, Clark MD, Torroja CF, Torrance J, Berthelot C, Muffato M, et al. The zebrafish reference genome sequence and its relationship to the human genome. </w:t>
        </w:r>
        <w:r w:rsidRPr="00434CF6">
          <w:rPr>
            <w:rFonts w:ascii="Arial" w:hAnsi="Arial"/>
            <w:i/>
            <w:sz w:val="18"/>
            <w:szCs w:val="18"/>
            <w:rPrChange w:id="4769" w:author="Nelly Wagner" w:date="2017-01-22T13:16:00Z">
              <w:rPr/>
            </w:rPrChange>
          </w:rPr>
          <w:t>Nature.</w:t>
        </w:r>
        <w:r w:rsidR="00DE5716" w:rsidRPr="00434CF6">
          <w:rPr>
            <w:rFonts w:ascii="Arial" w:hAnsi="Arial"/>
            <w:sz w:val="18"/>
            <w:szCs w:val="18"/>
            <w:rPrChange w:id="4770" w:author="Nelly Wagner" w:date="2017-01-22T13:16:00Z">
              <w:rPr/>
            </w:rPrChange>
          </w:rPr>
          <w:t xml:space="preserve"> 2013</w:t>
        </w:r>
        <w:r w:rsidRPr="00434CF6">
          <w:rPr>
            <w:rFonts w:ascii="Arial" w:hAnsi="Arial"/>
            <w:sz w:val="18"/>
            <w:szCs w:val="18"/>
            <w:rPrChange w:id="4771" w:author="Nelly Wagner" w:date="2017-01-22T13:16:00Z">
              <w:rPr/>
            </w:rPrChange>
          </w:rPr>
          <w:t>;496(7446):498–503.</w:t>
        </w:r>
        <w:r w:rsidRPr="008E76CC" w:rsidDel="0008212E">
          <w:rPr>
            <w:rFonts w:ascii="Arial" w:hAnsi="Arial"/>
            <w:color w:val="000000"/>
            <w:sz w:val="18"/>
            <w:szCs w:val="18"/>
          </w:rPr>
          <w:t xml:space="preserve"> </w:t>
        </w:r>
      </w:ins>
    </w:p>
    <w:p w14:paraId="10BC2BED" w14:textId="6170F137" w:rsidR="00A962B0" w:rsidRDefault="00A962B0">
      <w:pPr>
        <w:spacing w:line="360" w:lineRule="auto"/>
        <w:ind w:left="480" w:hanging="480"/>
        <w:jc w:val="both"/>
        <w:rPr>
          <w:ins w:id="4772" w:author="Nelly Wagner" w:date="2017-01-22T14:44:00Z"/>
          <w:rFonts w:ascii="Arial" w:hAnsi="Arial"/>
          <w:color w:val="000000"/>
          <w:sz w:val="18"/>
          <w:szCs w:val="18"/>
        </w:rPr>
      </w:pPr>
      <w:ins w:id="4773" w:author="Nelly Wagner" w:date="2017-01-22T10:35:00Z">
        <w:r w:rsidRPr="00434CF6">
          <w:rPr>
            <w:rFonts w:ascii="Arial" w:hAnsi="Arial"/>
            <w:sz w:val="18"/>
            <w:szCs w:val="18"/>
            <w:rPrChange w:id="4774" w:author="Nelly Wagner" w:date="2017-01-22T13:16:00Z">
              <w:rPr/>
            </w:rPrChange>
          </w:rPr>
          <w:t xml:space="preserve">Ianaro A, Ialenti A, Maffia P, Sautebin L, Rombolà L, Carnuccio R, et al. Anti-inflammatory activity of macrolide antibiotics. </w:t>
        </w:r>
      </w:ins>
      <w:ins w:id="4775" w:author="Nelly Wagner" w:date="2017-01-22T10:36:00Z">
        <w:r w:rsidRPr="00434CF6">
          <w:rPr>
            <w:rFonts w:ascii="Arial" w:hAnsi="Arial"/>
            <w:i/>
            <w:sz w:val="18"/>
            <w:szCs w:val="18"/>
            <w:rPrChange w:id="4776" w:author="Nelly Wagner" w:date="2017-01-22T13:16:00Z">
              <w:rPr/>
            </w:rPrChange>
          </w:rPr>
          <w:t xml:space="preserve">The </w:t>
        </w:r>
      </w:ins>
      <w:ins w:id="4777" w:author="Nelly Wagner" w:date="2017-01-22T10:35:00Z">
        <w:r w:rsidRPr="00434CF6">
          <w:rPr>
            <w:rFonts w:ascii="Arial" w:hAnsi="Arial"/>
            <w:i/>
            <w:sz w:val="18"/>
            <w:szCs w:val="18"/>
            <w:rPrChange w:id="4778" w:author="Nelly Wagner" w:date="2017-01-22T13:16:00Z">
              <w:rPr/>
            </w:rPrChange>
          </w:rPr>
          <w:t>J</w:t>
        </w:r>
      </w:ins>
      <w:ins w:id="4779" w:author="Nelly Wagner" w:date="2017-01-22T10:36:00Z">
        <w:r w:rsidRPr="00434CF6">
          <w:rPr>
            <w:rFonts w:ascii="Arial" w:hAnsi="Arial"/>
            <w:i/>
            <w:sz w:val="18"/>
            <w:szCs w:val="18"/>
            <w:rPrChange w:id="4780" w:author="Nelly Wagner" w:date="2017-01-22T13:16:00Z">
              <w:rPr/>
            </w:rPrChange>
          </w:rPr>
          <w:t>ournal of</w:t>
        </w:r>
      </w:ins>
      <w:ins w:id="4781" w:author="Nelly Wagner" w:date="2017-01-22T10:35:00Z">
        <w:r w:rsidRPr="00434CF6">
          <w:rPr>
            <w:rFonts w:ascii="Arial" w:hAnsi="Arial"/>
            <w:i/>
            <w:sz w:val="18"/>
            <w:szCs w:val="18"/>
            <w:rPrChange w:id="4782" w:author="Nelly Wagner" w:date="2017-01-22T13:16:00Z">
              <w:rPr/>
            </w:rPrChange>
          </w:rPr>
          <w:t xml:space="preserve"> Pharmacol</w:t>
        </w:r>
      </w:ins>
      <w:ins w:id="4783" w:author="Nelly Wagner" w:date="2017-01-22T10:36:00Z">
        <w:r w:rsidRPr="00434CF6">
          <w:rPr>
            <w:rFonts w:ascii="Arial" w:hAnsi="Arial"/>
            <w:i/>
            <w:sz w:val="18"/>
            <w:szCs w:val="18"/>
            <w:rPrChange w:id="4784" w:author="Nelly Wagner" w:date="2017-01-22T13:16:00Z">
              <w:rPr/>
            </w:rPrChange>
          </w:rPr>
          <w:t>ogy and</w:t>
        </w:r>
      </w:ins>
      <w:ins w:id="4785" w:author="Nelly Wagner" w:date="2017-01-22T10:35:00Z">
        <w:r w:rsidRPr="00434CF6">
          <w:rPr>
            <w:rFonts w:ascii="Arial" w:hAnsi="Arial"/>
            <w:i/>
            <w:sz w:val="18"/>
            <w:szCs w:val="18"/>
            <w:rPrChange w:id="4786" w:author="Nelly Wagner" w:date="2017-01-22T13:16:00Z">
              <w:rPr/>
            </w:rPrChange>
          </w:rPr>
          <w:t xml:space="preserve"> Exp</w:t>
        </w:r>
      </w:ins>
      <w:ins w:id="4787" w:author="Nelly Wagner" w:date="2017-01-22T10:36:00Z">
        <w:r w:rsidRPr="00434CF6">
          <w:rPr>
            <w:rFonts w:ascii="Arial" w:hAnsi="Arial"/>
            <w:i/>
            <w:sz w:val="18"/>
            <w:szCs w:val="18"/>
            <w:rPrChange w:id="4788" w:author="Nelly Wagner" w:date="2017-01-22T13:16:00Z">
              <w:rPr/>
            </w:rPrChange>
          </w:rPr>
          <w:t>erimental</w:t>
        </w:r>
      </w:ins>
      <w:ins w:id="4789" w:author="Nelly Wagner" w:date="2017-01-22T10:35:00Z">
        <w:r w:rsidRPr="00434CF6">
          <w:rPr>
            <w:rFonts w:ascii="Arial" w:hAnsi="Arial"/>
            <w:i/>
            <w:sz w:val="18"/>
            <w:szCs w:val="18"/>
            <w:rPrChange w:id="4790" w:author="Nelly Wagner" w:date="2017-01-22T13:16:00Z">
              <w:rPr/>
            </w:rPrChange>
          </w:rPr>
          <w:t xml:space="preserve"> Ther</w:t>
        </w:r>
      </w:ins>
      <w:ins w:id="4791" w:author="Nelly Wagner" w:date="2017-01-22T10:36:00Z">
        <w:r w:rsidRPr="00434CF6">
          <w:rPr>
            <w:rFonts w:ascii="Arial" w:hAnsi="Arial"/>
            <w:i/>
            <w:sz w:val="18"/>
            <w:szCs w:val="18"/>
            <w:rPrChange w:id="4792" w:author="Nelly Wagner" w:date="2017-01-22T13:16:00Z">
              <w:rPr/>
            </w:rPrChange>
          </w:rPr>
          <w:t>apeutics</w:t>
        </w:r>
      </w:ins>
      <w:ins w:id="4793" w:author="Nelly Wagner" w:date="2017-01-22T10:35:00Z">
        <w:r w:rsidR="00DE5716" w:rsidRPr="00434CF6">
          <w:rPr>
            <w:rFonts w:ascii="Arial" w:hAnsi="Arial"/>
            <w:sz w:val="18"/>
            <w:szCs w:val="18"/>
            <w:rPrChange w:id="4794" w:author="Nelly Wagner" w:date="2017-01-22T13:16:00Z">
              <w:rPr/>
            </w:rPrChange>
          </w:rPr>
          <w:t>. 2000</w:t>
        </w:r>
        <w:r w:rsidRPr="00434CF6">
          <w:rPr>
            <w:rFonts w:ascii="Arial" w:hAnsi="Arial"/>
            <w:sz w:val="18"/>
            <w:szCs w:val="18"/>
            <w:rPrChange w:id="4795" w:author="Nelly Wagner" w:date="2017-01-22T13:16:00Z">
              <w:rPr/>
            </w:rPrChange>
          </w:rPr>
          <w:t>;292(1):156–63.</w:t>
        </w:r>
        <w:r w:rsidRPr="008E76CC" w:rsidDel="0008212E">
          <w:rPr>
            <w:rFonts w:ascii="Arial" w:hAnsi="Arial"/>
            <w:color w:val="000000"/>
            <w:sz w:val="18"/>
            <w:szCs w:val="18"/>
          </w:rPr>
          <w:t xml:space="preserve"> </w:t>
        </w:r>
      </w:ins>
    </w:p>
    <w:p w14:paraId="44E2A352" w14:textId="3F048EE2" w:rsidR="009A512B" w:rsidRPr="009A512B" w:rsidRDefault="009A512B">
      <w:pPr>
        <w:spacing w:line="360" w:lineRule="auto"/>
        <w:ind w:left="480" w:hanging="480"/>
        <w:jc w:val="both"/>
        <w:rPr>
          <w:ins w:id="4796" w:author="Nelly Wagner" w:date="2017-01-22T10:36:00Z"/>
          <w:rFonts w:ascii="Arial" w:hAnsi="Arial"/>
          <w:color w:val="000000"/>
          <w:sz w:val="14"/>
          <w:szCs w:val="18"/>
          <w:rPrChange w:id="4797" w:author="Nelly Wagner" w:date="2017-01-22T14:45:00Z">
            <w:rPr>
              <w:ins w:id="4798" w:author="Nelly Wagner" w:date="2017-01-22T10:36:00Z"/>
              <w:rFonts w:ascii="Arial" w:hAnsi="Arial"/>
              <w:color w:val="000000"/>
              <w:sz w:val="18"/>
              <w:szCs w:val="18"/>
            </w:rPr>
          </w:rPrChange>
        </w:rPr>
      </w:pPr>
      <w:ins w:id="4799" w:author="Nelly Wagner" w:date="2017-01-22T14:44:00Z">
        <w:r w:rsidRPr="009A512B">
          <w:rPr>
            <w:rFonts w:ascii="Arial" w:hAnsi="Arial"/>
            <w:sz w:val="18"/>
            <w:rPrChange w:id="4800" w:author="Nelly Wagner" w:date="2017-01-22T14:45:00Z">
              <w:rPr/>
            </w:rPrChange>
          </w:rPr>
          <w:t xml:space="preserve">Imanishi I, Hattori S, Hisatsune J, Ide K, Sugai M, Nishifuji K. </w:t>
        </w:r>
        <w:r w:rsidRPr="009A512B">
          <w:rPr>
            <w:rFonts w:ascii="Arial" w:hAnsi="Arial"/>
            <w:i/>
            <w:iCs/>
            <w:sz w:val="18"/>
            <w:rPrChange w:id="4801" w:author="Nelly Wagner" w:date="2017-01-22T14:45:00Z">
              <w:rPr>
                <w:i/>
                <w:iCs/>
              </w:rPr>
            </w:rPrChange>
          </w:rPr>
          <w:t>Staphylococcus aureus</w:t>
        </w:r>
        <w:r w:rsidRPr="009A512B">
          <w:rPr>
            <w:rFonts w:ascii="Arial" w:hAnsi="Arial"/>
            <w:sz w:val="18"/>
            <w:rPrChange w:id="4802" w:author="Nelly Wagner" w:date="2017-01-22T14:45:00Z">
              <w:rPr/>
            </w:rPrChange>
          </w:rPr>
          <w:t xml:space="preserve"> penetrate the interkeratinocyte spaces created by skin-infiltrating neutrophils in a mouse model of impetigo. </w:t>
        </w:r>
        <w:r w:rsidRPr="009A512B">
          <w:rPr>
            <w:rFonts w:ascii="Arial" w:hAnsi="Arial"/>
            <w:i/>
            <w:sz w:val="18"/>
            <w:rPrChange w:id="4803" w:author="Nelly Wagner" w:date="2017-01-22T14:45:00Z">
              <w:rPr/>
            </w:rPrChange>
          </w:rPr>
          <w:t>Veterinary Dermatology</w:t>
        </w:r>
        <w:r w:rsidRPr="009A512B">
          <w:rPr>
            <w:rFonts w:ascii="Arial" w:hAnsi="Arial"/>
            <w:sz w:val="18"/>
            <w:rPrChange w:id="4804" w:author="Nelly Wagner" w:date="2017-01-22T14:45:00Z">
              <w:rPr/>
            </w:rPrChange>
          </w:rPr>
          <w:t>. 2016;</w:t>
        </w:r>
      </w:ins>
      <w:ins w:id="4805" w:author="Nelly Wagner" w:date="2017-01-22T14:45:00Z">
        <w:r w:rsidRPr="009A512B">
          <w:rPr>
            <w:rFonts w:ascii="Arial" w:hAnsi="Arial"/>
            <w:sz w:val="18"/>
            <w:rPrChange w:id="4806" w:author="Nelly Wagner" w:date="2017-01-22T14:45:00Z">
              <w:rPr/>
            </w:rPrChange>
          </w:rPr>
          <w:t xml:space="preserve"> (Epub ahead of print).</w:t>
        </w:r>
      </w:ins>
    </w:p>
    <w:p w14:paraId="0917B950" w14:textId="77777777" w:rsidR="00A962B0" w:rsidRPr="00BA0DDA" w:rsidRDefault="00A962B0">
      <w:pPr>
        <w:spacing w:line="360" w:lineRule="auto"/>
        <w:ind w:left="480" w:hanging="480"/>
        <w:jc w:val="both"/>
        <w:rPr>
          <w:ins w:id="4807" w:author="Nelly Wagner" w:date="2017-01-22T10:37:00Z"/>
          <w:rFonts w:ascii="Arial" w:hAnsi="Arial"/>
          <w:color w:val="000000"/>
          <w:sz w:val="18"/>
          <w:szCs w:val="18"/>
        </w:rPr>
      </w:pPr>
      <w:ins w:id="4808" w:author="Nelly Wagner" w:date="2017-01-22T10:36:00Z">
        <w:r w:rsidRPr="00434CF6">
          <w:rPr>
            <w:rFonts w:ascii="Arial" w:hAnsi="Arial"/>
            <w:sz w:val="18"/>
            <w:szCs w:val="18"/>
            <w:rPrChange w:id="4809" w:author="Nelly Wagner" w:date="2017-01-22T13:16:00Z">
              <w:rPr/>
            </w:rPrChange>
          </w:rPr>
          <w:t xml:space="preserve">Inoshima I, Inoshima N, Wilke GA, Powers ME, Frank KM, Wang Y, et al. A </w:t>
        </w:r>
        <w:r w:rsidRPr="00434CF6">
          <w:rPr>
            <w:rFonts w:ascii="Arial" w:hAnsi="Arial"/>
            <w:i/>
            <w:sz w:val="18"/>
            <w:szCs w:val="18"/>
            <w:rPrChange w:id="4810" w:author="Nelly Wagner" w:date="2017-01-22T13:16:00Z">
              <w:rPr/>
            </w:rPrChange>
          </w:rPr>
          <w:t>Staphylococcus aureus</w:t>
        </w:r>
        <w:r w:rsidRPr="00434CF6">
          <w:rPr>
            <w:rFonts w:ascii="Arial" w:hAnsi="Arial"/>
            <w:sz w:val="18"/>
            <w:szCs w:val="18"/>
            <w:rPrChange w:id="4811" w:author="Nelly Wagner" w:date="2017-01-22T13:16:00Z">
              <w:rPr/>
            </w:rPrChange>
          </w:rPr>
          <w:t xml:space="preserve"> pore-forming toxin subverts the activity of ADAM10 to cause lethal infection in mice. </w:t>
        </w:r>
        <w:r w:rsidRPr="00434CF6">
          <w:rPr>
            <w:rFonts w:ascii="Arial" w:hAnsi="Arial"/>
            <w:i/>
            <w:sz w:val="18"/>
            <w:szCs w:val="18"/>
            <w:rPrChange w:id="4812" w:author="Nelly Wagner" w:date="2017-01-22T13:16:00Z">
              <w:rPr/>
            </w:rPrChange>
          </w:rPr>
          <w:t>Nature Med</w:t>
        </w:r>
      </w:ins>
      <w:ins w:id="4813" w:author="Nelly Wagner" w:date="2017-01-22T10:37:00Z">
        <w:r w:rsidRPr="00434CF6">
          <w:rPr>
            <w:rFonts w:ascii="Arial" w:hAnsi="Arial"/>
            <w:i/>
            <w:sz w:val="18"/>
            <w:szCs w:val="18"/>
            <w:rPrChange w:id="4814" w:author="Nelly Wagner" w:date="2017-01-22T13:16:00Z">
              <w:rPr/>
            </w:rPrChange>
          </w:rPr>
          <w:t>icine</w:t>
        </w:r>
      </w:ins>
      <w:ins w:id="4815" w:author="Nelly Wagner" w:date="2017-01-22T10:36:00Z">
        <w:r w:rsidRPr="00434CF6">
          <w:rPr>
            <w:rFonts w:ascii="Arial" w:hAnsi="Arial"/>
            <w:sz w:val="18"/>
            <w:szCs w:val="18"/>
            <w:rPrChange w:id="4816" w:author="Nelly Wagner" w:date="2017-01-22T13:16:00Z">
              <w:rPr/>
            </w:rPrChange>
          </w:rPr>
          <w:t>. 2011;17(10):1310–4.</w:t>
        </w:r>
        <w:r w:rsidRPr="008E76CC" w:rsidDel="0008212E">
          <w:rPr>
            <w:rFonts w:ascii="Arial" w:hAnsi="Arial"/>
            <w:color w:val="000000"/>
            <w:sz w:val="18"/>
            <w:szCs w:val="18"/>
          </w:rPr>
          <w:t xml:space="preserve"> </w:t>
        </w:r>
      </w:ins>
    </w:p>
    <w:p w14:paraId="11564AFD" w14:textId="11FB33AD" w:rsidR="00A962B0" w:rsidRDefault="00A962B0">
      <w:pPr>
        <w:spacing w:line="360" w:lineRule="auto"/>
        <w:ind w:left="480" w:hanging="480"/>
        <w:jc w:val="both"/>
        <w:rPr>
          <w:ins w:id="4817" w:author="Nelly Wagner" w:date="2017-01-22T14:46:00Z"/>
          <w:rFonts w:ascii="Arial" w:hAnsi="Arial"/>
          <w:color w:val="000000"/>
          <w:sz w:val="18"/>
          <w:szCs w:val="18"/>
        </w:rPr>
      </w:pPr>
      <w:ins w:id="4818" w:author="Nelly Wagner" w:date="2017-01-22T10:37:00Z">
        <w:r w:rsidRPr="00434CF6">
          <w:rPr>
            <w:rFonts w:ascii="Arial" w:hAnsi="Arial"/>
            <w:sz w:val="18"/>
            <w:szCs w:val="18"/>
            <w:rPrChange w:id="4819" w:author="Nelly Wagner" w:date="2017-01-22T13:16:00Z">
              <w:rPr/>
            </w:rPrChange>
          </w:rPr>
          <w:lastRenderedPageBreak/>
          <w:t xml:space="preserve">Jacobsen LC, Theilgaard-Mönch K, Christensen EI, Borregaard N. Arginase 1 is expressed in myelocytes/metamyelocytes and localized in gelatinase granules of human neutrophils. </w:t>
        </w:r>
        <w:r w:rsidRPr="00434CF6">
          <w:rPr>
            <w:rFonts w:ascii="Arial" w:hAnsi="Arial"/>
            <w:i/>
            <w:sz w:val="18"/>
            <w:szCs w:val="18"/>
            <w:rPrChange w:id="4820" w:author="Nelly Wagner" w:date="2017-01-22T13:16:00Z">
              <w:rPr/>
            </w:rPrChange>
          </w:rPr>
          <w:t>Blood</w:t>
        </w:r>
        <w:r w:rsidRPr="00434CF6">
          <w:rPr>
            <w:rFonts w:ascii="Arial" w:hAnsi="Arial"/>
            <w:sz w:val="18"/>
            <w:szCs w:val="18"/>
            <w:rPrChange w:id="4821" w:author="Nelly Wagner" w:date="2017-01-22T13:16:00Z">
              <w:rPr/>
            </w:rPrChange>
          </w:rPr>
          <w:t>. 2007 Apr 1;109(7):3084–7.</w:t>
        </w:r>
        <w:r w:rsidRPr="008E76CC" w:rsidDel="0008212E">
          <w:rPr>
            <w:rFonts w:ascii="Arial" w:hAnsi="Arial"/>
            <w:color w:val="000000"/>
            <w:sz w:val="18"/>
            <w:szCs w:val="18"/>
          </w:rPr>
          <w:t xml:space="preserve"> </w:t>
        </w:r>
      </w:ins>
    </w:p>
    <w:p w14:paraId="6CFA3C00" w14:textId="6D3A86B3" w:rsidR="005B7AF0" w:rsidRPr="005B7AF0" w:rsidRDefault="005B7AF0">
      <w:pPr>
        <w:spacing w:line="360" w:lineRule="auto"/>
        <w:ind w:left="480" w:hanging="480"/>
        <w:jc w:val="both"/>
        <w:rPr>
          <w:ins w:id="4822" w:author="Nelly Wagner" w:date="2017-01-22T10:37:00Z"/>
          <w:rFonts w:ascii="Arial" w:hAnsi="Arial"/>
          <w:color w:val="000000"/>
          <w:sz w:val="14"/>
          <w:szCs w:val="18"/>
          <w:rPrChange w:id="4823" w:author="Nelly Wagner" w:date="2017-01-22T14:46:00Z">
            <w:rPr>
              <w:ins w:id="4824" w:author="Nelly Wagner" w:date="2017-01-22T10:37:00Z"/>
              <w:rFonts w:ascii="Arial" w:hAnsi="Arial"/>
              <w:color w:val="000000"/>
              <w:sz w:val="18"/>
              <w:szCs w:val="18"/>
            </w:rPr>
          </w:rPrChange>
        </w:rPr>
      </w:pPr>
      <w:ins w:id="4825" w:author="Nelly Wagner" w:date="2017-01-22T14:46:00Z">
        <w:r w:rsidRPr="005B7AF0">
          <w:rPr>
            <w:rFonts w:ascii="Arial" w:hAnsi="Arial"/>
            <w:sz w:val="18"/>
            <w:rPrChange w:id="4826" w:author="Nelly Wagner" w:date="2017-01-22T14:46:00Z">
              <w:rPr/>
            </w:rPrChange>
          </w:rPr>
          <w:t>Jaeger S, Fernandez B, Ferrier P. Epigenetic aspects of lymphocyte antigen receptor gene rearrangement or “when stochasticity completes randomness.”</w:t>
        </w:r>
        <w:r w:rsidRPr="005B7AF0">
          <w:rPr>
            <w:rFonts w:ascii="Arial" w:hAnsi="Arial"/>
            <w:i/>
            <w:sz w:val="18"/>
            <w:rPrChange w:id="4827" w:author="Nelly Wagner" w:date="2017-01-22T14:46:00Z">
              <w:rPr/>
            </w:rPrChange>
          </w:rPr>
          <w:t xml:space="preserve"> Immunology</w:t>
        </w:r>
        <w:r w:rsidRPr="005B7AF0">
          <w:rPr>
            <w:rFonts w:ascii="Arial" w:hAnsi="Arial"/>
            <w:sz w:val="18"/>
            <w:rPrChange w:id="4828" w:author="Nelly Wagner" w:date="2017-01-22T14:46:00Z">
              <w:rPr/>
            </w:rPrChange>
          </w:rPr>
          <w:t>. 2013;139(2):141–50.</w:t>
        </w:r>
      </w:ins>
    </w:p>
    <w:p w14:paraId="3E53C318" w14:textId="77777777" w:rsidR="00A962B0" w:rsidRPr="00434CF6" w:rsidRDefault="00A962B0">
      <w:pPr>
        <w:spacing w:line="360" w:lineRule="auto"/>
        <w:ind w:left="480" w:hanging="480"/>
        <w:jc w:val="both"/>
        <w:rPr>
          <w:ins w:id="4829" w:author="Nelly Wagner" w:date="2017-01-22T10:38:00Z"/>
          <w:rFonts w:ascii="Arial" w:hAnsi="Arial"/>
          <w:sz w:val="18"/>
          <w:szCs w:val="18"/>
          <w:rPrChange w:id="4830" w:author="Nelly Wagner" w:date="2017-01-22T13:16:00Z">
            <w:rPr>
              <w:ins w:id="4831" w:author="Nelly Wagner" w:date="2017-01-22T10:38:00Z"/>
            </w:rPr>
          </w:rPrChange>
        </w:rPr>
      </w:pPr>
      <w:ins w:id="4832" w:author="Nelly Wagner" w:date="2017-01-22T10:38:00Z">
        <w:r w:rsidRPr="00434CF6">
          <w:rPr>
            <w:rFonts w:ascii="Arial" w:hAnsi="Arial"/>
            <w:sz w:val="18"/>
            <w:szCs w:val="18"/>
            <w:rPrChange w:id="4833" w:author="Nelly Wagner" w:date="2017-01-22T13:16:00Z">
              <w:rPr/>
            </w:rPrChange>
          </w:rPr>
          <w:t xml:space="preserve">Jain A, Sangal L, Basal E, Kaushal G, Agarwal S. Anti-inflammatory effects of Erythromycin and Tetracycline on </w:t>
        </w:r>
        <w:r w:rsidRPr="00434CF6">
          <w:rPr>
            <w:rFonts w:ascii="Arial" w:hAnsi="Arial"/>
            <w:i/>
            <w:sz w:val="18"/>
            <w:szCs w:val="18"/>
            <w:rPrChange w:id="4834" w:author="Nelly Wagner" w:date="2017-01-22T13:16:00Z">
              <w:rPr/>
            </w:rPrChange>
          </w:rPr>
          <w:t>Propionibacterium acnes</w:t>
        </w:r>
        <w:r w:rsidRPr="00434CF6">
          <w:rPr>
            <w:rFonts w:ascii="Arial" w:hAnsi="Arial"/>
            <w:sz w:val="18"/>
            <w:szCs w:val="18"/>
            <w:rPrChange w:id="4835" w:author="Nelly Wagner" w:date="2017-01-22T13:16:00Z">
              <w:rPr/>
            </w:rPrChange>
          </w:rPr>
          <w:t xml:space="preserve"> induced production of chemotactic factors and reactive oxygen species by human neutrophils. </w:t>
        </w:r>
        <w:r w:rsidRPr="00434CF6">
          <w:rPr>
            <w:rFonts w:ascii="Arial" w:hAnsi="Arial"/>
            <w:i/>
            <w:sz w:val="18"/>
            <w:szCs w:val="18"/>
            <w:rPrChange w:id="4836" w:author="Nelly Wagner" w:date="2017-01-22T13:16:00Z">
              <w:rPr/>
            </w:rPrChange>
          </w:rPr>
          <w:t>Dermatology Online Journal</w:t>
        </w:r>
        <w:r w:rsidRPr="00434CF6">
          <w:rPr>
            <w:rFonts w:ascii="Arial" w:hAnsi="Arial"/>
            <w:sz w:val="18"/>
            <w:szCs w:val="18"/>
            <w:rPrChange w:id="4837" w:author="Nelly Wagner" w:date="2017-01-22T13:16:00Z">
              <w:rPr/>
            </w:rPrChange>
          </w:rPr>
          <w:t xml:space="preserve">. 2002;8(2). </w:t>
        </w:r>
      </w:ins>
    </w:p>
    <w:p w14:paraId="645573FA" w14:textId="77777777" w:rsidR="00A962B0" w:rsidRPr="00434CF6" w:rsidRDefault="00A962B0">
      <w:pPr>
        <w:spacing w:line="360" w:lineRule="auto"/>
        <w:ind w:left="480" w:hanging="480"/>
        <w:jc w:val="both"/>
        <w:rPr>
          <w:ins w:id="4838" w:author="Nelly Wagner" w:date="2017-01-22T10:39:00Z"/>
          <w:rFonts w:ascii="Arial" w:hAnsi="Arial"/>
          <w:sz w:val="18"/>
          <w:szCs w:val="18"/>
          <w:rPrChange w:id="4839" w:author="Nelly Wagner" w:date="2017-01-22T13:16:00Z">
            <w:rPr>
              <w:ins w:id="4840" w:author="Nelly Wagner" w:date="2017-01-22T10:39:00Z"/>
            </w:rPr>
          </w:rPrChange>
        </w:rPr>
      </w:pPr>
      <w:ins w:id="4841" w:author="Nelly Wagner" w:date="2017-01-22T10:38:00Z">
        <w:r w:rsidRPr="00434CF6">
          <w:rPr>
            <w:rFonts w:ascii="Arial" w:hAnsi="Arial"/>
            <w:sz w:val="18"/>
            <w:szCs w:val="18"/>
            <w:rPrChange w:id="4842" w:author="Nelly Wagner" w:date="2017-01-22T13:16:00Z">
              <w:rPr/>
            </w:rPrChange>
          </w:rPr>
          <w:t xml:space="preserve">JebaMercy G, Prithika U, Lavanya N, Sekar C, Balamurugan K. Changes in </w:t>
        </w:r>
        <w:r w:rsidRPr="00434CF6">
          <w:rPr>
            <w:rFonts w:ascii="Arial" w:hAnsi="Arial"/>
            <w:i/>
            <w:sz w:val="18"/>
            <w:szCs w:val="18"/>
            <w:rPrChange w:id="4843" w:author="Nelly Wagner" w:date="2017-01-22T13:16:00Z">
              <w:rPr/>
            </w:rPrChange>
          </w:rPr>
          <w:t>Caenorhabditis elegans</w:t>
        </w:r>
        <w:r w:rsidRPr="00434CF6">
          <w:rPr>
            <w:rFonts w:ascii="Arial" w:hAnsi="Arial"/>
            <w:sz w:val="18"/>
            <w:szCs w:val="18"/>
            <w:rPrChange w:id="4844" w:author="Nelly Wagner" w:date="2017-01-22T13:16:00Z">
              <w:rPr/>
            </w:rPrChange>
          </w:rPr>
          <w:t xml:space="preserve"> immunity and Staphylococcal virulence factors during their interactions. </w:t>
        </w:r>
        <w:r w:rsidRPr="00434CF6">
          <w:rPr>
            <w:rFonts w:ascii="Arial" w:hAnsi="Arial"/>
            <w:i/>
            <w:sz w:val="18"/>
            <w:szCs w:val="18"/>
            <w:rPrChange w:id="4845" w:author="Nelly Wagner" w:date="2017-01-22T13:16:00Z">
              <w:rPr/>
            </w:rPrChange>
          </w:rPr>
          <w:t>Gene</w:t>
        </w:r>
        <w:r w:rsidRPr="00434CF6">
          <w:rPr>
            <w:rFonts w:ascii="Arial" w:hAnsi="Arial"/>
            <w:sz w:val="18"/>
            <w:szCs w:val="18"/>
            <w:rPrChange w:id="4846" w:author="Nelly Wagner" w:date="2017-01-22T13:16:00Z">
              <w:rPr/>
            </w:rPrChange>
          </w:rPr>
          <w:t xml:space="preserve">. 2015;558(1):159–72. </w:t>
        </w:r>
      </w:ins>
    </w:p>
    <w:p w14:paraId="2A111259" w14:textId="77777777" w:rsidR="00A962B0" w:rsidRPr="00BA0DDA" w:rsidRDefault="00A962B0">
      <w:pPr>
        <w:spacing w:line="360" w:lineRule="auto"/>
        <w:ind w:left="480" w:hanging="480"/>
        <w:jc w:val="both"/>
        <w:rPr>
          <w:ins w:id="4847" w:author="Nelly Wagner" w:date="2017-01-22T10:39:00Z"/>
          <w:rFonts w:ascii="Arial" w:hAnsi="Arial"/>
          <w:color w:val="000000"/>
          <w:sz w:val="18"/>
          <w:szCs w:val="18"/>
        </w:rPr>
      </w:pPr>
      <w:ins w:id="4848" w:author="Nelly Wagner" w:date="2017-01-22T10:39:00Z">
        <w:r w:rsidRPr="00434CF6">
          <w:rPr>
            <w:rFonts w:ascii="Arial" w:hAnsi="Arial"/>
            <w:sz w:val="18"/>
            <w:szCs w:val="18"/>
            <w:rPrChange w:id="4849" w:author="Nelly Wagner" w:date="2017-01-22T13:16:00Z">
              <w:rPr/>
            </w:rPrChange>
          </w:rPr>
          <w:t>Johnson RC, Ellis MW, Lanier JB, Schlett CD, Cui T, Merrell DS. Correlation between Nasal Microbiome Composition and Remote Purulent Skin and Soft Tissue Infections.</w:t>
        </w:r>
        <w:r w:rsidRPr="00434CF6">
          <w:rPr>
            <w:rFonts w:ascii="Arial" w:hAnsi="Arial"/>
            <w:i/>
            <w:sz w:val="18"/>
            <w:szCs w:val="18"/>
            <w:rPrChange w:id="4850" w:author="Nelly Wagner" w:date="2017-01-22T13:16:00Z">
              <w:rPr/>
            </w:rPrChange>
          </w:rPr>
          <w:t xml:space="preserve"> Infection and Immunity</w:t>
        </w:r>
        <w:r w:rsidRPr="00434CF6">
          <w:rPr>
            <w:rFonts w:ascii="Arial" w:hAnsi="Arial"/>
            <w:sz w:val="18"/>
            <w:szCs w:val="18"/>
            <w:rPrChange w:id="4851" w:author="Nelly Wagner" w:date="2017-01-22T13:16:00Z">
              <w:rPr/>
            </w:rPrChange>
          </w:rPr>
          <w:t>. 2015;83(2):802–11.</w:t>
        </w:r>
        <w:r w:rsidRPr="008E76CC" w:rsidDel="0008212E">
          <w:rPr>
            <w:rFonts w:ascii="Arial" w:hAnsi="Arial"/>
            <w:color w:val="000000"/>
            <w:sz w:val="18"/>
            <w:szCs w:val="18"/>
          </w:rPr>
          <w:t xml:space="preserve"> </w:t>
        </w:r>
      </w:ins>
    </w:p>
    <w:p w14:paraId="48556795" w14:textId="77777777" w:rsidR="00A962B0" w:rsidRPr="00434CF6" w:rsidRDefault="00A962B0">
      <w:pPr>
        <w:spacing w:line="360" w:lineRule="auto"/>
        <w:ind w:left="480" w:hanging="480"/>
        <w:jc w:val="both"/>
        <w:rPr>
          <w:ins w:id="4852" w:author="Nelly Wagner" w:date="2017-01-22T10:40:00Z"/>
          <w:rFonts w:ascii="Arial" w:hAnsi="Arial"/>
          <w:sz w:val="18"/>
          <w:szCs w:val="18"/>
          <w:rPrChange w:id="4853" w:author="Nelly Wagner" w:date="2017-01-22T13:16:00Z">
            <w:rPr>
              <w:ins w:id="4854" w:author="Nelly Wagner" w:date="2017-01-22T10:40:00Z"/>
            </w:rPr>
          </w:rPrChange>
        </w:rPr>
      </w:pPr>
      <w:ins w:id="4855" w:author="Nelly Wagner" w:date="2017-01-22T10:39:00Z">
        <w:r w:rsidRPr="00434CF6">
          <w:rPr>
            <w:rFonts w:ascii="Arial" w:hAnsi="Arial"/>
            <w:sz w:val="18"/>
            <w:szCs w:val="18"/>
            <w:rPrChange w:id="4856" w:author="Nelly Wagner" w:date="2017-01-22T13:16:00Z">
              <w:rPr/>
            </w:rPrChange>
          </w:rPr>
          <w:t xml:space="preserve">Jonsson I, Arvidson S, Foster S, Tarkowski A. Sigma Factor B and RsbU Are Required for Virulence in </w:t>
        </w:r>
        <w:r w:rsidRPr="00434CF6">
          <w:rPr>
            <w:rFonts w:ascii="Arial" w:hAnsi="Arial"/>
            <w:i/>
            <w:sz w:val="18"/>
            <w:szCs w:val="18"/>
            <w:rPrChange w:id="4857" w:author="Nelly Wagner" w:date="2017-01-22T13:16:00Z">
              <w:rPr/>
            </w:rPrChange>
          </w:rPr>
          <w:t>Staphylococcus aureus</w:t>
        </w:r>
        <w:r w:rsidRPr="00434CF6">
          <w:rPr>
            <w:rFonts w:ascii="Arial" w:hAnsi="Arial"/>
            <w:sz w:val="18"/>
            <w:szCs w:val="18"/>
            <w:rPrChange w:id="4858" w:author="Nelly Wagner" w:date="2017-01-22T13:16:00Z">
              <w:rPr/>
            </w:rPrChange>
          </w:rPr>
          <w:t xml:space="preserve"> -Induced Arthritis and Sepsis. </w:t>
        </w:r>
        <w:r w:rsidRPr="00434CF6">
          <w:rPr>
            <w:rFonts w:ascii="Arial" w:hAnsi="Arial"/>
            <w:i/>
            <w:sz w:val="18"/>
            <w:szCs w:val="18"/>
            <w:rPrChange w:id="4859" w:author="Nelly Wagner" w:date="2017-01-22T13:16:00Z">
              <w:rPr/>
            </w:rPrChange>
          </w:rPr>
          <w:t>Infection and Immunity</w:t>
        </w:r>
        <w:r w:rsidRPr="00434CF6">
          <w:rPr>
            <w:rFonts w:ascii="Arial" w:hAnsi="Arial"/>
            <w:sz w:val="18"/>
            <w:szCs w:val="18"/>
            <w:rPrChange w:id="4860" w:author="Nelly Wagner" w:date="2017-01-22T13:16:00Z">
              <w:rPr/>
            </w:rPrChange>
          </w:rPr>
          <w:t xml:space="preserve">. 2004;72(10):6106–11. </w:t>
        </w:r>
      </w:ins>
    </w:p>
    <w:p w14:paraId="13457752" w14:textId="28D52B8D" w:rsidR="008B1747" w:rsidRPr="00434CF6" w:rsidRDefault="00A962B0">
      <w:pPr>
        <w:spacing w:line="360" w:lineRule="auto"/>
        <w:ind w:left="480" w:hanging="480"/>
        <w:jc w:val="both"/>
        <w:rPr>
          <w:ins w:id="4861" w:author="Nelly Wagner" w:date="2017-01-22T10:40:00Z"/>
          <w:rFonts w:ascii="Arial" w:hAnsi="Arial"/>
          <w:sz w:val="18"/>
          <w:szCs w:val="18"/>
          <w:rPrChange w:id="4862" w:author="Nelly Wagner" w:date="2017-01-22T13:16:00Z">
            <w:rPr>
              <w:ins w:id="4863" w:author="Nelly Wagner" w:date="2017-01-22T10:40:00Z"/>
            </w:rPr>
          </w:rPrChange>
        </w:rPr>
      </w:pPr>
      <w:ins w:id="4864" w:author="Nelly Wagner" w:date="2017-01-22T10:40:00Z">
        <w:r w:rsidRPr="00434CF6">
          <w:rPr>
            <w:rFonts w:ascii="Arial" w:hAnsi="Arial"/>
            <w:sz w:val="18"/>
            <w:szCs w:val="18"/>
            <w:rPrChange w:id="4865" w:author="Nelly Wagner" w:date="2017-01-22T13:16:00Z">
              <w:rPr/>
            </w:rPrChange>
          </w:rPr>
          <w:t xml:space="preserve">Jubrail J, Morris P, Bewley MA, Stoneham S, Johnston SA, Foster SJ, et al. Inability to sustain intraphagolysosomal killing of </w:t>
        </w:r>
        <w:r w:rsidRPr="00434CF6">
          <w:rPr>
            <w:rFonts w:ascii="Arial" w:hAnsi="Arial"/>
            <w:i/>
            <w:sz w:val="18"/>
            <w:szCs w:val="18"/>
            <w:rPrChange w:id="4866" w:author="Nelly Wagner" w:date="2017-01-22T13:16:00Z">
              <w:rPr/>
            </w:rPrChange>
          </w:rPr>
          <w:t>Staphylococcus aureus</w:t>
        </w:r>
        <w:r w:rsidRPr="00434CF6">
          <w:rPr>
            <w:rFonts w:ascii="Arial" w:hAnsi="Arial"/>
            <w:sz w:val="18"/>
            <w:szCs w:val="18"/>
            <w:rPrChange w:id="4867" w:author="Nelly Wagner" w:date="2017-01-22T13:16:00Z">
              <w:rPr/>
            </w:rPrChange>
          </w:rPr>
          <w:t xml:space="preserve"> predisposes to bacterial persistence in macrophages. </w:t>
        </w:r>
        <w:r w:rsidRPr="00434CF6">
          <w:rPr>
            <w:rFonts w:ascii="Arial" w:hAnsi="Arial"/>
            <w:i/>
            <w:sz w:val="18"/>
            <w:szCs w:val="18"/>
            <w:rPrChange w:id="4868" w:author="Nelly Wagner" w:date="2017-01-22T13:16:00Z">
              <w:rPr/>
            </w:rPrChange>
          </w:rPr>
          <w:t>Cell</w:t>
        </w:r>
        <w:r w:rsidR="008B1747" w:rsidRPr="00434CF6">
          <w:rPr>
            <w:rFonts w:ascii="Arial" w:hAnsi="Arial"/>
            <w:i/>
            <w:sz w:val="18"/>
            <w:szCs w:val="18"/>
            <w:rPrChange w:id="4869" w:author="Nelly Wagner" w:date="2017-01-22T13:16:00Z">
              <w:rPr/>
            </w:rPrChange>
          </w:rPr>
          <w:t>ular</w:t>
        </w:r>
        <w:r w:rsidRPr="00434CF6">
          <w:rPr>
            <w:rFonts w:ascii="Arial" w:hAnsi="Arial"/>
            <w:i/>
            <w:sz w:val="18"/>
            <w:szCs w:val="18"/>
            <w:rPrChange w:id="4870" w:author="Nelly Wagner" w:date="2017-01-22T13:16:00Z">
              <w:rPr/>
            </w:rPrChange>
          </w:rPr>
          <w:t xml:space="preserve"> Microbiol</w:t>
        </w:r>
        <w:r w:rsidR="008B1747" w:rsidRPr="00434CF6">
          <w:rPr>
            <w:rFonts w:ascii="Arial" w:hAnsi="Arial"/>
            <w:i/>
            <w:sz w:val="18"/>
            <w:szCs w:val="18"/>
            <w:rPrChange w:id="4871" w:author="Nelly Wagner" w:date="2017-01-22T13:16:00Z">
              <w:rPr/>
            </w:rPrChange>
          </w:rPr>
          <w:t>ogy</w:t>
        </w:r>
        <w:r w:rsidR="00DE5716" w:rsidRPr="00434CF6">
          <w:rPr>
            <w:rFonts w:ascii="Arial" w:hAnsi="Arial"/>
            <w:sz w:val="18"/>
            <w:szCs w:val="18"/>
            <w:rPrChange w:id="4872" w:author="Nelly Wagner" w:date="2017-01-22T13:16:00Z">
              <w:rPr/>
            </w:rPrChange>
          </w:rPr>
          <w:t>. 2015;18(October</w:t>
        </w:r>
        <w:r w:rsidRPr="00434CF6">
          <w:rPr>
            <w:rFonts w:ascii="Arial" w:hAnsi="Arial"/>
            <w:sz w:val="18"/>
            <w:szCs w:val="18"/>
            <w:rPrChange w:id="4873" w:author="Nelly Wagner" w:date="2017-01-22T13:16:00Z">
              <w:rPr/>
            </w:rPrChange>
          </w:rPr>
          <w:t xml:space="preserve">):80–96. </w:t>
        </w:r>
      </w:ins>
    </w:p>
    <w:p w14:paraId="4ECCB5C2" w14:textId="462A3681" w:rsidR="008B1747" w:rsidRPr="00434CF6" w:rsidRDefault="008B1747">
      <w:pPr>
        <w:spacing w:line="360" w:lineRule="auto"/>
        <w:ind w:left="480" w:hanging="480"/>
        <w:jc w:val="both"/>
        <w:rPr>
          <w:ins w:id="4874" w:author="Nelly Wagner" w:date="2017-01-22T10:41:00Z"/>
          <w:rFonts w:ascii="Arial" w:hAnsi="Arial"/>
          <w:sz w:val="18"/>
          <w:szCs w:val="18"/>
          <w:rPrChange w:id="4875" w:author="Nelly Wagner" w:date="2017-01-22T13:16:00Z">
            <w:rPr>
              <w:ins w:id="4876" w:author="Nelly Wagner" w:date="2017-01-22T10:41:00Z"/>
            </w:rPr>
          </w:rPrChange>
        </w:rPr>
      </w:pPr>
      <w:ins w:id="4877" w:author="Nelly Wagner" w:date="2017-01-22T10:40:00Z">
        <w:r w:rsidRPr="00434CF6">
          <w:rPr>
            <w:rFonts w:ascii="Arial" w:hAnsi="Arial"/>
            <w:sz w:val="18"/>
            <w:szCs w:val="18"/>
            <w:rPrChange w:id="4878" w:author="Nelly Wagner" w:date="2017-01-22T13:16:00Z">
              <w:rPr/>
            </w:rPrChange>
          </w:rPr>
          <w:t>Kanther M, Sun X, Mühlbauer M, Mackey LC, Flynn EJ, Bagnat M, et al. Microbial colonization induces dynamic tempora</w:t>
        </w:r>
        <w:r w:rsidR="00DE5716" w:rsidRPr="00434CF6">
          <w:rPr>
            <w:rFonts w:ascii="Arial" w:hAnsi="Arial"/>
            <w:sz w:val="18"/>
            <w:szCs w:val="18"/>
            <w:rPrChange w:id="4879" w:author="Nelly Wagner" w:date="2017-01-22T13:16:00Z">
              <w:rPr/>
            </w:rPrChange>
          </w:rPr>
          <w:t>l and spatial patterns of NF-κ</w:t>
        </w:r>
        <w:r w:rsidRPr="00434CF6">
          <w:rPr>
            <w:rFonts w:ascii="Arial" w:hAnsi="Arial"/>
            <w:sz w:val="18"/>
            <w:szCs w:val="18"/>
            <w:rPrChange w:id="4880" w:author="Nelly Wagner" w:date="2017-01-22T13:16:00Z">
              <w:rPr/>
            </w:rPrChange>
          </w:rPr>
          <w:t xml:space="preserve">B activation in the zebrafish digestive tract. </w:t>
        </w:r>
        <w:r w:rsidRPr="00434CF6">
          <w:rPr>
            <w:rFonts w:ascii="Arial" w:hAnsi="Arial"/>
            <w:i/>
            <w:sz w:val="18"/>
            <w:szCs w:val="18"/>
            <w:rPrChange w:id="4881" w:author="Nelly Wagner" w:date="2017-01-22T13:16:00Z">
              <w:rPr/>
            </w:rPrChange>
          </w:rPr>
          <w:t>Gastroenterology</w:t>
        </w:r>
        <w:r w:rsidRPr="00434CF6">
          <w:rPr>
            <w:rFonts w:ascii="Arial" w:hAnsi="Arial"/>
            <w:sz w:val="18"/>
            <w:szCs w:val="18"/>
            <w:rPrChange w:id="4882" w:author="Nelly Wagner" w:date="2017-01-22T13:16:00Z">
              <w:rPr/>
            </w:rPrChange>
          </w:rPr>
          <w:t xml:space="preserve">. 2011;141(1):197–207. </w:t>
        </w:r>
      </w:ins>
    </w:p>
    <w:p w14:paraId="681E76F7" w14:textId="6BFCD18A" w:rsidR="008B1747" w:rsidRPr="00BA0DDA" w:rsidRDefault="008B1747">
      <w:pPr>
        <w:spacing w:line="360" w:lineRule="auto"/>
        <w:ind w:left="480" w:hanging="480"/>
        <w:jc w:val="both"/>
        <w:rPr>
          <w:ins w:id="4883" w:author="Nelly Wagner" w:date="2017-01-22T10:41:00Z"/>
          <w:rFonts w:ascii="Arial" w:hAnsi="Arial"/>
          <w:color w:val="000000"/>
          <w:sz w:val="18"/>
          <w:szCs w:val="18"/>
        </w:rPr>
      </w:pPr>
      <w:ins w:id="4884" w:author="Nelly Wagner" w:date="2017-01-22T10:41:00Z">
        <w:r w:rsidRPr="00434CF6">
          <w:rPr>
            <w:rFonts w:ascii="Arial" w:hAnsi="Arial"/>
            <w:sz w:val="18"/>
            <w:szCs w:val="18"/>
            <w:rPrChange w:id="4885" w:author="Nelly Wagner" w:date="2017-01-22T13:16:00Z">
              <w:rPr/>
            </w:rPrChange>
          </w:rPr>
          <w:t xml:space="preserve">Kettleborough RNW, Busch-Nentwich EM, Harvey SA, Dooley CM, de Bruijn E, van Eeden F, et al. A systematic genome-wide analysis of zebrafish protein-coding gene function. </w:t>
        </w:r>
        <w:r w:rsidRPr="00434CF6">
          <w:rPr>
            <w:rFonts w:ascii="Arial" w:hAnsi="Arial"/>
            <w:i/>
            <w:sz w:val="18"/>
            <w:szCs w:val="18"/>
            <w:rPrChange w:id="4886" w:author="Nelly Wagner" w:date="2017-01-22T13:16:00Z">
              <w:rPr/>
            </w:rPrChange>
          </w:rPr>
          <w:t>Nature</w:t>
        </w:r>
        <w:r w:rsidR="00DE5716" w:rsidRPr="00434CF6">
          <w:rPr>
            <w:rFonts w:ascii="Arial" w:hAnsi="Arial"/>
            <w:sz w:val="18"/>
            <w:szCs w:val="18"/>
            <w:rPrChange w:id="4887" w:author="Nelly Wagner" w:date="2017-01-22T13:16:00Z">
              <w:rPr/>
            </w:rPrChange>
          </w:rPr>
          <w:t>. 2013</w:t>
        </w:r>
        <w:r w:rsidRPr="00434CF6">
          <w:rPr>
            <w:rFonts w:ascii="Arial" w:hAnsi="Arial"/>
            <w:sz w:val="18"/>
            <w:szCs w:val="18"/>
            <w:rPrChange w:id="4888" w:author="Nelly Wagner" w:date="2017-01-22T13:16:00Z">
              <w:rPr/>
            </w:rPrChange>
          </w:rPr>
          <w:t>;496(7446):494–7.</w:t>
        </w:r>
        <w:r w:rsidRPr="008E76CC" w:rsidDel="0008212E">
          <w:rPr>
            <w:rFonts w:ascii="Arial" w:hAnsi="Arial"/>
            <w:color w:val="000000"/>
            <w:sz w:val="18"/>
            <w:szCs w:val="18"/>
          </w:rPr>
          <w:t xml:space="preserve"> </w:t>
        </w:r>
      </w:ins>
    </w:p>
    <w:p w14:paraId="310A87DB" w14:textId="77777777" w:rsidR="008B1747" w:rsidRPr="00BA0DDA" w:rsidRDefault="008B1747">
      <w:pPr>
        <w:spacing w:line="360" w:lineRule="auto"/>
        <w:ind w:left="480" w:hanging="480"/>
        <w:jc w:val="both"/>
        <w:rPr>
          <w:ins w:id="4889" w:author="Nelly Wagner" w:date="2017-01-22T10:42:00Z"/>
          <w:rFonts w:ascii="Arial" w:hAnsi="Arial"/>
          <w:color w:val="000000"/>
          <w:sz w:val="18"/>
          <w:szCs w:val="18"/>
        </w:rPr>
      </w:pPr>
      <w:ins w:id="4890" w:author="Nelly Wagner" w:date="2017-01-22T10:41:00Z">
        <w:r w:rsidRPr="00434CF6">
          <w:rPr>
            <w:rFonts w:ascii="Arial" w:hAnsi="Arial"/>
            <w:sz w:val="18"/>
            <w:szCs w:val="18"/>
            <w:rPrChange w:id="4891" w:author="Nelly Wagner" w:date="2017-01-22T13:16:00Z">
              <w:rPr/>
            </w:rPrChange>
          </w:rPr>
          <w:t xml:space="preserve">Kim HK, Falugi F, Missiakas DM, Schneewind O. Peptidoglycan-linked protein A promotes T cell-dependent antibody expansion during </w:t>
        </w:r>
        <w:r w:rsidRPr="00434CF6">
          <w:rPr>
            <w:rFonts w:ascii="Arial" w:hAnsi="Arial"/>
            <w:i/>
            <w:sz w:val="18"/>
            <w:szCs w:val="18"/>
            <w:rPrChange w:id="4892" w:author="Nelly Wagner" w:date="2017-01-22T13:16:00Z">
              <w:rPr/>
            </w:rPrChange>
          </w:rPr>
          <w:t>Staphylococcus aureus</w:t>
        </w:r>
        <w:r w:rsidRPr="00434CF6">
          <w:rPr>
            <w:rFonts w:ascii="Arial" w:hAnsi="Arial"/>
            <w:sz w:val="18"/>
            <w:szCs w:val="18"/>
            <w:rPrChange w:id="4893" w:author="Nelly Wagner" w:date="2017-01-22T13:16:00Z">
              <w:rPr/>
            </w:rPrChange>
          </w:rPr>
          <w:t xml:space="preserve"> infection. </w:t>
        </w:r>
      </w:ins>
      <w:ins w:id="4894" w:author="Nelly Wagner" w:date="2017-01-22T10:42:00Z">
        <w:r w:rsidRPr="008E76CC">
          <w:rPr>
            <w:rFonts w:ascii="Arial" w:hAnsi="Arial"/>
            <w:i/>
            <w:color w:val="000000"/>
            <w:sz w:val="18"/>
            <w:szCs w:val="18"/>
          </w:rPr>
          <w:t>Proceedings of the National Academy of Sciences</w:t>
        </w:r>
      </w:ins>
      <w:ins w:id="4895" w:author="Nelly Wagner" w:date="2017-01-22T10:41:00Z">
        <w:r w:rsidRPr="00434CF6">
          <w:rPr>
            <w:rFonts w:ascii="Arial" w:hAnsi="Arial"/>
            <w:sz w:val="18"/>
            <w:szCs w:val="18"/>
            <w:rPrChange w:id="4896" w:author="Nelly Wagner" w:date="2017-01-22T13:16:00Z">
              <w:rPr/>
            </w:rPrChange>
          </w:rPr>
          <w:t>. 2016;(22):201524267.</w:t>
        </w:r>
        <w:r w:rsidRPr="008E76CC" w:rsidDel="0008212E">
          <w:rPr>
            <w:rFonts w:ascii="Arial" w:hAnsi="Arial"/>
            <w:color w:val="000000"/>
            <w:sz w:val="18"/>
            <w:szCs w:val="18"/>
          </w:rPr>
          <w:t xml:space="preserve"> </w:t>
        </w:r>
      </w:ins>
    </w:p>
    <w:p w14:paraId="69F2E321" w14:textId="77777777" w:rsidR="008B1747" w:rsidRPr="00BA0DDA" w:rsidRDefault="008B1747">
      <w:pPr>
        <w:spacing w:line="360" w:lineRule="auto"/>
        <w:ind w:left="480" w:hanging="480"/>
        <w:jc w:val="both"/>
        <w:rPr>
          <w:ins w:id="4897" w:author="Nelly Wagner" w:date="2017-01-22T10:43:00Z"/>
          <w:rFonts w:ascii="Arial" w:hAnsi="Arial"/>
          <w:color w:val="000000"/>
          <w:sz w:val="18"/>
          <w:szCs w:val="18"/>
        </w:rPr>
      </w:pPr>
      <w:ins w:id="4898" w:author="Nelly Wagner" w:date="2017-01-22T10:42:00Z">
        <w:r w:rsidRPr="00434CF6">
          <w:rPr>
            <w:rFonts w:ascii="Arial" w:hAnsi="Arial"/>
            <w:sz w:val="18"/>
            <w:szCs w:val="18"/>
            <w:rPrChange w:id="4899" w:author="Nelly Wagner" w:date="2017-01-22T13:16:00Z">
              <w:rPr/>
            </w:rPrChange>
          </w:rPr>
          <w:t xml:space="preserve">Kim HK, Missiakas D, Schneewind O. Mouse models for infectious diseases caused by </w:t>
        </w:r>
        <w:r w:rsidRPr="00434CF6">
          <w:rPr>
            <w:rFonts w:ascii="Arial" w:hAnsi="Arial"/>
            <w:i/>
            <w:sz w:val="18"/>
            <w:szCs w:val="18"/>
            <w:rPrChange w:id="4900" w:author="Nelly Wagner" w:date="2017-01-22T13:16:00Z">
              <w:rPr/>
            </w:rPrChange>
          </w:rPr>
          <w:t>Staphylococcus aureus</w:t>
        </w:r>
        <w:r w:rsidRPr="00434CF6">
          <w:rPr>
            <w:rFonts w:ascii="Arial" w:hAnsi="Arial"/>
            <w:sz w:val="18"/>
            <w:szCs w:val="18"/>
            <w:rPrChange w:id="4901" w:author="Nelly Wagner" w:date="2017-01-22T13:16:00Z">
              <w:rPr/>
            </w:rPrChange>
          </w:rPr>
          <w:t xml:space="preserve">. </w:t>
        </w:r>
        <w:r w:rsidRPr="008E76CC">
          <w:rPr>
            <w:rFonts w:ascii="Arial" w:hAnsi="Arial"/>
            <w:i/>
            <w:color w:val="000000"/>
            <w:sz w:val="18"/>
            <w:szCs w:val="18"/>
          </w:rPr>
          <w:t>Journal of Immunological Methods</w:t>
        </w:r>
        <w:r w:rsidRPr="00434CF6">
          <w:rPr>
            <w:rFonts w:ascii="Arial" w:hAnsi="Arial"/>
            <w:sz w:val="18"/>
            <w:szCs w:val="18"/>
            <w:rPrChange w:id="4902" w:author="Nelly Wagner" w:date="2017-01-22T13:16:00Z">
              <w:rPr/>
            </w:rPrChange>
          </w:rPr>
          <w:t>. 2014;410:88–99.</w:t>
        </w:r>
        <w:r w:rsidRPr="008E76CC" w:rsidDel="0008212E">
          <w:rPr>
            <w:rFonts w:ascii="Arial" w:hAnsi="Arial"/>
            <w:color w:val="000000"/>
            <w:sz w:val="18"/>
            <w:szCs w:val="18"/>
          </w:rPr>
          <w:t xml:space="preserve"> </w:t>
        </w:r>
      </w:ins>
    </w:p>
    <w:p w14:paraId="5BFB43B3" w14:textId="77777777" w:rsidR="008B1747" w:rsidRPr="00BA0DDA" w:rsidRDefault="008B1747">
      <w:pPr>
        <w:spacing w:line="360" w:lineRule="auto"/>
        <w:ind w:left="480" w:hanging="480"/>
        <w:jc w:val="both"/>
        <w:rPr>
          <w:ins w:id="4903" w:author="Nelly Wagner" w:date="2017-01-22T10:45:00Z"/>
          <w:rFonts w:ascii="Arial" w:hAnsi="Arial"/>
          <w:color w:val="000000"/>
          <w:sz w:val="18"/>
          <w:szCs w:val="18"/>
        </w:rPr>
      </w:pPr>
      <w:ins w:id="4904" w:author="Nelly Wagner" w:date="2017-01-22T10:43:00Z">
        <w:r w:rsidRPr="00434CF6">
          <w:rPr>
            <w:rFonts w:ascii="Arial" w:hAnsi="Arial"/>
            <w:sz w:val="18"/>
            <w:szCs w:val="18"/>
            <w:rPrChange w:id="4905" w:author="Nelly Wagner" w:date="2017-01-22T13:16:00Z">
              <w:rPr/>
            </w:rPrChange>
          </w:rPr>
          <w:t xml:space="preserve">Kinchen JM, Ravichandran KS. Phagosome maturation: going through the acid test. </w:t>
        </w:r>
        <w:r w:rsidRPr="008E76CC">
          <w:rPr>
            <w:rFonts w:ascii="Arial" w:hAnsi="Arial"/>
            <w:i/>
            <w:color w:val="000000"/>
            <w:sz w:val="18"/>
            <w:szCs w:val="18"/>
          </w:rPr>
          <w:t>Nature review molecular cell biology</w:t>
        </w:r>
        <w:r w:rsidRPr="00434CF6">
          <w:rPr>
            <w:rFonts w:ascii="Arial" w:hAnsi="Arial"/>
            <w:sz w:val="18"/>
            <w:szCs w:val="18"/>
            <w:rPrChange w:id="4906" w:author="Nelly Wagner" w:date="2017-01-22T13:16:00Z">
              <w:rPr/>
            </w:rPrChange>
          </w:rPr>
          <w:t>. 2008;</w:t>
        </w:r>
      </w:ins>
      <w:ins w:id="4907" w:author="Nelly Wagner" w:date="2017-01-22T10:44:00Z">
        <w:r w:rsidRPr="00434CF6">
          <w:rPr>
            <w:rFonts w:ascii="Arial" w:hAnsi="Arial"/>
            <w:sz w:val="18"/>
            <w:szCs w:val="18"/>
            <w:rPrChange w:id="4908" w:author="Nelly Wagner" w:date="2017-01-22T13:16:00Z">
              <w:rPr/>
            </w:rPrChange>
          </w:rPr>
          <w:t>9(10):</w:t>
        </w:r>
      </w:ins>
      <w:ins w:id="4909" w:author="Nelly Wagner" w:date="2017-01-22T10:43:00Z">
        <w:r w:rsidRPr="00434CF6">
          <w:rPr>
            <w:rFonts w:ascii="Arial" w:hAnsi="Arial"/>
            <w:sz w:val="18"/>
            <w:szCs w:val="18"/>
            <w:rPrChange w:id="4910" w:author="Nelly Wagner" w:date="2017-01-22T13:16:00Z">
              <w:rPr/>
            </w:rPrChange>
          </w:rPr>
          <w:t>781-95.</w:t>
        </w:r>
        <w:r w:rsidRPr="008E76CC" w:rsidDel="0008212E">
          <w:rPr>
            <w:rFonts w:ascii="Arial" w:hAnsi="Arial"/>
            <w:color w:val="000000"/>
            <w:sz w:val="18"/>
            <w:szCs w:val="18"/>
          </w:rPr>
          <w:t xml:space="preserve"> </w:t>
        </w:r>
      </w:ins>
    </w:p>
    <w:p w14:paraId="0DAEA7FD" w14:textId="77777777" w:rsidR="008B1747" w:rsidRPr="00434CF6" w:rsidRDefault="008B1747">
      <w:pPr>
        <w:spacing w:line="360" w:lineRule="auto"/>
        <w:ind w:left="480" w:hanging="480"/>
        <w:jc w:val="both"/>
        <w:rPr>
          <w:ins w:id="4911" w:author="Nelly Wagner" w:date="2017-01-22T10:46:00Z"/>
          <w:rFonts w:ascii="Arial" w:hAnsi="Arial"/>
          <w:sz w:val="18"/>
          <w:szCs w:val="18"/>
          <w:rPrChange w:id="4912" w:author="Nelly Wagner" w:date="2017-01-22T13:16:00Z">
            <w:rPr>
              <w:ins w:id="4913" w:author="Nelly Wagner" w:date="2017-01-22T10:46:00Z"/>
            </w:rPr>
          </w:rPrChange>
        </w:rPr>
      </w:pPr>
      <w:ins w:id="4914" w:author="Nelly Wagner" w:date="2017-01-22T10:45:00Z">
        <w:r w:rsidRPr="00434CF6">
          <w:rPr>
            <w:rFonts w:ascii="Arial" w:hAnsi="Arial"/>
            <w:sz w:val="18"/>
            <w:szCs w:val="18"/>
            <w:rPrChange w:id="4915" w:author="Nelly Wagner" w:date="2017-01-22T13:16:00Z">
              <w:rPr/>
            </w:rPrChange>
          </w:rPr>
          <w:t xml:space="preserve">Kneidl J, Mysore V, Geraci J, Tuchscherr L, Löffler B, Holzinger D, et al. Soluble CD163 masks fibronectin-binding protein A-mediated inflammatory activation of </w:t>
        </w:r>
        <w:r w:rsidRPr="00434CF6">
          <w:rPr>
            <w:rFonts w:ascii="Arial" w:hAnsi="Arial"/>
            <w:i/>
            <w:sz w:val="18"/>
            <w:szCs w:val="18"/>
            <w:rPrChange w:id="4916" w:author="Nelly Wagner" w:date="2017-01-22T13:16:00Z">
              <w:rPr/>
            </w:rPrChange>
          </w:rPr>
          <w:t>Staphylococcus aureus</w:t>
        </w:r>
        <w:r w:rsidRPr="00434CF6">
          <w:rPr>
            <w:rFonts w:ascii="Arial" w:hAnsi="Arial"/>
            <w:sz w:val="18"/>
            <w:szCs w:val="18"/>
            <w:rPrChange w:id="4917" w:author="Nelly Wagner" w:date="2017-01-22T13:16:00Z">
              <w:rPr/>
            </w:rPrChange>
          </w:rPr>
          <w:t xml:space="preserve"> infected monocytes. </w:t>
        </w:r>
        <w:r w:rsidRPr="00434CF6">
          <w:rPr>
            <w:rFonts w:ascii="Arial" w:hAnsi="Arial"/>
            <w:i/>
            <w:sz w:val="18"/>
            <w:szCs w:val="18"/>
            <w:rPrChange w:id="4918" w:author="Nelly Wagner" w:date="2017-01-22T13:16:00Z">
              <w:rPr/>
            </w:rPrChange>
          </w:rPr>
          <w:t>Cellular Microbiol</w:t>
        </w:r>
      </w:ins>
      <w:ins w:id="4919" w:author="Nelly Wagner" w:date="2017-01-22T10:46:00Z">
        <w:r w:rsidRPr="00434CF6">
          <w:rPr>
            <w:rFonts w:ascii="Arial" w:hAnsi="Arial"/>
            <w:i/>
            <w:sz w:val="18"/>
            <w:szCs w:val="18"/>
            <w:rPrChange w:id="4920" w:author="Nelly Wagner" w:date="2017-01-22T13:16:00Z">
              <w:rPr/>
            </w:rPrChange>
          </w:rPr>
          <w:t>ogy</w:t>
        </w:r>
      </w:ins>
      <w:ins w:id="4921" w:author="Nelly Wagner" w:date="2017-01-22T10:45:00Z">
        <w:r w:rsidRPr="00434CF6">
          <w:rPr>
            <w:rFonts w:ascii="Arial" w:hAnsi="Arial"/>
            <w:sz w:val="18"/>
            <w:szCs w:val="18"/>
            <w:rPrChange w:id="4922" w:author="Nelly Wagner" w:date="2017-01-22T13:16:00Z">
              <w:rPr/>
            </w:rPrChange>
          </w:rPr>
          <w:t xml:space="preserve">. 2014;16(3):364–77. </w:t>
        </w:r>
      </w:ins>
    </w:p>
    <w:p w14:paraId="5DDA2AB9" w14:textId="77777777" w:rsidR="002D1117" w:rsidRPr="00BA0DDA" w:rsidRDefault="008B1747">
      <w:pPr>
        <w:spacing w:line="360" w:lineRule="auto"/>
        <w:ind w:left="480" w:hanging="480"/>
        <w:jc w:val="both"/>
        <w:rPr>
          <w:ins w:id="4923" w:author="Nelly Wagner" w:date="2017-01-22T10:51:00Z"/>
          <w:rFonts w:ascii="Arial" w:hAnsi="Arial"/>
          <w:color w:val="000000"/>
          <w:sz w:val="18"/>
          <w:szCs w:val="18"/>
        </w:rPr>
      </w:pPr>
      <w:ins w:id="4924" w:author="Nelly Wagner" w:date="2017-01-22T10:46:00Z">
        <w:r w:rsidRPr="00434CF6">
          <w:rPr>
            <w:rFonts w:ascii="Arial" w:hAnsi="Arial"/>
            <w:sz w:val="18"/>
            <w:szCs w:val="18"/>
            <w:rPrChange w:id="4925" w:author="Nelly Wagner" w:date="2017-01-22T13:16:00Z">
              <w:rPr/>
            </w:rPrChange>
          </w:rPr>
          <w:t xml:space="preserve">Kobayashi SD, Malachowa N, Deleo FR. Pathogenesis of </w:t>
        </w:r>
        <w:r w:rsidRPr="00434CF6">
          <w:rPr>
            <w:rFonts w:ascii="Arial" w:hAnsi="Arial"/>
            <w:i/>
            <w:sz w:val="18"/>
            <w:szCs w:val="18"/>
            <w:rPrChange w:id="4926" w:author="Nelly Wagner" w:date="2017-01-22T13:16:00Z">
              <w:rPr/>
            </w:rPrChange>
          </w:rPr>
          <w:t>Staphylococcus aureus</w:t>
        </w:r>
        <w:r w:rsidRPr="00434CF6">
          <w:rPr>
            <w:rFonts w:ascii="Arial" w:hAnsi="Arial"/>
            <w:sz w:val="18"/>
            <w:szCs w:val="18"/>
            <w:rPrChange w:id="4927" w:author="Nelly Wagner" w:date="2017-01-22T13:16:00Z">
              <w:rPr/>
            </w:rPrChange>
          </w:rPr>
          <w:t xml:space="preserve"> abscesses. </w:t>
        </w:r>
        <w:r w:rsidRPr="008E76CC">
          <w:rPr>
            <w:rFonts w:ascii="Arial" w:hAnsi="Arial"/>
            <w:i/>
            <w:color w:val="000000"/>
            <w:sz w:val="18"/>
            <w:szCs w:val="18"/>
          </w:rPr>
          <w:t>American Journal of Pathology</w:t>
        </w:r>
        <w:r w:rsidRPr="00434CF6">
          <w:rPr>
            <w:rFonts w:ascii="Arial" w:hAnsi="Arial"/>
            <w:sz w:val="18"/>
            <w:szCs w:val="18"/>
            <w:rPrChange w:id="4928" w:author="Nelly Wagner" w:date="2017-01-22T13:16:00Z">
              <w:rPr/>
            </w:rPrChange>
          </w:rPr>
          <w:t>. 2015;185(6):1518–27.</w:t>
        </w:r>
        <w:r w:rsidRPr="008E76CC" w:rsidDel="0008212E">
          <w:rPr>
            <w:rFonts w:ascii="Arial" w:hAnsi="Arial"/>
            <w:color w:val="000000"/>
            <w:sz w:val="18"/>
            <w:szCs w:val="18"/>
          </w:rPr>
          <w:t xml:space="preserve"> </w:t>
        </w:r>
      </w:ins>
    </w:p>
    <w:p w14:paraId="1A48D5AB" w14:textId="49815FB6" w:rsidR="002D1117" w:rsidRPr="00BA0DDA" w:rsidRDefault="002D1117">
      <w:pPr>
        <w:spacing w:line="360" w:lineRule="auto"/>
        <w:ind w:left="480" w:hanging="480"/>
        <w:jc w:val="both"/>
        <w:rPr>
          <w:ins w:id="4929" w:author="Nelly Wagner" w:date="2017-01-22T10:52:00Z"/>
          <w:rFonts w:ascii="Arial" w:hAnsi="Arial"/>
          <w:color w:val="000000"/>
          <w:sz w:val="18"/>
          <w:szCs w:val="18"/>
        </w:rPr>
      </w:pPr>
      <w:ins w:id="4930" w:author="Nelly Wagner" w:date="2017-01-22T10:51:00Z">
        <w:r w:rsidRPr="00434CF6">
          <w:rPr>
            <w:rFonts w:ascii="Arial" w:hAnsi="Arial"/>
            <w:sz w:val="18"/>
            <w:szCs w:val="18"/>
            <w:rPrChange w:id="4931" w:author="Nelly Wagner" w:date="2017-01-22T13:16:00Z">
              <w:rPr/>
            </w:rPrChange>
          </w:rPr>
          <w:t>Kopp R, Pelster B, Schwerte T. How does blood cell concentration modulate cardiovascular parameters in developing zebrafish (</w:t>
        </w:r>
        <w:r w:rsidRPr="00434CF6">
          <w:rPr>
            <w:rFonts w:ascii="Arial" w:hAnsi="Arial"/>
            <w:i/>
            <w:sz w:val="18"/>
            <w:szCs w:val="18"/>
            <w:rPrChange w:id="4932" w:author="Nelly Wagner" w:date="2017-01-22T13:16:00Z">
              <w:rPr/>
            </w:rPrChange>
          </w:rPr>
          <w:t>Danio rerio</w:t>
        </w:r>
        <w:r w:rsidRPr="00434CF6">
          <w:rPr>
            <w:rFonts w:ascii="Arial" w:hAnsi="Arial"/>
            <w:sz w:val="18"/>
            <w:szCs w:val="18"/>
            <w:rPrChange w:id="4933" w:author="Nelly Wagner" w:date="2017-01-22T13:16:00Z">
              <w:rPr/>
            </w:rPrChange>
          </w:rPr>
          <w:t xml:space="preserve">)? </w:t>
        </w:r>
        <w:r w:rsidRPr="008E76CC">
          <w:rPr>
            <w:rFonts w:ascii="Arial" w:hAnsi="Arial"/>
            <w:i/>
            <w:color w:val="000000"/>
            <w:sz w:val="18"/>
            <w:szCs w:val="18"/>
          </w:rPr>
          <w:t>Comparative biochemistry and physiology</w:t>
        </w:r>
        <w:r w:rsidR="00DE5716" w:rsidRPr="00434CF6">
          <w:rPr>
            <w:rFonts w:ascii="Arial" w:hAnsi="Arial"/>
            <w:sz w:val="18"/>
            <w:szCs w:val="18"/>
            <w:rPrChange w:id="4934" w:author="Nelly Wagner" w:date="2017-01-22T13:16:00Z">
              <w:rPr/>
            </w:rPrChange>
          </w:rPr>
          <w:t>. 2007</w:t>
        </w:r>
        <w:r w:rsidRPr="00434CF6">
          <w:rPr>
            <w:rFonts w:ascii="Arial" w:hAnsi="Arial"/>
            <w:sz w:val="18"/>
            <w:szCs w:val="18"/>
            <w:rPrChange w:id="4935" w:author="Nelly Wagner" w:date="2017-01-22T13:16:00Z">
              <w:rPr/>
            </w:rPrChange>
          </w:rPr>
          <w:t>;146(3):400–7.</w:t>
        </w:r>
        <w:r w:rsidRPr="008E76CC" w:rsidDel="0008212E">
          <w:rPr>
            <w:rFonts w:ascii="Arial" w:hAnsi="Arial"/>
            <w:color w:val="000000"/>
            <w:sz w:val="18"/>
            <w:szCs w:val="18"/>
          </w:rPr>
          <w:t xml:space="preserve"> </w:t>
        </w:r>
      </w:ins>
    </w:p>
    <w:p w14:paraId="56DE81F2" w14:textId="7506D012" w:rsidR="002D1117" w:rsidRPr="00BA0DDA" w:rsidRDefault="002D1117">
      <w:pPr>
        <w:spacing w:line="360" w:lineRule="auto"/>
        <w:ind w:left="480" w:hanging="480"/>
        <w:jc w:val="both"/>
        <w:rPr>
          <w:ins w:id="4936" w:author="Nelly Wagner" w:date="2017-01-22T10:53:00Z"/>
          <w:rFonts w:ascii="Arial" w:hAnsi="Arial"/>
          <w:color w:val="000000"/>
          <w:sz w:val="18"/>
          <w:szCs w:val="18"/>
        </w:rPr>
      </w:pPr>
      <w:ins w:id="4937" w:author="Nelly Wagner" w:date="2017-01-22T10:52:00Z">
        <w:r w:rsidRPr="00434CF6">
          <w:rPr>
            <w:rFonts w:ascii="Arial" w:hAnsi="Arial"/>
            <w:sz w:val="18"/>
            <w:szCs w:val="18"/>
            <w:rPrChange w:id="4938" w:author="Nelly Wagner" w:date="2017-01-22T13:16:00Z">
              <w:rPr/>
            </w:rPrChange>
          </w:rPr>
          <w:t xml:space="preserve">Kriegeskorte A, Grubmüller S, Huber C, Kahl BC, von Eiff C, Proctor RA, et al. </w:t>
        </w:r>
        <w:r w:rsidRPr="00434CF6">
          <w:rPr>
            <w:rFonts w:ascii="Arial" w:hAnsi="Arial"/>
            <w:i/>
            <w:sz w:val="18"/>
            <w:szCs w:val="18"/>
            <w:rPrChange w:id="4939" w:author="Nelly Wagner" w:date="2017-01-22T13:16:00Z">
              <w:rPr/>
            </w:rPrChange>
          </w:rPr>
          <w:t>Staphylococcus aureus</w:t>
        </w:r>
        <w:r w:rsidRPr="00434CF6">
          <w:rPr>
            <w:rFonts w:ascii="Arial" w:hAnsi="Arial"/>
            <w:sz w:val="18"/>
            <w:szCs w:val="18"/>
            <w:rPrChange w:id="4940" w:author="Nelly Wagner" w:date="2017-01-22T13:16:00Z">
              <w:rPr/>
            </w:rPrChange>
          </w:rPr>
          <w:t xml:space="preserve"> small colony variants show common metabolic features in central metabolism irrespective of the underlying au</w:t>
        </w:r>
        <w:r w:rsidR="00DE5716" w:rsidRPr="00434CF6">
          <w:rPr>
            <w:rFonts w:ascii="Arial" w:hAnsi="Arial"/>
            <w:sz w:val="18"/>
            <w:szCs w:val="18"/>
            <w:rPrChange w:id="4941" w:author="Nelly Wagner" w:date="2017-01-22T13:16:00Z">
              <w:rPr/>
            </w:rPrChange>
          </w:rPr>
          <w:t xml:space="preserve">xotrophism. </w:t>
        </w:r>
        <w:r w:rsidR="00DE5716" w:rsidRPr="00434CF6">
          <w:rPr>
            <w:rFonts w:ascii="Arial" w:hAnsi="Arial"/>
            <w:i/>
            <w:sz w:val="18"/>
            <w:szCs w:val="18"/>
            <w:rPrChange w:id="4942" w:author="Nelly Wagner" w:date="2017-01-22T13:16:00Z">
              <w:rPr/>
            </w:rPrChange>
          </w:rPr>
          <w:t>Frontiers in Cellular</w:t>
        </w:r>
        <w:r w:rsidRPr="00434CF6">
          <w:rPr>
            <w:rFonts w:ascii="Arial" w:hAnsi="Arial"/>
            <w:i/>
            <w:sz w:val="18"/>
            <w:szCs w:val="18"/>
            <w:rPrChange w:id="4943" w:author="Nelly Wagner" w:date="2017-01-22T13:16:00Z">
              <w:rPr/>
            </w:rPrChange>
          </w:rPr>
          <w:t xml:space="preserve"> and Infecti</w:t>
        </w:r>
        <w:r w:rsidR="00DE5716" w:rsidRPr="00434CF6">
          <w:rPr>
            <w:rFonts w:ascii="Arial" w:hAnsi="Arial"/>
            <w:i/>
            <w:sz w:val="18"/>
            <w:szCs w:val="18"/>
            <w:rPrChange w:id="4944" w:author="Nelly Wagner" w:date="2017-01-22T13:16:00Z">
              <w:rPr/>
            </w:rPrChange>
          </w:rPr>
          <w:t>on Microbiology</w:t>
        </w:r>
        <w:r w:rsidR="00DE5716" w:rsidRPr="00434CF6">
          <w:rPr>
            <w:rFonts w:ascii="Arial" w:hAnsi="Arial"/>
            <w:sz w:val="18"/>
            <w:szCs w:val="18"/>
            <w:rPrChange w:id="4945" w:author="Nelly Wagner" w:date="2017-01-22T13:16:00Z">
              <w:rPr/>
            </w:rPrChange>
          </w:rPr>
          <w:t>. 2014;4(October)</w:t>
        </w:r>
        <w:r w:rsidRPr="00434CF6">
          <w:rPr>
            <w:rFonts w:ascii="Arial" w:hAnsi="Arial"/>
            <w:sz w:val="18"/>
            <w:szCs w:val="18"/>
            <w:rPrChange w:id="4946" w:author="Nelly Wagner" w:date="2017-01-22T13:16:00Z">
              <w:rPr/>
            </w:rPrChange>
          </w:rPr>
          <w:t>:141.</w:t>
        </w:r>
        <w:r w:rsidRPr="008E76CC" w:rsidDel="0008212E">
          <w:rPr>
            <w:rFonts w:ascii="Arial" w:hAnsi="Arial"/>
            <w:color w:val="000000"/>
            <w:sz w:val="18"/>
            <w:szCs w:val="18"/>
          </w:rPr>
          <w:t xml:space="preserve"> </w:t>
        </w:r>
      </w:ins>
    </w:p>
    <w:p w14:paraId="4035AB9B" w14:textId="77777777" w:rsidR="002D1117" w:rsidRPr="00434CF6" w:rsidRDefault="002D1117">
      <w:pPr>
        <w:spacing w:line="360" w:lineRule="auto"/>
        <w:ind w:left="480" w:hanging="480"/>
        <w:jc w:val="both"/>
        <w:rPr>
          <w:ins w:id="4947" w:author="Nelly Wagner" w:date="2017-01-22T10:53:00Z"/>
          <w:rFonts w:ascii="Arial" w:hAnsi="Arial"/>
          <w:sz w:val="18"/>
          <w:szCs w:val="18"/>
          <w:rPrChange w:id="4948" w:author="Nelly Wagner" w:date="2017-01-22T13:16:00Z">
            <w:rPr>
              <w:ins w:id="4949" w:author="Nelly Wagner" w:date="2017-01-22T10:53:00Z"/>
            </w:rPr>
          </w:rPrChange>
        </w:rPr>
      </w:pPr>
      <w:ins w:id="4950" w:author="Nelly Wagner" w:date="2017-01-22T10:53:00Z">
        <w:r w:rsidRPr="00434CF6">
          <w:rPr>
            <w:rFonts w:ascii="Arial" w:hAnsi="Arial"/>
            <w:sz w:val="18"/>
            <w:szCs w:val="18"/>
            <w:rPrChange w:id="4951" w:author="Nelly Wagner" w:date="2017-01-22T13:16:00Z">
              <w:rPr/>
            </w:rPrChange>
          </w:rPr>
          <w:t xml:space="preserve">Kubica M, Guzik K, Koziel J, Zarebski M, Richter W, Gajkowska B, et al. A potential new pathway for </w:t>
        </w:r>
        <w:r w:rsidRPr="00434CF6">
          <w:rPr>
            <w:rFonts w:ascii="Arial" w:hAnsi="Arial"/>
            <w:i/>
            <w:sz w:val="18"/>
            <w:szCs w:val="18"/>
            <w:rPrChange w:id="4952" w:author="Nelly Wagner" w:date="2017-01-22T13:16:00Z">
              <w:rPr/>
            </w:rPrChange>
          </w:rPr>
          <w:t xml:space="preserve">Staphylococcus aureus </w:t>
        </w:r>
        <w:r w:rsidRPr="00434CF6">
          <w:rPr>
            <w:rFonts w:ascii="Arial" w:hAnsi="Arial"/>
            <w:sz w:val="18"/>
            <w:szCs w:val="18"/>
            <w:rPrChange w:id="4953" w:author="Nelly Wagner" w:date="2017-01-22T13:16:00Z">
              <w:rPr/>
            </w:rPrChange>
          </w:rPr>
          <w:t xml:space="preserve">dissemination: the silent survival of </w:t>
        </w:r>
        <w:r w:rsidRPr="00434CF6">
          <w:rPr>
            <w:rFonts w:ascii="Arial" w:hAnsi="Arial"/>
            <w:i/>
            <w:sz w:val="18"/>
            <w:szCs w:val="18"/>
            <w:rPrChange w:id="4954" w:author="Nelly Wagner" w:date="2017-01-22T13:16:00Z">
              <w:rPr/>
            </w:rPrChange>
          </w:rPr>
          <w:t>S. aureus</w:t>
        </w:r>
        <w:r w:rsidRPr="00434CF6">
          <w:rPr>
            <w:rFonts w:ascii="Arial" w:hAnsi="Arial"/>
            <w:sz w:val="18"/>
            <w:szCs w:val="18"/>
            <w:rPrChange w:id="4955" w:author="Nelly Wagner" w:date="2017-01-22T13:16:00Z">
              <w:rPr/>
            </w:rPrChange>
          </w:rPr>
          <w:t xml:space="preserve"> phagocytosed by human monocyte-derived macrophages. </w:t>
        </w:r>
        <w:r w:rsidRPr="00434CF6">
          <w:rPr>
            <w:rFonts w:ascii="Arial" w:hAnsi="Arial"/>
            <w:i/>
            <w:sz w:val="18"/>
            <w:szCs w:val="18"/>
            <w:rPrChange w:id="4956" w:author="Nelly Wagner" w:date="2017-01-22T13:16:00Z">
              <w:rPr/>
            </w:rPrChange>
          </w:rPr>
          <w:t>PLoS One</w:t>
        </w:r>
        <w:r w:rsidRPr="00434CF6">
          <w:rPr>
            <w:rFonts w:ascii="Arial" w:hAnsi="Arial"/>
            <w:sz w:val="18"/>
            <w:szCs w:val="18"/>
            <w:rPrChange w:id="4957" w:author="Nelly Wagner" w:date="2017-01-22T13:16:00Z">
              <w:rPr/>
            </w:rPrChange>
          </w:rPr>
          <w:t>. 2008 Jan;3(1):e1409.</w:t>
        </w:r>
      </w:ins>
    </w:p>
    <w:p w14:paraId="5D3590AB" w14:textId="77777777" w:rsidR="002D1117" w:rsidRPr="00BA0DDA" w:rsidRDefault="002D1117">
      <w:pPr>
        <w:spacing w:line="360" w:lineRule="auto"/>
        <w:ind w:left="480" w:hanging="480"/>
        <w:jc w:val="both"/>
        <w:rPr>
          <w:ins w:id="4958" w:author="Nelly Wagner" w:date="2017-01-22T10:54:00Z"/>
          <w:rFonts w:ascii="Arial" w:hAnsi="Arial"/>
          <w:color w:val="000000"/>
          <w:sz w:val="18"/>
          <w:szCs w:val="18"/>
        </w:rPr>
      </w:pPr>
      <w:ins w:id="4959" w:author="Nelly Wagner" w:date="2017-01-22T10:53:00Z">
        <w:r w:rsidRPr="00434CF6">
          <w:rPr>
            <w:rFonts w:ascii="Arial" w:hAnsi="Arial"/>
            <w:sz w:val="18"/>
            <w:szCs w:val="18"/>
            <w:rPrChange w:id="4960" w:author="Nelly Wagner" w:date="2017-01-22T13:16:00Z">
              <w:rPr/>
            </w:rPrChange>
          </w:rPr>
          <w:lastRenderedPageBreak/>
          <w:t xml:space="preserve">Laarman AJ, Mijnheer G, Mootz JM, Rooijen WJM Van, Ruyken M, Malone CL, et al. </w:t>
        </w:r>
        <w:r w:rsidRPr="00434CF6">
          <w:rPr>
            <w:rFonts w:ascii="Arial" w:hAnsi="Arial"/>
            <w:i/>
            <w:sz w:val="18"/>
            <w:szCs w:val="18"/>
            <w:rPrChange w:id="4961" w:author="Nelly Wagner" w:date="2017-01-22T13:16:00Z">
              <w:rPr/>
            </w:rPrChange>
          </w:rPr>
          <w:t>Staphylococcus aureus</w:t>
        </w:r>
        <w:r w:rsidRPr="00434CF6">
          <w:rPr>
            <w:rFonts w:ascii="Arial" w:hAnsi="Arial"/>
            <w:sz w:val="18"/>
            <w:szCs w:val="18"/>
            <w:rPrChange w:id="4962" w:author="Nelly Wagner" w:date="2017-01-22T13:16:00Z">
              <w:rPr/>
            </w:rPrChange>
          </w:rPr>
          <w:t xml:space="preserve"> Staphopain A inhibits CXCR2-dependent neutrophil activation and chemotaxis. </w:t>
        </w:r>
      </w:ins>
      <w:ins w:id="4963" w:author="Nelly Wagner" w:date="2017-01-22T10:54:00Z">
        <w:r w:rsidRPr="00434CF6">
          <w:rPr>
            <w:rFonts w:ascii="Arial" w:hAnsi="Arial"/>
            <w:i/>
            <w:sz w:val="18"/>
            <w:szCs w:val="18"/>
            <w:rPrChange w:id="4964" w:author="Nelly Wagner" w:date="2017-01-22T13:16:00Z">
              <w:rPr/>
            </w:rPrChange>
          </w:rPr>
          <w:t xml:space="preserve">The </w:t>
        </w:r>
      </w:ins>
      <w:ins w:id="4965" w:author="Nelly Wagner" w:date="2017-01-22T10:53:00Z">
        <w:r w:rsidRPr="00434CF6">
          <w:rPr>
            <w:rFonts w:ascii="Arial" w:hAnsi="Arial"/>
            <w:i/>
            <w:sz w:val="18"/>
            <w:szCs w:val="18"/>
            <w:rPrChange w:id="4966" w:author="Nelly Wagner" w:date="2017-01-22T13:16:00Z">
              <w:rPr/>
            </w:rPrChange>
          </w:rPr>
          <w:t>EMBO J</w:t>
        </w:r>
      </w:ins>
      <w:ins w:id="4967" w:author="Nelly Wagner" w:date="2017-01-22T10:54:00Z">
        <w:r w:rsidRPr="00434CF6">
          <w:rPr>
            <w:rFonts w:ascii="Arial" w:hAnsi="Arial"/>
            <w:i/>
            <w:sz w:val="18"/>
            <w:szCs w:val="18"/>
            <w:rPrChange w:id="4968" w:author="Nelly Wagner" w:date="2017-01-22T13:16:00Z">
              <w:rPr/>
            </w:rPrChange>
          </w:rPr>
          <w:t>ournal</w:t>
        </w:r>
      </w:ins>
      <w:ins w:id="4969" w:author="Nelly Wagner" w:date="2017-01-22T10:53:00Z">
        <w:r w:rsidRPr="00434CF6">
          <w:rPr>
            <w:rFonts w:ascii="Arial" w:hAnsi="Arial"/>
            <w:sz w:val="18"/>
            <w:szCs w:val="18"/>
            <w:rPrChange w:id="4970" w:author="Nelly Wagner" w:date="2017-01-22T13:16:00Z">
              <w:rPr/>
            </w:rPrChange>
          </w:rPr>
          <w:t>. 2012;31(17):3607–19.</w:t>
        </w:r>
        <w:r w:rsidRPr="008E76CC" w:rsidDel="0008212E">
          <w:rPr>
            <w:rFonts w:ascii="Arial" w:hAnsi="Arial"/>
            <w:color w:val="000000"/>
            <w:sz w:val="18"/>
            <w:szCs w:val="18"/>
          </w:rPr>
          <w:t xml:space="preserve"> </w:t>
        </w:r>
      </w:ins>
    </w:p>
    <w:p w14:paraId="717AB6E6" w14:textId="77777777" w:rsidR="002D1117" w:rsidRPr="00BA0DDA" w:rsidRDefault="002D1117">
      <w:pPr>
        <w:spacing w:line="360" w:lineRule="auto"/>
        <w:ind w:left="480" w:hanging="480"/>
        <w:jc w:val="both"/>
        <w:rPr>
          <w:ins w:id="4971" w:author="Nelly Wagner" w:date="2017-01-22T10:55:00Z"/>
          <w:rFonts w:ascii="Arial" w:hAnsi="Arial"/>
          <w:color w:val="000000"/>
          <w:sz w:val="18"/>
          <w:szCs w:val="18"/>
        </w:rPr>
      </w:pPr>
      <w:ins w:id="4972" w:author="Nelly Wagner" w:date="2017-01-22T10:54:00Z">
        <w:r w:rsidRPr="00434CF6">
          <w:rPr>
            <w:rFonts w:ascii="Arial" w:hAnsi="Arial"/>
            <w:sz w:val="18"/>
            <w:szCs w:val="18"/>
            <w:rPrChange w:id="4973" w:author="Nelly Wagner" w:date="2017-01-22T13:16:00Z">
              <w:rPr/>
            </w:rPrChange>
          </w:rPr>
          <w:t xml:space="preserve">Lacy P. Mechanisms of degranulation in neutrophils. </w:t>
        </w:r>
        <w:r w:rsidRPr="00434CF6">
          <w:rPr>
            <w:rFonts w:ascii="Arial" w:hAnsi="Arial"/>
            <w:i/>
            <w:sz w:val="18"/>
            <w:szCs w:val="18"/>
            <w:rPrChange w:id="4974" w:author="Nelly Wagner" w:date="2017-01-22T13:16:00Z">
              <w:rPr/>
            </w:rPrChange>
          </w:rPr>
          <w:t>Allergy, Asthma and Clinical Immunology</w:t>
        </w:r>
        <w:r w:rsidRPr="00434CF6">
          <w:rPr>
            <w:rFonts w:ascii="Arial" w:hAnsi="Arial"/>
            <w:sz w:val="18"/>
            <w:szCs w:val="18"/>
            <w:rPrChange w:id="4975" w:author="Nelly Wagner" w:date="2017-01-22T13:16:00Z">
              <w:rPr/>
            </w:rPrChange>
          </w:rPr>
          <w:t>. 2006;2(3):98–108.</w:t>
        </w:r>
        <w:r w:rsidRPr="008E76CC" w:rsidDel="0008212E">
          <w:rPr>
            <w:rFonts w:ascii="Arial" w:hAnsi="Arial"/>
            <w:color w:val="000000"/>
            <w:sz w:val="18"/>
            <w:szCs w:val="18"/>
          </w:rPr>
          <w:t xml:space="preserve"> </w:t>
        </w:r>
      </w:ins>
    </w:p>
    <w:p w14:paraId="7D148817" w14:textId="77777777" w:rsidR="002D1117" w:rsidRPr="00BA0DDA" w:rsidRDefault="002D1117">
      <w:pPr>
        <w:spacing w:line="360" w:lineRule="auto"/>
        <w:ind w:left="480" w:hanging="480"/>
        <w:jc w:val="both"/>
        <w:rPr>
          <w:ins w:id="4976" w:author="Nelly Wagner" w:date="2017-01-22T10:55:00Z"/>
          <w:rFonts w:ascii="Arial" w:hAnsi="Arial"/>
          <w:color w:val="000000"/>
          <w:sz w:val="18"/>
          <w:szCs w:val="18"/>
        </w:rPr>
      </w:pPr>
      <w:ins w:id="4977" w:author="Nelly Wagner" w:date="2017-01-22T10:55:00Z">
        <w:r w:rsidRPr="00434CF6">
          <w:rPr>
            <w:rFonts w:ascii="Arial" w:hAnsi="Arial"/>
            <w:sz w:val="18"/>
            <w:szCs w:val="18"/>
            <w:rPrChange w:id="4978" w:author="Nelly Wagner" w:date="2017-01-22T13:16:00Z">
              <w:rPr/>
            </w:rPrChange>
          </w:rPr>
          <w:t xml:space="preserve">Lam RS, O’Brien-Simpson NM, Holden JA, Lenzo JC, Fong SB, Reynolds EC, et al. Unprimed, M1 and M2 Macrophages Differentially Interact with </w:t>
        </w:r>
        <w:r w:rsidRPr="00434CF6">
          <w:rPr>
            <w:rFonts w:ascii="Arial" w:hAnsi="Arial"/>
            <w:i/>
            <w:sz w:val="18"/>
            <w:szCs w:val="18"/>
            <w:rPrChange w:id="4979" w:author="Nelly Wagner" w:date="2017-01-22T13:16:00Z">
              <w:rPr/>
            </w:rPrChange>
          </w:rPr>
          <w:t>Porphyromonas gingivalis. PLoS One</w:t>
        </w:r>
        <w:r w:rsidRPr="00434CF6">
          <w:rPr>
            <w:rFonts w:ascii="Arial" w:hAnsi="Arial"/>
            <w:sz w:val="18"/>
            <w:szCs w:val="18"/>
            <w:rPrChange w:id="4980" w:author="Nelly Wagner" w:date="2017-01-22T13:16:00Z">
              <w:rPr/>
            </w:rPrChange>
          </w:rPr>
          <w:t>. 2016;11(7):e0158629.</w:t>
        </w:r>
        <w:r w:rsidRPr="008E76CC" w:rsidDel="0008212E">
          <w:rPr>
            <w:rFonts w:ascii="Arial" w:hAnsi="Arial"/>
            <w:color w:val="000000"/>
            <w:sz w:val="18"/>
            <w:szCs w:val="18"/>
          </w:rPr>
          <w:t xml:space="preserve"> </w:t>
        </w:r>
      </w:ins>
    </w:p>
    <w:p w14:paraId="68095E0D" w14:textId="77777777" w:rsidR="002D1117" w:rsidRPr="00434CF6" w:rsidRDefault="002D1117">
      <w:pPr>
        <w:spacing w:line="360" w:lineRule="auto"/>
        <w:ind w:left="480" w:hanging="480"/>
        <w:jc w:val="both"/>
        <w:rPr>
          <w:ins w:id="4981" w:author="Nelly Wagner" w:date="2017-01-22T10:56:00Z"/>
          <w:rFonts w:ascii="Arial" w:hAnsi="Arial"/>
          <w:sz w:val="18"/>
          <w:szCs w:val="18"/>
          <w:rPrChange w:id="4982" w:author="Nelly Wagner" w:date="2017-01-22T13:16:00Z">
            <w:rPr>
              <w:ins w:id="4983" w:author="Nelly Wagner" w:date="2017-01-22T10:56:00Z"/>
            </w:rPr>
          </w:rPrChange>
        </w:rPr>
      </w:pPr>
      <w:ins w:id="4984" w:author="Nelly Wagner" w:date="2017-01-22T10:55:00Z">
        <w:r w:rsidRPr="00434CF6">
          <w:rPr>
            <w:rFonts w:ascii="Arial" w:hAnsi="Arial"/>
            <w:sz w:val="18"/>
            <w:szCs w:val="18"/>
            <w:rPrChange w:id="4985" w:author="Nelly Wagner" w:date="2017-01-22T13:16:00Z">
              <w:rPr/>
            </w:rPrChange>
          </w:rPr>
          <w:t xml:space="preserve">Lamb FS, Hook JS, Hilkin BM, Huber JN, Volk a PD, Moreland JG. Endotoxin priming of neutrophils requires endocytosis and NADPH oxidase-dependent endosomal reactive oxygen species. </w:t>
        </w:r>
        <w:r w:rsidRPr="00434CF6">
          <w:rPr>
            <w:rFonts w:ascii="Arial" w:hAnsi="Arial"/>
            <w:i/>
            <w:sz w:val="18"/>
            <w:szCs w:val="18"/>
            <w:rPrChange w:id="4986" w:author="Nelly Wagner" w:date="2017-01-22T13:16:00Z">
              <w:rPr/>
            </w:rPrChange>
          </w:rPr>
          <w:t>The J</w:t>
        </w:r>
      </w:ins>
      <w:ins w:id="4987" w:author="Nelly Wagner" w:date="2017-01-22T10:56:00Z">
        <w:r w:rsidRPr="00434CF6">
          <w:rPr>
            <w:rFonts w:ascii="Arial" w:hAnsi="Arial"/>
            <w:i/>
            <w:sz w:val="18"/>
            <w:szCs w:val="18"/>
            <w:rPrChange w:id="4988" w:author="Nelly Wagner" w:date="2017-01-22T13:16:00Z">
              <w:rPr/>
            </w:rPrChange>
          </w:rPr>
          <w:t>ournal of</w:t>
        </w:r>
      </w:ins>
      <w:ins w:id="4989" w:author="Nelly Wagner" w:date="2017-01-22T10:55:00Z">
        <w:r w:rsidRPr="00434CF6">
          <w:rPr>
            <w:rFonts w:ascii="Arial" w:hAnsi="Arial"/>
            <w:i/>
            <w:sz w:val="18"/>
            <w:szCs w:val="18"/>
            <w:rPrChange w:id="4990" w:author="Nelly Wagner" w:date="2017-01-22T13:16:00Z">
              <w:rPr/>
            </w:rPrChange>
          </w:rPr>
          <w:t xml:space="preserve"> Biol</w:t>
        </w:r>
      </w:ins>
      <w:ins w:id="4991" w:author="Nelly Wagner" w:date="2017-01-22T10:56:00Z">
        <w:r w:rsidRPr="00434CF6">
          <w:rPr>
            <w:rFonts w:ascii="Arial" w:hAnsi="Arial"/>
            <w:i/>
            <w:sz w:val="18"/>
            <w:szCs w:val="18"/>
            <w:rPrChange w:id="4992" w:author="Nelly Wagner" w:date="2017-01-22T13:16:00Z">
              <w:rPr/>
            </w:rPrChange>
          </w:rPr>
          <w:t>ogical</w:t>
        </w:r>
      </w:ins>
      <w:ins w:id="4993" w:author="Nelly Wagner" w:date="2017-01-22T10:55:00Z">
        <w:r w:rsidRPr="00434CF6">
          <w:rPr>
            <w:rFonts w:ascii="Arial" w:hAnsi="Arial"/>
            <w:i/>
            <w:sz w:val="18"/>
            <w:szCs w:val="18"/>
            <w:rPrChange w:id="4994" w:author="Nelly Wagner" w:date="2017-01-22T13:16:00Z">
              <w:rPr/>
            </w:rPrChange>
          </w:rPr>
          <w:t xml:space="preserve"> Chem</w:t>
        </w:r>
      </w:ins>
      <w:ins w:id="4995" w:author="Nelly Wagner" w:date="2017-01-22T10:56:00Z">
        <w:r w:rsidRPr="00434CF6">
          <w:rPr>
            <w:rFonts w:ascii="Arial" w:hAnsi="Arial"/>
            <w:i/>
            <w:sz w:val="18"/>
            <w:szCs w:val="18"/>
            <w:rPrChange w:id="4996" w:author="Nelly Wagner" w:date="2017-01-22T13:16:00Z">
              <w:rPr/>
            </w:rPrChange>
          </w:rPr>
          <w:t>istry</w:t>
        </w:r>
      </w:ins>
      <w:ins w:id="4997" w:author="Nelly Wagner" w:date="2017-01-22T10:55:00Z">
        <w:r w:rsidRPr="00434CF6">
          <w:rPr>
            <w:rFonts w:ascii="Arial" w:hAnsi="Arial"/>
            <w:sz w:val="18"/>
            <w:szCs w:val="18"/>
            <w:rPrChange w:id="4998" w:author="Nelly Wagner" w:date="2017-01-22T13:16:00Z">
              <w:rPr/>
            </w:rPrChange>
          </w:rPr>
          <w:t>. 2012 Apr 6;287(15):12395–404.</w:t>
        </w:r>
      </w:ins>
    </w:p>
    <w:p w14:paraId="2645D95C" w14:textId="77777777" w:rsidR="002D1117" w:rsidRPr="00BA0DDA" w:rsidRDefault="002D1117">
      <w:pPr>
        <w:spacing w:line="360" w:lineRule="auto"/>
        <w:ind w:left="480" w:hanging="480"/>
        <w:jc w:val="both"/>
        <w:rPr>
          <w:ins w:id="4999" w:author="Nelly Wagner" w:date="2017-01-22T10:57:00Z"/>
          <w:rFonts w:ascii="Arial" w:hAnsi="Arial"/>
          <w:color w:val="000000"/>
          <w:sz w:val="18"/>
          <w:szCs w:val="18"/>
        </w:rPr>
      </w:pPr>
      <w:ins w:id="5000" w:author="Nelly Wagner" w:date="2017-01-22T10:56:00Z">
        <w:r w:rsidRPr="00434CF6">
          <w:rPr>
            <w:rFonts w:ascii="Arial" w:hAnsi="Arial"/>
            <w:sz w:val="18"/>
            <w:szCs w:val="18"/>
            <w:rPrChange w:id="5001" w:author="Nelly Wagner" w:date="2017-01-22T13:16:00Z">
              <w:rPr/>
            </w:rPrChange>
          </w:rPr>
          <w:t xml:space="preserve">Lamphear JG, Bohach GA, Rich RR. Structural dichotomy of staphylococcal enterotoxin C superantigens leading to MHC class II-independent activation of T lymphocytes. </w:t>
        </w:r>
        <w:r w:rsidRPr="00434CF6">
          <w:rPr>
            <w:rFonts w:ascii="Arial" w:hAnsi="Arial"/>
            <w:i/>
            <w:sz w:val="18"/>
            <w:szCs w:val="18"/>
            <w:rPrChange w:id="5002" w:author="Nelly Wagner" w:date="2017-01-22T13:16:00Z">
              <w:rPr/>
            </w:rPrChange>
          </w:rPr>
          <w:t>Journal of Immunology</w:t>
        </w:r>
        <w:r w:rsidRPr="00434CF6">
          <w:rPr>
            <w:rFonts w:ascii="Arial" w:hAnsi="Arial"/>
            <w:sz w:val="18"/>
            <w:szCs w:val="18"/>
            <w:rPrChange w:id="5003" w:author="Nelly Wagner" w:date="2017-01-22T13:16:00Z">
              <w:rPr/>
            </w:rPrChange>
          </w:rPr>
          <w:t>. 1998;160(5):2107–14.</w:t>
        </w:r>
        <w:r w:rsidRPr="008E76CC" w:rsidDel="0008212E">
          <w:rPr>
            <w:rFonts w:ascii="Arial" w:hAnsi="Arial"/>
            <w:color w:val="000000"/>
            <w:sz w:val="18"/>
            <w:szCs w:val="18"/>
          </w:rPr>
          <w:t xml:space="preserve"> </w:t>
        </w:r>
      </w:ins>
    </w:p>
    <w:p w14:paraId="45857CC3" w14:textId="77777777" w:rsidR="002D1117" w:rsidRPr="00434CF6" w:rsidRDefault="002D1117">
      <w:pPr>
        <w:spacing w:line="360" w:lineRule="auto"/>
        <w:ind w:left="480" w:hanging="480"/>
        <w:jc w:val="both"/>
        <w:rPr>
          <w:ins w:id="5004" w:author="Nelly Wagner" w:date="2017-01-22T10:57:00Z"/>
          <w:rFonts w:ascii="Arial" w:hAnsi="Arial"/>
          <w:sz w:val="18"/>
          <w:szCs w:val="18"/>
          <w:rPrChange w:id="5005" w:author="Nelly Wagner" w:date="2017-01-22T13:16:00Z">
            <w:rPr>
              <w:ins w:id="5006" w:author="Nelly Wagner" w:date="2017-01-22T10:57:00Z"/>
            </w:rPr>
          </w:rPrChange>
        </w:rPr>
      </w:pPr>
      <w:ins w:id="5007" w:author="Nelly Wagner" w:date="2017-01-22T10:57:00Z">
        <w:r w:rsidRPr="00434CF6">
          <w:rPr>
            <w:rFonts w:ascii="Arial" w:hAnsi="Arial"/>
            <w:sz w:val="18"/>
            <w:szCs w:val="18"/>
            <w:rPrChange w:id="5008" w:author="Nelly Wagner" w:date="2017-01-22T13:16:00Z">
              <w:rPr/>
            </w:rPrChange>
          </w:rPr>
          <w:t xml:space="preserve">Lauber K, Bohn E, Xiao Y, Blumenthal SG, Lindemann RK, Marini P, et al. Apoptotic Cells Induce Migration of Phagocytes via Caspase-3-Mediated Release of a Lipid Attraction Signal. </w:t>
        </w:r>
        <w:r w:rsidRPr="00434CF6">
          <w:rPr>
            <w:rFonts w:ascii="Arial" w:hAnsi="Arial"/>
            <w:i/>
            <w:sz w:val="18"/>
            <w:szCs w:val="18"/>
            <w:rPrChange w:id="5009" w:author="Nelly Wagner" w:date="2017-01-22T13:16:00Z">
              <w:rPr/>
            </w:rPrChange>
          </w:rPr>
          <w:t>Cell</w:t>
        </w:r>
        <w:r w:rsidRPr="00434CF6">
          <w:rPr>
            <w:rFonts w:ascii="Arial" w:hAnsi="Arial"/>
            <w:sz w:val="18"/>
            <w:szCs w:val="18"/>
            <w:rPrChange w:id="5010" w:author="Nelly Wagner" w:date="2017-01-22T13:16:00Z">
              <w:rPr/>
            </w:rPrChange>
          </w:rPr>
          <w:t xml:space="preserve">. 2003;113:717–30. </w:t>
        </w:r>
      </w:ins>
    </w:p>
    <w:p w14:paraId="5E9541A3" w14:textId="77777777" w:rsidR="002D1117" w:rsidRPr="00BA0DDA" w:rsidRDefault="002D1117">
      <w:pPr>
        <w:spacing w:line="360" w:lineRule="auto"/>
        <w:ind w:left="480" w:hanging="480"/>
        <w:jc w:val="both"/>
        <w:rPr>
          <w:ins w:id="5011" w:author="Nelly Wagner" w:date="2017-01-22T10:58:00Z"/>
          <w:rFonts w:ascii="Arial" w:hAnsi="Arial"/>
          <w:color w:val="000000"/>
          <w:sz w:val="18"/>
          <w:szCs w:val="18"/>
        </w:rPr>
      </w:pPr>
      <w:ins w:id="5012" w:author="Nelly Wagner" w:date="2017-01-22T10:57:00Z">
        <w:r w:rsidRPr="00434CF6">
          <w:rPr>
            <w:rFonts w:ascii="Arial" w:hAnsi="Arial"/>
            <w:sz w:val="18"/>
            <w:szCs w:val="18"/>
            <w:rPrChange w:id="5013" w:author="Nelly Wagner" w:date="2017-01-22T13:16:00Z">
              <w:rPr/>
            </w:rPrChange>
          </w:rPr>
          <w:t xml:space="preserve">Lavigne J-P, Audibert S, Molinari N, O’Callaghan D, Keriel A. Influence of a high-glucose diet on the sensitivity of </w:t>
        </w:r>
        <w:r w:rsidRPr="00434CF6">
          <w:rPr>
            <w:rFonts w:ascii="Arial" w:hAnsi="Arial"/>
            <w:i/>
            <w:sz w:val="18"/>
            <w:szCs w:val="18"/>
            <w:rPrChange w:id="5014" w:author="Nelly Wagner" w:date="2017-01-22T13:16:00Z">
              <w:rPr/>
            </w:rPrChange>
          </w:rPr>
          <w:t>Caenorhabditis elegans</w:t>
        </w:r>
        <w:r w:rsidRPr="00434CF6">
          <w:rPr>
            <w:rFonts w:ascii="Arial" w:hAnsi="Arial"/>
            <w:sz w:val="18"/>
            <w:szCs w:val="18"/>
            <w:rPrChange w:id="5015" w:author="Nelly Wagner" w:date="2017-01-22T13:16:00Z">
              <w:rPr/>
            </w:rPrChange>
          </w:rPr>
          <w:t xml:space="preserve"> towards Escherichia coli and </w:t>
        </w:r>
        <w:r w:rsidRPr="00434CF6">
          <w:rPr>
            <w:rFonts w:ascii="Arial" w:hAnsi="Arial"/>
            <w:i/>
            <w:sz w:val="18"/>
            <w:szCs w:val="18"/>
            <w:rPrChange w:id="5016" w:author="Nelly Wagner" w:date="2017-01-22T13:16:00Z">
              <w:rPr/>
            </w:rPrChange>
          </w:rPr>
          <w:t>Staphylococcus aureus</w:t>
        </w:r>
        <w:r w:rsidRPr="00434CF6">
          <w:rPr>
            <w:rFonts w:ascii="Arial" w:hAnsi="Arial"/>
            <w:sz w:val="18"/>
            <w:szCs w:val="18"/>
            <w:rPrChange w:id="5017" w:author="Nelly Wagner" w:date="2017-01-22T13:16:00Z">
              <w:rPr/>
            </w:rPrChange>
          </w:rPr>
          <w:t xml:space="preserve"> strains. </w:t>
        </w:r>
        <w:r w:rsidRPr="00434CF6">
          <w:rPr>
            <w:rFonts w:ascii="Arial" w:hAnsi="Arial"/>
            <w:i/>
            <w:sz w:val="18"/>
            <w:szCs w:val="18"/>
            <w:rPrChange w:id="5018" w:author="Nelly Wagner" w:date="2017-01-22T13:16:00Z">
              <w:rPr/>
            </w:rPrChange>
          </w:rPr>
          <w:t>Microbes and Infection</w:t>
        </w:r>
        <w:r w:rsidRPr="00434CF6">
          <w:rPr>
            <w:rFonts w:ascii="Arial" w:hAnsi="Arial"/>
            <w:sz w:val="18"/>
            <w:szCs w:val="18"/>
            <w:rPrChange w:id="5019" w:author="Nelly Wagner" w:date="2017-01-22T13:16:00Z">
              <w:rPr/>
            </w:rPrChange>
          </w:rPr>
          <w:t>. 2013;15(8–9):540–9.</w:t>
        </w:r>
        <w:r w:rsidRPr="008E76CC" w:rsidDel="0008212E">
          <w:rPr>
            <w:rFonts w:ascii="Arial" w:hAnsi="Arial"/>
            <w:color w:val="000000"/>
            <w:sz w:val="18"/>
            <w:szCs w:val="18"/>
          </w:rPr>
          <w:t xml:space="preserve"> </w:t>
        </w:r>
      </w:ins>
    </w:p>
    <w:p w14:paraId="29BCB304" w14:textId="38A43246" w:rsidR="002D1117" w:rsidRPr="00BA0DDA" w:rsidRDefault="002D1117">
      <w:pPr>
        <w:spacing w:line="360" w:lineRule="auto"/>
        <w:ind w:left="480" w:hanging="480"/>
        <w:jc w:val="both"/>
        <w:rPr>
          <w:ins w:id="5020" w:author="Nelly Wagner" w:date="2017-01-22T11:14:00Z"/>
          <w:rFonts w:ascii="Arial" w:hAnsi="Arial"/>
          <w:color w:val="000000"/>
          <w:sz w:val="18"/>
          <w:szCs w:val="18"/>
        </w:rPr>
      </w:pPr>
      <w:ins w:id="5021" w:author="Nelly Wagner" w:date="2017-01-22T10:58:00Z">
        <w:r w:rsidRPr="00434CF6">
          <w:rPr>
            <w:rFonts w:ascii="Arial" w:hAnsi="Arial"/>
            <w:sz w:val="18"/>
            <w:szCs w:val="18"/>
            <w:rPrChange w:id="5022" w:author="Nelly Wagner" w:date="2017-01-22T13:16:00Z">
              <w:rPr/>
            </w:rPrChange>
          </w:rPr>
          <w:t xml:space="preserve">Law V, Knox C, Djoumbou Y, Jewison T, Guo AC, Liu Y, et al. DrugBank 4.0: shedding new light on drug metabolism. </w:t>
        </w:r>
        <w:r w:rsidRPr="00434CF6">
          <w:rPr>
            <w:rFonts w:ascii="Arial" w:hAnsi="Arial"/>
            <w:i/>
            <w:sz w:val="18"/>
            <w:szCs w:val="18"/>
            <w:rPrChange w:id="5023" w:author="Nelly Wagner" w:date="2017-01-22T13:16:00Z">
              <w:rPr/>
            </w:rPrChange>
          </w:rPr>
          <w:t>Nucleic Acids Research</w:t>
        </w:r>
        <w:r w:rsidRPr="00434CF6">
          <w:rPr>
            <w:rFonts w:ascii="Arial" w:hAnsi="Arial"/>
            <w:sz w:val="18"/>
            <w:szCs w:val="18"/>
            <w:rPrChange w:id="5024" w:author="Nelly Wagner" w:date="2017-01-22T13:16:00Z">
              <w:rPr/>
            </w:rPrChange>
          </w:rPr>
          <w:t>. 2013 Nov 6;(9):1–7.</w:t>
        </w:r>
        <w:r w:rsidRPr="008E76CC" w:rsidDel="0008212E">
          <w:rPr>
            <w:rFonts w:ascii="Arial" w:hAnsi="Arial"/>
            <w:color w:val="000000"/>
            <w:sz w:val="18"/>
            <w:szCs w:val="18"/>
          </w:rPr>
          <w:t xml:space="preserve"> </w:t>
        </w:r>
      </w:ins>
    </w:p>
    <w:p w14:paraId="0E298757" w14:textId="753BF2BB" w:rsidR="00A00319" w:rsidRDefault="00A00319">
      <w:pPr>
        <w:spacing w:line="360" w:lineRule="auto"/>
        <w:ind w:left="480" w:hanging="480"/>
        <w:jc w:val="both"/>
        <w:rPr>
          <w:ins w:id="5025" w:author="Nelly Wagner" w:date="2017-01-22T14:48:00Z"/>
          <w:rFonts w:ascii="Arial" w:hAnsi="Arial"/>
          <w:sz w:val="18"/>
          <w:szCs w:val="18"/>
        </w:rPr>
      </w:pPr>
      <w:ins w:id="5026" w:author="Nelly Wagner" w:date="2017-01-22T11:14:00Z">
        <w:r w:rsidRPr="00434CF6">
          <w:rPr>
            <w:rFonts w:ascii="Arial" w:hAnsi="Arial"/>
            <w:sz w:val="18"/>
            <w:szCs w:val="18"/>
            <w:rPrChange w:id="5027" w:author="Nelly Wagner" w:date="2017-01-22T13:16:00Z">
              <w:rPr/>
            </w:rPrChange>
          </w:rPr>
          <w:t xml:space="preserve">Le Moing V, Alla F, Doco-Lecompte T, Delahaye F, Piroth L, Chirouze C, et al. </w:t>
        </w:r>
        <w:r w:rsidRPr="00434CF6">
          <w:rPr>
            <w:rFonts w:ascii="Arial" w:hAnsi="Arial"/>
            <w:i/>
            <w:sz w:val="18"/>
            <w:szCs w:val="18"/>
            <w:rPrChange w:id="5028" w:author="Nelly Wagner" w:date="2017-01-22T13:16:00Z">
              <w:rPr/>
            </w:rPrChange>
          </w:rPr>
          <w:t>Staphylococcus aureus</w:t>
        </w:r>
        <w:r w:rsidRPr="00434CF6">
          <w:rPr>
            <w:rFonts w:ascii="Arial" w:hAnsi="Arial"/>
            <w:sz w:val="18"/>
            <w:szCs w:val="18"/>
            <w:rPrChange w:id="5029" w:author="Nelly Wagner" w:date="2017-01-22T13:16:00Z">
              <w:rPr/>
            </w:rPrChange>
          </w:rPr>
          <w:t xml:space="preserve"> Bloodstream Infection and Endocarditis - A Prospective Cohort Study. PLoS One. 2015;10(5):e0127385.</w:t>
        </w:r>
      </w:ins>
    </w:p>
    <w:p w14:paraId="17DBF66F" w14:textId="2803AC3B" w:rsidR="005B7AF0" w:rsidRPr="005B7AF0" w:rsidRDefault="005B7AF0">
      <w:pPr>
        <w:spacing w:line="360" w:lineRule="auto"/>
        <w:ind w:left="480" w:hanging="480"/>
        <w:jc w:val="both"/>
        <w:rPr>
          <w:ins w:id="5030" w:author="Nelly Wagner" w:date="2017-01-22T10:58:00Z"/>
          <w:rFonts w:ascii="Arial" w:hAnsi="Arial"/>
          <w:color w:val="000000"/>
          <w:sz w:val="14"/>
          <w:szCs w:val="18"/>
          <w:rPrChange w:id="5031" w:author="Nelly Wagner" w:date="2017-01-22T14:49:00Z">
            <w:rPr>
              <w:ins w:id="5032" w:author="Nelly Wagner" w:date="2017-01-22T10:58:00Z"/>
              <w:rFonts w:ascii="Arial" w:hAnsi="Arial"/>
              <w:color w:val="000000"/>
              <w:sz w:val="18"/>
              <w:szCs w:val="18"/>
            </w:rPr>
          </w:rPrChange>
        </w:rPr>
      </w:pPr>
      <w:ins w:id="5033" w:author="Nelly Wagner" w:date="2017-01-22T14:48:00Z">
        <w:r w:rsidRPr="005B7AF0">
          <w:rPr>
            <w:rFonts w:ascii="Arial" w:hAnsi="Arial"/>
            <w:sz w:val="18"/>
            <w:rPrChange w:id="5034" w:author="Nelly Wagner" w:date="2017-01-22T14:49:00Z">
              <w:rPr/>
            </w:rPrChange>
          </w:rPr>
          <w:t xml:space="preserve">Lebien TW, Tedder TF. B lymphocytes : how they develop and function. </w:t>
        </w:r>
        <w:r w:rsidRPr="005B7AF0">
          <w:rPr>
            <w:rFonts w:ascii="Arial" w:hAnsi="Arial"/>
            <w:i/>
            <w:sz w:val="18"/>
            <w:rPrChange w:id="5035" w:author="Nelly Wagner" w:date="2017-01-22T14:49:00Z">
              <w:rPr/>
            </w:rPrChange>
          </w:rPr>
          <w:t>Blood</w:t>
        </w:r>
        <w:r w:rsidRPr="005B7AF0">
          <w:rPr>
            <w:rFonts w:ascii="Arial" w:hAnsi="Arial"/>
            <w:sz w:val="18"/>
            <w:rPrChange w:id="5036" w:author="Nelly Wagner" w:date="2017-01-22T14:49:00Z">
              <w:rPr/>
            </w:rPrChange>
          </w:rPr>
          <w:t>. 2008;112(5):1570–80.</w:t>
        </w:r>
      </w:ins>
    </w:p>
    <w:p w14:paraId="61301DE0" w14:textId="77777777" w:rsidR="002D1117" w:rsidRPr="00BA0DDA" w:rsidRDefault="002D1117">
      <w:pPr>
        <w:spacing w:line="360" w:lineRule="auto"/>
        <w:ind w:left="480" w:hanging="480"/>
        <w:jc w:val="both"/>
        <w:rPr>
          <w:ins w:id="5037" w:author="Nelly Wagner" w:date="2017-01-22T10:59:00Z"/>
          <w:rFonts w:ascii="Arial" w:hAnsi="Arial"/>
          <w:color w:val="000000"/>
          <w:sz w:val="18"/>
          <w:szCs w:val="18"/>
        </w:rPr>
      </w:pPr>
      <w:ins w:id="5038" w:author="Nelly Wagner" w:date="2017-01-22T10:58:00Z">
        <w:r w:rsidRPr="00434CF6">
          <w:rPr>
            <w:rFonts w:ascii="Arial" w:hAnsi="Arial"/>
            <w:sz w:val="18"/>
            <w:szCs w:val="18"/>
            <w:rPrChange w:id="5039" w:author="Nelly Wagner" w:date="2017-01-22T13:16:00Z">
              <w:rPr/>
            </w:rPrChange>
          </w:rPr>
          <w:t xml:space="preserve">Li L, Yan B, Shi Y-Q, Zhang W-Q, Wen Z-L. Live Imaging Reveals Differing Roles of Macrophages and Neutrophils during Zebrafish Tail Fin Regeneration. </w:t>
        </w:r>
      </w:ins>
      <w:ins w:id="5040" w:author="Nelly Wagner" w:date="2017-01-22T10:59:00Z">
        <w:r w:rsidRPr="00434CF6">
          <w:rPr>
            <w:rFonts w:ascii="Arial" w:hAnsi="Arial"/>
            <w:i/>
            <w:sz w:val="18"/>
            <w:szCs w:val="18"/>
            <w:rPrChange w:id="5041" w:author="Nelly Wagner" w:date="2017-01-22T13:16:00Z">
              <w:rPr/>
            </w:rPrChange>
          </w:rPr>
          <w:t xml:space="preserve">The </w:t>
        </w:r>
      </w:ins>
      <w:ins w:id="5042" w:author="Nelly Wagner" w:date="2017-01-22T10:58:00Z">
        <w:r w:rsidRPr="00434CF6">
          <w:rPr>
            <w:rFonts w:ascii="Arial" w:hAnsi="Arial"/>
            <w:i/>
            <w:sz w:val="18"/>
            <w:szCs w:val="18"/>
            <w:rPrChange w:id="5043" w:author="Nelly Wagner" w:date="2017-01-22T13:16:00Z">
              <w:rPr/>
            </w:rPrChange>
          </w:rPr>
          <w:t>J</w:t>
        </w:r>
      </w:ins>
      <w:ins w:id="5044" w:author="Nelly Wagner" w:date="2017-01-22T10:59:00Z">
        <w:r w:rsidRPr="00434CF6">
          <w:rPr>
            <w:rFonts w:ascii="Arial" w:hAnsi="Arial"/>
            <w:i/>
            <w:sz w:val="18"/>
            <w:szCs w:val="18"/>
            <w:rPrChange w:id="5045" w:author="Nelly Wagner" w:date="2017-01-22T13:16:00Z">
              <w:rPr/>
            </w:rPrChange>
          </w:rPr>
          <w:t>ournal of</w:t>
        </w:r>
      </w:ins>
      <w:ins w:id="5046" w:author="Nelly Wagner" w:date="2017-01-22T10:58:00Z">
        <w:r w:rsidRPr="00434CF6">
          <w:rPr>
            <w:rFonts w:ascii="Arial" w:hAnsi="Arial"/>
            <w:i/>
            <w:sz w:val="18"/>
            <w:szCs w:val="18"/>
            <w:rPrChange w:id="5047" w:author="Nelly Wagner" w:date="2017-01-22T13:16:00Z">
              <w:rPr/>
            </w:rPrChange>
          </w:rPr>
          <w:t xml:space="preserve"> Biol</w:t>
        </w:r>
      </w:ins>
      <w:ins w:id="5048" w:author="Nelly Wagner" w:date="2017-01-22T10:59:00Z">
        <w:r w:rsidRPr="00434CF6">
          <w:rPr>
            <w:rFonts w:ascii="Arial" w:hAnsi="Arial"/>
            <w:i/>
            <w:sz w:val="18"/>
            <w:szCs w:val="18"/>
            <w:rPrChange w:id="5049" w:author="Nelly Wagner" w:date="2017-01-22T13:16:00Z">
              <w:rPr/>
            </w:rPrChange>
          </w:rPr>
          <w:t>ogical</w:t>
        </w:r>
      </w:ins>
      <w:ins w:id="5050" w:author="Nelly Wagner" w:date="2017-01-22T10:58:00Z">
        <w:r w:rsidRPr="00434CF6">
          <w:rPr>
            <w:rFonts w:ascii="Arial" w:hAnsi="Arial"/>
            <w:i/>
            <w:sz w:val="18"/>
            <w:szCs w:val="18"/>
            <w:rPrChange w:id="5051" w:author="Nelly Wagner" w:date="2017-01-22T13:16:00Z">
              <w:rPr/>
            </w:rPrChange>
          </w:rPr>
          <w:t xml:space="preserve"> Chem</w:t>
        </w:r>
      </w:ins>
      <w:ins w:id="5052" w:author="Nelly Wagner" w:date="2017-01-22T10:59:00Z">
        <w:r w:rsidRPr="00434CF6">
          <w:rPr>
            <w:rFonts w:ascii="Arial" w:hAnsi="Arial"/>
            <w:i/>
            <w:sz w:val="18"/>
            <w:szCs w:val="18"/>
            <w:rPrChange w:id="5053" w:author="Nelly Wagner" w:date="2017-01-22T13:16:00Z">
              <w:rPr/>
            </w:rPrChange>
          </w:rPr>
          <w:t>istry</w:t>
        </w:r>
      </w:ins>
      <w:ins w:id="5054" w:author="Nelly Wagner" w:date="2017-01-22T10:58:00Z">
        <w:r w:rsidRPr="00434CF6">
          <w:rPr>
            <w:rFonts w:ascii="Arial" w:hAnsi="Arial"/>
            <w:sz w:val="18"/>
            <w:szCs w:val="18"/>
            <w:rPrChange w:id="5055" w:author="Nelly Wagner" w:date="2017-01-22T13:16:00Z">
              <w:rPr/>
            </w:rPrChange>
          </w:rPr>
          <w:t>. 2012 Jul 20;287(30):25353–60.</w:t>
        </w:r>
      </w:ins>
      <w:ins w:id="5056" w:author="Nelly Wagner" w:date="2017-01-22T10:59:00Z">
        <w:r w:rsidRPr="008E76CC" w:rsidDel="0008212E">
          <w:rPr>
            <w:rFonts w:ascii="Arial" w:hAnsi="Arial"/>
            <w:color w:val="000000"/>
            <w:sz w:val="18"/>
            <w:szCs w:val="18"/>
          </w:rPr>
          <w:t xml:space="preserve"> </w:t>
        </w:r>
      </w:ins>
    </w:p>
    <w:p w14:paraId="736917A6" w14:textId="77777777" w:rsidR="002D1117" w:rsidRPr="00434CF6" w:rsidRDefault="002D1117">
      <w:pPr>
        <w:spacing w:line="360" w:lineRule="auto"/>
        <w:ind w:left="480" w:hanging="480"/>
        <w:jc w:val="both"/>
        <w:rPr>
          <w:ins w:id="5057" w:author="Nelly Wagner" w:date="2017-01-22T10:59:00Z"/>
          <w:rFonts w:ascii="Arial" w:hAnsi="Arial"/>
          <w:sz w:val="18"/>
          <w:szCs w:val="18"/>
          <w:rPrChange w:id="5058" w:author="Nelly Wagner" w:date="2017-01-22T13:16:00Z">
            <w:rPr>
              <w:ins w:id="5059" w:author="Nelly Wagner" w:date="2017-01-22T10:59:00Z"/>
            </w:rPr>
          </w:rPrChange>
        </w:rPr>
      </w:pPr>
      <w:ins w:id="5060" w:author="Nelly Wagner" w:date="2017-01-22T10:59:00Z">
        <w:r w:rsidRPr="00434CF6">
          <w:rPr>
            <w:rFonts w:ascii="Arial" w:hAnsi="Arial"/>
            <w:sz w:val="18"/>
            <w:szCs w:val="18"/>
            <w:rPrChange w:id="5061" w:author="Nelly Wagner" w:date="2017-01-22T13:16:00Z">
              <w:rPr/>
            </w:rPrChange>
          </w:rPr>
          <w:t xml:space="preserve">Lieschke GJ, Oates AC, Crowhurst MO, Ward AC, Layton JE, Lieschke GJ, et al. Morphologic and functional characterization of granulocytes and macrophages in embryonic and adult zebrafish. </w:t>
        </w:r>
        <w:r w:rsidRPr="00434CF6">
          <w:rPr>
            <w:rFonts w:ascii="Arial" w:hAnsi="Arial"/>
            <w:i/>
            <w:sz w:val="18"/>
            <w:szCs w:val="18"/>
            <w:rPrChange w:id="5062" w:author="Nelly Wagner" w:date="2017-01-22T13:16:00Z">
              <w:rPr/>
            </w:rPrChange>
          </w:rPr>
          <w:t>Blood</w:t>
        </w:r>
        <w:r w:rsidRPr="00434CF6">
          <w:rPr>
            <w:rFonts w:ascii="Arial" w:hAnsi="Arial"/>
            <w:sz w:val="18"/>
            <w:szCs w:val="18"/>
            <w:rPrChange w:id="5063" w:author="Nelly Wagner" w:date="2017-01-22T13:16:00Z">
              <w:rPr/>
            </w:rPrChange>
          </w:rPr>
          <w:t xml:space="preserve">. 2001;98(10):3087–96. </w:t>
        </w:r>
      </w:ins>
    </w:p>
    <w:p w14:paraId="63062D9B" w14:textId="77777777" w:rsidR="009A33D4" w:rsidRPr="00434CF6" w:rsidRDefault="002D1117">
      <w:pPr>
        <w:spacing w:line="360" w:lineRule="auto"/>
        <w:ind w:left="480" w:hanging="480"/>
        <w:jc w:val="both"/>
        <w:rPr>
          <w:ins w:id="5064" w:author="Nelly Wagner" w:date="2017-01-22T11:01:00Z"/>
          <w:rFonts w:ascii="Arial" w:hAnsi="Arial"/>
          <w:color w:val="000000"/>
          <w:sz w:val="18"/>
          <w:szCs w:val="18"/>
          <w:shd w:val="clear" w:color="auto" w:fill="FFFFFF"/>
          <w:rPrChange w:id="5065" w:author="Nelly Wagner" w:date="2017-01-22T13:16:00Z">
            <w:rPr>
              <w:ins w:id="5066" w:author="Nelly Wagner" w:date="2017-01-22T11:01:00Z"/>
              <w:rFonts w:ascii="Arial" w:hAnsi="Arial"/>
              <w:color w:val="000000"/>
              <w:sz w:val="17"/>
              <w:szCs w:val="17"/>
              <w:shd w:val="clear" w:color="auto" w:fill="FFFFFF"/>
            </w:rPr>
          </w:rPrChange>
        </w:rPr>
      </w:pPr>
      <w:ins w:id="5067" w:author="Nelly Wagner" w:date="2017-01-22T10:59:00Z">
        <w:r w:rsidRPr="00434CF6">
          <w:rPr>
            <w:rFonts w:ascii="Arial" w:hAnsi="Arial"/>
            <w:sz w:val="18"/>
            <w:szCs w:val="18"/>
            <w:rPrChange w:id="5068" w:author="Nelly Wagner" w:date="2017-01-22T13:16:00Z">
              <w:rPr/>
            </w:rPrChange>
          </w:rPr>
          <w:t xml:space="preserve">Liese J, Rooijakkers SHM, Strijp JAG Van, Novick RP, Dustin ML. Intravital two-photon microscopy of host – pathogen interactions in a mouse model of </w:t>
        </w:r>
        <w:r w:rsidRPr="00434CF6">
          <w:rPr>
            <w:rFonts w:ascii="Arial" w:hAnsi="Arial"/>
            <w:i/>
            <w:sz w:val="18"/>
            <w:szCs w:val="18"/>
            <w:rPrChange w:id="5069" w:author="Nelly Wagner" w:date="2017-01-22T13:16:00Z">
              <w:rPr/>
            </w:rPrChange>
          </w:rPr>
          <w:t>Staphylococcus aureus</w:t>
        </w:r>
        <w:r w:rsidRPr="00434CF6">
          <w:rPr>
            <w:rFonts w:ascii="Arial" w:hAnsi="Arial"/>
            <w:sz w:val="18"/>
            <w:szCs w:val="18"/>
            <w:rPrChange w:id="5070" w:author="Nelly Wagner" w:date="2017-01-22T13:16:00Z">
              <w:rPr/>
            </w:rPrChange>
          </w:rPr>
          <w:t xml:space="preserve"> skin abscess formation. </w:t>
        </w:r>
        <w:r w:rsidRPr="00434CF6">
          <w:rPr>
            <w:rFonts w:ascii="Arial" w:hAnsi="Arial"/>
            <w:i/>
            <w:sz w:val="18"/>
            <w:szCs w:val="18"/>
            <w:rPrChange w:id="5071" w:author="Nelly Wagner" w:date="2017-01-22T13:16:00Z">
              <w:rPr/>
            </w:rPrChange>
          </w:rPr>
          <w:t>Cell</w:t>
        </w:r>
      </w:ins>
      <w:ins w:id="5072" w:author="Nelly Wagner" w:date="2017-01-22T11:00:00Z">
        <w:r w:rsidRPr="00434CF6">
          <w:rPr>
            <w:rFonts w:ascii="Arial" w:hAnsi="Arial"/>
            <w:i/>
            <w:sz w:val="18"/>
            <w:szCs w:val="18"/>
            <w:rPrChange w:id="5073" w:author="Nelly Wagner" w:date="2017-01-22T13:16:00Z">
              <w:rPr/>
            </w:rPrChange>
          </w:rPr>
          <w:t>ular</w:t>
        </w:r>
      </w:ins>
      <w:ins w:id="5074" w:author="Nelly Wagner" w:date="2017-01-22T10:59:00Z">
        <w:r w:rsidRPr="00434CF6">
          <w:rPr>
            <w:rFonts w:ascii="Arial" w:hAnsi="Arial"/>
            <w:i/>
            <w:sz w:val="18"/>
            <w:szCs w:val="18"/>
            <w:rPrChange w:id="5075" w:author="Nelly Wagner" w:date="2017-01-22T13:16:00Z">
              <w:rPr/>
            </w:rPrChange>
          </w:rPr>
          <w:t xml:space="preserve"> Microbiol</w:t>
        </w:r>
      </w:ins>
      <w:ins w:id="5076" w:author="Nelly Wagner" w:date="2017-01-22T11:00:00Z">
        <w:r w:rsidRPr="00434CF6">
          <w:rPr>
            <w:rFonts w:ascii="Arial" w:hAnsi="Arial"/>
            <w:i/>
            <w:sz w:val="18"/>
            <w:szCs w:val="18"/>
            <w:rPrChange w:id="5077" w:author="Nelly Wagner" w:date="2017-01-22T13:16:00Z">
              <w:rPr/>
            </w:rPrChange>
          </w:rPr>
          <w:t>ogy</w:t>
        </w:r>
      </w:ins>
      <w:ins w:id="5078" w:author="Nelly Wagner" w:date="2017-01-22T10:59:00Z">
        <w:r w:rsidR="009A33D4" w:rsidRPr="00434CF6">
          <w:rPr>
            <w:rFonts w:ascii="Arial" w:hAnsi="Arial"/>
            <w:sz w:val="18"/>
            <w:szCs w:val="18"/>
            <w:rPrChange w:id="5079" w:author="Nelly Wagner" w:date="2017-01-22T13:16:00Z">
              <w:rPr/>
            </w:rPrChange>
          </w:rPr>
          <w:t>. 2012;</w:t>
        </w:r>
      </w:ins>
      <w:ins w:id="5080" w:author="Nelly Wagner" w:date="2017-01-22T11:01:00Z">
        <w:r w:rsidR="009A33D4" w:rsidRPr="00434CF6">
          <w:rPr>
            <w:rFonts w:ascii="Arial" w:hAnsi="Arial"/>
            <w:color w:val="000000"/>
            <w:sz w:val="18"/>
            <w:szCs w:val="18"/>
            <w:shd w:val="clear" w:color="auto" w:fill="FFFFFF"/>
            <w:rPrChange w:id="5081" w:author="Nelly Wagner" w:date="2017-01-22T13:16:00Z">
              <w:rPr>
                <w:rFonts w:ascii="Arial" w:hAnsi="Arial"/>
                <w:color w:val="000000"/>
                <w:sz w:val="17"/>
                <w:szCs w:val="17"/>
                <w:shd w:val="clear" w:color="auto" w:fill="FFFFFF"/>
              </w:rPr>
            </w:rPrChange>
          </w:rPr>
          <w:t>15(6):891-909.</w:t>
        </w:r>
      </w:ins>
    </w:p>
    <w:p w14:paraId="247F9D32" w14:textId="3262E77B" w:rsidR="009A33D4" w:rsidRPr="00434CF6" w:rsidRDefault="009A33D4">
      <w:pPr>
        <w:spacing w:line="360" w:lineRule="auto"/>
        <w:ind w:left="480" w:hanging="480"/>
        <w:jc w:val="both"/>
        <w:rPr>
          <w:ins w:id="5082" w:author="Nelly Wagner" w:date="2017-01-22T11:02:00Z"/>
          <w:rFonts w:ascii="Arial" w:hAnsi="Arial"/>
          <w:sz w:val="18"/>
          <w:szCs w:val="18"/>
          <w:rPrChange w:id="5083" w:author="Nelly Wagner" w:date="2017-01-22T13:16:00Z">
            <w:rPr>
              <w:ins w:id="5084" w:author="Nelly Wagner" w:date="2017-01-22T11:02:00Z"/>
            </w:rPr>
          </w:rPrChange>
        </w:rPr>
      </w:pPr>
      <w:ins w:id="5085" w:author="Nelly Wagner" w:date="2017-01-22T11:02:00Z">
        <w:r w:rsidRPr="00434CF6">
          <w:rPr>
            <w:rFonts w:ascii="Arial" w:hAnsi="Arial"/>
            <w:sz w:val="18"/>
            <w:szCs w:val="18"/>
            <w:rPrChange w:id="5086" w:author="Nelly Wagner" w:date="2017-01-22T13:16:00Z">
              <w:rPr/>
            </w:rPrChange>
          </w:rPr>
          <w:t xml:space="preserve">Linares JF, Gustafsson I, Baquero F, Martinez JL. Antibiotics as intermicrobial signaling agents instead of weapons. </w:t>
        </w:r>
        <w:r w:rsidRPr="008E76CC">
          <w:rPr>
            <w:rFonts w:ascii="Arial" w:hAnsi="Arial"/>
            <w:i/>
            <w:color w:val="000000"/>
            <w:sz w:val="18"/>
            <w:szCs w:val="18"/>
          </w:rPr>
          <w:t>Proceedings of the National Academy of Sciences of the United States of America</w:t>
        </w:r>
        <w:r w:rsidRPr="00434CF6">
          <w:rPr>
            <w:rFonts w:ascii="Arial" w:hAnsi="Arial"/>
            <w:sz w:val="18"/>
            <w:szCs w:val="18"/>
            <w:rPrChange w:id="5087" w:author="Nelly Wagner" w:date="2017-01-22T13:16:00Z">
              <w:rPr/>
            </w:rPrChange>
          </w:rPr>
          <w:t>. 2006;103(51)</w:t>
        </w:r>
      </w:ins>
      <w:ins w:id="5088" w:author="Nelly Wagner" w:date="2017-01-22T14:10:00Z">
        <w:r w:rsidR="001838CE">
          <w:rPr>
            <w:rFonts w:ascii="Arial" w:hAnsi="Arial"/>
            <w:sz w:val="18"/>
            <w:szCs w:val="18"/>
          </w:rPr>
          <w:t>:19484-9</w:t>
        </w:r>
      </w:ins>
      <w:ins w:id="5089" w:author="Nelly Wagner" w:date="2017-01-22T11:02:00Z">
        <w:r w:rsidRPr="00434CF6">
          <w:rPr>
            <w:rFonts w:ascii="Arial" w:hAnsi="Arial"/>
            <w:sz w:val="18"/>
            <w:szCs w:val="18"/>
            <w:rPrChange w:id="5090" w:author="Nelly Wagner" w:date="2017-01-22T13:16:00Z">
              <w:rPr/>
            </w:rPrChange>
          </w:rPr>
          <w:t xml:space="preserve">. </w:t>
        </w:r>
      </w:ins>
    </w:p>
    <w:p w14:paraId="5AB05E81" w14:textId="77777777" w:rsidR="009A33D4" w:rsidRPr="00434CF6" w:rsidRDefault="009A33D4">
      <w:pPr>
        <w:spacing w:line="360" w:lineRule="auto"/>
        <w:ind w:left="480" w:hanging="480"/>
        <w:jc w:val="both"/>
        <w:rPr>
          <w:ins w:id="5091" w:author="Nelly Wagner" w:date="2017-01-22T11:03:00Z"/>
          <w:rFonts w:ascii="Arial" w:hAnsi="Arial"/>
          <w:sz w:val="18"/>
          <w:szCs w:val="18"/>
          <w:rPrChange w:id="5092" w:author="Nelly Wagner" w:date="2017-01-22T13:16:00Z">
            <w:rPr>
              <w:ins w:id="5093" w:author="Nelly Wagner" w:date="2017-01-22T11:03:00Z"/>
            </w:rPr>
          </w:rPrChange>
        </w:rPr>
      </w:pPr>
      <w:ins w:id="5094" w:author="Nelly Wagner" w:date="2017-01-22T11:02:00Z">
        <w:r w:rsidRPr="00434CF6">
          <w:rPr>
            <w:rFonts w:ascii="Arial" w:hAnsi="Arial"/>
            <w:sz w:val="18"/>
            <w:szCs w:val="18"/>
            <w:rPrChange w:id="5095" w:author="Nelly Wagner" w:date="2017-01-22T13:16:00Z">
              <w:rPr/>
            </w:rPrChange>
          </w:rPr>
          <w:t xml:space="preserve">Lindmark A, Persson AM, Olsson I. Biosynthesis and processing of cathepsin G and neutrophil elastase in the leukemic myeloid cell line U-937. </w:t>
        </w:r>
        <w:r w:rsidRPr="00434CF6">
          <w:rPr>
            <w:rFonts w:ascii="Arial" w:hAnsi="Arial"/>
            <w:i/>
            <w:sz w:val="18"/>
            <w:szCs w:val="18"/>
            <w:rPrChange w:id="5096" w:author="Nelly Wagner" w:date="2017-01-22T13:16:00Z">
              <w:rPr/>
            </w:rPrChange>
          </w:rPr>
          <w:t>Blood</w:t>
        </w:r>
        <w:r w:rsidRPr="00434CF6">
          <w:rPr>
            <w:rFonts w:ascii="Arial" w:hAnsi="Arial"/>
            <w:sz w:val="18"/>
            <w:szCs w:val="18"/>
            <w:rPrChange w:id="5097" w:author="Nelly Wagner" w:date="2017-01-22T13:16:00Z">
              <w:rPr/>
            </w:rPrChange>
          </w:rPr>
          <w:t>. 1990 Dec 1;76(11):2374–80.</w:t>
        </w:r>
      </w:ins>
    </w:p>
    <w:p w14:paraId="6A35D139" w14:textId="1672D28F" w:rsidR="009A33D4" w:rsidRPr="00BA0DDA" w:rsidRDefault="009A33D4">
      <w:pPr>
        <w:spacing w:line="360" w:lineRule="auto"/>
        <w:ind w:left="480" w:hanging="480"/>
        <w:jc w:val="both"/>
        <w:rPr>
          <w:ins w:id="5098" w:author="Nelly Wagner" w:date="2017-01-22T11:03:00Z"/>
          <w:rFonts w:ascii="Arial" w:hAnsi="Arial"/>
          <w:color w:val="000000"/>
          <w:sz w:val="18"/>
          <w:szCs w:val="18"/>
        </w:rPr>
      </w:pPr>
      <w:ins w:id="5099" w:author="Nelly Wagner" w:date="2017-01-22T11:03:00Z">
        <w:r w:rsidRPr="00434CF6">
          <w:rPr>
            <w:rFonts w:ascii="Arial" w:hAnsi="Arial"/>
            <w:sz w:val="18"/>
            <w:szCs w:val="18"/>
            <w:rPrChange w:id="5100" w:author="Nelly Wagner" w:date="2017-01-22T13:16:00Z">
              <w:rPr/>
            </w:rPrChange>
          </w:rPr>
          <w:t xml:space="preserve">López-Muñoz A, Sepulcre MP, Roca FJ, Figueras A, Meseguer J, Mulero V. Evolutionary conserved pro-inflammatory and antigen presentation functions of zebrafish IFNγ revealed by transcriptomic and functional analysis. </w:t>
        </w:r>
        <w:r w:rsidRPr="00434CF6">
          <w:rPr>
            <w:rFonts w:ascii="Arial" w:hAnsi="Arial"/>
            <w:i/>
            <w:sz w:val="18"/>
            <w:szCs w:val="18"/>
            <w:rPrChange w:id="5101" w:author="Nelly Wagner" w:date="2017-01-22T13:16:00Z">
              <w:rPr/>
            </w:rPrChange>
          </w:rPr>
          <w:t>Molecular Immunology</w:t>
        </w:r>
        <w:r w:rsidR="00C8111F" w:rsidRPr="00434CF6">
          <w:rPr>
            <w:rFonts w:ascii="Arial" w:hAnsi="Arial"/>
            <w:sz w:val="18"/>
            <w:szCs w:val="18"/>
            <w:rPrChange w:id="5102" w:author="Nelly Wagner" w:date="2017-01-22T13:16:00Z">
              <w:rPr/>
            </w:rPrChange>
          </w:rPr>
          <w:t>. 2011</w:t>
        </w:r>
        <w:r w:rsidRPr="00434CF6">
          <w:rPr>
            <w:rFonts w:ascii="Arial" w:hAnsi="Arial"/>
            <w:sz w:val="18"/>
            <w:szCs w:val="18"/>
            <w:rPrChange w:id="5103" w:author="Nelly Wagner" w:date="2017-01-22T13:16:00Z">
              <w:rPr/>
            </w:rPrChange>
          </w:rPr>
          <w:t>;48(9–10):1073–83.</w:t>
        </w:r>
        <w:r w:rsidRPr="008E76CC" w:rsidDel="0008212E">
          <w:rPr>
            <w:rFonts w:ascii="Arial" w:hAnsi="Arial"/>
            <w:color w:val="000000"/>
            <w:sz w:val="18"/>
            <w:szCs w:val="18"/>
          </w:rPr>
          <w:t xml:space="preserve"> </w:t>
        </w:r>
      </w:ins>
    </w:p>
    <w:p w14:paraId="449FC711" w14:textId="5FCDE1B3" w:rsidR="009A33D4" w:rsidRPr="00434CF6" w:rsidRDefault="009A33D4">
      <w:pPr>
        <w:spacing w:line="360" w:lineRule="auto"/>
        <w:ind w:left="480" w:hanging="480"/>
        <w:jc w:val="both"/>
        <w:rPr>
          <w:ins w:id="5104" w:author="Nelly Wagner" w:date="2017-01-22T11:04:00Z"/>
          <w:rFonts w:ascii="Arial" w:hAnsi="Arial"/>
          <w:sz w:val="18"/>
          <w:szCs w:val="18"/>
          <w:rPrChange w:id="5105" w:author="Nelly Wagner" w:date="2017-01-22T13:16:00Z">
            <w:rPr>
              <w:ins w:id="5106" w:author="Nelly Wagner" w:date="2017-01-22T11:04:00Z"/>
            </w:rPr>
          </w:rPrChange>
        </w:rPr>
      </w:pPr>
      <w:ins w:id="5107" w:author="Nelly Wagner" w:date="2017-01-22T11:04:00Z">
        <w:r w:rsidRPr="00434CF6">
          <w:rPr>
            <w:rFonts w:ascii="Arial" w:hAnsi="Arial"/>
            <w:sz w:val="18"/>
            <w:szCs w:val="18"/>
            <w:rPrChange w:id="5108" w:author="Nelly Wagner" w:date="2017-01-22T13:16:00Z">
              <w:rPr/>
            </w:rPrChange>
          </w:rPr>
          <w:t xml:space="preserve">Mackay IR, Rosen FS, Lekstrom-Himes JA, Gallin JI. Immunodeficiency Diseases Caused by Defects in Phagocytes. </w:t>
        </w:r>
        <w:r w:rsidRPr="008E76CC">
          <w:rPr>
            <w:rFonts w:ascii="Arial" w:hAnsi="Arial"/>
            <w:i/>
            <w:color w:val="000000"/>
            <w:sz w:val="18"/>
            <w:szCs w:val="18"/>
          </w:rPr>
          <w:t>New Englan</w:t>
        </w:r>
        <w:r w:rsidRPr="00BA0DDA">
          <w:rPr>
            <w:rFonts w:ascii="Arial" w:hAnsi="Arial"/>
            <w:i/>
            <w:color w:val="000000"/>
            <w:sz w:val="18"/>
            <w:szCs w:val="18"/>
          </w:rPr>
          <w:t>d Journal of Medicine</w:t>
        </w:r>
        <w:r w:rsidRPr="00434CF6">
          <w:rPr>
            <w:rFonts w:ascii="Arial" w:hAnsi="Arial"/>
            <w:sz w:val="18"/>
            <w:szCs w:val="18"/>
            <w:rPrChange w:id="5109" w:author="Nelly Wagner" w:date="2017-01-22T13:16:00Z">
              <w:rPr/>
            </w:rPrChange>
          </w:rPr>
          <w:t>. 2000;343(23):1703–14.</w:t>
        </w:r>
      </w:ins>
    </w:p>
    <w:p w14:paraId="78587926" w14:textId="2D593BF2" w:rsidR="009A33D4" w:rsidRPr="00434CF6" w:rsidRDefault="009A33D4">
      <w:pPr>
        <w:spacing w:line="360" w:lineRule="auto"/>
        <w:ind w:left="480" w:hanging="480"/>
        <w:jc w:val="both"/>
        <w:rPr>
          <w:ins w:id="5110" w:author="Nelly Wagner" w:date="2017-01-22T11:05:00Z"/>
          <w:rFonts w:ascii="Arial" w:hAnsi="Arial"/>
          <w:sz w:val="18"/>
          <w:szCs w:val="18"/>
          <w:rPrChange w:id="5111" w:author="Nelly Wagner" w:date="2017-01-22T13:16:00Z">
            <w:rPr>
              <w:ins w:id="5112" w:author="Nelly Wagner" w:date="2017-01-22T11:05:00Z"/>
            </w:rPr>
          </w:rPrChange>
        </w:rPr>
      </w:pPr>
      <w:ins w:id="5113" w:author="Nelly Wagner" w:date="2017-01-22T11:04:00Z">
        <w:r w:rsidRPr="00434CF6">
          <w:rPr>
            <w:rFonts w:ascii="Arial" w:hAnsi="Arial"/>
            <w:sz w:val="18"/>
            <w:szCs w:val="18"/>
            <w:rPrChange w:id="5114" w:author="Nelly Wagner" w:date="2017-01-22T13:16:00Z">
              <w:rPr/>
            </w:rPrChange>
          </w:rPr>
          <w:lastRenderedPageBreak/>
          <w:t xml:space="preserve">Macrae EK, Spitznagel JK, Carolina N, Hill C. Ultrastructural localization of cationic proteins in cytoplasmic granules of chicken and rabbit polymorphonuclear leukocytes. </w:t>
        </w:r>
        <w:r w:rsidRPr="00434CF6">
          <w:rPr>
            <w:rFonts w:ascii="Arial" w:hAnsi="Arial"/>
            <w:i/>
            <w:color w:val="000000"/>
            <w:sz w:val="18"/>
            <w:szCs w:val="18"/>
            <w:rPrChange w:id="5115" w:author="Nelly Wagner" w:date="2017-01-22T13:16:00Z">
              <w:rPr>
                <w:rFonts w:ascii="Arial" w:hAnsi="Arial"/>
                <w:color w:val="000000"/>
                <w:sz w:val="18"/>
                <w:szCs w:val="18"/>
              </w:rPr>
            </w:rPrChange>
          </w:rPr>
          <w:t>Journal of Cell Science</w:t>
        </w:r>
        <w:r w:rsidRPr="00434CF6">
          <w:rPr>
            <w:rFonts w:ascii="Arial" w:hAnsi="Arial"/>
            <w:i/>
            <w:sz w:val="18"/>
            <w:szCs w:val="18"/>
            <w:rPrChange w:id="5116" w:author="Nelly Wagner" w:date="2017-01-22T13:16:00Z">
              <w:rPr/>
            </w:rPrChange>
          </w:rPr>
          <w:t>.</w:t>
        </w:r>
        <w:r w:rsidRPr="00434CF6">
          <w:rPr>
            <w:rFonts w:ascii="Arial" w:hAnsi="Arial"/>
            <w:sz w:val="18"/>
            <w:szCs w:val="18"/>
            <w:rPrChange w:id="5117" w:author="Nelly Wagner" w:date="2017-01-22T13:16:00Z">
              <w:rPr/>
            </w:rPrChange>
          </w:rPr>
          <w:t xml:space="preserve"> 1975;(17):79–94.</w:t>
        </w:r>
      </w:ins>
    </w:p>
    <w:p w14:paraId="535D81AA" w14:textId="7E93D417" w:rsidR="009A33D4" w:rsidRPr="00434CF6" w:rsidRDefault="009A33D4">
      <w:pPr>
        <w:spacing w:line="360" w:lineRule="auto"/>
        <w:ind w:left="480" w:hanging="480"/>
        <w:jc w:val="both"/>
        <w:rPr>
          <w:ins w:id="5118" w:author="Nelly Wagner" w:date="2017-01-22T11:05:00Z"/>
          <w:rFonts w:ascii="Arial" w:hAnsi="Arial"/>
          <w:sz w:val="18"/>
          <w:szCs w:val="18"/>
          <w:rPrChange w:id="5119" w:author="Nelly Wagner" w:date="2017-01-22T13:16:00Z">
            <w:rPr>
              <w:ins w:id="5120" w:author="Nelly Wagner" w:date="2017-01-22T11:05:00Z"/>
            </w:rPr>
          </w:rPrChange>
        </w:rPr>
      </w:pPr>
      <w:ins w:id="5121" w:author="Nelly Wagner" w:date="2017-01-22T11:05:00Z">
        <w:r w:rsidRPr="00434CF6">
          <w:rPr>
            <w:rFonts w:ascii="Arial" w:hAnsi="Arial"/>
            <w:sz w:val="18"/>
            <w:szCs w:val="18"/>
            <w:rPrChange w:id="5122" w:author="Nelly Wagner" w:date="2017-01-22T13:16:00Z">
              <w:rPr/>
            </w:rPrChange>
          </w:rPr>
          <w:t xml:space="preserve">Magatti M, Vertua E, De Munari S, Caro M, Caruso M, Silini A, et al. Human amnion favours tissue repair by inducing the M1- to-M2 switch and enhancing M2 macrophage features. </w:t>
        </w:r>
        <w:r w:rsidRPr="008E76CC">
          <w:rPr>
            <w:rFonts w:ascii="Arial" w:hAnsi="Arial"/>
            <w:i/>
            <w:color w:val="000000"/>
            <w:sz w:val="18"/>
            <w:szCs w:val="18"/>
          </w:rPr>
          <w:t>Journal of Tissue Engineering and Regenerative Medicine</w:t>
        </w:r>
        <w:r w:rsidRPr="00434CF6">
          <w:rPr>
            <w:rFonts w:ascii="Arial" w:hAnsi="Arial"/>
            <w:sz w:val="18"/>
            <w:szCs w:val="18"/>
            <w:rPrChange w:id="5123" w:author="Nelly Wagner" w:date="2017-01-22T13:16:00Z">
              <w:rPr/>
            </w:rPrChange>
          </w:rPr>
          <w:t>. 2016;524–31.</w:t>
        </w:r>
      </w:ins>
    </w:p>
    <w:p w14:paraId="083C7D4E" w14:textId="018535B1" w:rsidR="009A33D4" w:rsidRPr="00434CF6" w:rsidRDefault="009A33D4">
      <w:pPr>
        <w:spacing w:line="360" w:lineRule="auto"/>
        <w:ind w:left="480" w:hanging="480"/>
        <w:jc w:val="both"/>
        <w:rPr>
          <w:ins w:id="5124" w:author="Nelly Wagner" w:date="2017-01-22T11:06:00Z"/>
          <w:rFonts w:ascii="Arial" w:hAnsi="Arial"/>
          <w:sz w:val="18"/>
          <w:szCs w:val="18"/>
          <w:rPrChange w:id="5125" w:author="Nelly Wagner" w:date="2017-01-22T13:16:00Z">
            <w:rPr>
              <w:ins w:id="5126" w:author="Nelly Wagner" w:date="2017-01-22T11:06:00Z"/>
            </w:rPr>
          </w:rPrChange>
        </w:rPr>
      </w:pPr>
      <w:ins w:id="5127" w:author="Nelly Wagner" w:date="2017-01-22T11:05:00Z">
        <w:r w:rsidRPr="00434CF6">
          <w:rPr>
            <w:rFonts w:ascii="Arial" w:hAnsi="Arial"/>
            <w:sz w:val="18"/>
            <w:szCs w:val="18"/>
            <w:rPrChange w:id="5128" w:author="Nelly Wagner" w:date="2017-01-22T13:16:00Z">
              <w:rPr/>
            </w:rPrChange>
          </w:rPr>
          <w:t xml:space="preserve">Magness ST, Jijon H, Van Houten Fisher N, Sharpless NE, Brenner DA, Jobin C. </w:t>
        </w:r>
        <w:r w:rsidRPr="00C634D0">
          <w:rPr>
            <w:rFonts w:ascii="Arial" w:hAnsi="Arial"/>
            <w:i/>
            <w:sz w:val="18"/>
            <w:szCs w:val="18"/>
            <w:rPrChange w:id="5129" w:author="Nelly Wagner" w:date="2017-01-22T13:55:00Z">
              <w:rPr/>
            </w:rPrChange>
          </w:rPr>
          <w:t>In Vivo</w:t>
        </w:r>
        <w:r w:rsidRPr="00434CF6">
          <w:rPr>
            <w:rFonts w:ascii="Arial" w:hAnsi="Arial"/>
            <w:sz w:val="18"/>
            <w:szCs w:val="18"/>
            <w:rPrChange w:id="5130" w:author="Nelly Wagner" w:date="2017-01-22T13:16:00Z">
              <w:rPr/>
            </w:rPrChange>
          </w:rPr>
          <w:t xml:space="preserve"> Pattern of Lipopolysaccharide and Anti-CD3-Induced NF- B Activation Using a Novel Gene-Targeted Enhanced GFP Reporter Gene Mouse. </w:t>
        </w:r>
      </w:ins>
      <w:ins w:id="5131" w:author="Nelly Wagner" w:date="2017-01-22T11:06:00Z">
        <w:r w:rsidRPr="00434CF6">
          <w:rPr>
            <w:rFonts w:ascii="Arial" w:hAnsi="Arial"/>
            <w:i/>
            <w:sz w:val="18"/>
            <w:szCs w:val="18"/>
            <w:rPrChange w:id="5132" w:author="Nelly Wagner" w:date="2017-01-22T13:16:00Z">
              <w:rPr/>
            </w:rPrChange>
          </w:rPr>
          <w:t xml:space="preserve">The </w:t>
        </w:r>
      </w:ins>
      <w:ins w:id="5133" w:author="Nelly Wagner" w:date="2017-01-22T11:05:00Z">
        <w:r w:rsidRPr="00434CF6">
          <w:rPr>
            <w:rFonts w:ascii="Arial" w:hAnsi="Arial"/>
            <w:i/>
            <w:sz w:val="18"/>
            <w:szCs w:val="18"/>
            <w:rPrChange w:id="5134" w:author="Nelly Wagner" w:date="2017-01-22T13:16:00Z">
              <w:rPr/>
            </w:rPrChange>
          </w:rPr>
          <w:t>J</w:t>
        </w:r>
      </w:ins>
      <w:ins w:id="5135" w:author="Nelly Wagner" w:date="2017-01-22T11:06:00Z">
        <w:r w:rsidRPr="00434CF6">
          <w:rPr>
            <w:rFonts w:ascii="Arial" w:hAnsi="Arial"/>
            <w:i/>
            <w:sz w:val="18"/>
            <w:szCs w:val="18"/>
            <w:rPrChange w:id="5136" w:author="Nelly Wagner" w:date="2017-01-22T13:16:00Z">
              <w:rPr/>
            </w:rPrChange>
          </w:rPr>
          <w:t>ournal of</w:t>
        </w:r>
      </w:ins>
      <w:ins w:id="5137" w:author="Nelly Wagner" w:date="2017-01-22T11:05:00Z">
        <w:r w:rsidRPr="00434CF6">
          <w:rPr>
            <w:rFonts w:ascii="Arial" w:hAnsi="Arial"/>
            <w:i/>
            <w:sz w:val="18"/>
            <w:szCs w:val="18"/>
            <w:rPrChange w:id="5138" w:author="Nelly Wagner" w:date="2017-01-22T13:16:00Z">
              <w:rPr/>
            </w:rPrChange>
          </w:rPr>
          <w:t xml:space="preserve"> Immunol</w:t>
        </w:r>
      </w:ins>
      <w:ins w:id="5139" w:author="Nelly Wagner" w:date="2017-01-22T11:06:00Z">
        <w:r w:rsidRPr="00434CF6">
          <w:rPr>
            <w:rFonts w:ascii="Arial" w:hAnsi="Arial"/>
            <w:i/>
            <w:sz w:val="18"/>
            <w:szCs w:val="18"/>
            <w:rPrChange w:id="5140" w:author="Nelly Wagner" w:date="2017-01-22T13:16:00Z">
              <w:rPr/>
            </w:rPrChange>
          </w:rPr>
          <w:t>ogy</w:t>
        </w:r>
      </w:ins>
      <w:ins w:id="5141" w:author="Nelly Wagner" w:date="2017-01-22T11:05:00Z">
        <w:r w:rsidRPr="00434CF6">
          <w:rPr>
            <w:rFonts w:ascii="Arial" w:hAnsi="Arial"/>
            <w:sz w:val="18"/>
            <w:szCs w:val="18"/>
            <w:rPrChange w:id="5142" w:author="Nelly Wagner" w:date="2017-01-22T13:16:00Z">
              <w:rPr/>
            </w:rPrChange>
          </w:rPr>
          <w:t>. 2004;173(3):1561–70.</w:t>
        </w:r>
      </w:ins>
    </w:p>
    <w:p w14:paraId="6E698304" w14:textId="312F214D" w:rsidR="009A33D4" w:rsidRPr="00434CF6" w:rsidRDefault="009A33D4">
      <w:pPr>
        <w:spacing w:line="360" w:lineRule="auto"/>
        <w:ind w:left="480" w:hanging="480"/>
        <w:jc w:val="both"/>
        <w:rPr>
          <w:ins w:id="5143" w:author="Nelly Wagner" w:date="2017-01-22T11:06:00Z"/>
          <w:rFonts w:ascii="Arial" w:hAnsi="Arial"/>
          <w:sz w:val="18"/>
          <w:szCs w:val="18"/>
          <w:rPrChange w:id="5144" w:author="Nelly Wagner" w:date="2017-01-22T13:16:00Z">
            <w:rPr>
              <w:ins w:id="5145" w:author="Nelly Wagner" w:date="2017-01-22T11:06:00Z"/>
            </w:rPr>
          </w:rPrChange>
        </w:rPr>
      </w:pPr>
      <w:ins w:id="5146" w:author="Nelly Wagner" w:date="2017-01-22T11:06:00Z">
        <w:r w:rsidRPr="00434CF6">
          <w:rPr>
            <w:rFonts w:ascii="Arial" w:hAnsi="Arial"/>
            <w:sz w:val="18"/>
            <w:szCs w:val="18"/>
            <w:rPrChange w:id="5147" w:author="Nelly Wagner" w:date="2017-01-22T13:16:00Z">
              <w:rPr/>
            </w:rPrChange>
          </w:rPr>
          <w:t>Malachowa N, Kobayashi SD, Porter AR, Braughton KR, Scott P, Gardner DJ, et al. Contribution of</w:t>
        </w:r>
        <w:r w:rsidRPr="00434CF6">
          <w:rPr>
            <w:rFonts w:ascii="Arial" w:hAnsi="Arial"/>
            <w:i/>
            <w:sz w:val="18"/>
            <w:szCs w:val="18"/>
            <w:rPrChange w:id="5148" w:author="Nelly Wagner" w:date="2017-01-22T13:16:00Z">
              <w:rPr/>
            </w:rPrChange>
          </w:rPr>
          <w:t xml:space="preserve"> Staphylococcus aureus </w:t>
        </w:r>
        <w:r w:rsidRPr="00434CF6">
          <w:rPr>
            <w:rFonts w:ascii="Arial" w:hAnsi="Arial"/>
            <w:sz w:val="18"/>
            <w:szCs w:val="18"/>
            <w:rPrChange w:id="5149" w:author="Nelly Wagner" w:date="2017-01-22T13:16:00Z">
              <w:rPr/>
            </w:rPrChange>
          </w:rPr>
          <w:t xml:space="preserve">Coagulases and Clumping Factor A to Abscess Formation in a Rabbit Model of Skin and Soft Tissue Infection. </w:t>
        </w:r>
        <w:r w:rsidRPr="00434CF6">
          <w:rPr>
            <w:rFonts w:ascii="Arial" w:hAnsi="Arial"/>
            <w:i/>
            <w:sz w:val="18"/>
            <w:szCs w:val="18"/>
            <w:rPrChange w:id="5150" w:author="Nelly Wagner" w:date="2017-01-22T13:16:00Z">
              <w:rPr/>
            </w:rPrChange>
          </w:rPr>
          <w:t>PLoS One</w:t>
        </w:r>
        <w:r w:rsidRPr="00434CF6">
          <w:rPr>
            <w:rFonts w:ascii="Arial" w:hAnsi="Arial"/>
            <w:sz w:val="18"/>
            <w:szCs w:val="18"/>
            <w:rPrChange w:id="5151" w:author="Nelly Wagner" w:date="2017-01-22T13:16:00Z">
              <w:rPr/>
            </w:rPrChange>
          </w:rPr>
          <w:t>. 20</w:t>
        </w:r>
        <w:r w:rsidRPr="001838CE">
          <w:rPr>
            <w:rFonts w:ascii="Arial" w:hAnsi="Arial"/>
            <w:sz w:val="18"/>
            <w:szCs w:val="18"/>
            <w:rPrChange w:id="5152" w:author="Nelly Wagner" w:date="2017-01-22T14:11:00Z">
              <w:rPr/>
            </w:rPrChange>
          </w:rPr>
          <w:t>16;11(6)</w:t>
        </w:r>
      </w:ins>
      <w:ins w:id="5153" w:author="Nelly Wagner" w:date="2017-01-22T14:11:00Z">
        <w:r w:rsidR="001838CE" w:rsidRPr="008E76CC">
          <w:rPr>
            <w:rFonts w:ascii="Arial" w:hAnsi="Arial"/>
            <w:sz w:val="18"/>
            <w:szCs w:val="18"/>
          </w:rPr>
          <w:t>:</w:t>
        </w:r>
        <w:r w:rsidR="001838CE" w:rsidRPr="001838CE">
          <w:rPr>
            <w:rFonts w:ascii="Arial" w:hAnsi="Arial"/>
            <w:color w:val="000000"/>
            <w:sz w:val="18"/>
            <w:szCs w:val="18"/>
            <w:shd w:val="clear" w:color="auto" w:fill="FFFFFF"/>
            <w:rPrChange w:id="5154" w:author="Nelly Wagner" w:date="2017-01-22T14:11:00Z">
              <w:rPr>
                <w:rFonts w:ascii="Arial" w:hAnsi="Arial"/>
                <w:color w:val="000000"/>
                <w:sz w:val="17"/>
                <w:szCs w:val="17"/>
                <w:shd w:val="clear" w:color="auto" w:fill="FFFFFF"/>
              </w:rPr>
            </w:rPrChange>
          </w:rPr>
          <w:t xml:space="preserve"> e0158293</w:t>
        </w:r>
      </w:ins>
      <w:ins w:id="5155" w:author="Nelly Wagner" w:date="2017-01-22T11:06:00Z">
        <w:r w:rsidRPr="001838CE">
          <w:rPr>
            <w:rFonts w:ascii="Arial" w:hAnsi="Arial"/>
            <w:sz w:val="18"/>
            <w:szCs w:val="18"/>
            <w:rPrChange w:id="5156" w:author="Nelly Wagner" w:date="2017-01-22T14:11:00Z">
              <w:rPr/>
            </w:rPrChange>
          </w:rPr>
          <w:t>.</w:t>
        </w:r>
      </w:ins>
    </w:p>
    <w:p w14:paraId="0A1E2DD9" w14:textId="49468366" w:rsidR="009A33D4" w:rsidRPr="00434CF6" w:rsidRDefault="009A33D4">
      <w:pPr>
        <w:spacing w:line="360" w:lineRule="auto"/>
        <w:ind w:left="480" w:hanging="480"/>
        <w:jc w:val="both"/>
        <w:rPr>
          <w:ins w:id="5157" w:author="Nelly Wagner" w:date="2017-01-22T11:07:00Z"/>
          <w:rFonts w:ascii="Arial" w:hAnsi="Arial"/>
          <w:sz w:val="18"/>
          <w:szCs w:val="18"/>
          <w:rPrChange w:id="5158" w:author="Nelly Wagner" w:date="2017-01-22T13:16:00Z">
            <w:rPr>
              <w:ins w:id="5159" w:author="Nelly Wagner" w:date="2017-01-22T11:07:00Z"/>
            </w:rPr>
          </w:rPrChange>
        </w:rPr>
      </w:pPr>
      <w:ins w:id="5160" w:author="Nelly Wagner" w:date="2017-01-22T11:06:00Z">
        <w:r w:rsidRPr="00434CF6">
          <w:rPr>
            <w:rFonts w:ascii="Arial" w:hAnsi="Arial"/>
            <w:sz w:val="18"/>
            <w:szCs w:val="18"/>
            <w:rPrChange w:id="5161" w:author="Nelly Wagner" w:date="2017-01-22T13:16:00Z">
              <w:rPr/>
            </w:rPrChange>
          </w:rPr>
          <w:t xml:space="preserve">Malachowa N, Kobayashi SD, Freedman B, Dorward DW, Deleo FR. </w:t>
        </w:r>
        <w:r w:rsidRPr="00434CF6">
          <w:rPr>
            <w:rFonts w:ascii="Arial" w:hAnsi="Arial"/>
            <w:i/>
            <w:sz w:val="18"/>
            <w:szCs w:val="18"/>
            <w:rPrChange w:id="5162" w:author="Nelly Wagner" w:date="2017-01-22T13:16:00Z">
              <w:rPr/>
            </w:rPrChange>
          </w:rPr>
          <w:t xml:space="preserve">Staphylococcus aureus </w:t>
        </w:r>
        <w:r w:rsidRPr="00434CF6">
          <w:rPr>
            <w:rFonts w:ascii="Arial" w:hAnsi="Arial"/>
            <w:sz w:val="18"/>
            <w:szCs w:val="18"/>
            <w:rPrChange w:id="5163" w:author="Nelly Wagner" w:date="2017-01-22T13:16:00Z">
              <w:rPr/>
            </w:rPrChange>
          </w:rPr>
          <w:t xml:space="preserve">Leukotoxin GH Promotes Formation of Neutrophil Extracellular Traps. </w:t>
        </w:r>
        <w:r w:rsidRPr="00434CF6">
          <w:rPr>
            <w:rFonts w:ascii="Arial" w:hAnsi="Arial"/>
            <w:i/>
            <w:sz w:val="18"/>
            <w:szCs w:val="18"/>
            <w:rPrChange w:id="5164" w:author="Nelly Wagner" w:date="2017-01-22T13:16:00Z">
              <w:rPr/>
            </w:rPrChange>
          </w:rPr>
          <w:t>J</w:t>
        </w:r>
      </w:ins>
      <w:ins w:id="5165" w:author="Nelly Wagner" w:date="2017-01-22T11:07:00Z">
        <w:r w:rsidRPr="00434CF6">
          <w:rPr>
            <w:rFonts w:ascii="Arial" w:hAnsi="Arial"/>
            <w:i/>
            <w:sz w:val="18"/>
            <w:szCs w:val="18"/>
            <w:rPrChange w:id="5166" w:author="Nelly Wagner" w:date="2017-01-22T13:16:00Z">
              <w:rPr/>
            </w:rPrChange>
          </w:rPr>
          <w:t>ournal of</w:t>
        </w:r>
      </w:ins>
      <w:ins w:id="5167" w:author="Nelly Wagner" w:date="2017-01-22T11:06:00Z">
        <w:r w:rsidRPr="00434CF6">
          <w:rPr>
            <w:rFonts w:ascii="Arial" w:hAnsi="Arial"/>
            <w:i/>
            <w:sz w:val="18"/>
            <w:szCs w:val="18"/>
            <w:rPrChange w:id="5168" w:author="Nelly Wagner" w:date="2017-01-22T13:16:00Z">
              <w:rPr/>
            </w:rPrChange>
          </w:rPr>
          <w:t xml:space="preserve"> Immunol</w:t>
        </w:r>
      </w:ins>
      <w:ins w:id="5169" w:author="Nelly Wagner" w:date="2017-01-22T11:07:00Z">
        <w:r w:rsidRPr="00434CF6">
          <w:rPr>
            <w:rFonts w:ascii="Arial" w:hAnsi="Arial"/>
            <w:i/>
            <w:sz w:val="18"/>
            <w:szCs w:val="18"/>
            <w:rPrChange w:id="5170" w:author="Nelly Wagner" w:date="2017-01-22T13:16:00Z">
              <w:rPr/>
            </w:rPrChange>
          </w:rPr>
          <w:t>ogy</w:t>
        </w:r>
      </w:ins>
      <w:ins w:id="5171" w:author="Nelly Wagner" w:date="2017-01-22T11:06:00Z">
        <w:r w:rsidRPr="00434CF6">
          <w:rPr>
            <w:rFonts w:ascii="Arial" w:hAnsi="Arial"/>
            <w:sz w:val="18"/>
            <w:szCs w:val="18"/>
            <w:rPrChange w:id="5172" w:author="Nelly Wagner" w:date="2017-01-22T13:16:00Z">
              <w:rPr/>
            </w:rPrChange>
          </w:rPr>
          <w:t>. 2013;191(12):6022–9.</w:t>
        </w:r>
      </w:ins>
    </w:p>
    <w:p w14:paraId="6A11EF0A" w14:textId="7DFD8FCB" w:rsidR="0020061D" w:rsidRPr="001838CE" w:rsidRDefault="009A33D4">
      <w:pPr>
        <w:spacing w:line="360" w:lineRule="auto"/>
        <w:ind w:left="480" w:hanging="480"/>
        <w:jc w:val="both"/>
        <w:rPr>
          <w:rFonts w:ascii="Arial" w:hAnsi="Arial"/>
          <w:color w:val="000000"/>
          <w:sz w:val="18"/>
          <w:szCs w:val="18"/>
        </w:rPr>
      </w:pPr>
      <w:ins w:id="5173" w:author="Nelly Wagner" w:date="2017-01-22T11:07:00Z">
        <w:r w:rsidRPr="00434CF6">
          <w:rPr>
            <w:rFonts w:ascii="Arial" w:hAnsi="Arial"/>
            <w:sz w:val="18"/>
            <w:szCs w:val="18"/>
            <w:rPrChange w:id="5174" w:author="Nelly Wagner" w:date="2017-01-22T13:16:00Z">
              <w:rPr/>
            </w:rPrChange>
          </w:rPr>
          <w:t>Mandal P, Novot</w:t>
        </w:r>
        <w:r w:rsidR="00C8111F" w:rsidRPr="00434CF6">
          <w:rPr>
            <w:rFonts w:ascii="Arial" w:hAnsi="Arial"/>
            <w:sz w:val="18"/>
            <w:szCs w:val="18"/>
            <w:rPrChange w:id="5175" w:author="Nelly Wagner" w:date="2017-01-22T13:16:00Z">
              <w:rPr/>
            </w:rPrChange>
          </w:rPr>
          <w:t>ny M, Hamilton TA</w:t>
        </w:r>
        <w:r w:rsidRPr="00434CF6">
          <w:rPr>
            <w:rFonts w:ascii="Arial" w:hAnsi="Arial"/>
            <w:sz w:val="18"/>
            <w:szCs w:val="18"/>
            <w:rPrChange w:id="5176" w:author="Nelly Wagner" w:date="2017-01-22T13:16:00Z">
              <w:rPr/>
            </w:rPrChange>
          </w:rPr>
          <w:t xml:space="preserve">. Lipopolysaccharide induces formyl peptide receptor 1 gene expression in macrophages and neutrophils via transcriptional and posttranscriptional mechanisms. </w:t>
        </w:r>
        <w:r w:rsidRPr="00434CF6">
          <w:rPr>
            <w:rFonts w:ascii="Arial" w:hAnsi="Arial"/>
            <w:i/>
            <w:sz w:val="18"/>
            <w:szCs w:val="18"/>
            <w:rPrChange w:id="5177" w:author="Nelly Wagner" w:date="2017-01-22T13:16:00Z">
              <w:rPr/>
            </w:rPrChange>
          </w:rPr>
          <w:t>J</w:t>
        </w:r>
        <w:r w:rsidR="00C8111F" w:rsidRPr="00434CF6">
          <w:rPr>
            <w:rFonts w:ascii="Arial" w:hAnsi="Arial"/>
            <w:i/>
            <w:sz w:val="18"/>
            <w:szCs w:val="18"/>
            <w:rPrChange w:id="5178" w:author="Nelly Wagner" w:date="2017-01-22T13:16:00Z">
              <w:rPr/>
            </w:rPrChange>
          </w:rPr>
          <w:t>ournal of Immunology</w:t>
        </w:r>
        <w:r w:rsidR="00C8111F" w:rsidRPr="00434CF6">
          <w:rPr>
            <w:rFonts w:ascii="Arial" w:hAnsi="Arial"/>
            <w:sz w:val="18"/>
            <w:szCs w:val="18"/>
            <w:rPrChange w:id="5179" w:author="Nelly Wagner" w:date="2017-01-22T13:16:00Z">
              <w:rPr/>
            </w:rPrChange>
          </w:rPr>
          <w:t>. 2005</w:t>
        </w:r>
        <w:r w:rsidRPr="00434CF6">
          <w:rPr>
            <w:rFonts w:ascii="Arial" w:hAnsi="Arial"/>
            <w:sz w:val="18"/>
            <w:szCs w:val="18"/>
            <w:rPrChange w:id="5180" w:author="Nelly Wagner" w:date="2017-01-22T13:16:00Z">
              <w:rPr/>
            </w:rPrChange>
          </w:rPr>
          <w:t>;175(9):6085–91.</w:t>
        </w:r>
      </w:ins>
      <w:del w:id="5181" w:author="Nelly Wagner" w:date="2017-01-21T18:13:00Z">
        <w:r w:rsidR="00766C9B" w:rsidRPr="008E76CC" w:rsidDel="0008212E">
          <w:rPr>
            <w:rFonts w:ascii="Arial" w:hAnsi="Arial"/>
            <w:color w:val="000000"/>
            <w:sz w:val="18"/>
            <w:szCs w:val="18"/>
          </w:rPr>
          <w:delText>Abreu</w:delText>
        </w:r>
      </w:del>
      <w:del w:id="5182" w:author="Nelly Wagner" w:date="2017-01-21T17:35:00Z">
        <w:r w:rsidR="00766C9B" w:rsidRPr="00BA0DDA" w:rsidDel="00C260B7">
          <w:rPr>
            <w:rFonts w:ascii="Arial" w:hAnsi="Arial"/>
            <w:color w:val="000000"/>
            <w:sz w:val="18"/>
            <w:szCs w:val="18"/>
          </w:rPr>
          <w:delText>,</w:delText>
        </w:r>
      </w:del>
      <w:del w:id="5183" w:author="Nelly Wagner" w:date="2017-01-21T18:13:00Z">
        <w:r w:rsidR="00766C9B" w:rsidRPr="005955B6" w:rsidDel="0008212E">
          <w:rPr>
            <w:rFonts w:ascii="Arial" w:hAnsi="Arial"/>
            <w:color w:val="000000"/>
            <w:sz w:val="18"/>
            <w:szCs w:val="18"/>
          </w:rPr>
          <w:delText xml:space="preserve"> M</w:delText>
        </w:r>
      </w:del>
      <w:del w:id="5184" w:author="Nelly Wagner" w:date="2017-01-21T17:35:00Z">
        <w:r w:rsidR="00766C9B" w:rsidRPr="00C374EF" w:rsidDel="00C260B7">
          <w:rPr>
            <w:rFonts w:ascii="Arial" w:hAnsi="Arial"/>
            <w:color w:val="000000"/>
            <w:sz w:val="18"/>
            <w:szCs w:val="18"/>
          </w:rPr>
          <w:delText>.T.</w:delText>
        </w:r>
      </w:del>
      <w:del w:id="5185" w:author="Nelly Wagner" w:date="2017-01-21T17:36:00Z">
        <w:r w:rsidR="00766C9B" w:rsidRPr="00C374EF" w:rsidDel="00C260B7">
          <w:rPr>
            <w:rFonts w:ascii="Arial" w:hAnsi="Arial"/>
            <w:color w:val="000000"/>
            <w:sz w:val="18"/>
            <w:szCs w:val="18"/>
          </w:rPr>
          <w:delText>, 2010</w:delText>
        </w:r>
      </w:del>
      <w:del w:id="5186" w:author="Nelly Wagner" w:date="2017-01-21T18:13:00Z">
        <w:r w:rsidR="00766C9B" w:rsidRPr="00C374EF" w:rsidDel="0008212E">
          <w:rPr>
            <w:rFonts w:ascii="Arial" w:hAnsi="Arial"/>
            <w:color w:val="000000"/>
            <w:sz w:val="18"/>
            <w:szCs w:val="18"/>
          </w:rPr>
          <w:delText xml:space="preserve">. Toll-like receptor signalling in the intestinal epithelium: how bacterial recognition shapes intestinal function. </w:delText>
        </w:r>
        <w:r w:rsidR="00766C9B" w:rsidRPr="00434CF6" w:rsidDel="0008212E">
          <w:rPr>
            <w:rFonts w:ascii="Arial" w:hAnsi="Arial"/>
            <w:i/>
            <w:color w:val="000000"/>
            <w:sz w:val="18"/>
            <w:szCs w:val="18"/>
          </w:rPr>
          <w:delText>Nat Rev Immunol</w:delText>
        </w:r>
        <w:r w:rsidR="00766C9B" w:rsidRPr="00434CF6" w:rsidDel="0008212E">
          <w:rPr>
            <w:rFonts w:ascii="Arial" w:hAnsi="Arial"/>
            <w:color w:val="000000"/>
            <w:sz w:val="18"/>
            <w:szCs w:val="18"/>
          </w:rPr>
          <w:delText>, 10(2)</w:delText>
        </w:r>
      </w:del>
      <w:del w:id="5187" w:author="Nelly Wagner" w:date="2017-01-21T17:37:00Z">
        <w:r w:rsidR="00766C9B" w:rsidRPr="00434CF6" w:rsidDel="00C260B7">
          <w:rPr>
            <w:rFonts w:ascii="Arial" w:hAnsi="Arial"/>
            <w:color w:val="000000"/>
            <w:sz w:val="18"/>
            <w:szCs w:val="18"/>
          </w:rPr>
          <w:delText>, pp.131–144</w:delText>
        </w:r>
      </w:del>
      <w:del w:id="5188" w:author="Nelly Wagner" w:date="2017-01-21T18:13:00Z">
        <w:r w:rsidR="00766C9B" w:rsidRPr="00434CF6" w:rsidDel="0008212E">
          <w:rPr>
            <w:rFonts w:ascii="Arial" w:hAnsi="Arial"/>
            <w:color w:val="000000"/>
            <w:sz w:val="18"/>
            <w:szCs w:val="18"/>
          </w:rPr>
          <w:delText>.</w:delText>
        </w:r>
      </w:del>
    </w:p>
    <w:p w14:paraId="4D0C457F" w14:textId="5A212382" w:rsidR="0020061D" w:rsidRPr="00434CF6" w:rsidDel="0008212E" w:rsidRDefault="00766C9B">
      <w:pPr>
        <w:spacing w:line="360" w:lineRule="auto"/>
        <w:ind w:left="480" w:hanging="480"/>
        <w:jc w:val="both"/>
        <w:rPr>
          <w:del w:id="5189" w:author="Nelly Wagner" w:date="2017-01-21T18:15:00Z"/>
          <w:rFonts w:ascii="Arial" w:hAnsi="Arial"/>
          <w:color w:val="000000"/>
          <w:sz w:val="18"/>
          <w:szCs w:val="18"/>
        </w:rPr>
      </w:pPr>
      <w:del w:id="5190" w:author="Nelly Wagner" w:date="2017-01-21T18:15:00Z">
        <w:r w:rsidRPr="00434CF6" w:rsidDel="0008212E">
          <w:rPr>
            <w:rFonts w:ascii="Arial" w:hAnsi="Arial"/>
            <w:color w:val="000000"/>
            <w:sz w:val="18"/>
            <w:szCs w:val="18"/>
          </w:rPr>
          <w:delText xml:space="preserve">Adhikari, R.P. et al., 2004. Vancomycin-induced deletion of the methicillin resistance gene mecA in </w:delText>
        </w:r>
        <w:r w:rsidRPr="00434CF6" w:rsidDel="0008212E">
          <w:rPr>
            <w:rFonts w:ascii="Arial" w:hAnsi="Arial"/>
            <w:i/>
            <w:iCs/>
            <w:color w:val="000000"/>
            <w:sz w:val="18"/>
            <w:szCs w:val="18"/>
          </w:rPr>
          <w:delText>Staphylococcus aureus</w:delText>
        </w:r>
        <w:r w:rsidRPr="00434CF6" w:rsidDel="0008212E">
          <w:rPr>
            <w:rFonts w:ascii="Arial" w:hAnsi="Arial"/>
            <w:color w:val="000000"/>
            <w:sz w:val="18"/>
            <w:szCs w:val="18"/>
          </w:rPr>
          <w:delText xml:space="preserve">. </w:delText>
        </w:r>
        <w:r w:rsidRPr="00434CF6" w:rsidDel="0008212E">
          <w:rPr>
            <w:rFonts w:ascii="Arial" w:hAnsi="Arial"/>
            <w:i/>
            <w:color w:val="000000"/>
            <w:sz w:val="18"/>
            <w:szCs w:val="18"/>
          </w:rPr>
          <w:delText>Journal of antimicrobial chemotherapy</w:delText>
        </w:r>
        <w:r w:rsidRPr="00434CF6" w:rsidDel="0008212E">
          <w:rPr>
            <w:rFonts w:ascii="Arial" w:hAnsi="Arial"/>
            <w:color w:val="000000"/>
            <w:sz w:val="18"/>
            <w:szCs w:val="18"/>
          </w:rPr>
          <w:delText>, 54(2), pp.360–363.</w:delText>
        </w:r>
      </w:del>
    </w:p>
    <w:p w14:paraId="6AD3046F" w14:textId="0B710B70" w:rsidR="0020061D" w:rsidRPr="00434CF6" w:rsidDel="0008212E" w:rsidRDefault="00766C9B">
      <w:pPr>
        <w:pStyle w:val="TextBody"/>
        <w:spacing w:after="0" w:line="360" w:lineRule="auto"/>
        <w:ind w:left="480" w:hanging="480"/>
        <w:jc w:val="both"/>
        <w:rPr>
          <w:del w:id="5191" w:author="Nelly Wagner" w:date="2017-01-21T18:16:00Z"/>
          <w:rFonts w:ascii="Arial" w:hAnsi="Arial"/>
          <w:color w:val="000000"/>
          <w:sz w:val="18"/>
          <w:szCs w:val="18"/>
        </w:rPr>
      </w:pPr>
      <w:del w:id="5192" w:author="Nelly Wagner" w:date="2017-01-21T18:16:00Z">
        <w:r w:rsidRPr="00434CF6" w:rsidDel="0008212E">
          <w:rPr>
            <w:rFonts w:ascii="Arial" w:hAnsi="Arial"/>
            <w:color w:val="000000"/>
            <w:sz w:val="18"/>
            <w:szCs w:val="18"/>
          </w:rPr>
          <w:delText xml:space="preserve">Akira, S. &amp; Hoshino, K., 2003. Myeloid differentiation factor 88-dependent and -independent pathways in toll-like receptor signaling. </w:delText>
        </w:r>
        <w:r w:rsidRPr="00434CF6" w:rsidDel="0008212E">
          <w:rPr>
            <w:rFonts w:ascii="Arial" w:hAnsi="Arial"/>
            <w:i/>
            <w:color w:val="000000"/>
            <w:sz w:val="18"/>
            <w:szCs w:val="18"/>
          </w:rPr>
          <w:delText>The Journal of infectious diseases</w:delText>
        </w:r>
        <w:r w:rsidRPr="00434CF6" w:rsidDel="0008212E">
          <w:rPr>
            <w:rFonts w:ascii="Arial" w:hAnsi="Arial"/>
            <w:color w:val="000000"/>
            <w:sz w:val="18"/>
            <w:szCs w:val="18"/>
          </w:rPr>
          <w:delText>, 187 Suppl (Suppl 2), pp.S356–63.</w:delText>
        </w:r>
      </w:del>
    </w:p>
    <w:p w14:paraId="3C5DF45C" w14:textId="28BE0C8D" w:rsidR="0020061D" w:rsidRPr="00434CF6" w:rsidDel="004268DD" w:rsidRDefault="00766C9B">
      <w:pPr>
        <w:spacing w:line="360" w:lineRule="auto"/>
        <w:ind w:left="480" w:hanging="480"/>
        <w:jc w:val="both"/>
        <w:rPr>
          <w:del w:id="5193" w:author="Nelly Wagner" w:date="2017-01-21T18:20:00Z"/>
          <w:rFonts w:ascii="Arial" w:hAnsi="Arial"/>
          <w:color w:val="000000"/>
          <w:sz w:val="18"/>
          <w:szCs w:val="18"/>
        </w:rPr>
      </w:pPr>
      <w:del w:id="5194" w:author="Nelly Wagner" w:date="2017-01-21T18:20:00Z">
        <w:r w:rsidRPr="00434CF6" w:rsidDel="004268DD">
          <w:rPr>
            <w:rFonts w:ascii="Arial" w:hAnsi="Arial"/>
            <w:color w:val="000000"/>
            <w:sz w:val="18"/>
            <w:szCs w:val="18"/>
          </w:rPr>
          <w:delText xml:space="preserve">Aleksejeva, E. et al., 2016. Zebrafish Plzf transcription factors enhance early type I IFN response induced by two non-enveloped RNA viruses. </w:delText>
        </w:r>
        <w:r w:rsidRPr="00434CF6" w:rsidDel="004268DD">
          <w:rPr>
            <w:rFonts w:ascii="Arial" w:hAnsi="Arial"/>
            <w:i/>
            <w:color w:val="000000"/>
            <w:sz w:val="18"/>
            <w:szCs w:val="18"/>
          </w:rPr>
          <w:delText>Developmental and Comparative Immunology</w:delText>
        </w:r>
        <w:r w:rsidRPr="00434CF6" w:rsidDel="004268DD">
          <w:rPr>
            <w:rFonts w:ascii="Arial" w:hAnsi="Arial"/>
            <w:color w:val="000000"/>
            <w:sz w:val="18"/>
            <w:szCs w:val="18"/>
          </w:rPr>
          <w:delText>, 57, pp.48–56.</w:delText>
        </w:r>
      </w:del>
    </w:p>
    <w:p w14:paraId="7B7445C2" w14:textId="4409D73F" w:rsidR="0020061D" w:rsidRPr="00434CF6" w:rsidDel="004268DD" w:rsidRDefault="00766C9B">
      <w:pPr>
        <w:spacing w:line="360" w:lineRule="auto"/>
        <w:ind w:left="480" w:hanging="480"/>
        <w:jc w:val="both"/>
        <w:rPr>
          <w:del w:id="5195" w:author="Nelly Wagner" w:date="2017-01-21T18:21:00Z"/>
          <w:rFonts w:ascii="Arial" w:hAnsi="Arial"/>
          <w:color w:val="000000"/>
          <w:sz w:val="18"/>
          <w:szCs w:val="18"/>
        </w:rPr>
      </w:pPr>
      <w:del w:id="5196" w:author="Nelly Wagner" w:date="2017-01-21T18:21:00Z">
        <w:r w:rsidRPr="00434CF6" w:rsidDel="004268DD">
          <w:rPr>
            <w:rFonts w:ascii="Arial" w:hAnsi="Arial"/>
            <w:color w:val="000000"/>
            <w:sz w:val="18"/>
            <w:szCs w:val="18"/>
          </w:rPr>
          <w:delText xml:space="preserve">Alexander, D.B. et al., 2012. Lactoferrin: an alternative view of its role in human biological fluids. </w:delText>
        </w:r>
        <w:r w:rsidRPr="00434CF6" w:rsidDel="004268DD">
          <w:rPr>
            <w:rFonts w:ascii="Arial" w:hAnsi="Arial"/>
            <w:i/>
            <w:color w:val="000000"/>
            <w:sz w:val="18"/>
            <w:szCs w:val="18"/>
          </w:rPr>
          <w:delText>Biochemistry and cell biology</w:delText>
        </w:r>
        <w:r w:rsidRPr="00434CF6" w:rsidDel="004268DD">
          <w:rPr>
            <w:rFonts w:ascii="Arial" w:hAnsi="Arial"/>
            <w:color w:val="000000"/>
            <w:sz w:val="18"/>
            <w:szCs w:val="18"/>
          </w:rPr>
          <w:delText>, 90(3), pp.279–306.</w:delText>
        </w:r>
      </w:del>
    </w:p>
    <w:p w14:paraId="36A52999" w14:textId="08D3270E" w:rsidR="0020061D" w:rsidRPr="00434CF6" w:rsidDel="004268DD" w:rsidRDefault="00766C9B">
      <w:pPr>
        <w:spacing w:line="360" w:lineRule="auto"/>
        <w:ind w:left="480" w:hanging="480"/>
        <w:jc w:val="both"/>
        <w:rPr>
          <w:del w:id="5197" w:author="Nelly Wagner" w:date="2017-01-21T18:22:00Z"/>
          <w:rFonts w:ascii="Arial" w:hAnsi="Arial"/>
          <w:color w:val="000000"/>
          <w:sz w:val="18"/>
          <w:szCs w:val="18"/>
        </w:rPr>
      </w:pPr>
      <w:del w:id="5198" w:author="Nelly Wagner" w:date="2017-01-21T18:22:00Z">
        <w:r w:rsidRPr="00434CF6" w:rsidDel="004268DD">
          <w:rPr>
            <w:rFonts w:ascii="Arial" w:hAnsi="Arial"/>
            <w:color w:val="000000"/>
            <w:sz w:val="18"/>
            <w:szCs w:val="18"/>
          </w:rPr>
          <w:delText xml:space="preserve">Archer, N.K., Harro, J.M. &amp; Shirtliff, M.E., 2013. Clearance of </w:delText>
        </w:r>
        <w:r w:rsidRPr="00434CF6" w:rsidDel="004268DD">
          <w:rPr>
            <w:rFonts w:ascii="Arial" w:hAnsi="Arial"/>
            <w:i/>
            <w:iCs/>
            <w:color w:val="000000"/>
            <w:sz w:val="18"/>
            <w:szCs w:val="18"/>
          </w:rPr>
          <w:delText>Staphylococcus aureus</w:delText>
        </w:r>
        <w:r w:rsidRPr="00434CF6" w:rsidDel="004268DD">
          <w:rPr>
            <w:rFonts w:ascii="Arial" w:hAnsi="Arial"/>
            <w:color w:val="000000"/>
            <w:sz w:val="18"/>
            <w:szCs w:val="18"/>
          </w:rPr>
          <w:delText xml:space="preserve"> nasal carriage is T cell dependent and mediated through interleukin-17A expression and neutrophil influx. </w:delText>
        </w:r>
        <w:r w:rsidRPr="00434CF6" w:rsidDel="004268DD">
          <w:rPr>
            <w:rFonts w:ascii="Arial" w:hAnsi="Arial"/>
            <w:i/>
            <w:color w:val="000000"/>
            <w:sz w:val="18"/>
            <w:szCs w:val="18"/>
          </w:rPr>
          <w:delText>Infection and Immunity</w:delText>
        </w:r>
        <w:r w:rsidRPr="00434CF6" w:rsidDel="004268DD">
          <w:rPr>
            <w:rFonts w:ascii="Arial" w:hAnsi="Arial"/>
            <w:color w:val="000000"/>
            <w:sz w:val="18"/>
            <w:szCs w:val="18"/>
          </w:rPr>
          <w:delText>, 81(6), pp.2070–2075.</w:delText>
        </w:r>
      </w:del>
    </w:p>
    <w:p w14:paraId="7939B1D0" w14:textId="64551DBE" w:rsidR="0020061D" w:rsidRPr="00434CF6" w:rsidDel="004268DD" w:rsidRDefault="00766C9B">
      <w:pPr>
        <w:pStyle w:val="TextBody"/>
        <w:spacing w:after="0" w:line="360" w:lineRule="auto"/>
        <w:ind w:left="480" w:hanging="480"/>
        <w:jc w:val="both"/>
        <w:rPr>
          <w:del w:id="5199" w:author="Nelly Wagner" w:date="2017-01-21T18:24:00Z"/>
          <w:rFonts w:ascii="Arial" w:hAnsi="Arial"/>
          <w:color w:val="000000"/>
          <w:sz w:val="18"/>
          <w:szCs w:val="18"/>
        </w:rPr>
      </w:pPr>
      <w:del w:id="5200" w:author="Nelly Wagner" w:date="2017-01-21T18:24:00Z">
        <w:r w:rsidRPr="00434CF6" w:rsidDel="004268DD">
          <w:rPr>
            <w:rFonts w:ascii="Arial" w:hAnsi="Arial"/>
            <w:color w:val="000000"/>
            <w:sz w:val="18"/>
            <w:szCs w:val="18"/>
          </w:rPr>
          <w:delText xml:space="preserve">Arnold-Schrauf, C. et al., 2014. Dendritic cells coordinate innate immunity via MyD88 signaling to control </w:delText>
        </w:r>
        <w:r w:rsidRPr="00434CF6" w:rsidDel="004268DD">
          <w:rPr>
            <w:rFonts w:ascii="Arial" w:hAnsi="Arial"/>
            <w:i/>
            <w:iCs/>
            <w:color w:val="000000"/>
            <w:sz w:val="18"/>
            <w:szCs w:val="18"/>
          </w:rPr>
          <w:delText>Listeria monocytogenes</w:delText>
        </w:r>
        <w:r w:rsidRPr="00434CF6" w:rsidDel="004268DD">
          <w:rPr>
            <w:rFonts w:ascii="Arial" w:hAnsi="Arial"/>
            <w:color w:val="000000"/>
            <w:sz w:val="18"/>
            <w:szCs w:val="18"/>
          </w:rPr>
          <w:delText xml:space="preserve"> infection. </w:delText>
        </w:r>
        <w:r w:rsidRPr="00434CF6" w:rsidDel="004268DD">
          <w:rPr>
            <w:rFonts w:ascii="Arial" w:hAnsi="Arial"/>
            <w:i/>
            <w:color w:val="000000"/>
            <w:sz w:val="18"/>
            <w:szCs w:val="18"/>
          </w:rPr>
          <w:delText>Cell</w:delText>
        </w:r>
        <w:r w:rsidRPr="00434CF6" w:rsidDel="004268DD">
          <w:rPr>
            <w:rFonts w:ascii="Arial" w:hAnsi="Arial"/>
            <w:color w:val="000000"/>
            <w:sz w:val="18"/>
            <w:szCs w:val="18"/>
          </w:rPr>
          <w:delText>, 6(4), pp.698–708.</w:delText>
        </w:r>
      </w:del>
    </w:p>
    <w:p w14:paraId="35677399" w14:textId="58A9DAB6" w:rsidR="0020061D" w:rsidRPr="00434CF6" w:rsidDel="004268DD" w:rsidRDefault="00766C9B">
      <w:pPr>
        <w:pStyle w:val="TextBody"/>
        <w:spacing w:after="0" w:line="360" w:lineRule="auto"/>
        <w:ind w:left="480" w:hanging="480"/>
        <w:jc w:val="both"/>
        <w:rPr>
          <w:del w:id="5201" w:author="Nelly Wagner" w:date="2017-01-21T18:25:00Z"/>
          <w:rFonts w:ascii="Arial" w:hAnsi="Arial"/>
          <w:color w:val="000000"/>
          <w:sz w:val="18"/>
          <w:szCs w:val="18"/>
        </w:rPr>
      </w:pPr>
      <w:del w:id="5202" w:author="Nelly Wagner" w:date="2017-01-21T18:25:00Z">
        <w:r w:rsidRPr="00434CF6" w:rsidDel="004268DD">
          <w:rPr>
            <w:rFonts w:ascii="Arial" w:hAnsi="Arial"/>
            <w:color w:val="000000"/>
            <w:sz w:val="18"/>
            <w:szCs w:val="18"/>
          </w:rPr>
          <w:delText xml:space="preserve">Askarian, F. et al., 2014. A </w:delText>
        </w:r>
        <w:r w:rsidRPr="00434CF6" w:rsidDel="004268DD">
          <w:rPr>
            <w:rFonts w:ascii="Arial" w:hAnsi="Arial"/>
            <w:i/>
            <w:iCs/>
            <w:color w:val="000000"/>
            <w:sz w:val="18"/>
            <w:szCs w:val="18"/>
          </w:rPr>
          <w:delText>Staphylococcus aureus</w:delText>
        </w:r>
        <w:r w:rsidRPr="00434CF6" w:rsidDel="004268DD">
          <w:rPr>
            <w:rFonts w:ascii="Arial" w:hAnsi="Arial"/>
            <w:color w:val="000000"/>
            <w:sz w:val="18"/>
            <w:szCs w:val="18"/>
          </w:rPr>
          <w:delText xml:space="preserve"> TIR Domain Protein Virulence Factor Blocks TLR2-Mediated NF-κB Signaling. </w:delText>
        </w:r>
        <w:r w:rsidRPr="00434CF6" w:rsidDel="004268DD">
          <w:rPr>
            <w:rFonts w:ascii="Arial" w:hAnsi="Arial"/>
            <w:i/>
            <w:color w:val="000000"/>
            <w:sz w:val="18"/>
            <w:szCs w:val="18"/>
          </w:rPr>
          <w:delText>Journal of innate immunity</w:delText>
        </w:r>
        <w:r w:rsidRPr="00434CF6" w:rsidDel="004268DD">
          <w:rPr>
            <w:rFonts w:ascii="Arial" w:hAnsi="Arial"/>
            <w:color w:val="000000"/>
            <w:sz w:val="18"/>
            <w:szCs w:val="18"/>
          </w:rPr>
          <w:delText>, 6, pp.485–498.</w:delText>
        </w:r>
      </w:del>
    </w:p>
    <w:p w14:paraId="5CCA71F2" w14:textId="3200656E" w:rsidR="0020061D" w:rsidRPr="00434CF6" w:rsidDel="004268DD" w:rsidRDefault="00766C9B">
      <w:pPr>
        <w:spacing w:line="360" w:lineRule="auto"/>
        <w:ind w:left="480" w:hanging="480"/>
        <w:jc w:val="both"/>
        <w:rPr>
          <w:del w:id="5203" w:author="Nelly Wagner" w:date="2017-01-21T18:27:00Z"/>
          <w:rFonts w:ascii="Arial" w:hAnsi="Arial"/>
          <w:color w:val="000000"/>
          <w:sz w:val="18"/>
          <w:szCs w:val="18"/>
        </w:rPr>
      </w:pPr>
      <w:del w:id="5204" w:author="Nelly Wagner" w:date="2017-01-21T18:27:00Z">
        <w:r w:rsidRPr="00434CF6" w:rsidDel="004268DD">
          <w:rPr>
            <w:rFonts w:ascii="Arial" w:hAnsi="Arial"/>
            <w:color w:val="000000"/>
            <w:sz w:val="18"/>
            <w:szCs w:val="18"/>
          </w:rPr>
          <w:delText xml:space="preserve">Attia, A.S. et al., 2013. Analysis of the </w:delText>
        </w:r>
        <w:r w:rsidRPr="00434CF6" w:rsidDel="004268DD">
          <w:rPr>
            <w:rFonts w:ascii="Arial" w:hAnsi="Arial"/>
            <w:i/>
            <w:iCs/>
            <w:color w:val="000000"/>
            <w:sz w:val="18"/>
            <w:szCs w:val="18"/>
          </w:rPr>
          <w:delText>Staphylococcus aureus</w:delText>
        </w:r>
        <w:r w:rsidRPr="00434CF6" w:rsidDel="004268DD">
          <w:rPr>
            <w:rFonts w:ascii="Arial" w:hAnsi="Arial"/>
            <w:color w:val="000000"/>
            <w:sz w:val="18"/>
            <w:szCs w:val="18"/>
          </w:rPr>
          <w:delText xml:space="preserve"> abscess proteome identifies antimicrobial host proteins and bacterial stress responses at the host-pathogen interface. </w:delText>
        </w:r>
        <w:r w:rsidRPr="00434CF6" w:rsidDel="004268DD">
          <w:rPr>
            <w:rFonts w:ascii="Arial" w:hAnsi="Arial"/>
            <w:i/>
            <w:color w:val="000000"/>
            <w:sz w:val="18"/>
            <w:szCs w:val="18"/>
          </w:rPr>
          <w:delText>Pathogens and disease</w:delText>
        </w:r>
        <w:r w:rsidRPr="00434CF6" w:rsidDel="004268DD">
          <w:rPr>
            <w:rFonts w:ascii="Arial" w:hAnsi="Arial"/>
            <w:color w:val="000000"/>
            <w:sz w:val="18"/>
            <w:szCs w:val="18"/>
          </w:rPr>
          <w:delText>, (0), pp.1–13.</w:delText>
        </w:r>
      </w:del>
    </w:p>
    <w:p w14:paraId="5D82480C" w14:textId="00559ACC" w:rsidR="0020061D" w:rsidRPr="00434CF6" w:rsidDel="004268DD" w:rsidRDefault="00766C9B">
      <w:pPr>
        <w:spacing w:line="360" w:lineRule="auto"/>
        <w:ind w:left="480" w:hanging="480"/>
        <w:jc w:val="both"/>
        <w:rPr>
          <w:del w:id="5205" w:author="Nelly Wagner" w:date="2017-01-21T18:28:00Z"/>
          <w:rFonts w:ascii="Arial" w:hAnsi="Arial"/>
          <w:color w:val="000000"/>
          <w:sz w:val="18"/>
          <w:szCs w:val="18"/>
        </w:rPr>
      </w:pPr>
      <w:del w:id="5206" w:author="Nelly Wagner" w:date="2017-01-21T18:28:00Z">
        <w:r w:rsidRPr="00434CF6" w:rsidDel="004268DD">
          <w:rPr>
            <w:rFonts w:ascii="Arial" w:hAnsi="Arial"/>
            <w:color w:val="000000"/>
            <w:sz w:val="18"/>
            <w:szCs w:val="18"/>
          </w:rPr>
          <w:delText xml:space="preserve">Baquero, F. et al., 1998. Antibiotic-selective environments. </w:delText>
        </w:r>
        <w:r w:rsidRPr="00434CF6" w:rsidDel="004268DD">
          <w:rPr>
            <w:rFonts w:ascii="Arial" w:hAnsi="Arial"/>
            <w:i/>
            <w:color w:val="000000"/>
            <w:sz w:val="18"/>
            <w:szCs w:val="18"/>
          </w:rPr>
          <w:delText>Clinical infectious diseases</w:delText>
        </w:r>
        <w:r w:rsidRPr="00434CF6" w:rsidDel="004268DD">
          <w:rPr>
            <w:rFonts w:ascii="Arial" w:hAnsi="Arial"/>
            <w:color w:val="000000"/>
            <w:sz w:val="18"/>
            <w:szCs w:val="18"/>
          </w:rPr>
          <w:delText>, 27, pp.S5–11.</w:delText>
        </w:r>
      </w:del>
    </w:p>
    <w:p w14:paraId="6A12ED37" w14:textId="0209EF82" w:rsidR="0020061D" w:rsidRPr="00434CF6" w:rsidDel="004268DD" w:rsidRDefault="00766C9B">
      <w:pPr>
        <w:spacing w:line="360" w:lineRule="auto"/>
        <w:ind w:left="480" w:hanging="480"/>
        <w:jc w:val="both"/>
        <w:rPr>
          <w:del w:id="5207" w:author="Nelly Wagner" w:date="2017-01-21T18:29:00Z"/>
          <w:rFonts w:ascii="Arial" w:hAnsi="Arial"/>
          <w:color w:val="000000"/>
          <w:sz w:val="18"/>
          <w:szCs w:val="18"/>
        </w:rPr>
      </w:pPr>
      <w:del w:id="5208" w:author="Nelly Wagner" w:date="2017-01-21T18:29:00Z">
        <w:r w:rsidRPr="00434CF6" w:rsidDel="004268DD">
          <w:rPr>
            <w:rFonts w:ascii="Arial" w:hAnsi="Arial"/>
            <w:color w:val="000000"/>
            <w:sz w:val="18"/>
            <w:szCs w:val="18"/>
          </w:rPr>
          <w:delText xml:space="preserve">Baquero, F. &amp; Negri, M.-C., 1997. Selective compartments for resistant microrganisms in antibiotic gradients. </w:delText>
        </w:r>
        <w:r w:rsidRPr="00434CF6" w:rsidDel="004268DD">
          <w:rPr>
            <w:rFonts w:ascii="Arial" w:hAnsi="Arial"/>
            <w:i/>
            <w:color w:val="000000"/>
            <w:sz w:val="18"/>
            <w:szCs w:val="18"/>
          </w:rPr>
          <w:delText>BioEssays</w:delText>
        </w:r>
        <w:r w:rsidRPr="00434CF6" w:rsidDel="004268DD">
          <w:rPr>
            <w:rFonts w:ascii="Arial" w:hAnsi="Arial"/>
            <w:color w:val="000000"/>
            <w:sz w:val="18"/>
            <w:szCs w:val="18"/>
          </w:rPr>
          <w:delText>, 19(8), pp.731–736.</w:delText>
        </w:r>
      </w:del>
    </w:p>
    <w:p w14:paraId="732356A8" w14:textId="59B379C4" w:rsidR="0020061D" w:rsidRPr="00434CF6" w:rsidDel="004268DD" w:rsidRDefault="00766C9B">
      <w:pPr>
        <w:spacing w:line="360" w:lineRule="auto"/>
        <w:ind w:left="480" w:hanging="480"/>
        <w:jc w:val="both"/>
        <w:rPr>
          <w:del w:id="5209" w:author="Nelly Wagner" w:date="2017-01-21T18:29:00Z"/>
          <w:rFonts w:ascii="Arial" w:hAnsi="Arial"/>
          <w:color w:val="FF3333"/>
          <w:sz w:val="18"/>
          <w:szCs w:val="18"/>
        </w:rPr>
      </w:pPr>
      <w:del w:id="5210" w:author="Nelly Wagner" w:date="2017-01-21T18:29:00Z">
        <w:r w:rsidRPr="00434CF6" w:rsidDel="004268DD">
          <w:rPr>
            <w:rFonts w:ascii="Arial" w:hAnsi="Arial"/>
            <w:color w:val="000000"/>
            <w:sz w:val="18"/>
            <w:szCs w:val="18"/>
          </w:rPr>
          <w:delText xml:space="preserve">Bartlett, A.H. et al., 2008. α-Toxin Facilitates the Generation of CXC Chemokine Gradients and Stimulates Neutrophil Homing in </w:delText>
        </w:r>
        <w:r w:rsidRPr="00434CF6" w:rsidDel="004268DD">
          <w:rPr>
            <w:rFonts w:ascii="Arial" w:hAnsi="Arial"/>
            <w:i/>
            <w:iCs/>
            <w:color w:val="000000"/>
            <w:sz w:val="18"/>
            <w:szCs w:val="18"/>
          </w:rPr>
          <w:delText>Staphylococcus aureus</w:delText>
        </w:r>
        <w:r w:rsidRPr="00434CF6" w:rsidDel="004268DD">
          <w:rPr>
            <w:rFonts w:ascii="Arial" w:hAnsi="Arial"/>
            <w:color w:val="000000"/>
            <w:sz w:val="18"/>
            <w:szCs w:val="18"/>
          </w:rPr>
          <w:delText xml:space="preserve"> Pneumonia. </w:delText>
        </w:r>
        <w:r w:rsidRPr="00434CF6" w:rsidDel="004268DD">
          <w:rPr>
            <w:rFonts w:ascii="Arial" w:hAnsi="Arial"/>
            <w:i/>
            <w:color w:val="000000"/>
            <w:sz w:val="18"/>
            <w:szCs w:val="18"/>
          </w:rPr>
          <w:delText>The Journal of Infectious Diseases</w:delText>
        </w:r>
        <w:r w:rsidRPr="00434CF6" w:rsidDel="004268DD">
          <w:rPr>
            <w:rFonts w:ascii="Arial" w:hAnsi="Arial"/>
            <w:color w:val="000000"/>
            <w:sz w:val="18"/>
            <w:szCs w:val="18"/>
          </w:rPr>
          <w:delText>, 198(10), pp.1529–1535.</w:delText>
        </w:r>
      </w:del>
    </w:p>
    <w:p w14:paraId="2DC058A7" w14:textId="078C1079" w:rsidR="0020061D" w:rsidRPr="00434CF6" w:rsidDel="005B4C16" w:rsidRDefault="00766C9B">
      <w:pPr>
        <w:pStyle w:val="TextBody"/>
        <w:spacing w:after="0" w:line="360" w:lineRule="auto"/>
        <w:ind w:left="480" w:hanging="480"/>
        <w:jc w:val="both"/>
        <w:rPr>
          <w:del w:id="5211" w:author="Nelly Wagner" w:date="2017-01-21T18:31:00Z"/>
          <w:rFonts w:ascii="Arial" w:hAnsi="Arial"/>
          <w:color w:val="000000"/>
          <w:sz w:val="18"/>
          <w:szCs w:val="18"/>
        </w:rPr>
      </w:pPr>
      <w:del w:id="5212" w:author="Nelly Wagner" w:date="2017-01-21T18:31:00Z">
        <w:r w:rsidRPr="00434CF6" w:rsidDel="005B4C16">
          <w:rPr>
            <w:rFonts w:ascii="Arial" w:hAnsi="Arial"/>
            <w:color w:val="000000"/>
            <w:sz w:val="18"/>
            <w:szCs w:val="18"/>
          </w:rPr>
          <w:delText xml:space="preserve">Bates, J.M. et al., 2007. Intestinal alkaline phosphatase detoxifies lipopolysaccharide and prevents inflammation in zebrafish in response to the gut microbiota. </w:delText>
        </w:r>
        <w:r w:rsidRPr="00434CF6" w:rsidDel="005B4C16">
          <w:rPr>
            <w:rFonts w:ascii="Arial" w:hAnsi="Arial"/>
            <w:i/>
            <w:color w:val="000000"/>
            <w:sz w:val="18"/>
            <w:szCs w:val="18"/>
          </w:rPr>
          <w:delText>Cell host &amp; microbe</w:delText>
        </w:r>
        <w:r w:rsidRPr="00434CF6" w:rsidDel="005B4C16">
          <w:rPr>
            <w:rFonts w:ascii="Arial" w:hAnsi="Arial"/>
            <w:color w:val="000000"/>
            <w:sz w:val="18"/>
            <w:szCs w:val="18"/>
          </w:rPr>
          <w:delText>, 2(6), pp.371–82.</w:delText>
        </w:r>
      </w:del>
    </w:p>
    <w:p w14:paraId="4715CE9E" w14:textId="7C0715C1" w:rsidR="0020061D" w:rsidRPr="00434CF6" w:rsidDel="005B4C16" w:rsidRDefault="00766C9B">
      <w:pPr>
        <w:spacing w:line="360" w:lineRule="auto"/>
        <w:ind w:left="480" w:hanging="480"/>
        <w:jc w:val="both"/>
        <w:rPr>
          <w:del w:id="5213" w:author="Nelly Wagner" w:date="2017-01-21T18:32:00Z"/>
          <w:rFonts w:ascii="Arial" w:hAnsi="Arial"/>
          <w:color w:val="000000"/>
          <w:sz w:val="18"/>
          <w:szCs w:val="18"/>
        </w:rPr>
      </w:pPr>
      <w:del w:id="5214" w:author="Nelly Wagner" w:date="2017-01-21T18:32:00Z">
        <w:r w:rsidRPr="00434CF6" w:rsidDel="005B4C16">
          <w:rPr>
            <w:rFonts w:ascii="Arial" w:hAnsi="Arial"/>
            <w:color w:val="000000"/>
            <w:sz w:val="18"/>
            <w:szCs w:val="18"/>
          </w:rPr>
          <w:delText xml:space="preserve">Benard, E.L. et al., 2014. Phagocytosis of mycobacteria by zebrafish macrophages is dependent on the scavenger receptor Marco, a key control factor of pro-inflammatory signalling. </w:delText>
        </w:r>
        <w:r w:rsidRPr="00434CF6" w:rsidDel="005B4C16">
          <w:rPr>
            <w:rFonts w:ascii="Arial" w:hAnsi="Arial"/>
            <w:i/>
            <w:color w:val="000000"/>
            <w:sz w:val="18"/>
            <w:szCs w:val="18"/>
          </w:rPr>
          <w:delText>Developmental and Comparative Immunology</w:delText>
        </w:r>
        <w:r w:rsidRPr="00434CF6" w:rsidDel="005B4C16">
          <w:rPr>
            <w:rFonts w:ascii="Arial" w:hAnsi="Arial"/>
            <w:color w:val="000000"/>
            <w:sz w:val="18"/>
            <w:szCs w:val="18"/>
          </w:rPr>
          <w:delText>, 47(2), pp.223–233.</w:delText>
        </w:r>
      </w:del>
    </w:p>
    <w:p w14:paraId="2AA455F9" w14:textId="020C4930" w:rsidR="0020061D" w:rsidRPr="00434CF6" w:rsidDel="005B4C16" w:rsidRDefault="00766C9B">
      <w:pPr>
        <w:spacing w:line="360" w:lineRule="auto"/>
        <w:ind w:left="480" w:hanging="480"/>
        <w:jc w:val="both"/>
        <w:rPr>
          <w:del w:id="5215" w:author="Nelly Wagner" w:date="2017-01-21T18:32:00Z"/>
          <w:rFonts w:ascii="Arial" w:hAnsi="Arial"/>
          <w:color w:val="000000"/>
          <w:sz w:val="18"/>
          <w:szCs w:val="18"/>
        </w:rPr>
      </w:pPr>
      <w:del w:id="5216" w:author="Nelly Wagner" w:date="2017-01-21T18:32:00Z">
        <w:r w:rsidRPr="00434CF6" w:rsidDel="005B4C16">
          <w:rPr>
            <w:rFonts w:ascii="Arial" w:hAnsi="Arial"/>
            <w:color w:val="000000"/>
            <w:sz w:val="18"/>
            <w:szCs w:val="18"/>
          </w:rPr>
          <w:delText xml:space="preserve">Benoit, M., Desnues, B. &amp; Mege, J.-L., 2008. Macrophage Polarization in Bacterial Infections. </w:delText>
        </w:r>
        <w:r w:rsidRPr="00434CF6" w:rsidDel="005B4C16">
          <w:rPr>
            <w:rFonts w:ascii="Arial" w:hAnsi="Arial"/>
            <w:i/>
            <w:color w:val="000000"/>
            <w:sz w:val="18"/>
            <w:szCs w:val="18"/>
          </w:rPr>
          <w:delText>The Journal of Immunology</w:delText>
        </w:r>
        <w:r w:rsidRPr="00434CF6" w:rsidDel="005B4C16">
          <w:rPr>
            <w:rFonts w:ascii="Arial" w:hAnsi="Arial"/>
            <w:color w:val="000000"/>
            <w:sz w:val="18"/>
            <w:szCs w:val="18"/>
          </w:rPr>
          <w:delText>, 181(6), pp.3733–3739.</w:delText>
        </w:r>
      </w:del>
    </w:p>
    <w:p w14:paraId="7D82EB60" w14:textId="67B32E26" w:rsidR="0020061D" w:rsidRPr="00434CF6" w:rsidDel="005B4C16" w:rsidRDefault="00766C9B">
      <w:pPr>
        <w:spacing w:line="360" w:lineRule="auto"/>
        <w:ind w:left="480" w:hanging="480"/>
        <w:jc w:val="both"/>
        <w:rPr>
          <w:del w:id="5217" w:author="Nelly Wagner" w:date="2017-01-21T18:33:00Z"/>
          <w:rFonts w:ascii="Arial" w:hAnsi="Arial"/>
          <w:color w:val="000000"/>
          <w:sz w:val="18"/>
          <w:szCs w:val="18"/>
        </w:rPr>
      </w:pPr>
      <w:del w:id="5218" w:author="Nelly Wagner" w:date="2017-01-21T18:33:00Z">
        <w:r w:rsidRPr="00434CF6" w:rsidDel="005B4C16">
          <w:rPr>
            <w:rFonts w:ascii="Arial" w:hAnsi="Arial"/>
            <w:color w:val="000000"/>
            <w:sz w:val="18"/>
            <w:szCs w:val="18"/>
          </w:rPr>
          <w:delText xml:space="preserve">Berg T, Firth N, Apisiridej S, Hettiaratchi A, Leelaporn A, Skurray RA, 1998. Complete nucleotide sequence of pSK41: evolution of staphylococcal conjugative multiresistance plasmids. </w:delText>
        </w:r>
        <w:r w:rsidRPr="00434CF6" w:rsidDel="005B4C16">
          <w:rPr>
            <w:rFonts w:ascii="Arial" w:hAnsi="Arial"/>
            <w:i/>
            <w:iCs/>
            <w:color w:val="000000"/>
            <w:sz w:val="18"/>
            <w:szCs w:val="18"/>
          </w:rPr>
          <w:delText>Journal of bacteriology</w:delText>
        </w:r>
        <w:r w:rsidRPr="00434CF6" w:rsidDel="005B4C16">
          <w:rPr>
            <w:rFonts w:ascii="Arial" w:hAnsi="Arial"/>
            <w:color w:val="000000"/>
            <w:sz w:val="18"/>
            <w:szCs w:val="18"/>
          </w:rPr>
          <w:delText>, 180(17).</w:delText>
        </w:r>
      </w:del>
    </w:p>
    <w:p w14:paraId="228CAB60" w14:textId="7671C0EA" w:rsidR="0020061D" w:rsidRPr="00434CF6" w:rsidDel="005B4C16" w:rsidRDefault="00766C9B">
      <w:pPr>
        <w:spacing w:line="360" w:lineRule="auto"/>
        <w:ind w:left="480" w:hanging="480"/>
        <w:jc w:val="both"/>
        <w:rPr>
          <w:moveFrom w:id="5219" w:author="Nelly Wagner" w:date="2017-01-21T18:35:00Z"/>
          <w:rFonts w:ascii="Arial" w:hAnsi="Arial"/>
          <w:color w:val="FF3333"/>
          <w:sz w:val="18"/>
          <w:szCs w:val="18"/>
        </w:rPr>
      </w:pPr>
      <w:moveFromRangeStart w:id="5220" w:author="Nelly Wagner" w:date="2017-01-21T18:35:00Z" w:name="move472787078"/>
      <w:moveFrom w:id="5221" w:author="Nelly Wagner" w:date="2017-01-21T18:35:00Z">
        <w:r w:rsidRPr="00434CF6" w:rsidDel="005B4C16">
          <w:rPr>
            <w:rFonts w:ascii="Arial" w:hAnsi="Arial"/>
            <w:color w:val="000000"/>
            <w:sz w:val="18"/>
            <w:szCs w:val="18"/>
          </w:rPr>
          <w:t xml:space="preserve">van den Berg, S. et al., 2015. Mild </w:t>
        </w:r>
        <w:r w:rsidRPr="00434CF6" w:rsidDel="005B4C16">
          <w:rPr>
            <w:rFonts w:ascii="Arial" w:hAnsi="Arial"/>
            <w:i/>
            <w:iCs/>
            <w:color w:val="000000"/>
            <w:sz w:val="18"/>
            <w:szCs w:val="18"/>
          </w:rPr>
          <w:t>Staphylococcus aureus</w:t>
        </w:r>
        <w:r w:rsidRPr="00434CF6" w:rsidDel="005B4C16">
          <w:rPr>
            <w:rFonts w:ascii="Arial" w:hAnsi="Arial"/>
            <w:color w:val="000000"/>
            <w:sz w:val="18"/>
            <w:szCs w:val="18"/>
          </w:rPr>
          <w:t xml:space="preserve"> Skin Infection Improves the Course of Subsequent Endogenous </w:t>
        </w:r>
        <w:r w:rsidRPr="00434CF6" w:rsidDel="005B4C16">
          <w:rPr>
            <w:rFonts w:ascii="Arial" w:hAnsi="Arial"/>
            <w:i/>
            <w:iCs/>
            <w:color w:val="000000"/>
            <w:sz w:val="18"/>
            <w:szCs w:val="18"/>
          </w:rPr>
          <w:t xml:space="preserve">S. aureus </w:t>
        </w:r>
        <w:r w:rsidRPr="00434CF6" w:rsidDel="005B4C16">
          <w:rPr>
            <w:rFonts w:ascii="Arial" w:hAnsi="Arial"/>
            <w:color w:val="000000"/>
            <w:sz w:val="18"/>
            <w:szCs w:val="18"/>
          </w:rPr>
          <w:t xml:space="preserve">Bacteremia in Mice. </w:t>
        </w:r>
        <w:r w:rsidRPr="00434CF6" w:rsidDel="005B4C16">
          <w:rPr>
            <w:rFonts w:ascii="Arial" w:hAnsi="Arial"/>
            <w:i/>
            <w:color w:val="000000"/>
            <w:sz w:val="18"/>
            <w:szCs w:val="18"/>
          </w:rPr>
          <w:t>Plos One</w:t>
        </w:r>
        <w:r w:rsidRPr="00434CF6" w:rsidDel="005B4C16">
          <w:rPr>
            <w:rFonts w:ascii="Arial" w:hAnsi="Arial"/>
            <w:color w:val="000000"/>
            <w:sz w:val="18"/>
            <w:szCs w:val="18"/>
          </w:rPr>
          <w:t>, 10(6), p.e0129150.</w:t>
        </w:r>
      </w:moveFrom>
    </w:p>
    <w:moveFromRangeEnd w:id="5220"/>
    <w:p w14:paraId="09975220" w14:textId="70E1F607" w:rsidR="0020061D" w:rsidRPr="00434CF6" w:rsidDel="005B4C16" w:rsidRDefault="00766C9B">
      <w:pPr>
        <w:pStyle w:val="TextBody"/>
        <w:spacing w:after="0" w:line="360" w:lineRule="auto"/>
        <w:ind w:left="480" w:hanging="480"/>
        <w:jc w:val="both"/>
        <w:rPr>
          <w:del w:id="5222" w:author="Nelly Wagner" w:date="2017-01-21T18:37:00Z"/>
          <w:rFonts w:ascii="Arial" w:hAnsi="Arial"/>
          <w:color w:val="000000"/>
          <w:sz w:val="18"/>
          <w:szCs w:val="18"/>
        </w:rPr>
      </w:pPr>
      <w:del w:id="5223" w:author="Nelly Wagner" w:date="2017-01-21T18:37:00Z">
        <w:r w:rsidRPr="00434CF6" w:rsidDel="005B4C16">
          <w:rPr>
            <w:rFonts w:ascii="Arial" w:hAnsi="Arial"/>
            <w:color w:val="000000"/>
            <w:sz w:val="18"/>
            <w:szCs w:val="18"/>
          </w:rPr>
          <w:delText xml:space="preserve">Bernuth, H. von et al., 2008. Pyogenic Bacterial Infections in Humans with MyD88 Deficiency. </w:delText>
        </w:r>
        <w:r w:rsidRPr="00434CF6" w:rsidDel="005B4C16">
          <w:rPr>
            <w:rFonts w:ascii="Arial" w:hAnsi="Arial"/>
            <w:i/>
            <w:color w:val="000000"/>
            <w:sz w:val="18"/>
            <w:szCs w:val="18"/>
          </w:rPr>
          <w:delText>Science</w:delText>
        </w:r>
        <w:r w:rsidRPr="00434CF6" w:rsidDel="005B4C16">
          <w:rPr>
            <w:rFonts w:ascii="Arial" w:hAnsi="Arial"/>
            <w:color w:val="000000"/>
            <w:sz w:val="18"/>
            <w:szCs w:val="18"/>
          </w:rPr>
          <w:delText>, 321.</w:delText>
        </w:r>
      </w:del>
    </w:p>
    <w:p w14:paraId="0D365DB6" w14:textId="0BD15CFF" w:rsidR="0020061D" w:rsidRPr="00434CF6" w:rsidDel="005B4C16" w:rsidRDefault="00766C9B">
      <w:pPr>
        <w:spacing w:line="360" w:lineRule="auto"/>
        <w:ind w:left="480" w:hanging="480"/>
        <w:jc w:val="both"/>
        <w:rPr>
          <w:del w:id="5224" w:author="Nelly Wagner" w:date="2017-01-21T18:38:00Z"/>
          <w:rFonts w:ascii="Arial" w:hAnsi="Arial"/>
          <w:color w:val="000000"/>
          <w:sz w:val="18"/>
          <w:szCs w:val="18"/>
        </w:rPr>
      </w:pPr>
      <w:del w:id="5225" w:author="Nelly Wagner" w:date="2017-01-21T18:38:00Z">
        <w:r w:rsidRPr="00434CF6" w:rsidDel="005B4C16">
          <w:rPr>
            <w:rFonts w:ascii="Arial" w:hAnsi="Arial"/>
            <w:color w:val="000000"/>
            <w:sz w:val="18"/>
            <w:szCs w:val="18"/>
          </w:rPr>
          <w:delText xml:space="preserve">Bhutto, I.A. et al., 2016. Increased choroidal mast cells and their degranulation in age- related macular degeneration. </w:delText>
        </w:r>
        <w:r w:rsidRPr="00434CF6" w:rsidDel="005B4C16">
          <w:rPr>
            <w:rFonts w:ascii="Arial" w:hAnsi="Arial"/>
            <w:i/>
            <w:color w:val="000000"/>
            <w:sz w:val="18"/>
            <w:szCs w:val="18"/>
          </w:rPr>
          <w:delText>The British Journal of Ophthalmology</w:delText>
        </w:r>
        <w:r w:rsidRPr="00434CF6" w:rsidDel="005B4C16">
          <w:rPr>
            <w:rFonts w:ascii="Arial" w:hAnsi="Arial"/>
            <w:color w:val="000000"/>
            <w:sz w:val="18"/>
            <w:szCs w:val="18"/>
          </w:rPr>
          <w:delText>, 100(5).</w:delText>
        </w:r>
      </w:del>
    </w:p>
    <w:p w14:paraId="79B5B88D" w14:textId="21EDB8EA" w:rsidR="0020061D" w:rsidRPr="00434CF6" w:rsidDel="005B4C16" w:rsidRDefault="00766C9B">
      <w:pPr>
        <w:spacing w:line="360" w:lineRule="auto"/>
        <w:ind w:left="480" w:hanging="480"/>
        <w:jc w:val="both"/>
        <w:rPr>
          <w:del w:id="5226" w:author="Nelly Wagner" w:date="2017-01-21T18:40:00Z"/>
          <w:rFonts w:ascii="Arial" w:hAnsi="Arial"/>
          <w:color w:val="000000"/>
          <w:sz w:val="18"/>
          <w:szCs w:val="18"/>
        </w:rPr>
      </w:pPr>
      <w:del w:id="5227" w:author="Nelly Wagner" w:date="2017-01-21T18:40:00Z">
        <w:r w:rsidRPr="00434CF6" w:rsidDel="005B4C16">
          <w:rPr>
            <w:rFonts w:ascii="Arial" w:hAnsi="Arial"/>
            <w:color w:val="000000"/>
            <w:sz w:val="18"/>
            <w:szCs w:val="18"/>
          </w:rPr>
          <w:delText xml:space="preserve">Bode, C. et al., 2015. Linezolid, vancomycin and daptomycin modulate cytokine production, Toll-like receptors and phagocytosis in a human </w:delText>
        </w:r>
        <w:r w:rsidRPr="00434CF6" w:rsidDel="005B4C16">
          <w:rPr>
            <w:rFonts w:ascii="Arial" w:hAnsi="Arial"/>
            <w:i/>
            <w:iCs/>
            <w:color w:val="000000"/>
            <w:sz w:val="18"/>
            <w:szCs w:val="18"/>
          </w:rPr>
          <w:delText>in vitro</w:delText>
        </w:r>
        <w:r w:rsidRPr="00434CF6" w:rsidDel="005B4C16">
          <w:rPr>
            <w:rFonts w:ascii="Arial" w:hAnsi="Arial"/>
            <w:color w:val="000000"/>
            <w:sz w:val="18"/>
            <w:szCs w:val="18"/>
          </w:rPr>
          <w:delText xml:space="preserve"> model of sepsis. </w:delText>
        </w:r>
        <w:r w:rsidRPr="00434CF6" w:rsidDel="005B4C16">
          <w:rPr>
            <w:rFonts w:ascii="Arial" w:hAnsi="Arial"/>
            <w:i/>
            <w:color w:val="000000"/>
            <w:sz w:val="18"/>
            <w:szCs w:val="18"/>
          </w:rPr>
          <w:delText>The Journal of antibiotics</w:delText>
        </w:r>
        <w:r w:rsidRPr="00434CF6" w:rsidDel="005B4C16">
          <w:rPr>
            <w:rFonts w:ascii="Arial" w:hAnsi="Arial"/>
            <w:color w:val="000000"/>
            <w:sz w:val="18"/>
            <w:szCs w:val="18"/>
          </w:rPr>
          <w:delText>, 68(8), pp.485–90.</w:delText>
        </w:r>
      </w:del>
    </w:p>
    <w:p w14:paraId="4B75E438" w14:textId="4469C2D2" w:rsidR="0020061D" w:rsidRPr="00434CF6" w:rsidDel="005258DF" w:rsidRDefault="00766C9B">
      <w:pPr>
        <w:spacing w:line="360" w:lineRule="auto"/>
        <w:ind w:left="480" w:hanging="480"/>
        <w:jc w:val="both"/>
        <w:rPr>
          <w:del w:id="5228" w:author="Nelly Wagner" w:date="2017-01-21T18:41:00Z"/>
          <w:rFonts w:ascii="Arial" w:hAnsi="Arial"/>
          <w:color w:val="000000"/>
          <w:sz w:val="18"/>
          <w:szCs w:val="18"/>
        </w:rPr>
      </w:pPr>
      <w:del w:id="5229" w:author="Nelly Wagner" w:date="2017-01-21T18:41:00Z">
        <w:r w:rsidRPr="00434CF6" w:rsidDel="005258DF">
          <w:rPr>
            <w:rFonts w:ascii="Arial" w:hAnsi="Arial"/>
            <w:color w:val="000000"/>
            <w:sz w:val="18"/>
            <w:szCs w:val="18"/>
          </w:rPr>
          <w:delText xml:space="preserve">Bohach, G.A. et al., 1990. Staphylococcal and Streptococcal Pyrogenic Toxins Involved in Toxic Shock Syndrome and Related Illnesses. </w:delText>
        </w:r>
        <w:r w:rsidRPr="00434CF6" w:rsidDel="005258DF">
          <w:rPr>
            <w:rFonts w:ascii="Arial" w:hAnsi="Arial"/>
            <w:i/>
            <w:color w:val="000000"/>
            <w:sz w:val="18"/>
            <w:szCs w:val="18"/>
          </w:rPr>
          <w:delText>Critical Reviews in Microbiology</w:delText>
        </w:r>
        <w:r w:rsidRPr="00434CF6" w:rsidDel="005258DF">
          <w:rPr>
            <w:rFonts w:ascii="Arial" w:hAnsi="Arial"/>
            <w:color w:val="000000"/>
            <w:sz w:val="18"/>
            <w:szCs w:val="18"/>
          </w:rPr>
          <w:delText>, 17(4), pp.251–272.</w:delText>
        </w:r>
      </w:del>
    </w:p>
    <w:p w14:paraId="04C120DF" w14:textId="04FA6D50" w:rsidR="0020061D" w:rsidRPr="00434CF6" w:rsidDel="005258DF" w:rsidRDefault="00766C9B">
      <w:pPr>
        <w:spacing w:line="360" w:lineRule="auto"/>
        <w:ind w:left="480" w:hanging="480"/>
        <w:jc w:val="both"/>
        <w:rPr>
          <w:del w:id="5230" w:author="Nelly Wagner" w:date="2017-01-21T18:42:00Z"/>
          <w:rFonts w:ascii="Arial" w:hAnsi="Arial"/>
          <w:color w:val="000000"/>
          <w:sz w:val="18"/>
          <w:szCs w:val="18"/>
        </w:rPr>
      </w:pPr>
      <w:del w:id="5231" w:author="Nelly Wagner" w:date="2017-01-21T18:42:00Z">
        <w:r w:rsidRPr="00434CF6" w:rsidDel="005258DF">
          <w:rPr>
            <w:rFonts w:ascii="Arial" w:hAnsi="Arial"/>
            <w:color w:val="000000"/>
            <w:sz w:val="18"/>
            <w:szCs w:val="18"/>
          </w:rPr>
          <w:delText xml:space="preserve">Boppana, N.B. et al., 2014. Blockade of CXCR2 signalling: a potential therapeutic target for preventing neutrophil-mediated inflammatory diseases. </w:delText>
        </w:r>
        <w:r w:rsidRPr="00434CF6" w:rsidDel="005258DF">
          <w:rPr>
            <w:rFonts w:ascii="Arial" w:hAnsi="Arial"/>
            <w:i/>
            <w:color w:val="000000"/>
            <w:sz w:val="18"/>
            <w:szCs w:val="18"/>
          </w:rPr>
          <w:delText>Experimental biology and medicine</w:delText>
        </w:r>
        <w:r w:rsidRPr="00434CF6" w:rsidDel="005258DF">
          <w:rPr>
            <w:rFonts w:ascii="Arial" w:hAnsi="Arial"/>
            <w:color w:val="000000"/>
            <w:sz w:val="18"/>
            <w:szCs w:val="18"/>
          </w:rPr>
          <w:delText>, 239(5), pp.509–518.</w:delText>
        </w:r>
      </w:del>
    </w:p>
    <w:p w14:paraId="0016CD67" w14:textId="5A538F55" w:rsidR="0020061D" w:rsidRPr="00434CF6" w:rsidDel="005258DF" w:rsidRDefault="00766C9B">
      <w:pPr>
        <w:spacing w:line="360" w:lineRule="auto"/>
        <w:ind w:left="480" w:hanging="480"/>
        <w:jc w:val="both"/>
        <w:rPr>
          <w:del w:id="5232" w:author="Nelly Wagner" w:date="2017-01-21T18:44:00Z"/>
          <w:rFonts w:ascii="Arial" w:hAnsi="Arial"/>
          <w:color w:val="000000"/>
          <w:sz w:val="18"/>
          <w:szCs w:val="18"/>
        </w:rPr>
      </w:pPr>
      <w:del w:id="5233" w:author="Nelly Wagner" w:date="2017-01-21T18:44:00Z">
        <w:r w:rsidRPr="00434CF6" w:rsidDel="005258DF">
          <w:rPr>
            <w:rFonts w:ascii="Arial" w:hAnsi="Arial"/>
            <w:color w:val="000000"/>
            <w:sz w:val="18"/>
            <w:szCs w:val="18"/>
          </w:rPr>
          <w:delText xml:space="preserve">Bosedasgupta, S. &amp; Pieters, J., 2014. Inflammatory stimuli reprogram macrophage phagocytosis to macropinocytosis for the rapid elimination of pathogens. </w:delText>
        </w:r>
        <w:r w:rsidRPr="00434CF6" w:rsidDel="005258DF">
          <w:rPr>
            <w:rFonts w:ascii="Arial" w:hAnsi="Arial"/>
            <w:i/>
            <w:color w:val="000000"/>
            <w:sz w:val="18"/>
            <w:szCs w:val="18"/>
          </w:rPr>
          <w:delText>PLoS pathogens</w:delText>
        </w:r>
        <w:r w:rsidRPr="00434CF6" w:rsidDel="005258DF">
          <w:rPr>
            <w:rFonts w:ascii="Arial" w:hAnsi="Arial"/>
            <w:color w:val="000000"/>
            <w:sz w:val="18"/>
            <w:szCs w:val="18"/>
          </w:rPr>
          <w:delText>, 10(1), p.e1003879.</w:delText>
        </w:r>
      </w:del>
    </w:p>
    <w:p w14:paraId="05D2995A" w14:textId="7A69041F" w:rsidR="0020061D" w:rsidRPr="00434CF6" w:rsidDel="005258DF" w:rsidRDefault="00766C9B">
      <w:pPr>
        <w:spacing w:line="360" w:lineRule="auto"/>
        <w:ind w:left="480" w:hanging="480"/>
        <w:jc w:val="both"/>
        <w:rPr>
          <w:del w:id="5234" w:author="Nelly Wagner" w:date="2017-01-21T18:44:00Z"/>
          <w:rFonts w:ascii="Arial" w:hAnsi="Arial"/>
          <w:color w:val="000000"/>
          <w:sz w:val="18"/>
          <w:szCs w:val="18"/>
        </w:rPr>
      </w:pPr>
      <w:del w:id="5235" w:author="Nelly Wagner" w:date="2017-01-21T18:44:00Z">
        <w:r w:rsidRPr="00434CF6" w:rsidDel="005258DF">
          <w:rPr>
            <w:rFonts w:ascii="Arial" w:hAnsi="Arial"/>
            <w:color w:val="000000"/>
            <w:sz w:val="18"/>
            <w:szCs w:val="18"/>
          </w:rPr>
          <w:delText xml:space="preserve">Boudinot, P. et al., 2011. Origin and evolution of TRIM proteins: new insights from the complete TRIM repertoire of zebrafish and pufferfish. </w:delText>
        </w:r>
        <w:r w:rsidRPr="00434CF6" w:rsidDel="005258DF">
          <w:rPr>
            <w:rFonts w:ascii="Arial" w:hAnsi="Arial"/>
            <w:i/>
            <w:color w:val="000000"/>
            <w:sz w:val="18"/>
            <w:szCs w:val="18"/>
          </w:rPr>
          <w:delText>PloS one</w:delText>
        </w:r>
        <w:r w:rsidRPr="00434CF6" w:rsidDel="005258DF">
          <w:rPr>
            <w:rFonts w:ascii="Arial" w:hAnsi="Arial"/>
            <w:color w:val="000000"/>
            <w:sz w:val="18"/>
            <w:szCs w:val="18"/>
          </w:rPr>
          <w:delText>, 6(7), p.e22022.</w:delText>
        </w:r>
      </w:del>
    </w:p>
    <w:p w14:paraId="7B51B642" w14:textId="5095F44C" w:rsidR="0020061D" w:rsidRPr="00434CF6" w:rsidDel="005258DF" w:rsidRDefault="00766C9B">
      <w:pPr>
        <w:spacing w:line="360" w:lineRule="auto"/>
        <w:ind w:left="480" w:hanging="480"/>
        <w:jc w:val="both"/>
        <w:rPr>
          <w:del w:id="5236" w:author="Nelly Wagner" w:date="2017-01-21T18:44:00Z"/>
          <w:rFonts w:ascii="Arial" w:hAnsi="Arial"/>
          <w:color w:val="000000"/>
          <w:sz w:val="18"/>
          <w:szCs w:val="18"/>
        </w:rPr>
      </w:pPr>
      <w:del w:id="5237" w:author="Nelly Wagner" w:date="2017-01-21T18:44:00Z">
        <w:r w:rsidRPr="00434CF6" w:rsidDel="005258DF">
          <w:rPr>
            <w:rFonts w:ascii="Arial" w:hAnsi="Arial"/>
            <w:color w:val="000000"/>
            <w:sz w:val="18"/>
            <w:szCs w:val="18"/>
          </w:rPr>
          <w:delText xml:space="preserve">Brandolini, L. et al., 1996. IL-1beta primes IL-8-activated neutrophils for elastase release, phospholipase D activity, and calcium flux. </w:delText>
        </w:r>
        <w:r w:rsidRPr="00434CF6" w:rsidDel="005258DF">
          <w:rPr>
            <w:rFonts w:ascii="Arial" w:hAnsi="Arial"/>
            <w:i/>
            <w:color w:val="000000"/>
            <w:sz w:val="18"/>
            <w:szCs w:val="18"/>
          </w:rPr>
          <w:delText>Journal of Leukocyte Biology</w:delText>
        </w:r>
        <w:r w:rsidRPr="00434CF6" w:rsidDel="005258DF">
          <w:rPr>
            <w:rFonts w:ascii="Arial" w:hAnsi="Arial"/>
            <w:color w:val="000000"/>
            <w:sz w:val="18"/>
            <w:szCs w:val="18"/>
          </w:rPr>
          <w:delText>, 59, pp.427–434.</w:delText>
        </w:r>
      </w:del>
    </w:p>
    <w:p w14:paraId="08CA020D" w14:textId="6A4AB653" w:rsidR="0020061D" w:rsidRPr="00434CF6" w:rsidDel="005258DF" w:rsidRDefault="00766C9B">
      <w:pPr>
        <w:spacing w:line="360" w:lineRule="auto"/>
        <w:ind w:left="480" w:hanging="480"/>
        <w:jc w:val="both"/>
        <w:rPr>
          <w:del w:id="5238" w:author="Nelly Wagner" w:date="2017-01-21T18:45:00Z"/>
          <w:rFonts w:ascii="Arial" w:hAnsi="Arial"/>
          <w:color w:val="000000"/>
          <w:sz w:val="18"/>
          <w:szCs w:val="18"/>
        </w:rPr>
      </w:pPr>
      <w:del w:id="5239" w:author="Nelly Wagner" w:date="2017-01-21T18:45:00Z">
        <w:r w:rsidRPr="00434CF6" w:rsidDel="005258DF">
          <w:rPr>
            <w:rFonts w:ascii="Arial" w:hAnsi="Arial"/>
            <w:color w:val="000000"/>
            <w:sz w:val="18"/>
            <w:szCs w:val="18"/>
          </w:rPr>
          <w:delText xml:space="preserve">Briolat, V. et al., 2014. Contrasted innate responses to two viruses in zebrafish: insights into the ancestral repertoire of vertebrate IFN-stimulated genes. </w:delText>
        </w:r>
        <w:r w:rsidRPr="00434CF6" w:rsidDel="005258DF">
          <w:rPr>
            <w:rFonts w:ascii="Arial" w:hAnsi="Arial"/>
            <w:i/>
            <w:color w:val="000000"/>
            <w:sz w:val="18"/>
            <w:szCs w:val="18"/>
          </w:rPr>
          <w:delText>Journal of immunology</w:delText>
        </w:r>
        <w:r w:rsidRPr="00434CF6" w:rsidDel="005258DF">
          <w:rPr>
            <w:rFonts w:ascii="Arial" w:hAnsi="Arial"/>
            <w:color w:val="000000"/>
            <w:sz w:val="18"/>
            <w:szCs w:val="18"/>
          </w:rPr>
          <w:delText>, 192, pp.4328–41.</w:delText>
        </w:r>
      </w:del>
    </w:p>
    <w:p w14:paraId="48BD68BD" w14:textId="1ED05DCD" w:rsidR="0020061D" w:rsidRPr="00434CF6" w:rsidDel="005258DF" w:rsidRDefault="00766C9B">
      <w:pPr>
        <w:spacing w:line="360" w:lineRule="auto"/>
        <w:ind w:left="480" w:hanging="480"/>
        <w:jc w:val="both"/>
        <w:rPr>
          <w:del w:id="5240" w:author="Nelly Wagner" w:date="2017-01-21T18:46:00Z"/>
          <w:rFonts w:ascii="Arial" w:hAnsi="Arial"/>
          <w:color w:val="000000"/>
          <w:sz w:val="18"/>
          <w:szCs w:val="18"/>
        </w:rPr>
      </w:pPr>
      <w:del w:id="5241" w:author="Nelly Wagner" w:date="2017-01-21T18:46:00Z">
        <w:r w:rsidRPr="00434CF6" w:rsidDel="005258DF">
          <w:rPr>
            <w:rFonts w:ascii="Arial" w:hAnsi="Arial"/>
            <w:color w:val="000000"/>
            <w:sz w:val="18"/>
            <w:szCs w:val="18"/>
          </w:rPr>
          <w:delText xml:space="preserve">Bur, S. et al., 2013. The </w:delText>
        </w:r>
        <w:r w:rsidRPr="00434CF6" w:rsidDel="005258DF">
          <w:rPr>
            <w:rFonts w:ascii="Arial" w:hAnsi="Arial"/>
            <w:i/>
            <w:iCs/>
            <w:color w:val="000000"/>
            <w:sz w:val="18"/>
            <w:szCs w:val="18"/>
          </w:rPr>
          <w:delText>Staphylococcus aureus</w:delText>
        </w:r>
        <w:r w:rsidRPr="00434CF6" w:rsidDel="005258DF">
          <w:rPr>
            <w:rFonts w:ascii="Arial" w:hAnsi="Arial"/>
            <w:color w:val="000000"/>
            <w:sz w:val="18"/>
            <w:szCs w:val="18"/>
          </w:rPr>
          <w:delText xml:space="preserve"> extracellular adherence protein promotes bacterial internalization by keratinocytes independent of fibronectin-binding proteins. </w:delText>
        </w:r>
        <w:r w:rsidRPr="00434CF6" w:rsidDel="005258DF">
          <w:rPr>
            <w:rFonts w:ascii="Arial" w:hAnsi="Arial"/>
            <w:i/>
            <w:color w:val="000000"/>
            <w:sz w:val="18"/>
            <w:szCs w:val="18"/>
          </w:rPr>
          <w:delText>The Journal of investigative dermatology</w:delText>
        </w:r>
        <w:r w:rsidRPr="00434CF6" w:rsidDel="005258DF">
          <w:rPr>
            <w:rFonts w:ascii="Arial" w:hAnsi="Arial"/>
            <w:color w:val="000000"/>
            <w:sz w:val="18"/>
            <w:szCs w:val="18"/>
          </w:rPr>
          <w:delText>, 133(8), pp.2004–12.</w:delText>
        </w:r>
      </w:del>
    </w:p>
    <w:p w14:paraId="25680775" w14:textId="6C6A2E13" w:rsidR="0020061D" w:rsidRPr="00434CF6" w:rsidDel="005258DF" w:rsidRDefault="00766C9B">
      <w:pPr>
        <w:spacing w:line="360" w:lineRule="auto"/>
        <w:ind w:left="480" w:hanging="480"/>
        <w:jc w:val="both"/>
        <w:rPr>
          <w:del w:id="5242" w:author="Nelly Wagner" w:date="2017-01-21T18:47:00Z"/>
          <w:rFonts w:ascii="Arial" w:hAnsi="Arial"/>
          <w:color w:val="000000"/>
          <w:sz w:val="18"/>
          <w:szCs w:val="18"/>
        </w:rPr>
      </w:pPr>
      <w:del w:id="5243" w:author="Nelly Wagner" w:date="2017-01-21T18:47:00Z">
        <w:r w:rsidRPr="00434CF6" w:rsidDel="005258DF">
          <w:rPr>
            <w:rFonts w:ascii="Arial" w:hAnsi="Arial"/>
            <w:color w:val="000000"/>
            <w:sz w:val="18"/>
            <w:szCs w:val="18"/>
          </w:rPr>
          <w:delText xml:space="preserve">Calbo, E. et al., 2008. Systemic expression of cytokine production in patients with severe pneumococcal pneumonia: Effects of treatment with a β-lactam versus a fluoroquinolone. </w:delText>
        </w:r>
        <w:r w:rsidRPr="00434CF6" w:rsidDel="005258DF">
          <w:rPr>
            <w:rFonts w:ascii="Arial" w:hAnsi="Arial"/>
            <w:i/>
            <w:color w:val="000000"/>
            <w:sz w:val="18"/>
            <w:szCs w:val="18"/>
          </w:rPr>
          <w:delText>Antimicrobial Agents and Chemotherapy</w:delText>
        </w:r>
        <w:r w:rsidRPr="00434CF6" w:rsidDel="005258DF">
          <w:rPr>
            <w:rFonts w:ascii="Arial" w:hAnsi="Arial"/>
            <w:color w:val="000000"/>
            <w:sz w:val="18"/>
            <w:szCs w:val="18"/>
          </w:rPr>
          <w:delText>, 52(7), pp.2395–2402.</w:delText>
        </w:r>
      </w:del>
    </w:p>
    <w:p w14:paraId="22F2E374" w14:textId="447CD0B0" w:rsidR="0020061D" w:rsidRPr="00434CF6" w:rsidDel="005258DF" w:rsidRDefault="00766C9B">
      <w:pPr>
        <w:spacing w:line="360" w:lineRule="auto"/>
        <w:ind w:left="480" w:hanging="480"/>
        <w:jc w:val="both"/>
        <w:rPr>
          <w:del w:id="5244" w:author="Nelly Wagner" w:date="2017-01-21T18:48:00Z"/>
          <w:rFonts w:ascii="Arial" w:hAnsi="Arial"/>
          <w:color w:val="000000"/>
          <w:sz w:val="18"/>
          <w:szCs w:val="18"/>
        </w:rPr>
      </w:pPr>
      <w:del w:id="5245" w:author="Nelly Wagner" w:date="2017-01-21T18:48:00Z">
        <w:r w:rsidRPr="00434CF6" w:rsidDel="005258DF">
          <w:rPr>
            <w:rFonts w:ascii="Arial" w:hAnsi="Arial"/>
            <w:color w:val="000000"/>
            <w:sz w:val="18"/>
            <w:szCs w:val="18"/>
          </w:rPr>
          <w:delText xml:space="preserve">Cardot-Martin, E. et al., 2015. α-Defensins partially protect human neutrophils against Panton-Valentine leukocidin produced by </w:delText>
        </w:r>
        <w:r w:rsidRPr="00434CF6" w:rsidDel="005258DF">
          <w:rPr>
            <w:rFonts w:ascii="Arial" w:hAnsi="Arial"/>
            <w:i/>
            <w:iCs/>
            <w:color w:val="000000"/>
            <w:sz w:val="18"/>
            <w:szCs w:val="18"/>
          </w:rPr>
          <w:delText>Staphylococcus aureus</w:delText>
        </w:r>
        <w:r w:rsidRPr="00434CF6" w:rsidDel="005258DF">
          <w:rPr>
            <w:rFonts w:ascii="Arial" w:hAnsi="Arial"/>
            <w:color w:val="000000"/>
            <w:sz w:val="18"/>
            <w:szCs w:val="18"/>
          </w:rPr>
          <w:delText xml:space="preserve">. </w:delText>
        </w:r>
        <w:r w:rsidRPr="00434CF6" w:rsidDel="005258DF">
          <w:rPr>
            <w:rFonts w:ascii="Arial" w:hAnsi="Arial"/>
            <w:i/>
            <w:color w:val="000000"/>
            <w:sz w:val="18"/>
            <w:szCs w:val="18"/>
          </w:rPr>
          <w:delText>Letters in Applied Microbiology</w:delText>
        </w:r>
        <w:r w:rsidRPr="00434CF6" w:rsidDel="005258DF">
          <w:rPr>
            <w:rFonts w:ascii="Arial" w:hAnsi="Arial"/>
            <w:color w:val="000000"/>
            <w:sz w:val="18"/>
            <w:szCs w:val="18"/>
          </w:rPr>
          <w:delText>, 61(2), pp.158–164.</w:delText>
        </w:r>
      </w:del>
    </w:p>
    <w:p w14:paraId="5B0CABB6" w14:textId="38A6A0D4" w:rsidR="0020061D" w:rsidRPr="00434CF6" w:rsidDel="005258DF" w:rsidRDefault="00766C9B">
      <w:pPr>
        <w:spacing w:line="360" w:lineRule="auto"/>
        <w:ind w:left="480" w:hanging="480"/>
        <w:jc w:val="both"/>
        <w:rPr>
          <w:del w:id="5246" w:author="Nelly Wagner" w:date="2017-01-21T18:49:00Z"/>
          <w:rFonts w:ascii="Arial" w:hAnsi="Arial"/>
          <w:color w:val="000000"/>
          <w:sz w:val="18"/>
          <w:szCs w:val="18"/>
        </w:rPr>
      </w:pPr>
      <w:del w:id="5247" w:author="Nelly Wagner" w:date="2017-01-21T18:49:00Z">
        <w:r w:rsidRPr="00434CF6" w:rsidDel="005258DF">
          <w:rPr>
            <w:rFonts w:ascii="Arial" w:hAnsi="Arial"/>
            <w:color w:val="000000"/>
            <w:sz w:val="18"/>
            <w:szCs w:val="18"/>
          </w:rPr>
          <w:delText>Carlsson, G. et al., 2012. Toxicity of 15 veterinary pharmaceuticals in zebrafish (</w:delText>
        </w:r>
        <w:r w:rsidRPr="00434CF6" w:rsidDel="005258DF">
          <w:rPr>
            <w:rFonts w:ascii="Arial" w:hAnsi="Arial"/>
            <w:i/>
            <w:iCs/>
            <w:color w:val="000000"/>
            <w:sz w:val="18"/>
            <w:szCs w:val="18"/>
          </w:rPr>
          <w:delText>Danio rerio</w:delText>
        </w:r>
        <w:r w:rsidRPr="00434CF6" w:rsidDel="005258DF">
          <w:rPr>
            <w:rFonts w:ascii="Arial" w:hAnsi="Arial"/>
            <w:color w:val="000000"/>
            <w:sz w:val="18"/>
            <w:szCs w:val="18"/>
          </w:rPr>
          <w:delText xml:space="preserve">) embryos. </w:delText>
        </w:r>
        <w:r w:rsidRPr="00434CF6" w:rsidDel="005258DF">
          <w:rPr>
            <w:rFonts w:ascii="Arial" w:hAnsi="Arial"/>
            <w:i/>
            <w:color w:val="000000"/>
            <w:sz w:val="18"/>
            <w:szCs w:val="18"/>
          </w:rPr>
          <w:delText>Aquatic toxicology</w:delText>
        </w:r>
        <w:r w:rsidRPr="00434CF6" w:rsidDel="005258DF">
          <w:rPr>
            <w:rFonts w:ascii="Arial" w:hAnsi="Arial"/>
            <w:color w:val="000000"/>
            <w:sz w:val="18"/>
            <w:szCs w:val="18"/>
          </w:rPr>
          <w:delText>, 126, pp.30–41.</w:delText>
        </w:r>
      </w:del>
    </w:p>
    <w:p w14:paraId="10244567" w14:textId="4B7CCB3A" w:rsidR="0020061D" w:rsidRPr="00434CF6" w:rsidDel="005258DF" w:rsidRDefault="00766C9B">
      <w:pPr>
        <w:spacing w:line="360" w:lineRule="auto"/>
        <w:ind w:left="480" w:hanging="480"/>
        <w:jc w:val="both"/>
        <w:rPr>
          <w:del w:id="5248" w:author="Nelly Wagner" w:date="2017-01-21T18:49:00Z"/>
          <w:rFonts w:ascii="Arial" w:hAnsi="Arial"/>
          <w:color w:val="000000"/>
          <w:sz w:val="18"/>
          <w:szCs w:val="18"/>
        </w:rPr>
      </w:pPr>
      <w:del w:id="5249" w:author="Nelly Wagner" w:date="2017-01-21T18:49:00Z">
        <w:r w:rsidRPr="00434CF6" w:rsidDel="005258DF">
          <w:rPr>
            <w:rFonts w:ascii="Arial" w:hAnsi="Arial"/>
            <w:color w:val="000000"/>
            <w:sz w:val="18"/>
            <w:szCs w:val="18"/>
          </w:rPr>
          <w:delText xml:space="preserve">Carvalho, R. et al., 2011. A high-throughput screen for tuberculosis progression. </w:delText>
        </w:r>
        <w:r w:rsidRPr="00434CF6" w:rsidDel="005258DF">
          <w:rPr>
            <w:rFonts w:ascii="Arial" w:hAnsi="Arial"/>
            <w:i/>
            <w:color w:val="000000"/>
            <w:sz w:val="18"/>
            <w:szCs w:val="18"/>
          </w:rPr>
          <w:delText>PloS one</w:delText>
        </w:r>
        <w:r w:rsidRPr="00434CF6" w:rsidDel="005258DF">
          <w:rPr>
            <w:rFonts w:ascii="Arial" w:hAnsi="Arial"/>
            <w:color w:val="000000"/>
            <w:sz w:val="18"/>
            <w:szCs w:val="18"/>
          </w:rPr>
          <w:delText>, 6(2), p.e16779.</w:delText>
        </w:r>
      </w:del>
    </w:p>
    <w:p w14:paraId="5A87438D" w14:textId="3B27E989" w:rsidR="0020061D" w:rsidRPr="00434CF6" w:rsidDel="005258DF" w:rsidRDefault="00766C9B">
      <w:pPr>
        <w:spacing w:line="360" w:lineRule="auto"/>
        <w:ind w:left="480" w:hanging="480"/>
        <w:jc w:val="both"/>
        <w:rPr>
          <w:del w:id="5250" w:author="Nelly Wagner" w:date="2017-01-21T18:50:00Z"/>
          <w:rFonts w:ascii="Arial" w:hAnsi="Arial"/>
          <w:color w:val="000000"/>
          <w:sz w:val="18"/>
          <w:szCs w:val="18"/>
        </w:rPr>
      </w:pPr>
      <w:del w:id="5251" w:author="Nelly Wagner" w:date="2017-01-21T18:50:00Z">
        <w:r w:rsidRPr="00434CF6" w:rsidDel="005258DF">
          <w:rPr>
            <w:rFonts w:ascii="Arial" w:hAnsi="Arial"/>
            <w:color w:val="000000"/>
            <w:sz w:val="18"/>
            <w:szCs w:val="18"/>
          </w:rPr>
          <w:delText xml:space="preserve">Chambers, H.F. &amp; Deleo, F.R., 2010. Waves of resistance: </w:delText>
        </w:r>
        <w:r w:rsidRPr="00434CF6" w:rsidDel="005258DF">
          <w:rPr>
            <w:rFonts w:ascii="Arial" w:hAnsi="Arial"/>
            <w:i/>
            <w:iCs/>
            <w:color w:val="000000"/>
            <w:sz w:val="18"/>
            <w:szCs w:val="18"/>
          </w:rPr>
          <w:delText>Staphylococcus aureus</w:delText>
        </w:r>
        <w:r w:rsidRPr="00434CF6" w:rsidDel="005258DF">
          <w:rPr>
            <w:rFonts w:ascii="Arial" w:hAnsi="Arial"/>
            <w:color w:val="000000"/>
            <w:sz w:val="18"/>
            <w:szCs w:val="18"/>
          </w:rPr>
          <w:delText xml:space="preserve"> in the antibiotic era. </w:delText>
        </w:r>
        <w:r w:rsidRPr="00434CF6" w:rsidDel="005258DF">
          <w:rPr>
            <w:rFonts w:ascii="Arial" w:hAnsi="Arial"/>
            <w:i/>
            <w:color w:val="000000"/>
            <w:sz w:val="18"/>
            <w:szCs w:val="18"/>
          </w:rPr>
          <w:delText>Nature Reviews Microbiology</w:delText>
        </w:r>
        <w:r w:rsidRPr="00434CF6" w:rsidDel="005258DF">
          <w:rPr>
            <w:rFonts w:ascii="Arial" w:hAnsi="Arial"/>
            <w:color w:val="000000"/>
            <w:sz w:val="18"/>
            <w:szCs w:val="18"/>
          </w:rPr>
          <w:delText>, 7(9), pp.629–641.</w:delText>
        </w:r>
      </w:del>
    </w:p>
    <w:p w14:paraId="12376ED6" w14:textId="051BFF6B" w:rsidR="0020061D" w:rsidRPr="00434CF6" w:rsidDel="0085438C" w:rsidRDefault="00766C9B">
      <w:pPr>
        <w:pStyle w:val="TextBody"/>
        <w:spacing w:after="0" w:line="360" w:lineRule="auto"/>
        <w:ind w:left="480" w:hanging="480"/>
        <w:jc w:val="both"/>
        <w:rPr>
          <w:del w:id="5252" w:author="Nelly Wagner" w:date="2017-01-21T18:51:00Z"/>
          <w:rFonts w:ascii="Arial" w:hAnsi="Arial"/>
          <w:color w:val="000000"/>
          <w:sz w:val="18"/>
          <w:szCs w:val="18"/>
        </w:rPr>
      </w:pPr>
      <w:del w:id="5253" w:author="Nelly Wagner" w:date="2017-01-21T18:51:00Z">
        <w:r w:rsidRPr="00434CF6" w:rsidDel="0085438C">
          <w:rPr>
            <w:rFonts w:ascii="Arial" w:hAnsi="Arial"/>
            <w:color w:val="000000"/>
            <w:sz w:val="18"/>
            <w:szCs w:val="18"/>
          </w:rPr>
          <w:delText xml:space="preserve">Chapman, A.L.P. et al., 2002. Chlorination of Bacterial and Neutrophil Proteins during Phagocytosis and Killing of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w:delText>
        </w:r>
        <w:r w:rsidRPr="00434CF6" w:rsidDel="0085438C">
          <w:rPr>
            <w:rFonts w:ascii="Arial" w:hAnsi="Arial"/>
            <w:i/>
            <w:color w:val="000000"/>
            <w:sz w:val="18"/>
            <w:szCs w:val="18"/>
          </w:rPr>
          <w:delText>The Journal of biological chemistry</w:delText>
        </w:r>
        <w:r w:rsidRPr="00434CF6" w:rsidDel="0085438C">
          <w:rPr>
            <w:rFonts w:ascii="Arial" w:hAnsi="Arial"/>
            <w:color w:val="000000"/>
            <w:sz w:val="18"/>
            <w:szCs w:val="18"/>
          </w:rPr>
          <w:delText>, 277(12), pp.9757–9762.</w:delText>
        </w:r>
      </w:del>
    </w:p>
    <w:p w14:paraId="73A3CFD2" w14:textId="0CA2BE5F" w:rsidR="0020061D" w:rsidRPr="00434CF6" w:rsidDel="0085438C" w:rsidRDefault="00766C9B">
      <w:pPr>
        <w:spacing w:line="360" w:lineRule="auto"/>
        <w:ind w:left="480" w:hanging="480"/>
        <w:jc w:val="both"/>
        <w:rPr>
          <w:del w:id="5254" w:author="Nelly Wagner" w:date="2017-01-21T18:52:00Z"/>
          <w:rFonts w:ascii="Arial" w:hAnsi="Arial"/>
          <w:color w:val="000000"/>
          <w:sz w:val="18"/>
          <w:szCs w:val="18"/>
        </w:rPr>
      </w:pPr>
      <w:del w:id="5255" w:author="Nelly Wagner" w:date="2017-01-21T18:52:00Z">
        <w:r w:rsidRPr="00434CF6" w:rsidDel="0085438C">
          <w:rPr>
            <w:rFonts w:ascii="Arial" w:hAnsi="Arial"/>
            <w:color w:val="000000"/>
            <w:sz w:val="18"/>
            <w:szCs w:val="18"/>
          </w:rPr>
          <w:delText xml:space="preserve">Chatterjee, I. et al., 2008. </w:delText>
        </w:r>
        <w:r w:rsidRPr="00434CF6" w:rsidDel="0085438C">
          <w:rPr>
            <w:rFonts w:ascii="Arial" w:hAnsi="Arial"/>
            <w:i/>
            <w:iCs/>
            <w:color w:val="000000"/>
            <w:sz w:val="18"/>
            <w:szCs w:val="18"/>
          </w:rPr>
          <w:delText>In vivo</w:delText>
        </w:r>
        <w:r w:rsidRPr="00434CF6" w:rsidDel="0085438C">
          <w:rPr>
            <w:rFonts w:ascii="Arial" w:hAnsi="Arial"/>
            <w:color w:val="000000"/>
            <w:sz w:val="18"/>
            <w:szCs w:val="18"/>
          </w:rPr>
          <w:delText xml:space="preserve"> mutations of thymidylate synthase (Encoded by thyA) are responsible for thymidine dependency in clinical small-colony variants of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w:delText>
        </w:r>
        <w:r w:rsidRPr="00434CF6" w:rsidDel="0085438C">
          <w:rPr>
            <w:rFonts w:ascii="Arial" w:hAnsi="Arial"/>
            <w:i/>
            <w:color w:val="000000"/>
            <w:sz w:val="18"/>
            <w:szCs w:val="18"/>
          </w:rPr>
          <w:delText>Journal of Bacteriology</w:delText>
        </w:r>
        <w:r w:rsidRPr="00434CF6" w:rsidDel="0085438C">
          <w:rPr>
            <w:rFonts w:ascii="Arial" w:hAnsi="Arial"/>
            <w:color w:val="000000"/>
            <w:sz w:val="18"/>
            <w:szCs w:val="18"/>
          </w:rPr>
          <w:delText>, 190(3), pp.834–842.</w:delText>
        </w:r>
      </w:del>
    </w:p>
    <w:p w14:paraId="6E68A173" w14:textId="7E5F01BB" w:rsidR="0020061D" w:rsidRPr="00434CF6" w:rsidDel="0085438C" w:rsidRDefault="00766C9B">
      <w:pPr>
        <w:spacing w:line="360" w:lineRule="auto"/>
        <w:ind w:left="480" w:hanging="480"/>
        <w:jc w:val="both"/>
        <w:rPr>
          <w:del w:id="5256" w:author="Nelly Wagner" w:date="2017-01-21T18:53:00Z"/>
          <w:rFonts w:ascii="Arial" w:hAnsi="Arial"/>
          <w:color w:val="000000"/>
          <w:sz w:val="18"/>
          <w:szCs w:val="18"/>
        </w:rPr>
      </w:pPr>
      <w:del w:id="5257" w:author="Nelly Wagner" w:date="2017-01-21T18:53:00Z">
        <w:r w:rsidRPr="00434CF6" w:rsidDel="0085438C">
          <w:rPr>
            <w:rFonts w:ascii="Arial" w:hAnsi="Arial"/>
            <w:color w:val="000000"/>
            <w:sz w:val="18"/>
            <w:szCs w:val="18"/>
          </w:rPr>
          <w:delText xml:space="preserve">Cheng, A.G. et al., 2009. Genetic requirements for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abscess formation and persistence in host tissues. </w:delText>
        </w:r>
        <w:r w:rsidRPr="00434CF6" w:rsidDel="0085438C">
          <w:rPr>
            <w:rFonts w:ascii="Arial" w:hAnsi="Arial"/>
            <w:i/>
            <w:color w:val="000000"/>
            <w:sz w:val="18"/>
            <w:szCs w:val="18"/>
          </w:rPr>
          <w:delText>The FASEB journal</w:delText>
        </w:r>
        <w:r w:rsidRPr="00434CF6" w:rsidDel="0085438C">
          <w:rPr>
            <w:rFonts w:ascii="Arial" w:hAnsi="Arial"/>
            <w:color w:val="000000"/>
            <w:sz w:val="18"/>
            <w:szCs w:val="18"/>
          </w:rPr>
          <w:delText>, 23(10), pp.3393–3404.</w:delText>
        </w:r>
      </w:del>
    </w:p>
    <w:p w14:paraId="3F06A3DA" w14:textId="3143F59B" w:rsidR="0020061D" w:rsidRPr="00434CF6" w:rsidDel="0085438C" w:rsidRDefault="00766C9B">
      <w:pPr>
        <w:spacing w:line="360" w:lineRule="auto"/>
        <w:ind w:left="480" w:hanging="480"/>
        <w:jc w:val="both"/>
        <w:rPr>
          <w:del w:id="5258" w:author="Nelly Wagner" w:date="2017-01-21T18:53:00Z"/>
          <w:rFonts w:ascii="Arial" w:hAnsi="Arial"/>
          <w:color w:val="000000"/>
          <w:sz w:val="18"/>
          <w:szCs w:val="18"/>
        </w:rPr>
      </w:pPr>
      <w:del w:id="5259" w:author="Nelly Wagner" w:date="2017-01-21T18:53:00Z">
        <w:r w:rsidRPr="00434CF6" w:rsidDel="0085438C">
          <w:rPr>
            <w:rFonts w:ascii="Arial" w:hAnsi="Arial"/>
            <w:color w:val="000000"/>
            <w:sz w:val="18"/>
            <w:szCs w:val="18"/>
          </w:rPr>
          <w:delText xml:space="preserve">Cho, J.S. et al., 2012. Neutrophil-derived IL-1β Is Sufficient for Abscess Formation in Immunity against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in Mice. </w:delText>
        </w:r>
        <w:r w:rsidRPr="00434CF6" w:rsidDel="0085438C">
          <w:rPr>
            <w:rFonts w:ascii="Arial" w:hAnsi="Arial"/>
            <w:i/>
            <w:color w:val="000000"/>
            <w:sz w:val="18"/>
            <w:szCs w:val="18"/>
          </w:rPr>
          <w:delText>PLoS pathogens</w:delText>
        </w:r>
        <w:r w:rsidRPr="00434CF6" w:rsidDel="0085438C">
          <w:rPr>
            <w:rFonts w:ascii="Arial" w:hAnsi="Arial"/>
            <w:color w:val="000000"/>
            <w:sz w:val="18"/>
            <w:szCs w:val="18"/>
          </w:rPr>
          <w:delText>, 8(11), p.e1003047.</w:delText>
        </w:r>
      </w:del>
    </w:p>
    <w:p w14:paraId="7CC8AB66" w14:textId="3617ECA4" w:rsidR="0020061D" w:rsidRPr="00434CF6" w:rsidDel="0085438C" w:rsidRDefault="00766C9B">
      <w:pPr>
        <w:pStyle w:val="TextBody"/>
        <w:spacing w:after="0" w:line="360" w:lineRule="auto"/>
        <w:ind w:left="480" w:hanging="480"/>
        <w:jc w:val="both"/>
        <w:rPr>
          <w:del w:id="5260" w:author="Nelly Wagner" w:date="2017-01-21T18:54:00Z"/>
          <w:rFonts w:ascii="Arial" w:hAnsi="Arial"/>
          <w:color w:val="000000"/>
          <w:sz w:val="18"/>
          <w:szCs w:val="18"/>
        </w:rPr>
      </w:pPr>
      <w:del w:id="5261" w:author="Nelly Wagner" w:date="2017-01-21T18:54:00Z">
        <w:r w:rsidRPr="00434CF6" w:rsidDel="0085438C">
          <w:rPr>
            <w:rFonts w:ascii="Arial" w:hAnsi="Arial"/>
            <w:color w:val="000000"/>
            <w:sz w:val="18"/>
            <w:szCs w:val="18"/>
          </w:rPr>
          <w:delText xml:space="preserve">Cirl, C. et al., 2008. Subversion of Toll-like receptor signaling by a unique family of bacterial Toll/interleukin-1 receptor domain-containing proteins. </w:delText>
        </w:r>
        <w:r w:rsidRPr="00434CF6" w:rsidDel="0085438C">
          <w:rPr>
            <w:rFonts w:ascii="Arial" w:hAnsi="Arial"/>
            <w:i/>
            <w:color w:val="000000"/>
            <w:sz w:val="18"/>
            <w:szCs w:val="18"/>
          </w:rPr>
          <w:delText>Nature medicine</w:delText>
        </w:r>
        <w:r w:rsidRPr="00434CF6" w:rsidDel="0085438C">
          <w:rPr>
            <w:rFonts w:ascii="Arial" w:hAnsi="Arial"/>
            <w:color w:val="000000"/>
            <w:sz w:val="18"/>
            <w:szCs w:val="18"/>
          </w:rPr>
          <w:delText>, 14(4), pp.399–406.</w:delText>
        </w:r>
      </w:del>
    </w:p>
    <w:p w14:paraId="396453A7" w14:textId="03616372" w:rsidR="0020061D" w:rsidRPr="00434CF6" w:rsidDel="0085438C" w:rsidRDefault="00766C9B">
      <w:pPr>
        <w:spacing w:line="360" w:lineRule="auto"/>
        <w:ind w:left="480" w:hanging="480"/>
        <w:jc w:val="both"/>
        <w:rPr>
          <w:del w:id="5262" w:author="Nelly Wagner" w:date="2017-01-21T18:55:00Z"/>
          <w:rFonts w:ascii="Arial" w:hAnsi="Arial"/>
          <w:color w:val="000000"/>
          <w:sz w:val="18"/>
          <w:szCs w:val="18"/>
        </w:rPr>
      </w:pPr>
      <w:del w:id="5263" w:author="Nelly Wagner" w:date="2017-01-21T18:55:00Z">
        <w:r w:rsidRPr="00434CF6" w:rsidDel="0085438C">
          <w:rPr>
            <w:rFonts w:ascii="Arial" w:hAnsi="Arial"/>
            <w:color w:val="000000"/>
            <w:sz w:val="18"/>
            <w:szCs w:val="18"/>
          </w:rPr>
          <w:delText xml:space="preserve">Clarke, S.R. et al., 2007. The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Surface Protein IsdA Mediates Resistance to Innate Defenses of Human Skin. </w:delText>
        </w:r>
        <w:r w:rsidRPr="00434CF6" w:rsidDel="0085438C">
          <w:rPr>
            <w:rFonts w:ascii="Arial" w:hAnsi="Arial"/>
            <w:i/>
            <w:color w:val="000000"/>
            <w:sz w:val="18"/>
            <w:szCs w:val="18"/>
          </w:rPr>
          <w:delText>Cell Host and Microbe</w:delText>
        </w:r>
        <w:r w:rsidRPr="00434CF6" w:rsidDel="0085438C">
          <w:rPr>
            <w:rFonts w:ascii="Arial" w:hAnsi="Arial"/>
            <w:color w:val="000000"/>
            <w:sz w:val="18"/>
            <w:szCs w:val="18"/>
          </w:rPr>
          <w:delText>, 1(3), pp.199–212.</w:delText>
        </w:r>
      </w:del>
    </w:p>
    <w:p w14:paraId="58EA0136" w14:textId="7123D646" w:rsidR="0020061D" w:rsidRPr="00434CF6" w:rsidDel="0085438C" w:rsidRDefault="00766C9B">
      <w:pPr>
        <w:spacing w:line="360" w:lineRule="auto"/>
        <w:ind w:left="480" w:hanging="480"/>
        <w:jc w:val="both"/>
        <w:rPr>
          <w:del w:id="5264" w:author="Nelly Wagner" w:date="2017-01-21T18:56:00Z"/>
          <w:rFonts w:ascii="Arial" w:hAnsi="Arial"/>
          <w:color w:val="000000"/>
          <w:sz w:val="18"/>
          <w:szCs w:val="18"/>
        </w:rPr>
      </w:pPr>
      <w:del w:id="5265" w:author="Nelly Wagner" w:date="2017-01-21T18:56:00Z">
        <w:r w:rsidRPr="00434CF6" w:rsidDel="0085438C">
          <w:rPr>
            <w:rFonts w:ascii="Arial" w:hAnsi="Arial"/>
            <w:color w:val="000000"/>
            <w:sz w:val="18"/>
            <w:szCs w:val="18"/>
          </w:rPr>
          <w:delText xml:space="preserve">Colucci-Guyon, E. et al., 2011. Strategies of professional phagocytes </w:delText>
        </w:r>
        <w:r w:rsidRPr="00434CF6" w:rsidDel="0085438C">
          <w:rPr>
            <w:rFonts w:ascii="Arial" w:hAnsi="Arial"/>
            <w:i/>
            <w:iCs/>
            <w:color w:val="000000"/>
            <w:sz w:val="18"/>
            <w:szCs w:val="18"/>
          </w:rPr>
          <w:delText>in vivo</w:delText>
        </w:r>
        <w:r w:rsidRPr="00434CF6" w:rsidDel="0085438C">
          <w:rPr>
            <w:rFonts w:ascii="Arial" w:hAnsi="Arial"/>
            <w:color w:val="000000"/>
            <w:sz w:val="18"/>
            <w:szCs w:val="18"/>
          </w:rPr>
          <w:delText xml:space="preserve">: unlike macrophages, neutrophils engulf only surface-associated microbes. </w:delText>
        </w:r>
        <w:r w:rsidRPr="00434CF6" w:rsidDel="0085438C">
          <w:rPr>
            <w:rFonts w:ascii="Arial" w:hAnsi="Arial"/>
            <w:i/>
            <w:color w:val="000000"/>
            <w:sz w:val="18"/>
            <w:szCs w:val="18"/>
          </w:rPr>
          <w:delText>Journal of cell science</w:delText>
        </w:r>
        <w:r w:rsidRPr="00434CF6" w:rsidDel="0085438C">
          <w:rPr>
            <w:rFonts w:ascii="Arial" w:hAnsi="Arial"/>
            <w:color w:val="000000"/>
            <w:sz w:val="18"/>
            <w:szCs w:val="18"/>
          </w:rPr>
          <w:delText>, 124(Pt 18), pp.3053–9.</w:delText>
        </w:r>
      </w:del>
    </w:p>
    <w:p w14:paraId="243D62C4" w14:textId="09ABA3BE" w:rsidR="0020061D" w:rsidRPr="00434CF6" w:rsidDel="0085438C" w:rsidRDefault="00766C9B">
      <w:pPr>
        <w:spacing w:line="360" w:lineRule="auto"/>
        <w:ind w:left="480" w:hanging="480"/>
        <w:jc w:val="both"/>
        <w:rPr>
          <w:del w:id="5266" w:author="Nelly Wagner" w:date="2017-01-21T18:57:00Z"/>
          <w:rFonts w:ascii="Arial" w:hAnsi="Arial"/>
          <w:color w:val="000000"/>
          <w:sz w:val="18"/>
          <w:szCs w:val="18"/>
        </w:rPr>
      </w:pPr>
      <w:del w:id="5267" w:author="Nelly Wagner" w:date="2017-01-21T18:57:00Z">
        <w:r w:rsidRPr="00434CF6" w:rsidDel="0085438C">
          <w:rPr>
            <w:rFonts w:ascii="Arial" w:hAnsi="Arial"/>
            <w:color w:val="000000"/>
            <w:sz w:val="18"/>
            <w:szCs w:val="18"/>
          </w:rPr>
          <w:delText xml:space="preserve">Costa, M.M. et al., 2013. IL-22 is a key player in the regulation of inflammation in fish and involves innate immune cells and PI3K signaling. </w:delText>
        </w:r>
        <w:r w:rsidRPr="00434CF6" w:rsidDel="0085438C">
          <w:rPr>
            <w:rFonts w:ascii="Arial" w:hAnsi="Arial"/>
            <w:i/>
            <w:color w:val="000000"/>
            <w:sz w:val="18"/>
            <w:szCs w:val="18"/>
          </w:rPr>
          <w:delText>Developmental and comparative immunology</w:delText>
        </w:r>
        <w:r w:rsidRPr="00434CF6" w:rsidDel="0085438C">
          <w:rPr>
            <w:rFonts w:ascii="Arial" w:hAnsi="Arial"/>
            <w:color w:val="000000"/>
            <w:sz w:val="18"/>
            <w:szCs w:val="18"/>
          </w:rPr>
          <w:delText>, 41(4), pp.746–755.</w:delText>
        </w:r>
      </w:del>
    </w:p>
    <w:p w14:paraId="6202AD20" w14:textId="44FF2D00" w:rsidR="0020061D" w:rsidRPr="00434CF6" w:rsidDel="0085438C" w:rsidRDefault="00766C9B">
      <w:pPr>
        <w:pStyle w:val="TextBody"/>
        <w:spacing w:after="0" w:line="360" w:lineRule="auto"/>
        <w:ind w:left="480" w:hanging="480"/>
        <w:jc w:val="both"/>
        <w:rPr>
          <w:del w:id="5268" w:author="Nelly Wagner" w:date="2017-01-21T18:57:00Z"/>
          <w:rFonts w:ascii="Arial" w:hAnsi="Arial"/>
          <w:color w:val="000000"/>
          <w:sz w:val="18"/>
          <w:szCs w:val="18"/>
        </w:rPr>
      </w:pPr>
      <w:del w:id="5269" w:author="Nelly Wagner" w:date="2017-01-21T18:57:00Z">
        <w:r w:rsidRPr="00434CF6" w:rsidDel="0085438C">
          <w:rPr>
            <w:rFonts w:ascii="Arial" w:hAnsi="Arial"/>
            <w:color w:val="000000"/>
            <w:sz w:val="18"/>
            <w:szCs w:val="18"/>
          </w:rPr>
          <w:delText xml:space="preserve">Criss, A.K., Katz, B.Z. &amp; Seifert, H.S., 2009. Resistance of </w:delText>
        </w:r>
        <w:r w:rsidRPr="00434CF6" w:rsidDel="0085438C">
          <w:rPr>
            <w:rFonts w:ascii="Arial" w:hAnsi="Arial"/>
            <w:i/>
            <w:iCs/>
            <w:color w:val="000000"/>
            <w:sz w:val="18"/>
            <w:szCs w:val="18"/>
          </w:rPr>
          <w:delText>Neisseria gonorrhoeae</w:delText>
        </w:r>
        <w:r w:rsidRPr="00434CF6" w:rsidDel="0085438C">
          <w:rPr>
            <w:rFonts w:ascii="Arial" w:hAnsi="Arial"/>
            <w:color w:val="000000"/>
            <w:sz w:val="18"/>
            <w:szCs w:val="18"/>
          </w:rPr>
          <w:delText xml:space="preserve"> to non-oxidative killing by adherent human polymorphonuclear leukocytes. </w:delText>
        </w:r>
        <w:r w:rsidRPr="00434CF6" w:rsidDel="0085438C">
          <w:rPr>
            <w:rFonts w:ascii="Arial" w:hAnsi="Arial"/>
            <w:i/>
            <w:color w:val="000000"/>
            <w:sz w:val="18"/>
            <w:szCs w:val="18"/>
          </w:rPr>
          <w:delText>Cellular microbiology</w:delText>
        </w:r>
        <w:r w:rsidRPr="00434CF6" w:rsidDel="0085438C">
          <w:rPr>
            <w:rFonts w:ascii="Arial" w:hAnsi="Arial"/>
            <w:color w:val="000000"/>
            <w:sz w:val="18"/>
            <w:szCs w:val="18"/>
          </w:rPr>
          <w:delText>, 11(7), pp.1074–1087.</w:delText>
        </w:r>
      </w:del>
    </w:p>
    <w:p w14:paraId="1BB8A01C" w14:textId="07787389" w:rsidR="0020061D" w:rsidRPr="00434CF6" w:rsidDel="0085438C" w:rsidRDefault="00766C9B">
      <w:pPr>
        <w:spacing w:line="360" w:lineRule="auto"/>
        <w:ind w:left="480" w:hanging="480"/>
        <w:jc w:val="both"/>
        <w:rPr>
          <w:del w:id="5270" w:author="Nelly Wagner" w:date="2017-01-21T18:58:00Z"/>
          <w:rFonts w:ascii="Arial" w:hAnsi="Arial"/>
          <w:color w:val="000000"/>
          <w:sz w:val="18"/>
          <w:szCs w:val="18"/>
        </w:rPr>
      </w:pPr>
      <w:del w:id="5271" w:author="Nelly Wagner" w:date="2017-01-21T18:58:00Z">
        <w:r w:rsidRPr="00434CF6" w:rsidDel="0085438C">
          <w:rPr>
            <w:rFonts w:ascii="Arial" w:hAnsi="Arial"/>
            <w:color w:val="000000"/>
            <w:sz w:val="18"/>
            <w:szCs w:val="18"/>
          </w:rPr>
          <w:delText xml:space="preserve">Cui, J. et al., 2006. The Mutant Selection Window in Rabbits Infected with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w:delText>
        </w:r>
        <w:r w:rsidRPr="00434CF6" w:rsidDel="0085438C">
          <w:rPr>
            <w:rFonts w:ascii="Arial" w:hAnsi="Arial"/>
            <w:i/>
            <w:color w:val="000000"/>
            <w:sz w:val="18"/>
            <w:szCs w:val="18"/>
          </w:rPr>
          <w:delText>The Journal of infectious diseases</w:delText>
        </w:r>
        <w:r w:rsidRPr="00434CF6" w:rsidDel="0085438C">
          <w:rPr>
            <w:rFonts w:ascii="Arial" w:hAnsi="Arial"/>
            <w:color w:val="000000"/>
            <w:sz w:val="18"/>
            <w:szCs w:val="18"/>
          </w:rPr>
          <w:delText>, 194, pp.1601–1608.</w:delText>
        </w:r>
      </w:del>
    </w:p>
    <w:p w14:paraId="14E312D7" w14:textId="4038AD0C" w:rsidR="0020061D" w:rsidRPr="00434CF6" w:rsidDel="0085438C" w:rsidRDefault="00766C9B">
      <w:pPr>
        <w:spacing w:line="360" w:lineRule="auto"/>
        <w:ind w:left="480" w:hanging="480"/>
        <w:jc w:val="both"/>
        <w:rPr>
          <w:del w:id="5272" w:author="Nelly Wagner" w:date="2017-01-21T18:59:00Z"/>
          <w:rFonts w:ascii="Arial" w:hAnsi="Arial"/>
          <w:color w:val="000000"/>
          <w:sz w:val="18"/>
          <w:szCs w:val="18"/>
        </w:rPr>
      </w:pPr>
      <w:del w:id="5273" w:author="Nelly Wagner" w:date="2017-01-21T18:59:00Z">
        <w:r w:rsidRPr="00434CF6" w:rsidDel="0085438C">
          <w:rPr>
            <w:rFonts w:ascii="Arial" w:hAnsi="Arial"/>
            <w:color w:val="000000"/>
            <w:sz w:val="18"/>
            <w:szCs w:val="18"/>
          </w:rPr>
          <w:delText xml:space="preserve">Cui, L. et al., 2000. Contribution of a thickened cell wall and its glutamine nonamidated component to the vancomycin resistance expressed by </w:delText>
        </w:r>
        <w:r w:rsidRPr="00434CF6" w:rsidDel="0085438C">
          <w:rPr>
            <w:rFonts w:ascii="Arial" w:hAnsi="Arial"/>
            <w:i/>
            <w:iCs/>
            <w:color w:val="000000"/>
            <w:sz w:val="18"/>
            <w:szCs w:val="18"/>
          </w:rPr>
          <w:delText>Staphylococcus aureus</w:delText>
        </w:r>
        <w:r w:rsidRPr="00434CF6" w:rsidDel="0085438C">
          <w:rPr>
            <w:rFonts w:ascii="Arial" w:hAnsi="Arial"/>
            <w:color w:val="000000"/>
            <w:sz w:val="18"/>
            <w:szCs w:val="18"/>
          </w:rPr>
          <w:delText xml:space="preserve"> Mu50. </w:delText>
        </w:r>
        <w:r w:rsidRPr="00434CF6" w:rsidDel="0085438C">
          <w:rPr>
            <w:rFonts w:ascii="Arial" w:hAnsi="Arial"/>
            <w:i/>
            <w:color w:val="000000"/>
            <w:sz w:val="18"/>
            <w:szCs w:val="18"/>
          </w:rPr>
          <w:delText>Antimicrobial Agents and Chemotherapy</w:delText>
        </w:r>
        <w:r w:rsidRPr="00434CF6" w:rsidDel="0085438C">
          <w:rPr>
            <w:rFonts w:ascii="Arial" w:hAnsi="Arial"/>
            <w:color w:val="000000"/>
            <w:sz w:val="18"/>
            <w:szCs w:val="18"/>
          </w:rPr>
          <w:delText>, 44(9), pp.2276–2285.</w:delText>
        </w:r>
      </w:del>
    </w:p>
    <w:p w14:paraId="66566C37" w14:textId="117DD4B1" w:rsidR="0020061D" w:rsidRPr="00434CF6" w:rsidDel="0085438C" w:rsidRDefault="00766C9B">
      <w:pPr>
        <w:pStyle w:val="TextBody"/>
        <w:spacing w:after="0" w:line="360" w:lineRule="auto"/>
        <w:ind w:left="480" w:hanging="480"/>
        <w:jc w:val="both"/>
        <w:rPr>
          <w:del w:id="5274" w:author="Nelly Wagner" w:date="2017-01-21T18:59:00Z"/>
          <w:rFonts w:ascii="Arial" w:hAnsi="Arial"/>
          <w:color w:val="000000"/>
          <w:sz w:val="18"/>
          <w:szCs w:val="18"/>
        </w:rPr>
      </w:pPr>
      <w:del w:id="5275" w:author="Nelly Wagner" w:date="2017-01-21T18:59:00Z">
        <w:r w:rsidRPr="00434CF6" w:rsidDel="0085438C">
          <w:rPr>
            <w:rFonts w:ascii="Arial" w:hAnsi="Arial"/>
            <w:color w:val="000000"/>
            <w:sz w:val="18"/>
            <w:szCs w:val="18"/>
          </w:rPr>
          <w:delText xml:space="preserve">Dahm, R. &amp; Nüsslein-Volhard, C., 2002. </w:delText>
        </w:r>
        <w:r w:rsidRPr="00434CF6" w:rsidDel="0085438C">
          <w:rPr>
            <w:rFonts w:ascii="Arial" w:hAnsi="Arial"/>
            <w:i/>
            <w:color w:val="000000"/>
            <w:sz w:val="18"/>
            <w:szCs w:val="18"/>
          </w:rPr>
          <w:delText>Zebrafish: a practical approach</w:delText>
        </w:r>
        <w:r w:rsidRPr="00434CF6" w:rsidDel="0085438C">
          <w:rPr>
            <w:rFonts w:ascii="Arial" w:hAnsi="Arial"/>
            <w:color w:val="000000"/>
            <w:sz w:val="18"/>
            <w:szCs w:val="18"/>
          </w:rPr>
          <w:delText>, Oxford University Press.</w:delText>
        </w:r>
      </w:del>
    </w:p>
    <w:p w14:paraId="1C8256F8" w14:textId="14A2F08D" w:rsidR="0020061D" w:rsidRPr="00434CF6" w:rsidDel="001A162B" w:rsidRDefault="00766C9B">
      <w:pPr>
        <w:pStyle w:val="TextBody"/>
        <w:spacing w:after="0" w:line="360" w:lineRule="auto"/>
        <w:ind w:left="480" w:hanging="480"/>
        <w:jc w:val="both"/>
        <w:rPr>
          <w:del w:id="5276" w:author="Nelly Wagner" w:date="2017-01-22T10:00:00Z"/>
          <w:rFonts w:ascii="Arial" w:hAnsi="Arial"/>
          <w:color w:val="000000"/>
          <w:sz w:val="18"/>
          <w:szCs w:val="18"/>
        </w:rPr>
      </w:pPr>
      <w:del w:id="5277" w:author="Nelly Wagner" w:date="2017-01-22T10:00:00Z">
        <w:r w:rsidRPr="00434CF6" w:rsidDel="001A162B">
          <w:rPr>
            <w:rFonts w:ascii="Arial" w:hAnsi="Arial"/>
            <w:color w:val="000000"/>
            <w:sz w:val="18"/>
            <w:szCs w:val="18"/>
          </w:rPr>
          <w:delText xml:space="preserve">De Nardo, D., 2015. Toll-like receptors: Activation, signalling and transcriptional modulation. </w:delText>
        </w:r>
        <w:r w:rsidRPr="00434CF6" w:rsidDel="001A162B">
          <w:rPr>
            <w:rFonts w:ascii="Arial" w:hAnsi="Arial"/>
            <w:i/>
            <w:color w:val="000000"/>
            <w:sz w:val="18"/>
            <w:szCs w:val="18"/>
          </w:rPr>
          <w:delText>Cytokine</w:delText>
        </w:r>
        <w:r w:rsidRPr="00434CF6" w:rsidDel="001A162B">
          <w:rPr>
            <w:rFonts w:ascii="Arial" w:hAnsi="Arial"/>
            <w:color w:val="000000"/>
            <w:sz w:val="18"/>
            <w:szCs w:val="18"/>
          </w:rPr>
          <w:delText>, 74(2), pp.181–189.</w:delText>
        </w:r>
      </w:del>
    </w:p>
    <w:p w14:paraId="4F4F2B87" w14:textId="011ADA42" w:rsidR="0020061D" w:rsidRPr="00434CF6" w:rsidDel="001A162B" w:rsidRDefault="00766C9B">
      <w:pPr>
        <w:spacing w:line="360" w:lineRule="auto"/>
        <w:ind w:left="480" w:hanging="480"/>
        <w:jc w:val="both"/>
        <w:rPr>
          <w:del w:id="5278" w:author="Nelly Wagner" w:date="2017-01-22T10:01:00Z"/>
          <w:rFonts w:ascii="Arial" w:hAnsi="Arial"/>
          <w:color w:val="000000"/>
          <w:sz w:val="18"/>
          <w:szCs w:val="18"/>
        </w:rPr>
      </w:pPr>
      <w:del w:id="5279" w:author="Nelly Wagner" w:date="2017-01-22T10:01:00Z">
        <w:r w:rsidRPr="00434CF6" w:rsidDel="001A162B">
          <w:rPr>
            <w:rFonts w:ascii="Arial" w:hAnsi="Arial"/>
            <w:color w:val="000000"/>
            <w:sz w:val="18"/>
            <w:szCs w:val="18"/>
          </w:rPr>
          <w:delText xml:space="preserve">Degn, S.E. &amp; Thiel, S., 2013. Humoral Pattern Recognition and the Complement System. </w:delText>
        </w:r>
        <w:r w:rsidRPr="00434CF6" w:rsidDel="001A162B">
          <w:rPr>
            <w:rFonts w:ascii="Arial" w:hAnsi="Arial"/>
            <w:i/>
            <w:color w:val="000000"/>
            <w:sz w:val="18"/>
            <w:szCs w:val="18"/>
          </w:rPr>
          <w:delText>Scandinavian Journal of Immunology</w:delText>
        </w:r>
        <w:r w:rsidRPr="00434CF6" w:rsidDel="001A162B">
          <w:rPr>
            <w:rFonts w:ascii="Arial" w:hAnsi="Arial"/>
            <w:color w:val="000000"/>
            <w:sz w:val="18"/>
            <w:szCs w:val="18"/>
          </w:rPr>
          <w:delText>, 78(2), pp.181–193.</w:delText>
        </w:r>
      </w:del>
    </w:p>
    <w:p w14:paraId="2B45C62B" w14:textId="58333B26" w:rsidR="0020061D" w:rsidRPr="00434CF6" w:rsidDel="001A162B" w:rsidRDefault="00766C9B">
      <w:pPr>
        <w:spacing w:line="360" w:lineRule="auto"/>
        <w:ind w:left="480" w:hanging="480"/>
        <w:jc w:val="both"/>
        <w:rPr>
          <w:del w:id="5280" w:author="Nelly Wagner" w:date="2017-01-22T10:02:00Z"/>
          <w:rFonts w:ascii="Arial" w:hAnsi="Arial"/>
          <w:color w:val="000000"/>
          <w:sz w:val="18"/>
          <w:szCs w:val="18"/>
        </w:rPr>
      </w:pPr>
      <w:del w:id="5281" w:author="Nelly Wagner" w:date="2017-01-22T10:02:00Z">
        <w:r w:rsidRPr="00434CF6" w:rsidDel="001A162B">
          <w:rPr>
            <w:rFonts w:ascii="Arial" w:hAnsi="Arial"/>
            <w:color w:val="000000"/>
            <w:sz w:val="18"/>
            <w:szCs w:val="18"/>
          </w:rPr>
          <w:delText xml:space="preserve">Deng, Q. et al., 2013. Localized bacterial infection induces systemic activation of neutrophils through Cxcr2 signaling in zebrafish. </w:delText>
        </w:r>
        <w:r w:rsidRPr="00434CF6" w:rsidDel="001A162B">
          <w:rPr>
            <w:rFonts w:ascii="Arial" w:hAnsi="Arial"/>
            <w:i/>
            <w:color w:val="000000"/>
            <w:sz w:val="18"/>
            <w:szCs w:val="18"/>
          </w:rPr>
          <w:delText>Journal of leukocyte biology</w:delText>
        </w:r>
        <w:r w:rsidRPr="00434CF6" w:rsidDel="001A162B">
          <w:rPr>
            <w:rFonts w:ascii="Arial" w:hAnsi="Arial"/>
            <w:color w:val="000000"/>
            <w:sz w:val="18"/>
            <w:szCs w:val="18"/>
          </w:rPr>
          <w:delText>, 93(May), pp.761–9.</w:delText>
        </w:r>
      </w:del>
    </w:p>
    <w:p w14:paraId="2ED01738" w14:textId="131C2815" w:rsidR="0020061D" w:rsidRPr="00434CF6" w:rsidDel="001A162B" w:rsidRDefault="00766C9B">
      <w:pPr>
        <w:spacing w:line="360" w:lineRule="auto"/>
        <w:ind w:left="480" w:hanging="480"/>
        <w:jc w:val="both"/>
        <w:rPr>
          <w:del w:id="5282" w:author="Nelly Wagner" w:date="2017-01-22T10:03:00Z"/>
          <w:rFonts w:ascii="Arial" w:hAnsi="Arial"/>
          <w:color w:val="000000"/>
          <w:sz w:val="18"/>
          <w:szCs w:val="18"/>
        </w:rPr>
      </w:pPr>
      <w:del w:id="5283" w:author="Nelly Wagner" w:date="2017-01-22T10:03:00Z">
        <w:r w:rsidRPr="00434CF6" w:rsidDel="001A162B">
          <w:rPr>
            <w:rFonts w:ascii="Arial" w:hAnsi="Arial"/>
            <w:color w:val="000000"/>
            <w:sz w:val="18"/>
            <w:szCs w:val="18"/>
          </w:rPr>
          <w:delText xml:space="preserve">Deng X, Sun F, Ji Q, et al. Expression of Multidrug Resistance Efflux Pump Gene </w:delText>
        </w:r>
        <w:r w:rsidRPr="00434CF6" w:rsidDel="001A162B">
          <w:rPr>
            <w:rFonts w:ascii="Arial" w:hAnsi="Arial"/>
            <w:i/>
            <w:color w:val="000000"/>
            <w:sz w:val="18"/>
            <w:szCs w:val="18"/>
          </w:rPr>
          <w:delText>norA</w:delText>
        </w:r>
        <w:r w:rsidRPr="00434CF6" w:rsidDel="001A162B">
          <w:rPr>
            <w:rFonts w:ascii="Arial" w:hAnsi="Arial"/>
            <w:color w:val="000000"/>
            <w:sz w:val="18"/>
            <w:szCs w:val="18"/>
          </w:rPr>
          <w:delText xml:space="preserve"> Is Iron Responsive in </w:delText>
        </w:r>
        <w:r w:rsidRPr="00434CF6" w:rsidDel="001A162B">
          <w:rPr>
            <w:rFonts w:ascii="Arial" w:hAnsi="Arial"/>
            <w:i/>
            <w:iCs/>
            <w:color w:val="000000"/>
            <w:sz w:val="18"/>
            <w:szCs w:val="18"/>
          </w:rPr>
          <w:delText>Staphylococcus aureus</w:delText>
        </w:r>
        <w:r w:rsidRPr="00434CF6" w:rsidDel="001A162B">
          <w:rPr>
            <w:rFonts w:ascii="Arial" w:hAnsi="Arial"/>
            <w:color w:val="000000"/>
            <w:sz w:val="18"/>
            <w:szCs w:val="18"/>
          </w:rPr>
          <w:delText xml:space="preserve">. </w:delText>
        </w:r>
        <w:r w:rsidRPr="00434CF6" w:rsidDel="001A162B">
          <w:rPr>
            <w:rFonts w:ascii="Arial" w:hAnsi="Arial"/>
            <w:i/>
            <w:color w:val="000000"/>
            <w:sz w:val="18"/>
            <w:szCs w:val="18"/>
          </w:rPr>
          <w:delText>Journal of Bacteriology</w:delText>
        </w:r>
        <w:r w:rsidRPr="00434CF6" w:rsidDel="001A162B">
          <w:rPr>
            <w:rFonts w:ascii="Arial" w:hAnsi="Arial"/>
            <w:color w:val="000000"/>
            <w:sz w:val="18"/>
            <w:szCs w:val="18"/>
          </w:rPr>
          <w:delText>. 2012;194(7):1753-1762.</w:delText>
        </w:r>
      </w:del>
    </w:p>
    <w:p w14:paraId="001790A5" w14:textId="1674B7A7" w:rsidR="0020061D" w:rsidRPr="00434CF6" w:rsidDel="001A162B" w:rsidRDefault="00766C9B">
      <w:pPr>
        <w:spacing w:line="360" w:lineRule="auto"/>
        <w:ind w:left="480" w:hanging="480"/>
        <w:jc w:val="both"/>
        <w:rPr>
          <w:del w:id="5284" w:author="Nelly Wagner" w:date="2017-01-22T10:03:00Z"/>
          <w:rFonts w:ascii="Arial" w:hAnsi="Arial"/>
          <w:color w:val="000000"/>
          <w:sz w:val="18"/>
          <w:szCs w:val="18"/>
        </w:rPr>
      </w:pPr>
      <w:del w:id="5285" w:author="Nelly Wagner" w:date="2017-01-22T10:03:00Z">
        <w:r w:rsidRPr="00434CF6" w:rsidDel="001A162B">
          <w:rPr>
            <w:rFonts w:ascii="Arial" w:hAnsi="Arial"/>
            <w:color w:val="000000"/>
            <w:sz w:val="18"/>
            <w:szCs w:val="18"/>
          </w:rPr>
          <w:delText>Desbois, A.P. &amp; Coote, P.J., 2011. Wax moth larva (</w:delText>
        </w:r>
        <w:r w:rsidRPr="00434CF6" w:rsidDel="001A162B">
          <w:rPr>
            <w:rFonts w:ascii="Arial" w:hAnsi="Arial"/>
            <w:i/>
            <w:iCs/>
            <w:color w:val="000000"/>
            <w:sz w:val="18"/>
            <w:szCs w:val="18"/>
          </w:rPr>
          <w:delText>Galleria mellonella</w:delText>
        </w:r>
        <w:r w:rsidRPr="00434CF6" w:rsidDel="001A162B">
          <w:rPr>
            <w:rFonts w:ascii="Arial" w:hAnsi="Arial"/>
            <w:color w:val="000000"/>
            <w:sz w:val="18"/>
            <w:szCs w:val="18"/>
          </w:rPr>
          <w:delText xml:space="preserve">): An </w:delText>
        </w:r>
        <w:r w:rsidRPr="00434CF6" w:rsidDel="001A162B">
          <w:rPr>
            <w:rFonts w:ascii="Arial" w:hAnsi="Arial"/>
            <w:i/>
            <w:iCs/>
            <w:color w:val="000000"/>
            <w:sz w:val="18"/>
            <w:szCs w:val="18"/>
          </w:rPr>
          <w:delText>in vivo</w:delText>
        </w:r>
        <w:r w:rsidRPr="00434CF6" w:rsidDel="001A162B">
          <w:rPr>
            <w:rFonts w:ascii="Arial" w:hAnsi="Arial"/>
            <w:color w:val="000000"/>
            <w:sz w:val="18"/>
            <w:szCs w:val="18"/>
          </w:rPr>
          <w:delText xml:space="preserve"> model for assessing the efficacy of antistaphylococcal agents. </w:delText>
        </w:r>
        <w:r w:rsidRPr="00434CF6" w:rsidDel="001A162B">
          <w:rPr>
            <w:rFonts w:ascii="Arial" w:hAnsi="Arial"/>
            <w:i/>
            <w:color w:val="000000"/>
            <w:sz w:val="18"/>
            <w:szCs w:val="18"/>
          </w:rPr>
          <w:delText>Journal of Antimicrobial Chemotherapy</w:delText>
        </w:r>
        <w:r w:rsidRPr="00434CF6" w:rsidDel="001A162B">
          <w:rPr>
            <w:rFonts w:ascii="Arial" w:hAnsi="Arial"/>
            <w:color w:val="000000"/>
            <w:sz w:val="18"/>
            <w:szCs w:val="18"/>
          </w:rPr>
          <w:delText>, 66(8), pp.1785–1790.</w:delText>
        </w:r>
      </w:del>
    </w:p>
    <w:p w14:paraId="2314C07E" w14:textId="63FD91B4" w:rsidR="0020061D" w:rsidRPr="00434CF6" w:rsidDel="001A162B" w:rsidRDefault="00766C9B">
      <w:pPr>
        <w:spacing w:line="360" w:lineRule="auto"/>
        <w:ind w:left="480" w:hanging="480"/>
        <w:jc w:val="both"/>
        <w:rPr>
          <w:del w:id="5286" w:author="Nelly Wagner" w:date="2017-01-22T10:05:00Z"/>
          <w:rFonts w:ascii="Arial" w:hAnsi="Arial"/>
          <w:color w:val="000000"/>
          <w:sz w:val="18"/>
          <w:szCs w:val="18"/>
        </w:rPr>
      </w:pPr>
      <w:del w:id="5287" w:author="Nelly Wagner" w:date="2017-01-22T10:05:00Z">
        <w:r w:rsidRPr="00434CF6" w:rsidDel="001A162B">
          <w:rPr>
            <w:rFonts w:ascii="Arial" w:hAnsi="Arial"/>
            <w:color w:val="000000"/>
            <w:sz w:val="18"/>
            <w:szCs w:val="18"/>
          </w:rPr>
          <w:delText xml:space="preserve">Dinges, M.M. &amp; Schlievert, P.M., 2001. Comparative analysis of lipopolysaccharide-induced tumor necrosis factor alpha activity in serum and lethality in mice and rabbits pretreated with the staphylococcal superantigen toxic shock syndrome toxin 1. </w:delText>
        </w:r>
        <w:r w:rsidRPr="00434CF6" w:rsidDel="001A162B">
          <w:rPr>
            <w:rFonts w:ascii="Arial" w:hAnsi="Arial"/>
            <w:i/>
            <w:color w:val="000000"/>
            <w:sz w:val="18"/>
            <w:szCs w:val="18"/>
          </w:rPr>
          <w:delText>Infection and Immunity</w:delText>
        </w:r>
        <w:r w:rsidRPr="00434CF6" w:rsidDel="001A162B">
          <w:rPr>
            <w:rFonts w:ascii="Arial" w:hAnsi="Arial"/>
            <w:color w:val="000000"/>
            <w:sz w:val="18"/>
            <w:szCs w:val="18"/>
          </w:rPr>
          <w:delText>, 69(11), pp.7169–7172.</w:delText>
        </w:r>
      </w:del>
    </w:p>
    <w:p w14:paraId="6E295E3D" w14:textId="5B684107" w:rsidR="0020061D" w:rsidRPr="00434CF6" w:rsidDel="001A162B" w:rsidRDefault="00766C9B">
      <w:pPr>
        <w:spacing w:line="360" w:lineRule="auto"/>
        <w:ind w:left="480" w:hanging="480"/>
        <w:jc w:val="both"/>
        <w:rPr>
          <w:del w:id="5288" w:author="Nelly Wagner" w:date="2017-01-22T10:06:00Z"/>
          <w:rFonts w:ascii="Arial" w:hAnsi="Arial"/>
          <w:color w:val="000000"/>
          <w:sz w:val="18"/>
          <w:szCs w:val="18"/>
        </w:rPr>
      </w:pPr>
      <w:del w:id="5289" w:author="Nelly Wagner" w:date="2017-01-22T10:06:00Z">
        <w:r w:rsidRPr="00434CF6" w:rsidDel="001A162B">
          <w:rPr>
            <w:rFonts w:ascii="Arial" w:hAnsi="Arial"/>
            <w:color w:val="000000"/>
            <w:sz w:val="18"/>
            <w:szCs w:val="18"/>
          </w:rPr>
          <w:delText xml:space="preserve">Donia, M.S. et al., 2015. A Systematic Analysis of Biosynthetic Gene Clusters in the Human Microbiome Reveals a Common Family of Antibiotics. </w:delText>
        </w:r>
        <w:r w:rsidRPr="00434CF6" w:rsidDel="001A162B">
          <w:rPr>
            <w:rFonts w:ascii="Arial" w:hAnsi="Arial"/>
            <w:i/>
            <w:color w:val="000000"/>
            <w:sz w:val="18"/>
            <w:szCs w:val="18"/>
          </w:rPr>
          <w:delText>Cell</w:delText>
        </w:r>
        <w:r w:rsidRPr="00434CF6" w:rsidDel="001A162B">
          <w:rPr>
            <w:rFonts w:ascii="Arial" w:hAnsi="Arial"/>
            <w:color w:val="000000"/>
            <w:sz w:val="18"/>
            <w:szCs w:val="18"/>
          </w:rPr>
          <w:delText>, 158(6), pp.1402–1414.</w:delText>
        </w:r>
      </w:del>
    </w:p>
    <w:p w14:paraId="4411480A" w14:textId="02B8A1A2" w:rsidR="0020061D" w:rsidRPr="00434CF6" w:rsidDel="001A162B" w:rsidRDefault="00766C9B">
      <w:pPr>
        <w:spacing w:line="360" w:lineRule="auto"/>
        <w:ind w:left="480" w:hanging="480"/>
        <w:jc w:val="both"/>
        <w:rPr>
          <w:del w:id="5290" w:author="Nelly Wagner" w:date="2017-01-22T10:07:00Z"/>
          <w:rFonts w:ascii="Arial" w:hAnsi="Arial"/>
          <w:color w:val="000000"/>
          <w:sz w:val="18"/>
          <w:szCs w:val="18"/>
        </w:rPr>
      </w:pPr>
      <w:del w:id="5291" w:author="Nelly Wagner" w:date="2017-01-22T10:07:00Z">
        <w:r w:rsidRPr="00434CF6" w:rsidDel="001A162B">
          <w:rPr>
            <w:rFonts w:ascii="Arial" w:hAnsi="Arial"/>
            <w:color w:val="000000"/>
            <w:sz w:val="18"/>
            <w:szCs w:val="18"/>
          </w:rPr>
          <w:delText xml:space="preserve">Dowd, S.E. et al., 2008. Polymicrobial Nature of Chronic Diabetic Foot Ulcer Biofilm Infections Determined Using Bacterial Tag Encoded FLX Amplicon Pyrosequencing (bTEFAP). </w:delText>
        </w:r>
        <w:r w:rsidRPr="00434CF6" w:rsidDel="001A162B">
          <w:rPr>
            <w:rFonts w:ascii="Arial" w:hAnsi="Arial"/>
            <w:i/>
            <w:color w:val="000000"/>
            <w:sz w:val="18"/>
            <w:szCs w:val="18"/>
          </w:rPr>
          <w:delText>PLoS ONE</w:delText>
        </w:r>
        <w:r w:rsidRPr="00434CF6" w:rsidDel="001A162B">
          <w:rPr>
            <w:rFonts w:ascii="Arial" w:hAnsi="Arial"/>
            <w:color w:val="000000"/>
            <w:sz w:val="18"/>
            <w:szCs w:val="18"/>
          </w:rPr>
          <w:delText>, 3(10), p.e3326.</w:delText>
        </w:r>
      </w:del>
    </w:p>
    <w:p w14:paraId="66058777" w14:textId="1FA8FE5D" w:rsidR="0020061D" w:rsidRPr="00434CF6" w:rsidDel="001A162B" w:rsidRDefault="00766C9B">
      <w:pPr>
        <w:spacing w:line="360" w:lineRule="auto"/>
        <w:ind w:left="480" w:hanging="480"/>
        <w:jc w:val="both"/>
        <w:rPr>
          <w:del w:id="5292" w:author="Nelly Wagner" w:date="2017-01-22T10:08:00Z"/>
          <w:rFonts w:ascii="Arial" w:hAnsi="Arial"/>
          <w:color w:val="000000"/>
          <w:sz w:val="18"/>
          <w:szCs w:val="18"/>
        </w:rPr>
      </w:pPr>
      <w:del w:id="5293" w:author="Nelly Wagner" w:date="2017-01-22T10:08:00Z">
        <w:r w:rsidRPr="00434CF6" w:rsidDel="001A162B">
          <w:rPr>
            <w:rFonts w:ascii="Arial" w:hAnsi="Arial"/>
            <w:color w:val="000000"/>
            <w:sz w:val="18"/>
            <w:szCs w:val="18"/>
          </w:rPr>
          <w:delText xml:space="preserve">Drlica, K., 2003. The mutant selection window and antimicrobial resistance. </w:delText>
        </w:r>
        <w:r w:rsidRPr="00434CF6" w:rsidDel="001A162B">
          <w:rPr>
            <w:rFonts w:ascii="Arial" w:hAnsi="Arial"/>
            <w:i/>
            <w:color w:val="000000"/>
            <w:sz w:val="18"/>
            <w:szCs w:val="18"/>
          </w:rPr>
          <w:delText>The Journal of antimicrobial chemotherapy</w:delText>
        </w:r>
        <w:r w:rsidRPr="00434CF6" w:rsidDel="001A162B">
          <w:rPr>
            <w:rFonts w:ascii="Arial" w:hAnsi="Arial"/>
            <w:color w:val="000000"/>
            <w:sz w:val="18"/>
            <w:szCs w:val="18"/>
          </w:rPr>
          <w:delText>, 52(1), pp.11–17.</w:delText>
        </w:r>
      </w:del>
    </w:p>
    <w:p w14:paraId="7D2AC648" w14:textId="196EDCA5" w:rsidR="0020061D" w:rsidRPr="00434CF6" w:rsidDel="001A162B" w:rsidRDefault="00766C9B">
      <w:pPr>
        <w:spacing w:line="360" w:lineRule="auto"/>
        <w:ind w:left="480" w:hanging="480"/>
        <w:jc w:val="both"/>
        <w:rPr>
          <w:del w:id="5294" w:author="Nelly Wagner" w:date="2017-01-22T10:08:00Z"/>
          <w:rFonts w:ascii="Arial" w:hAnsi="Arial"/>
          <w:color w:val="000000"/>
          <w:sz w:val="18"/>
          <w:szCs w:val="18"/>
        </w:rPr>
      </w:pPr>
      <w:del w:id="5295" w:author="Nelly Wagner" w:date="2017-01-22T10:08:00Z">
        <w:r w:rsidRPr="00434CF6" w:rsidDel="001A162B">
          <w:rPr>
            <w:rFonts w:ascii="Arial" w:hAnsi="Arial"/>
            <w:color w:val="000000"/>
            <w:sz w:val="18"/>
            <w:szCs w:val="18"/>
          </w:rPr>
          <w:delText xml:space="preserve">Drlica, K. &amp; Zhao, X., 2007. Mutant selection window hypothesis updated. </w:delText>
        </w:r>
        <w:r w:rsidRPr="00434CF6" w:rsidDel="001A162B">
          <w:rPr>
            <w:rFonts w:ascii="Arial" w:hAnsi="Arial"/>
            <w:i/>
            <w:color w:val="000000"/>
            <w:sz w:val="18"/>
            <w:szCs w:val="18"/>
          </w:rPr>
          <w:delText>Clinical infectious diseases</w:delText>
        </w:r>
        <w:r w:rsidRPr="00434CF6" w:rsidDel="001A162B">
          <w:rPr>
            <w:rFonts w:ascii="Arial" w:hAnsi="Arial"/>
            <w:color w:val="000000"/>
            <w:sz w:val="18"/>
            <w:szCs w:val="18"/>
          </w:rPr>
          <w:delText>, 44(5), pp.681–688.</w:delText>
        </w:r>
      </w:del>
    </w:p>
    <w:p w14:paraId="6D05A121" w14:textId="17977ED6" w:rsidR="0020061D" w:rsidRPr="00434CF6" w:rsidDel="00D9298F" w:rsidRDefault="00766C9B">
      <w:pPr>
        <w:spacing w:line="360" w:lineRule="auto"/>
        <w:ind w:left="480" w:hanging="480"/>
        <w:jc w:val="both"/>
        <w:rPr>
          <w:del w:id="5296" w:author="Nelly Wagner" w:date="2017-01-22T10:09:00Z"/>
          <w:rFonts w:ascii="Arial" w:hAnsi="Arial"/>
          <w:color w:val="000000"/>
          <w:sz w:val="18"/>
          <w:szCs w:val="18"/>
        </w:rPr>
      </w:pPr>
      <w:del w:id="5297" w:author="Nelly Wagner" w:date="2017-01-22T10:09:00Z">
        <w:r w:rsidRPr="00434CF6" w:rsidDel="00D9298F">
          <w:rPr>
            <w:rFonts w:ascii="Arial" w:hAnsi="Arial"/>
            <w:color w:val="000000"/>
            <w:sz w:val="18"/>
            <w:szCs w:val="18"/>
          </w:rPr>
          <w:delText xml:space="preserve">Duerden, B. et al., 2015. The Control of Methicillin-Resistant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Blood Stream Infections in England. </w:delText>
        </w:r>
        <w:r w:rsidRPr="00434CF6" w:rsidDel="00D9298F">
          <w:rPr>
            <w:rFonts w:ascii="Arial" w:hAnsi="Arial"/>
            <w:i/>
            <w:color w:val="000000"/>
            <w:sz w:val="18"/>
            <w:szCs w:val="18"/>
          </w:rPr>
          <w:delText>Open Forum Infectious Diseases</w:delText>
        </w:r>
        <w:r w:rsidRPr="00434CF6" w:rsidDel="00D9298F">
          <w:rPr>
            <w:rFonts w:ascii="Arial" w:hAnsi="Arial"/>
            <w:color w:val="000000"/>
            <w:sz w:val="18"/>
            <w:szCs w:val="18"/>
          </w:rPr>
          <w:delText>, pp.1–8.</w:delText>
        </w:r>
      </w:del>
    </w:p>
    <w:p w14:paraId="0C035B43" w14:textId="0420567A" w:rsidR="0020061D" w:rsidRPr="00434CF6" w:rsidDel="00D9298F" w:rsidRDefault="00766C9B">
      <w:pPr>
        <w:spacing w:line="360" w:lineRule="auto"/>
        <w:ind w:left="480" w:hanging="480"/>
        <w:jc w:val="both"/>
        <w:rPr>
          <w:del w:id="5298" w:author="Nelly Wagner" w:date="2017-01-22T10:12:00Z"/>
          <w:rFonts w:ascii="Arial" w:hAnsi="Arial"/>
          <w:color w:val="000000"/>
          <w:sz w:val="18"/>
          <w:szCs w:val="18"/>
        </w:rPr>
      </w:pPr>
      <w:del w:id="5299" w:author="Nelly Wagner" w:date="2017-01-22T10:12:00Z">
        <w:r w:rsidRPr="00434CF6" w:rsidDel="00D9298F">
          <w:rPr>
            <w:rFonts w:ascii="Arial" w:hAnsi="Arial"/>
            <w:color w:val="000000"/>
            <w:sz w:val="18"/>
            <w:szCs w:val="18"/>
          </w:rPr>
          <w:delText xml:space="preserve">Den Dunnen, J. et al., 2012. IgG opsonization of bacteria promotes Th17 responses via synergy between TLRs and FcγRIIa in human dendritic cells. </w:delText>
        </w:r>
        <w:r w:rsidRPr="00434CF6" w:rsidDel="00D9298F">
          <w:rPr>
            <w:rFonts w:ascii="Arial" w:hAnsi="Arial"/>
            <w:i/>
            <w:color w:val="000000"/>
            <w:sz w:val="18"/>
            <w:szCs w:val="18"/>
          </w:rPr>
          <w:delText>Blood</w:delText>
        </w:r>
        <w:r w:rsidRPr="00434CF6" w:rsidDel="00D9298F">
          <w:rPr>
            <w:rFonts w:ascii="Arial" w:hAnsi="Arial"/>
            <w:color w:val="000000"/>
            <w:sz w:val="18"/>
            <w:szCs w:val="18"/>
          </w:rPr>
          <w:delText>, 120(1), pp.112–121.</w:delText>
        </w:r>
      </w:del>
    </w:p>
    <w:p w14:paraId="77D0DEF2" w14:textId="38ECD530" w:rsidR="0020061D" w:rsidRPr="00434CF6" w:rsidDel="00D9298F" w:rsidRDefault="00766C9B">
      <w:pPr>
        <w:spacing w:line="360" w:lineRule="auto"/>
        <w:ind w:left="480" w:hanging="480"/>
        <w:jc w:val="both"/>
        <w:rPr>
          <w:del w:id="5300" w:author="Nelly Wagner" w:date="2017-01-22T10:13:00Z"/>
          <w:rFonts w:ascii="Arial" w:hAnsi="Arial"/>
          <w:color w:val="000000"/>
          <w:sz w:val="18"/>
          <w:szCs w:val="18"/>
        </w:rPr>
      </w:pPr>
      <w:del w:id="5301" w:author="Nelly Wagner" w:date="2017-01-22T10:13:00Z">
        <w:r w:rsidRPr="00434CF6" w:rsidDel="00D9298F">
          <w:rPr>
            <w:rFonts w:ascii="Arial" w:hAnsi="Arial"/>
            <w:color w:val="000000"/>
            <w:sz w:val="18"/>
            <w:szCs w:val="18"/>
          </w:rPr>
          <w:delText xml:space="preserve">Edwards, A.M. et al., 2012.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extracellular adherence protein triggers TNFα release, promoting attachment to endothelial cells via protein A. </w:delText>
        </w:r>
        <w:r w:rsidRPr="00434CF6" w:rsidDel="00D9298F">
          <w:rPr>
            <w:rFonts w:ascii="Arial" w:hAnsi="Arial"/>
            <w:i/>
            <w:color w:val="000000"/>
            <w:sz w:val="18"/>
            <w:szCs w:val="18"/>
          </w:rPr>
          <w:delText>PloS one</w:delText>
        </w:r>
        <w:r w:rsidRPr="00434CF6" w:rsidDel="00D9298F">
          <w:rPr>
            <w:rFonts w:ascii="Arial" w:hAnsi="Arial"/>
            <w:color w:val="000000"/>
            <w:sz w:val="18"/>
            <w:szCs w:val="18"/>
          </w:rPr>
          <w:delText>, 7(8), p.e43046.</w:delText>
        </w:r>
      </w:del>
    </w:p>
    <w:p w14:paraId="2305E04E" w14:textId="0E92817A" w:rsidR="0020061D" w:rsidRPr="00434CF6" w:rsidDel="00D9298F" w:rsidRDefault="00766C9B">
      <w:pPr>
        <w:spacing w:line="360" w:lineRule="auto"/>
        <w:ind w:left="480" w:hanging="480"/>
        <w:jc w:val="both"/>
        <w:rPr>
          <w:del w:id="5302" w:author="Nelly Wagner" w:date="2017-01-22T10:14:00Z"/>
          <w:rFonts w:ascii="Arial" w:hAnsi="Arial"/>
          <w:color w:val="000000"/>
          <w:sz w:val="18"/>
          <w:szCs w:val="18"/>
        </w:rPr>
      </w:pPr>
      <w:del w:id="5303" w:author="Nelly Wagner" w:date="2017-01-22T10:14:00Z">
        <w:r w:rsidRPr="00434CF6" w:rsidDel="00D9298F">
          <w:rPr>
            <w:rFonts w:ascii="Arial" w:hAnsi="Arial"/>
            <w:color w:val="000000"/>
            <w:sz w:val="18"/>
            <w:szCs w:val="18"/>
          </w:rPr>
          <w:delText xml:space="preserve">Ellett, F. et al., 2015. Defining the phenotype of neutrophils following reverse migration in zebrafish. </w:delText>
        </w:r>
        <w:r w:rsidRPr="00434CF6" w:rsidDel="00D9298F">
          <w:rPr>
            <w:rFonts w:ascii="Arial" w:hAnsi="Arial"/>
            <w:i/>
            <w:color w:val="000000"/>
            <w:sz w:val="18"/>
            <w:szCs w:val="18"/>
          </w:rPr>
          <w:delText>Journal of Leukocyte Biology</w:delText>
        </w:r>
        <w:r w:rsidRPr="00434CF6" w:rsidDel="00D9298F">
          <w:rPr>
            <w:rFonts w:ascii="Arial" w:hAnsi="Arial"/>
            <w:color w:val="000000"/>
            <w:sz w:val="18"/>
            <w:szCs w:val="18"/>
          </w:rPr>
          <w:delText>, 98(December), pp.1–7.</w:delText>
        </w:r>
      </w:del>
    </w:p>
    <w:p w14:paraId="337AC383" w14:textId="658552A3" w:rsidR="0020061D" w:rsidRPr="00434CF6" w:rsidDel="00D9298F" w:rsidRDefault="00766C9B">
      <w:pPr>
        <w:spacing w:line="360" w:lineRule="auto"/>
        <w:ind w:left="480" w:hanging="480"/>
        <w:jc w:val="both"/>
        <w:rPr>
          <w:del w:id="5304" w:author="Nelly Wagner" w:date="2017-01-22T10:15:00Z"/>
          <w:rFonts w:ascii="Arial" w:hAnsi="Arial"/>
          <w:color w:val="000000"/>
          <w:sz w:val="18"/>
          <w:szCs w:val="18"/>
        </w:rPr>
      </w:pPr>
      <w:del w:id="5305" w:author="Nelly Wagner" w:date="2017-01-22T10:15:00Z">
        <w:r w:rsidRPr="00434CF6" w:rsidDel="00D9298F">
          <w:rPr>
            <w:rFonts w:ascii="Arial" w:hAnsi="Arial"/>
            <w:color w:val="000000"/>
            <w:sz w:val="18"/>
            <w:szCs w:val="18"/>
          </w:rPr>
          <w:delText xml:space="preserve">Ellett, F. et al., 2011. Mpeg1 Promoter Transgenes Direct Macrophage-Lineage Expression in Zebrafish. </w:delText>
        </w:r>
        <w:r w:rsidRPr="00434CF6" w:rsidDel="00D9298F">
          <w:rPr>
            <w:rFonts w:ascii="Arial" w:hAnsi="Arial"/>
            <w:i/>
            <w:color w:val="000000"/>
            <w:sz w:val="18"/>
            <w:szCs w:val="18"/>
          </w:rPr>
          <w:delText>Blood</w:delText>
        </w:r>
        <w:r w:rsidRPr="00434CF6" w:rsidDel="00D9298F">
          <w:rPr>
            <w:rFonts w:ascii="Arial" w:hAnsi="Arial"/>
            <w:color w:val="000000"/>
            <w:sz w:val="18"/>
            <w:szCs w:val="18"/>
          </w:rPr>
          <w:delText>, 117(4), pp.e49–e56.</w:delText>
        </w:r>
      </w:del>
    </w:p>
    <w:p w14:paraId="07AB54C1" w14:textId="0D03FD16" w:rsidR="0020061D" w:rsidRPr="00434CF6" w:rsidDel="00D9298F" w:rsidRDefault="00766C9B">
      <w:pPr>
        <w:spacing w:line="360" w:lineRule="auto"/>
        <w:ind w:left="480" w:hanging="480"/>
        <w:jc w:val="both"/>
        <w:rPr>
          <w:del w:id="5306" w:author="Nelly Wagner" w:date="2017-01-22T10:15:00Z"/>
          <w:rFonts w:ascii="Arial" w:hAnsi="Arial"/>
          <w:color w:val="000000"/>
          <w:sz w:val="18"/>
          <w:szCs w:val="18"/>
        </w:rPr>
      </w:pPr>
      <w:del w:id="5307" w:author="Nelly Wagner" w:date="2017-01-22T10:15:00Z">
        <w:r w:rsidRPr="00434CF6" w:rsidDel="00D9298F">
          <w:rPr>
            <w:rFonts w:ascii="Arial" w:hAnsi="Arial"/>
            <w:color w:val="000000"/>
            <w:sz w:val="18"/>
            <w:szCs w:val="18"/>
          </w:rPr>
          <w:delText xml:space="preserve">Elliott, M.R. et al., 2010. Nucleotides released by apoptotic cells act as a find-me signal for phagocytic clearance. </w:delText>
        </w:r>
        <w:r w:rsidRPr="00434CF6" w:rsidDel="00D9298F">
          <w:rPr>
            <w:rFonts w:ascii="Arial" w:hAnsi="Arial"/>
            <w:i/>
            <w:color w:val="000000"/>
            <w:sz w:val="18"/>
            <w:szCs w:val="18"/>
          </w:rPr>
          <w:delText>Nature</w:delText>
        </w:r>
        <w:r w:rsidRPr="00434CF6" w:rsidDel="00D9298F">
          <w:rPr>
            <w:rFonts w:ascii="Arial" w:hAnsi="Arial"/>
            <w:color w:val="000000"/>
            <w:sz w:val="18"/>
            <w:szCs w:val="18"/>
          </w:rPr>
          <w:delText>, 461(7261), pp.282–286.</w:delText>
        </w:r>
      </w:del>
    </w:p>
    <w:p w14:paraId="52DF339F" w14:textId="5156FE51" w:rsidR="0020061D" w:rsidRPr="00434CF6" w:rsidDel="00D9298F" w:rsidRDefault="00766C9B">
      <w:pPr>
        <w:spacing w:line="360" w:lineRule="auto"/>
        <w:ind w:left="480" w:hanging="480"/>
        <w:jc w:val="both"/>
        <w:rPr>
          <w:del w:id="5308" w:author="Nelly Wagner" w:date="2017-01-22T10:16:00Z"/>
          <w:rFonts w:ascii="Arial" w:hAnsi="Arial"/>
          <w:color w:val="000000"/>
          <w:sz w:val="18"/>
          <w:szCs w:val="18"/>
        </w:rPr>
      </w:pPr>
      <w:del w:id="5309" w:author="Nelly Wagner" w:date="2017-01-22T10:16:00Z">
        <w:r w:rsidRPr="00434CF6" w:rsidDel="00D9298F">
          <w:rPr>
            <w:rFonts w:ascii="Arial" w:hAnsi="Arial"/>
            <w:color w:val="000000"/>
            <w:sz w:val="18"/>
            <w:szCs w:val="18"/>
          </w:rPr>
          <w:delText xml:space="preserve">Eloe-Fadrosh, E.A. et al., 2015. Functional dynamics of the gut microbiome in elderly people during probiotic consumption. </w:delText>
        </w:r>
        <w:r w:rsidRPr="00434CF6" w:rsidDel="00D9298F">
          <w:rPr>
            <w:rFonts w:ascii="Arial" w:hAnsi="Arial"/>
            <w:i/>
            <w:color w:val="000000"/>
            <w:sz w:val="18"/>
            <w:szCs w:val="18"/>
          </w:rPr>
          <w:delText>mBio</w:delText>
        </w:r>
        <w:r w:rsidRPr="00434CF6" w:rsidDel="00D9298F">
          <w:rPr>
            <w:rFonts w:ascii="Arial" w:hAnsi="Arial"/>
            <w:color w:val="000000"/>
            <w:sz w:val="18"/>
            <w:szCs w:val="18"/>
          </w:rPr>
          <w:delText>, 6(2), pp.1–12.</w:delText>
        </w:r>
      </w:del>
    </w:p>
    <w:p w14:paraId="57CC4DDA" w14:textId="0C7FEE0E" w:rsidR="0020061D" w:rsidRPr="00434CF6" w:rsidDel="00D9298F" w:rsidRDefault="00766C9B">
      <w:pPr>
        <w:spacing w:line="360" w:lineRule="auto"/>
        <w:ind w:left="480" w:hanging="480"/>
        <w:jc w:val="both"/>
        <w:rPr>
          <w:del w:id="5310" w:author="Nelly Wagner" w:date="2017-01-22T10:16:00Z"/>
          <w:rFonts w:ascii="Arial" w:hAnsi="Arial"/>
          <w:color w:val="000000"/>
          <w:sz w:val="18"/>
          <w:szCs w:val="18"/>
        </w:rPr>
      </w:pPr>
      <w:del w:id="5311" w:author="Nelly Wagner" w:date="2017-01-22T10:16:00Z">
        <w:r w:rsidRPr="00434CF6" w:rsidDel="00D9298F">
          <w:rPr>
            <w:rFonts w:ascii="Arial" w:hAnsi="Arial"/>
            <w:color w:val="000000"/>
            <w:sz w:val="18"/>
            <w:szCs w:val="18"/>
          </w:rPr>
          <w:delText xml:space="preserve">Ender M, Mccallum N, Adhikari R, Berger-bächi B, 2004. Fitness Cost of SCCmec and Methicillin Resistance Levels in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w:delText>
        </w:r>
        <w:r w:rsidRPr="00434CF6" w:rsidDel="00D9298F">
          <w:rPr>
            <w:rFonts w:ascii="Arial" w:hAnsi="Arial"/>
            <w:i/>
            <w:iCs/>
            <w:color w:val="000000"/>
            <w:sz w:val="18"/>
            <w:szCs w:val="18"/>
          </w:rPr>
          <w:delText>Antimicrobial agents and chemotherapy</w:delText>
        </w:r>
        <w:r w:rsidRPr="00434CF6" w:rsidDel="00D9298F">
          <w:rPr>
            <w:rFonts w:ascii="Arial" w:hAnsi="Arial"/>
            <w:color w:val="000000"/>
            <w:sz w:val="18"/>
            <w:szCs w:val="18"/>
          </w:rPr>
          <w:delText>, 48(6).</w:delText>
        </w:r>
      </w:del>
    </w:p>
    <w:p w14:paraId="53D37E09" w14:textId="524783E0" w:rsidR="0020061D" w:rsidRPr="00434CF6" w:rsidDel="00D9298F" w:rsidRDefault="00766C9B">
      <w:pPr>
        <w:spacing w:line="360" w:lineRule="auto"/>
        <w:ind w:left="480" w:hanging="480"/>
        <w:jc w:val="both"/>
        <w:rPr>
          <w:del w:id="5312" w:author="Nelly Wagner" w:date="2017-01-22T10:17:00Z"/>
          <w:rFonts w:ascii="Arial" w:hAnsi="Arial"/>
          <w:color w:val="000000"/>
          <w:sz w:val="18"/>
          <w:szCs w:val="18"/>
        </w:rPr>
      </w:pPr>
      <w:del w:id="5313" w:author="Nelly Wagner" w:date="2017-01-22T10:17:00Z">
        <w:r w:rsidRPr="00434CF6" w:rsidDel="00D9298F">
          <w:rPr>
            <w:rFonts w:ascii="Arial" w:hAnsi="Arial"/>
            <w:color w:val="000000"/>
            <w:sz w:val="18"/>
            <w:szCs w:val="18"/>
          </w:rPr>
          <w:delText xml:space="preserve">Faden, H. et al., 2010. Importance of Colonization Site in the Current Epidemic of Staphylococcal Skin Abscesses. </w:delText>
        </w:r>
        <w:r w:rsidRPr="00434CF6" w:rsidDel="00D9298F">
          <w:rPr>
            <w:rFonts w:ascii="Arial" w:hAnsi="Arial"/>
            <w:i/>
            <w:color w:val="000000"/>
            <w:sz w:val="18"/>
            <w:szCs w:val="18"/>
          </w:rPr>
          <w:delText>Pediatrics</w:delText>
        </w:r>
        <w:r w:rsidRPr="00434CF6" w:rsidDel="00D9298F">
          <w:rPr>
            <w:rFonts w:ascii="Arial" w:hAnsi="Arial"/>
            <w:color w:val="000000"/>
            <w:sz w:val="18"/>
            <w:szCs w:val="18"/>
          </w:rPr>
          <w:delText>, 125(3), pp.e618–e624.</w:delText>
        </w:r>
      </w:del>
    </w:p>
    <w:p w14:paraId="7396F0F0" w14:textId="08F1EF59" w:rsidR="0020061D" w:rsidRPr="00434CF6" w:rsidDel="00D9298F" w:rsidRDefault="00766C9B">
      <w:pPr>
        <w:spacing w:line="360" w:lineRule="auto"/>
        <w:ind w:left="480" w:hanging="480"/>
        <w:jc w:val="both"/>
        <w:rPr>
          <w:del w:id="5314" w:author="Nelly Wagner" w:date="2017-01-22T10:18:00Z"/>
          <w:rFonts w:ascii="Arial" w:hAnsi="Arial"/>
          <w:color w:val="FF3333"/>
          <w:sz w:val="18"/>
          <w:szCs w:val="18"/>
        </w:rPr>
      </w:pPr>
      <w:del w:id="5315" w:author="Nelly Wagner" w:date="2017-01-22T10:18:00Z">
        <w:r w:rsidRPr="00434CF6" w:rsidDel="00D9298F">
          <w:rPr>
            <w:rFonts w:ascii="Arial" w:hAnsi="Arial"/>
            <w:color w:val="000000"/>
            <w:sz w:val="18"/>
            <w:szCs w:val="18"/>
          </w:rPr>
          <w:delText xml:space="preserve">Fernandez-Hidalgo, N. et al., 2010. Evaluation of linezolid, vancomycin, gentamicin and ciprofloxacin in a rabbit model of antibiotic-lock technique for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catheter-related infection. </w:delText>
        </w:r>
        <w:r w:rsidRPr="00434CF6" w:rsidDel="00D9298F">
          <w:rPr>
            <w:rFonts w:ascii="Arial" w:hAnsi="Arial"/>
            <w:i/>
            <w:color w:val="000000"/>
            <w:sz w:val="18"/>
            <w:szCs w:val="18"/>
          </w:rPr>
          <w:delText>Journal of Antimicrobial Chemotherapy</w:delText>
        </w:r>
        <w:r w:rsidRPr="00434CF6" w:rsidDel="00D9298F">
          <w:rPr>
            <w:rFonts w:ascii="Arial" w:hAnsi="Arial"/>
            <w:color w:val="000000"/>
            <w:sz w:val="18"/>
            <w:szCs w:val="18"/>
          </w:rPr>
          <w:delText>, 65(3), pp.525–530.</w:delText>
        </w:r>
      </w:del>
    </w:p>
    <w:p w14:paraId="00A626F2" w14:textId="0A3C0C13" w:rsidR="0020061D" w:rsidRPr="00434CF6" w:rsidDel="00D9298F" w:rsidRDefault="00766C9B">
      <w:pPr>
        <w:pStyle w:val="TextBody"/>
        <w:spacing w:after="0" w:line="360" w:lineRule="auto"/>
        <w:ind w:left="480" w:hanging="480"/>
        <w:jc w:val="both"/>
        <w:rPr>
          <w:del w:id="5316" w:author="Nelly Wagner" w:date="2017-01-22T10:18:00Z"/>
          <w:rFonts w:ascii="Arial" w:hAnsi="Arial"/>
          <w:color w:val="000000"/>
          <w:sz w:val="18"/>
          <w:szCs w:val="18"/>
        </w:rPr>
      </w:pPr>
      <w:del w:id="5317" w:author="Nelly Wagner" w:date="2017-01-22T10:18:00Z">
        <w:r w:rsidRPr="00434CF6" w:rsidDel="00D9298F">
          <w:rPr>
            <w:rFonts w:ascii="Arial" w:hAnsi="Arial"/>
            <w:color w:val="000000"/>
            <w:sz w:val="18"/>
            <w:szCs w:val="18"/>
          </w:rPr>
          <w:delText xml:space="preserve">Feuerstein, R. et al., 2015. MyD88 in macrophages is critical for abscess resolution in staphylococcal skin infection. </w:delText>
        </w:r>
        <w:r w:rsidRPr="00434CF6" w:rsidDel="00D9298F">
          <w:rPr>
            <w:rFonts w:ascii="Arial" w:hAnsi="Arial"/>
            <w:i/>
            <w:color w:val="000000"/>
            <w:sz w:val="18"/>
            <w:szCs w:val="18"/>
          </w:rPr>
          <w:delText>Journal of immunology</w:delText>
        </w:r>
        <w:r w:rsidRPr="00434CF6" w:rsidDel="00D9298F">
          <w:rPr>
            <w:rFonts w:ascii="Arial" w:hAnsi="Arial"/>
            <w:color w:val="000000"/>
            <w:sz w:val="18"/>
            <w:szCs w:val="18"/>
          </w:rPr>
          <w:delText>, 194(6), pp.2735–2745.</w:delText>
        </w:r>
      </w:del>
    </w:p>
    <w:p w14:paraId="0130B9DB" w14:textId="04C92A43" w:rsidR="0020061D" w:rsidRPr="00434CF6" w:rsidDel="00D9298F" w:rsidRDefault="00766C9B">
      <w:pPr>
        <w:spacing w:line="360" w:lineRule="auto"/>
        <w:ind w:left="480" w:hanging="480"/>
        <w:jc w:val="both"/>
        <w:rPr>
          <w:del w:id="5318" w:author="Nelly Wagner" w:date="2017-01-22T10:18:00Z"/>
          <w:rFonts w:ascii="Arial" w:hAnsi="Arial"/>
          <w:color w:val="000000"/>
          <w:sz w:val="18"/>
          <w:szCs w:val="18"/>
        </w:rPr>
      </w:pPr>
      <w:del w:id="5319" w:author="Nelly Wagner" w:date="2017-01-22T10:18:00Z">
        <w:r w:rsidRPr="00434CF6" w:rsidDel="00D9298F">
          <w:rPr>
            <w:rFonts w:ascii="Arial" w:hAnsi="Arial"/>
            <w:color w:val="000000"/>
            <w:sz w:val="18"/>
            <w:szCs w:val="18"/>
          </w:rPr>
          <w:delText xml:space="preserve">Fey, P.D. et al., 2013. A genetic resource for rapid and comprehensive phenotype screening of nonessential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genes. </w:delText>
        </w:r>
        <w:r w:rsidRPr="00434CF6" w:rsidDel="00D9298F">
          <w:rPr>
            <w:rFonts w:ascii="Arial" w:hAnsi="Arial"/>
            <w:i/>
            <w:color w:val="000000"/>
            <w:sz w:val="18"/>
            <w:szCs w:val="18"/>
          </w:rPr>
          <w:delText>mBio</w:delText>
        </w:r>
        <w:r w:rsidRPr="00434CF6" w:rsidDel="00D9298F">
          <w:rPr>
            <w:rFonts w:ascii="Arial" w:hAnsi="Arial"/>
            <w:color w:val="000000"/>
            <w:sz w:val="18"/>
            <w:szCs w:val="18"/>
          </w:rPr>
          <w:delText>, 4(1), pp.1–8.</w:delText>
        </w:r>
      </w:del>
    </w:p>
    <w:p w14:paraId="4556B2EB" w14:textId="13C1FDBC" w:rsidR="0020061D" w:rsidRPr="00434CF6" w:rsidDel="00D9298F" w:rsidRDefault="00766C9B">
      <w:pPr>
        <w:spacing w:line="360" w:lineRule="auto"/>
        <w:ind w:left="480" w:hanging="480"/>
        <w:jc w:val="both"/>
        <w:rPr>
          <w:del w:id="5320" w:author="Nelly Wagner" w:date="2017-01-22T10:19:00Z"/>
          <w:rFonts w:ascii="Arial" w:hAnsi="Arial"/>
          <w:color w:val="000000"/>
          <w:sz w:val="18"/>
          <w:szCs w:val="18"/>
        </w:rPr>
      </w:pPr>
      <w:del w:id="5321" w:author="Nelly Wagner" w:date="2017-01-22T10:19:00Z">
        <w:r w:rsidRPr="00434CF6" w:rsidDel="00D9298F">
          <w:rPr>
            <w:rFonts w:ascii="Arial" w:hAnsi="Arial"/>
            <w:color w:val="000000"/>
            <w:sz w:val="18"/>
            <w:szCs w:val="18"/>
          </w:rPr>
          <w:delText xml:space="preserve">Fritz, S. et al., 2012.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Colonization in Children with Community-Associated </w:delText>
        </w:r>
        <w:r w:rsidRPr="00434CF6" w:rsidDel="00D9298F">
          <w:rPr>
            <w:rFonts w:ascii="Arial" w:hAnsi="Arial"/>
            <w:i/>
            <w:iCs/>
            <w:color w:val="000000"/>
            <w:sz w:val="18"/>
            <w:szCs w:val="18"/>
          </w:rPr>
          <w:delText>Staphylococcus aureus</w:delText>
        </w:r>
        <w:r w:rsidRPr="00434CF6" w:rsidDel="00D9298F">
          <w:rPr>
            <w:rFonts w:ascii="Arial" w:hAnsi="Arial"/>
            <w:color w:val="000000"/>
            <w:sz w:val="18"/>
            <w:szCs w:val="18"/>
          </w:rPr>
          <w:delText xml:space="preserve"> Skin Infections and Their Household Contacts. </w:delText>
        </w:r>
        <w:r w:rsidRPr="00434CF6" w:rsidDel="00D9298F">
          <w:rPr>
            <w:rFonts w:ascii="Arial" w:hAnsi="Arial"/>
            <w:i/>
            <w:color w:val="000000"/>
            <w:sz w:val="18"/>
            <w:szCs w:val="18"/>
          </w:rPr>
          <w:delText>Archives of Pediatrics and Adolescent Medicine</w:delText>
        </w:r>
        <w:r w:rsidRPr="00434CF6" w:rsidDel="00D9298F">
          <w:rPr>
            <w:rFonts w:ascii="Arial" w:hAnsi="Arial"/>
            <w:color w:val="000000"/>
            <w:sz w:val="18"/>
            <w:szCs w:val="18"/>
          </w:rPr>
          <w:delText>, 166(6), pp.551–557.</w:delText>
        </w:r>
      </w:del>
    </w:p>
    <w:p w14:paraId="2A1AB4BA" w14:textId="66771F77" w:rsidR="0020061D" w:rsidRPr="00434CF6" w:rsidDel="0006239F" w:rsidRDefault="00766C9B">
      <w:pPr>
        <w:spacing w:line="360" w:lineRule="auto"/>
        <w:ind w:left="480" w:hanging="480"/>
        <w:jc w:val="both"/>
        <w:rPr>
          <w:del w:id="5322" w:author="Nelly Wagner" w:date="2017-01-22T10:20:00Z"/>
          <w:rFonts w:ascii="Arial" w:hAnsi="Arial"/>
          <w:color w:val="000000"/>
          <w:sz w:val="18"/>
          <w:szCs w:val="18"/>
        </w:rPr>
      </w:pPr>
      <w:del w:id="5323" w:author="Nelly Wagner" w:date="2017-01-22T10:20:00Z">
        <w:r w:rsidRPr="00434CF6" w:rsidDel="0006239F">
          <w:rPr>
            <w:rFonts w:ascii="Arial" w:hAnsi="Arial"/>
            <w:color w:val="000000"/>
            <w:sz w:val="18"/>
            <w:szCs w:val="18"/>
          </w:rPr>
          <w:delText xml:space="preserve">Gao, W. et al., 2010. Two novel point mutations in clinical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reduce linezolid susceptibility and switch on the stringent response to promote persistent infection. </w:delText>
        </w:r>
        <w:r w:rsidRPr="00434CF6" w:rsidDel="0006239F">
          <w:rPr>
            <w:rFonts w:ascii="Arial" w:hAnsi="Arial"/>
            <w:i/>
            <w:color w:val="000000"/>
            <w:sz w:val="18"/>
            <w:szCs w:val="18"/>
          </w:rPr>
          <w:delText>PLoS Pathogens</w:delText>
        </w:r>
        <w:r w:rsidRPr="00434CF6" w:rsidDel="0006239F">
          <w:rPr>
            <w:rFonts w:ascii="Arial" w:hAnsi="Arial"/>
            <w:color w:val="000000"/>
            <w:sz w:val="18"/>
            <w:szCs w:val="18"/>
          </w:rPr>
          <w:delText>, 6(6).</w:delText>
        </w:r>
      </w:del>
    </w:p>
    <w:p w14:paraId="5D941C82" w14:textId="171541D5" w:rsidR="0020061D" w:rsidRPr="00434CF6" w:rsidDel="0006239F" w:rsidRDefault="00766C9B">
      <w:pPr>
        <w:spacing w:line="360" w:lineRule="auto"/>
        <w:ind w:left="480" w:hanging="480"/>
        <w:jc w:val="both"/>
        <w:rPr>
          <w:del w:id="5324" w:author="Nelly Wagner" w:date="2017-01-22T10:20:00Z"/>
          <w:rFonts w:ascii="Arial" w:hAnsi="Arial"/>
          <w:color w:val="000000"/>
          <w:sz w:val="18"/>
          <w:szCs w:val="18"/>
        </w:rPr>
      </w:pPr>
      <w:del w:id="5325" w:author="Nelly Wagner" w:date="2017-01-22T10:20:00Z">
        <w:r w:rsidRPr="00434CF6" w:rsidDel="0006239F">
          <w:rPr>
            <w:rFonts w:ascii="Arial" w:hAnsi="Arial"/>
            <w:color w:val="000000"/>
            <w:sz w:val="18"/>
            <w:szCs w:val="18"/>
          </w:rPr>
          <w:delText xml:space="preserve">Giaouris, E. et al., 2015. Intra- and inter-species interactions within biofilms of important foodborne bacterial pathogens. </w:delText>
        </w:r>
        <w:r w:rsidRPr="00434CF6" w:rsidDel="0006239F">
          <w:rPr>
            <w:rFonts w:ascii="Arial" w:hAnsi="Arial"/>
            <w:i/>
            <w:color w:val="000000"/>
            <w:sz w:val="18"/>
            <w:szCs w:val="18"/>
          </w:rPr>
          <w:delText>Frontiers in Microbiology</w:delText>
        </w:r>
        <w:r w:rsidRPr="00434CF6" w:rsidDel="0006239F">
          <w:rPr>
            <w:rFonts w:ascii="Arial" w:hAnsi="Arial"/>
            <w:color w:val="000000"/>
            <w:sz w:val="18"/>
            <w:szCs w:val="18"/>
          </w:rPr>
          <w:delText>, 6(August), pp.1–26.</w:delText>
        </w:r>
      </w:del>
    </w:p>
    <w:p w14:paraId="1616985F" w14:textId="47F1E800" w:rsidR="0020061D" w:rsidRPr="00434CF6" w:rsidDel="0006239F" w:rsidRDefault="00766C9B">
      <w:pPr>
        <w:spacing w:line="360" w:lineRule="auto"/>
        <w:ind w:left="480" w:hanging="480"/>
        <w:jc w:val="both"/>
        <w:rPr>
          <w:del w:id="5326" w:author="Nelly Wagner" w:date="2017-01-22T10:21:00Z"/>
          <w:rFonts w:ascii="Arial" w:hAnsi="Arial"/>
          <w:color w:val="000000"/>
          <w:sz w:val="18"/>
          <w:szCs w:val="18"/>
        </w:rPr>
      </w:pPr>
      <w:del w:id="5327" w:author="Nelly Wagner" w:date="2017-01-22T10:21:00Z">
        <w:r w:rsidRPr="00434CF6" w:rsidDel="0006239F">
          <w:rPr>
            <w:rFonts w:ascii="Arial" w:hAnsi="Arial"/>
            <w:color w:val="000000"/>
            <w:sz w:val="18"/>
            <w:szCs w:val="18"/>
          </w:rPr>
          <w:delText xml:space="preserve">Giese, M.J. et al., 2003. Mitigation of neutrophil infiltration in a rat model of early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endophthalmitis. </w:delText>
        </w:r>
        <w:r w:rsidRPr="00434CF6" w:rsidDel="0006239F">
          <w:rPr>
            <w:rFonts w:ascii="Arial" w:hAnsi="Arial"/>
            <w:i/>
            <w:color w:val="000000"/>
            <w:sz w:val="18"/>
            <w:szCs w:val="18"/>
          </w:rPr>
          <w:delText>Investigative ophthalmology &amp; visual science</w:delText>
        </w:r>
        <w:r w:rsidRPr="00434CF6" w:rsidDel="0006239F">
          <w:rPr>
            <w:rFonts w:ascii="Arial" w:hAnsi="Arial"/>
            <w:color w:val="000000"/>
            <w:sz w:val="18"/>
            <w:szCs w:val="18"/>
          </w:rPr>
          <w:delText>, 44(7), pp.3077–3082.</w:delText>
        </w:r>
      </w:del>
    </w:p>
    <w:p w14:paraId="7BE032A0" w14:textId="2AD5D31C" w:rsidR="0020061D" w:rsidRPr="00434CF6" w:rsidDel="0006239F" w:rsidRDefault="00766C9B">
      <w:pPr>
        <w:spacing w:line="360" w:lineRule="auto"/>
        <w:ind w:left="480" w:hanging="480"/>
        <w:jc w:val="both"/>
        <w:rPr>
          <w:del w:id="5328" w:author="Nelly Wagner" w:date="2017-01-22T10:23:00Z"/>
          <w:rFonts w:ascii="Arial" w:hAnsi="Arial"/>
          <w:color w:val="000000"/>
          <w:sz w:val="18"/>
          <w:szCs w:val="18"/>
        </w:rPr>
      </w:pPr>
      <w:del w:id="5329" w:author="Nelly Wagner" w:date="2017-01-22T10:23:00Z">
        <w:r w:rsidRPr="00434CF6" w:rsidDel="0006239F">
          <w:rPr>
            <w:rFonts w:ascii="Arial" w:hAnsi="Arial"/>
            <w:color w:val="000000"/>
            <w:sz w:val="18"/>
            <w:szCs w:val="18"/>
          </w:rPr>
          <w:delText xml:space="preserve">Graille, M. et al., 2000. Crystal structure of a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protein A domain complexed with the Fab fragment of a human IgM antibody: structural basis for recognition of B-cell receptors and superantigen activity. </w:delText>
        </w:r>
        <w:r w:rsidRPr="00434CF6" w:rsidDel="0006239F">
          <w:rPr>
            <w:rFonts w:ascii="Arial" w:hAnsi="Arial"/>
            <w:i/>
            <w:color w:val="000000"/>
            <w:sz w:val="18"/>
            <w:szCs w:val="18"/>
          </w:rPr>
          <w:delText>Proceedings of the National Academy of Sciences of the United States of America</w:delText>
        </w:r>
        <w:r w:rsidRPr="00434CF6" w:rsidDel="0006239F">
          <w:rPr>
            <w:rFonts w:ascii="Arial" w:hAnsi="Arial"/>
            <w:color w:val="000000"/>
            <w:sz w:val="18"/>
            <w:szCs w:val="18"/>
          </w:rPr>
          <w:delText>, 97(10), pp.5399–5404.</w:delText>
        </w:r>
      </w:del>
    </w:p>
    <w:p w14:paraId="63031437" w14:textId="702672DE" w:rsidR="0020061D" w:rsidRPr="00434CF6" w:rsidDel="0006239F" w:rsidRDefault="00766C9B">
      <w:pPr>
        <w:spacing w:line="360" w:lineRule="auto"/>
        <w:ind w:left="480" w:hanging="480"/>
        <w:jc w:val="both"/>
        <w:rPr>
          <w:del w:id="5330" w:author="Nelly Wagner" w:date="2017-01-22T10:23:00Z"/>
          <w:rFonts w:ascii="Arial" w:hAnsi="Arial"/>
          <w:color w:val="000000"/>
          <w:sz w:val="18"/>
          <w:szCs w:val="18"/>
        </w:rPr>
      </w:pPr>
      <w:del w:id="5331" w:author="Nelly Wagner" w:date="2017-01-22T10:23:00Z">
        <w:r w:rsidRPr="00434CF6" w:rsidDel="0006239F">
          <w:rPr>
            <w:rFonts w:ascii="Arial" w:hAnsi="Arial"/>
            <w:color w:val="000000"/>
            <w:sz w:val="18"/>
            <w:szCs w:val="18"/>
          </w:rPr>
          <w:delText xml:space="preserve">Gravenkemper, C.F., Brodie, J.L. &amp; Kirby, W.M., 1965. Resistance of Coagulase-Positive Staphylococci To Methicillin and Oxacillin. </w:delText>
        </w:r>
        <w:r w:rsidRPr="00434CF6" w:rsidDel="0006239F">
          <w:rPr>
            <w:rFonts w:ascii="Arial" w:hAnsi="Arial"/>
            <w:i/>
            <w:color w:val="000000"/>
            <w:sz w:val="18"/>
            <w:szCs w:val="18"/>
          </w:rPr>
          <w:delText>Journal of bacteriology</w:delText>
        </w:r>
        <w:r w:rsidRPr="00434CF6" w:rsidDel="0006239F">
          <w:rPr>
            <w:rFonts w:ascii="Arial" w:hAnsi="Arial"/>
            <w:color w:val="000000"/>
            <w:sz w:val="18"/>
            <w:szCs w:val="18"/>
          </w:rPr>
          <w:delText>, 89(4), pp.1005–10.</w:delText>
        </w:r>
      </w:del>
    </w:p>
    <w:p w14:paraId="082B77FF" w14:textId="4EAAB036" w:rsidR="0020061D" w:rsidRPr="00434CF6" w:rsidDel="0006239F" w:rsidRDefault="00766C9B">
      <w:pPr>
        <w:spacing w:line="360" w:lineRule="auto"/>
        <w:ind w:left="480" w:hanging="480"/>
        <w:jc w:val="both"/>
        <w:rPr>
          <w:del w:id="5332" w:author="Nelly Wagner" w:date="2017-01-22T10:24:00Z"/>
          <w:rFonts w:ascii="Arial" w:hAnsi="Arial"/>
          <w:color w:val="000000"/>
          <w:sz w:val="18"/>
          <w:szCs w:val="18"/>
        </w:rPr>
      </w:pPr>
      <w:del w:id="5333" w:author="Nelly Wagner" w:date="2017-01-22T10:24:00Z">
        <w:r w:rsidRPr="00434CF6" w:rsidDel="0006239F">
          <w:rPr>
            <w:rFonts w:ascii="Arial" w:hAnsi="Arial"/>
            <w:color w:val="000000"/>
            <w:sz w:val="18"/>
            <w:szCs w:val="18"/>
          </w:rPr>
          <w:delText xml:space="preserve">Gresham, H.D. et al., 2000. Survival of </w:delText>
        </w:r>
        <w:r w:rsidRPr="00434CF6" w:rsidDel="0006239F">
          <w:rPr>
            <w:rFonts w:ascii="Arial" w:hAnsi="Arial"/>
            <w:i/>
            <w:iCs/>
            <w:color w:val="000000"/>
            <w:sz w:val="18"/>
            <w:szCs w:val="18"/>
          </w:rPr>
          <w:delText xml:space="preserve">Staphylococcus aureus </w:delText>
        </w:r>
        <w:r w:rsidRPr="00434CF6" w:rsidDel="0006239F">
          <w:rPr>
            <w:rFonts w:ascii="Arial" w:hAnsi="Arial"/>
            <w:color w:val="000000"/>
            <w:sz w:val="18"/>
            <w:szCs w:val="18"/>
          </w:rPr>
          <w:delText xml:space="preserve">Inside Neutrophils Contributes to Infection. </w:delText>
        </w:r>
        <w:r w:rsidRPr="00434CF6" w:rsidDel="0006239F">
          <w:rPr>
            <w:rFonts w:ascii="Arial" w:hAnsi="Arial"/>
            <w:i/>
            <w:color w:val="000000"/>
            <w:sz w:val="18"/>
            <w:szCs w:val="18"/>
          </w:rPr>
          <w:delText>The Journal Of Immunology</w:delText>
        </w:r>
        <w:r w:rsidRPr="00434CF6" w:rsidDel="0006239F">
          <w:rPr>
            <w:rFonts w:ascii="Arial" w:hAnsi="Arial"/>
            <w:color w:val="000000"/>
            <w:sz w:val="18"/>
            <w:szCs w:val="18"/>
          </w:rPr>
          <w:delText>, (164).</w:delText>
        </w:r>
      </w:del>
    </w:p>
    <w:p w14:paraId="06A72857" w14:textId="1A58DD03" w:rsidR="0020061D" w:rsidRPr="00434CF6" w:rsidDel="0006239F" w:rsidRDefault="00766C9B">
      <w:pPr>
        <w:spacing w:line="360" w:lineRule="auto"/>
        <w:ind w:left="480" w:hanging="480"/>
        <w:jc w:val="both"/>
        <w:rPr>
          <w:del w:id="5334" w:author="Nelly Wagner" w:date="2017-01-22T10:24:00Z"/>
          <w:rFonts w:ascii="Arial" w:hAnsi="Arial"/>
          <w:color w:val="000000"/>
          <w:sz w:val="18"/>
          <w:szCs w:val="18"/>
        </w:rPr>
      </w:pPr>
      <w:del w:id="5335" w:author="Nelly Wagner" w:date="2017-01-22T10:24:00Z">
        <w:r w:rsidRPr="00434CF6" w:rsidDel="0006239F">
          <w:rPr>
            <w:rFonts w:ascii="Arial" w:hAnsi="Arial"/>
            <w:color w:val="000000"/>
            <w:sz w:val="18"/>
            <w:szCs w:val="18"/>
          </w:rPr>
          <w:delText xml:space="preserve">Grosz, M. et al., 2013. Cytoplasmic replication of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upon phagosomal escape triggered by phenol-soluble modulin α. </w:delText>
        </w:r>
        <w:r w:rsidRPr="00434CF6" w:rsidDel="0006239F">
          <w:rPr>
            <w:rFonts w:ascii="Arial" w:hAnsi="Arial"/>
            <w:i/>
            <w:color w:val="000000"/>
            <w:sz w:val="18"/>
            <w:szCs w:val="18"/>
          </w:rPr>
          <w:delText>Cellular microbiology</w:delText>
        </w:r>
        <w:r w:rsidRPr="00434CF6" w:rsidDel="0006239F">
          <w:rPr>
            <w:rFonts w:ascii="Arial" w:hAnsi="Arial"/>
            <w:color w:val="000000"/>
            <w:sz w:val="18"/>
            <w:szCs w:val="18"/>
          </w:rPr>
          <w:delText>.</w:delText>
        </w:r>
      </w:del>
    </w:p>
    <w:p w14:paraId="55C335A5" w14:textId="0A41A5E9" w:rsidR="0020061D" w:rsidRPr="00434CF6" w:rsidDel="0006239F" w:rsidRDefault="00766C9B">
      <w:pPr>
        <w:spacing w:line="360" w:lineRule="auto"/>
        <w:ind w:left="480" w:hanging="480"/>
        <w:jc w:val="both"/>
        <w:rPr>
          <w:del w:id="5336" w:author="Nelly Wagner" w:date="2017-01-22T10:25:00Z"/>
          <w:rFonts w:ascii="Arial" w:hAnsi="Arial"/>
          <w:color w:val="000000"/>
          <w:sz w:val="18"/>
          <w:szCs w:val="18"/>
        </w:rPr>
      </w:pPr>
      <w:del w:id="5337" w:author="Nelly Wagner" w:date="2017-01-22T10:25:00Z">
        <w:r w:rsidRPr="00434CF6" w:rsidDel="0006239F">
          <w:rPr>
            <w:rFonts w:ascii="Arial" w:hAnsi="Arial"/>
            <w:color w:val="000000"/>
            <w:sz w:val="18"/>
            <w:szCs w:val="18"/>
          </w:rPr>
          <w:delText xml:space="preserve">Gu, B. et al., 2012. The emerging problem of linezolid-resistant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w:delText>
        </w:r>
        <w:r w:rsidRPr="00434CF6" w:rsidDel="0006239F">
          <w:rPr>
            <w:rFonts w:ascii="Arial" w:hAnsi="Arial"/>
            <w:i/>
            <w:color w:val="000000"/>
            <w:sz w:val="18"/>
            <w:szCs w:val="18"/>
          </w:rPr>
          <w:delText>The Journal of antimicrobial chemotherapy</w:delText>
        </w:r>
        <w:r w:rsidRPr="00434CF6" w:rsidDel="0006239F">
          <w:rPr>
            <w:rFonts w:ascii="Arial" w:hAnsi="Arial"/>
            <w:color w:val="000000"/>
            <w:sz w:val="18"/>
            <w:szCs w:val="18"/>
          </w:rPr>
          <w:delText>, 68(1).</w:delText>
        </w:r>
      </w:del>
    </w:p>
    <w:p w14:paraId="3CEDE2F1" w14:textId="0B4AE7F2" w:rsidR="0020061D" w:rsidRPr="00434CF6" w:rsidDel="0006239F" w:rsidRDefault="00766C9B">
      <w:pPr>
        <w:spacing w:line="360" w:lineRule="auto"/>
        <w:ind w:left="480" w:hanging="480"/>
        <w:jc w:val="both"/>
        <w:rPr>
          <w:del w:id="5338" w:author="Nelly Wagner" w:date="2017-01-22T10:26:00Z"/>
          <w:rFonts w:ascii="Arial" w:hAnsi="Arial"/>
          <w:color w:val="000000"/>
          <w:sz w:val="18"/>
          <w:szCs w:val="18"/>
        </w:rPr>
      </w:pPr>
      <w:del w:id="5339" w:author="Nelly Wagner" w:date="2017-01-22T10:26:00Z">
        <w:r w:rsidRPr="00434CF6" w:rsidDel="0006239F">
          <w:rPr>
            <w:rFonts w:ascii="Arial" w:hAnsi="Arial"/>
            <w:color w:val="000000"/>
            <w:sz w:val="18"/>
            <w:szCs w:val="18"/>
          </w:rPr>
          <w:delText xml:space="preserve">Gullberg, E. et al., 2011. Selection of resistant bacteria at very low antibiotic concentrations. </w:delText>
        </w:r>
        <w:r w:rsidRPr="00434CF6" w:rsidDel="0006239F">
          <w:rPr>
            <w:rFonts w:ascii="Arial" w:hAnsi="Arial"/>
            <w:i/>
            <w:color w:val="000000"/>
            <w:sz w:val="18"/>
            <w:szCs w:val="18"/>
          </w:rPr>
          <w:delText>PLoS pathogens</w:delText>
        </w:r>
        <w:r w:rsidRPr="00434CF6" w:rsidDel="0006239F">
          <w:rPr>
            <w:rFonts w:ascii="Arial" w:hAnsi="Arial"/>
            <w:color w:val="000000"/>
            <w:sz w:val="18"/>
            <w:szCs w:val="18"/>
          </w:rPr>
          <w:delText>, 7(7), p.e1002158.</w:delText>
        </w:r>
      </w:del>
    </w:p>
    <w:p w14:paraId="0D2815E4" w14:textId="5C6265B0" w:rsidR="0020061D" w:rsidRPr="00434CF6" w:rsidDel="0006239F" w:rsidRDefault="00766C9B">
      <w:pPr>
        <w:spacing w:line="360" w:lineRule="auto"/>
        <w:ind w:left="480" w:hanging="480"/>
        <w:jc w:val="both"/>
        <w:rPr>
          <w:del w:id="5340" w:author="Nelly Wagner" w:date="2017-01-22T10:28:00Z"/>
          <w:rFonts w:ascii="Arial" w:hAnsi="Arial"/>
          <w:color w:val="000000"/>
          <w:sz w:val="18"/>
          <w:szCs w:val="18"/>
        </w:rPr>
      </w:pPr>
      <w:del w:id="5341" w:author="Nelly Wagner" w:date="2017-01-22T10:28:00Z">
        <w:r w:rsidRPr="00434CF6" w:rsidDel="0006239F">
          <w:rPr>
            <w:rFonts w:ascii="Arial" w:hAnsi="Arial"/>
            <w:color w:val="000000"/>
            <w:sz w:val="18"/>
            <w:szCs w:val="18"/>
          </w:rPr>
          <w:delText xml:space="preserve">De Haas, C.J.C. et al., 2004. Chemotaxis Inhibitory Protein of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a Bacterial Antiinflammatory Agent. </w:delText>
        </w:r>
        <w:r w:rsidRPr="00434CF6" w:rsidDel="0006239F">
          <w:rPr>
            <w:rFonts w:ascii="Arial" w:hAnsi="Arial"/>
            <w:i/>
            <w:color w:val="000000"/>
            <w:sz w:val="18"/>
            <w:szCs w:val="18"/>
          </w:rPr>
          <w:delText>The Journal of Experimental Medicine J. Exp. Med</w:delText>
        </w:r>
        <w:r w:rsidRPr="00434CF6" w:rsidDel="0006239F">
          <w:rPr>
            <w:rFonts w:ascii="Arial" w:hAnsi="Arial"/>
            <w:color w:val="000000"/>
            <w:sz w:val="18"/>
            <w:szCs w:val="18"/>
          </w:rPr>
          <w:delText>, 03687900(5), pp.687–695.</w:delText>
        </w:r>
      </w:del>
    </w:p>
    <w:p w14:paraId="55DC733D" w14:textId="31AB09E2" w:rsidR="0020061D" w:rsidRPr="00434CF6" w:rsidDel="0006239F" w:rsidRDefault="00766C9B">
      <w:pPr>
        <w:spacing w:line="360" w:lineRule="auto"/>
        <w:ind w:left="480" w:hanging="480"/>
        <w:jc w:val="both"/>
        <w:rPr>
          <w:del w:id="5342" w:author="Nelly Wagner" w:date="2017-01-22T10:29:00Z"/>
          <w:rFonts w:ascii="Arial" w:hAnsi="Arial"/>
          <w:color w:val="000000"/>
          <w:sz w:val="18"/>
          <w:szCs w:val="18"/>
        </w:rPr>
      </w:pPr>
      <w:del w:id="5343" w:author="Nelly Wagner" w:date="2017-01-22T10:29:00Z">
        <w:r w:rsidRPr="00434CF6" w:rsidDel="0006239F">
          <w:rPr>
            <w:rFonts w:ascii="Arial" w:hAnsi="Arial"/>
            <w:color w:val="000000"/>
            <w:sz w:val="18"/>
            <w:szCs w:val="18"/>
          </w:rPr>
          <w:delText xml:space="preserve">Hammer, N.D. et al., 2014. Inter- and intra-species metabolite exchange promotes virulence of antibiotic-resistant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w:delText>
        </w:r>
        <w:r w:rsidRPr="00434CF6" w:rsidDel="0006239F">
          <w:rPr>
            <w:rFonts w:ascii="Arial" w:hAnsi="Arial"/>
            <w:i/>
            <w:color w:val="000000"/>
            <w:sz w:val="18"/>
            <w:szCs w:val="18"/>
          </w:rPr>
          <w:delText>Cell host &amp; microbe</w:delText>
        </w:r>
        <w:r w:rsidRPr="00434CF6" w:rsidDel="0006239F">
          <w:rPr>
            <w:rFonts w:ascii="Arial" w:hAnsi="Arial"/>
            <w:color w:val="000000"/>
            <w:sz w:val="18"/>
            <w:szCs w:val="18"/>
          </w:rPr>
          <w:delText>, 16(4), pp.531–537.</w:delText>
        </w:r>
      </w:del>
    </w:p>
    <w:p w14:paraId="053DD9D5" w14:textId="6C2D5026" w:rsidR="0020061D" w:rsidRPr="00434CF6" w:rsidDel="0006239F" w:rsidRDefault="00766C9B">
      <w:pPr>
        <w:spacing w:line="360" w:lineRule="auto"/>
        <w:ind w:left="480" w:hanging="480"/>
        <w:jc w:val="both"/>
        <w:rPr>
          <w:del w:id="5344" w:author="Nelly Wagner" w:date="2017-01-22T10:29:00Z"/>
          <w:rFonts w:ascii="Arial" w:hAnsi="Arial"/>
          <w:color w:val="000000"/>
          <w:sz w:val="18"/>
          <w:szCs w:val="18"/>
        </w:rPr>
      </w:pPr>
      <w:del w:id="5345" w:author="Nelly Wagner" w:date="2017-01-22T10:29:00Z">
        <w:r w:rsidRPr="00434CF6" w:rsidDel="0006239F">
          <w:rPr>
            <w:rFonts w:ascii="Arial" w:hAnsi="Arial"/>
            <w:color w:val="000000"/>
            <w:sz w:val="18"/>
            <w:szCs w:val="18"/>
          </w:rPr>
          <w:delText xml:space="preserve">Hanses, F. et al., 2014.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gene expression in a rat model of infective endocarditis. </w:delText>
        </w:r>
        <w:r w:rsidRPr="00434CF6" w:rsidDel="0006239F">
          <w:rPr>
            <w:rFonts w:ascii="Arial" w:hAnsi="Arial"/>
            <w:i/>
            <w:color w:val="000000"/>
            <w:sz w:val="18"/>
            <w:szCs w:val="18"/>
          </w:rPr>
          <w:delText>Genome medicine</w:delText>
        </w:r>
        <w:r w:rsidRPr="00434CF6" w:rsidDel="0006239F">
          <w:rPr>
            <w:rFonts w:ascii="Arial" w:hAnsi="Arial"/>
            <w:color w:val="000000"/>
            <w:sz w:val="18"/>
            <w:szCs w:val="18"/>
          </w:rPr>
          <w:delText>, 6(10), p.93.</w:delText>
        </w:r>
      </w:del>
    </w:p>
    <w:p w14:paraId="30DA7EB8" w14:textId="60E572C8" w:rsidR="0020061D" w:rsidRPr="00434CF6" w:rsidDel="0006239F" w:rsidRDefault="00766C9B">
      <w:pPr>
        <w:spacing w:line="360" w:lineRule="auto"/>
        <w:ind w:left="480" w:hanging="480"/>
        <w:jc w:val="both"/>
        <w:rPr>
          <w:del w:id="5346" w:author="Nelly Wagner" w:date="2017-01-22T10:30:00Z"/>
          <w:rFonts w:ascii="Arial" w:hAnsi="Arial"/>
          <w:color w:val="000000"/>
          <w:sz w:val="18"/>
          <w:szCs w:val="18"/>
        </w:rPr>
      </w:pPr>
      <w:del w:id="5347" w:author="Nelly Wagner" w:date="2017-01-22T10:30:00Z">
        <w:r w:rsidRPr="00434CF6" w:rsidDel="0006239F">
          <w:rPr>
            <w:rFonts w:ascii="Arial" w:hAnsi="Arial"/>
            <w:color w:val="000000"/>
            <w:sz w:val="18"/>
            <w:szCs w:val="18"/>
          </w:rPr>
          <w:delText xml:space="preserve">Harding, M.G. et al., 2014. Neutrophil Crawling in Capillaries; A Novel Immune Response to </w:delText>
        </w:r>
        <w:r w:rsidRPr="00434CF6" w:rsidDel="0006239F">
          <w:rPr>
            <w:rFonts w:ascii="Arial" w:hAnsi="Arial"/>
            <w:i/>
            <w:iCs/>
            <w:color w:val="000000"/>
            <w:sz w:val="18"/>
            <w:szCs w:val="18"/>
          </w:rPr>
          <w:delText>Staphylococcus aureus</w:delText>
        </w:r>
        <w:r w:rsidRPr="00434CF6" w:rsidDel="0006239F">
          <w:rPr>
            <w:rFonts w:ascii="Arial" w:hAnsi="Arial"/>
            <w:color w:val="000000"/>
            <w:sz w:val="18"/>
            <w:szCs w:val="18"/>
          </w:rPr>
          <w:delText xml:space="preserve">. </w:delText>
        </w:r>
        <w:r w:rsidRPr="00434CF6" w:rsidDel="0006239F">
          <w:rPr>
            <w:rFonts w:ascii="Arial" w:hAnsi="Arial"/>
            <w:i/>
            <w:color w:val="000000"/>
            <w:sz w:val="18"/>
            <w:szCs w:val="18"/>
          </w:rPr>
          <w:delText>PLoS pathogens</w:delText>
        </w:r>
        <w:r w:rsidRPr="00434CF6" w:rsidDel="0006239F">
          <w:rPr>
            <w:rFonts w:ascii="Arial" w:hAnsi="Arial"/>
            <w:color w:val="000000"/>
            <w:sz w:val="18"/>
            <w:szCs w:val="18"/>
          </w:rPr>
          <w:delText>, 10(10).</w:delText>
        </w:r>
      </w:del>
    </w:p>
    <w:p w14:paraId="493C377A" w14:textId="33DB7FC3" w:rsidR="0020061D" w:rsidRPr="00434CF6" w:rsidDel="00A962B0" w:rsidRDefault="00766C9B">
      <w:pPr>
        <w:spacing w:line="360" w:lineRule="auto"/>
        <w:ind w:left="480" w:hanging="480"/>
        <w:jc w:val="both"/>
        <w:rPr>
          <w:del w:id="5348" w:author="Nelly Wagner" w:date="2017-01-22T10:30:00Z"/>
          <w:rFonts w:ascii="Arial" w:hAnsi="Arial"/>
          <w:color w:val="000000"/>
          <w:sz w:val="18"/>
          <w:szCs w:val="18"/>
        </w:rPr>
      </w:pPr>
      <w:del w:id="5349" w:author="Nelly Wagner" w:date="2017-01-22T10:30:00Z">
        <w:r w:rsidRPr="00434CF6" w:rsidDel="00A962B0">
          <w:rPr>
            <w:rFonts w:ascii="Arial" w:hAnsi="Arial"/>
            <w:color w:val="000000"/>
            <w:sz w:val="18"/>
            <w:szCs w:val="18"/>
          </w:rPr>
          <w:delText xml:space="preserve">Harris, L.G. et al., 2002. An introduction to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and techniques for identifyingand quantifying </w:delText>
        </w:r>
        <w:r w:rsidRPr="00434CF6" w:rsidDel="00A962B0">
          <w:rPr>
            <w:rFonts w:ascii="Arial" w:hAnsi="Arial"/>
            <w:i/>
            <w:iCs/>
            <w:color w:val="000000"/>
            <w:sz w:val="18"/>
            <w:szCs w:val="18"/>
          </w:rPr>
          <w:delText>S. aureus</w:delText>
        </w:r>
        <w:r w:rsidRPr="00434CF6" w:rsidDel="00A962B0">
          <w:rPr>
            <w:rFonts w:ascii="Arial" w:hAnsi="Arial"/>
            <w:color w:val="000000"/>
            <w:sz w:val="18"/>
            <w:szCs w:val="18"/>
          </w:rPr>
          <w:delText xml:space="preserve"> adhesins in relation to adhesion to biomaterials: Review. </w:delText>
        </w:r>
        <w:r w:rsidRPr="00434CF6" w:rsidDel="00A962B0">
          <w:rPr>
            <w:rFonts w:ascii="Arial" w:hAnsi="Arial"/>
            <w:i/>
            <w:color w:val="000000"/>
            <w:sz w:val="18"/>
            <w:szCs w:val="18"/>
          </w:rPr>
          <w:delText>European Cells and Materials</w:delText>
        </w:r>
        <w:r w:rsidRPr="00434CF6" w:rsidDel="00A962B0">
          <w:rPr>
            <w:rFonts w:ascii="Arial" w:hAnsi="Arial"/>
            <w:color w:val="000000"/>
            <w:sz w:val="18"/>
            <w:szCs w:val="18"/>
          </w:rPr>
          <w:delText>, 4, pp.39–60.</w:delText>
        </w:r>
      </w:del>
    </w:p>
    <w:p w14:paraId="26292CF9" w14:textId="01D11611" w:rsidR="0020061D" w:rsidRPr="00434CF6" w:rsidDel="00A962B0" w:rsidRDefault="00766C9B">
      <w:pPr>
        <w:spacing w:line="360" w:lineRule="auto"/>
        <w:ind w:left="480" w:hanging="480"/>
        <w:jc w:val="both"/>
        <w:rPr>
          <w:del w:id="5350" w:author="Nelly Wagner" w:date="2017-01-22T10:31:00Z"/>
          <w:rFonts w:ascii="Arial" w:hAnsi="Arial"/>
          <w:color w:val="000000"/>
          <w:sz w:val="18"/>
          <w:szCs w:val="18"/>
        </w:rPr>
      </w:pPr>
      <w:del w:id="5351" w:author="Nelly Wagner" w:date="2017-01-22T10:31:00Z">
        <w:r w:rsidRPr="00434CF6" w:rsidDel="00A962B0">
          <w:rPr>
            <w:rFonts w:ascii="Arial" w:hAnsi="Arial"/>
            <w:color w:val="000000"/>
            <w:sz w:val="18"/>
            <w:szCs w:val="18"/>
          </w:rPr>
          <w:delText xml:space="preserve">Herman-Bausier, P. et al., 2015.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Fibronectin-Binding Protein A Mediates Cell-Cell Adhesion through Low-Affinity Homophilic Bonds. </w:delText>
        </w:r>
        <w:r w:rsidRPr="00434CF6" w:rsidDel="00A962B0">
          <w:rPr>
            <w:rFonts w:ascii="Arial" w:hAnsi="Arial"/>
            <w:i/>
            <w:color w:val="000000"/>
            <w:sz w:val="18"/>
            <w:szCs w:val="18"/>
          </w:rPr>
          <w:delText>mBio</w:delText>
        </w:r>
        <w:r w:rsidRPr="00434CF6" w:rsidDel="00A962B0">
          <w:rPr>
            <w:rFonts w:ascii="Arial" w:hAnsi="Arial"/>
            <w:color w:val="000000"/>
            <w:sz w:val="18"/>
            <w:szCs w:val="18"/>
          </w:rPr>
          <w:delText>, 6(3), pp.e00413–15.</w:delText>
        </w:r>
      </w:del>
    </w:p>
    <w:p w14:paraId="14AF0448" w14:textId="592079CE" w:rsidR="0020061D" w:rsidRPr="00434CF6" w:rsidDel="00A962B0" w:rsidRDefault="00766C9B">
      <w:pPr>
        <w:spacing w:line="360" w:lineRule="auto"/>
        <w:ind w:left="480" w:hanging="480"/>
        <w:jc w:val="both"/>
        <w:rPr>
          <w:del w:id="5352" w:author="Nelly Wagner" w:date="2017-01-22T10:31:00Z"/>
          <w:rFonts w:ascii="Arial" w:hAnsi="Arial"/>
          <w:color w:val="000000"/>
          <w:sz w:val="18"/>
          <w:szCs w:val="18"/>
        </w:rPr>
      </w:pPr>
      <w:del w:id="5353" w:author="Nelly Wagner" w:date="2017-01-22T10:31:00Z">
        <w:r w:rsidRPr="00434CF6" w:rsidDel="00A962B0">
          <w:rPr>
            <w:rFonts w:ascii="Arial" w:hAnsi="Arial"/>
            <w:color w:val="000000"/>
            <w:sz w:val="18"/>
            <w:szCs w:val="18"/>
          </w:rPr>
          <w:delText xml:space="preserve">Hoffmann K, Sperling K, Olins AL, Olins DE, 2007.The granulocyte nucleus and lamin B receptor: avoiding the ovoid. </w:delText>
        </w:r>
        <w:r w:rsidRPr="00434CF6" w:rsidDel="00A962B0">
          <w:rPr>
            <w:rFonts w:ascii="Arial" w:hAnsi="Arial"/>
            <w:i/>
            <w:iCs/>
            <w:color w:val="000000"/>
            <w:sz w:val="18"/>
            <w:szCs w:val="18"/>
          </w:rPr>
          <w:delText>Chromosoma</w:delText>
        </w:r>
        <w:r w:rsidRPr="00434CF6" w:rsidDel="00A962B0">
          <w:rPr>
            <w:rFonts w:ascii="Arial" w:hAnsi="Arial"/>
            <w:color w:val="000000"/>
            <w:sz w:val="18"/>
            <w:szCs w:val="18"/>
          </w:rPr>
          <w:delText>, 116.</w:delText>
        </w:r>
      </w:del>
    </w:p>
    <w:p w14:paraId="1943FDFF" w14:textId="5E27084A" w:rsidR="0020061D" w:rsidRPr="00434CF6" w:rsidDel="00A962B0" w:rsidRDefault="00766C9B">
      <w:pPr>
        <w:spacing w:line="360" w:lineRule="auto"/>
        <w:ind w:left="480" w:hanging="480"/>
        <w:jc w:val="both"/>
        <w:rPr>
          <w:del w:id="5354" w:author="Nelly Wagner" w:date="2017-01-22T10:32:00Z"/>
          <w:rFonts w:ascii="Arial" w:hAnsi="Arial"/>
          <w:color w:val="000000"/>
          <w:sz w:val="18"/>
          <w:szCs w:val="18"/>
        </w:rPr>
      </w:pPr>
      <w:del w:id="5355" w:author="Nelly Wagner" w:date="2017-01-22T10:32:00Z">
        <w:r w:rsidRPr="00434CF6" w:rsidDel="00A962B0">
          <w:rPr>
            <w:rFonts w:ascii="Arial" w:hAnsi="Arial"/>
            <w:color w:val="000000"/>
            <w:sz w:val="18"/>
            <w:szCs w:val="18"/>
          </w:rPr>
          <w:delText xml:space="preserve">Holmes, N.E., Johnson, P.D.R. &amp; Howden, B.P., 2012. Relationship between vancomycin-resistant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vancomycin-intermediate </w:delText>
        </w:r>
        <w:r w:rsidRPr="00434CF6" w:rsidDel="00A962B0">
          <w:rPr>
            <w:rFonts w:ascii="Arial" w:hAnsi="Arial"/>
            <w:i/>
            <w:iCs/>
            <w:color w:val="000000"/>
            <w:sz w:val="18"/>
            <w:szCs w:val="18"/>
          </w:rPr>
          <w:delText>S. aureus</w:delText>
        </w:r>
        <w:r w:rsidRPr="00434CF6" w:rsidDel="00A962B0">
          <w:rPr>
            <w:rFonts w:ascii="Arial" w:hAnsi="Arial"/>
            <w:color w:val="000000"/>
            <w:sz w:val="18"/>
            <w:szCs w:val="18"/>
          </w:rPr>
          <w:delText xml:space="preserve">, high vancomycin MIC, and outcome in serious </w:delText>
        </w:r>
        <w:r w:rsidRPr="00434CF6" w:rsidDel="00A962B0">
          <w:rPr>
            <w:rFonts w:ascii="Arial" w:hAnsi="Arial"/>
            <w:i/>
            <w:iCs/>
            <w:color w:val="000000"/>
            <w:sz w:val="18"/>
            <w:szCs w:val="18"/>
          </w:rPr>
          <w:delText xml:space="preserve">S. aureus </w:delText>
        </w:r>
        <w:r w:rsidRPr="00434CF6" w:rsidDel="00A962B0">
          <w:rPr>
            <w:rFonts w:ascii="Arial" w:hAnsi="Arial"/>
            <w:color w:val="000000"/>
            <w:sz w:val="18"/>
            <w:szCs w:val="18"/>
          </w:rPr>
          <w:delText xml:space="preserve">infections. </w:delText>
        </w:r>
        <w:r w:rsidRPr="00434CF6" w:rsidDel="00A962B0">
          <w:rPr>
            <w:rFonts w:ascii="Arial" w:hAnsi="Arial"/>
            <w:i/>
            <w:color w:val="000000"/>
            <w:sz w:val="18"/>
            <w:szCs w:val="18"/>
          </w:rPr>
          <w:delText>Journal of clinical microbiology</w:delText>
        </w:r>
        <w:r w:rsidRPr="00434CF6" w:rsidDel="00A962B0">
          <w:rPr>
            <w:rFonts w:ascii="Arial" w:hAnsi="Arial"/>
            <w:color w:val="000000"/>
            <w:sz w:val="18"/>
            <w:szCs w:val="18"/>
          </w:rPr>
          <w:delText>, 50(8), pp.2548–52.</w:delText>
        </w:r>
      </w:del>
    </w:p>
    <w:p w14:paraId="6073F02F" w14:textId="2ED5E72A" w:rsidR="0020061D" w:rsidRPr="00434CF6" w:rsidDel="00A962B0" w:rsidRDefault="00766C9B">
      <w:pPr>
        <w:spacing w:line="360" w:lineRule="auto"/>
        <w:ind w:left="480" w:hanging="480"/>
        <w:jc w:val="both"/>
        <w:rPr>
          <w:del w:id="5356" w:author="Nelly Wagner" w:date="2017-01-22T10:33:00Z"/>
          <w:rFonts w:ascii="Arial" w:hAnsi="Arial"/>
          <w:color w:val="000000"/>
          <w:sz w:val="18"/>
          <w:szCs w:val="18"/>
        </w:rPr>
      </w:pPr>
      <w:del w:id="5357" w:author="Nelly Wagner" w:date="2017-01-22T10:33:00Z">
        <w:r w:rsidRPr="00434CF6" w:rsidDel="00A962B0">
          <w:rPr>
            <w:rFonts w:ascii="Arial" w:hAnsi="Arial"/>
            <w:color w:val="000000"/>
            <w:sz w:val="18"/>
            <w:szCs w:val="18"/>
          </w:rPr>
          <w:delText xml:space="preserve">Horsburgh, M.J. et al., 2004. PheP, a Putative Amino Acid Permease of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Contributes to Survival </w:delText>
        </w:r>
        <w:r w:rsidRPr="00434CF6" w:rsidDel="00A962B0">
          <w:rPr>
            <w:rFonts w:ascii="Arial" w:hAnsi="Arial"/>
            <w:i/>
            <w:iCs/>
            <w:color w:val="000000"/>
            <w:sz w:val="18"/>
            <w:szCs w:val="18"/>
          </w:rPr>
          <w:delText>In Vivo</w:delText>
        </w:r>
        <w:r w:rsidRPr="00434CF6" w:rsidDel="00A962B0">
          <w:rPr>
            <w:rFonts w:ascii="Arial" w:hAnsi="Arial"/>
            <w:color w:val="000000"/>
            <w:sz w:val="18"/>
            <w:szCs w:val="18"/>
          </w:rPr>
          <w:delText xml:space="preserve"> and during Starvation. </w:delText>
        </w:r>
        <w:r w:rsidRPr="00434CF6" w:rsidDel="00A962B0">
          <w:rPr>
            <w:rFonts w:ascii="Arial" w:hAnsi="Arial"/>
            <w:i/>
            <w:color w:val="000000"/>
            <w:sz w:val="18"/>
            <w:szCs w:val="18"/>
          </w:rPr>
          <w:delText>Infection and immunity</w:delText>
        </w:r>
        <w:r w:rsidRPr="00434CF6" w:rsidDel="00A962B0">
          <w:rPr>
            <w:rFonts w:ascii="Arial" w:hAnsi="Arial"/>
            <w:color w:val="000000"/>
            <w:sz w:val="18"/>
            <w:szCs w:val="18"/>
          </w:rPr>
          <w:delText>, 72(5).</w:delText>
        </w:r>
      </w:del>
    </w:p>
    <w:p w14:paraId="5AD21F07" w14:textId="171B7865" w:rsidR="0020061D" w:rsidRPr="00434CF6" w:rsidDel="00A962B0" w:rsidRDefault="00766C9B">
      <w:pPr>
        <w:spacing w:line="360" w:lineRule="auto"/>
        <w:ind w:left="480" w:hanging="480"/>
        <w:jc w:val="both"/>
        <w:rPr>
          <w:del w:id="5358" w:author="Nelly Wagner" w:date="2017-01-22T10:34:00Z"/>
          <w:rFonts w:ascii="Arial" w:hAnsi="Arial"/>
          <w:color w:val="000000"/>
          <w:sz w:val="18"/>
          <w:szCs w:val="18"/>
        </w:rPr>
      </w:pPr>
      <w:del w:id="5359" w:author="Nelly Wagner" w:date="2017-01-22T10:34:00Z">
        <w:r w:rsidRPr="00434CF6" w:rsidDel="00A962B0">
          <w:rPr>
            <w:rFonts w:ascii="Arial" w:hAnsi="Arial"/>
            <w:color w:val="000000"/>
            <w:sz w:val="18"/>
            <w:szCs w:val="18"/>
          </w:rPr>
          <w:delText xml:space="preserve">Horsburgh, M.J. et al., 2002. SigmaB Modulates Virulence Determinant Expression and Stress Resistance : Characterization of a Functional rsbU Strain Derived from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8325-4. </w:delText>
        </w:r>
        <w:r w:rsidRPr="00434CF6" w:rsidDel="00A962B0">
          <w:rPr>
            <w:rFonts w:ascii="Arial" w:hAnsi="Arial"/>
            <w:i/>
            <w:color w:val="000000"/>
            <w:sz w:val="18"/>
            <w:szCs w:val="18"/>
          </w:rPr>
          <w:delText>Journal of bacteriology</w:delText>
        </w:r>
        <w:r w:rsidRPr="00434CF6" w:rsidDel="00A962B0">
          <w:rPr>
            <w:rFonts w:ascii="Arial" w:hAnsi="Arial"/>
            <w:color w:val="000000"/>
            <w:sz w:val="18"/>
            <w:szCs w:val="18"/>
          </w:rPr>
          <w:delText>, 184(19), pp.5457–5467.</w:delText>
        </w:r>
      </w:del>
    </w:p>
    <w:p w14:paraId="49FD3538" w14:textId="75AE1804" w:rsidR="0020061D" w:rsidRPr="00434CF6" w:rsidDel="00A962B0" w:rsidRDefault="00766C9B">
      <w:pPr>
        <w:pStyle w:val="TextBody"/>
        <w:spacing w:after="0" w:line="360" w:lineRule="auto"/>
        <w:ind w:left="480" w:hanging="480"/>
        <w:jc w:val="both"/>
        <w:rPr>
          <w:del w:id="5360" w:author="Nelly Wagner" w:date="2017-01-22T10:35:00Z"/>
          <w:rFonts w:ascii="Arial" w:hAnsi="Arial"/>
          <w:color w:val="000000"/>
          <w:sz w:val="18"/>
          <w:szCs w:val="18"/>
        </w:rPr>
      </w:pPr>
      <w:del w:id="5361" w:author="Nelly Wagner" w:date="2017-01-22T10:35:00Z">
        <w:r w:rsidRPr="00434CF6" w:rsidDel="00A962B0">
          <w:rPr>
            <w:rFonts w:ascii="Arial" w:hAnsi="Arial"/>
            <w:color w:val="000000"/>
            <w:sz w:val="18"/>
            <w:szCs w:val="18"/>
          </w:rPr>
          <w:delText xml:space="preserve">Howden BP, McEvoy CRE, Allen DL, Chua K, Gao W, Harrison PF, Bell J, Coombs G, Bennett-Wood V, Porter JL, Robins-Browne R, Davies JK, Seemann T, Stinear TP, 2011. Evolution of multidrug resistance during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infection involves mutation of the essential two component regulator WalKR. </w:delText>
        </w:r>
        <w:r w:rsidRPr="00434CF6" w:rsidDel="00A962B0">
          <w:rPr>
            <w:rFonts w:ascii="Arial" w:hAnsi="Arial"/>
            <w:i/>
            <w:iCs/>
            <w:color w:val="000000"/>
            <w:sz w:val="18"/>
            <w:szCs w:val="18"/>
          </w:rPr>
          <w:delText>PLoS pathogens,</w:delText>
        </w:r>
        <w:r w:rsidRPr="00434CF6" w:rsidDel="00A962B0">
          <w:rPr>
            <w:rFonts w:ascii="Arial" w:hAnsi="Arial"/>
            <w:color w:val="000000"/>
            <w:sz w:val="18"/>
            <w:szCs w:val="18"/>
          </w:rPr>
          <w:delText xml:space="preserve"> 7(11).</w:delText>
        </w:r>
      </w:del>
    </w:p>
    <w:p w14:paraId="11EF91D8" w14:textId="769F33D1" w:rsidR="0020061D" w:rsidRPr="00434CF6" w:rsidDel="00A962B0" w:rsidRDefault="00766C9B">
      <w:pPr>
        <w:spacing w:line="360" w:lineRule="auto"/>
        <w:ind w:left="480" w:hanging="480"/>
        <w:jc w:val="both"/>
        <w:rPr>
          <w:del w:id="5362" w:author="Nelly Wagner" w:date="2017-01-22T10:35:00Z"/>
          <w:rFonts w:ascii="Arial" w:hAnsi="Arial"/>
          <w:color w:val="000000"/>
          <w:sz w:val="18"/>
          <w:szCs w:val="18"/>
        </w:rPr>
      </w:pPr>
      <w:del w:id="5363" w:author="Nelly Wagner" w:date="2017-01-22T10:35:00Z">
        <w:r w:rsidRPr="00434CF6" w:rsidDel="00A962B0">
          <w:rPr>
            <w:rFonts w:ascii="Arial" w:hAnsi="Arial"/>
            <w:color w:val="000000"/>
            <w:sz w:val="18"/>
            <w:szCs w:val="18"/>
          </w:rPr>
          <w:delText xml:space="preserve">Howe, K. et al., 2013. The zebrafish reference genome sequence and its relationship to the human genome. </w:delText>
        </w:r>
        <w:r w:rsidRPr="00434CF6" w:rsidDel="00A962B0">
          <w:rPr>
            <w:rFonts w:ascii="Arial" w:hAnsi="Arial"/>
            <w:i/>
            <w:color w:val="000000"/>
            <w:sz w:val="18"/>
            <w:szCs w:val="18"/>
          </w:rPr>
          <w:delText>Nature</w:delText>
        </w:r>
        <w:r w:rsidRPr="00434CF6" w:rsidDel="00A962B0">
          <w:rPr>
            <w:rFonts w:ascii="Arial" w:hAnsi="Arial"/>
            <w:color w:val="000000"/>
            <w:sz w:val="18"/>
            <w:szCs w:val="18"/>
          </w:rPr>
          <w:delText>, 496(7446), pp.498–503.</w:delText>
        </w:r>
      </w:del>
    </w:p>
    <w:p w14:paraId="2EBABF8C" w14:textId="04A43348" w:rsidR="0020061D" w:rsidRPr="00434CF6" w:rsidDel="00A962B0" w:rsidRDefault="00766C9B">
      <w:pPr>
        <w:spacing w:line="360" w:lineRule="auto"/>
        <w:ind w:left="480" w:hanging="480"/>
        <w:jc w:val="both"/>
        <w:rPr>
          <w:del w:id="5364" w:author="Nelly Wagner" w:date="2017-01-22T10:36:00Z"/>
          <w:rFonts w:ascii="Arial" w:hAnsi="Arial"/>
          <w:color w:val="000000"/>
          <w:sz w:val="18"/>
          <w:szCs w:val="18"/>
        </w:rPr>
      </w:pPr>
      <w:del w:id="5365" w:author="Nelly Wagner" w:date="2017-01-22T10:36:00Z">
        <w:r w:rsidRPr="00434CF6" w:rsidDel="00A962B0">
          <w:rPr>
            <w:rFonts w:ascii="Arial" w:hAnsi="Arial"/>
            <w:color w:val="000000"/>
            <w:sz w:val="18"/>
            <w:szCs w:val="18"/>
          </w:rPr>
          <w:delText xml:space="preserve">Ianaro,  A et al., 2000. Anti-inflammatory activity of macrolide antibiotics. </w:delText>
        </w:r>
        <w:r w:rsidRPr="00434CF6" w:rsidDel="00A962B0">
          <w:rPr>
            <w:rFonts w:ascii="Arial" w:hAnsi="Arial"/>
            <w:i/>
            <w:color w:val="000000"/>
            <w:sz w:val="18"/>
            <w:szCs w:val="18"/>
          </w:rPr>
          <w:delText>The Journal of pharmacology and experimental therapeutics</w:delText>
        </w:r>
        <w:r w:rsidRPr="00434CF6" w:rsidDel="00A962B0">
          <w:rPr>
            <w:rFonts w:ascii="Arial" w:hAnsi="Arial"/>
            <w:color w:val="000000"/>
            <w:sz w:val="18"/>
            <w:szCs w:val="18"/>
          </w:rPr>
          <w:delText>, 292(1), pp.156–63.</w:delText>
        </w:r>
      </w:del>
    </w:p>
    <w:p w14:paraId="4D531A8D" w14:textId="3D7BBB38" w:rsidR="0020061D" w:rsidRPr="00434CF6" w:rsidDel="00A962B0" w:rsidRDefault="00766C9B">
      <w:pPr>
        <w:spacing w:line="360" w:lineRule="auto"/>
        <w:ind w:left="480" w:hanging="480"/>
        <w:jc w:val="both"/>
        <w:rPr>
          <w:del w:id="5366" w:author="Nelly Wagner" w:date="2017-01-22T10:37:00Z"/>
          <w:rFonts w:ascii="Arial" w:hAnsi="Arial"/>
          <w:color w:val="000000"/>
          <w:sz w:val="18"/>
          <w:szCs w:val="18"/>
        </w:rPr>
      </w:pPr>
      <w:del w:id="5367" w:author="Nelly Wagner" w:date="2017-01-22T10:37:00Z">
        <w:r w:rsidRPr="00434CF6" w:rsidDel="00A962B0">
          <w:rPr>
            <w:rFonts w:ascii="Arial" w:hAnsi="Arial"/>
            <w:color w:val="000000"/>
            <w:sz w:val="18"/>
            <w:szCs w:val="18"/>
          </w:rPr>
          <w:delText xml:space="preserve">Inoshima, I. et al., 2011. A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pore-forming toxin subverts the activity of ADAM10 to cause lethal infection in mice. </w:delText>
        </w:r>
        <w:r w:rsidRPr="00434CF6" w:rsidDel="00A962B0">
          <w:rPr>
            <w:rFonts w:ascii="Arial" w:hAnsi="Arial"/>
            <w:i/>
            <w:color w:val="000000"/>
            <w:sz w:val="18"/>
            <w:szCs w:val="18"/>
          </w:rPr>
          <w:delText>Nature medicine</w:delText>
        </w:r>
        <w:r w:rsidRPr="00434CF6" w:rsidDel="00A962B0">
          <w:rPr>
            <w:rFonts w:ascii="Arial" w:hAnsi="Arial"/>
            <w:color w:val="000000"/>
            <w:sz w:val="18"/>
            <w:szCs w:val="18"/>
          </w:rPr>
          <w:delText>, 17(10), pp.1310–4.</w:delText>
        </w:r>
      </w:del>
    </w:p>
    <w:p w14:paraId="082E7203" w14:textId="298C6360" w:rsidR="0020061D" w:rsidRPr="00434CF6" w:rsidDel="00A962B0" w:rsidRDefault="00766C9B">
      <w:pPr>
        <w:spacing w:line="360" w:lineRule="auto"/>
        <w:ind w:left="480" w:hanging="480"/>
        <w:jc w:val="both"/>
        <w:rPr>
          <w:del w:id="5368" w:author="Nelly Wagner" w:date="2017-01-22T10:37:00Z"/>
          <w:rFonts w:ascii="Arial" w:hAnsi="Arial"/>
          <w:color w:val="000000"/>
          <w:sz w:val="18"/>
          <w:szCs w:val="18"/>
        </w:rPr>
      </w:pPr>
      <w:del w:id="5369" w:author="Nelly Wagner" w:date="2017-01-22T10:37:00Z">
        <w:r w:rsidRPr="00434CF6" w:rsidDel="00A962B0">
          <w:rPr>
            <w:rFonts w:ascii="Arial" w:hAnsi="Arial"/>
            <w:color w:val="000000"/>
            <w:sz w:val="18"/>
            <w:szCs w:val="18"/>
          </w:rPr>
          <w:delText>Jacobsen LC, Theilgaard-Mönch K, Christensen EI, Borregaard N, 2007.Arginase 1 is expressed in myelocytes/metamyelocytes and localized in gelatinase granules of human neutrophils. Blood, 109(7).</w:delText>
        </w:r>
      </w:del>
    </w:p>
    <w:p w14:paraId="78D887F2" w14:textId="4955A48E" w:rsidR="0020061D" w:rsidRPr="00434CF6" w:rsidDel="00A962B0" w:rsidRDefault="00766C9B">
      <w:pPr>
        <w:pStyle w:val="TextBody"/>
        <w:spacing w:after="0" w:line="360" w:lineRule="auto"/>
        <w:ind w:left="480" w:hanging="480"/>
        <w:jc w:val="both"/>
        <w:rPr>
          <w:del w:id="5370" w:author="Nelly Wagner" w:date="2017-01-22T10:38:00Z"/>
          <w:rFonts w:ascii="Arial" w:hAnsi="Arial"/>
          <w:color w:val="000000"/>
          <w:sz w:val="18"/>
          <w:szCs w:val="18"/>
        </w:rPr>
      </w:pPr>
      <w:del w:id="5371" w:author="Nelly Wagner" w:date="2017-01-22T10:38:00Z">
        <w:r w:rsidRPr="00434CF6" w:rsidDel="00A962B0">
          <w:rPr>
            <w:rFonts w:ascii="Arial" w:hAnsi="Arial"/>
            <w:color w:val="000000"/>
            <w:sz w:val="18"/>
            <w:szCs w:val="18"/>
          </w:rPr>
          <w:delText xml:space="preserve">Jain A.,Sangal L., Basal E., Kaushal GP., Agarwal SK., 2002. Anti-inflammatory effects of Erythromycin and Tetracycline on </w:delText>
        </w:r>
        <w:r w:rsidRPr="00434CF6" w:rsidDel="00A962B0">
          <w:rPr>
            <w:rFonts w:ascii="Arial" w:hAnsi="Arial"/>
            <w:i/>
            <w:iCs/>
            <w:color w:val="000000"/>
            <w:sz w:val="18"/>
            <w:szCs w:val="18"/>
          </w:rPr>
          <w:delText>Propionibacterium</w:delText>
        </w:r>
        <w:r w:rsidRPr="00434CF6" w:rsidDel="00A962B0">
          <w:rPr>
            <w:rFonts w:ascii="Arial" w:hAnsi="Arial"/>
            <w:color w:val="000000"/>
            <w:sz w:val="18"/>
            <w:szCs w:val="18"/>
          </w:rPr>
          <w:delText xml:space="preserve"> acnes induced production of chemotactic factors and reactive oxygen species by human neutrophils. </w:delText>
        </w:r>
        <w:r w:rsidRPr="00434CF6" w:rsidDel="00A962B0">
          <w:rPr>
            <w:rFonts w:ascii="Arial" w:hAnsi="Arial"/>
            <w:i/>
            <w:iCs/>
            <w:color w:val="000000"/>
            <w:sz w:val="18"/>
            <w:szCs w:val="18"/>
          </w:rPr>
          <w:delText>Dermatology Online Journal</w:delText>
        </w:r>
        <w:r w:rsidRPr="00434CF6" w:rsidDel="00A962B0">
          <w:rPr>
            <w:rFonts w:ascii="Arial" w:hAnsi="Arial"/>
            <w:color w:val="000000"/>
            <w:sz w:val="18"/>
            <w:szCs w:val="18"/>
          </w:rPr>
          <w:delText>, 8(2).</w:delText>
        </w:r>
      </w:del>
    </w:p>
    <w:p w14:paraId="25E44B39" w14:textId="262FBC5D" w:rsidR="0020061D" w:rsidRPr="00434CF6" w:rsidDel="00A962B0" w:rsidRDefault="00766C9B">
      <w:pPr>
        <w:spacing w:line="360" w:lineRule="auto"/>
        <w:ind w:left="480" w:hanging="480"/>
        <w:jc w:val="both"/>
        <w:rPr>
          <w:del w:id="5372" w:author="Nelly Wagner" w:date="2017-01-22T10:38:00Z"/>
          <w:rFonts w:ascii="Arial" w:hAnsi="Arial"/>
          <w:color w:val="000000"/>
          <w:sz w:val="18"/>
          <w:szCs w:val="18"/>
        </w:rPr>
      </w:pPr>
      <w:del w:id="5373" w:author="Nelly Wagner" w:date="2017-01-22T10:38:00Z">
        <w:r w:rsidRPr="00434CF6" w:rsidDel="00A962B0">
          <w:rPr>
            <w:rFonts w:ascii="Arial" w:hAnsi="Arial"/>
            <w:color w:val="000000"/>
            <w:sz w:val="18"/>
            <w:szCs w:val="18"/>
          </w:rPr>
          <w:delText xml:space="preserve">JebaMercy, G. et al., 2015. Changes in </w:delText>
        </w:r>
        <w:r w:rsidRPr="00434CF6" w:rsidDel="00A962B0">
          <w:rPr>
            <w:rFonts w:ascii="Arial" w:hAnsi="Arial"/>
            <w:i/>
            <w:iCs/>
            <w:color w:val="000000"/>
            <w:sz w:val="18"/>
            <w:szCs w:val="18"/>
          </w:rPr>
          <w:delText>Caenorhabditis elegans</w:delText>
        </w:r>
        <w:r w:rsidRPr="00434CF6" w:rsidDel="00A962B0">
          <w:rPr>
            <w:rFonts w:ascii="Arial" w:hAnsi="Arial"/>
            <w:color w:val="000000"/>
            <w:sz w:val="18"/>
            <w:szCs w:val="18"/>
          </w:rPr>
          <w:delText xml:space="preserve"> immunity and Staphylococcal virulence factors during their interactions. </w:delText>
        </w:r>
        <w:r w:rsidRPr="00434CF6" w:rsidDel="00A962B0">
          <w:rPr>
            <w:rFonts w:ascii="Arial" w:hAnsi="Arial"/>
            <w:i/>
            <w:color w:val="000000"/>
            <w:sz w:val="18"/>
            <w:szCs w:val="18"/>
          </w:rPr>
          <w:delText>Gene</w:delText>
        </w:r>
        <w:r w:rsidRPr="00434CF6" w:rsidDel="00A962B0">
          <w:rPr>
            <w:rFonts w:ascii="Arial" w:hAnsi="Arial"/>
            <w:color w:val="000000"/>
            <w:sz w:val="18"/>
            <w:szCs w:val="18"/>
          </w:rPr>
          <w:delText>, 558(1), pp.159–172.</w:delText>
        </w:r>
      </w:del>
    </w:p>
    <w:p w14:paraId="42268A5F" w14:textId="3E289F6C" w:rsidR="0020061D" w:rsidRPr="00434CF6" w:rsidDel="00A962B0" w:rsidRDefault="00766C9B">
      <w:pPr>
        <w:spacing w:line="360" w:lineRule="auto"/>
        <w:ind w:left="480" w:hanging="480"/>
        <w:jc w:val="both"/>
        <w:rPr>
          <w:del w:id="5374" w:author="Nelly Wagner" w:date="2017-01-22T10:39:00Z"/>
          <w:rFonts w:ascii="Arial" w:hAnsi="Arial"/>
          <w:color w:val="000000"/>
          <w:sz w:val="18"/>
          <w:szCs w:val="18"/>
        </w:rPr>
      </w:pPr>
      <w:del w:id="5375" w:author="Nelly Wagner" w:date="2017-01-22T10:39:00Z">
        <w:r w:rsidRPr="00434CF6" w:rsidDel="00A962B0">
          <w:rPr>
            <w:rFonts w:ascii="Arial" w:hAnsi="Arial"/>
            <w:color w:val="000000"/>
            <w:sz w:val="18"/>
            <w:szCs w:val="18"/>
          </w:rPr>
          <w:delText xml:space="preserve">Johnson, R.C. et al., 2015. Correlation between Nasal Microbiome Composition and Remote Purulent Skin and Soft Tissue Infections. </w:delText>
        </w:r>
        <w:r w:rsidRPr="00434CF6" w:rsidDel="00A962B0">
          <w:rPr>
            <w:rFonts w:ascii="Arial" w:hAnsi="Arial"/>
            <w:i/>
            <w:color w:val="000000"/>
            <w:sz w:val="18"/>
            <w:szCs w:val="18"/>
          </w:rPr>
          <w:delText>Infection and Immunity</w:delText>
        </w:r>
        <w:r w:rsidRPr="00434CF6" w:rsidDel="00A962B0">
          <w:rPr>
            <w:rFonts w:ascii="Arial" w:hAnsi="Arial"/>
            <w:color w:val="000000"/>
            <w:sz w:val="18"/>
            <w:szCs w:val="18"/>
          </w:rPr>
          <w:delText>, 83(2), pp.802–811.</w:delText>
        </w:r>
      </w:del>
    </w:p>
    <w:p w14:paraId="5B972EFC" w14:textId="1429DB1B" w:rsidR="0020061D" w:rsidRPr="00434CF6" w:rsidDel="00A962B0" w:rsidRDefault="00766C9B">
      <w:pPr>
        <w:spacing w:line="360" w:lineRule="auto"/>
        <w:ind w:left="480" w:hanging="480"/>
        <w:jc w:val="both"/>
        <w:rPr>
          <w:del w:id="5376" w:author="Nelly Wagner" w:date="2017-01-22T10:40:00Z"/>
          <w:rFonts w:ascii="Arial" w:hAnsi="Arial"/>
          <w:color w:val="000000"/>
          <w:sz w:val="18"/>
          <w:szCs w:val="18"/>
        </w:rPr>
      </w:pPr>
      <w:del w:id="5377" w:author="Nelly Wagner" w:date="2017-01-22T10:40:00Z">
        <w:r w:rsidRPr="00434CF6" w:rsidDel="00A962B0">
          <w:rPr>
            <w:rFonts w:ascii="Arial" w:hAnsi="Arial"/>
            <w:color w:val="000000"/>
            <w:sz w:val="18"/>
            <w:szCs w:val="18"/>
          </w:rPr>
          <w:delText xml:space="preserve">Jonsson, I. et al., 2004. Sigma Factor B and RsbU Are Required for Virulence in </w:delText>
        </w:r>
        <w:r w:rsidRPr="00434CF6" w:rsidDel="00A962B0">
          <w:rPr>
            <w:rFonts w:ascii="Arial" w:hAnsi="Arial"/>
            <w:i/>
            <w:iCs/>
            <w:color w:val="000000"/>
            <w:sz w:val="18"/>
            <w:szCs w:val="18"/>
          </w:rPr>
          <w:delText>Staphylococcus aureus</w:delText>
        </w:r>
        <w:r w:rsidRPr="00434CF6" w:rsidDel="00A962B0">
          <w:rPr>
            <w:rFonts w:ascii="Arial" w:hAnsi="Arial"/>
            <w:color w:val="000000"/>
            <w:sz w:val="18"/>
            <w:szCs w:val="18"/>
          </w:rPr>
          <w:delText xml:space="preserve"> -Induced Arthritis and Sepsis. </w:delText>
        </w:r>
        <w:r w:rsidRPr="00434CF6" w:rsidDel="00A962B0">
          <w:rPr>
            <w:rFonts w:ascii="Arial" w:hAnsi="Arial"/>
            <w:i/>
            <w:color w:val="000000"/>
            <w:sz w:val="18"/>
            <w:szCs w:val="18"/>
          </w:rPr>
          <w:delText>Infection and Immunity</w:delText>
        </w:r>
        <w:r w:rsidRPr="00434CF6" w:rsidDel="00A962B0">
          <w:rPr>
            <w:rFonts w:ascii="Arial" w:hAnsi="Arial"/>
            <w:color w:val="000000"/>
            <w:sz w:val="18"/>
            <w:szCs w:val="18"/>
          </w:rPr>
          <w:delText>, 72(10), pp.6106–6111.</w:delText>
        </w:r>
      </w:del>
    </w:p>
    <w:p w14:paraId="51F25688" w14:textId="3698E97B" w:rsidR="0020061D" w:rsidRPr="00434CF6" w:rsidDel="008B1747" w:rsidRDefault="00766C9B">
      <w:pPr>
        <w:spacing w:line="360" w:lineRule="auto"/>
        <w:ind w:left="480" w:hanging="480"/>
        <w:jc w:val="both"/>
        <w:rPr>
          <w:del w:id="5378" w:author="Nelly Wagner" w:date="2017-01-22T10:40:00Z"/>
          <w:rFonts w:ascii="Arial" w:hAnsi="Arial"/>
          <w:color w:val="000000"/>
          <w:sz w:val="18"/>
          <w:szCs w:val="18"/>
        </w:rPr>
      </w:pPr>
      <w:del w:id="5379" w:author="Nelly Wagner" w:date="2017-01-22T10:40:00Z">
        <w:r w:rsidRPr="00434CF6" w:rsidDel="008B1747">
          <w:rPr>
            <w:rFonts w:ascii="Arial" w:hAnsi="Arial"/>
            <w:color w:val="000000"/>
            <w:sz w:val="18"/>
            <w:szCs w:val="18"/>
          </w:rPr>
          <w:delText xml:space="preserve">Jubrail, J. et al., 2015. Inability to sustain intraphagolysosomal killing of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predisposes to bacterial persistence in macrophages. </w:delText>
        </w:r>
        <w:r w:rsidRPr="00434CF6" w:rsidDel="008B1747">
          <w:rPr>
            <w:rFonts w:ascii="Arial" w:hAnsi="Arial"/>
            <w:i/>
            <w:color w:val="000000"/>
            <w:sz w:val="18"/>
            <w:szCs w:val="18"/>
          </w:rPr>
          <w:delText>Cellular Microbiology</w:delText>
        </w:r>
        <w:r w:rsidRPr="00434CF6" w:rsidDel="008B1747">
          <w:rPr>
            <w:rFonts w:ascii="Arial" w:hAnsi="Arial"/>
            <w:color w:val="000000"/>
            <w:sz w:val="18"/>
            <w:szCs w:val="18"/>
          </w:rPr>
          <w:delText>, 18(October 2015), pp.80–96.</w:delText>
        </w:r>
      </w:del>
    </w:p>
    <w:p w14:paraId="58EE8934" w14:textId="65848391" w:rsidR="0020061D" w:rsidRPr="00434CF6" w:rsidDel="008B1747" w:rsidRDefault="00766C9B">
      <w:pPr>
        <w:pStyle w:val="TextBody"/>
        <w:spacing w:after="0" w:line="360" w:lineRule="auto"/>
        <w:ind w:left="480" w:hanging="480"/>
        <w:jc w:val="both"/>
        <w:rPr>
          <w:del w:id="5380" w:author="Nelly Wagner" w:date="2017-01-22T10:40:00Z"/>
          <w:rFonts w:ascii="Arial" w:hAnsi="Arial"/>
          <w:color w:val="000000"/>
          <w:sz w:val="18"/>
          <w:szCs w:val="18"/>
        </w:rPr>
      </w:pPr>
      <w:del w:id="5381" w:author="Nelly Wagner" w:date="2017-01-22T10:40:00Z">
        <w:r w:rsidRPr="00434CF6" w:rsidDel="008B1747">
          <w:rPr>
            <w:rFonts w:ascii="Arial" w:hAnsi="Arial"/>
            <w:color w:val="000000"/>
            <w:sz w:val="18"/>
            <w:szCs w:val="18"/>
          </w:rPr>
          <w:delText xml:space="preserve">Kanther, M. et al., 2011. Microbial colonization induces dynamic temporal and spatial patterns of NF-κB activation in the zebrafish digestive tract. </w:delText>
        </w:r>
        <w:r w:rsidRPr="00434CF6" w:rsidDel="008B1747">
          <w:rPr>
            <w:rFonts w:ascii="Arial" w:hAnsi="Arial"/>
            <w:i/>
            <w:color w:val="000000"/>
            <w:sz w:val="18"/>
            <w:szCs w:val="18"/>
          </w:rPr>
          <w:delText>Gastroenterology</w:delText>
        </w:r>
        <w:r w:rsidRPr="00434CF6" w:rsidDel="008B1747">
          <w:rPr>
            <w:rFonts w:ascii="Arial" w:hAnsi="Arial"/>
            <w:color w:val="000000"/>
            <w:sz w:val="18"/>
            <w:szCs w:val="18"/>
          </w:rPr>
          <w:delText>, 141(1), pp.197–207.</w:delText>
        </w:r>
      </w:del>
    </w:p>
    <w:p w14:paraId="52127C03" w14:textId="619EEB84" w:rsidR="0020061D" w:rsidRPr="00434CF6" w:rsidDel="008B1747" w:rsidRDefault="00766C9B">
      <w:pPr>
        <w:spacing w:line="360" w:lineRule="auto"/>
        <w:ind w:left="480" w:hanging="480"/>
        <w:jc w:val="both"/>
        <w:rPr>
          <w:del w:id="5382" w:author="Nelly Wagner" w:date="2017-01-22T10:41:00Z"/>
          <w:rFonts w:ascii="Arial" w:hAnsi="Arial"/>
          <w:color w:val="000000"/>
          <w:sz w:val="18"/>
          <w:szCs w:val="18"/>
        </w:rPr>
      </w:pPr>
      <w:del w:id="5383" w:author="Nelly Wagner" w:date="2017-01-22T10:41:00Z">
        <w:r w:rsidRPr="00434CF6" w:rsidDel="008B1747">
          <w:rPr>
            <w:rFonts w:ascii="Arial" w:hAnsi="Arial"/>
            <w:color w:val="000000"/>
            <w:sz w:val="18"/>
            <w:szCs w:val="18"/>
          </w:rPr>
          <w:delText xml:space="preserve">Kettleborough, R.N.W. et al., 2013. A systematic genome-wide analysis of zebrafish protein-coding gene function. </w:delText>
        </w:r>
        <w:r w:rsidRPr="00434CF6" w:rsidDel="008B1747">
          <w:rPr>
            <w:rFonts w:ascii="Arial" w:hAnsi="Arial"/>
            <w:i/>
            <w:color w:val="000000"/>
            <w:sz w:val="18"/>
            <w:szCs w:val="18"/>
          </w:rPr>
          <w:delText>Nature</w:delText>
        </w:r>
        <w:r w:rsidRPr="00434CF6" w:rsidDel="008B1747">
          <w:rPr>
            <w:rFonts w:ascii="Arial" w:hAnsi="Arial"/>
            <w:color w:val="000000"/>
            <w:sz w:val="18"/>
            <w:szCs w:val="18"/>
          </w:rPr>
          <w:delText>, 496(7446), pp.494–7.</w:delText>
        </w:r>
      </w:del>
    </w:p>
    <w:p w14:paraId="2A2C5D0D" w14:textId="3622DC19" w:rsidR="0020061D" w:rsidRPr="00434CF6" w:rsidDel="008B1747" w:rsidRDefault="00766C9B">
      <w:pPr>
        <w:spacing w:line="360" w:lineRule="auto"/>
        <w:ind w:left="480" w:hanging="480"/>
        <w:jc w:val="both"/>
        <w:rPr>
          <w:del w:id="5384" w:author="Nelly Wagner" w:date="2017-01-22T10:42:00Z"/>
          <w:rFonts w:ascii="Arial" w:hAnsi="Arial"/>
          <w:color w:val="000000"/>
          <w:sz w:val="18"/>
          <w:szCs w:val="18"/>
        </w:rPr>
      </w:pPr>
      <w:del w:id="5385" w:author="Nelly Wagner" w:date="2017-01-22T10:42:00Z">
        <w:r w:rsidRPr="00434CF6" w:rsidDel="008B1747">
          <w:rPr>
            <w:rFonts w:ascii="Arial" w:hAnsi="Arial"/>
            <w:color w:val="000000"/>
            <w:sz w:val="18"/>
            <w:szCs w:val="18"/>
          </w:rPr>
          <w:delText xml:space="preserve">Kim, H.K. et al., 2016. Peptidoglycan-linked protein A promotes T cell-dependent antibody expansion during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infection. </w:delText>
        </w:r>
        <w:r w:rsidRPr="00434CF6" w:rsidDel="008B1747">
          <w:rPr>
            <w:rFonts w:ascii="Arial" w:hAnsi="Arial"/>
            <w:i/>
            <w:color w:val="000000"/>
            <w:sz w:val="18"/>
            <w:szCs w:val="18"/>
          </w:rPr>
          <w:delText>Proceedings of the National Academy of Sciences</w:delText>
        </w:r>
        <w:r w:rsidRPr="00434CF6" w:rsidDel="008B1747">
          <w:rPr>
            <w:rFonts w:ascii="Arial" w:hAnsi="Arial"/>
            <w:color w:val="000000"/>
            <w:sz w:val="18"/>
            <w:szCs w:val="18"/>
          </w:rPr>
          <w:delText>, (22), p.201524267.</w:delText>
        </w:r>
      </w:del>
    </w:p>
    <w:p w14:paraId="02FA8D06" w14:textId="3817B2B5" w:rsidR="0020061D" w:rsidRPr="00434CF6" w:rsidDel="008B1747" w:rsidRDefault="00766C9B">
      <w:pPr>
        <w:spacing w:line="360" w:lineRule="auto"/>
        <w:ind w:left="480" w:hanging="480"/>
        <w:jc w:val="both"/>
        <w:rPr>
          <w:del w:id="5386" w:author="Nelly Wagner" w:date="2017-01-22T10:43:00Z"/>
          <w:rFonts w:ascii="Arial" w:hAnsi="Arial"/>
          <w:color w:val="000000"/>
          <w:sz w:val="18"/>
          <w:szCs w:val="18"/>
        </w:rPr>
      </w:pPr>
      <w:del w:id="5387" w:author="Nelly Wagner" w:date="2017-01-22T10:43:00Z">
        <w:r w:rsidRPr="00434CF6" w:rsidDel="008B1747">
          <w:rPr>
            <w:rFonts w:ascii="Arial" w:hAnsi="Arial"/>
            <w:color w:val="000000"/>
            <w:sz w:val="18"/>
            <w:szCs w:val="18"/>
          </w:rPr>
          <w:delText xml:space="preserve">Kim, H.K., Missiakas, D. &amp; Schneewind, O., 2014. Mouse models for infectious diseases caused by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w:delText>
        </w:r>
        <w:r w:rsidRPr="00434CF6" w:rsidDel="008B1747">
          <w:rPr>
            <w:rFonts w:ascii="Arial" w:hAnsi="Arial"/>
            <w:i/>
            <w:color w:val="000000"/>
            <w:sz w:val="18"/>
            <w:szCs w:val="18"/>
          </w:rPr>
          <w:delText>Journal of Immunological Methods</w:delText>
        </w:r>
        <w:r w:rsidRPr="00434CF6" w:rsidDel="008B1747">
          <w:rPr>
            <w:rFonts w:ascii="Arial" w:hAnsi="Arial"/>
            <w:color w:val="000000"/>
            <w:sz w:val="18"/>
            <w:szCs w:val="18"/>
          </w:rPr>
          <w:delText>, 410, pp.88–99.</w:delText>
        </w:r>
      </w:del>
    </w:p>
    <w:p w14:paraId="6100D5BA" w14:textId="12AF7422" w:rsidR="0020061D" w:rsidRPr="00434CF6" w:rsidDel="008B1747" w:rsidRDefault="00766C9B">
      <w:pPr>
        <w:spacing w:line="360" w:lineRule="auto"/>
        <w:ind w:left="480" w:hanging="480"/>
        <w:jc w:val="both"/>
        <w:rPr>
          <w:del w:id="5388" w:author="Nelly Wagner" w:date="2017-01-22T10:45:00Z"/>
          <w:rFonts w:ascii="Arial" w:hAnsi="Arial"/>
          <w:color w:val="000000"/>
          <w:sz w:val="18"/>
          <w:szCs w:val="18"/>
        </w:rPr>
      </w:pPr>
      <w:del w:id="5389" w:author="Nelly Wagner" w:date="2017-01-22T10:45:00Z">
        <w:r w:rsidRPr="00434CF6" w:rsidDel="008B1747">
          <w:rPr>
            <w:rFonts w:ascii="Arial" w:hAnsi="Arial"/>
            <w:color w:val="000000"/>
            <w:sz w:val="18"/>
            <w:szCs w:val="18"/>
          </w:rPr>
          <w:delText>Kinchen, J.M. &amp; Ravichandran, K.S., 2008. Phagosome maturation: going through the acid test.</w:delText>
        </w:r>
        <w:r w:rsidRPr="00434CF6" w:rsidDel="008B1747">
          <w:rPr>
            <w:rFonts w:ascii="Arial" w:hAnsi="Arial"/>
            <w:i/>
            <w:color w:val="000000"/>
            <w:sz w:val="18"/>
            <w:szCs w:val="18"/>
          </w:rPr>
          <w:delText xml:space="preserve"> Nature review molecular cell biology</w:delText>
        </w:r>
        <w:r w:rsidRPr="00434CF6" w:rsidDel="008B1747">
          <w:rPr>
            <w:rFonts w:ascii="Arial" w:hAnsi="Arial"/>
            <w:color w:val="000000"/>
            <w:sz w:val="18"/>
            <w:szCs w:val="18"/>
          </w:rPr>
          <w:delText>, 9(10).</w:delText>
        </w:r>
      </w:del>
    </w:p>
    <w:p w14:paraId="78142366" w14:textId="5EA7C150" w:rsidR="0020061D" w:rsidRPr="00434CF6" w:rsidDel="008B1747" w:rsidRDefault="00766C9B">
      <w:pPr>
        <w:spacing w:line="360" w:lineRule="auto"/>
        <w:ind w:left="480" w:hanging="480"/>
        <w:jc w:val="both"/>
        <w:rPr>
          <w:del w:id="5390" w:author="Nelly Wagner" w:date="2017-01-22T10:46:00Z"/>
          <w:rFonts w:ascii="Arial" w:hAnsi="Arial"/>
          <w:color w:val="000000"/>
          <w:sz w:val="18"/>
          <w:szCs w:val="18"/>
        </w:rPr>
      </w:pPr>
      <w:del w:id="5391" w:author="Nelly Wagner" w:date="2017-01-22T10:46:00Z">
        <w:r w:rsidRPr="00434CF6" w:rsidDel="008B1747">
          <w:rPr>
            <w:rFonts w:ascii="Arial" w:hAnsi="Arial"/>
            <w:color w:val="000000"/>
            <w:sz w:val="18"/>
            <w:szCs w:val="18"/>
          </w:rPr>
          <w:delText xml:space="preserve">Kneidl, J. et al., 2014. Soluble CD163 masks fibronectin-binding protein A-mediated inflammatory activation of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infected monocytes. </w:delText>
        </w:r>
        <w:r w:rsidRPr="00434CF6" w:rsidDel="008B1747">
          <w:rPr>
            <w:rFonts w:ascii="Arial" w:hAnsi="Arial"/>
            <w:i/>
            <w:color w:val="000000"/>
            <w:sz w:val="18"/>
            <w:szCs w:val="18"/>
          </w:rPr>
          <w:delText>Cellular Microbiology</w:delText>
        </w:r>
        <w:r w:rsidRPr="00434CF6" w:rsidDel="008B1747">
          <w:rPr>
            <w:rFonts w:ascii="Arial" w:hAnsi="Arial"/>
            <w:color w:val="000000"/>
            <w:sz w:val="18"/>
            <w:szCs w:val="18"/>
          </w:rPr>
          <w:delText>, 16(3), pp.364–377.</w:delText>
        </w:r>
      </w:del>
    </w:p>
    <w:p w14:paraId="379F074D" w14:textId="5557E19D" w:rsidR="0020061D" w:rsidRPr="00434CF6" w:rsidDel="008B1747" w:rsidRDefault="00766C9B">
      <w:pPr>
        <w:spacing w:line="360" w:lineRule="auto"/>
        <w:ind w:left="480" w:hanging="480"/>
        <w:jc w:val="both"/>
        <w:rPr>
          <w:del w:id="5392" w:author="Nelly Wagner" w:date="2017-01-22T10:46:00Z"/>
          <w:rFonts w:ascii="Arial" w:hAnsi="Arial"/>
          <w:color w:val="000000"/>
          <w:sz w:val="18"/>
          <w:szCs w:val="18"/>
        </w:rPr>
      </w:pPr>
      <w:del w:id="5393" w:author="Nelly Wagner" w:date="2017-01-22T10:46:00Z">
        <w:r w:rsidRPr="00434CF6" w:rsidDel="008B1747">
          <w:rPr>
            <w:rFonts w:ascii="Arial" w:hAnsi="Arial"/>
            <w:color w:val="000000"/>
            <w:sz w:val="18"/>
            <w:szCs w:val="18"/>
          </w:rPr>
          <w:delText xml:space="preserve">Kobayashi, S.D., Malachowa, N. &amp; Deleo, F.R., 2015. Pathogenesis of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abscesses. </w:delText>
        </w:r>
        <w:r w:rsidRPr="00434CF6" w:rsidDel="008B1747">
          <w:rPr>
            <w:rFonts w:ascii="Arial" w:hAnsi="Arial"/>
            <w:i/>
            <w:color w:val="000000"/>
            <w:sz w:val="18"/>
            <w:szCs w:val="18"/>
          </w:rPr>
          <w:delText>American Journal of Pathology</w:delText>
        </w:r>
        <w:r w:rsidRPr="00434CF6" w:rsidDel="008B1747">
          <w:rPr>
            <w:rFonts w:ascii="Arial" w:hAnsi="Arial"/>
            <w:color w:val="000000"/>
            <w:sz w:val="18"/>
            <w:szCs w:val="18"/>
          </w:rPr>
          <w:delText>, 185(6), pp.1518–1527.</w:delText>
        </w:r>
      </w:del>
    </w:p>
    <w:p w14:paraId="6AE7E990" w14:textId="22FED158" w:rsidR="0020061D" w:rsidRPr="00434CF6" w:rsidDel="008B1747" w:rsidRDefault="00766C9B">
      <w:pPr>
        <w:spacing w:line="360" w:lineRule="auto"/>
        <w:ind w:left="480" w:hanging="480"/>
        <w:jc w:val="both"/>
        <w:rPr>
          <w:del w:id="5394" w:author="Nelly Wagner" w:date="2017-01-22T10:48:00Z"/>
          <w:rFonts w:ascii="Arial" w:hAnsi="Arial"/>
          <w:color w:val="000000"/>
          <w:sz w:val="18"/>
          <w:szCs w:val="18"/>
        </w:rPr>
      </w:pPr>
      <w:del w:id="5395" w:author="Nelly Wagner" w:date="2017-01-22T10:48:00Z">
        <w:r w:rsidRPr="00434CF6" w:rsidDel="008B1747">
          <w:rPr>
            <w:rFonts w:ascii="Arial" w:hAnsi="Arial"/>
            <w:color w:val="000000"/>
            <w:sz w:val="18"/>
            <w:szCs w:val="18"/>
          </w:rPr>
          <w:delText xml:space="preserve">von Köckritz-Blickwede, M. et al., 2008. Immunological mechanisms underlying the genetic predisposition to severe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infection in the mouse model. </w:delText>
        </w:r>
        <w:r w:rsidRPr="00434CF6" w:rsidDel="008B1747">
          <w:rPr>
            <w:rFonts w:ascii="Arial" w:hAnsi="Arial"/>
            <w:i/>
            <w:color w:val="000000"/>
            <w:sz w:val="18"/>
            <w:szCs w:val="18"/>
          </w:rPr>
          <w:delText>The American journal of pathology</w:delText>
        </w:r>
        <w:r w:rsidRPr="00434CF6" w:rsidDel="008B1747">
          <w:rPr>
            <w:rFonts w:ascii="Arial" w:hAnsi="Arial"/>
            <w:color w:val="000000"/>
            <w:sz w:val="18"/>
            <w:szCs w:val="18"/>
          </w:rPr>
          <w:delText>, 173(6), pp.1657–68.</w:delText>
        </w:r>
      </w:del>
    </w:p>
    <w:p w14:paraId="5DF83C49" w14:textId="6DC909C1" w:rsidR="0020061D" w:rsidRPr="00434CF6" w:rsidDel="008B1747" w:rsidRDefault="00766C9B">
      <w:pPr>
        <w:spacing w:line="360" w:lineRule="auto"/>
        <w:ind w:left="480" w:hanging="480"/>
        <w:jc w:val="both"/>
        <w:rPr>
          <w:del w:id="5396" w:author="Nelly Wagner" w:date="2017-01-22T10:50:00Z"/>
          <w:rFonts w:ascii="Arial" w:hAnsi="Arial"/>
          <w:color w:val="000000"/>
          <w:sz w:val="18"/>
          <w:szCs w:val="18"/>
        </w:rPr>
      </w:pPr>
      <w:del w:id="5397" w:author="Nelly Wagner" w:date="2017-01-22T10:50:00Z">
        <w:r w:rsidRPr="00434CF6" w:rsidDel="008B1747">
          <w:rPr>
            <w:rFonts w:ascii="Arial" w:hAnsi="Arial"/>
            <w:color w:val="000000"/>
            <w:sz w:val="18"/>
            <w:szCs w:val="18"/>
          </w:rPr>
          <w:delText xml:space="preserve">von Köckritz-Blickwede, M. et al., 2009. Protective role of complement C5a in an experimental model of </w:delText>
        </w:r>
        <w:r w:rsidRPr="00434CF6" w:rsidDel="008B1747">
          <w:rPr>
            <w:rFonts w:ascii="Arial" w:hAnsi="Arial"/>
            <w:i/>
            <w:iCs/>
            <w:color w:val="000000"/>
            <w:sz w:val="18"/>
            <w:szCs w:val="18"/>
          </w:rPr>
          <w:delText>Staphylococcus aureus</w:delText>
        </w:r>
        <w:r w:rsidRPr="00434CF6" w:rsidDel="008B1747">
          <w:rPr>
            <w:rFonts w:ascii="Arial" w:hAnsi="Arial"/>
            <w:color w:val="000000"/>
            <w:sz w:val="18"/>
            <w:szCs w:val="18"/>
          </w:rPr>
          <w:delText xml:space="preserve"> bacteremia. </w:delText>
        </w:r>
        <w:r w:rsidRPr="00434CF6" w:rsidDel="008B1747">
          <w:rPr>
            <w:rFonts w:ascii="Arial" w:hAnsi="Arial"/>
            <w:i/>
            <w:color w:val="000000"/>
            <w:sz w:val="18"/>
            <w:szCs w:val="18"/>
          </w:rPr>
          <w:delText>Journal of innate immunity</w:delText>
        </w:r>
        <w:r w:rsidRPr="00434CF6" w:rsidDel="008B1747">
          <w:rPr>
            <w:rFonts w:ascii="Arial" w:hAnsi="Arial"/>
            <w:color w:val="000000"/>
            <w:sz w:val="18"/>
            <w:szCs w:val="18"/>
          </w:rPr>
          <w:delText>, 2(1), pp.87–92.</w:delText>
        </w:r>
      </w:del>
    </w:p>
    <w:p w14:paraId="172DA9D8" w14:textId="09275429" w:rsidR="0020061D" w:rsidRPr="00434CF6" w:rsidDel="002D1117" w:rsidRDefault="00766C9B">
      <w:pPr>
        <w:pStyle w:val="TextBody"/>
        <w:spacing w:after="0" w:line="360" w:lineRule="auto"/>
        <w:ind w:left="480" w:hanging="480"/>
        <w:jc w:val="both"/>
        <w:rPr>
          <w:del w:id="5398" w:author="Nelly Wagner" w:date="2017-01-22T10:52:00Z"/>
          <w:rFonts w:ascii="Arial" w:hAnsi="Arial"/>
          <w:color w:val="000000"/>
          <w:sz w:val="18"/>
          <w:szCs w:val="18"/>
        </w:rPr>
      </w:pPr>
      <w:del w:id="5399" w:author="Nelly Wagner" w:date="2017-01-22T10:52:00Z">
        <w:r w:rsidRPr="00434CF6" w:rsidDel="002D1117">
          <w:rPr>
            <w:rFonts w:ascii="Arial" w:hAnsi="Arial"/>
            <w:color w:val="000000"/>
            <w:sz w:val="18"/>
            <w:szCs w:val="18"/>
          </w:rPr>
          <w:delText>Kopp, R., Pelster, B. &amp; Schwerte, T., 2007. How does blood cell concentration modulate cardiovascular parameters in developing zebrafish (</w:delText>
        </w:r>
        <w:r w:rsidRPr="00434CF6" w:rsidDel="002D1117">
          <w:rPr>
            <w:rFonts w:ascii="Arial" w:hAnsi="Arial"/>
            <w:i/>
            <w:iCs/>
            <w:color w:val="000000"/>
            <w:sz w:val="18"/>
            <w:szCs w:val="18"/>
          </w:rPr>
          <w:delText>Danio rerio</w:delText>
        </w:r>
        <w:r w:rsidRPr="00434CF6" w:rsidDel="002D1117">
          <w:rPr>
            <w:rFonts w:ascii="Arial" w:hAnsi="Arial"/>
            <w:color w:val="000000"/>
            <w:sz w:val="18"/>
            <w:szCs w:val="18"/>
          </w:rPr>
          <w:delText xml:space="preserve">)? </w:delText>
        </w:r>
        <w:r w:rsidRPr="00434CF6" w:rsidDel="002D1117">
          <w:rPr>
            <w:rFonts w:ascii="Arial" w:hAnsi="Arial"/>
            <w:i/>
            <w:color w:val="000000"/>
            <w:sz w:val="18"/>
            <w:szCs w:val="18"/>
          </w:rPr>
          <w:delText>Comparative biochemistry and physiology</w:delText>
        </w:r>
        <w:r w:rsidRPr="00434CF6" w:rsidDel="002D1117">
          <w:rPr>
            <w:rFonts w:ascii="Arial" w:hAnsi="Arial"/>
            <w:color w:val="000000"/>
            <w:sz w:val="18"/>
            <w:szCs w:val="18"/>
          </w:rPr>
          <w:delText>, 146(3), pp.400–7.</w:delText>
        </w:r>
      </w:del>
    </w:p>
    <w:p w14:paraId="4DD97778" w14:textId="5D2387CE" w:rsidR="0020061D" w:rsidRPr="00434CF6" w:rsidDel="002D1117" w:rsidRDefault="00766C9B">
      <w:pPr>
        <w:spacing w:line="360" w:lineRule="auto"/>
        <w:ind w:left="480" w:hanging="480"/>
        <w:jc w:val="both"/>
        <w:rPr>
          <w:del w:id="5400" w:author="Nelly Wagner" w:date="2017-01-22T10:52:00Z"/>
          <w:rFonts w:ascii="Arial" w:hAnsi="Arial"/>
          <w:color w:val="000000"/>
          <w:sz w:val="18"/>
          <w:szCs w:val="18"/>
        </w:rPr>
      </w:pPr>
      <w:del w:id="5401" w:author="Nelly Wagner" w:date="2017-01-22T10:52:00Z">
        <w:r w:rsidRPr="00434CF6" w:rsidDel="002D1117">
          <w:rPr>
            <w:rFonts w:ascii="Arial" w:hAnsi="Arial"/>
            <w:color w:val="000000"/>
            <w:sz w:val="18"/>
            <w:szCs w:val="18"/>
          </w:rPr>
          <w:delText xml:space="preserve">Kriegeskorte, A. et al., 2014. </w:delText>
        </w:r>
        <w:r w:rsidRPr="00434CF6" w:rsidDel="002D1117">
          <w:rPr>
            <w:rFonts w:ascii="Arial" w:hAnsi="Arial"/>
            <w:i/>
            <w:iCs/>
            <w:color w:val="000000"/>
            <w:sz w:val="18"/>
            <w:szCs w:val="18"/>
          </w:rPr>
          <w:delText>Staphylococcus aureus</w:delText>
        </w:r>
        <w:r w:rsidRPr="00434CF6" w:rsidDel="002D1117">
          <w:rPr>
            <w:rFonts w:ascii="Arial" w:hAnsi="Arial"/>
            <w:color w:val="000000"/>
            <w:sz w:val="18"/>
            <w:szCs w:val="18"/>
          </w:rPr>
          <w:delText xml:space="preserve"> small colony variants show common metabolic features in central metabolism irrespective of the underlying auxotrophism. </w:delText>
        </w:r>
        <w:r w:rsidRPr="00434CF6" w:rsidDel="002D1117">
          <w:rPr>
            <w:rFonts w:ascii="Arial" w:hAnsi="Arial"/>
            <w:i/>
            <w:color w:val="000000"/>
            <w:sz w:val="18"/>
            <w:szCs w:val="18"/>
          </w:rPr>
          <w:delText>Frontiers in cellular and infection microbiology</w:delText>
        </w:r>
        <w:r w:rsidRPr="00434CF6" w:rsidDel="002D1117">
          <w:rPr>
            <w:rFonts w:ascii="Arial" w:hAnsi="Arial"/>
            <w:color w:val="000000"/>
            <w:sz w:val="18"/>
            <w:szCs w:val="18"/>
          </w:rPr>
          <w:delText>, 4(October), p.141.</w:delText>
        </w:r>
      </w:del>
    </w:p>
    <w:p w14:paraId="2AC912AF" w14:textId="34D6E3B1" w:rsidR="0020061D" w:rsidRPr="00434CF6" w:rsidDel="002D1117" w:rsidRDefault="00766C9B">
      <w:pPr>
        <w:spacing w:line="360" w:lineRule="auto"/>
        <w:ind w:left="480" w:hanging="480"/>
        <w:jc w:val="both"/>
        <w:rPr>
          <w:del w:id="5402" w:author="Nelly Wagner" w:date="2017-01-22T10:53:00Z"/>
          <w:rFonts w:ascii="Arial" w:hAnsi="Arial"/>
          <w:color w:val="000000"/>
          <w:sz w:val="18"/>
          <w:szCs w:val="18"/>
        </w:rPr>
      </w:pPr>
      <w:del w:id="5403" w:author="Nelly Wagner" w:date="2017-01-22T10:53:00Z">
        <w:r w:rsidRPr="00434CF6" w:rsidDel="002D1117">
          <w:rPr>
            <w:rFonts w:ascii="Arial" w:hAnsi="Arial"/>
            <w:color w:val="000000"/>
            <w:sz w:val="18"/>
            <w:szCs w:val="18"/>
          </w:rPr>
          <w:delText xml:space="preserve">Kubica, M. et al., 2008. A potential new pathway for </w:delText>
        </w:r>
        <w:r w:rsidRPr="00434CF6" w:rsidDel="002D1117">
          <w:rPr>
            <w:rFonts w:ascii="Arial" w:hAnsi="Arial"/>
            <w:i/>
            <w:iCs/>
            <w:color w:val="000000"/>
            <w:sz w:val="18"/>
            <w:szCs w:val="18"/>
          </w:rPr>
          <w:delText>Staphylococcus aureus</w:delText>
        </w:r>
        <w:r w:rsidRPr="00434CF6" w:rsidDel="002D1117">
          <w:rPr>
            <w:rFonts w:ascii="Arial" w:hAnsi="Arial"/>
            <w:color w:val="000000"/>
            <w:sz w:val="18"/>
            <w:szCs w:val="18"/>
          </w:rPr>
          <w:delText xml:space="preserve"> dissemination: the silent survival of </w:delText>
        </w:r>
        <w:r w:rsidRPr="00434CF6" w:rsidDel="002D1117">
          <w:rPr>
            <w:rFonts w:ascii="Arial" w:hAnsi="Arial"/>
            <w:i/>
            <w:iCs/>
            <w:color w:val="000000"/>
            <w:sz w:val="18"/>
            <w:szCs w:val="18"/>
          </w:rPr>
          <w:delText>S. aureus</w:delText>
        </w:r>
        <w:r w:rsidRPr="00434CF6" w:rsidDel="002D1117">
          <w:rPr>
            <w:rFonts w:ascii="Arial" w:hAnsi="Arial"/>
            <w:color w:val="000000"/>
            <w:sz w:val="18"/>
            <w:szCs w:val="18"/>
          </w:rPr>
          <w:delText xml:space="preserve"> phagocytosed by human monocyte-derived macrophages. </w:delText>
        </w:r>
        <w:r w:rsidRPr="00434CF6" w:rsidDel="002D1117">
          <w:rPr>
            <w:rFonts w:ascii="Arial" w:hAnsi="Arial"/>
            <w:i/>
            <w:color w:val="000000"/>
            <w:sz w:val="18"/>
            <w:szCs w:val="18"/>
          </w:rPr>
          <w:delText>PloS one</w:delText>
        </w:r>
        <w:r w:rsidRPr="00434CF6" w:rsidDel="002D1117">
          <w:rPr>
            <w:rFonts w:ascii="Arial" w:hAnsi="Arial"/>
            <w:color w:val="000000"/>
            <w:sz w:val="18"/>
            <w:szCs w:val="18"/>
          </w:rPr>
          <w:delText>, 3(1), p.e1409.</w:delText>
        </w:r>
      </w:del>
    </w:p>
    <w:p w14:paraId="7EDE801D" w14:textId="00A913A4" w:rsidR="0020061D" w:rsidRPr="00434CF6" w:rsidDel="002D1117" w:rsidRDefault="00766C9B">
      <w:pPr>
        <w:spacing w:line="360" w:lineRule="auto"/>
        <w:ind w:left="480" w:hanging="480"/>
        <w:jc w:val="both"/>
        <w:rPr>
          <w:del w:id="5404" w:author="Nelly Wagner" w:date="2017-01-22T10:54:00Z"/>
          <w:rFonts w:ascii="Arial" w:hAnsi="Arial"/>
          <w:color w:val="000000"/>
          <w:sz w:val="18"/>
          <w:szCs w:val="18"/>
        </w:rPr>
      </w:pPr>
      <w:del w:id="5405" w:author="Nelly Wagner" w:date="2017-01-22T10:54:00Z">
        <w:r w:rsidRPr="00434CF6" w:rsidDel="002D1117">
          <w:rPr>
            <w:rFonts w:ascii="Arial" w:hAnsi="Arial"/>
            <w:color w:val="000000"/>
            <w:sz w:val="18"/>
            <w:szCs w:val="18"/>
          </w:rPr>
          <w:delText xml:space="preserve">Laarman, A.J. et al., 2012. </w:delText>
        </w:r>
        <w:r w:rsidRPr="00434CF6" w:rsidDel="002D1117">
          <w:rPr>
            <w:rFonts w:ascii="Arial" w:hAnsi="Arial"/>
            <w:i/>
            <w:iCs/>
            <w:color w:val="000000"/>
            <w:sz w:val="18"/>
            <w:szCs w:val="18"/>
          </w:rPr>
          <w:delText xml:space="preserve">Staphylococcus aureus </w:delText>
        </w:r>
        <w:r w:rsidRPr="00434CF6" w:rsidDel="002D1117">
          <w:rPr>
            <w:rFonts w:ascii="Arial" w:hAnsi="Arial"/>
            <w:color w:val="000000"/>
            <w:sz w:val="18"/>
            <w:szCs w:val="18"/>
          </w:rPr>
          <w:delText xml:space="preserve">Staphopain A inhibits CXCR2-dependent neutrophil activation and chemotaxis. </w:delText>
        </w:r>
        <w:r w:rsidRPr="00434CF6" w:rsidDel="002D1117">
          <w:rPr>
            <w:rFonts w:ascii="Arial" w:hAnsi="Arial"/>
            <w:i/>
            <w:color w:val="000000"/>
            <w:sz w:val="18"/>
            <w:szCs w:val="18"/>
          </w:rPr>
          <w:delText>The EMBO Journal</w:delText>
        </w:r>
        <w:r w:rsidRPr="00434CF6" w:rsidDel="002D1117">
          <w:rPr>
            <w:rFonts w:ascii="Arial" w:hAnsi="Arial"/>
            <w:color w:val="000000"/>
            <w:sz w:val="18"/>
            <w:szCs w:val="18"/>
          </w:rPr>
          <w:delText>, 31(17), pp.3607–3619.</w:delText>
        </w:r>
      </w:del>
    </w:p>
    <w:p w14:paraId="38E5CFBF" w14:textId="205B3B88" w:rsidR="0020061D" w:rsidRPr="00434CF6" w:rsidDel="002D1117" w:rsidRDefault="00766C9B">
      <w:pPr>
        <w:spacing w:line="360" w:lineRule="auto"/>
        <w:ind w:left="480" w:hanging="480"/>
        <w:jc w:val="both"/>
        <w:rPr>
          <w:del w:id="5406" w:author="Nelly Wagner" w:date="2017-01-22T10:55:00Z"/>
          <w:rFonts w:ascii="Arial" w:hAnsi="Arial"/>
          <w:color w:val="000000"/>
          <w:sz w:val="18"/>
          <w:szCs w:val="18"/>
        </w:rPr>
      </w:pPr>
      <w:del w:id="5407" w:author="Nelly Wagner" w:date="2017-01-22T10:55:00Z">
        <w:r w:rsidRPr="00434CF6" w:rsidDel="002D1117">
          <w:rPr>
            <w:rFonts w:ascii="Arial" w:hAnsi="Arial"/>
            <w:color w:val="000000"/>
            <w:sz w:val="18"/>
            <w:szCs w:val="18"/>
          </w:rPr>
          <w:delText xml:space="preserve">Lacy, P., 2006. Mechanisms of degranulation in neutrophils. </w:delText>
        </w:r>
        <w:r w:rsidRPr="00434CF6" w:rsidDel="002D1117">
          <w:rPr>
            <w:rFonts w:ascii="Arial" w:hAnsi="Arial"/>
            <w:i/>
            <w:color w:val="000000"/>
            <w:sz w:val="18"/>
            <w:szCs w:val="18"/>
          </w:rPr>
          <w:delText>Allergy, asthma, and clinical immunology : official journal of the Canadian Society of Allergy and Clinical Immunology</w:delText>
        </w:r>
        <w:r w:rsidRPr="00434CF6" w:rsidDel="002D1117">
          <w:rPr>
            <w:rFonts w:ascii="Arial" w:hAnsi="Arial"/>
            <w:color w:val="000000"/>
            <w:sz w:val="18"/>
            <w:szCs w:val="18"/>
          </w:rPr>
          <w:delText>, 2(3), pp.98–108.</w:delText>
        </w:r>
      </w:del>
    </w:p>
    <w:p w14:paraId="635FABED" w14:textId="2148B946" w:rsidR="0020061D" w:rsidRPr="00434CF6" w:rsidDel="002D1117" w:rsidRDefault="00766C9B">
      <w:pPr>
        <w:spacing w:line="360" w:lineRule="auto"/>
        <w:ind w:left="480" w:hanging="480"/>
        <w:jc w:val="both"/>
        <w:rPr>
          <w:del w:id="5408" w:author="Nelly Wagner" w:date="2017-01-22T10:55:00Z"/>
          <w:rFonts w:ascii="Arial" w:hAnsi="Arial"/>
          <w:color w:val="000000"/>
          <w:sz w:val="18"/>
          <w:szCs w:val="18"/>
        </w:rPr>
      </w:pPr>
      <w:del w:id="5409" w:author="Nelly Wagner" w:date="2017-01-22T10:55:00Z">
        <w:r w:rsidRPr="00434CF6" w:rsidDel="002D1117">
          <w:rPr>
            <w:rFonts w:ascii="Arial" w:hAnsi="Arial"/>
            <w:color w:val="000000"/>
            <w:sz w:val="18"/>
            <w:szCs w:val="18"/>
          </w:rPr>
          <w:delText xml:space="preserve">Lam, R.S. et al., 2016. Unprimed, M1 and M2 Macrophages Differentially Interact with </w:delText>
        </w:r>
        <w:r w:rsidRPr="00434CF6" w:rsidDel="002D1117">
          <w:rPr>
            <w:rFonts w:ascii="Arial" w:hAnsi="Arial"/>
            <w:i/>
            <w:iCs/>
            <w:color w:val="000000"/>
            <w:sz w:val="18"/>
            <w:szCs w:val="18"/>
          </w:rPr>
          <w:delText>Porphyromonas gingivalis</w:delText>
        </w:r>
        <w:r w:rsidRPr="00434CF6" w:rsidDel="002D1117">
          <w:rPr>
            <w:rFonts w:ascii="Arial" w:hAnsi="Arial"/>
            <w:color w:val="000000"/>
            <w:sz w:val="18"/>
            <w:szCs w:val="18"/>
          </w:rPr>
          <w:delText xml:space="preserve">. </w:delText>
        </w:r>
        <w:r w:rsidRPr="00434CF6" w:rsidDel="002D1117">
          <w:rPr>
            <w:rFonts w:ascii="Arial" w:hAnsi="Arial"/>
            <w:i/>
            <w:color w:val="000000"/>
            <w:sz w:val="18"/>
            <w:szCs w:val="18"/>
          </w:rPr>
          <w:delText>Plos One</w:delText>
        </w:r>
        <w:r w:rsidRPr="00434CF6" w:rsidDel="002D1117">
          <w:rPr>
            <w:rFonts w:ascii="Arial" w:hAnsi="Arial"/>
            <w:color w:val="000000"/>
            <w:sz w:val="18"/>
            <w:szCs w:val="18"/>
          </w:rPr>
          <w:delText>, 11(7), p.e0158629.</w:delText>
        </w:r>
      </w:del>
    </w:p>
    <w:p w14:paraId="68537F42" w14:textId="1DC05A0E" w:rsidR="0020061D" w:rsidRPr="00434CF6" w:rsidDel="002D1117" w:rsidRDefault="00766C9B">
      <w:pPr>
        <w:spacing w:line="360" w:lineRule="auto"/>
        <w:ind w:left="480" w:hanging="480"/>
        <w:jc w:val="both"/>
        <w:rPr>
          <w:del w:id="5410" w:author="Nelly Wagner" w:date="2017-01-22T10:56:00Z"/>
          <w:rFonts w:ascii="Arial" w:hAnsi="Arial"/>
          <w:color w:val="000000"/>
          <w:sz w:val="18"/>
          <w:szCs w:val="18"/>
        </w:rPr>
      </w:pPr>
      <w:del w:id="5411" w:author="Nelly Wagner" w:date="2017-01-22T10:56:00Z">
        <w:r w:rsidRPr="00434CF6" w:rsidDel="002D1117">
          <w:rPr>
            <w:rFonts w:ascii="Arial" w:hAnsi="Arial"/>
            <w:color w:val="000000"/>
            <w:sz w:val="18"/>
            <w:szCs w:val="18"/>
          </w:rPr>
          <w:delText xml:space="preserve">Lamb, F.S. et al., 2012. Endotoxin priming of neutrophils requires endocytosis and NADPH oxidase-dependent endosomal reactive oxygen species. </w:delText>
        </w:r>
        <w:r w:rsidRPr="00434CF6" w:rsidDel="002D1117">
          <w:rPr>
            <w:rFonts w:ascii="Arial" w:hAnsi="Arial"/>
            <w:i/>
            <w:color w:val="000000"/>
            <w:sz w:val="18"/>
            <w:szCs w:val="18"/>
          </w:rPr>
          <w:delText>The Journal of biological chemistry</w:delText>
        </w:r>
        <w:r w:rsidRPr="00434CF6" w:rsidDel="002D1117">
          <w:rPr>
            <w:rFonts w:ascii="Arial" w:hAnsi="Arial"/>
            <w:color w:val="000000"/>
            <w:sz w:val="18"/>
            <w:szCs w:val="18"/>
          </w:rPr>
          <w:delText>, 287(15), pp.12395–404.</w:delText>
        </w:r>
      </w:del>
    </w:p>
    <w:p w14:paraId="6645F0D9" w14:textId="32A1914C" w:rsidR="0020061D" w:rsidRPr="00434CF6" w:rsidDel="002D1117" w:rsidRDefault="00766C9B">
      <w:pPr>
        <w:spacing w:line="360" w:lineRule="auto"/>
        <w:ind w:left="480" w:hanging="480"/>
        <w:jc w:val="both"/>
        <w:rPr>
          <w:del w:id="5412" w:author="Nelly Wagner" w:date="2017-01-22T10:57:00Z"/>
          <w:rFonts w:ascii="Arial" w:hAnsi="Arial"/>
          <w:color w:val="000000"/>
          <w:sz w:val="18"/>
          <w:szCs w:val="18"/>
        </w:rPr>
      </w:pPr>
      <w:del w:id="5413" w:author="Nelly Wagner" w:date="2017-01-22T10:57:00Z">
        <w:r w:rsidRPr="00434CF6" w:rsidDel="002D1117">
          <w:rPr>
            <w:rFonts w:ascii="Arial" w:hAnsi="Arial"/>
            <w:color w:val="000000"/>
            <w:sz w:val="18"/>
            <w:szCs w:val="18"/>
          </w:rPr>
          <w:delText xml:space="preserve">Lamphear, J.G., Bohach, G. a &amp; Rich, R.R., 1998. Structural dichotomy of staphylococcal enterotoxin C superantigens leading to MHC class II-independent activation of T lymphocytes. </w:delText>
        </w:r>
        <w:r w:rsidRPr="00434CF6" w:rsidDel="002D1117">
          <w:rPr>
            <w:rFonts w:ascii="Arial" w:hAnsi="Arial"/>
            <w:i/>
            <w:color w:val="000000"/>
            <w:sz w:val="18"/>
            <w:szCs w:val="18"/>
          </w:rPr>
          <w:delText>Journal of immunology</w:delText>
        </w:r>
        <w:r w:rsidRPr="00434CF6" w:rsidDel="002D1117">
          <w:rPr>
            <w:rFonts w:ascii="Arial" w:hAnsi="Arial"/>
            <w:color w:val="000000"/>
            <w:sz w:val="18"/>
            <w:szCs w:val="18"/>
          </w:rPr>
          <w:delText>, 160(5), pp.2107–14.</w:delText>
        </w:r>
      </w:del>
    </w:p>
    <w:p w14:paraId="2435A7ED" w14:textId="08630BC7" w:rsidR="0020061D" w:rsidRPr="00434CF6" w:rsidDel="002D1117" w:rsidRDefault="00766C9B">
      <w:pPr>
        <w:spacing w:line="360" w:lineRule="auto"/>
        <w:ind w:left="480" w:hanging="480"/>
        <w:jc w:val="both"/>
        <w:rPr>
          <w:del w:id="5414" w:author="Nelly Wagner" w:date="2017-01-22T10:57:00Z"/>
          <w:rFonts w:ascii="Arial" w:hAnsi="Arial"/>
          <w:color w:val="000000"/>
          <w:sz w:val="18"/>
          <w:szCs w:val="18"/>
        </w:rPr>
      </w:pPr>
      <w:del w:id="5415" w:author="Nelly Wagner" w:date="2017-01-22T10:57:00Z">
        <w:r w:rsidRPr="00434CF6" w:rsidDel="002D1117">
          <w:rPr>
            <w:rFonts w:ascii="Arial" w:hAnsi="Arial"/>
            <w:color w:val="000000"/>
            <w:sz w:val="18"/>
            <w:szCs w:val="18"/>
          </w:rPr>
          <w:delText xml:space="preserve">Lauber, K. et al., 2003. Apoptotic Cells Induce Migration of Phagocytes via Caspase-3-Mediated Release of a Lipid Attraction Signal. </w:delText>
        </w:r>
        <w:r w:rsidRPr="00434CF6" w:rsidDel="002D1117">
          <w:rPr>
            <w:rFonts w:ascii="Arial" w:hAnsi="Arial"/>
            <w:i/>
            <w:color w:val="000000"/>
            <w:sz w:val="18"/>
            <w:szCs w:val="18"/>
          </w:rPr>
          <w:delText>Cell</w:delText>
        </w:r>
        <w:r w:rsidRPr="00434CF6" w:rsidDel="002D1117">
          <w:rPr>
            <w:rFonts w:ascii="Arial" w:hAnsi="Arial"/>
            <w:color w:val="000000"/>
            <w:sz w:val="18"/>
            <w:szCs w:val="18"/>
          </w:rPr>
          <w:delText>, 113, pp.717–730.</w:delText>
        </w:r>
      </w:del>
    </w:p>
    <w:p w14:paraId="3977E293" w14:textId="4BDA20B3" w:rsidR="0020061D" w:rsidRPr="00434CF6" w:rsidDel="002D1117" w:rsidRDefault="00766C9B">
      <w:pPr>
        <w:spacing w:line="360" w:lineRule="auto"/>
        <w:ind w:left="480" w:hanging="480"/>
        <w:jc w:val="both"/>
        <w:rPr>
          <w:del w:id="5416" w:author="Nelly Wagner" w:date="2017-01-22T10:58:00Z"/>
          <w:rFonts w:ascii="Arial" w:hAnsi="Arial"/>
          <w:color w:val="000000"/>
          <w:sz w:val="18"/>
          <w:szCs w:val="18"/>
        </w:rPr>
      </w:pPr>
      <w:del w:id="5417" w:author="Nelly Wagner" w:date="2017-01-22T10:58:00Z">
        <w:r w:rsidRPr="00434CF6" w:rsidDel="002D1117">
          <w:rPr>
            <w:rFonts w:ascii="Arial" w:hAnsi="Arial"/>
            <w:color w:val="000000"/>
            <w:sz w:val="18"/>
            <w:szCs w:val="18"/>
          </w:rPr>
          <w:delText xml:space="preserve">Lavigne, J.-P. et al., 2013. Influence of a high-glucose diet on the sensitivity of </w:delText>
        </w:r>
        <w:r w:rsidRPr="00434CF6" w:rsidDel="002D1117">
          <w:rPr>
            <w:rFonts w:ascii="Arial" w:hAnsi="Arial"/>
            <w:i/>
            <w:iCs/>
            <w:color w:val="000000"/>
            <w:sz w:val="18"/>
            <w:szCs w:val="18"/>
          </w:rPr>
          <w:delText>Caenorhabditis elegans</w:delText>
        </w:r>
        <w:r w:rsidRPr="00434CF6" w:rsidDel="002D1117">
          <w:rPr>
            <w:rFonts w:ascii="Arial" w:hAnsi="Arial"/>
            <w:color w:val="000000"/>
            <w:sz w:val="18"/>
            <w:szCs w:val="18"/>
          </w:rPr>
          <w:delText xml:space="preserve"> towards </w:delText>
        </w:r>
        <w:r w:rsidRPr="00434CF6" w:rsidDel="002D1117">
          <w:rPr>
            <w:rFonts w:ascii="Arial" w:hAnsi="Arial"/>
            <w:i/>
            <w:iCs/>
            <w:color w:val="000000"/>
            <w:sz w:val="18"/>
            <w:szCs w:val="18"/>
          </w:rPr>
          <w:delText>Escherichia coli</w:delText>
        </w:r>
        <w:r w:rsidRPr="00434CF6" w:rsidDel="002D1117">
          <w:rPr>
            <w:rFonts w:ascii="Arial" w:hAnsi="Arial"/>
            <w:color w:val="000000"/>
            <w:sz w:val="18"/>
            <w:szCs w:val="18"/>
          </w:rPr>
          <w:delText xml:space="preserve"> and </w:delText>
        </w:r>
        <w:r w:rsidRPr="00434CF6" w:rsidDel="002D1117">
          <w:rPr>
            <w:rFonts w:ascii="Arial" w:hAnsi="Arial"/>
            <w:i/>
            <w:iCs/>
            <w:color w:val="000000"/>
            <w:sz w:val="18"/>
            <w:szCs w:val="18"/>
          </w:rPr>
          <w:delText xml:space="preserve">Staphylococcus aureus </w:delText>
        </w:r>
        <w:r w:rsidRPr="00434CF6" w:rsidDel="002D1117">
          <w:rPr>
            <w:rFonts w:ascii="Arial" w:hAnsi="Arial"/>
            <w:color w:val="000000"/>
            <w:sz w:val="18"/>
            <w:szCs w:val="18"/>
          </w:rPr>
          <w:delText xml:space="preserve">strains. </w:delText>
        </w:r>
        <w:r w:rsidRPr="00434CF6" w:rsidDel="002D1117">
          <w:rPr>
            <w:rFonts w:ascii="Arial" w:hAnsi="Arial"/>
            <w:i/>
            <w:color w:val="000000"/>
            <w:sz w:val="18"/>
            <w:szCs w:val="18"/>
          </w:rPr>
          <w:delText>Microbes and infection</w:delText>
        </w:r>
        <w:r w:rsidRPr="00434CF6" w:rsidDel="002D1117">
          <w:rPr>
            <w:rFonts w:ascii="Arial" w:hAnsi="Arial"/>
            <w:color w:val="000000"/>
            <w:sz w:val="18"/>
            <w:szCs w:val="18"/>
          </w:rPr>
          <w:delText>, 15(8-9), pp.540–9.</w:delText>
        </w:r>
      </w:del>
    </w:p>
    <w:p w14:paraId="473BF313" w14:textId="6ADFC78C" w:rsidR="0020061D" w:rsidRPr="00434CF6" w:rsidDel="002D1117" w:rsidRDefault="00766C9B">
      <w:pPr>
        <w:spacing w:line="360" w:lineRule="auto"/>
        <w:ind w:left="480" w:hanging="480"/>
        <w:jc w:val="both"/>
        <w:rPr>
          <w:del w:id="5418" w:author="Nelly Wagner" w:date="2017-01-22T10:58:00Z"/>
          <w:rFonts w:ascii="Arial" w:hAnsi="Arial"/>
          <w:color w:val="000000"/>
          <w:sz w:val="18"/>
          <w:szCs w:val="18"/>
        </w:rPr>
      </w:pPr>
      <w:del w:id="5419" w:author="Nelly Wagner" w:date="2017-01-22T10:58:00Z">
        <w:r w:rsidRPr="00434CF6" w:rsidDel="002D1117">
          <w:rPr>
            <w:rFonts w:ascii="Arial" w:hAnsi="Arial"/>
            <w:color w:val="000000"/>
            <w:sz w:val="18"/>
            <w:szCs w:val="18"/>
          </w:rPr>
          <w:delText xml:space="preserve">Law, V. et al., 2013. DrugBank 4.0: shedding new light on drug metabolism. </w:delText>
        </w:r>
        <w:r w:rsidRPr="00434CF6" w:rsidDel="002D1117">
          <w:rPr>
            <w:rFonts w:ascii="Arial" w:hAnsi="Arial"/>
            <w:i/>
            <w:color w:val="000000"/>
            <w:sz w:val="18"/>
            <w:szCs w:val="18"/>
          </w:rPr>
          <w:delText>Nucleic acids research</w:delText>
        </w:r>
        <w:r w:rsidRPr="00434CF6" w:rsidDel="002D1117">
          <w:rPr>
            <w:rFonts w:ascii="Arial" w:hAnsi="Arial"/>
            <w:color w:val="000000"/>
            <w:sz w:val="18"/>
            <w:szCs w:val="18"/>
          </w:rPr>
          <w:delText>, (9), pp.1–7.</w:delText>
        </w:r>
      </w:del>
    </w:p>
    <w:p w14:paraId="61E8F94A" w14:textId="71E5A004" w:rsidR="0020061D" w:rsidRPr="00434CF6" w:rsidDel="002D1117" w:rsidRDefault="00766C9B">
      <w:pPr>
        <w:spacing w:line="360" w:lineRule="auto"/>
        <w:ind w:left="480" w:hanging="480"/>
        <w:jc w:val="both"/>
        <w:rPr>
          <w:del w:id="5420" w:author="Nelly Wagner" w:date="2017-01-22T10:59:00Z"/>
          <w:rFonts w:ascii="Arial" w:hAnsi="Arial"/>
          <w:color w:val="000000"/>
          <w:sz w:val="18"/>
          <w:szCs w:val="18"/>
        </w:rPr>
      </w:pPr>
      <w:del w:id="5421" w:author="Nelly Wagner" w:date="2017-01-22T10:59:00Z">
        <w:r w:rsidRPr="00434CF6" w:rsidDel="002D1117">
          <w:rPr>
            <w:rFonts w:ascii="Arial" w:hAnsi="Arial"/>
            <w:color w:val="000000"/>
            <w:sz w:val="18"/>
            <w:szCs w:val="18"/>
          </w:rPr>
          <w:delText xml:space="preserve">Li, L. et al., 2012. Live Imaging Reveals Differing Roles of Macrophages and Neutrophils during Zebrafish Tail Fin Regeneration. </w:delText>
        </w:r>
        <w:r w:rsidRPr="00434CF6" w:rsidDel="002D1117">
          <w:rPr>
            <w:rFonts w:ascii="Arial" w:hAnsi="Arial"/>
            <w:i/>
            <w:color w:val="000000"/>
            <w:sz w:val="18"/>
            <w:szCs w:val="18"/>
          </w:rPr>
          <w:delText>The Journal of biological chemistry</w:delText>
        </w:r>
        <w:r w:rsidRPr="00434CF6" w:rsidDel="002D1117">
          <w:rPr>
            <w:rFonts w:ascii="Arial" w:hAnsi="Arial"/>
            <w:color w:val="000000"/>
            <w:sz w:val="18"/>
            <w:szCs w:val="18"/>
          </w:rPr>
          <w:delText>, 287(30), pp.25353–60.</w:delText>
        </w:r>
      </w:del>
    </w:p>
    <w:p w14:paraId="41B08079" w14:textId="072EFE66" w:rsidR="0020061D" w:rsidRPr="00434CF6" w:rsidDel="002D1117" w:rsidRDefault="00766C9B">
      <w:pPr>
        <w:spacing w:line="360" w:lineRule="auto"/>
        <w:ind w:left="480" w:hanging="480"/>
        <w:jc w:val="both"/>
        <w:rPr>
          <w:del w:id="5422" w:author="Nelly Wagner" w:date="2017-01-22T10:59:00Z"/>
          <w:rFonts w:ascii="Arial" w:hAnsi="Arial"/>
          <w:color w:val="000000"/>
          <w:sz w:val="18"/>
          <w:szCs w:val="18"/>
        </w:rPr>
      </w:pPr>
      <w:del w:id="5423" w:author="Nelly Wagner" w:date="2017-01-22T10:59:00Z">
        <w:r w:rsidRPr="00434CF6" w:rsidDel="002D1117">
          <w:rPr>
            <w:rFonts w:ascii="Arial" w:hAnsi="Arial"/>
            <w:color w:val="000000"/>
            <w:sz w:val="18"/>
            <w:szCs w:val="18"/>
          </w:rPr>
          <w:delText xml:space="preserve">Lieschke, G.J. et al., 2001. Morphologic and functional characterization of granulocytes and macrophages in embryonic and adult zebrafish. </w:delText>
        </w:r>
        <w:r w:rsidRPr="00434CF6" w:rsidDel="002D1117">
          <w:rPr>
            <w:rFonts w:ascii="Arial" w:hAnsi="Arial"/>
            <w:i/>
            <w:color w:val="000000"/>
            <w:sz w:val="18"/>
            <w:szCs w:val="18"/>
          </w:rPr>
          <w:delText>Blood</w:delText>
        </w:r>
        <w:r w:rsidRPr="00434CF6" w:rsidDel="002D1117">
          <w:rPr>
            <w:rFonts w:ascii="Arial" w:hAnsi="Arial"/>
            <w:color w:val="000000"/>
            <w:sz w:val="18"/>
            <w:szCs w:val="18"/>
          </w:rPr>
          <w:delText>, 98(10), pp.3087–3096.</w:delText>
        </w:r>
      </w:del>
    </w:p>
    <w:p w14:paraId="2B3D6DB6" w14:textId="22AC1C44" w:rsidR="0020061D" w:rsidRPr="00434CF6" w:rsidDel="009A33D4" w:rsidRDefault="00766C9B">
      <w:pPr>
        <w:spacing w:line="360" w:lineRule="auto"/>
        <w:ind w:left="480" w:hanging="480"/>
        <w:jc w:val="both"/>
        <w:rPr>
          <w:del w:id="5424" w:author="Nelly Wagner" w:date="2017-01-22T11:01:00Z"/>
          <w:rFonts w:ascii="Arial" w:hAnsi="Arial"/>
          <w:color w:val="000000"/>
          <w:sz w:val="18"/>
          <w:szCs w:val="18"/>
        </w:rPr>
      </w:pPr>
      <w:del w:id="5425" w:author="Nelly Wagner" w:date="2017-01-22T11:01:00Z">
        <w:r w:rsidRPr="00434CF6" w:rsidDel="009A33D4">
          <w:rPr>
            <w:rFonts w:ascii="Arial" w:hAnsi="Arial"/>
            <w:color w:val="000000"/>
            <w:sz w:val="18"/>
            <w:szCs w:val="18"/>
          </w:rPr>
          <w:delText xml:space="preserve">Liese, J. et al., 2012. Intravital two-photon microscopy of host – pathogen interactions in a mouse model of </w:delText>
        </w:r>
        <w:r w:rsidRPr="00434CF6" w:rsidDel="009A33D4">
          <w:rPr>
            <w:rFonts w:ascii="Arial" w:hAnsi="Arial"/>
            <w:i/>
            <w:iCs/>
            <w:color w:val="000000"/>
            <w:sz w:val="18"/>
            <w:szCs w:val="18"/>
          </w:rPr>
          <w:delText>Staphylococcus aureus</w:delText>
        </w:r>
        <w:r w:rsidRPr="00434CF6" w:rsidDel="009A33D4">
          <w:rPr>
            <w:rFonts w:ascii="Arial" w:hAnsi="Arial"/>
            <w:color w:val="000000"/>
            <w:sz w:val="18"/>
            <w:szCs w:val="18"/>
          </w:rPr>
          <w:delText xml:space="preserve"> skin abscess formation. </w:delText>
        </w:r>
        <w:r w:rsidRPr="00434CF6" w:rsidDel="009A33D4">
          <w:rPr>
            <w:rFonts w:ascii="Arial" w:hAnsi="Arial"/>
            <w:i/>
            <w:color w:val="000000"/>
            <w:sz w:val="18"/>
            <w:szCs w:val="18"/>
          </w:rPr>
          <w:delText>Cellular microbiology</w:delText>
        </w:r>
        <w:r w:rsidRPr="00434CF6" w:rsidDel="009A33D4">
          <w:rPr>
            <w:rFonts w:ascii="Arial" w:hAnsi="Arial"/>
            <w:color w:val="000000"/>
            <w:sz w:val="18"/>
            <w:szCs w:val="18"/>
          </w:rPr>
          <w:delText>.</w:delText>
        </w:r>
      </w:del>
    </w:p>
    <w:p w14:paraId="6EA6AB18" w14:textId="40357EEE" w:rsidR="0020061D" w:rsidRPr="00434CF6" w:rsidDel="009A33D4" w:rsidRDefault="00766C9B">
      <w:pPr>
        <w:spacing w:line="360" w:lineRule="auto"/>
        <w:ind w:left="480" w:hanging="480"/>
        <w:jc w:val="both"/>
        <w:rPr>
          <w:del w:id="5426" w:author="Nelly Wagner" w:date="2017-01-22T11:02:00Z"/>
          <w:rFonts w:ascii="Arial" w:hAnsi="Arial"/>
          <w:color w:val="000000"/>
          <w:sz w:val="18"/>
          <w:szCs w:val="18"/>
        </w:rPr>
      </w:pPr>
      <w:del w:id="5427" w:author="Nelly Wagner" w:date="2017-01-22T11:02:00Z">
        <w:r w:rsidRPr="00434CF6" w:rsidDel="009A33D4">
          <w:rPr>
            <w:rFonts w:ascii="Arial" w:hAnsi="Arial"/>
            <w:color w:val="000000"/>
            <w:sz w:val="18"/>
            <w:szCs w:val="18"/>
          </w:rPr>
          <w:delText xml:space="preserve">Linares, J.F. et al., 2006. Antibiotics as intermicrobial signaling agents instead of weapons. </w:delText>
        </w:r>
        <w:r w:rsidRPr="00434CF6" w:rsidDel="009A33D4">
          <w:rPr>
            <w:rFonts w:ascii="Arial" w:hAnsi="Arial"/>
            <w:i/>
            <w:color w:val="000000"/>
            <w:sz w:val="18"/>
            <w:szCs w:val="18"/>
          </w:rPr>
          <w:delText>Proceedings of the National Academy of Sciences of the United States of America</w:delText>
        </w:r>
        <w:r w:rsidRPr="00434CF6" w:rsidDel="009A33D4">
          <w:rPr>
            <w:rFonts w:ascii="Arial" w:hAnsi="Arial"/>
            <w:color w:val="000000"/>
            <w:sz w:val="18"/>
            <w:szCs w:val="18"/>
          </w:rPr>
          <w:delText>, 103(51).</w:delText>
        </w:r>
      </w:del>
    </w:p>
    <w:p w14:paraId="0AFE989B" w14:textId="2EE9D19D" w:rsidR="0020061D" w:rsidRPr="00434CF6" w:rsidDel="009A33D4" w:rsidRDefault="00766C9B">
      <w:pPr>
        <w:spacing w:line="360" w:lineRule="auto"/>
        <w:ind w:left="480" w:hanging="480"/>
        <w:jc w:val="both"/>
        <w:rPr>
          <w:del w:id="5428" w:author="Nelly Wagner" w:date="2017-01-22T11:03:00Z"/>
          <w:rFonts w:ascii="Arial" w:hAnsi="Arial"/>
          <w:color w:val="000000"/>
          <w:sz w:val="18"/>
          <w:szCs w:val="18"/>
        </w:rPr>
      </w:pPr>
      <w:del w:id="5429" w:author="Nelly Wagner" w:date="2017-01-22T11:03:00Z">
        <w:r w:rsidRPr="00434CF6" w:rsidDel="009A33D4">
          <w:rPr>
            <w:rFonts w:ascii="Arial" w:hAnsi="Arial"/>
            <w:color w:val="000000"/>
            <w:sz w:val="18"/>
            <w:szCs w:val="18"/>
          </w:rPr>
          <w:delText xml:space="preserve">Lindmark,  A, Persson,  A M. &amp; Olsson, L., 1990. Biosynthesis and processing of cathepsin G and neutrophil elastase in the leukemic myeloid cell line U-937. </w:delText>
        </w:r>
        <w:r w:rsidRPr="00434CF6" w:rsidDel="009A33D4">
          <w:rPr>
            <w:rFonts w:ascii="Arial" w:hAnsi="Arial"/>
            <w:i/>
            <w:color w:val="000000"/>
            <w:sz w:val="18"/>
            <w:szCs w:val="18"/>
          </w:rPr>
          <w:delText>Blood</w:delText>
        </w:r>
        <w:r w:rsidRPr="00434CF6" w:rsidDel="009A33D4">
          <w:rPr>
            <w:rFonts w:ascii="Arial" w:hAnsi="Arial"/>
            <w:color w:val="000000"/>
            <w:sz w:val="18"/>
            <w:szCs w:val="18"/>
          </w:rPr>
          <w:delText>, 76(11), pp.2374–80.</w:delText>
        </w:r>
      </w:del>
    </w:p>
    <w:p w14:paraId="6431208A" w14:textId="75B9D865" w:rsidR="0020061D" w:rsidRPr="00434CF6" w:rsidDel="009A33D4" w:rsidRDefault="00766C9B">
      <w:pPr>
        <w:spacing w:line="360" w:lineRule="auto"/>
        <w:ind w:left="480" w:hanging="480"/>
        <w:jc w:val="both"/>
        <w:rPr>
          <w:del w:id="5430" w:author="Nelly Wagner" w:date="2017-01-22T11:03:00Z"/>
          <w:rFonts w:ascii="Arial" w:hAnsi="Arial"/>
          <w:color w:val="000000"/>
          <w:sz w:val="18"/>
          <w:szCs w:val="18"/>
        </w:rPr>
      </w:pPr>
      <w:del w:id="5431" w:author="Nelly Wagner" w:date="2017-01-22T11:03:00Z">
        <w:r w:rsidRPr="00434CF6" w:rsidDel="009A33D4">
          <w:rPr>
            <w:rFonts w:ascii="Arial" w:hAnsi="Arial"/>
            <w:color w:val="000000"/>
            <w:sz w:val="18"/>
            <w:szCs w:val="18"/>
          </w:rPr>
          <w:delText xml:space="preserve">López-Muñoz, A. et al., 2011. Evolutionary conserved pro-inflammatory and antigen presentation functions of zebrafish IFNγ revealed by transcriptomic and functional analysis. </w:delText>
        </w:r>
        <w:r w:rsidRPr="00434CF6" w:rsidDel="009A33D4">
          <w:rPr>
            <w:rFonts w:ascii="Arial" w:hAnsi="Arial"/>
            <w:i/>
            <w:color w:val="000000"/>
            <w:sz w:val="18"/>
            <w:szCs w:val="18"/>
          </w:rPr>
          <w:delText>Molecular immunology</w:delText>
        </w:r>
        <w:r w:rsidRPr="00434CF6" w:rsidDel="009A33D4">
          <w:rPr>
            <w:rFonts w:ascii="Arial" w:hAnsi="Arial"/>
            <w:color w:val="000000"/>
            <w:sz w:val="18"/>
            <w:szCs w:val="18"/>
          </w:rPr>
          <w:delText>, 48(9-10), pp.1073–83.</w:delText>
        </w:r>
      </w:del>
    </w:p>
    <w:p w14:paraId="4BBA2ABE" w14:textId="6E93620C" w:rsidR="0020061D" w:rsidRPr="00434CF6" w:rsidDel="009A33D4" w:rsidRDefault="00766C9B">
      <w:pPr>
        <w:spacing w:line="360" w:lineRule="auto"/>
        <w:ind w:left="480" w:hanging="480"/>
        <w:jc w:val="both"/>
        <w:rPr>
          <w:del w:id="5432" w:author="Nelly Wagner" w:date="2017-01-22T11:04:00Z"/>
          <w:rFonts w:ascii="Arial" w:hAnsi="Arial"/>
          <w:color w:val="FF3333"/>
          <w:sz w:val="18"/>
          <w:szCs w:val="18"/>
        </w:rPr>
      </w:pPr>
      <w:del w:id="5433" w:author="Nelly Wagner" w:date="2017-01-22T11:04:00Z">
        <w:r w:rsidRPr="00434CF6" w:rsidDel="009A33D4">
          <w:rPr>
            <w:rFonts w:ascii="Arial" w:hAnsi="Arial"/>
            <w:color w:val="000000"/>
            <w:sz w:val="18"/>
            <w:szCs w:val="18"/>
          </w:rPr>
          <w:delText xml:space="preserve">Mackay, I.R. et al., 2000. Immunodeficiency Diseases Caused by Defects in Phagocytes. </w:delText>
        </w:r>
        <w:r w:rsidRPr="00434CF6" w:rsidDel="009A33D4">
          <w:rPr>
            <w:rFonts w:ascii="Arial" w:hAnsi="Arial"/>
            <w:i/>
            <w:color w:val="000000"/>
            <w:sz w:val="18"/>
            <w:szCs w:val="18"/>
          </w:rPr>
          <w:delText>New England Journal of Medicine</w:delText>
        </w:r>
        <w:r w:rsidRPr="00434CF6" w:rsidDel="009A33D4">
          <w:rPr>
            <w:rFonts w:ascii="Arial" w:hAnsi="Arial"/>
            <w:color w:val="000000"/>
            <w:sz w:val="18"/>
            <w:szCs w:val="18"/>
          </w:rPr>
          <w:delText>, 343(23), pp.1703–1714.</w:delText>
        </w:r>
      </w:del>
    </w:p>
    <w:p w14:paraId="4006A858" w14:textId="7F67B620" w:rsidR="0020061D" w:rsidRPr="00434CF6" w:rsidDel="009A33D4" w:rsidRDefault="00766C9B">
      <w:pPr>
        <w:spacing w:line="360" w:lineRule="auto"/>
        <w:ind w:left="480" w:hanging="480"/>
        <w:jc w:val="both"/>
        <w:rPr>
          <w:del w:id="5434" w:author="Nelly Wagner" w:date="2017-01-22T11:04:00Z"/>
          <w:rFonts w:ascii="Arial" w:hAnsi="Arial"/>
          <w:color w:val="000000"/>
          <w:sz w:val="18"/>
          <w:szCs w:val="18"/>
        </w:rPr>
      </w:pPr>
      <w:del w:id="5435" w:author="Nelly Wagner" w:date="2017-01-22T11:04:00Z">
        <w:r w:rsidRPr="00434CF6" w:rsidDel="009A33D4">
          <w:rPr>
            <w:rFonts w:ascii="Arial" w:hAnsi="Arial"/>
            <w:color w:val="000000"/>
            <w:sz w:val="18"/>
            <w:szCs w:val="18"/>
          </w:rPr>
          <w:delText xml:space="preserve">E.K. Macrae, J.K. Spitznagel (1975). Ultrastructural localization of cationic proteins in cytoplasmic granules of chicken and rabbit polymorphonuclear leukocytes. Journal of Cell Science 1975 17:79-94. </w:delText>
        </w:r>
      </w:del>
    </w:p>
    <w:p w14:paraId="5A751255" w14:textId="0A25DB90" w:rsidR="0020061D" w:rsidRPr="00434CF6" w:rsidDel="009A33D4" w:rsidRDefault="00766C9B">
      <w:pPr>
        <w:spacing w:line="360" w:lineRule="auto"/>
        <w:ind w:left="480" w:hanging="480"/>
        <w:jc w:val="both"/>
        <w:rPr>
          <w:del w:id="5436" w:author="Nelly Wagner" w:date="2017-01-22T11:05:00Z"/>
          <w:rFonts w:ascii="Arial" w:hAnsi="Arial"/>
          <w:color w:val="000000"/>
          <w:sz w:val="18"/>
          <w:szCs w:val="18"/>
        </w:rPr>
      </w:pPr>
      <w:del w:id="5437" w:author="Nelly Wagner" w:date="2017-01-22T11:05:00Z">
        <w:r w:rsidRPr="00434CF6" w:rsidDel="009A33D4">
          <w:rPr>
            <w:rFonts w:ascii="Arial" w:hAnsi="Arial"/>
            <w:color w:val="000000"/>
            <w:sz w:val="18"/>
            <w:szCs w:val="18"/>
          </w:rPr>
          <w:delText xml:space="preserve">Magatti, M. et al., 2016. Human amnion favours tissue repair by inducing the M1- to-M2 switch and enhancing M2 macrophage features. </w:delText>
        </w:r>
        <w:r w:rsidRPr="00434CF6" w:rsidDel="009A33D4">
          <w:rPr>
            <w:rFonts w:ascii="Arial" w:hAnsi="Arial"/>
            <w:i/>
            <w:color w:val="000000"/>
            <w:sz w:val="18"/>
            <w:szCs w:val="18"/>
          </w:rPr>
          <w:delText>Journal of tissue engineering and regenerative medicine</w:delText>
        </w:r>
        <w:r w:rsidRPr="00434CF6" w:rsidDel="009A33D4">
          <w:rPr>
            <w:rFonts w:ascii="Arial" w:hAnsi="Arial"/>
            <w:color w:val="000000"/>
            <w:sz w:val="18"/>
            <w:szCs w:val="18"/>
          </w:rPr>
          <w:delText>, pp.524–531.</w:delText>
        </w:r>
      </w:del>
    </w:p>
    <w:p w14:paraId="584D22F7" w14:textId="472045FC" w:rsidR="0020061D" w:rsidRPr="00434CF6" w:rsidDel="009A33D4" w:rsidRDefault="00766C9B">
      <w:pPr>
        <w:pStyle w:val="TextBody"/>
        <w:spacing w:after="0" w:line="360" w:lineRule="auto"/>
        <w:ind w:left="480" w:hanging="480"/>
        <w:jc w:val="both"/>
        <w:rPr>
          <w:del w:id="5438" w:author="Nelly Wagner" w:date="2017-01-22T11:06:00Z"/>
          <w:rFonts w:ascii="Arial" w:hAnsi="Arial"/>
          <w:color w:val="000000"/>
          <w:sz w:val="18"/>
          <w:szCs w:val="18"/>
        </w:rPr>
      </w:pPr>
      <w:del w:id="5439" w:author="Nelly Wagner" w:date="2017-01-22T11:06:00Z">
        <w:r w:rsidRPr="00434CF6" w:rsidDel="009A33D4">
          <w:rPr>
            <w:rFonts w:ascii="Arial" w:hAnsi="Arial"/>
            <w:color w:val="000000"/>
            <w:sz w:val="18"/>
            <w:szCs w:val="18"/>
          </w:rPr>
          <w:delText xml:space="preserve">Magness, S.T. et al., 2004. </w:delText>
        </w:r>
        <w:r w:rsidRPr="00434CF6" w:rsidDel="009A33D4">
          <w:rPr>
            <w:rFonts w:ascii="Arial" w:hAnsi="Arial"/>
            <w:i/>
            <w:iCs/>
            <w:color w:val="000000"/>
            <w:sz w:val="18"/>
            <w:szCs w:val="18"/>
          </w:rPr>
          <w:delText>In Vivo</w:delText>
        </w:r>
        <w:r w:rsidRPr="00434CF6" w:rsidDel="009A33D4">
          <w:rPr>
            <w:rFonts w:ascii="Arial" w:hAnsi="Arial"/>
            <w:color w:val="000000"/>
            <w:sz w:val="18"/>
            <w:szCs w:val="18"/>
          </w:rPr>
          <w:delText xml:space="preserve"> Pattern of Lipopolysaccharide and Anti-CD3-Induced NF-κB Activation Using a Novel Gene-Targeted Enhanced GFP Reporter Gene Mouse. </w:delText>
        </w:r>
        <w:r w:rsidRPr="00434CF6" w:rsidDel="009A33D4">
          <w:rPr>
            <w:rFonts w:ascii="Arial" w:hAnsi="Arial"/>
            <w:i/>
            <w:color w:val="000000"/>
            <w:sz w:val="18"/>
            <w:szCs w:val="18"/>
          </w:rPr>
          <w:delText>The Journal of Immunology</w:delText>
        </w:r>
        <w:r w:rsidRPr="00434CF6" w:rsidDel="009A33D4">
          <w:rPr>
            <w:rFonts w:ascii="Arial" w:hAnsi="Arial"/>
            <w:color w:val="000000"/>
            <w:sz w:val="18"/>
            <w:szCs w:val="18"/>
          </w:rPr>
          <w:delText>, 173(3), pp.1561–1570.</w:delText>
        </w:r>
      </w:del>
    </w:p>
    <w:p w14:paraId="224340A3" w14:textId="4F0F6406" w:rsidR="0020061D" w:rsidRPr="00434CF6" w:rsidDel="009A33D4" w:rsidRDefault="00766C9B">
      <w:pPr>
        <w:spacing w:line="360" w:lineRule="auto"/>
        <w:ind w:left="480" w:hanging="480"/>
        <w:jc w:val="both"/>
        <w:rPr>
          <w:del w:id="5440" w:author="Nelly Wagner" w:date="2017-01-22T11:06:00Z"/>
          <w:rFonts w:ascii="Arial" w:hAnsi="Arial"/>
          <w:color w:val="000000"/>
          <w:sz w:val="18"/>
          <w:szCs w:val="18"/>
        </w:rPr>
      </w:pPr>
      <w:del w:id="5441" w:author="Nelly Wagner" w:date="2017-01-22T11:06:00Z">
        <w:r w:rsidRPr="00434CF6" w:rsidDel="009A33D4">
          <w:rPr>
            <w:rFonts w:ascii="Arial" w:hAnsi="Arial"/>
            <w:color w:val="000000"/>
            <w:sz w:val="18"/>
            <w:szCs w:val="18"/>
          </w:rPr>
          <w:delText xml:space="preserve">Malachowa, N. et al., 2016. Contribution of </w:delText>
        </w:r>
        <w:r w:rsidRPr="00434CF6" w:rsidDel="009A33D4">
          <w:rPr>
            <w:rFonts w:ascii="Arial" w:hAnsi="Arial"/>
            <w:i/>
            <w:iCs/>
            <w:color w:val="000000"/>
            <w:sz w:val="18"/>
            <w:szCs w:val="18"/>
          </w:rPr>
          <w:delText>Staphylococcus aureus</w:delText>
        </w:r>
        <w:r w:rsidRPr="00434CF6" w:rsidDel="009A33D4">
          <w:rPr>
            <w:rFonts w:ascii="Arial" w:hAnsi="Arial"/>
            <w:color w:val="000000"/>
            <w:sz w:val="18"/>
            <w:szCs w:val="18"/>
          </w:rPr>
          <w:delText xml:space="preserve"> Coagulases and Clumping Factor A to Abscess Formation in a Rabbit Model of Skin and Soft Tissue Infection. </w:delText>
        </w:r>
        <w:r w:rsidRPr="00434CF6" w:rsidDel="009A33D4">
          <w:rPr>
            <w:rFonts w:ascii="Arial" w:hAnsi="Arial"/>
            <w:i/>
            <w:color w:val="000000"/>
            <w:sz w:val="18"/>
            <w:szCs w:val="18"/>
          </w:rPr>
          <w:delText>PLoS ONE</w:delText>
        </w:r>
        <w:r w:rsidRPr="00434CF6" w:rsidDel="009A33D4">
          <w:rPr>
            <w:rFonts w:ascii="Arial" w:hAnsi="Arial"/>
            <w:color w:val="000000"/>
            <w:sz w:val="18"/>
            <w:szCs w:val="18"/>
          </w:rPr>
          <w:delText>, 11(6).</w:delText>
        </w:r>
      </w:del>
    </w:p>
    <w:p w14:paraId="09137E11" w14:textId="65600518" w:rsidR="0020061D" w:rsidRPr="00434CF6" w:rsidDel="009A33D4" w:rsidRDefault="00766C9B">
      <w:pPr>
        <w:spacing w:line="360" w:lineRule="auto"/>
        <w:ind w:left="480" w:hanging="480"/>
        <w:jc w:val="both"/>
        <w:rPr>
          <w:del w:id="5442" w:author="Nelly Wagner" w:date="2017-01-22T11:07:00Z"/>
          <w:rFonts w:ascii="Arial" w:hAnsi="Arial"/>
          <w:color w:val="000000"/>
          <w:sz w:val="18"/>
          <w:szCs w:val="18"/>
        </w:rPr>
      </w:pPr>
      <w:del w:id="5443" w:author="Nelly Wagner" w:date="2017-01-22T11:07:00Z">
        <w:r w:rsidRPr="00434CF6" w:rsidDel="009A33D4">
          <w:rPr>
            <w:rFonts w:ascii="Arial" w:hAnsi="Arial"/>
            <w:color w:val="000000"/>
            <w:sz w:val="18"/>
            <w:szCs w:val="18"/>
          </w:rPr>
          <w:delText xml:space="preserve">Malachowa, N., Kobayashi, S.D., Freedman, B., Dorward, D.W. &amp; Deleo, F.R., 2013. </w:delText>
        </w:r>
        <w:r w:rsidRPr="00434CF6" w:rsidDel="009A33D4">
          <w:rPr>
            <w:rFonts w:ascii="Arial" w:hAnsi="Arial"/>
            <w:i/>
            <w:iCs/>
            <w:color w:val="000000"/>
            <w:sz w:val="18"/>
            <w:szCs w:val="18"/>
          </w:rPr>
          <w:delText>Staphylococcus aureus</w:delText>
        </w:r>
        <w:r w:rsidRPr="00434CF6" w:rsidDel="009A33D4">
          <w:rPr>
            <w:rFonts w:ascii="Arial" w:hAnsi="Arial"/>
            <w:color w:val="000000"/>
            <w:sz w:val="18"/>
            <w:szCs w:val="18"/>
          </w:rPr>
          <w:delText xml:space="preserve"> Leukotoxin GH Promotes Formation of Neutrophil Extracellular Traps. </w:delText>
        </w:r>
        <w:r w:rsidRPr="00434CF6" w:rsidDel="009A33D4">
          <w:rPr>
            <w:rFonts w:ascii="Arial" w:hAnsi="Arial"/>
            <w:i/>
            <w:color w:val="000000"/>
            <w:sz w:val="18"/>
            <w:szCs w:val="18"/>
          </w:rPr>
          <w:delText>Journal of immunology</w:delText>
        </w:r>
        <w:r w:rsidRPr="00434CF6" w:rsidDel="009A33D4">
          <w:rPr>
            <w:rFonts w:ascii="Arial" w:hAnsi="Arial"/>
            <w:color w:val="000000"/>
            <w:sz w:val="18"/>
            <w:szCs w:val="18"/>
          </w:rPr>
          <w:delText xml:space="preserve">, 191(12), pp.6022–9. </w:delText>
        </w:r>
      </w:del>
    </w:p>
    <w:p w14:paraId="4BD80547" w14:textId="596F2808" w:rsidR="0020061D" w:rsidRPr="00434CF6" w:rsidDel="009A33D4" w:rsidRDefault="00766C9B">
      <w:pPr>
        <w:spacing w:line="360" w:lineRule="auto"/>
        <w:ind w:left="480" w:hanging="480"/>
        <w:jc w:val="both"/>
        <w:rPr>
          <w:del w:id="5444" w:author="Nelly Wagner" w:date="2017-01-22T11:08:00Z"/>
          <w:rFonts w:ascii="Arial" w:hAnsi="Arial"/>
          <w:color w:val="000000"/>
          <w:sz w:val="18"/>
          <w:szCs w:val="18"/>
        </w:rPr>
      </w:pPr>
      <w:del w:id="5445" w:author="Nelly Wagner" w:date="2017-01-22T11:08:00Z">
        <w:r w:rsidRPr="00434CF6" w:rsidDel="009A33D4">
          <w:rPr>
            <w:rFonts w:ascii="Arial" w:hAnsi="Arial"/>
            <w:color w:val="000000"/>
            <w:sz w:val="18"/>
            <w:szCs w:val="18"/>
          </w:rPr>
          <w:delText xml:space="preserve">Mandal P, Novotny M and Hamilton TA, 2005. Lipopolysaccharide induces formyl peptide receptor 1 gene expression in macrophages and neutrophils via transcriptional and posttranscriptional mechanisms. </w:delText>
        </w:r>
        <w:r w:rsidRPr="00434CF6" w:rsidDel="009A33D4">
          <w:rPr>
            <w:rFonts w:ascii="Arial" w:hAnsi="Arial"/>
            <w:i/>
            <w:iCs/>
            <w:color w:val="000000"/>
            <w:sz w:val="18"/>
            <w:szCs w:val="18"/>
          </w:rPr>
          <w:delText>Journal of immunology</w:delText>
        </w:r>
        <w:r w:rsidRPr="00434CF6" w:rsidDel="009A33D4">
          <w:rPr>
            <w:rFonts w:ascii="Arial" w:hAnsi="Arial"/>
            <w:color w:val="000000"/>
            <w:sz w:val="18"/>
            <w:szCs w:val="18"/>
          </w:rPr>
          <w:delText>, 175(9).</w:delText>
        </w:r>
      </w:del>
    </w:p>
    <w:p w14:paraId="394F49FD" w14:textId="28E7B0FE" w:rsidR="0020061D" w:rsidRPr="00434CF6" w:rsidRDefault="00766C9B">
      <w:pPr>
        <w:spacing w:line="360" w:lineRule="auto"/>
        <w:ind w:left="480" w:hanging="480"/>
        <w:jc w:val="both"/>
        <w:rPr>
          <w:ins w:id="5446" w:author="Nelly Wagner" w:date="2017-01-22T11:08:00Z"/>
          <w:rFonts w:ascii="Arial" w:hAnsi="Arial"/>
          <w:color w:val="000000"/>
          <w:sz w:val="18"/>
          <w:szCs w:val="18"/>
        </w:rPr>
      </w:pPr>
      <w:r w:rsidRPr="00434CF6">
        <w:rPr>
          <w:rFonts w:ascii="Arial" w:hAnsi="Arial"/>
          <w:color w:val="000000"/>
          <w:sz w:val="18"/>
          <w:szCs w:val="18"/>
        </w:rPr>
        <w:t xml:space="preserve">Mantovani, A. et al., 2004. The chemokine system in diverse forms of macrophage activation and polarization. </w:t>
      </w:r>
      <w:r w:rsidRPr="00434CF6">
        <w:rPr>
          <w:rFonts w:ascii="Arial" w:hAnsi="Arial"/>
          <w:i/>
          <w:color w:val="000000"/>
          <w:sz w:val="18"/>
          <w:szCs w:val="18"/>
        </w:rPr>
        <w:t>Trends in Immunology</w:t>
      </w:r>
      <w:r w:rsidRPr="00434CF6">
        <w:rPr>
          <w:rFonts w:ascii="Arial" w:hAnsi="Arial"/>
          <w:color w:val="000000"/>
          <w:sz w:val="18"/>
          <w:szCs w:val="18"/>
        </w:rPr>
        <w:t>, 25(12), pp.677–686.</w:t>
      </w:r>
    </w:p>
    <w:p w14:paraId="5B7DB8C5" w14:textId="74B94901" w:rsidR="009A33D4" w:rsidRDefault="009A33D4">
      <w:pPr>
        <w:spacing w:line="360" w:lineRule="auto"/>
        <w:ind w:left="480" w:hanging="480"/>
        <w:jc w:val="both"/>
        <w:rPr>
          <w:ins w:id="5447" w:author="Nelly Wagner" w:date="2017-01-22T14:50:00Z"/>
          <w:rFonts w:ascii="Arial" w:hAnsi="Arial"/>
          <w:sz w:val="18"/>
          <w:szCs w:val="18"/>
        </w:rPr>
      </w:pPr>
      <w:ins w:id="5448" w:author="Nelly Wagner" w:date="2017-01-22T11:08:00Z">
        <w:r w:rsidRPr="00434CF6">
          <w:rPr>
            <w:rFonts w:ascii="Arial" w:hAnsi="Arial"/>
            <w:sz w:val="18"/>
            <w:szCs w:val="18"/>
            <w:rPrChange w:id="5449" w:author="Nelly Wagner" w:date="2017-01-22T13:16:00Z">
              <w:rPr/>
            </w:rPrChange>
          </w:rPr>
          <w:t xml:space="preserve">Marrack P, Blackman M, Kushnir E, Kappler J. The toxicity of staphylococcal enterotoxin B in mice is mediated by T cells. </w:t>
        </w:r>
        <w:r w:rsidRPr="00434CF6">
          <w:rPr>
            <w:rFonts w:ascii="Arial" w:hAnsi="Arial"/>
            <w:i/>
            <w:sz w:val="18"/>
            <w:szCs w:val="18"/>
            <w:rPrChange w:id="5450" w:author="Nelly Wagner" w:date="2017-01-22T13:16:00Z">
              <w:rPr/>
            </w:rPrChange>
          </w:rPr>
          <w:t>Journal of Experimental Medicine</w:t>
        </w:r>
        <w:r w:rsidRPr="00434CF6">
          <w:rPr>
            <w:rFonts w:ascii="Arial" w:hAnsi="Arial"/>
            <w:sz w:val="18"/>
            <w:szCs w:val="18"/>
            <w:rPrChange w:id="5451" w:author="Nelly Wagner" w:date="2017-01-22T13:16:00Z">
              <w:rPr/>
            </w:rPrChange>
          </w:rPr>
          <w:t>. 1990;171(2):455–64.</w:t>
        </w:r>
      </w:ins>
    </w:p>
    <w:p w14:paraId="0332AE58" w14:textId="26879E8F" w:rsidR="00343EB9" w:rsidRPr="00343EB9" w:rsidRDefault="00343EB9">
      <w:pPr>
        <w:spacing w:line="360" w:lineRule="auto"/>
        <w:ind w:left="480" w:hanging="480"/>
        <w:jc w:val="both"/>
        <w:rPr>
          <w:ins w:id="5452" w:author="Nelly Wagner" w:date="2017-01-22T11:09:00Z"/>
          <w:rFonts w:ascii="Arial" w:hAnsi="Arial"/>
          <w:sz w:val="14"/>
          <w:szCs w:val="18"/>
          <w:rPrChange w:id="5453" w:author="Nelly Wagner" w:date="2017-01-22T14:51:00Z">
            <w:rPr>
              <w:ins w:id="5454" w:author="Nelly Wagner" w:date="2017-01-22T11:09:00Z"/>
            </w:rPr>
          </w:rPrChange>
        </w:rPr>
      </w:pPr>
      <w:ins w:id="5455" w:author="Nelly Wagner" w:date="2017-01-22T14:50:00Z">
        <w:r w:rsidRPr="00343EB9">
          <w:rPr>
            <w:rFonts w:ascii="Arial" w:hAnsi="Arial"/>
            <w:sz w:val="18"/>
            <w:rPrChange w:id="5456" w:author="Nelly Wagner" w:date="2017-01-22T14:51:00Z">
              <w:rPr/>
            </w:rPrChange>
          </w:rPr>
          <w:t xml:space="preserve">Marshall EA, Ng KW, Kung SH, Conway EM, Martinez VD, Halvorsen EC, et al. Emerging roles of T helper 17 and regulatory T cells in lung cancer progression and metastasis. </w:t>
        </w:r>
        <w:r w:rsidRPr="00343EB9">
          <w:rPr>
            <w:rFonts w:ascii="Arial" w:hAnsi="Arial"/>
            <w:i/>
            <w:sz w:val="18"/>
            <w:rPrChange w:id="5457" w:author="Nelly Wagner" w:date="2017-01-22T14:51:00Z">
              <w:rPr/>
            </w:rPrChange>
          </w:rPr>
          <w:t>Molecular Cancer</w:t>
        </w:r>
        <w:r w:rsidRPr="00343EB9">
          <w:rPr>
            <w:rFonts w:ascii="Arial" w:hAnsi="Arial"/>
            <w:sz w:val="18"/>
            <w:rPrChange w:id="5458" w:author="Nelly Wagner" w:date="2017-01-22T14:51:00Z">
              <w:rPr/>
            </w:rPrChange>
          </w:rPr>
          <w:t>. 2016;15(1):67.</w:t>
        </w:r>
      </w:ins>
    </w:p>
    <w:p w14:paraId="2C63F0EB" w14:textId="6FF2B9B3" w:rsidR="009A33D4" w:rsidRPr="00434CF6" w:rsidRDefault="009A33D4">
      <w:pPr>
        <w:spacing w:line="360" w:lineRule="auto"/>
        <w:ind w:left="480" w:hanging="480"/>
        <w:jc w:val="both"/>
        <w:rPr>
          <w:ins w:id="5459" w:author="Nelly Wagner" w:date="2017-01-22T11:09:00Z"/>
          <w:rFonts w:ascii="Arial" w:hAnsi="Arial"/>
          <w:sz w:val="18"/>
          <w:szCs w:val="18"/>
          <w:rPrChange w:id="5460" w:author="Nelly Wagner" w:date="2017-01-22T13:16:00Z">
            <w:rPr>
              <w:ins w:id="5461" w:author="Nelly Wagner" w:date="2017-01-22T11:09:00Z"/>
            </w:rPr>
          </w:rPrChange>
        </w:rPr>
      </w:pPr>
      <w:ins w:id="5462" w:author="Nelly Wagner" w:date="2017-01-22T11:09:00Z">
        <w:r w:rsidRPr="00434CF6">
          <w:rPr>
            <w:rFonts w:ascii="Arial" w:hAnsi="Arial"/>
            <w:sz w:val="18"/>
            <w:szCs w:val="18"/>
            <w:rPrChange w:id="5463" w:author="Nelly Wagner" w:date="2017-01-22T13:16:00Z">
              <w:rPr/>
            </w:rPrChange>
          </w:rPr>
          <w:t xml:space="preserve">Martin CJ, Booty MG, Rosebrock TR, Nunes-Alves C, Desjardins DM, Keren I, et al. Efferocytosis is an innate antibacterial mechanism. </w:t>
        </w:r>
        <w:r w:rsidRPr="00434CF6">
          <w:rPr>
            <w:rFonts w:ascii="Arial" w:hAnsi="Arial"/>
            <w:i/>
            <w:sz w:val="18"/>
            <w:szCs w:val="18"/>
            <w:rPrChange w:id="5464" w:author="Nelly Wagner" w:date="2017-01-22T13:16:00Z">
              <w:rPr/>
            </w:rPrChange>
          </w:rPr>
          <w:t>Cell Host &amp; Microbe</w:t>
        </w:r>
        <w:r w:rsidRPr="00434CF6">
          <w:rPr>
            <w:rFonts w:ascii="Arial" w:hAnsi="Arial"/>
            <w:sz w:val="18"/>
            <w:szCs w:val="18"/>
            <w:rPrChange w:id="5465" w:author="Nelly Wagner" w:date="2017-01-22T13:16:00Z">
              <w:rPr/>
            </w:rPrChange>
          </w:rPr>
          <w:t>. 2012 Sep 13;12(3):289–300.</w:t>
        </w:r>
      </w:ins>
    </w:p>
    <w:p w14:paraId="4DCAE982" w14:textId="278A8FB4" w:rsidR="009A33D4" w:rsidRPr="00434CF6" w:rsidRDefault="009A33D4">
      <w:pPr>
        <w:spacing w:line="360" w:lineRule="auto"/>
        <w:ind w:left="480" w:hanging="480"/>
        <w:jc w:val="both"/>
        <w:rPr>
          <w:ins w:id="5466" w:author="Nelly Wagner" w:date="2017-01-22T11:10:00Z"/>
          <w:rFonts w:ascii="Arial" w:hAnsi="Arial"/>
          <w:sz w:val="18"/>
          <w:szCs w:val="18"/>
          <w:rPrChange w:id="5467" w:author="Nelly Wagner" w:date="2017-01-22T13:16:00Z">
            <w:rPr>
              <w:ins w:id="5468" w:author="Nelly Wagner" w:date="2017-01-22T11:10:00Z"/>
            </w:rPr>
          </w:rPrChange>
        </w:rPr>
      </w:pPr>
      <w:ins w:id="5469" w:author="Nelly Wagner" w:date="2017-01-22T11:09:00Z">
        <w:r w:rsidRPr="00434CF6">
          <w:rPr>
            <w:rFonts w:ascii="Arial" w:hAnsi="Arial"/>
            <w:sz w:val="18"/>
            <w:szCs w:val="18"/>
            <w:rPrChange w:id="5470" w:author="Nelly Wagner" w:date="2017-01-22T13:16:00Z">
              <w:rPr/>
            </w:rPrChange>
          </w:rPr>
          <w:t xml:space="preserve">Marty FM, Yeh W, Wennersten CB, Venkataraman L, Albano E, Alyea EP, et al. Emergence of a Clinical Daptomycin Resistant </w:t>
        </w:r>
        <w:r w:rsidRPr="00434CF6">
          <w:rPr>
            <w:rFonts w:ascii="Arial" w:hAnsi="Arial"/>
            <w:i/>
            <w:sz w:val="18"/>
            <w:szCs w:val="18"/>
            <w:rPrChange w:id="5471" w:author="Nelly Wagner" w:date="2017-01-22T13:16:00Z">
              <w:rPr/>
            </w:rPrChange>
          </w:rPr>
          <w:t>Staphylococcus aureus</w:t>
        </w:r>
        <w:r w:rsidRPr="00434CF6">
          <w:rPr>
            <w:rFonts w:ascii="Arial" w:hAnsi="Arial"/>
            <w:sz w:val="18"/>
            <w:szCs w:val="18"/>
            <w:rPrChange w:id="5472" w:author="Nelly Wagner" w:date="2017-01-22T13:16:00Z">
              <w:rPr/>
            </w:rPrChange>
          </w:rPr>
          <w:t xml:space="preserve"> Isolate during Treatment of Methicillin Resistant Staphylococcus aureus Bacteremia and Osteomyelitis. </w:t>
        </w:r>
        <w:r w:rsidRPr="008E76CC">
          <w:rPr>
            <w:rFonts w:ascii="Arial" w:hAnsi="Arial"/>
            <w:i/>
            <w:color w:val="000000"/>
            <w:sz w:val="18"/>
            <w:szCs w:val="18"/>
          </w:rPr>
          <w:t>Journal of Clinical Microbiology</w:t>
        </w:r>
        <w:r w:rsidRPr="00434CF6">
          <w:rPr>
            <w:rFonts w:ascii="Arial" w:hAnsi="Arial"/>
            <w:sz w:val="18"/>
            <w:szCs w:val="18"/>
            <w:rPrChange w:id="5473" w:author="Nelly Wagner" w:date="2017-01-22T13:16:00Z">
              <w:rPr/>
            </w:rPrChange>
          </w:rPr>
          <w:t>. 2006;44(2):595–7.</w:t>
        </w:r>
      </w:ins>
    </w:p>
    <w:p w14:paraId="09B7C6E8" w14:textId="16980764" w:rsidR="000214D8" w:rsidRDefault="000214D8">
      <w:pPr>
        <w:spacing w:line="360" w:lineRule="auto"/>
        <w:ind w:left="480" w:hanging="480"/>
        <w:jc w:val="both"/>
        <w:rPr>
          <w:ins w:id="5474" w:author="Nelly Wagner" w:date="2017-01-22T14:51:00Z"/>
          <w:rFonts w:ascii="Arial" w:hAnsi="Arial"/>
          <w:sz w:val="18"/>
          <w:szCs w:val="18"/>
        </w:rPr>
      </w:pPr>
      <w:ins w:id="5475" w:author="Nelly Wagner" w:date="2017-01-22T11:10:00Z">
        <w:r w:rsidRPr="00434CF6">
          <w:rPr>
            <w:rFonts w:ascii="Arial" w:hAnsi="Arial"/>
            <w:sz w:val="18"/>
            <w:szCs w:val="18"/>
            <w:rPrChange w:id="5476" w:author="Nelly Wagner" w:date="2017-01-22T13:16:00Z">
              <w:rPr/>
            </w:rPrChange>
          </w:rPr>
          <w:t xml:space="preserve">Mathews JA, Kasahara DI, Ribeiro L, Wurmbrand AP, Ninin FMC, Shore SA. γδ T Cells Are Required for M2 Macrophage Polarization and Resolution of Ozone-Induced Pulmonary Inflammation in Mice. </w:t>
        </w:r>
        <w:r w:rsidRPr="00434CF6">
          <w:rPr>
            <w:rFonts w:ascii="Arial" w:hAnsi="Arial"/>
            <w:i/>
            <w:sz w:val="18"/>
            <w:szCs w:val="18"/>
            <w:rPrChange w:id="5477" w:author="Nelly Wagner" w:date="2017-01-22T13:16:00Z">
              <w:rPr/>
            </w:rPrChange>
          </w:rPr>
          <w:t>PLoS One</w:t>
        </w:r>
        <w:r w:rsidRPr="00434CF6">
          <w:rPr>
            <w:rFonts w:ascii="Arial" w:hAnsi="Arial"/>
            <w:sz w:val="18"/>
            <w:szCs w:val="18"/>
            <w:rPrChange w:id="5478" w:author="Nelly Wagner" w:date="2017-01-22T13:16:00Z">
              <w:rPr/>
            </w:rPrChange>
          </w:rPr>
          <w:t>. 2015;10(7):e0131236.</w:t>
        </w:r>
      </w:ins>
    </w:p>
    <w:p w14:paraId="61604E0F" w14:textId="17B9AB45" w:rsidR="00343EB9" w:rsidRPr="00343EB9" w:rsidRDefault="00343EB9">
      <w:pPr>
        <w:spacing w:line="360" w:lineRule="auto"/>
        <w:ind w:left="480" w:hanging="480"/>
        <w:jc w:val="both"/>
        <w:rPr>
          <w:ins w:id="5479" w:author="Nelly Wagner" w:date="2017-01-22T11:10:00Z"/>
          <w:rFonts w:ascii="Arial" w:hAnsi="Arial"/>
          <w:sz w:val="14"/>
          <w:szCs w:val="18"/>
          <w:rPrChange w:id="5480" w:author="Nelly Wagner" w:date="2017-01-22T14:52:00Z">
            <w:rPr>
              <w:ins w:id="5481" w:author="Nelly Wagner" w:date="2017-01-22T11:10:00Z"/>
            </w:rPr>
          </w:rPrChange>
        </w:rPr>
      </w:pPr>
      <w:ins w:id="5482" w:author="Nelly Wagner" w:date="2017-01-22T14:51:00Z">
        <w:r w:rsidRPr="00343EB9">
          <w:rPr>
            <w:rFonts w:ascii="Arial" w:hAnsi="Arial"/>
            <w:sz w:val="18"/>
            <w:rPrChange w:id="5483" w:author="Nelly Wagner" w:date="2017-01-22T14:52:00Z">
              <w:rPr/>
            </w:rPrChange>
          </w:rPr>
          <w:t xml:space="preserve">McHeyzer-Williams M, Okitsu S, Wang N, McHeyzer-Williams L. Molecular programming of B cell memory. </w:t>
        </w:r>
        <w:r w:rsidRPr="00343EB9">
          <w:rPr>
            <w:rFonts w:ascii="Arial" w:hAnsi="Arial"/>
            <w:i/>
            <w:sz w:val="18"/>
            <w:rPrChange w:id="5484" w:author="Nelly Wagner" w:date="2017-01-22T14:52:00Z">
              <w:rPr/>
            </w:rPrChange>
          </w:rPr>
          <w:t>Nat</w:t>
        </w:r>
      </w:ins>
      <w:ins w:id="5485" w:author="Nelly Wagner" w:date="2017-01-22T14:52:00Z">
        <w:r w:rsidRPr="00343EB9">
          <w:rPr>
            <w:rFonts w:ascii="Arial" w:hAnsi="Arial"/>
            <w:i/>
            <w:sz w:val="18"/>
            <w:rPrChange w:id="5486" w:author="Nelly Wagner" w:date="2017-01-22T14:52:00Z">
              <w:rPr/>
            </w:rPrChange>
          </w:rPr>
          <w:t>ure</w:t>
        </w:r>
      </w:ins>
      <w:ins w:id="5487" w:author="Nelly Wagner" w:date="2017-01-22T14:51:00Z">
        <w:r w:rsidRPr="00343EB9">
          <w:rPr>
            <w:rFonts w:ascii="Arial" w:hAnsi="Arial"/>
            <w:i/>
            <w:sz w:val="18"/>
            <w:rPrChange w:id="5488" w:author="Nelly Wagner" w:date="2017-01-22T14:52:00Z">
              <w:rPr/>
            </w:rPrChange>
          </w:rPr>
          <w:t xml:space="preserve"> Rev</w:t>
        </w:r>
      </w:ins>
      <w:ins w:id="5489" w:author="Nelly Wagner" w:date="2017-01-22T14:52:00Z">
        <w:r w:rsidRPr="00343EB9">
          <w:rPr>
            <w:rFonts w:ascii="Arial" w:hAnsi="Arial"/>
            <w:i/>
            <w:sz w:val="18"/>
            <w:rPrChange w:id="5490" w:author="Nelly Wagner" w:date="2017-01-22T14:52:00Z">
              <w:rPr/>
            </w:rPrChange>
          </w:rPr>
          <w:t>iews</w:t>
        </w:r>
      </w:ins>
      <w:ins w:id="5491" w:author="Nelly Wagner" w:date="2017-01-22T14:51:00Z">
        <w:r w:rsidRPr="00343EB9">
          <w:rPr>
            <w:rFonts w:ascii="Arial" w:hAnsi="Arial"/>
            <w:i/>
            <w:sz w:val="18"/>
            <w:rPrChange w:id="5492" w:author="Nelly Wagner" w:date="2017-01-22T14:52:00Z">
              <w:rPr/>
            </w:rPrChange>
          </w:rPr>
          <w:t xml:space="preserve"> Immunol</w:t>
        </w:r>
      </w:ins>
      <w:ins w:id="5493" w:author="Nelly Wagner" w:date="2017-01-22T14:52:00Z">
        <w:r w:rsidRPr="00343EB9">
          <w:rPr>
            <w:rFonts w:ascii="Arial" w:hAnsi="Arial"/>
            <w:i/>
            <w:sz w:val="18"/>
            <w:rPrChange w:id="5494" w:author="Nelly Wagner" w:date="2017-01-22T14:52:00Z">
              <w:rPr/>
            </w:rPrChange>
          </w:rPr>
          <w:t>ogy</w:t>
        </w:r>
      </w:ins>
      <w:ins w:id="5495" w:author="Nelly Wagner" w:date="2017-01-22T14:51:00Z">
        <w:r w:rsidRPr="00343EB9">
          <w:rPr>
            <w:rFonts w:ascii="Arial" w:hAnsi="Arial"/>
            <w:sz w:val="18"/>
            <w:rPrChange w:id="5496" w:author="Nelly Wagner" w:date="2017-01-22T14:52:00Z">
              <w:rPr/>
            </w:rPrChange>
          </w:rPr>
          <w:t xml:space="preserve">. 2012;12(1):24–34. </w:t>
        </w:r>
      </w:ins>
    </w:p>
    <w:p w14:paraId="49DC6BF2" w14:textId="36F56BB7" w:rsidR="000214D8" w:rsidRPr="00434CF6" w:rsidRDefault="000214D8">
      <w:pPr>
        <w:spacing w:line="360" w:lineRule="auto"/>
        <w:ind w:left="480" w:hanging="480"/>
        <w:jc w:val="both"/>
        <w:rPr>
          <w:ins w:id="5497" w:author="Nelly Wagner" w:date="2017-01-22T11:11:00Z"/>
          <w:rFonts w:ascii="Arial" w:hAnsi="Arial"/>
          <w:sz w:val="18"/>
          <w:szCs w:val="18"/>
          <w:rPrChange w:id="5498" w:author="Nelly Wagner" w:date="2017-01-22T13:16:00Z">
            <w:rPr>
              <w:ins w:id="5499" w:author="Nelly Wagner" w:date="2017-01-22T11:11:00Z"/>
            </w:rPr>
          </w:rPrChange>
        </w:rPr>
      </w:pPr>
      <w:ins w:id="5500" w:author="Nelly Wagner" w:date="2017-01-22T11:10:00Z">
        <w:r w:rsidRPr="00434CF6">
          <w:rPr>
            <w:rFonts w:ascii="Arial" w:hAnsi="Arial"/>
            <w:sz w:val="18"/>
            <w:szCs w:val="18"/>
            <w:rPrChange w:id="5501" w:author="Nelly Wagner" w:date="2017-01-22T13:16:00Z">
              <w:rPr/>
            </w:rPrChange>
          </w:rPr>
          <w:t>McVicker G, Prajsnar TK, Williams A,</w:t>
        </w:r>
        <w:r w:rsidR="00A00319" w:rsidRPr="00434CF6">
          <w:rPr>
            <w:rFonts w:ascii="Arial" w:hAnsi="Arial"/>
            <w:sz w:val="18"/>
            <w:szCs w:val="18"/>
            <w:rPrChange w:id="5502" w:author="Nelly Wagner" w:date="2017-01-22T13:16:00Z">
              <w:rPr/>
            </w:rPrChange>
          </w:rPr>
          <w:t xml:space="preserve"> Wagner NL, Boots M, Renshaw SA</w:t>
        </w:r>
        <w:r w:rsidRPr="00434CF6">
          <w:rPr>
            <w:rFonts w:ascii="Arial" w:hAnsi="Arial"/>
            <w:sz w:val="18"/>
            <w:szCs w:val="18"/>
            <w:rPrChange w:id="5503" w:author="Nelly Wagner" w:date="2017-01-22T13:16:00Z">
              <w:rPr/>
            </w:rPrChange>
          </w:rPr>
          <w:t xml:space="preserve">, et al. Clonal Expansion during </w:t>
        </w:r>
        <w:r w:rsidRPr="00434CF6">
          <w:rPr>
            <w:rFonts w:ascii="Arial" w:hAnsi="Arial"/>
            <w:i/>
            <w:sz w:val="18"/>
            <w:szCs w:val="18"/>
            <w:rPrChange w:id="5504" w:author="Nelly Wagner" w:date="2017-01-22T13:16:00Z">
              <w:rPr/>
            </w:rPrChange>
          </w:rPr>
          <w:t>Staphylococcus aureus</w:t>
        </w:r>
        <w:r w:rsidRPr="00434CF6">
          <w:rPr>
            <w:rFonts w:ascii="Arial" w:hAnsi="Arial"/>
            <w:sz w:val="18"/>
            <w:szCs w:val="18"/>
            <w:rPrChange w:id="5505" w:author="Nelly Wagner" w:date="2017-01-22T13:16:00Z">
              <w:rPr/>
            </w:rPrChange>
          </w:rPr>
          <w:t xml:space="preserve"> Infection Dynamics Reveals the Effect of Antibiotic Intervention. </w:t>
        </w:r>
        <w:r w:rsidRPr="00434CF6">
          <w:rPr>
            <w:rFonts w:ascii="Arial" w:hAnsi="Arial"/>
            <w:i/>
            <w:sz w:val="18"/>
            <w:szCs w:val="18"/>
            <w:rPrChange w:id="5506" w:author="Nelly Wagner" w:date="2017-01-22T13:16:00Z">
              <w:rPr/>
            </w:rPrChange>
          </w:rPr>
          <w:t>PLoS Pathog</w:t>
        </w:r>
      </w:ins>
      <w:ins w:id="5507" w:author="Nelly Wagner" w:date="2017-01-22T11:11:00Z">
        <w:r w:rsidR="00A00319" w:rsidRPr="00434CF6">
          <w:rPr>
            <w:rFonts w:ascii="Arial" w:hAnsi="Arial"/>
            <w:i/>
            <w:sz w:val="18"/>
            <w:szCs w:val="18"/>
            <w:rPrChange w:id="5508" w:author="Nelly Wagner" w:date="2017-01-22T13:16:00Z">
              <w:rPr/>
            </w:rPrChange>
          </w:rPr>
          <w:t>ens</w:t>
        </w:r>
      </w:ins>
      <w:ins w:id="5509" w:author="Nelly Wagner" w:date="2017-01-22T11:10:00Z">
        <w:r w:rsidRPr="00434CF6">
          <w:rPr>
            <w:rFonts w:ascii="Arial" w:hAnsi="Arial"/>
            <w:sz w:val="18"/>
            <w:szCs w:val="18"/>
            <w:rPrChange w:id="5510" w:author="Nelly Wagner" w:date="2017-01-22T13:16:00Z">
              <w:rPr/>
            </w:rPrChange>
          </w:rPr>
          <w:t>. 2014 Feb</w:t>
        </w:r>
        <w:r w:rsidR="00A00319" w:rsidRPr="00434CF6">
          <w:rPr>
            <w:rFonts w:ascii="Arial" w:hAnsi="Arial"/>
            <w:sz w:val="18"/>
            <w:szCs w:val="18"/>
            <w:rPrChange w:id="5511" w:author="Nelly Wagner" w:date="2017-01-22T13:16:00Z">
              <w:rPr/>
            </w:rPrChange>
          </w:rPr>
          <w:t>;10(2):e1003959.</w:t>
        </w:r>
      </w:ins>
    </w:p>
    <w:p w14:paraId="003215BD" w14:textId="00889987" w:rsidR="00A00319" w:rsidRPr="00434CF6" w:rsidRDefault="00A00319">
      <w:pPr>
        <w:spacing w:line="360" w:lineRule="auto"/>
        <w:ind w:left="480" w:hanging="480"/>
        <w:jc w:val="both"/>
        <w:rPr>
          <w:ins w:id="5512" w:author="Nelly Wagner" w:date="2017-01-22T11:12:00Z"/>
          <w:rFonts w:ascii="Arial" w:hAnsi="Arial"/>
          <w:sz w:val="18"/>
          <w:szCs w:val="18"/>
          <w:rPrChange w:id="5513" w:author="Nelly Wagner" w:date="2017-01-22T13:16:00Z">
            <w:rPr>
              <w:ins w:id="5514" w:author="Nelly Wagner" w:date="2017-01-22T11:12:00Z"/>
            </w:rPr>
          </w:rPrChange>
        </w:rPr>
      </w:pPr>
      <w:ins w:id="5515" w:author="Nelly Wagner" w:date="2017-01-22T11:11:00Z">
        <w:r w:rsidRPr="00434CF6">
          <w:rPr>
            <w:rFonts w:ascii="Arial" w:hAnsi="Arial"/>
            <w:sz w:val="18"/>
            <w:szCs w:val="18"/>
            <w:rPrChange w:id="5516" w:author="Nelly Wagner" w:date="2017-01-22T13:16:00Z">
              <w:rPr/>
            </w:rPrChange>
          </w:rPr>
          <w:t xml:space="preserve">Mei Q, Ye Y, Zhu Y, Cheng J, Chang X, Liu Y. Testing the mutant selection window hypothesis </w:t>
        </w:r>
        <w:r w:rsidRPr="00C634D0">
          <w:rPr>
            <w:rFonts w:ascii="Arial" w:hAnsi="Arial"/>
            <w:i/>
            <w:sz w:val="18"/>
            <w:szCs w:val="18"/>
            <w:rPrChange w:id="5517" w:author="Nelly Wagner" w:date="2017-01-22T13:56:00Z">
              <w:rPr/>
            </w:rPrChange>
          </w:rPr>
          <w:t>in vitro</w:t>
        </w:r>
        <w:r w:rsidRPr="00434CF6">
          <w:rPr>
            <w:rFonts w:ascii="Arial" w:hAnsi="Arial"/>
            <w:sz w:val="18"/>
            <w:szCs w:val="18"/>
            <w:rPrChange w:id="5518" w:author="Nelly Wagner" w:date="2017-01-22T13:16:00Z">
              <w:rPr/>
            </w:rPrChange>
          </w:rPr>
          <w:t xml:space="preserve"> and </w:t>
        </w:r>
        <w:r w:rsidRPr="00C634D0">
          <w:rPr>
            <w:rFonts w:ascii="Arial" w:hAnsi="Arial"/>
            <w:i/>
            <w:sz w:val="18"/>
            <w:szCs w:val="18"/>
            <w:rPrChange w:id="5519" w:author="Nelly Wagner" w:date="2017-01-22T13:55:00Z">
              <w:rPr/>
            </w:rPrChange>
          </w:rPr>
          <w:t>in vivo</w:t>
        </w:r>
        <w:r w:rsidRPr="00434CF6">
          <w:rPr>
            <w:rFonts w:ascii="Arial" w:hAnsi="Arial"/>
            <w:sz w:val="18"/>
            <w:szCs w:val="18"/>
            <w:rPrChange w:id="5520" w:author="Nelly Wagner" w:date="2017-01-22T13:16:00Z">
              <w:rPr/>
            </w:rPrChange>
          </w:rPr>
          <w:t xml:space="preserve"> with </w:t>
        </w:r>
        <w:r w:rsidRPr="00434CF6">
          <w:rPr>
            <w:rFonts w:ascii="Arial" w:hAnsi="Arial"/>
            <w:i/>
            <w:sz w:val="18"/>
            <w:szCs w:val="18"/>
            <w:rPrChange w:id="5521" w:author="Nelly Wagner" w:date="2017-01-22T13:16:00Z">
              <w:rPr/>
            </w:rPrChange>
          </w:rPr>
          <w:t>Staphylococcus aureus</w:t>
        </w:r>
        <w:r w:rsidRPr="00434CF6">
          <w:rPr>
            <w:rFonts w:ascii="Arial" w:hAnsi="Arial"/>
            <w:sz w:val="18"/>
            <w:szCs w:val="18"/>
            <w:rPrChange w:id="5522" w:author="Nelly Wagner" w:date="2017-01-22T13:16:00Z">
              <w:rPr/>
            </w:rPrChange>
          </w:rPr>
          <w:t xml:space="preserve"> exposed to fosfomycin. </w:t>
        </w:r>
        <w:r w:rsidRPr="008E76CC">
          <w:rPr>
            <w:rFonts w:ascii="Arial" w:hAnsi="Arial"/>
            <w:i/>
            <w:color w:val="000000"/>
            <w:sz w:val="18"/>
            <w:szCs w:val="18"/>
          </w:rPr>
          <w:t>European Journal of Clinical Microbiology &amp; Infectious diseases</w:t>
        </w:r>
        <w:r w:rsidRPr="00434CF6">
          <w:rPr>
            <w:rFonts w:ascii="Arial" w:hAnsi="Arial"/>
            <w:sz w:val="18"/>
            <w:szCs w:val="18"/>
            <w:rPrChange w:id="5523" w:author="Nelly Wagner" w:date="2017-01-22T13:16:00Z">
              <w:rPr/>
            </w:rPrChange>
          </w:rPr>
          <w:t>. 2014;4–11.</w:t>
        </w:r>
      </w:ins>
    </w:p>
    <w:p w14:paraId="137670B7" w14:textId="4B70A440" w:rsidR="00A00319" w:rsidRDefault="00A00319">
      <w:pPr>
        <w:spacing w:line="360" w:lineRule="auto"/>
        <w:ind w:left="480" w:hanging="480"/>
        <w:jc w:val="both"/>
        <w:rPr>
          <w:ins w:id="5524" w:author="Nelly Wagner" w:date="2017-01-22T15:12:00Z"/>
          <w:rFonts w:ascii="Arial" w:hAnsi="Arial"/>
          <w:sz w:val="18"/>
          <w:szCs w:val="18"/>
        </w:rPr>
      </w:pPr>
      <w:ins w:id="5525" w:author="Nelly Wagner" w:date="2017-01-22T11:12:00Z">
        <w:r w:rsidRPr="00434CF6">
          <w:rPr>
            <w:rFonts w:ascii="Arial" w:hAnsi="Arial"/>
            <w:sz w:val="18"/>
            <w:szCs w:val="18"/>
            <w:rPrChange w:id="5526" w:author="Nelly Wagner" w:date="2017-01-22T13:16:00Z">
              <w:rPr/>
            </w:rPrChange>
          </w:rPr>
          <w:t xml:space="preserve">Melis JPM, Strumane K, Ruuls SR, Beurskens FJ, Schuurman J, Parren PWHI. Complement in therapy and disease. Regulating the complement system with antibody-based therapeutics. </w:t>
        </w:r>
        <w:r w:rsidRPr="00434CF6">
          <w:rPr>
            <w:rFonts w:ascii="Arial" w:hAnsi="Arial"/>
            <w:i/>
            <w:sz w:val="18"/>
            <w:szCs w:val="18"/>
            <w:rPrChange w:id="5527" w:author="Nelly Wagner" w:date="2017-01-22T13:16:00Z">
              <w:rPr/>
            </w:rPrChange>
          </w:rPr>
          <w:t>Molecular Immunology</w:t>
        </w:r>
        <w:r w:rsidRPr="00434CF6">
          <w:rPr>
            <w:rFonts w:ascii="Arial" w:hAnsi="Arial"/>
            <w:sz w:val="18"/>
            <w:szCs w:val="18"/>
            <w:rPrChange w:id="5528" w:author="Nelly Wagner" w:date="2017-01-22T13:16:00Z">
              <w:rPr/>
            </w:rPrChange>
          </w:rPr>
          <w:t>. 2015;67(2):117–30.</w:t>
        </w:r>
      </w:ins>
    </w:p>
    <w:p w14:paraId="3B5A13ED" w14:textId="5ACF0AD9" w:rsidR="009C0A9F" w:rsidRPr="009C0A9F" w:rsidRDefault="009C0A9F">
      <w:pPr>
        <w:spacing w:line="360" w:lineRule="auto"/>
        <w:ind w:left="480" w:hanging="480"/>
        <w:jc w:val="both"/>
        <w:rPr>
          <w:ins w:id="5529" w:author="Nelly Wagner" w:date="2017-01-22T11:13:00Z"/>
          <w:rFonts w:ascii="Arial" w:hAnsi="Arial"/>
          <w:sz w:val="14"/>
          <w:szCs w:val="18"/>
          <w:rPrChange w:id="5530" w:author="Nelly Wagner" w:date="2017-01-22T15:13:00Z">
            <w:rPr>
              <w:ins w:id="5531" w:author="Nelly Wagner" w:date="2017-01-22T11:13:00Z"/>
            </w:rPr>
          </w:rPrChange>
        </w:rPr>
      </w:pPr>
      <w:ins w:id="5532" w:author="Nelly Wagner" w:date="2017-01-22T15:12:00Z">
        <w:r w:rsidRPr="009C0A9F">
          <w:rPr>
            <w:rFonts w:ascii="Arial" w:hAnsi="Arial"/>
            <w:sz w:val="18"/>
            <w:rPrChange w:id="5533" w:author="Nelly Wagner" w:date="2017-01-22T15:13:00Z">
              <w:rPr/>
            </w:rPrChange>
          </w:rPr>
          <w:lastRenderedPageBreak/>
          <w:t xml:space="preserve">Mizraji G, Nassar M, Segev H, Sharawi H, Eli-Berchoer L, Capucha T, et al. </w:t>
        </w:r>
        <w:r w:rsidRPr="009C0A9F">
          <w:rPr>
            <w:rFonts w:ascii="Arial" w:hAnsi="Arial"/>
            <w:i/>
            <w:sz w:val="18"/>
            <w:rPrChange w:id="5534" w:author="Nelly Wagner" w:date="2017-01-22T15:13:00Z">
              <w:rPr/>
            </w:rPrChange>
          </w:rPr>
          <w:t>Porphyromonas gingivalis</w:t>
        </w:r>
        <w:r w:rsidRPr="009C0A9F">
          <w:rPr>
            <w:rFonts w:ascii="Arial" w:hAnsi="Arial"/>
            <w:sz w:val="18"/>
            <w:rPrChange w:id="5535" w:author="Nelly Wagner" w:date="2017-01-22T15:13:00Z">
              <w:rPr/>
            </w:rPrChange>
          </w:rPr>
          <w:t xml:space="preserve"> Promotes Unrestrained Type I Interferon Production by Dysregulating TAM Signaling via MYD88 Degradation. </w:t>
        </w:r>
        <w:r w:rsidRPr="009C0A9F">
          <w:rPr>
            <w:rFonts w:ascii="Arial" w:hAnsi="Arial"/>
            <w:i/>
            <w:sz w:val="18"/>
            <w:rPrChange w:id="5536" w:author="Nelly Wagner" w:date="2017-01-22T15:13:00Z">
              <w:rPr/>
            </w:rPrChange>
          </w:rPr>
          <w:t>Cell Rep</w:t>
        </w:r>
      </w:ins>
      <w:ins w:id="5537" w:author="Nelly Wagner" w:date="2017-01-22T15:13:00Z">
        <w:r w:rsidRPr="009C0A9F">
          <w:rPr>
            <w:rFonts w:ascii="Arial" w:hAnsi="Arial"/>
            <w:i/>
            <w:sz w:val="18"/>
            <w:rPrChange w:id="5538" w:author="Nelly Wagner" w:date="2017-01-22T15:13:00Z">
              <w:rPr/>
            </w:rPrChange>
          </w:rPr>
          <w:t>orts</w:t>
        </w:r>
      </w:ins>
      <w:ins w:id="5539" w:author="Nelly Wagner" w:date="2017-01-22T15:12:00Z">
        <w:r w:rsidRPr="009C0A9F">
          <w:rPr>
            <w:rFonts w:ascii="Arial" w:hAnsi="Arial"/>
            <w:sz w:val="18"/>
            <w:rPrChange w:id="5540" w:author="Nelly Wagner" w:date="2017-01-22T15:13:00Z">
              <w:rPr/>
            </w:rPrChange>
          </w:rPr>
          <w:t xml:space="preserve">. </w:t>
        </w:r>
      </w:ins>
      <w:ins w:id="5541" w:author="Nelly Wagner" w:date="2017-01-22T15:13:00Z">
        <w:r w:rsidRPr="009C0A9F">
          <w:rPr>
            <w:rFonts w:ascii="Arial" w:hAnsi="Arial"/>
            <w:sz w:val="18"/>
            <w:rPrChange w:id="5542" w:author="Nelly Wagner" w:date="2017-01-22T15:13:00Z">
              <w:rPr/>
            </w:rPrChange>
          </w:rPr>
          <w:t>2</w:t>
        </w:r>
      </w:ins>
      <w:ins w:id="5543" w:author="Nelly Wagner" w:date="2017-01-22T15:12:00Z">
        <w:r w:rsidRPr="009C0A9F">
          <w:rPr>
            <w:rFonts w:ascii="Arial" w:hAnsi="Arial"/>
            <w:sz w:val="18"/>
            <w:rPrChange w:id="5544" w:author="Nelly Wagner" w:date="2017-01-22T15:13:00Z">
              <w:rPr/>
            </w:rPrChange>
          </w:rPr>
          <w:t>017;18(2):419–31.</w:t>
        </w:r>
      </w:ins>
    </w:p>
    <w:p w14:paraId="158F434C" w14:textId="7E8C82DD" w:rsidR="00A00319" w:rsidRPr="00434CF6" w:rsidRDefault="00A00319">
      <w:pPr>
        <w:spacing w:line="360" w:lineRule="auto"/>
        <w:ind w:left="480" w:hanging="480"/>
        <w:jc w:val="both"/>
        <w:rPr>
          <w:ins w:id="5545" w:author="Nelly Wagner" w:date="2017-01-22T11:15:00Z"/>
          <w:rFonts w:ascii="Arial" w:hAnsi="Arial"/>
          <w:sz w:val="18"/>
          <w:szCs w:val="18"/>
          <w:rPrChange w:id="5546" w:author="Nelly Wagner" w:date="2017-01-22T13:16:00Z">
            <w:rPr>
              <w:ins w:id="5547" w:author="Nelly Wagner" w:date="2017-01-22T11:15:00Z"/>
            </w:rPr>
          </w:rPrChange>
        </w:rPr>
      </w:pPr>
      <w:ins w:id="5548" w:author="Nelly Wagner" w:date="2017-01-22T11:13:00Z">
        <w:r w:rsidRPr="00434CF6">
          <w:rPr>
            <w:rFonts w:ascii="Arial" w:hAnsi="Arial"/>
            <w:sz w:val="18"/>
            <w:szCs w:val="18"/>
            <w:rPrChange w:id="5549" w:author="Nelly Wagner" w:date="2017-01-22T13:16:00Z">
              <w:rPr/>
            </w:rPrChange>
          </w:rPr>
          <w:t xml:space="preserve">Moellering RC. Vancomycin: A 50-Year Reassessment. </w:t>
        </w:r>
        <w:r w:rsidRPr="00434CF6">
          <w:rPr>
            <w:rFonts w:ascii="Arial" w:hAnsi="Arial"/>
            <w:i/>
            <w:sz w:val="18"/>
            <w:szCs w:val="18"/>
            <w:rPrChange w:id="5550" w:author="Nelly Wagner" w:date="2017-01-22T13:16:00Z">
              <w:rPr/>
            </w:rPrChange>
          </w:rPr>
          <w:t>Clinical Infectious Diseases</w:t>
        </w:r>
        <w:r w:rsidRPr="00434CF6">
          <w:rPr>
            <w:rFonts w:ascii="Arial" w:hAnsi="Arial"/>
            <w:sz w:val="18"/>
            <w:szCs w:val="18"/>
            <w:rPrChange w:id="5551" w:author="Nelly Wagner" w:date="2017-01-22T13:16:00Z">
              <w:rPr/>
            </w:rPrChange>
          </w:rPr>
          <w:t>. 2006;42:S3–4.</w:t>
        </w:r>
      </w:ins>
    </w:p>
    <w:p w14:paraId="6F856719" w14:textId="6523587A" w:rsidR="00A00319" w:rsidRPr="00434CF6" w:rsidRDefault="00A00319">
      <w:pPr>
        <w:spacing w:line="360" w:lineRule="auto"/>
        <w:ind w:left="480" w:hanging="480"/>
        <w:jc w:val="both"/>
        <w:rPr>
          <w:ins w:id="5552" w:author="Nelly Wagner" w:date="2017-01-22T11:15:00Z"/>
          <w:rFonts w:ascii="Arial" w:hAnsi="Arial"/>
          <w:sz w:val="18"/>
          <w:szCs w:val="18"/>
          <w:rPrChange w:id="5553" w:author="Nelly Wagner" w:date="2017-01-22T13:16:00Z">
            <w:rPr>
              <w:ins w:id="5554" w:author="Nelly Wagner" w:date="2017-01-22T11:15:00Z"/>
            </w:rPr>
          </w:rPrChange>
        </w:rPr>
      </w:pPr>
      <w:ins w:id="5555" w:author="Nelly Wagner" w:date="2017-01-22T11:15:00Z">
        <w:r w:rsidRPr="00434CF6">
          <w:rPr>
            <w:rFonts w:ascii="Arial" w:hAnsi="Arial"/>
            <w:sz w:val="18"/>
            <w:szCs w:val="18"/>
            <w:rPrChange w:id="5556" w:author="Nelly Wagner" w:date="2017-01-22T13:16:00Z">
              <w:rPr/>
            </w:rPrChange>
          </w:rPr>
          <w:t xml:space="preserve">Mootz JM, Benson MA, Heim CE, Crosby HA, Kavanaugh JS, Dunman PM, et al. Rot is a key regulator of </w:t>
        </w:r>
        <w:r w:rsidRPr="00434CF6">
          <w:rPr>
            <w:rFonts w:ascii="Arial" w:hAnsi="Arial"/>
            <w:i/>
            <w:sz w:val="18"/>
            <w:szCs w:val="18"/>
            <w:rPrChange w:id="5557" w:author="Nelly Wagner" w:date="2017-01-22T13:16:00Z">
              <w:rPr/>
            </w:rPrChange>
          </w:rPr>
          <w:t>Staphylococcus aureus</w:t>
        </w:r>
        <w:r w:rsidRPr="00434CF6">
          <w:rPr>
            <w:rFonts w:ascii="Arial" w:hAnsi="Arial"/>
            <w:sz w:val="18"/>
            <w:szCs w:val="18"/>
            <w:rPrChange w:id="5558" w:author="Nelly Wagner" w:date="2017-01-22T13:16:00Z">
              <w:rPr/>
            </w:rPrChange>
          </w:rPr>
          <w:t xml:space="preserve"> biofilm formation. </w:t>
        </w:r>
        <w:r w:rsidRPr="00434CF6">
          <w:rPr>
            <w:rFonts w:ascii="Arial" w:hAnsi="Arial"/>
            <w:i/>
            <w:sz w:val="18"/>
            <w:szCs w:val="18"/>
            <w:rPrChange w:id="5559" w:author="Nelly Wagner" w:date="2017-01-22T13:16:00Z">
              <w:rPr/>
            </w:rPrChange>
          </w:rPr>
          <w:t>Molecular Microbiology</w:t>
        </w:r>
        <w:r w:rsidRPr="00434CF6">
          <w:rPr>
            <w:rFonts w:ascii="Arial" w:hAnsi="Arial"/>
            <w:sz w:val="18"/>
            <w:szCs w:val="18"/>
            <w:rPrChange w:id="5560" w:author="Nelly Wagner" w:date="2017-01-22T13:16:00Z">
              <w:rPr/>
            </w:rPrChange>
          </w:rPr>
          <w:t>. 2015;96(2):388–404.</w:t>
        </w:r>
      </w:ins>
    </w:p>
    <w:p w14:paraId="18063091" w14:textId="297231CF" w:rsidR="00A00319" w:rsidRPr="00434CF6" w:rsidRDefault="00A00319">
      <w:pPr>
        <w:spacing w:line="360" w:lineRule="auto"/>
        <w:ind w:left="480" w:hanging="480"/>
        <w:jc w:val="both"/>
        <w:rPr>
          <w:ins w:id="5561" w:author="Nelly Wagner" w:date="2017-01-22T11:16:00Z"/>
          <w:rFonts w:ascii="Arial" w:hAnsi="Arial"/>
          <w:sz w:val="18"/>
          <w:szCs w:val="18"/>
          <w:rPrChange w:id="5562" w:author="Nelly Wagner" w:date="2017-01-22T13:16:00Z">
            <w:rPr>
              <w:ins w:id="5563" w:author="Nelly Wagner" w:date="2017-01-22T11:16:00Z"/>
            </w:rPr>
          </w:rPrChange>
        </w:rPr>
      </w:pPr>
      <w:ins w:id="5564" w:author="Nelly Wagner" w:date="2017-01-22T11:16:00Z">
        <w:r w:rsidRPr="00434CF6">
          <w:rPr>
            <w:rFonts w:ascii="Arial" w:hAnsi="Arial"/>
            <w:sz w:val="18"/>
            <w:szCs w:val="18"/>
            <w:rPrChange w:id="5565" w:author="Nelly Wagner" w:date="2017-01-22T13:16:00Z">
              <w:rPr/>
            </w:rPrChange>
          </w:rPr>
          <w:t xml:space="preserve">Mostowy S, Boucontet L, Mazon Moya MJ, Sirianni A, Boudinot P, Hollinshead M, et al. The Zebrafish as a New Model for the </w:t>
        </w:r>
        <w:r w:rsidRPr="00C634D0">
          <w:rPr>
            <w:rFonts w:ascii="Arial" w:hAnsi="Arial"/>
            <w:i/>
            <w:sz w:val="18"/>
            <w:szCs w:val="18"/>
            <w:rPrChange w:id="5566" w:author="Nelly Wagner" w:date="2017-01-22T13:55:00Z">
              <w:rPr/>
            </w:rPrChange>
          </w:rPr>
          <w:t>In Vivo</w:t>
        </w:r>
        <w:r w:rsidRPr="00434CF6">
          <w:rPr>
            <w:rFonts w:ascii="Arial" w:hAnsi="Arial"/>
            <w:sz w:val="18"/>
            <w:szCs w:val="18"/>
            <w:rPrChange w:id="5567" w:author="Nelly Wagner" w:date="2017-01-22T13:16:00Z">
              <w:rPr/>
            </w:rPrChange>
          </w:rPr>
          <w:t xml:space="preserve"> Study of </w:t>
        </w:r>
        <w:r w:rsidRPr="00434CF6">
          <w:rPr>
            <w:rFonts w:ascii="Arial" w:hAnsi="Arial"/>
            <w:i/>
            <w:sz w:val="18"/>
            <w:szCs w:val="18"/>
            <w:rPrChange w:id="5568" w:author="Nelly Wagner" w:date="2017-01-22T13:16:00Z">
              <w:rPr/>
            </w:rPrChange>
          </w:rPr>
          <w:t>Shigella flexneri</w:t>
        </w:r>
        <w:r w:rsidRPr="00434CF6">
          <w:rPr>
            <w:rFonts w:ascii="Arial" w:hAnsi="Arial"/>
            <w:sz w:val="18"/>
            <w:szCs w:val="18"/>
            <w:rPrChange w:id="5569" w:author="Nelly Wagner" w:date="2017-01-22T13:16:00Z">
              <w:rPr/>
            </w:rPrChange>
          </w:rPr>
          <w:t xml:space="preserve"> Interaction with Phagocytes and Bacterial Autophagy. Blanke SR, editor. </w:t>
        </w:r>
        <w:r w:rsidRPr="00434CF6">
          <w:rPr>
            <w:rFonts w:ascii="Arial" w:hAnsi="Arial"/>
            <w:i/>
            <w:sz w:val="18"/>
            <w:szCs w:val="18"/>
            <w:rPrChange w:id="5570" w:author="Nelly Wagner" w:date="2017-01-22T13:16:00Z">
              <w:rPr/>
            </w:rPrChange>
          </w:rPr>
          <w:t>PLoS Pathogens</w:t>
        </w:r>
        <w:r w:rsidRPr="00434CF6">
          <w:rPr>
            <w:rFonts w:ascii="Arial" w:hAnsi="Arial"/>
            <w:sz w:val="18"/>
            <w:szCs w:val="18"/>
            <w:rPrChange w:id="5571" w:author="Nelly Wagner" w:date="2017-01-22T13:16:00Z">
              <w:rPr/>
            </w:rPrChange>
          </w:rPr>
          <w:t>. 2013 Sep 5;9(9):e1003588.</w:t>
        </w:r>
      </w:ins>
    </w:p>
    <w:p w14:paraId="1CED8B12" w14:textId="0CD2F2F0" w:rsidR="00A00319" w:rsidRPr="00434CF6" w:rsidRDefault="00A00319">
      <w:pPr>
        <w:spacing w:line="360" w:lineRule="auto"/>
        <w:ind w:left="480" w:hanging="480"/>
        <w:jc w:val="both"/>
        <w:rPr>
          <w:ins w:id="5572" w:author="Nelly Wagner" w:date="2017-01-22T11:17:00Z"/>
          <w:rFonts w:ascii="Arial" w:hAnsi="Arial"/>
          <w:sz w:val="18"/>
          <w:szCs w:val="18"/>
          <w:rPrChange w:id="5573" w:author="Nelly Wagner" w:date="2017-01-22T13:16:00Z">
            <w:rPr>
              <w:ins w:id="5574" w:author="Nelly Wagner" w:date="2017-01-22T11:17:00Z"/>
            </w:rPr>
          </w:rPrChange>
        </w:rPr>
      </w:pPr>
      <w:ins w:id="5575" w:author="Nelly Wagner" w:date="2017-01-22T11:16:00Z">
        <w:r w:rsidRPr="00434CF6">
          <w:rPr>
            <w:rFonts w:ascii="Arial" w:hAnsi="Arial"/>
            <w:sz w:val="18"/>
            <w:szCs w:val="18"/>
            <w:rPrChange w:id="5576" w:author="Nelly Wagner" w:date="2017-01-22T13:16:00Z">
              <w:rPr/>
            </w:rPrChange>
          </w:rPr>
          <w:t xml:space="preserve">Mukherjee S, Karmakar S, Babu SS. TLR2 and TLR4 mediated host immune responses in major infectious diseases: a review. </w:t>
        </w:r>
        <w:r w:rsidRPr="00434CF6">
          <w:rPr>
            <w:rFonts w:ascii="Arial" w:hAnsi="Arial"/>
            <w:i/>
            <w:sz w:val="18"/>
            <w:szCs w:val="18"/>
            <w:rPrChange w:id="5577" w:author="Nelly Wagner" w:date="2017-01-22T13:16:00Z">
              <w:rPr/>
            </w:rPrChange>
          </w:rPr>
          <w:t>The Brazilian Journal of Infect</w:t>
        </w:r>
      </w:ins>
      <w:ins w:id="5578" w:author="Nelly Wagner" w:date="2017-01-22T11:17:00Z">
        <w:r w:rsidRPr="00434CF6">
          <w:rPr>
            <w:rFonts w:ascii="Arial" w:hAnsi="Arial"/>
            <w:i/>
            <w:sz w:val="18"/>
            <w:szCs w:val="18"/>
            <w:rPrChange w:id="5579" w:author="Nelly Wagner" w:date="2017-01-22T13:16:00Z">
              <w:rPr/>
            </w:rPrChange>
          </w:rPr>
          <w:t>ious</w:t>
        </w:r>
      </w:ins>
      <w:ins w:id="5580" w:author="Nelly Wagner" w:date="2017-01-22T11:16:00Z">
        <w:r w:rsidRPr="00434CF6">
          <w:rPr>
            <w:rFonts w:ascii="Arial" w:hAnsi="Arial"/>
            <w:i/>
            <w:sz w:val="18"/>
            <w:szCs w:val="18"/>
            <w:rPrChange w:id="5581" w:author="Nelly Wagner" w:date="2017-01-22T13:16:00Z">
              <w:rPr/>
            </w:rPrChange>
          </w:rPr>
          <w:t xml:space="preserve"> Dis</w:t>
        </w:r>
      </w:ins>
      <w:ins w:id="5582" w:author="Nelly Wagner" w:date="2017-01-22T11:17:00Z">
        <w:r w:rsidRPr="00434CF6">
          <w:rPr>
            <w:rFonts w:ascii="Arial" w:hAnsi="Arial"/>
            <w:i/>
            <w:sz w:val="18"/>
            <w:szCs w:val="18"/>
            <w:rPrChange w:id="5583" w:author="Nelly Wagner" w:date="2017-01-22T13:16:00Z">
              <w:rPr/>
            </w:rPrChange>
          </w:rPr>
          <w:t>eases</w:t>
        </w:r>
      </w:ins>
      <w:ins w:id="5584" w:author="Nelly Wagner" w:date="2017-01-22T11:16:00Z">
        <w:r w:rsidRPr="00434CF6">
          <w:rPr>
            <w:rFonts w:ascii="Arial" w:hAnsi="Arial"/>
            <w:sz w:val="18"/>
            <w:szCs w:val="18"/>
            <w:rPrChange w:id="5585" w:author="Nelly Wagner" w:date="2017-01-22T13:16:00Z">
              <w:rPr/>
            </w:rPrChange>
          </w:rPr>
          <w:t>. 2016;14(20)</w:t>
        </w:r>
      </w:ins>
      <w:ins w:id="5586" w:author="Nelly Wagner" w:date="2017-01-22T14:11:00Z">
        <w:r w:rsidR="001838CE">
          <w:rPr>
            <w:rFonts w:ascii="Arial" w:hAnsi="Arial"/>
            <w:sz w:val="18"/>
            <w:szCs w:val="18"/>
          </w:rPr>
          <w:t>:193-204</w:t>
        </w:r>
      </w:ins>
      <w:ins w:id="5587" w:author="Nelly Wagner" w:date="2017-01-22T11:16:00Z">
        <w:r w:rsidRPr="00434CF6">
          <w:rPr>
            <w:rFonts w:ascii="Arial" w:hAnsi="Arial"/>
            <w:sz w:val="18"/>
            <w:szCs w:val="18"/>
            <w:rPrChange w:id="5588" w:author="Nelly Wagner" w:date="2017-01-22T13:16:00Z">
              <w:rPr/>
            </w:rPrChange>
          </w:rPr>
          <w:t>.</w:t>
        </w:r>
      </w:ins>
    </w:p>
    <w:p w14:paraId="015C86EA" w14:textId="432ACFF4" w:rsidR="00A00319" w:rsidRDefault="00A00319">
      <w:pPr>
        <w:spacing w:line="360" w:lineRule="auto"/>
        <w:ind w:left="480" w:hanging="480"/>
        <w:jc w:val="both"/>
        <w:rPr>
          <w:ins w:id="5589" w:author="Nelly Wagner" w:date="2017-01-22T14:53:00Z"/>
          <w:rFonts w:ascii="Arial" w:hAnsi="Arial"/>
          <w:sz w:val="18"/>
          <w:szCs w:val="18"/>
        </w:rPr>
      </w:pPr>
      <w:ins w:id="5590" w:author="Nelly Wagner" w:date="2017-01-22T11:17:00Z">
        <w:r w:rsidRPr="00434CF6">
          <w:rPr>
            <w:rFonts w:ascii="Arial" w:hAnsi="Arial"/>
            <w:sz w:val="18"/>
            <w:szCs w:val="18"/>
            <w:rPrChange w:id="5591" w:author="Nelly Wagner" w:date="2017-01-22T13:16:00Z">
              <w:rPr/>
            </w:rPrChange>
          </w:rPr>
          <w:t xml:space="preserve">Mulcahy ME, Geoghegan JA, Monk IR, O’Keeffe KM, Walsh EJ, Foster TJ, et al. Nasal Colonisation by </w:t>
        </w:r>
        <w:r w:rsidRPr="00434CF6">
          <w:rPr>
            <w:rFonts w:ascii="Arial" w:hAnsi="Arial"/>
            <w:i/>
            <w:sz w:val="18"/>
            <w:szCs w:val="18"/>
            <w:rPrChange w:id="5592" w:author="Nelly Wagner" w:date="2017-01-22T13:16:00Z">
              <w:rPr/>
            </w:rPrChange>
          </w:rPr>
          <w:t>Staphylococcus aureus</w:t>
        </w:r>
        <w:r w:rsidRPr="00434CF6">
          <w:rPr>
            <w:rFonts w:ascii="Arial" w:hAnsi="Arial"/>
            <w:sz w:val="18"/>
            <w:szCs w:val="18"/>
            <w:rPrChange w:id="5593" w:author="Nelly Wagner" w:date="2017-01-22T13:16:00Z">
              <w:rPr/>
            </w:rPrChange>
          </w:rPr>
          <w:t xml:space="preserve"> Depends upon Clumping Factor B Binding to the Squamous Epithelial Cell Envelope Protein Loricrin. </w:t>
        </w:r>
        <w:r w:rsidRPr="00434CF6">
          <w:rPr>
            <w:rFonts w:ascii="Arial" w:hAnsi="Arial"/>
            <w:i/>
            <w:sz w:val="18"/>
            <w:szCs w:val="18"/>
            <w:rPrChange w:id="5594" w:author="Nelly Wagner" w:date="2017-01-22T13:16:00Z">
              <w:rPr/>
            </w:rPrChange>
          </w:rPr>
          <w:t>PLoS Pathogens</w:t>
        </w:r>
        <w:r w:rsidRPr="00434CF6">
          <w:rPr>
            <w:rFonts w:ascii="Arial" w:hAnsi="Arial"/>
            <w:sz w:val="18"/>
            <w:szCs w:val="18"/>
            <w:rPrChange w:id="5595" w:author="Nelly Wagner" w:date="2017-01-22T13:16:00Z">
              <w:rPr/>
            </w:rPrChange>
          </w:rPr>
          <w:t>. 2012</w:t>
        </w:r>
        <w:r w:rsidRPr="001838CE">
          <w:rPr>
            <w:rFonts w:ascii="Arial" w:hAnsi="Arial"/>
            <w:sz w:val="18"/>
            <w:szCs w:val="18"/>
            <w:rPrChange w:id="5596" w:author="Nelly Wagner" w:date="2017-01-22T14:12:00Z">
              <w:rPr/>
            </w:rPrChange>
          </w:rPr>
          <w:t>;8(12)</w:t>
        </w:r>
      </w:ins>
      <w:ins w:id="5597" w:author="Nelly Wagner" w:date="2017-01-22T14:12:00Z">
        <w:r w:rsidR="001838CE" w:rsidRPr="008E76CC">
          <w:rPr>
            <w:rFonts w:ascii="Arial" w:hAnsi="Arial"/>
            <w:sz w:val="18"/>
            <w:szCs w:val="18"/>
          </w:rPr>
          <w:t>:</w:t>
        </w:r>
        <w:r w:rsidR="001838CE" w:rsidRPr="001838CE">
          <w:rPr>
            <w:rFonts w:ascii="Arial" w:hAnsi="Arial"/>
            <w:color w:val="000000"/>
            <w:sz w:val="18"/>
            <w:szCs w:val="18"/>
            <w:shd w:val="clear" w:color="auto" w:fill="FFFFFF"/>
            <w:rPrChange w:id="5598" w:author="Nelly Wagner" w:date="2017-01-22T14:12:00Z">
              <w:rPr>
                <w:rFonts w:ascii="Arial" w:hAnsi="Arial"/>
                <w:color w:val="000000"/>
                <w:sz w:val="17"/>
                <w:szCs w:val="17"/>
                <w:shd w:val="clear" w:color="auto" w:fill="FFFFFF"/>
              </w:rPr>
            </w:rPrChange>
          </w:rPr>
          <w:t xml:space="preserve"> e1003092</w:t>
        </w:r>
      </w:ins>
      <w:ins w:id="5599" w:author="Nelly Wagner" w:date="2017-01-22T11:17:00Z">
        <w:r w:rsidRPr="001838CE">
          <w:rPr>
            <w:rFonts w:ascii="Arial" w:hAnsi="Arial"/>
            <w:sz w:val="18"/>
            <w:szCs w:val="18"/>
            <w:rPrChange w:id="5600" w:author="Nelly Wagner" w:date="2017-01-22T14:12:00Z">
              <w:rPr/>
            </w:rPrChange>
          </w:rPr>
          <w:t>.</w:t>
        </w:r>
      </w:ins>
    </w:p>
    <w:p w14:paraId="5C78A93F" w14:textId="796BEFC3" w:rsidR="00343EB9" w:rsidRPr="00343EB9" w:rsidRDefault="00343EB9">
      <w:pPr>
        <w:spacing w:line="360" w:lineRule="auto"/>
        <w:ind w:left="480" w:hanging="480"/>
        <w:jc w:val="both"/>
        <w:rPr>
          <w:ins w:id="5601" w:author="Nelly Wagner" w:date="2017-01-22T11:17:00Z"/>
          <w:rFonts w:ascii="Arial" w:hAnsi="Arial"/>
          <w:sz w:val="14"/>
          <w:szCs w:val="18"/>
          <w:rPrChange w:id="5602" w:author="Nelly Wagner" w:date="2017-01-22T14:54:00Z">
            <w:rPr>
              <w:ins w:id="5603" w:author="Nelly Wagner" w:date="2017-01-22T11:17:00Z"/>
            </w:rPr>
          </w:rPrChange>
        </w:rPr>
      </w:pPr>
      <w:ins w:id="5604" w:author="Nelly Wagner" w:date="2017-01-22T14:53:00Z">
        <w:r w:rsidRPr="00343EB9">
          <w:rPr>
            <w:rFonts w:ascii="Arial" w:hAnsi="Arial"/>
            <w:sz w:val="18"/>
            <w:rPrChange w:id="5605" w:author="Nelly Wagner" w:date="2017-01-22T14:54:00Z">
              <w:rPr/>
            </w:rPrChange>
          </w:rPr>
          <w:t xml:space="preserve">Murshid A, Borges TJ, Lang BJ, Calderwood SK. The scavenger receptor SREC-I cooperates with toll-like receptors to trigger inflammatory innate immune responses. </w:t>
        </w:r>
        <w:r w:rsidRPr="00343EB9">
          <w:rPr>
            <w:rFonts w:ascii="Arial" w:hAnsi="Arial"/>
            <w:i/>
            <w:sz w:val="18"/>
            <w:rPrChange w:id="5606" w:author="Nelly Wagner" w:date="2017-01-22T14:54:00Z">
              <w:rPr/>
            </w:rPrChange>
          </w:rPr>
          <w:t>Front</w:t>
        </w:r>
      </w:ins>
      <w:ins w:id="5607" w:author="Nelly Wagner" w:date="2017-01-22T14:54:00Z">
        <w:r w:rsidRPr="00343EB9">
          <w:rPr>
            <w:rFonts w:ascii="Arial" w:hAnsi="Arial"/>
            <w:i/>
            <w:sz w:val="18"/>
            <w:rPrChange w:id="5608" w:author="Nelly Wagner" w:date="2017-01-22T14:54:00Z">
              <w:rPr/>
            </w:rPrChange>
          </w:rPr>
          <w:t>iers in</w:t>
        </w:r>
      </w:ins>
      <w:ins w:id="5609" w:author="Nelly Wagner" w:date="2017-01-22T14:53:00Z">
        <w:r w:rsidRPr="00343EB9">
          <w:rPr>
            <w:rFonts w:ascii="Arial" w:hAnsi="Arial"/>
            <w:i/>
            <w:sz w:val="18"/>
            <w:rPrChange w:id="5610" w:author="Nelly Wagner" w:date="2017-01-22T14:54:00Z">
              <w:rPr/>
            </w:rPrChange>
          </w:rPr>
          <w:t xml:space="preserve"> Immunol</w:t>
        </w:r>
      </w:ins>
      <w:ins w:id="5611" w:author="Nelly Wagner" w:date="2017-01-22T14:54:00Z">
        <w:r w:rsidRPr="00343EB9">
          <w:rPr>
            <w:rFonts w:ascii="Arial" w:hAnsi="Arial"/>
            <w:i/>
            <w:sz w:val="18"/>
            <w:rPrChange w:id="5612" w:author="Nelly Wagner" w:date="2017-01-22T14:54:00Z">
              <w:rPr/>
            </w:rPrChange>
          </w:rPr>
          <w:t>ogy</w:t>
        </w:r>
      </w:ins>
      <w:ins w:id="5613" w:author="Nelly Wagner" w:date="2017-01-22T14:53:00Z">
        <w:r w:rsidRPr="00343EB9">
          <w:rPr>
            <w:rFonts w:ascii="Arial" w:hAnsi="Arial"/>
            <w:sz w:val="18"/>
            <w:rPrChange w:id="5614" w:author="Nelly Wagner" w:date="2017-01-22T14:54:00Z">
              <w:rPr/>
            </w:rPrChange>
          </w:rPr>
          <w:t>. 2016;7(JUN)</w:t>
        </w:r>
      </w:ins>
      <w:ins w:id="5615" w:author="Nelly Wagner" w:date="2017-01-22T14:54:00Z">
        <w:r w:rsidRPr="00343EB9">
          <w:rPr>
            <w:rFonts w:ascii="Arial" w:hAnsi="Arial"/>
            <w:sz w:val="18"/>
            <w:rPrChange w:id="5616" w:author="Nelly Wagner" w:date="2017-01-22T14:54:00Z">
              <w:rPr/>
            </w:rPrChange>
          </w:rPr>
          <w:t>:226</w:t>
        </w:r>
      </w:ins>
      <w:ins w:id="5617" w:author="Nelly Wagner" w:date="2017-01-22T14:53:00Z">
        <w:r w:rsidRPr="00343EB9">
          <w:rPr>
            <w:rFonts w:ascii="Arial" w:hAnsi="Arial"/>
            <w:sz w:val="18"/>
            <w:rPrChange w:id="5618" w:author="Nelly Wagner" w:date="2017-01-22T14:54:00Z">
              <w:rPr/>
            </w:rPrChange>
          </w:rPr>
          <w:t>.</w:t>
        </w:r>
      </w:ins>
    </w:p>
    <w:p w14:paraId="1D74CD69" w14:textId="73EA6822" w:rsidR="00A00319" w:rsidRPr="00434CF6" w:rsidRDefault="00A00319">
      <w:pPr>
        <w:spacing w:line="360" w:lineRule="auto"/>
        <w:ind w:left="480" w:hanging="480"/>
        <w:jc w:val="both"/>
        <w:rPr>
          <w:ins w:id="5619" w:author="Nelly Wagner" w:date="2017-01-22T11:18:00Z"/>
          <w:rFonts w:ascii="Arial" w:hAnsi="Arial"/>
          <w:sz w:val="18"/>
          <w:szCs w:val="18"/>
          <w:rPrChange w:id="5620" w:author="Nelly Wagner" w:date="2017-01-22T13:16:00Z">
            <w:rPr>
              <w:ins w:id="5621" w:author="Nelly Wagner" w:date="2017-01-22T11:18:00Z"/>
            </w:rPr>
          </w:rPrChange>
        </w:rPr>
      </w:pPr>
      <w:ins w:id="5622" w:author="Nelly Wagner" w:date="2017-01-22T11:17:00Z">
        <w:r w:rsidRPr="00434CF6">
          <w:rPr>
            <w:rFonts w:ascii="Arial" w:hAnsi="Arial"/>
            <w:sz w:val="18"/>
            <w:szCs w:val="18"/>
            <w:rPrChange w:id="5623" w:author="Nelly Wagner" w:date="2017-01-22T13:16:00Z">
              <w:rPr/>
            </w:rPrChange>
          </w:rPr>
          <w:t xml:space="preserve">Naimi TS, Ledell KH, Como-sabetti K, Borchardt SM, Boxrud DJ, Johnson SK, et al. Comparison of Community- and Health Care – Associated </w:t>
        </w:r>
        <w:r w:rsidRPr="00434CF6">
          <w:rPr>
            <w:rFonts w:ascii="Arial" w:hAnsi="Arial"/>
            <w:i/>
            <w:sz w:val="18"/>
            <w:szCs w:val="18"/>
            <w:rPrChange w:id="5624" w:author="Nelly Wagner" w:date="2017-01-22T13:16:00Z">
              <w:rPr/>
            </w:rPrChange>
          </w:rPr>
          <w:t xml:space="preserve">Staphylococcus aureus </w:t>
        </w:r>
        <w:r w:rsidRPr="00434CF6">
          <w:rPr>
            <w:rFonts w:ascii="Arial" w:hAnsi="Arial"/>
            <w:sz w:val="18"/>
            <w:szCs w:val="18"/>
            <w:rPrChange w:id="5625" w:author="Nelly Wagner" w:date="2017-01-22T13:16:00Z">
              <w:rPr/>
            </w:rPrChange>
          </w:rPr>
          <w:t xml:space="preserve">Infection. </w:t>
        </w:r>
      </w:ins>
      <w:ins w:id="5626" w:author="Nelly Wagner" w:date="2017-01-22T11:18:00Z">
        <w:r w:rsidRPr="008E76CC">
          <w:rPr>
            <w:rFonts w:ascii="Arial" w:hAnsi="Arial"/>
            <w:i/>
            <w:color w:val="000000"/>
            <w:sz w:val="18"/>
            <w:szCs w:val="18"/>
          </w:rPr>
          <w:t>Journal of the American Medical Association</w:t>
        </w:r>
      </w:ins>
      <w:ins w:id="5627" w:author="Nelly Wagner" w:date="2017-01-22T11:17:00Z">
        <w:r w:rsidRPr="00434CF6">
          <w:rPr>
            <w:rFonts w:ascii="Arial" w:hAnsi="Arial"/>
            <w:sz w:val="18"/>
            <w:szCs w:val="18"/>
            <w:rPrChange w:id="5628" w:author="Nelly Wagner" w:date="2017-01-22T13:16:00Z">
              <w:rPr/>
            </w:rPrChange>
          </w:rPr>
          <w:t>. 2013;290(22):2976–84.</w:t>
        </w:r>
      </w:ins>
    </w:p>
    <w:p w14:paraId="02A9CE47" w14:textId="7AD8FBFA" w:rsidR="00A00319" w:rsidRPr="00434CF6" w:rsidRDefault="00A00319">
      <w:pPr>
        <w:spacing w:line="360" w:lineRule="auto"/>
        <w:ind w:left="480" w:hanging="480"/>
        <w:jc w:val="both"/>
        <w:rPr>
          <w:ins w:id="5629" w:author="Nelly Wagner" w:date="2017-01-22T11:18:00Z"/>
          <w:rFonts w:ascii="Arial" w:hAnsi="Arial"/>
          <w:sz w:val="18"/>
          <w:szCs w:val="18"/>
          <w:rPrChange w:id="5630" w:author="Nelly Wagner" w:date="2017-01-22T13:16:00Z">
            <w:rPr>
              <w:ins w:id="5631" w:author="Nelly Wagner" w:date="2017-01-22T11:18:00Z"/>
            </w:rPr>
          </w:rPrChange>
        </w:rPr>
      </w:pPr>
      <w:ins w:id="5632" w:author="Nelly Wagner" w:date="2017-01-22T11:18:00Z">
        <w:r w:rsidRPr="00434CF6">
          <w:rPr>
            <w:rFonts w:ascii="Arial" w:hAnsi="Arial"/>
            <w:sz w:val="18"/>
            <w:szCs w:val="18"/>
            <w:rPrChange w:id="5633" w:author="Nelly Wagner" w:date="2017-01-22T13:16:00Z">
              <w:rPr/>
            </w:rPrChange>
          </w:rPr>
          <w:t xml:space="preserve">Negri MC, Lipsitch M, Blázquez J, Levin BR, Baquero F. Concentration-dependent selection of small phenotypic differences in TEM beta-lactamase-mediated antibiotic resistance. </w:t>
        </w:r>
        <w:r w:rsidRPr="00434CF6">
          <w:rPr>
            <w:rFonts w:ascii="Arial" w:hAnsi="Arial"/>
            <w:i/>
            <w:sz w:val="18"/>
            <w:szCs w:val="18"/>
            <w:rPrChange w:id="5634" w:author="Nelly Wagner" w:date="2017-01-22T13:16:00Z">
              <w:rPr/>
            </w:rPrChange>
          </w:rPr>
          <w:t>Antimicrobial Agents and Chemotherapy</w:t>
        </w:r>
        <w:r w:rsidR="00C8111F" w:rsidRPr="00434CF6">
          <w:rPr>
            <w:rFonts w:ascii="Arial" w:hAnsi="Arial"/>
            <w:sz w:val="18"/>
            <w:szCs w:val="18"/>
            <w:rPrChange w:id="5635" w:author="Nelly Wagner" w:date="2017-01-22T13:16:00Z">
              <w:rPr/>
            </w:rPrChange>
          </w:rPr>
          <w:t>. 2000</w:t>
        </w:r>
        <w:r w:rsidRPr="00434CF6">
          <w:rPr>
            <w:rFonts w:ascii="Arial" w:hAnsi="Arial"/>
            <w:sz w:val="18"/>
            <w:szCs w:val="18"/>
            <w:rPrChange w:id="5636" w:author="Nelly Wagner" w:date="2017-01-22T13:16:00Z">
              <w:rPr/>
            </w:rPrChange>
          </w:rPr>
          <w:t>;44(9):2485–91.</w:t>
        </w:r>
      </w:ins>
    </w:p>
    <w:p w14:paraId="75B615CC" w14:textId="501E7DC8" w:rsidR="00A00319" w:rsidRPr="00434CF6" w:rsidRDefault="00A00319">
      <w:pPr>
        <w:spacing w:line="360" w:lineRule="auto"/>
        <w:ind w:left="480" w:hanging="480"/>
        <w:jc w:val="both"/>
        <w:rPr>
          <w:ins w:id="5637" w:author="Nelly Wagner" w:date="2017-01-22T11:19:00Z"/>
          <w:rFonts w:ascii="Arial" w:hAnsi="Arial"/>
          <w:sz w:val="18"/>
          <w:szCs w:val="18"/>
          <w:rPrChange w:id="5638" w:author="Nelly Wagner" w:date="2017-01-22T13:16:00Z">
            <w:rPr>
              <w:ins w:id="5639" w:author="Nelly Wagner" w:date="2017-01-22T11:19:00Z"/>
            </w:rPr>
          </w:rPrChange>
        </w:rPr>
      </w:pPr>
      <w:ins w:id="5640" w:author="Nelly Wagner" w:date="2017-01-22T11:19:00Z">
        <w:r w:rsidRPr="00434CF6">
          <w:rPr>
            <w:rFonts w:ascii="Arial" w:hAnsi="Arial"/>
            <w:sz w:val="18"/>
            <w:szCs w:val="18"/>
            <w:rPrChange w:id="5641" w:author="Nelly Wagner" w:date="2017-01-22T13:16:00Z">
              <w:rPr/>
            </w:rPrChange>
          </w:rPr>
          <w:t xml:space="preserve">Nguyen MT, Hanzelmann D, Härtner T, Peschel A, Götz F. Skin-specific unsaturated fatty acid boost </w:t>
        </w:r>
        <w:r w:rsidRPr="00434CF6">
          <w:rPr>
            <w:rFonts w:ascii="Arial" w:hAnsi="Arial"/>
            <w:i/>
            <w:iCs/>
            <w:sz w:val="18"/>
            <w:szCs w:val="18"/>
            <w:rPrChange w:id="5642" w:author="Nelly Wagner" w:date="2017-01-22T13:16:00Z">
              <w:rPr>
                <w:i/>
                <w:iCs/>
              </w:rPr>
            </w:rPrChange>
          </w:rPr>
          <w:t>Staphylococcus aureus</w:t>
        </w:r>
        <w:r w:rsidRPr="00434CF6">
          <w:rPr>
            <w:rFonts w:ascii="Arial" w:hAnsi="Arial"/>
            <w:sz w:val="18"/>
            <w:szCs w:val="18"/>
            <w:rPrChange w:id="5643" w:author="Nelly Wagner" w:date="2017-01-22T13:16:00Z">
              <w:rPr/>
            </w:rPrChange>
          </w:rPr>
          <w:t xml:space="preserve"> innate immune response. </w:t>
        </w:r>
        <w:r w:rsidRPr="00434CF6">
          <w:rPr>
            <w:rFonts w:ascii="Arial" w:hAnsi="Arial"/>
            <w:i/>
            <w:sz w:val="18"/>
            <w:szCs w:val="18"/>
            <w:rPrChange w:id="5644" w:author="Nelly Wagner" w:date="2017-01-22T13:16:00Z">
              <w:rPr/>
            </w:rPrChange>
          </w:rPr>
          <w:t>Infection and Immunity</w:t>
        </w:r>
        <w:r w:rsidRPr="00434CF6">
          <w:rPr>
            <w:rFonts w:ascii="Arial" w:hAnsi="Arial"/>
            <w:sz w:val="18"/>
            <w:szCs w:val="18"/>
            <w:rPrChange w:id="5645" w:author="Nelly Wagner" w:date="2017-01-22T13:16:00Z">
              <w:rPr/>
            </w:rPrChange>
          </w:rPr>
          <w:t>. 2015;84(1):IAI.00822-15.</w:t>
        </w:r>
      </w:ins>
    </w:p>
    <w:p w14:paraId="3CCC4A7B" w14:textId="060CAC38" w:rsidR="00A00319" w:rsidRPr="00434CF6" w:rsidRDefault="00A00319">
      <w:pPr>
        <w:spacing w:line="360" w:lineRule="auto"/>
        <w:ind w:left="480" w:hanging="480"/>
        <w:jc w:val="both"/>
        <w:rPr>
          <w:ins w:id="5646" w:author="Nelly Wagner" w:date="2017-01-22T11:20:00Z"/>
          <w:rFonts w:ascii="Arial" w:hAnsi="Arial"/>
          <w:sz w:val="18"/>
          <w:szCs w:val="18"/>
          <w:rPrChange w:id="5647" w:author="Nelly Wagner" w:date="2017-01-22T13:16:00Z">
            <w:rPr>
              <w:ins w:id="5648" w:author="Nelly Wagner" w:date="2017-01-22T11:20:00Z"/>
            </w:rPr>
          </w:rPrChange>
        </w:rPr>
      </w:pPr>
      <w:ins w:id="5649" w:author="Nelly Wagner" w:date="2017-01-22T11:19:00Z">
        <w:r w:rsidRPr="00434CF6">
          <w:rPr>
            <w:rFonts w:ascii="Arial" w:hAnsi="Arial"/>
            <w:sz w:val="18"/>
            <w:szCs w:val="18"/>
            <w:rPrChange w:id="5650" w:author="Nelly Wagner" w:date="2017-01-22T13:16:00Z">
              <w:rPr/>
            </w:rPrChange>
          </w:rPr>
          <w:t xml:space="preserve">Nguyen-Chi M, Phan QT, Gonzalez C, Dubremetz J-F, Levraud J-P, Lutfalla G. Transient infection of the zebrafish notochord with </w:t>
        </w:r>
        <w:r w:rsidRPr="00434CF6">
          <w:rPr>
            <w:rFonts w:ascii="Arial" w:hAnsi="Arial"/>
            <w:i/>
            <w:sz w:val="18"/>
            <w:szCs w:val="18"/>
            <w:rPrChange w:id="5651" w:author="Nelly Wagner" w:date="2017-01-22T13:16:00Z">
              <w:rPr/>
            </w:rPrChange>
          </w:rPr>
          <w:t>E. coli</w:t>
        </w:r>
        <w:r w:rsidRPr="00434CF6">
          <w:rPr>
            <w:rFonts w:ascii="Arial" w:hAnsi="Arial"/>
            <w:sz w:val="18"/>
            <w:szCs w:val="18"/>
            <w:rPrChange w:id="5652" w:author="Nelly Wagner" w:date="2017-01-22T13:16:00Z">
              <w:rPr/>
            </w:rPrChange>
          </w:rPr>
          <w:t xml:space="preserve"> induces chronic inflammation. </w:t>
        </w:r>
        <w:r w:rsidRPr="00434CF6">
          <w:rPr>
            <w:rFonts w:ascii="Arial" w:hAnsi="Arial"/>
            <w:i/>
            <w:sz w:val="18"/>
            <w:szCs w:val="18"/>
            <w:rPrChange w:id="5653" w:author="Nelly Wagner" w:date="2017-01-22T13:16:00Z">
              <w:rPr/>
            </w:rPrChange>
          </w:rPr>
          <w:t>Disease Models &amp; Mechanisms</w:t>
        </w:r>
        <w:r w:rsidRPr="00434CF6">
          <w:rPr>
            <w:rFonts w:ascii="Arial" w:hAnsi="Arial"/>
            <w:sz w:val="18"/>
            <w:szCs w:val="18"/>
            <w:rPrChange w:id="5654" w:author="Nelly Wagner" w:date="2017-01-22T13:16:00Z">
              <w:rPr/>
            </w:rPrChange>
          </w:rPr>
          <w:t>. 2014 Jul;7(7):871–82.</w:t>
        </w:r>
      </w:ins>
    </w:p>
    <w:p w14:paraId="2F379253" w14:textId="0EE3D037" w:rsidR="00A00319" w:rsidRPr="00434CF6" w:rsidRDefault="00A00319">
      <w:pPr>
        <w:spacing w:line="360" w:lineRule="auto"/>
        <w:ind w:left="480" w:hanging="480"/>
        <w:jc w:val="both"/>
        <w:rPr>
          <w:ins w:id="5655" w:author="Nelly Wagner" w:date="2017-01-22T11:20:00Z"/>
          <w:rFonts w:ascii="Arial" w:hAnsi="Arial"/>
          <w:sz w:val="18"/>
          <w:szCs w:val="18"/>
          <w:rPrChange w:id="5656" w:author="Nelly Wagner" w:date="2017-01-22T13:16:00Z">
            <w:rPr>
              <w:ins w:id="5657" w:author="Nelly Wagner" w:date="2017-01-22T11:20:00Z"/>
            </w:rPr>
          </w:rPrChange>
        </w:rPr>
      </w:pPr>
      <w:ins w:id="5658" w:author="Nelly Wagner" w:date="2017-01-22T11:20:00Z">
        <w:r w:rsidRPr="00434CF6">
          <w:rPr>
            <w:rFonts w:ascii="Arial" w:hAnsi="Arial"/>
            <w:sz w:val="18"/>
            <w:szCs w:val="18"/>
            <w:rPrChange w:id="5659" w:author="Nelly Wagner" w:date="2017-01-22T13:16:00Z">
              <w:rPr/>
            </w:rPrChange>
          </w:rPr>
          <w:t xml:space="preserve">Nielsen KL, Pedersen TM, Udekwu KI, Petersen A, Skov RL, Hansen LH, et al. Fitness cost: a bacteriological explanation for the demise of the first international methicillin-resistant </w:t>
        </w:r>
        <w:r w:rsidRPr="00434CF6">
          <w:rPr>
            <w:rFonts w:ascii="Arial" w:hAnsi="Arial"/>
            <w:i/>
            <w:sz w:val="18"/>
            <w:szCs w:val="18"/>
            <w:rPrChange w:id="5660" w:author="Nelly Wagner" w:date="2017-01-22T13:16:00Z">
              <w:rPr/>
            </w:rPrChange>
          </w:rPr>
          <w:t>Staphylococcus aureus</w:t>
        </w:r>
        <w:r w:rsidRPr="00434CF6">
          <w:rPr>
            <w:rFonts w:ascii="Arial" w:hAnsi="Arial"/>
            <w:sz w:val="18"/>
            <w:szCs w:val="18"/>
            <w:rPrChange w:id="5661" w:author="Nelly Wagner" w:date="2017-01-22T13:16:00Z">
              <w:rPr/>
            </w:rPrChange>
          </w:rPr>
          <w:t xml:space="preserve"> epidemic. </w:t>
        </w:r>
        <w:r w:rsidRPr="00434CF6">
          <w:rPr>
            <w:rFonts w:ascii="Arial" w:hAnsi="Arial"/>
            <w:i/>
            <w:sz w:val="18"/>
            <w:szCs w:val="18"/>
            <w:rPrChange w:id="5662" w:author="Nelly Wagner" w:date="2017-01-22T13:16:00Z">
              <w:rPr/>
            </w:rPrChange>
          </w:rPr>
          <w:t>The Journal of Antimicrobial Chemotherapy</w:t>
        </w:r>
        <w:r w:rsidRPr="00434CF6">
          <w:rPr>
            <w:rFonts w:ascii="Arial" w:hAnsi="Arial"/>
            <w:sz w:val="18"/>
            <w:szCs w:val="18"/>
            <w:rPrChange w:id="5663" w:author="Nelly Wagner" w:date="2017-01-22T13:16:00Z">
              <w:rPr/>
            </w:rPrChange>
          </w:rPr>
          <w:t>. 2012 Jun;67(6):1325–32.</w:t>
        </w:r>
      </w:ins>
    </w:p>
    <w:p w14:paraId="54B774CB" w14:textId="721AAC4E" w:rsidR="00A00319" w:rsidRPr="00434CF6" w:rsidRDefault="00A00319">
      <w:pPr>
        <w:spacing w:line="360" w:lineRule="auto"/>
        <w:ind w:left="480" w:hanging="480"/>
        <w:jc w:val="both"/>
        <w:rPr>
          <w:ins w:id="5664" w:author="Nelly Wagner" w:date="2017-01-22T11:21:00Z"/>
          <w:rFonts w:ascii="Arial" w:hAnsi="Arial"/>
          <w:sz w:val="18"/>
          <w:szCs w:val="18"/>
          <w:rPrChange w:id="5665" w:author="Nelly Wagner" w:date="2017-01-22T13:16:00Z">
            <w:rPr>
              <w:ins w:id="5666" w:author="Nelly Wagner" w:date="2017-01-22T11:21:00Z"/>
            </w:rPr>
          </w:rPrChange>
        </w:rPr>
      </w:pPr>
      <w:ins w:id="5667" w:author="Nelly Wagner" w:date="2017-01-22T11:21:00Z">
        <w:r w:rsidRPr="00434CF6">
          <w:rPr>
            <w:rFonts w:ascii="Arial" w:hAnsi="Arial"/>
            <w:sz w:val="18"/>
            <w:szCs w:val="18"/>
            <w:rPrChange w:id="5668" w:author="Nelly Wagner" w:date="2017-01-22T13:16:00Z">
              <w:rPr/>
            </w:rPrChange>
          </w:rPr>
          <w:t xml:space="preserve">Niethammer P, Grabher C, Look AT, Mitchison TJ. A tissue-scale gradient of hydrogen peroxide mediates rapid wound detection in zebrafish. </w:t>
        </w:r>
        <w:r w:rsidRPr="00434CF6">
          <w:rPr>
            <w:rFonts w:ascii="Arial" w:hAnsi="Arial"/>
            <w:i/>
            <w:sz w:val="18"/>
            <w:szCs w:val="18"/>
            <w:rPrChange w:id="5669" w:author="Nelly Wagner" w:date="2017-01-22T13:16:00Z">
              <w:rPr/>
            </w:rPrChange>
          </w:rPr>
          <w:t>Nature</w:t>
        </w:r>
        <w:r w:rsidRPr="00434CF6">
          <w:rPr>
            <w:rFonts w:ascii="Arial" w:hAnsi="Arial"/>
            <w:sz w:val="18"/>
            <w:szCs w:val="18"/>
            <w:rPrChange w:id="5670" w:author="Nelly Wagner" w:date="2017-01-22T13:16:00Z">
              <w:rPr/>
            </w:rPrChange>
          </w:rPr>
          <w:t>. 2009;459(7249):996–9.</w:t>
        </w:r>
      </w:ins>
    </w:p>
    <w:p w14:paraId="04510E59" w14:textId="4B310BD7" w:rsidR="00BC430F" w:rsidRPr="00434CF6" w:rsidRDefault="00BC430F">
      <w:pPr>
        <w:spacing w:line="360" w:lineRule="auto"/>
        <w:ind w:left="480" w:hanging="480"/>
        <w:jc w:val="both"/>
        <w:rPr>
          <w:ins w:id="5671" w:author="Nelly Wagner" w:date="2017-01-22T11:21:00Z"/>
          <w:rFonts w:ascii="Arial" w:hAnsi="Arial"/>
          <w:sz w:val="18"/>
          <w:szCs w:val="18"/>
          <w:rPrChange w:id="5672" w:author="Nelly Wagner" w:date="2017-01-22T13:16:00Z">
            <w:rPr>
              <w:ins w:id="5673" w:author="Nelly Wagner" w:date="2017-01-22T11:21:00Z"/>
            </w:rPr>
          </w:rPrChange>
        </w:rPr>
      </w:pPr>
      <w:ins w:id="5674" w:author="Nelly Wagner" w:date="2017-01-22T11:21:00Z">
        <w:r w:rsidRPr="00434CF6">
          <w:rPr>
            <w:rFonts w:ascii="Arial" w:hAnsi="Arial"/>
            <w:sz w:val="18"/>
            <w:szCs w:val="18"/>
            <w:rPrChange w:id="5675" w:author="Nelly Wagner" w:date="2017-01-22T13:16:00Z">
              <w:rPr/>
            </w:rPrChange>
          </w:rPr>
          <w:t xml:space="preserve">Noble WC, Williams REO, Jevons MP, Shooter RA. Some Aspects of Nasal Carriage of Staphylococci. </w:t>
        </w:r>
        <w:r w:rsidRPr="008E76CC">
          <w:rPr>
            <w:rFonts w:ascii="Arial" w:hAnsi="Arial"/>
            <w:i/>
            <w:color w:val="000000"/>
            <w:sz w:val="18"/>
            <w:szCs w:val="18"/>
          </w:rPr>
          <w:t>Journal of Clinical Pathology</w:t>
        </w:r>
        <w:r w:rsidRPr="00434CF6">
          <w:rPr>
            <w:rFonts w:ascii="Arial" w:hAnsi="Arial"/>
            <w:sz w:val="18"/>
            <w:szCs w:val="18"/>
            <w:rPrChange w:id="5676" w:author="Nelly Wagner" w:date="2017-01-22T13:16:00Z">
              <w:rPr/>
            </w:rPrChange>
          </w:rPr>
          <w:t>. 1964;17(79):618–20.</w:t>
        </w:r>
      </w:ins>
    </w:p>
    <w:p w14:paraId="33A017D7" w14:textId="523CCEC2" w:rsidR="00BC430F" w:rsidRPr="00434CF6" w:rsidRDefault="00BC430F">
      <w:pPr>
        <w:spacing w:line="360" w:lineRule="auto"/>
        <w:ind w:left="480" w:hanging="480"/>
        <w:jc w:val="both"/>
        <w:rPr>
          <w:ins w:id="5677" w:author="Nelly Wagner" w:date="2017-01-22T11:22:00Z"/>
          <w:rFonts w:ascii="Arial" w:hAnsi="Arial"/>
          <w:sz w:val="18"/>
          <w:szCs w:val="18"/>
          <w:rPrChange w:id="5678" w:author="Nelly Wagner" w:date="2017-01-22T13:16:00Z">
            <w:rPr>
              <w:ins w:id="5679" w:author="Nelly Wagner" w:date="2017-01-22T11:22:00Z"/>
            </w:rPr>
          </w:rPrChange>
        </w:rPr>
      </w:pPr>
      <w:ins w:id="5680" w:author="Nelly Wagner" w:date="2017-01-22T11:22:00Z">
        <w:r w:rsidRPr="00434CF6">
          <w:rPr>
            <w:rFonts w:ascii="Arial" w:hAnsi="Arial"/>
            <w:sz w:val="18"/>
            <w:szCs w:val="18"/>
            <w:rPrChange w:id="5681" w:author="Nelly Wagner" w:date="2017-01-22T13:16:00Z">
              <w:rPr/>
            </w:rPrChange>
          </w:rPr>
          <w:t xml:space="preserve">Nonaka M. Evolution of the complement system. </w:t>
        </w:r>
        <w:r w:rsidRPr="00434CF6">
          <w:rPr>
            <w:rFonts w:ascii="Arial" w:hAnsi="Arial"/>
            <w:i/>
            <w:sz w:val="18"/>
            <w:szCs w:val="18"/>
            <w:rPrChange w:id="5682" w:author="Nelly Wagner" w:date="2017-01-22T13:16:00Z">
              <w:rPr/>
            </w:rPrChange>
          </w:rPr>
          <w:t>Sub-cellular Biochemistry</w:t>
        </w:r>
        <w:r w:rsidRPr="00434CF6">
          <w:rPr>
            <w:rFonts w:ascii="Arial" w:hAnsi="Arial"/>
            <w:sz w:val="18"/>
            <w:szCs w:val="18"/>
            <w:rPrChange w:id="5683" w:author="Nelly Wagner" w:date="2017-01-22T13:16:00Z">
              <w:rPr/>
            </w:rPrChange>
          </w:rPr>
          <w:t>. 2014;80:31–43.</w:t>
        </w:r>
      </w:ins>
    </w:p>
    <w:p w14:paraId="40F085B5" w14:textId="0BF7A682" w:rsidR="00BC430F" w:rsidRPr="00434CF6" w:rsidRDefault="00BC430F">
      <w:pPr>
        <w:spacing w:line="360" w:lineRule="auto"/>
        <w:ind w:left="480" w:hanging="480"/>
        <w:jc w:val="both"/>
        <w:rPr>
          <w:ins w:id="5684" w:author="Nelly Wagner" w:date="2017-01-22T11:23:00Z"/>
          <w:rFonts w:ascii="Arial" w:hAnsi="Arial"/>
          <w:sz w:val="18"/>
          <w:szCs w:val="18"/>
          <w:rPrChange w:id="5685" w:author="Nelly Wagner" w:date="2017-01-22T13:16:00Z">
            <w:rPr>
              <w:ins w:id="5686" w:author="Nelly Wagner" w:date="2017-01-22T11:23:00Z"/>
            </w:rPr>
          </w:rPrChange>
        </w:rPr>
      </w:pPr>
      <w:ins w:id="5687" w:author="Nelly Wagner" w:date="2017-01-22T11:22:00Z">
        <w:r w:rsidRPr="00434CF6">
          <w:rPr>
            <w:rFonts w:ascii="Arial" w:hAnsi="Arial"/>
            <w:sz w:val="18"/>
            <w:szCs w:val="18"/>
            <w:rPrChange w:id="5688" w:author="Nelly Wagner" w:date="2017-01-22T13:16:00Z">
              <w:rPr/>
            </w:rPrChange>
          </w:rPr>
          <w:t xml:space="preserve">Noone DG, Riedl M, Pluthero FG, Bowman ML, Liszewski MK, Lu L, et al. Von Willebrand factor regulates complement on endothelial cells. </w:t>
        </w:r>
        <w:r w:rsidRPr="00434CF6">
          <w:rPr>
            <w:rFonts w:ascii="Arial" w:hAnsi="Arial"/>
            <w:i/>
            <w:sz w:val="18"/>
            <w:szCs w:val="18"/>
            <w:rPrChange w:id="5689" w:author="Nelly Wagner" w:date="2017-01-22T13:16:00Z">
              <w:rPr/>
            </w:rPrChange>
          </w:rPr>
          <w:t>Kidney International</w:t>
        </w:r>
        <w:r w:rsidRPr="00434CF6">
          <w:rPr>
            <w:rFonts w:ascii="Arial" w:hAnsi="Arial"/>
            <w:sz w:val="18"/>
            <w:szCs w:val="18"/>
            <w:rPrChange w:id="5690" w:author="Nelly Wagner" w:date="2017-01-22T13:16:00Z">
              <w:rPr/>
            </w:rPrChange>
          </w:rPr>
          <w:t>. 2016;90(1):123–34.</w:t>
        </w:r>
      </w:ins>
    </w:p>
    <w:p w14:paraId="36BB8312" w14:textId="56207DDB" w:rsidR="00BC430F" w:rsidRPr="00434CF6" w:rsidRDefault="00BC430F">
      <w:pPr>
        <w:spacing w:line="360" w:lineRule="auto"/>
        <w:ind w:left="480" w:hanging="480"/>
        <w:jc w:val="both"/>
        <w:rPr>
          <w:ins w:id="5691" w:author="Nelly Wagner" w:date="2017-01-22T11:23:00Z"/>
          <w:rFonts w:ascii="Arial" w:hAnsi="Arial"/>
          <w:sz w:val="18"/>
          <w:szCs w:val="18"/>
          <w:rPrChange w:id="5692" w:author="Nelly Wagner" w:date="2017-01-22T13:16:00Z">
            <w:rPr>
              <w:ins w:id="5693" w:author="Nelly Wagner" w:date="2017-01-22T11:23:00Z"/>
            </w:rPr>
          </w:rPrChange>
        </w:rPr>
      </w:pPr>
      <w:ins w:id="5694" w:author="Nelly Wagner" w:date="2017-01-22T11:23:00Z">
        <w:r w:rsidRPr="00434CF6">
          <w:rPr>
            <w:rFonts w:ascii="Arial" w:hAnsi="Arial"/>
            <w:sz w:val="18"/>
            <w:szCs w:val="18"/>
            <w:rPrChange w:id="5695" w:author="Nelly Wagner" w:date="2017-01-22T13:16:00Z">
              <w:rPr/>
            </w:rPrChange>
          </w:rPr>
          <w:t xml:space="preserve">Nordenfelt P, Winberg ME, Lönnbro P, Rasmusson B, Tapper H. Different requirements for early and late phases of azurophilic granule-phagosome fusion. </w:t>
        </w:r>
        <w:r w:rsidRPr="00434CF6">
          <w:rPr>
            <w:rFonts w:ascii="Arial" w:hAnsi="Arial"/>
            <w:i/>
            <w:sz w:val="18"/>
            <w:szCs w:val="18"/>
            <w:rPrChange w:id="5696" w:author="Nelly Wagner" w:date="2017-01-22T13:16:00Z">
              <w:rPr/>
            </w:rPrChange>
          </w:rPr>
          <w:t>Traffic</w:t>
        </w:r>
        <w:r w:rsidR="00C8111F" w:rsidRPr="00434CF6">
          <w:rPr>
            <w:rFonts w:ascii="Arial" w:hAnsi="Arial"/>
            <w:sz w:val="18"/>
            <w:szCs w:val="18"/>
            <w:rPrChange w:id="5697" w:author="Nelly Wagner" w:date="2017-01-22T13:16:00Z">
              <w:rPr/>
            </w:rPrChange>
          </w:rPr>
          <w:t>. 2009</w:t>
        </w:r>
        <w:r w:rsidRPr="00434CF6">
          <w:rPr>
            <w:rFonts w:ascii="Arial" w:hAnsi="Arial"/>
            <w:sz w:val="18"/>
            <w:szCs w:val="18"/>
            <w:rPrChange w:id="5698" w:author="Nelly Wagner" w:date="2017-01-22T13:16:00Z">
              <w:rPr/>
            </w:rPrChange>
          </w:rPr>
          <w:t>;10(12):1881–93.</w:t>
        </w:r>
      </w:ins>
    </w:p>
    <w:p w14:paraId="18EC9699" w14:textId="51FE1622" w:rsidR="00BC430F" w:rsidRPr="00434CF6" w:rsidRDefault="00BC430F">
      <w:pPr>
        <w:spacing w:line="360" w:lineRule="auto"/>
        <w:ind w:left="480" w:hanging="480"/>
        <w:jc w:val="both"/>
        <w:rPr>
          <w:ins w:id="5699" w:author="Nelly Wagner" w:date="2017-01-22T11:24:00Z"/>
          <w:rFonts w:ascii="Arial" w:hAnsi="Arial"/>
          <w:sz w:val="18"/>
          <w:szCs w:val="18"/>
          <w:rPrChange w:id="5700" w:author="Nelly Wagner" w:date="2017-01-22T13:16:00Z">
            <w:rPr>
              <w:ins w:id="5701" w:author="Nelly Wagner" w:date="2017-01-22T11:24:00Z"/>
            </w:rPr>
          </w:rPrChange>
        </w:rPr>
      </w:pPr>
      <w:ins w:id="5702" w:author="Nelly Wagner" w:date="2017-01-22T11:23:00Z">
        <w:r w:rsidRPr="00434CF6">
          <w:rPr>
            <w:rFonts w:ascii="Arial" w:hAnsi="Arial"/>
            <w:sz w:val="18"/>
            <w:szCs w:val="18"/>
            <w:rPrChange w:id="5703" w:author="Nelly Wagner" w:date="2017-01-22T13:16:00Z">
              <w:rPr/>
            </w:rPrChange>
          </w:rPr>
          <w:t xml:space="preserve">Noto MJ, Fox PM, Archer GL. Spontaneous deletion of the methicillin resistance determinant, mecA, partially compensates for the fitness cost associated with high-level vancomycin resistance in </w:t>
        </w:r>
        <w:r w:rsidRPr="00434CF6">
          <w:rPr>
            <w:rFonts w:ascii="Arial" w:hAnsi="Arial"/>
            <w:i/>
            <w:sz w:val="18"/>
            <w:szCs w:val="18"/>
            <w:rPrChange w:id="5704" w:author="Nelly Wagner" w:date="2017-01-22T13:16:00Z">
              <w:rPr/>
            </w:rPrChange>
          </w:rPr>
          <w:t>Staphylococcus aureus.</w:t>
        </w:r>
        <w:r w:rsidRPr="00434CF6">
          <w:rPr>
            <w:rFonts w:ascii="Arial" w:hAnsi="Arial"/>
            <w:sz w:val="18"/>
            <w:szCs w:val="18"/>
            <w:rPrChange w:id="5705" w:author="Nelly Wagner" w:date="2017-01-22T13:16:00Z">
              <w:rPr/>
            </w:rPrChange>
          </w:rPr>
          <w:t xml:space="preserve"> </w:t>
        </w:r>
        <w:r w:rsidRPr="00434CF6">
          <w:rPr>
            <w:rFonts w:ascii="Arial" w:hAnsi="Arial"/>
            <w:i/>
            <w:sz w:val="18"/>
            <w:szCs w:val="18"/>
            <w:rPrChange w:id="5706" w:author="Nelly Wagner" w:date="2017-01-22T13:16:00Z">
              <w:rPr/>
            </w:rPrChange>
          </w:rPr>
          <w:t>Antimicrob</w:t>
        </w:r>
      </w:ins>
      <w:ins w:id="5707" w:author="Nelly Wagner" w:date="2017-01-22T11:24:00Z">
        <w:r w:rsidRPr="00434CF6">
          <w:rPr>
            <w:rFonts w:ascii="Arial" w:hAnsi="Arial"/>
            <w:i/>
            <w:sz w:val="18"/>
            <w:szCs w:val="18"/>
            <w:rPrChange w:id="5708" w:author="Nelly Wagner" w:date="2017-01-22T13:16:00Z">
              <w:rPr/>
            </w:rPrChange>
          </w:rPr>
          <w:t>ial</w:t>
        </w:r>
      </w:ins>
      <w:ins w:id="5709" w:author="Nelly Wagner" w:date="2017-01-22T11:23:00Z">
        <w:r w:rsidRPr="00434CF6">
          <w:rPr>
            <w:rFonts w:ascii="Arial" w:hAnsi="Arial"/>
            <w:i/>
            <w:sz w:val="18"/>
            <w:szCs w:val="18"/>
            <w:rPrChange w:id="5710" w:author="Nelly Wagner" w:date="2017-01-22T13:16:00Z">
              <w:rPr/>
            </w:rPrChange>
          </w:rPr>
          <w:t xml:space="preserve"> Agents</w:t>
        </w:r>
      </w:ins>
      <w:ins w:id="5711" w:author="Nelly Wagner" w:date="2017-01-22T11:24:00Z">
        <w:r w:rsidRPr="00434CF6">
          <w:rPr>
            <w:rFonts w:ascii="Arial" w:hAnsi="Arial"/>
            <w:i/>
            <w:sz w:val="18"/>
            <w:szCs w:val="18"/>
            <w:rPrChange w:id="5712" w:author="Nelly Wagner" w:date="2017-01-22T13:16:00Z">
              <w:rPr/>
            </w:rPrChange>
          </w:rPr>
          <w:t xml:space="preserve"> and</w:t>
        </w:r>
      </w:ins>
      <w:ins w:id="5713" w:author="Nelly Wagner" w:date="2017-01-22T11:23:00Z">
        <w:r w:rsidRPr="00434CF6">
          <w:rPr>
            <w:rFonts w:ascii="Arial" w:hAnsi="Arial"/>
            <w:i/>
            <w:sz w:val="18"/>
            <w:szCs w:val="18"/>
            <w:rPrChange w:id="5714" w:author="Nelly Wagner" w:date="2017-01-22T13:16:00Z">
              <w:rPr/>
            </w:rPrChange>
          </w:rPr>
          <w:t xml:space="preserve"> Chemother</w:t>
        </w:r>
      </w:ins>
      <w:ins w:id="5715" w:author="Nelly Wagner" w:date="2017-01-22T11:24:00Z">
        <w:r w:rsidRPr="00434CF6">
          <w:rPr>
            <w:rFonts w:ascii="Arial" w:hAnsi="Arial"/>
            <w:i/>
            <w:sz w:val="18"/>
            <w:szCs w:val="18"/>
            <w:rPrChange w:id="5716" w:author="Nelly Wagner" w:date="2017-01-22T13:16:00Z">
              <w:rPr/>
            </w:rPrChange>
          </w:rPr>
          <w:t>apy</w:t>
        </w:r>
      </w:ins>
      <w:ins w:id="5717" w:author="Nelly Wagner" w:date="2017-01-22T11:23:00Z">
        <w:r w:rsidR="00C8111F" w:rsidRPr="00434CF6">
          <w:rPr>
            <w:rFonts w:ascii="Arial" w:hAnsi="Arial"/>
            <w:sz w:val="18"/>
            <w:szCs w:val="18"/>
            <w:rPrChange w:id="5718" w:author="Nelly Wagner" w:date="2017-01-22T13:16:00Z">
              <w:rPr/>
            </w:rPrChange>
          </w:rPr>
          <w:t>. 2008</w:t>
        </w:r>
        <w:r w:rsidRPr="00434CF6">
          <w:rPr>
            <w:rFonts w:ascii="Arial" w:hAnsi="Arial"/>
            <w:sz w:val="18"/>
            <w:szCs w:val="18"/>
            <w:rPrChange w:id="5719" w:author="Nelly Wagner" w:date="2017-01-22T13:16:00Z">
              <w:rPr/>
            </w:rPrChange>
          </w:rPr>
          <w:t>;52(4):1221–9.</w:t>
        </w:r>
      </w:ins>
    </w:p>
    <w:p w14:paraId="4AB3ED58" w14:textId="48AD13A9" w:rsidR="00BC430F" w:rsidRPr="00434CF6" w:rsidRDefault="00BC430F">
      <w:pPr>
        <w:spacing w:line="360" w:lineRule="auto"/>
        <w:ind w:left="480" w:hanging="480"/>
        <w:jc w:val="both"/>
        <w:rPr>
          <w:ins w:id="5720" w:author="Nelly Wagner" w:date="2017-01-22T11:25:00Z"/>
          <w:rFonts w:ascii="Arial" w:hAnsi="Arial"/>
          <w:sz w:val="18"/>
          <w:szCs w:val="18"/>
          <w:rPrChange w:id="5721" w:author="Nelly Wagner" w:date="2017-01-22T13:16:00Z">
            <w:rPr>
              <w:ins w:id="5722" w:author="Nelly Wagner" w:date="2017-01-22T11:25:00Z"/>
            </w:rPr>
          </w:rPrChange>
        </w:rPr>
      </w:pPr>
      <w:ins w:id="5723" w:author="Nelly Wagner" w:date="2017-01-22T11:24:00Z">
        <w:r w:rsidRPr="00434CF6">
          <w:rPr>
            <w:rFonts w:ascii="Arial" w:hAnsi="Arial"/>
            <w:sz w:val="18"/>
            <w:szCs w:val="18"/>
            <w:rPrChange w:id="5724" w:author="Nelly Wagner" w:date="2017-01-22T13:16:00Z">
              <w:rPr/>
            </w:rPrChange>
          </w:rPr>
          <w:lastRenderedPageBreak/>
          <w:t xml:space="preserve">Novick RP. Autoinduction and signal transduction in the regulation of staphylococcal virulence. </w:t>
        </w:r>
        <w:r w:rsidRPr="00434CF6">
          <w:rPr>
            <w:rFonts w:ascii="Arial" w:hAnsi="Arial"/>
            <w:i/>
            <w:sz w:val="18"/>
            <w:szCs w:val="18"/>
            <w:rPrChange w:id="5725" w:author="Nelly Wagner" w:date="2017-01-22T13:16:00Z">
              <w:rPr/>
            </w:rPrChange>
          </w:rPr>
          <w:t>Molecular Microbiology</w:t>
        </w:r>
        <w:r w:rsidRPr="00434CF6">
          <w:rPr>
            <w:rFonts w:ascii="Arial" w:hAnsi="Arial"/>
            <w:sz w:val="18"/>
            <w:szCs w:val="18"/>
            <w:rPrChange w:id="5726" w:author="Nelly Wagner" w:date="2017-01-22T13:16:00Z">
              <w:rPr/>
            </w:rPrChange>
          </w:rPr>
          <w:t>. 2003 May 19;48(6):1429–49.</w:t>
        </w:r>
      </w:ins>
    </w:p>
    <w:p w14:paraId="32D80A0B" w14:textId="214E0B81" w:rsidR="00BC430F" w:rsidRPr="00434CF6" w:rsidRDefault="00BC430F">
      <w:pPr>
        <w:spacing w:line="360" w:lineRule="auto"/>
        <w:ind w:left="480" w:hanging="480"/>
        <w:jc w:val="both"/>
        <w:rPr>
          <w:ins w:id="5727" w:author="Nelly Wagner" w:date="2017-01-22T11:25:00Z"/>
          <w:rFonts w:ascii="Arial" w:hAnsi="Arial"/>
          <w:sz w:val="18"/>
          <w:szCs w:val="18"/>
          <w:rPrChange w:id="5728" w:author="Nelly Wagner" w:date="2017-01-22T13:16:00Z">
            <w:rPr>
              <w:ins w:id="5729" w:author="Nelly Wagner" w:date="2017-01-22T11:25:00Z"/>
            </w:rPr>
          </w:rPrChange>
        </w:rPr>
      </w:pPr>
      <w:ins w:id="5730" w:author="Nelly Wagner" w:date="2017-01-22T11:25:00Z">
        <w:r w:rsidRPr="00434CF6">
          <w:rPr>
            <w:rFonts w:ascii="Arial" w:hAnsi="Arial"/>
            <w:sz w:val="18"/>
            <w:szCs w:val="18"/>
            <w:rPrChange w:id="5731" w:author="Nelly Wagner" w:date="2017-01-22T13:16:00Z">
              <w:rPr/>
            </w:rPrChange>
          </w:rPr>
          <w:t>Novick RP. Molecular biology of the staphylococci. New York, N.Y.: VCH Publishers; 1990.</w:t>
        </w:r>
      </w:ins>
    </w:p>
    <w:p w14:paraId="4A1C22EA" w14:textId="46058416" w:rsidR="00BC430F" w:rsidRDefault="00BC430F">
      <w:pPr>
        <w:spacing w:line="360" w:lineRule="auto"/>
        <w:ind w:left="480" w:hanging="480"/>
        <w:jc w:val="both"/>
        <w:rPr>
          <w:ins w:id="5732" w:author="Nelly Wagner" w:date="2017-01-22T14:55:00Z"/>
          <w:rFonts w:ascii="Arial" w:hAnsi="Arial"/>
          <w:sz w:val="18"/>
          <w:szCs w:val="18"/>
        </w:rPr>
      </w:pPr>
      <w:ins w:id="5733" w:author="Nelly Wagner" w:date="2017-01-22T11:25:00Z">
        <w:r w:rsidRPr="00434CF6">
          <w:rPr>
            <w:rFonts w:ascii="Arial" w:hAnsi="Arial"/>
            <w:sz w:val="18"/>
            <w:szCs w:val="18"/>
            <w:rPrChange w:id="5734" w:author="Nelly Wagner" w:date="2017-01-22T13:16:00Z">
              <w:rPr/>
            </w:rPrChange>
          </w:rPr>
          <w:t xml:space="preserve">Novick RP, Ross HF, Projan SJ, Kornblum J, Kreiswirth B, Moghazeh S. Synthesis of staphylococcal virulence factors is controlled by a regulatory RNA molecule. </w:t>
        </w:r>
        <w:r w:rsidRPr="00434CF6">
          <w:rPr>
            <w:rFonts w:ascii="Arial" w:hAnsi="Arial"/>
            <w:i/>
            <w:sz w:val="18"/>
            <w:szCs w:val="18"/>
            <w:rPrChange w:id="5735" w:author="Nelly Wagner" w:date="2017-01-22T13:16:00Z">
              <w:rPr/>
            </w:rPrChange>
          </w:rPr>
          <w:t>The EMBO J</w:t>
        </w:r>
      </w:ins>
      <w:ins w:id="5736" w:author="Nelly Wagner" w:date="2017-01-22T11:26:00Z">
        <w:r w:rsidRPr="00434CF6">
          <w:rPr>
            <w:rFonts w:ascii="Arial" w:hAnsi="Arial"/>
            <w:i/>
            <w:sz w:val="18"/>
            <w:szCs w:val="18"/>
            <w:rPrChange w:id="5737" w:author="Nelly Wagner" w:date="2017-01-22T13:16:00Z">
              <w:rPr/>
            </w:rPrChange>
          </w:rPr>
          <w:t>ournal</w:t>
        </w:r>
      </w:ins>
      <w:ins w:id="5738" w:author="Nelly Wagner" w:date="2017-01-22T11:25:00Z">
        <w:r w:rsidRPr="00434CF6">
          <w:rPr>
            <w:rFonts w:ascii="Arial" w:hAnsi="Arial"/>
            <w:sz w:val="18"/>
            <w:szCs w:val="18"/>
            <w:rPrChange w:id="5739" w:author="Nelly Wagner" w:date="2017-01-22T13:16:00Z">
              <w:rPr/>
            </w:rPrChange>
          </w:rPr>
          <w:t>. 1993;12(10):3967–75.</w:t>
        </w:r>
      </w:ins>
    </w:p>
    <w:p w14:paraId="5CA90899" w14:textId="356D85B4" w:rsidR="0013282C" w:rsidRPr="0013282C" w:rsidRDefault="0013282C">
      <w:pPr>
        <w:spacing w:line="360" w:lineRule="auto"/>
        <w:ind w:left="480" w:hanging="480"/>
        <w:jc w:val="both"/>
        <w:rPr>
          <w:ins w:id="5740" w:author="Nelly Wagner" w:date="2017-01-22T11:26:00Z"/>
          <w:rFonts w:ascii="Arial" w:hAnsi="Arial"/>
          <w:sz w:val="14"/>
          <w:szCs w:val="18"/>
          <w:rPrChange w:id="5741" w:author="Nelly Wagner" w:date="2017-01-22T14:56:00Z">
            <w:rPr>
              <w:ins w:id="5742" w:author="Nelly Wagner" w:date="2017-01-22T11:26:00Z"/>
            </w:rPr>
          </w:rPrChange>
        </w:rPr>
      </w:pPr>
      <w:ins w:id="5743" w:author="Nelly Wagner" w:date="2017-01-22T14:55:00Z">
        <w:r w:rsidRPr="0013282C">
          <w:rPr>
            <w:rFonts w:ascii="Arial" w:hAnsi="Arial"/>
            <w:sz w:val="18"/>
            <w:rPrChange w:id="5744" w:author="Nelly Wagner" w:date="2017-01-22T14:56:00Z">
              <w:rPr/>
            </w:rPrChange>
          </w:rPr>
          <w:t>Nurjadi D, Kain M, Marcinek P, Gaile M, Heeg K, Zanger P. The ratio of Th1 to Th17 cytokines in whole blood is associated with human β-defensin-3 expression in skin and persistent Staphylococcus aureus nasal carriage. Journal of Infectious Diseases. 2016;214(11):1744-51.</w:t>
        </w:r>
      </w:ins>
    </w:p>
    <w:p w14:paraId="369A8780" w14:textId="54AFD8B8" w:rsidR="00BC430F" w:rsidRPr="00434CF6" w:rsidRDefault="00BC430F">
      <w:pPr>
        <w:spacing w:line="360" w:lineRule="auto"/>
        <w:ind w:left="480" w:hanging="480"/>
        <w:jc w:val="both"/>
        <w:rPr>
          <w:ins w:id="5745" w:author="Nelly Wagner" w:date="2017-01-22T11:26:00Z"/>
          <w:rFonts w:ascii="Arial" w:hAnsi="Arial"/>
          <w:sz w:val="18"/>
          <w:szCs w:val="18"/>
          <w:rPrChange w:id="5746" w:author="Nelly Wagner" w:date="2017-01-22T13:16:00Z">
            <w:rPr>
              <w:ins w:id="5747" w:author="Nelly Wagner" w:date="2017-01-22T11:26:00Z"/>
            </w:rPr>
          </w:rPrChange>
        </w:rPr>
      </w:pPr>
      <w:ins w:id="5748" w:author="Nelly Wagner" w:date="2017-01-22T11:26:00Z">
        <w:r w:rsidRPr="00434CF6">
          <w:rPr>
            <w:rFonts w:ascii="Arial" w:hAnsi="Arial"/>
            <w:sz w:val="18"/>
            <w:szCs w:val="18"/>
            <w:rPrChange w:id="5749" w:author="Nelly Wagner" w:date="2017-01-22T13:16:00Z">
              <w:rPr/>
            </w:rPrChange>
          </w:rPr>
          <w:t xml:space="preserve">Nygaard TK, Pallister KB, Ruzevich P, Griffith S, Vuong C, Voyich JM. SaeR binds a consensus sequence within virulence gene promoters to advance USA300 pathogenesis. </w:t>
        </w:r>
        <w:r w:rsidRPr="00434CF6">
          <w:rPr>
            <w:rFonts w:ascii="Arial" w:hAnsi="Arial"/>
            <w:i/>
            <w:sz w:val="18"/>
            <w:szCs w:val="18"/>
            <w:rPrChange w:id="5750" w:author="Nelly Wagner" w:date="2017-01-22T13:16:00Z">
              <w:rPr/>
            </w:rPrChange>
          </w:rPr>
          <w:t>Journal of Infectious Diseases</w:t>
        </w:r>
        <w:r w:rsidRPr="00434CF6">
          <w:rPr>
            <w:rFonts w:ascii="Arial" w:hAnsi="Arial"/>
            <w:sz w:val="18"/>
            <w:szCs w:val="18"/>
            <w:rPrChange w:id="5751" w:author="Nelly Wagner" w:date="2017-01-22T13:16:00Z">
              <w:rPr/>
            </w:rPrChange>
          </w:rPr>
          <w:t>. 2010;201(2):241–54.</w:t>
        </w:r>
      </w:ins>
    </w:p>
    <w:p w14:paraId="7919DBD7" w14:textId="5C23258F" w:rsidR="00BC430F" w:rsidRDefault="00BC430F">
      <w:pPr>
        <w:spacing w:line="360" w:lineRule="auto"/>
        <w:ind w:left="480" w:hanging="480"/>
        <w:jc w:val="both"/>
        <w:rPr>
          <w:ins w:id="5752" w:author="Nelly Wagner" w:date="2017-01-22T14:56:00Z"/>
          <w:rFonts w:ascii="Arial" w:hAnsi="Arial"/>
          <w:sz w:val="18"/>
          <w:szCs w:val="18"/>
        </w:rPr>
      </w:pPr>
      <w:ins w:id="5753" w:author="Nelly Wagner" w:date="2017-01-22T11:26:00Z">
        <w:r w:rsidRPr="00434CF6">
          <w:rPr>
            <w:rFonts w:ascii="Arial" w:hAnsi="Arial"/>
            <w:sz w:val="18"/>
            <w:szCs w:val="18"/>
            <w:rPrChange w:id="5754" w:author="Nelly Wagner" w:date="2017-01-22T13:16:00Z">
              <w:rPr/>
            </w:rPrChange>
          </w:rPr>
          <w:t>O’Brien L, Kerrigan SW, Kaw G, Hogan M, Penad</w:t>
        </w:r>
      </w:ins>
      <w:ins w:id="5755" w:author="Nelly Wagner" w:date="2017-01-22T11:27:00Z">
        <w:r w:rsidRPr="00434CF6">
          <w:rPr>
            <w:rFonts w:ascii="Arial" w:hAnsi="Arial"/>
            <w:sz w:val="18"/>
            <w:szCs w:val="18"/>
            <w:rPrChange w:id="5756" w:author="Nelly Wagner" w:date="2017-01-22T13:16:00Z">
              <w:rPr/>
            </w:rPrChange>
          </w:rPr>
          <w:t>è</w:t>
        </w:r>
      </w:ins>
      <w:ins w:id="5757" w:author="Nelly Wagner" w:date="2017-01-22T11:26:00Z">
        <w:r w:rsidRPr="00434CF6">
          <w:rPr>
            <w:rFonts w:ascii="Arial" w:hAnsi="Arial"/>
            <w:sz w:val="18"/>
            <w:szCs w:val="18"/>
            <w:rPrChange w:id="5758" w:author="Nelly Wagner" w:date="2017-01-22T13:16:00Z">
              <w:rPr/>
            </w:rPrChange>
          </w:rPr>
          <w:t xml:space="preserve">s J, Litt D, et al. Multiple mechanisms for the activation of human platelet aggregation by </w:t>
        </w:r>
        <w:r w:rsidRPr="00434CF6">
          <w:rPr>
            <w:rFonts w:ascii="Arial" w:hAnsi="Arial"/>
            <w:i/>
            <w:sz w:val="18"/>
            <w:szCs w:val="18"/>
            <w:rPrChange w:id="5759" w:author="Nelly Wagner" w:date="2017-01-22T13:16:00Z">
              <w:rPr/>
            </w:rPrChange>
          </w:rPr>
          <w:t>Staphylococcus aureus</w:t>
        </w:r>
        <w:r w:rsidRPr="00434CF6">
          <w:rPr>
            <w:rFonts w:ascii="Arial" w:hAnsi="Arial"/>
            <w:sz w:val="18"/>
            <w:szCs w:val="18"/>
            <w:rPrChange w:id="5760" w:author="Nelly Wagner" w:date="2017-01-22T13:16:00Z">
              <w:rPr/>
            </w:rPrChange>
          </w:rPr>
          <w:t xml:space="preserve">: Roles for the clumping factors ClfA and ClfB, the serine-aspartate repeat protein SdrE and protein A. </w:t>
        </w:r>
        <w:r w:rsidRPr="00434CF6">
          <w:rPr>
            <w:rFonts w:ascii="Arial" w:hAnsi="Arial"/>
            <w:i/>
            <w:sz w:val="18"/>
            <w:szCs w:val="18"/>
            <w:rPrChange w:id="5761" w:author="Nelly Wagner" w:date="2017-01-22T13:16:00Z">
              <w:rPr/>
            </w:rPrChange>
          </w:rPr>
          <w:t>Mol</w:t>
        </w:r>
      </w:ins>
      <w:ins w:id="5762" w:author="Nelly Wagner" w:date="2017-01-22T11:27:00Z">
        <w:r w:rsidRPr="00434CF6">
          <w:rPr>
            <w:rFonts w:ascii="Arial" w:hAnsi="Arial"/>
            <w:i/>
            <w:sz w:val="18"/>
            <w:szCs w:val="18"/>
            <w:rPrChange w:id="5763" w:author="Nelly Wagner" w:date="2017-01-22T13:16:00Z">
              <w:rPr/>
            </w:rPrChange>
          </w:rPr>
          <w:t>ecular</w:t>
        </w:r>
      </w:ins>
      <w:ins w:id="5764" w:author="Nelly Wagner" w:date="2017-01-22T11:26:00Z">
        <w:r w:rsidRPr="00434CF6">
          <w:rPr>
            <w:rFonts w:ascii="Arial" w:hAnsi="Arial"/>
            <w:i/>
            <w:sz w:val="18"/>
            <w:szCs w:val="18"/>
            <w:rPrChange w:id="5765" w:author="Nelly Wagner" w:date="2017-01-22T13:16:00Z">
              <w:rPr/>
            </w:rPrChange>
          </w:rPr>
          <w:t xml:space="preserve"> Microbiol</w:t>
        </w:r>
      </w:ins>
      <w:ins w:id="5766" w:author="Nelly Wagner" w:date="2017-01-22T11:27:00Z">
        <w:r w:rsidRPr="00434CF6">
          <w:rPr>
            <w:rFonts w:ascii="Arial" w:hAnsi="Arial"/>
            <w:i/>
            <w:sz w:val="18"/>
            <w:szCs w:val="18"/>
            <w:rPrChange w:id="5767" w:author="Nelly Wagner" w:date="2017-01-22T13:16:00Z">
              <w:rPr/>
            </w:rPrChange>
          </w:rPr>
          <w:t>ogy</w:t>
        </w:r>
      </w:ins>
      <w:ins w:id="5768" w:author="Nelly Wagner" w:date="2017-01-22T11:26:00Z">
        <w:r w:rsidRPr="00434CF6">
          <w:rPr>
            <w:rFonts w:ascii="Arial" w:hAnsi="Arial"/>
            <w:sz w:val="18"/>
            <w:szCs w:val="18"/>
            <w:rPrChange w:id="5769" w:author="Nelly Wagner" w:date="2017-01-22T13:16:00Z">
              <w:rPr/>
            </w:rPrChange>
          </w:rPr>
          <w:t>. 2002;44(4):1033–44.</w:t>
        </w:r>
      </w:ins>
    </w:p>
    <w:p w14:paraId="4B64CA8C" w14:textId="42243968" w:rsidR="006A512A" w:rsidRPr="00200CEB" w:rsidRDefault="006A512A">
      <w:pPr>
        <w:spacing w:line="360" w:lineRule="auto"/>
        <w:ind w:left="480" w:hanging="480"/>
        <w:jc w:val="both"/>
        <w:rPr>
          <w:ins w:id="5770" w:author="Nelly Wagner" w:date="2017-01-22T11:27:00Z"/>
          <w:rFonts w:ascii="Arial" w:hAnsi="Arial"/>
          <w:sz w:val="14"/>
          <w:szCs w:val="18"/>
          <w:rPrChange w:id="5771" w:author="Nelly Wagner" w:date="2017-01-22T14:57:00Z">
            <w:rPr>
              <w:ins w:id="5772" w:author="Nelly Wagner" w:date="2017-01-22T11:27:00Z"/>
            </w:rPr>
          </w:rPrChange>
        </w:rPr>
      </w:pPr>
      <w:ins w:id="5773" w:author="Nelly Wagner" w:date="2017-01-22T14:56:00Z">
        <w:r w:rsidRPr="00200CEB">
          <w:rPr>
            <w:rFonts w:ascii="Arial" w:hAnsi="Arial"/>
            <w:sz w:val="18"/>
            <w:rPrChange w:id="5774" w:author="Nelly Wagner" w:date="2017-01-22T14:57:00Z">
              <w:rPr/>
            </w:rPrChange>
          </w:rPr>
          <w:t>O’Callaghan D, Vergunst A. Non-mammalian animal models to study infectious disease: worms or fly fishing? Curr</w:t>
        </w:r>
        <w:r w:rsidR="00200CEB" w:rsidRPr="00200CEB">
          <w:rPr>
            <w:rFonts w:ascii="Arial" w:hAnsi="Arial"/>
            <w:sz w:val="18"/>
            <w:rPrChange w:id="5775" w:author="Nelly Wagner" w:date="2017-01-22T14:57:00Z">
              <w:rPr/>
            </w:rPrChange>
          </w:rPr>
          <w:t>ent</w:t>
        </w:r>
        <w:r w:rsidRPr="00200CEB">
          <w:rPr>
            <w:rFonts w:ascii="Arial" w:hAnsi="Arial"/>
            <w:sz w:val="18"/>
            <w:rPrChange w:id="5776" w:author="Nelly Wagner" w:date="2017-01-22T14:57:00Z">
              <w:rPr/>
            </w:rPrChange>
          </w:rPr>
          <w:t xml:space="preserve"> Opin</w:t>
        </w:r>
        <w:r w:rsidR="00200CEB" w:rsidRPr="00200CEB">
          <w:rPr>
            <w:rFonts w:ascii="Arial" w:hAnsi="Arial"/>
            <w:sz w:val="18"/>
            <w:rPrChange w:id="5777" w:author="Nelly Wagner" w:date="2017-01-22T14:57:00Z">
              <w:rPr/>
            </w:rPrChange>
          </w:rPr>
          <w:t>ion in</w:t>
        </w:r>
        <w:r w:rsidRPr="00200CEB">
          <w:rPr>
            <w:rFonts w:ascii="Arial" w:hAnsi="Arial"/>
            <w:sz w:val="18"/>
            <w:rPrChange w:id="5778" w:author="Nelly Wagner" w:date="2017-01-22T14:57:00Z">
              <w:rPr/>
            </w:rPrChange>
          </w:rPr>
          <w:t xml:space="preserve"> Microbiol</w:t>
        </w:r>
        <w:r w:rsidR="00200CEB" w:rsidRPr="00200CEB">
          <w:rPr>
            <w:rFonts w:ascii="Arial" w:hAnsi="Arial"/>
            <w:sz w:val="18"/>
            <w:rPrChange w:id="5779" w:author="Nelly Wagner" w:date="2017-01-22T14:57:00Z">
              <w:rPr/>
            </w:rPrChange>
          </w:rPr>
          <w:t>ogy. 2010;13(1):79–85.</w:t>
        </w:r>
      </w:ins>
    </w:p>
    <w:p w14:paraId="20AF15C3" w14:textId="3FD0F1C9" w:rsidR="00BC430F" w:rsidRPr="00434CF6" w:rsidRDefault="00BC430F">
      <w:pPr>
        <w:spacing w:line="360" w:lineRule="auto"/>
        <w:ind w:left="480" w:hanging="480"/>
        <w:jc w:val="both"/>
        <w:rPr>
          <w:ins w:id="5780" w:author="Nelly Wagner" w:date="2017-01-22T11:27:00Z"/>
          <w:rFonts w:ascii="Arial" w:hAnsi="Arial"/>
          <w:sz w:val="18"/>
          <w:szCs w:val="18"/>
          <w:rPrChange w:id="5781" w:author="Nelly Wagner" w:date="2017-01-22T13:16:00Z">
            <w:rPr>
              <w:ins w:id="5782" w:author="Nelly Wagner" w:date="2017-01-22T11:27:00Z"/>
            </w:rPr>
          </w:rPrChange>
        </w:rPr>
      </w:pPr>
      <w:ins w:id="5783" w:author="Nelly Wagner" w:date="2017-01-22T11:27:00Z">
        <w:r w:rsidRPr="00434CF6">
          <w:rPr>
            <w:rFonts w:ascii="Arial" w:hAnsi="Arial"/>
            <w:sz w:val="18"/>
            <w:szCs w:val="18"/>
            <w:rPrChange w:id="5784" w:author="Nelly Wagner" w:date="2017-01-22T13:16:00Z">
              <w:rPr/>
            </w:rPrChange>
          </w:rPr>
          <w:t xml:space="preserve">Odell EW, Segal a W. Killing of pathogens associated with chronic granulomatous disease by the non-oxidative microbicidal mechanisms of human neutrophils. </w:t>
        </w:r>
        <w:r w:rsidRPr="00434CF6">
          <w:rPr>
            <w:rFonts w:ascii="Arial" w:hAnsi="Arial"/>
            <w:i/>
            <w:sz w:val="18"/>
            <w:szCs w:val="18"/>
            <w:rPrChange w:id="5785" w:author="Nelly Wagner" w:date="2017-01-22T13:16:00Z">
              <w:rPr/>
            </w:rPrChange>
          </w:rPr>
          <w:t>Journal of Medical Microbiology</w:t>
        </w:r>
        <w:r w:rsidR="00C8111F" w:rsidRPr="00434CF6">
          <w:rPr>
            <w:rFonts w:ascii="Arial" w:hAnsi="Arial"/>
            <w:sz w:val="18"/>
            <w:szCs w:val="18"/>
            <w:rPrChange w:id="5786" w:author="Nelly Wagner" w:date="2017-01-22T13:16:00Z">
              <w:rPr/>
            </w:rPrChange>
          </w:rPr>
          <w:t>. 1991</w:t>
        </w:r>
        <w:r w:rsidRPr="00434CF6">
          <w:rPr>
            <w:rFonts w:ascii="Arial" w:hAnsi="Arial"/>
            <w:sz w:val="18"/>
            <w:szCs w:val="18"/>
            <w:rPrChange w:id="5787" w:author="Nelly Wagner" w:date="2017-01-22T13:16:00Z">
              <w:rPr/>
            </w:rPrChange>
          </w:rPr>
          <w:t>;34(3):129–35.</w:t>
        </w:r>
      </w:ins>
    </w:p>
    <w:p w14:paraId="7A9FFC75" w14:textId="399AAB06" w:rsidR="00BC430F" w:rsidRPr="00434CF6" w:rsidRDefault="00BC430F">
      <w:pPr>
        <w:spacing w:line="360" w:lineRule="auto"/>
        <w:ind w:left="480" w:hanging="480"/>
        <w:jc w:val="both"/>
        <w:rPr>
          <w:ins w:id="5788" w:author="Nelly Wagner" w:date="2017-01-22T11:28:00Z"/>
          <w:rFonts w:ascii="Arial" w:hAnsi="Arial"/>
          <w:sz w:val="18"/>
          <w:szCs w:val="18"/>
          <w:rPrChange w:id="5789" w:author="Nelly Wagner" w:date="2017-01-22T13:16:00Z">
            <w:rPr>
              <w:ins w:id="5790" w:author="Nelly Wagner" w:date="2017-01-22T11:28:00Z"/>
            </w:rPr>
          </w:rPrChange>
        </w:rPr>
      </w:pPr>
      <w:ins w:id="5791" w:author="Nelly Wagner" w:date="2017-01-22T11:28:00Z">
        <w:r w:rsidRPr="00434CF6">
          <w:rPr>
            <w:rFonts w:ascii="Arial" w:hAnsi="Arial"/>
            <w:sz w:val="18"/>
            <w:szCs w:val="18"/>
            <w:rPrChange w:id="5792" w:author="Nelly Wagner" w:date="2017-01-22T13:16:00Z">
              <w:rPr/>
            </w:rPrChange>
          </w:rPr>
          <w:t xml:space="preserve">Ogryzko NV, Hoggett EE, Solaymani-Kohal S, Tazzyman S, Chico TJA, Renshaw SA, et al. Zebrafish tissue injury causes up-regulation of interleukin-1 and caspase dependent amplification of the inflammatory response. </w:t>
        </w:r>
        <w:r w:rsidRPr="00434CF6">
          <w:rPr>
            <w:rFonts w:ascii="Arial" w:hAnsi="Arial"/>
            <w:i/>
            <w:sz w:val="18"/>
            <w:szCs w:val="18"/>
            <w:rPrChange w:id="5793" w:author="Nelly Wagner" w:date="2017-01-22T13:16:00Z">
              <w:rPr/>
            </w:rPrChange>
          </w:rPr>
          <w:t>Disea</w:t>
        </w:r>
        <w:r w:rsidR="00C8111F" w:rsidRPr="00434CF6">
          <w:rPr>
            <w:rFonts w:ascii="Arial" w:hAnsi="Arial"/>
            <w:i/>
            <w:sz w:val="18"/>
            <w:szCs w:val="18"/>
            <w:rPrChange w:id="5794" w:author="Nelly Wagner" w:date="2017-01-22T13:16:00Z">
              <w:rPr/>
            </w:rPrChange>
          </w:rPr>
          <w:t>se Models &amp; Mechanisms.</w:t>
        </w:r>
        <w:r w:rsidR="00C8111F" w:rsidRPr="00434CF6">
          <w:rPr>
            <w:rFonts w:ascii="Arial" w:hAnsi="Arial"/>
            <w:sz w:val="18"/>
            <w:szCs w:val="18"/>
            <w:rPrChange w:id="5795" w:author="Nelly Wagner" w:date="2017-01-22T13:16:00Z">
              <w:rPr/>
            </w:rPrChange>
          </w:rPr>
          <w:t xml:space="preserve"> 2013</w:t>
        </w:r>
        <w:r w:rsidRPr="00434CF6">
          <w:rPr>
            <w:rFonts w:ascii="Arial" w:hAnsi="Arial"/>
            <w:sz w:val="18"/>
            <w:szCs w:val="18"/>
            <w:rPrChange w:id="5796" w:author="Nelly Wagner" w:date="2017-01-22T13:16:00Z">
              <w:rPr/>
            </w:rPrChange>
          </w:rPr>
          <w:t xml:space="preserve"> 7;7:259–64.</w:t>
        </w:r>
      </w:ins>
    </w:p>
    <w:p w14:paraId="53C0D28C" w14:textId="4E97B7FF" w:rsidR="00BC430F" w:rsidRPr="00434CF6" w:rsidRDefault="00BC430F">
      <w:pPr>
        <w:spacing w:line="360" w:lineRule="auto"/>
        <w:ind w:left="480" w:hanging="480"/>
        <w:jc w:val="both"/>
        <w:rPr>
          <w:ins w:id="5797" w:author="Nelly Wagner" w:date="2017-01-22T11:29:00Z"/>
          <w:rFonts w:ascii="Arial" w:hAnsi="Arial"/>
          <w:sz w:val="18"/>
          <w:szCs w:val="18"/>
          <w:rPrChange w:id="5798" w:author="Nelly Wagner" w:date="2017-01-22T13:16:00Z">
            <w:rPr>
              <w:ins w:id="5799" w:author="Nelly Wagner" w:date="2017-01-22T11:29:00Z"/>
            </w:rPr>
          </w:rPrChange>
        </w:rPr>
      </w:pPr>
      <w:ins w:id="5800" w:author="Nelly Wagner" w:date="2017-01-22T11:29:00Z">
        <w:r w:rsidRPr="00434CF6">
          <w:rPr>
            <w:rFonts w:ascii="Arial" w:hAnsi="Arial"/>
            <w:sz w:val="18"/>
            <w:szCs w:val="18"/>
            <w:rPrChange w:id="5801" w:author="Nelly Wagner" w:date="2017-01-22T13:16:00Z">
              <w:rPr/>
            </w:rPrChange>
          </w:rPr>
          <w:t xml:space="preserve">Ordas A, Raterink R-J, Cunningham F, Jansen HJ, Wiweger MI, Jong-Raadsen S, et al. Testing Tuberculosis Drug Efficacy in a Zebrafish High-Throughput Translational Medicine Screen. </w:t>
        </w:r>
        <w:r w:rsidRPr="00434CF6">
          <w:rPr>
            <w:rFonts w:ascii="Arial" w:hAnsi="Arial"/>
            <w:i/>
            <w:sz w:val="18"/>
            <w:szCs w:val="18"/>
            <w:rPrChange w:id="5802" w:author="Nelly Wagner" w:date="2017-01-22T13:16:00Z">
              <w:rPr/>
            </w:rPrChange>
          </w:rPr>
          <w:t>Antimicrobial Agents and Chemotherapy</w:t>
        </w:r>
        <w:r w:rsidRPr="00434CF6">
          <w:rPr>
            <w:rFonts w:ascii="Arial" w:hAnsi="Arial"/>
            <w:sz w:val="18"/>
            <w:szCs w:val="18"/>
            <w:rPrChange w:id="5803" w:author="Nelly Wagner" w:date="2017-01-22T13:16:00Z">
              <w:rPr/>
            </w:rPrChange>
          </w:rPr>
          <w:t>. 2015;59(2):753–62.</w:t>
        </w:r>
      </w:ins>
    </w:p>
    <w:p w14:paraId="2D7A9B10" w14:textId="744D77D4" w:rsidR="00BC430F" w:rsidRPr="00434CF6" w:rsidRDefault="00BC430F">
      <w:pPr>
        <w:spacing w:line="360" w:lineRule="auto"/>
        <w:ind w:left="480" w:hanging="480"/>
        <w:jc w:val="both"/>
        <w:rPr>
          <w:ins w:id="5804" w:author="Nelly Wagner" w:date="2017-01-22T11:29:00Z"/>
          <w:rFonts w:ascii="Arial" w:hAnsi="Arial"/>
          <w:sz w:val="18"/>
          <w:szCs w:val="18"/>
          <w:rPrChange w:id="5805" w:author="Nelly Wagner" w:date="2017-01-22T13:16:00Z">
            <w:rPr>
              <w:ins w:id="5806" w:author="Nelly Wagner" w:date="2017-01-22T11:29:00Z"/>
            </w:rPr>
          </w:rPrChange>
        </w:rPr>
      </w:pPr>
      <w:ins w:id="5807" w:author="Nelly Wagner" w:date="2017-01-22T11:29:00Z">
        <w:r w:rsidRPr="00434CF6">
          <w:rPr>
            <w:rFonts w:ascii="Arial" w:hAnsi="Arial"/>
            <w:sz w:val="18"/>
            <w:szCs w:val="18"/>
            <w:rPrChange w:id="5808" w:author="Nelly Wagner" w:date="2017-01-22T13:16:00Z">
              <w:rPr/>
            </w:rPrChange>
          </w:rPr>
          <w:t xml:space="preserve">Palha N, Guivel-Benhassine F, Briolat V, Lutfalla G, Sourisseau M, Ellett F, et al. Real-Time Whole-Body Visualization of Chikungunya Virus Infection and Host Interferon Response in Zebrafish. </w:t>
        </w:r>
        <w:r w:rsidRPr="00434CF6">
          <w:rPr>
            <w:rFonts w:ascii="Arial" w:hAnsi="Arial"/>
            <w:i/>
            <w:sz w:val="18"/>
            <w:szCs w:val="18"/>
            <w:rPrChange w:id="5809" w:author="Nelly Wagner" w:date="2017-01-22T13:16:00Z">
              <w:rPr/>
            </w:rPrChange>
          </w:rPr>
          <w:t>PLoS Pathogens</w:t>
        </w:r>
        <w:r w:rsidRPr="00434CF6">
          <w:rPr>
            <w:rFonts w:ascii="Arial" w:hAnsi="Arial"/>
            <w:sz w:val="18"/>
            <w:szCs w:val="18"/>
            <w:rPrChange w:id="5810" w:author="Nelly Wagner" w:date="2017-01-22T13:16:00Z">
              <w:rPr/>
            </w:rPrChange>
          </w:rPr>
          <w:t>. 2013 Sep 5;9(9):e1003619.</w:t>
        </w:r>
      </w:ins>
    </w:p>
    <w:p w14:paraId="1256CC9E" w14:textId="7F3D4BD0" w:rsidR="00BC430F" w:rsidRPr="00434CF6" w:rsidRDefault="00BC430F">
      <w:pPr>
        <w:spacing w:line="360" w:lineRule="auto"/>
        <w:ind w:left="480" w:hanging="480"/>
        <w:jc w:val="both"/>
        <w:rPr>
          <w:ins w:id="5811" w:author="Nelly Wagner" w:date="2017-01-22T11:30:00Z"/>
          <w:rFonts w:ascii="Arial" w:hAnsi="Arial"/>
          <w:sz w:val="18"/>
          <w:szCs w:val="18"/>
          <w:rPrChange w:id="5812" w:author="Nelly Wagner" w:date="2017-01-22T13:16:00Z">
            <w:rPr>
              <w:ins w:id="5813" w:author="Nelly Wagner" w:date="2017-01-22T11:30:00Z"/>
            </w:rPr>
          </w:rPrChange>
        </w:rPr>
      </w:pPr>
      <w:ins w:id="5814" w:author="Nelly Wagner" w:date="2017-01-22T11:30:00Z">
        <w:r w:rsidRPr="00434CF6">
          <w:rPr>
            <w:rFonts w:ascii="Arial" w:hAnsi="Arial"/>
            <w:sz w:val="18"/>
            <w:szCs w:val="18"/>
            <w:rPrChange w:id="5815" w:author="Nelly Wagner" w:date="2017-01-22T13:16:00Z">
              <w:rPr/>
            </w:rPrChange>
          </w:rPr>
          <w:t xml:space="preserve">Palti Y. Toll-like receptors in bony fish: From genomics to function. </w:t>
        </w:r>
        <w:r w:rsidRPr="008E76CC">
          <w:rPr>
            <w:rFonts w:ascii="Arial" w:hAnsi="Arial"/>
            <w:i/>
            <w:color w:val="000000"/>
            <w:sz w:val="18"/>
            <w:szCs w:val="18"/>
          </w:rPr>
          <w:t>Developmental and Comparative Immunology</w:t>
        </w:r>
        <w:r w:rsidRPr="00434CF6">
          <w:rPr>
            <w:rFonts w:ascii="Arial" w:hAnsi="Arial"/>
            <w:sz w:val="18"/>
            <w:szCs w:val="18"/>
            <w:rPrChange w:id="5816" w:author="Nelly Wagner" w:date="2017-01-22T13:16:00Z">
              <w:rPr/>
            </w:rPrChange>
          </w:rPr>
          <w:t>. 2011;35(12):1263–72.</w:t>
        </w:r>
      </w:ins>
    </w:p>
    <w:p w14:paraId="6D926A9D" w14:textId="5C62DF4E" w:rsidR="00BC430F" w:rsidRPr="00434CF6" w:rsidRDefault="00BC430F">
      <w:pPr>
        <w:spacing w:line="360" w:lineRule="auto"/>
        <w:ind w:left="480" w:hanging="480"/>
        <w:jc w:val="both"/>
        <w:rPr>
          <w:ins w:id="5817" w:author="Nelly Wagner" w:date="2017-01-22T11:31:00Z"/>
          <w:rFonts w:ascii="Arial" w:hAnsi="Arial"/>
          <w:sz w:val="18"/>
          <w:szCs w:val="18"/>
          <w:rPrChange w:id="5818" w:author="Nelly Wagner" w:date="2017-01-22T13:16:00Z">
            <w:rPr>
              <w:ins w:id="5819" w:author="Nelly Wagner" w:date="2017-01-22T11:31:00Z"/>
            </w:rPr>
          </w:rPrChange>
        </w:rPr>
      </w:pPr>
      <w:ins w:id="5820" w:author="Nelly Wagner" w:date="2017-01-22T11:30:00Z">
        <w:r w:rsidRPr="00434CF6">
          <w:rPr>
            <w:rFonts w:ascii="Arial" w:hAnsi="Arial"/>
            <w:sz w:val="18"/>
            <w:szCs w:val="18"/>
            <w:rPrChange w:id="5821" w:author="Nelly Wagner" w:date="2017-01-22T13:16:00Z">
              <w:rPr/>
            </w:rPrChange>
          </w:rPr>
          <w:t>Pangburn MK, Ferreira VP, Cortes C. Discrimination between Host and Pathogens by the Complement System.</w:t>
        </w:r>
        <w:r w:rsidRPr="00434CF6">
          <w:rPr>
            <w:rFonts w:ascii="Arial" w:hAnsi="Arial"/>
            <w:i/>
            <w:sz w:val="18"/>
            <w:szCs w:val="18"/>
            <w:rPrChange w:id="5822" w:author="Nelly Wagner" w:date="2017-01-22T13:16:00Z">
              <w:rPr/>
            </w:rPrChange>
          </w:rPr>
          <w:t xml:space="preserve"> Vaccine</w:t>
        </w:r>
        <w:r w:rsidRPr="00434CF6">
          <w:rPr>
            <w:rFonts w:ascii="Arial" w:hAnsi="Arial"/>
            <w:sz w:val="18"/>
            <w:szCs w:val="18"/>
            <w:rPrChange w:id="5823" w:author="Nelly Wagner" w:date="2017-01-22T13:16:00Z">
              <w:rPr/>
            </w:rPrChange>
          </w:rPr>
          <w:t>. 2008;30(26):115–21.</w:t>
        </w:r>
      </w:ins>
    </w:p>
    <w:p w14:paraId="581DAB25" w14:textId="6877B92B" w:rsidR="00BC430F" w:rsidRPr="00434CF6" w:rsidRDefault="00BC430F">
      <w:pPr>
        <w:spacing w:line="360" w:lineRule="auto"/>
        <w:ind w:left="480" w:hanging="480"/>
        <w:jc w:val="both"/>
        <w:rPr>
          <w:ins w:id="5824" w:author="Nelly Wagner" w:date="2017-01-22T11:31:00Z"/>
          <w:rFonts w:ascii="Arial" w:hAnsi="Arial"/>
          <w:sz w:val="18"/>
          <w:szCs w:val="18"/>
          <w:rPrChange w:id="5825" w:author="Nelly Wagner" w:date="2017-01-22T13:16:00Z">
            <w:rPr>
              <w:ins w:id="5826" w:author="Nelly Wagner" w:date="2017-01-22T11:31:00Z"/>
            </w:rPr>
          </w:rPrChange>
        </w:rPr>
      </w:pPr>
      <w:ins w:id="5827" w:author="Nelly Wagner" w:date="2017-01-22T11:31:00Z">
        <w:r w:rsidRPr="00434CF6">
          <w:rPr>
            <w:rFonts w:ascii="Arial" w:hAnsi="Arial"/>
            <w:sz w:val="18"/>
            <w:szCs w:val="18"/>
            <w:rPrChange w:id="5828" w:author="Nelly Wagner" w:date="2017-01-22T13:16:00Z">
              <w:rPr/>
            </w:rPrChange>
          </w:rPr>
          <w:t xml:space="preserve">Park B, Liu GY. Targeting the host-pathogen interface for treatment of </w:t>
        </w:r>
        <w:r w:rsidRPr="00434CF6">
          <w:rPr>
            <w:rFonts w:ascii="Arial" w:hAnsi="Arial"/>
            <w:i/>
            <w:sz w:val="18"/>
            <w:szCs w:val="18"/>
            <w:rPrChange w:id="5829" w:author="Nelly Wagner" w:date="2017-01-22T13:16:00Z">
              <w:rPr/>
            </w:rPrChange>
          </w:rPr>
          <w:t>Staphylococcus aureus</w:t>
        </w:r>
        <w:r w:rsidRPr="00434CF6">
          <w:rPr>
            <w:rFonts w:ascii="Arial" w:hAnsi="Arial"/>
            <w:sz w:val="18"/>
            <w:szCs w:val="18"/>
            <w:rPrChange w:id="5830" w:author="Nelly Wagner" w:date="2017-01-22T13:16:00Z">
              <w:rPr/>
            </w:rPrChange>
          </w:rPr>
          <w:t xml:space="preserve"> infection. </w:t>
        </w:r>
        <w:r w:rsidRPr="00434CF6">
          <w:rPr>
            <w:rFonts w:ascii="Arial" w:hAnsi="Arial"/>
            <w:i/>
            <w:sz w:val="18"/>
            <w:szCs w:val="18"/>
            <w:rPrChange w:id="5831" w:author="Nelly Wagner" w:date="2017-01-22T13:16:00Z">
              <w:rPr/>
            </w:rPrChange>
          </w:rPr>
          <w:t>Semin</w:t>
        </w:r>
        <w:r w:rsidR="00E20918" w:rsidRPr="00434CF6">
          <w:rPr>
            <w:rFonts w:ascii="Arial" w:hAnsi="Arial"/>
            <w:i/>
            <w:sz w:val="18"/>
            <w:szCs w:val="18"/>
            <w:rPrChange w:id="5832" w:author="Nelly Wagner" w:date="2017-01-22T13:16:00Z">
              <w:rPr/>
            </w:rPrChange>
          </w:rPr>
          <w:t>ars in</w:t>
        </w:r>
        <w:r w:rsidRPr="00434CF6">
          <w:rPr>
            <w:rFonts w:ascii="Arial" w:hAnsi="Arial"/>
            <w:i/>
            <w:sz w:val="18"/>
            <w:szCs w:val="18"/>
            <w:rPrChange w:id="5833" w:author="Nelly Wagner" w:date="2017-01-22T13:16:00Z">
              <w:rPr/>
            </w:rPrChange>
          </w:rPr>
          <w:t xml:space="preserve"> Immunopathol</w:t>
        </w:r>
        <w:r w:rsidR="00E20918" w:rsidRPr="00434CF6">
          <w:rPr>
            <w:rFonts w:ascii="Arial" w:hAnsi="Arial"/>
            <w:i/>
            <w:sz w:val="18"/>
            <w:szCs w:val="18"/>
            <w:rPrChange w:id="5834" w:author="Nelly Wagner" w:date="2017-01-22T13:16:00Z">
              <w:rPr/>
            </w:rPrChange>
          </w:rPr>
          <w:t>ogy</w:t>
        </w:r>
        <w:r w:rsidRPr="00434CF6">
          <w:rPr>
            <w:rFonts w:ascii="Arial" w:hAnsi="Arial"/>
            <w:sz w:val="18"/>
            <w:szCs w:val="18"/>
            <w:rPrChange w:id="5835" w:author="Nelly Wagner" w:date="2017-01-22T13:16:00Z">
              <w:rPr/>
            </w:rPrChange>
          </w:rPr>
          <w:t>. 2012 Mar;34(2):299–315.</w:t>
        </w:r>
      </w:ins>
    </w:p>
    <w:p w14:paraId="54079D02" w14:textId="0632E47F" w:rsidR="00E20918" w:rsidRPr="00434CF6" w:rsidRDefault="00E20918">
      <w:pPr>
        <w:spacing w:line="360" w:lineRule="auto"/>
        <w:ind w:left="480" w:hanging="480"/>
        <w:jc w:val="both"/>
        <w:rPr>
          <w:ins w:id="5836" w:author="Nelly Wagner" w:date="2017-01-22T11:32:00Z"/>
          <w:rFonts w:ascii="Arial" w:hAnsi="Arial"/>
          <w:sz w:val="18"/>
          <w:szCs w:val="18"/>
          <w:rPrChange w:id="5837" w:author="Nelly Wagner" w:date="2017-01-22T13:16:00Z">
            <w:rPr>
              <w:ins w:id="5838" w:author="Nelly Wagner" w:date="2017-01-22T11:32:00Z"/>
            </w:rPr>
          </w:rPrChange>
        </w:rPr>
      </w:pPr>
      <w:ins w:id="5839" w:author="Nelly Wagner" w:date="2017-01-22T11:31:00Z">
        <w:r w:rsidRPr="00434CF6">
          <w:rPr>
            <w:rFonts w:ascii="Arial" w:hAnsi="Arial"/>
            <w:sz w:val="18"/>
            <w:szCs w:val="18"/>
            <w:rPrChange w:id="5840" w:author="Nelly Wagner" w:date="2017-01-22T13:16:00Z">
              <w:rPr/>
            </w:rPrChange>
          </w:rPr>
          <w:t xml:space="preserve">Park S-Y, Chong YP, Park HJ, Park K-H, Moon SM, Jeong J-Y, et al. agr dysfunction and persistent methicillin-resistant </w:t>
        </w:r>
        <w:r w:rsidRPr="00434CF6">
          <w:rPr>
            <w:rFonts w:ascii="Arial" w:hAnsi="Arial"/>
            <w:i/>
            <w:sz w:val="18"/>
            <w:szCs w:val="18"/>
            <w:rPrChange w:id="5841" w:author="Nelly Wagner" w:date="2017-01-22T13:16:00Z">
              <w:rPr/>
            </w:rPrChange>
          </w:rPr>
          <w:t>Staphylococcus aureus</w:t>
        </w:r>
        <w:r w:rsidRPr="00434CF6">
          <w:rPr>
            <w:rFonts w:ascii="Arial" w:hAnsi="Arial"/>
            <w:sz w:val="18"/>
            <w:szCs w:val="18"/>
            <w:rPrChange w:id="5842" w:author="Nelly Wagner" w:date="2017-01-22T13:16:00Z">
              <w:rPr/>
            </w:rPrChange>
          </w:rPr>
          <w:t xml:space="preserve"> bacteremia in patients with removed eradicable foci. </w:t>
        </w:r>
        <w:r w:rsidRPr="00434CF6">
          <w:rPr>
            <w:rFonts w:ascii="Arial" w:hAnsi="Arial"/>
            <w:i/>
            <w:sz w:val="18"/>
            <w:szCs w:val="18"/>
            <w:rPrChange w:id="5843" w:author="Nelly Wagner" w:date="2017-01-22T13:16:00Z">
              <w:rPr/>
            </w:rPrChange>
          </w:rPr>
          <w:t>Infection</w:t>
        </w:r>
        <w:r w:rsidRPr="00434CF6">
          <w:rPr>
            <w:rFonts w:ascii="Arial" w:hAnsi="Arial"/>
            <w:sz w:val="18"/>
            <w:szCs w:val="18"/>
            <w:rPrChange w:id="5844" w:author="Nelly Wagner" w:date="2017-01-22T13:16:00Z">
              <w:rPr/>
            </w:rPrChange>
          </w:rPr>
          <w:t>. 2012 Oct</w:t>
        </w:r>
      </w:ins>
      <w:ins w:id="5845" w:author="Nelly Wagner" w:date="2017-01-22T11:32:00Z">
        <w:r w:rsidRPr="00434CF6">
          <w:rPr>
            <w:rFonts w:ascii="Arial" w:hAnsi="Arial"/>
            <w:sz w:val="18"/>
            <w:szCs w:val="18"/>
            <w:rPrChange w:id="5846" w:author="Nelly Wagner" w:date="2017-01-22T13:16:00Z">
              <w:rPr/>
            </w:rPrChange>
          </w:rPr>
          <w:t>;41(1)</w:t>
        </w:r>
      </w:ins>
      <w:ins w:id="5847" w:author="Nelly Wagner" w:date="2017-01-22T14:13:00Z">
        <w:r w:rsidR="001838CE">
          <w:rPr>
            <w:rFonts w:ascii="Arial" w:hAnsi="Arial"/>
            <w:sz w:val="18"/>
            <w:szCs w:val="18"/>
          </w:rPr>
          <w:t>:111-9</w:t>
        </w:r>
      </w:ins>
      <w:ins w:id="5848" w:author="Nelly Wagner" w:date="2017-01-22T11:31:00Z">
        <w:r w:rsidRPr="00434CF6">
          <w:rPr>
            <w:rFonts w:ascii="Arial" w:hAnsi="Arial"/>
            <w:sz w:val="18"/>
            <w:szCs w:val="18"/>
            <w:rPrChange w:id="5849" w:author="Nelly Wagner" w:date="2017-01-22T13:16:00Z">
              <w:rPr/>
            </w:rPrChange>
          </w:rPr>
          <w:t>.</w:t>
        </w:r>
      </w:ins>
    </w:p>
    <w:p w14:paraId="767876A2" w14:textId="0185F5D4" w:rsidR="00E20918" w:rsidRPr="00434CF6" w:rsidRDefault="00E20918">
      <w:pPr>
        <w:spacing w:line="360" w:lineRule="auto"/>
        <w:ind w:left="480" w:hanging="480"/>
        <w:jc w:val="both"/>
        <w:rPr>
          <w:ins w:id="5850" w:author="Nelly Wagner" w:date="2017-01-22T11:33:00Z"/>
          <w:rFonts w:ascii="Arial" w:hAnsi="Arial"/>
          <w:sz w:val="18"/>
          <w:szCs w:val="18"/>
          <w:rPrChange w:id="5851" w:author="Nelly Wagner" w:date="2017-01-22T13:16:00Z">
            <w:rPr>
              <w:ins w:id="5852" w:author="Nelly Wagner" w:date="2017-01-22T11:33:00Z"/>
            </w:rPr>
          </w:rPrChange>
        </w:rPr>
      </w:pPr>
      <w:ins w:id="5853" w:author="Nelly Wagner" w:date="2017-01-22T11:32:00Z">
        <w:r w:rsidRPr="00434CF6">
          <w:rPr>
            <w:rFonts w:ascii="Arial" w:hAnsi="Arial"/>
            <w:sz w:val="18"/>
            <w:szCs w:val="18"/>
            <w:rPrChange w:id="5854" w:author="Nelly Wagner" w:date="2017-01-22T13:16:00Z">
              <w:rPr/>
            </w:rPrChange>
          </w:rPr>
          <w:t xml:space="preserve">Paulander W, Maisnier-Patin S, Andersson DI. The fitness cost of streptomycin resistance depends on rpsL mutation, carbon source and RpoS (sigma S). </w:t>
        </w:r>
        <w:r w:rsidRPr="00434CF6">
          <w:rPr>
            <w:rFonts w:ascii="Arial" w:hAnsi="Arial"/>
            <w:i/>
            <w:sz w:val="18"/>
            <w:szCs w:val="18"/>
            <w:rPrChange w:id="5855" w:author="Nelly Wagner" w:date="2017-01-22T13:16:00Z">
              <w:rPr/>
            </w:rPrChange>
          </w:rPr>
          <w:t>Genetics</w:t>
        </w:r>
        <w:r w:rsidRPr="00434CF6">
          <w:rPr>
            <w:rFonts w:ascii="Arial" w:hAnsi="Arial"/>
            <w:sz w:val="18"/>
            <w:szCs w:val="18"/>
            <w:rPrChange w:id="5856" w:author="Nelly Wagner" w:date="2017-01-22T13:16:00Z">
              <w:rPr/>
            </w:rPrChange>
          </w:rPr>
          <w:t>. 2009;183(2):539–46.</w:t>
        </w:r>
      </w:ins>
    </w:p>
    <w:p w14:paraId="4E3791F6" w14:textId="128D1DA9" w:rsidR="00E20918" w:rsidRPr="00434CF6" w:rsidRDefault="00E20918">
      <w:pPr>
        <w:spacing w:line="360" w:lineRule="auto"/>
        <w:ind w:left="480" w:hanging="480"/>
        <w:jc w:val="both"/>
        <w:rPr>
          <w:ins w:id="5857" w:author="Nelly Wagner" w:date="2017-01-22T11:33:00Z"/>
          <w:rFonts w:ascii="Arial" w:hAnsi="Arial"/>
          <w:sz w:val="18"/>
          <w:szCs w:val="18"/>
          <w:rPrChange w:id="5858" w:author="Nelly Wagner" w:date="2017-01-22T13:16:00Z">
            <w:rPr>
              <w:ins w:id="5859" w:author="Nelly Wagner" w:date="2017-01-22T11:33:00Z"/>
            </w:rPr>
          </w:rPrChange>
        </w:rPr>
      </w:pPr>
      <w:ins w:id="5860" w:author="Nelly Wagner" w:date="2017-01-22T11:33:00Z">
        <w:r w:rsidRPr="00434CF6">
          <w:rPr>
            <w:rFonts w:ascii="Arial" w:hAnsi="Arial"/>
            <w:sz w:val="18"/>
            <w:szCs w:val="18"/>
            <w:rPrChange w:id="5861" w:author="Nelly Wagner" w:date="2017-01-22T13:16:00Z">
              <w:rPr/>
            </w:rPrChange>
          </w:rPr>
          <w:t xml:space="preserve">Paulander W, Nissen Varming A, Baek KT, Haaber J, Frees D, Ingmer H. Antibiotic-Mediated Selection of Quorum-Sensing-Negative </w:t>
        </w:r>
        <w:r w:rsidRPr="00434CF6">
          <w:rPr>
            <w:rFonts w:ascii="Arial" w:hAnsi="Arial"/>
            <w:i/>
            <w:sz w:val="18"/>
            <w:szCs w:val="18"/>
            <w:rPrChange w:id="5862" w:author="Nelly Wagner" w:date="2017-01-22T13:16:00Z">
              <w:rPr/>
            </w:rPrChange>
          </w:rPr>
          <w:t>Staphylococcus aureus. MBio</w:t>
        </w:r>
        <w:r w:rsidRPr="00434CF6">
          <w:rPr>
            <w:rFonts w:ascii="Arial" w:hAnsi="Arial"/>
            <w:sz w:val="18"/>
            <w:szCs w:val="18"/>
            <w:rPrChange w:id="5863" w:author="Nelly Wagner" w:date="2017-01-22T13:16:00Z">
              <w:rPr/>
            </w:rPrChange>
          </w:rPr>
          <w:t>. 2012 Jan 2;3(6):e00459-12-e00459-12.</w:t>
        </w:r>
      </w:ins>
    </w:p>
    <w:p w14:paraId="4AB79E2E" w14:textId="1A3EB5CE" w:rsidR="00E20918" w:rsidRDefault="00E20918">
      <w:pPr>
        <w:spacing w:line="360" w:lineRule="auto"/>
        <w:ind w:left="480" w:hanging="480"/>
        <w:jc w:val="both"/>
        <w:rPr>
          <w:ins w:id="5864" w:author="Nelly Wagner" w:date="2017-01-22T14:57:00Z"/>
          <w:rFonts w:ascii="Arial" w:hAnsi="Arial"/>
          <w:sz w:val="18"/>
          <w:szCs w:val="18"/>
        </w:rPr>
      </w:pPr>
      <w:ins w:id="5865" w:author="Nelly Wagner" w:date="2017-01-22T11:33:00Z">
        <w:r w:rsidRPr="00434CF6">
          <w:rPr>
            <w:rFonts w:ascii="Arial" w:hAnsi="Arial"/>
            <w:sz w:val="18"/>
            <w:szCs w:val="18"/>
            <w:rPrChange w:id="5866" w:author="Nelly Wagner" w:date="2017-01-22T13:16:00Z">
              <w:rPr/>
            </w:rPrChange>
          </w:rPr>
          <w:lastRenderedPageBreak/>
          <w:t xml:space="preserve">Peleg AY, Miyakis S, Ward D V, Earl AM, Rubio A, Cameron DR, et al. Whole genome characterization of the mechanisms of daptomycin resistance in clinical and laboratory derived isolates of </w:t>
        </w:r>
        <w:r w:rsidRPr="00434CF6">
          <w:rPr>
            <w:rFonts w:ascii="Arial" w:hAnsi="Arial"/>
            <w:i/>
            <w:sz w:val="18"/>
            <w:szCs w:val="18"/>
            <w:rPrChange w:id="5867" w:author="Nelly Wagner" w:date="2017-01-22T13:16:00Z">
              <w:rPr/>
            </w:rPrChange>
          </w:rPr>
          <w:t>Staphylococcus aureus. PLoS One</w:t>
        </w:r>
        <w:r w:rsidRPr="00434CF6">
          <w:rPr>
            <w:rFonts w:ascii="Arial" w:hAnsi="Arial"/>
            <w:sz w:val="18"/>
            <w:szCs w:val="18"/>
            <w:rPrChange w:id="5868" w:author="Nelly Wagner" w:date="2017-01-22T13:16:00Z">
              <w:rPr/>
            </w:rPrChange>
          </w:rPr>
          <w:t>. 2012 Jan;7(1):e28316.</w:t>
        </w:r>
      </w:ins>
    </w:p>
    <w:p w14:paraId="72D163A5" w14:textId="60DB0558" w:rsidR="009D0EB8" w:rsidRPr="009D0EB8" w:rsidRDefault="009D0EB8">
      <w:pPr>
        <w:spacing w:line="360" w:lineRule="auto"/>
        <w:ind w:left="480" w:hanging="480"/>
        <w:jc w:val="both"/>
        <w:rPr>
          <w:ins w:id="5869" w:author="Nelly Wagner" w:date="2017-01-22T11:34:00Z"/>
          <w:rFonts w:ascii="Arial" w:hAnsi="Arial"/>
          <w:sz w:val="14"/>
          <w:szCs w:val="18"/>
          <w:rPrChange w:id="5870" w:author="Nelly Wagner" w:date="2017-01-22T14:58:00Z">
            <w:rPr>
              <w:ins w:id="5871" w:author="Nelly Wagner" w:date="2017-01-22T11:34:00Z"/>
            </w:rPr>
          </w:rPrChange>
        </w:rPr>
      </w:pPr>
      <w:ins w:id="5872" w:author="Nelly Wagner" w:date="2017-01-22T14:57:00Z">
        <w:r w:rsidRPr="009D0EB8">
          <w:rPr>
            <w:rFonts w:ascii="Arial" w:hAnsi="Arial"/>
            <w:sz w:val="18"/>
            <w:rPrChange w:id="5873" w:author="Nelly Wagner" w:date="2017-01-22T14:58:00Z">
              <w:rPr/>
            </w:rPrChange>
          </w:rPr>
          <w:t xml:space="preserve">Peruń A, Biedroń R, Konopiński MK, Białecka A, Marcinkiewicz J, Józefowski S. Phagocytosis of live versus killed or fluorescently labeled bacteria by macrophages differ in both magnitude and receptor specificity. </w:t>
        </w:r>
        <w:r w:rsidRPr="009D0EB8">
          <w:rPr>
            <w:rFonts w:ascii="Arial" w:hAnsi="Arial"/>
            <w:i/>
            <w:sz w:val="18"/>
            <w:rPrChange w:id="5874" w:author="Nelly Wagner" w:date="2017-01-22T14:58:00Z">
              <w:rPr/>
            </w:rPrChange>
          </w:rPr>
          <w:t>Immunol</w:t>
        </w:r>
      </w:ins>
      <w:ins w:id="5875" w:author="Nelly Wagner" w:date="2017-01-22T14:58:00Z">
        <w:r w:rsidRPr="009D0EB8">
          <w:rPr>
            <w:rFonts w:ascii="Arial" w:hAnsi="Arial"/>
            <w:i/>
            <w:sz w:val="18"/>
            <w:rPrChange w:id="5876" w:author="Nelly Wagner" w:date="2017-01-22T14:58:00Z">
              <w:rPr/>
            </w:rPrChange>
          </w:rPr>
          <w:t>ogy and</w:t>
        </w:r>
      </w:ins>
      <w:ins w:id="5877" w:author="Nelly Wagner" w:date="2017-01-22T14:57:00Z">
        <w:r w:rsidRPr="009D0EB8">
          <w:rPr>
            <w:rFonts w:ascii="Arial" w:hAnsi="Arial"/>
            <w:i/>
            <w:sz w:val="18"/>
            <w:rPrChange w:id="5878" w:author="Nelly Wagner" w:date="2017-01-22T14:58:00Z">
              <w:rPr/>
            </w:rPrChange>
          </w:rPr>
          <w:t xml:space="preserve"> Cell Biol</w:t>
        </w:r>
      </w:ins>
      <w:ins w:id="5879" w:author="Nelly Wagner" w:date="2017-01-22T14:58:00Z">
        <w:r w:rsidRPr="009D0EB8">
          <w:rPr>
            <w:rFonts w:ascii="Arial" w:hAnsi="Arial"/>
            <w:i/>
            <w:sz w:val="18"/>
            <w:rPrChange w:id="5880" w:author="Nelly Wagner" w:date="2017-01-22T14:58:00Z">
              <w:rPr/>
            </w:rPrChange>
          </w:rPr>
          <w:t>ogy</w:t>
        </w:r>
      </w:ins>
      <w:ins w:id="5881" w:author="Nelly Wagner" w:date="2017-01-22T14:57:00Z">
        <w:r w:rsidRPr="009D0EB8">
          <w:rPr>
            <w:rFonts w:ascii="Arial" w:hAnsi="Arial"/>
            <w:sz w:val="18"/>
            <w:rPrChange w:id="5882" w:author="Nelly Wagner" w:date="2017-01-22T14:58:00Z">
              <w:rPr/>
            </w:rPrChange>
          </w:rPr>
          <w:t>. 2016;(November):1–12.</w:t>
        </w:r>
      </w:ins>
    </w:p>
    <w:p w14:paraId="643F0BE6" w14:textId="7260A7F8" w:rsidR="00E20918" w:rsidRPr="00434CF6" w:rsidRDefault="00E20918">
      <w:pPr>
        <w:spacing w:line="360" w:lineRule="auto"/>
        <w:ind w:left="480" w:hanging="480"/>
        <w:jc w:val="both"/>
        <w:rPr>
          <w:ins w:id="5883" w:author="Nelly Wagner" w:date="2017-01-22T11:34:00Z"/>
          <w:rFonts w:ascii="Arial" w:hAnsi="Arial"/>
          <w:sz w:val="18"/>
          <w:szCs w:val="18"/>
          <w:rPrChange w:id="5884" w:author="Nelly Wagner" w:date="2017-01-22T13:16:00Z">
            <w:rPr>
              <w:ins w:id="5885" w:author="Nelly Wagner" w:date="2017-01-22T11:34:00Z"/>
            </w:rPr>
          </w:rPrChange>
        </w:rPr>
      </w:pPr>
      <w:ins w:id="5886" w:author="Nelly Wagner" w:date="2017-01-22T11:34:00Z">
        <w:r w:rsidRPr="00434CF6">
          <w:rPr>
            <w:rFonts w:ascii="Arial" w:hAnsi="Arial"/>
            <w:sz w:val="18"/>
            <w:szCs w:val="18"/>
            <w:rPrChange w:id="5887" w:author="Nelly Wagner" w:date="2017-01-22T13:16:00Z">
              <w:rPr/>
            </w:rPrChange>
          </w:rPr>
          <w:t xml:space="preserve">Piątkowska E, Piątkowski J, Przondo-Mordarska A. The strongest resistance of </w:t>
        </w:r>
        <w:r w:rsidRPr="00434CF6">
          <w:rPr>
            <w:rFonts w:ascii="Arial" w:hAnsi="Arial"/>
            <w:i/>
            <w:sz w:val="18"/>
            <w:szCs w:val="18"/>
            <w:rPrChange w:id="5888" w:author="Nelly Wagner" w:date="2017-01-22T13:16:00Z">
              <w:rPr/>
            </w:rPrChange>
          </w:rPr>
          <w:t>Staphylococcus aureus</w:t>
        </w:r>
        <w:r w:rsidRPr="00434CF6">
          <w:rPr>
            <w:rFonts w:ascii="Arial" w:hAnsi="Arial"/>
            <w:sz w:val="18"/>
            <w:szCs w:val="18"/>
            <w:rPrChange w:id="5889" w:author="Nelly Wagner" w:date="2017-01-22T13:16:00Z">
              <w:rPr/>
            </w:rPrChange>
          </w:rPr>
          <w:t xml:space="preserve"> to erythromycin is caused by decreasing uptake of the antibiotic into the cells. </w:t>
        </w:r>
        <w:r w:rsidRPr="00434CF6">
          <w:rPr>
            <w:rFonts w:ascii="Arial" w:hAnsi="Arial"/>
            <w:i/>
            <w:sz w:val="18"/>
            <w:szCs w:val="18"/>
            <w:rPrChange w:id="5890" w:author="Nelly Wagner" w:date="2017-01-22T13:16:00Z">
              <w:rPr/>
            </w:rPrChange>
          </w:rPr>
          <w:t>Cellular and Molecular Biology Letters</w:t>
        </w:r>
        <w:r w:rsidRPr="00434CF6">
          <w:rPr>
            <w:rFonts w:ascii="Arial" w:hAnsi="Arial"/>
            <w:sz w:val="18"/>
            <w:szCs w:val="18"/>
            <w:rPrChange w:id="5891" w:author="Nelly Wagner" w:date="2017-01-22T13:16:00Z">
              <w:rPr/>
            </w:rPrChange>
          </w:rPr>
          <w:t>. 2012 Dec;17(4):633–45.</w:t>
        </w:r>
      </w:ins>
    </w:p>
    <w:p w14:paraId="0118D872" w14:textId="284F5980" w:rsidR="00E20918" w:rsidRPr="00434CF6" w:rsidRDefault="00E20918">
      <w:pPr>
        <w:spacing w:line="360" w:lineRule="auto"/>
        <w:ind w:left="480" w:hanging="480"/>
        <w:jc w:val="both"/>
        <w:rPr>
          <w:ins w:id="5892" w:author="Nelly Wagner" w:date="2017-01-22T11:35:00Z"/>
          <w:rFonts w:ascii="Arial" w:hAnsi="Arial"/>
          <w:sz w:val="18"/>
          <w:szCs w:val="18"/>
          <w:rPrChange w:id="5893" w:author="Nelly Wagner" w:date="2017-01-22T13:16:00Z">
            <w:rPr>
              <w:ins w:id="5894" w:author="Nelly Wagner" w:date="2017-01-22T11:35:00Z"/>
            </w:rPr>
          </w:rPrChange>
        </w:rPr>
      </w:pPr>
      <w:ins w:id="5895" w:author="Nelly Wagner" w:date="2017-01-22T11:35:00Z">
        <w:r w:rsidRPr="00434CF6">
          <w:rPr>
            <w:rFonts w:ascii="Arial" w:hAnsi="Arial"/>
            <w:sz w:val="18"/>
            <w:szCs w:val="18"/>
            <w:rPrChange w:id="5896" w:author="Nelly Wagner" w:date="2017-01-22T13:16:00Z">
              <w:rPr/>
            </w:rPrChange>
          </w:rPr>
          <w:t xml:space="preserve">Pishchany G, Sheldon JR, Dickson CF, Alam MT, Read TD, Gell DA, et al. IsdB-dependent hemoglobin binding is required for acquisition of heme by </w:t>
        </w:r>
        <w:r w:rsidRPr="00434CF6">
          <w:rPr>
            <w:rFonts w:ascii="Arial" w:hAnsi="Arial"/>
            <w:i/>
            <w:sz w:val="18"/>
            <w:szCs w:val="18"/>
            <w:rPrChange w:id="5897" w:author="Nelly Wagner" w:date="2017-01-22T13:16:00Z">
              <w:rPr/>
            </w:rPrChange>
          </w:rPr>
          <w:t>Staphylococcus aureus</w:t>
        </w:r>
        <w:r w:rsidRPr="00434CF6">
          <w:rPr>
            <w:rFonts w:ascii="Arial" w:hAnsi="Arial"/>
            <w:sz w:val="18"/>
            <w:szCs w:val="18"/>
            <w:rPrChange w:id="5898" w:author="Nelly Wagner" w:date="2017-01-22T13:16:00Z">
              <w:rPr/>
            </w:rPrChange>
          </w:rPr>
          <w:t xml:space="preserve">. </w:t>
        </w:r>
        <w:r w:rsidRPr="00434CF6">
          <w:rPr>
            <w:rFonts w:ascii="Arial" w:hAnsi="Arial"/>
            <w:i/>
            <w:sz w:val="18"/>
            <w:szCs w:val="18"/>
            <w:rPrChange w:id="5899" w:author="Nelly Wagner" w:date="2017-01-22T13:16:00Z">
              <w:rPr/>
            </w:rPrChange>
          </w:rPr>
          <w:t>Journal of Infectious Diseases</w:t>
        </w:r>
        <w:r w:rsidRPr="00434CF6">
          <w:rPr>
            <w:rFonts w:ascii="Arial" w:hAnsi="Arial"/>
            <w:sz w:val="18"/>
            <w:szCs w:val="18"/>
            <w:rPrChange w:id="5900" w:author="Nelly Wagner" w:date="2017-01-22T13:16:00Z">
              <w:rPr/>
            </w:rPrChange>
          </w:rPr>
          <w:t>. 2014;209(11):1764–72.</w:t>
        </w:r>
      </w:ins>
    </w:p>
    <w:p w14:paraId="072951BB" w14:textId="262A05EC" w:rsidR="00E20918" w:rsidRPr="00434CF6" w:rsidRDefault="00E20918">
      <w:pPr>
        <w:spacing w:line="360" w:lineRule="auto"/>
        <w:ind w:left="480" w:hanging="480"/>
        <w:jc w:val="both"/>
        <w:rPr>
          <w:ins w:id="5901" w:author="Nelly Wagner" w:date="2017-01-22T11:35:00Z"/>
          <w:rFonts w:ascii="Arial" w:hAnsi="Arial"/>
          <w:sz w:val="18"/>
          <w:szCs w:val="18"/>
          <w:rPrChange w:id="5902" w:author="Nelly Wagner" w:date="2017-01-22T13:16:00Z">
            <w:rPr>
              <w:ins w:id="5903" w:author="Nelly Wagner" w:date="2017-01-22T11:35:00Z"/>
            </w:rPr>
          </w:rPrChange>
        </w:rPr>
      </w:pPr>
      <w:ins w:id="5904" w:author="Nelly Wagner" w:date="2017-01-22T11:35:00Z">
        <w:r w:rsidRPr="00434CF6">
          <w:rPr>
            <w:rFonts w:ascii="Arial" w:hAnsi="Arial"/>
            <w:sz w:val="18"/>
            <w:szCs w:val="18"/>
            <w:rPrChange w:id="5905" w:author="Nelly Wagner" w:date="2017-01-22T13:16:00Z">
              <w:rPr/>
            </w:rPrChange>
          </w:rPr>
          <w:t xml:space="preserve">Pompilio A, Crocetta V, De Nicola S, Verginelli F, Fiscarelli E, Di Bonaventura G. Cooperative pathogenicity in cystic fibrosis: </w:t>
        </w:r>
        <w:r w:rsidRPr="00434CF6">
          <w:rPr>
            <w:rFonts w:ascii="Arial" w:hAnsi="Arial"/>
            <w:i/>
            <w:sz w:val="18"/>
            <w:szCs w:val="18"/>
            <w:rPrChange w:id="5906" w:author="Nelly Wagner" w:date="2017-01-22T13:16:00Z">
              <w:rPr/>
            </w:rPrChange>
          </w:rPr>
          <w:t>Stenotrophomonas maltophilia</w:t>
        </w:r>
        <w:r w:rsidRPr="00434CF6">
          <w:rPr>
            <w:rFonts w:ascii="Arial" w:hAnsi="Arial"/>
            <w:sz w:val="18"/>
            <w:szCs w:val="18"/>
            <w:rPrChange w:id="5907" w:author="Nelly Wagner" w:date="2017-01-22T13:16:00Z">
              <w:rPr/>
            </w:rPrChange>
          </w:rPr>
          <w:t xml:space="preserve"> modulates </w:t>
        </w:r>
        <w:r w:rsidRPr="00434CF6">
          <w:rPr>
            <w:rFonts w:ascii="Arial" w:hAnsi="Arial"/>
            <w:i/>
            <w:sz w:val="18"/>
            <w:szCs w:val="18"/>
            <w:rPrChange w:id="5908" w:author="Nelly Wagner" w:date="2017-01-22T13:16:00Z">
              <w:rPr/>
            </w:rPrChange>
          </w:rPr>
          <w:t>Pseudomonas aeruginosa</w:t>
        </w:r>
        <w:r w:rsidRPr="00434CF6">
          <w:rPr>
            <w:rFonts w:ascii="Arial" w:hAnsi="Arial"/>
            <w:sz w:val="18"/>
            <w:szCs w:val="18"/>
            <w:rPrChange w:id="5909" w:author="Nelly Wagner" w:date="2017-01-22T13:16:00Z">
              <w:rPr/>
            </w:rPrChange>
          </w:rPr>
          <w:t xml:space="preserve"> virulence in mixed biofilm. </w:t>
        </w:r>
        <w:r w:rsidRPr="00434CF6">
          <w:rPr>
            <w:rFonts w:ascii="Arial" w:hAnsi="Arial"/>
            <w:i/>
            <w:sz w:val="18"/>
            <w:szCs w:val="18"/>
            <w:rPrChange w:id="5910" w:author="Nelly Wagner" w:date="2017-01-22T13:16:00Z">
              <w:rPr/>
            </w:rPrChange>
          </w:rPr>
          <w:t>Frontiers in Microbiology</w:t>
        </w:r>
        <w:r w:rsidRPr="00434CF6">
          <w:rPr>
            <w:rFonts w:ascii="Arial" w:hAnsi="Arial"/>
            <w:sz w:val="18"/>
            <w:szCs w:val="18"/>
            <w:rPrChange w:id="5911" w:author="Nelly Wagner" w:date="2017-01-22T13:16:00Z">
              <w:rPr/>
            </w:rPrChange>
          </w:rPr>
          <w:t>. 2015;6(SEP):1–13.</w:t>
        </w:r>
      </w:ins>
    </w:p>
    <w:p w14:paraId="3531FC23" w14:textId="1A84C8B0" w:rsidR="00E20918" w:rsidRPr="00434CF6" w:rsidRDefault="00E20918">
      <w:pPr>
        <w:spacing w:line="360" w:lineRule="auto"/>
        <w:ind w:left="480" w:hanging="480"/>
        <w:jc w:val="both"/>
        <w:rPr>
          <w:ins w:id="5912" w:author="Nelly Wagner" w:date="2017-01-22T11:36:00Z"/>
          <w:rFonts w:ascii="Arial" w:hAnsi="Arial"/>
          <w:sz w:val="18"/>
          <w:szCs w:val="18"/>
          <w:rPrChange w:id="5913" w:author="Nelly Wagner" w:date="2017-01-22T13:16:00Z">
            <w:rPr>
              <w:ins w:id="5914" w:author="Nelly Wagner" w:date="2017-01-22T11:36:00Z"/>
            </w:rPr>
          </w:rPrChange>
        </w:rPr>
      </w:pPr>
      <w:ins w:id="5915" w:author="Nelly Wagner" w:date="2017-01-22T11:36:00Z">
        <w:r w:rsidRPr="00434CF6">
          <w:rPr>
            <w:rFonts w:ascii="Arial" w:hAnsi="Arial"/>
            <w:sz w:val="18"/>
            <w:szCs w:val="18"/>
            <w:rPrChange w:id="5916" w:author="Nelly Wagner" w:date="2017-01-22T13:16:00Z">
              <w:rPr/>
            </w:rPrChange>
          </w:rPr>
          <w:t xml:space="preserve">Pozzi C, Lofano G, Mancini F, Soldaini E, Speziale P, De Gregorio E, et al. Phagocyte subsets and lymphocyte clonal deletion behind ineffective immune response to </w:t>
        </w:r>
        <w:r w:rsidRPr="00434CF6">
          <w:rPr>
            <w:rFonts w:ascii="Arial" w:hAnsi="Arial"/>
            <w:i/>
            <w:sz w:val="18"/>
            <w:szCs w:val="18"/>
            <w:rPrChange w:id="5917" w:author="Nelly Wagner" w:date="2017-01-22T13:16:00Z">
              <w:rPr/>
            </w:rPrChange>
          </w:rPr>
          <w:t>Staphylococcus aureus</w:t>
        </w:r>
        <w:r w:rsidRPr="00434CF6">
          <w:rPr>
            <w:rFonts w:ascii="Arial" w:hAnsi="Arial"/>
            <w:sz w:val="18"/>
            <w:szCs w:val="18"/>
            <w:rPrChange w:id="5918" w:author="Nelly Wagner" w:date="2017-01-22T13:16:00Z">
              <w:rPr/>
            </w:rPrChange>
          </w:rPr>
          <w:t xml:space="preserve">. Normark BH, editor. </w:t>
        </w:r>
        <w:r w:rsidRPr="00434CF6">
          <w:rPr>
            <w:rFonts w:ascii="Arial" w:hAnsi="Arial"/>
            <w:i/>
            <w:sz w:val="18"/>
            <w:szCs w:val="18"/>
            <w:rPrChange w:id="5919" w:author="Nelly Wagner" w:date="2017-01-22T13:16:00Z">
              <w:rPr/>
            </w:rPrChange>
          </w:rPr>
          <w:t>FEMS Microbiology Reviews</w:t>
        </w:r>
        <w:r w:rsidRPr="00434CF6">
          <w:rPr>
            <w:rFonts w:ascii="Arial" w:hAnsi="Arial"/>
            <w:sz w:val="18"/>
            <w:szCs w:val="18"/>
            <w:rPrChange w:id="5920" w:author="Nelly Wagner" w:date="2017-01-22T13:16:00Z">
              <w:rPr/>
            </w:rPrChange>
          </w:rPr>
          <w:t>. 2015 Aug 27;39(5):750–63.</w:t>
        </w:r>
      </w:ins>
    </w:p>
    <w:p w14:paraId="689FAA8F" w14:textId="01927B5C" w:rsidR="009A33D4" w:rsidRPr="00434CF6" w:rsidRDefault="00E20918" w:rsidP="008E76CC">
      <w:pPr>
        <w:spacing w:line="360" w:lineRule="auto"/>
        <w:ind w:left="480" w:hanging="480"/>
        <w:jc w:val="both"/>
        <w:rPr>
          <w:rFonts w:ascii="Arial" w:hAnsi="Arial"/>
          <w:sz w:val="18"/>
          <w:szCs w:val="18"/>
          <w:rPrChange w:id="5921" w:author="Nelly Wagner" w:date="2017-01-22T13:16:00Z">
            <w:rPr>
              <w:rFonts w:ascii="Arial" w:hAnsi="Arial"/>
              <w:color w:val="000000"/>
              <w:sz w:val="18"/>
              <w:szCs w:val="18"/>
            </w:rPr>
          </w:rPrChange>
        </w:rPr>
      </w:pPr>
      <w:ins w:id="5922" w:author="Nelly Wagner" w:date="2017-01-22T11:36:00Z">
        <w:r w:rsidRPr="00434CF6">
          <w:rPr>
            <w:rFonts w:ascii="Arial" w:hAnsi="Arial"/>
            <w:sz w:val="18"/>
            <w:szCs w:val="18"/>
            <w:rPrChange w:id="5923" w:author="Nelly Wagner" w:date="2017-01-22T13:16:00Z">
              <w:rPr/>
            </w:rPrChange>
          </w:rPr>
          <w:t xml:space="preserve">Prajsnar TK, Cunliffe VT, Foster SJ, Renshaw SA. A novel vertebrate model of </w:t>
        </w:r>
        <w:r w:rsidRPr="00434CF6">
          <w:rPr>
            <w:rFonts w:ascii="Arial" w:hAnsi="Arial"/>
            <w:i/>
            <w:sz w:val="18"/>
            <w:szCs w:val="18"/>
            <w:rPrChange w:id="5924" w:author="Nelly Wagner" w:date="2017-01-22T13:16:00Z">
              <w:rPr/>
            </w:rPrChange>
          </w:rPr>
          <w:t>Staphylococcus aureus</w:t>
        </w:r>
        <w:r w:rsidRPr="00434CF6">
          <w:rPr>
            <w:rFonts w:ascii="Arial" w:hAnsi="Arial"/>
            <w:sz w:val="18"/>
            <w:szCs w:val="18"/>
            <w:rPrChange w:id="5925" w:author="Nelly Wagner" w:date="2017-01-22T13:16:00Z">
              <w:rPr/>
            </w:rPrChange>
          </w:rPr>
          <w:t xml:space="preserve"> infection reveals phagocyte-dependent resistance of zebrafish to non-host specialized pathogens. </w:t>
        </w:r>
        <w:r w:rsidRPr="00434CF6">
          <w:rPr>
            <w:rFonts w:ascii="Arial" w:hAnsi="Arial"/>
            <w:i/>
            <w:sz w:val="18"/>
            <w:szCs w:val="18"/>
            <w:rPrChange w:id="5926" w:author="Nelly Wagner" w:date="2017-01-22T13:16:00Z">
              <w:rPr/>
            </w:rPrChange>
          </w:rPr>
          <w:t>Cellular Microbiol</w:t>
        </w:r>
      </w:ins>
      <w:ins w:id="5927" w:author="Nelly Wagner" w:date="2017-01-22T11:37:00Z">
        <w:r w:rsidRPr="00434CF6">
          <w:rPr>
            <w:rFonts w:ascii="Arial" w:hAnsi="Arial"/>
            <w:i/>
            <w:sz w:val="18"/>
            <w:szCs w:val="18"/>
            <w:rPrChange w:id="5928" w:author="Nelly Wagner" w:date="2017-01-22T13:16:00Z">
              <w:rPr/>
            </w:rPrChange>
          </w:rPr>
          <w:t>ogy</w:t>
        </w:r>
      </w:ins>
      <w:ins w:id="5929" w:author="Nelly Wagner" w:date="2017-01-22T11:36:00Z">
        <w:r w:rsidRPr="00434CF6">
          <w:rPr>
            <w:rFonts w:ascii="Arial" w:hAnsi="Arial"/>
            <w:sz w:val="18"/>
            <w:szCs w:val="18"/>
            <w:rPrChange w:id="5930" w:author="Nelly Wagner" w:date="2017-01-22T13:16:00Z">
              <w:rPr/>
            </w:rPrChange>
          </w:rPr>
          <w:t>. 2008 Nov;10(11):2312–25.</w:t>
        </w:r>
      </w:ins>
    </w:p>
    <w:p w14:paraId="31D6368B" w14:textId="4341C376" w:rsidR="0020061D" w:rsidRPr="00C374EF" w:rsidDel="009A33D4" w:rsidRDefault="00766C9B">
      <w:pPr>
        <w:spacing w:line="360" w:lineRule="auto"/>
        <w:ind w:left="480" w:hanging="480"/>
        <w:jc w:val="both"/>
        <w:rPr>
          <w:del w:id="5931" w:author="Nelly Wagner" w:date="2017-01-22T11:08:00Z"/>
          <w:rFonts w:ascii="Arial" w:hAnsi="Arial"/>
          <w:color w:val="000000"/>
          <w:sz w:val="18"/>
          <w:szCs w:val="18"/>
        </w:rPr>
      </w:pPr>
      <w:del w:id="5932" w:author="Nelly Wagner" w:date="2017-01-22T11:08:00Z">
        <w:r w:rsidRPr="008E76CC" w:rsidDel="009A33D4">
          <w:rPr>
            <w:rFonts w:ascii="Arial" w:hAnsi="Arial"/>
            <w:color w:val="000000"/>
            <w:sz w:val="18"/>
            <w:szCs w:val="18"/>
          </w:rPr>
          <w:delText>Marrack, P. et al., 1990. The toxicity of staphylococcal e</w:delText>
        </w:r>
        <w:r w:rsidRPr="00BA0DDA" w:rsidDel="009A33D4">
          <w:rPr>
            <w:rFonts w:ascii="Arial" w:hAnsi="Arial"/>
            <w:color w:val="000000"/>
            <w:sz w:val="18"/>
            <w:szCs w:val="18"/>
          </w:rPr>
          <w:delText xml:space="preserve">nterotoxin B in mice is mediated by T cells. </w:delText>
        </w:r>
        <w:r w:rsidRPr="005955B6" w:rsidDel="009A33D4">
          <w:rPr>
            <w:rFonts w:ascii="Arial" w:hAnsi="Arial"/>
            <w:i/>
            <w:color w:val="000000"/>
            <w:sz w:val="18"/>
            <w:szCs w:val="18"/>
          </w:rPr>
          <w:delText>The Journal of experimental medicine</w:delText>
        </w:r>
        <w:r w:rsidRPr="00C374EF" w:rsidDel="009A33D4">
          <w:rPr>
            <w:rFonts w:ascii="Arial" w:hAnsi="Arial"/>
            <w:color w:val="000000"/>
            <w:sz w:val="18"/>
            <w:szCs w:val="18"/>
          </w:rPr>
          <w:delText>, 171(2), pp.455–464.</w:delText>
        </w:r>
      </w:del>
    </w:p>
    <w:p w14:paraId="01F73EDA" w14:textId="237C3C28" w:rsidR="0020061D" w:rsidRPr="00434CF6" w:rsidDel="009A33D4" w:rsidRDefault="00766C9B">
      <w:pPr>
        <w:spacing w:line="360" w:lineRule="auto"/>
        <w:ind w:left="480" w:hanging="480"/>
        <w:jc w:val="both"/>
        <w:rPr>
          <w:del w:id="5933" w:author="Nelly Wagner" w:date="2017-01-22T11:09:00Z"/>
          <w:rFonts w:ascii="Arial" w:hAnsi="Arial"/>
          <w:color w:val="000000"/>
          <w:sz w:val="18"/>
          <w:szCs w:val="18"/>
        </w:rPr>
      </w:pPr>
      <w:del w:id="5934" w:author="Nelly Wagner" w:date="2017-01-22T11:09:00Z">
        <w:r w:rsidRPr="00434CF6" w:rsidDel="009A33D4">
          <w:rPr>
            <w:rFonts w:ascii="Arial" w:hAnsi="Arial"/>
            <w:color w:val="000000"/>
            <w:sz w:val="18"/>
            <w:szCs w:val="18"/>
          </w:rPr>
          <w:delText xml:space="preserve">Martin, C.J. et al., 2012. Efferocytosis is an innate antibacterial mechanism. </w:delText>
        </w:r>
        <w:r w:rsidRPr="00434CF6" w:rsidDel="009A33D4">
          <w:rPr>
            <w:rFonts w:ascii="Arial" w:hAnsi="Arial"/>
            <w:i/>
            <w:color w:val="000000"/>
            <w:sz w:val="18"/>
            <w:szCs w:val="18"/>
          </w:rPr>
          <w:delText>Cell host &amp; microbe</w:delText>
        </w:r>
        <w:r w:rsidRPr="00434CF6" w:rsidDel="009A33D4">
          <w:rPr>
            <w:rFonts w:ascii="Arial" w:hAnsi="Arial"/>
            <w:color w:val="000000"/>
            <w:sz w:val="18"/>
            <w:szCs w:val="18"/>
          </w:rPr>
          <w:delText>, 12(3), pp.289–300.</w:delText>
        </w:r>
      </w:del>
    </w:p>
    <w:p w14:paraId="0532E832" w14:textId="1567018D" w:rsidR="0020061D" w:rsidRPr="00434CF6" w:rsidDel="009A33D4" w:rsidRDefault="00766C9B">
      <w:pPr>
        <w:spacing w:line="360" w:lineRule="auto"/>
        <w:ind w:left="480" w:hanging="480"/>
        <w:jc w:val="both"/>
        <w:rPr>
          <w:del w:id="5935" w:author="Nelly Wagner" w:date="2017-01-22T11:09:00Z"/>
          <w:rFonts w:ascii="Arial" w:hAnsi="Arial"/>
          <w:color w:val="000000"/>
          <w:sz w:val="18"/>
          <w:szCs w:val="18"/>
        </w:rPr>
      </w:pPr>
      <w:del w:id="5936" w:author="Nelly Wagner" w:date="2017-01-22T11:09:00Z">
        <w:r w:rsidRPr="00434CF6" w:rsidDel="009A33D4">
          <w:rPr>
            <w:rFonts w:ascii="Arial" w:hAnsi="Arial"/>
            <w:color w:val="000000"/>
            <w:sz w:val="18"/>
            <w:szCs w:val="18"/>
          </w:rPr>
          <w:delText xml:space="preserve">Marty, F.M. et al., 2006. Emergence of a Clinical Daptomycin Resistant </w:delText>
        </w:r>
        <w:r w:rsidRPr="00434CF6" w:rsidDel="009A33D4">
          <w:rPr>
            <w:rFonts w:ascii="Arial" w:hAnsi="Arial"/>
            <w:i/>
            <w:iCs/>
            <w:color w:val="000000"/>
            <w:sz w:val="18"/>
            <w:szCs w:val="18"/>
          </w:rPr>
          <w:delText xml:space="preserve">Staphylococcus aureus </w:delText>
        </w:r>
        <w:r w:rsidRPr="00434CF6" w:rsidDel="009A33D4">
          <w:rPr>
            <w:rFonts w:ascii="Arial" w:hAnsi="Arial"/>
            <w:color w:val="000000"/>
            <w:sz w:val="18"/>
            <w:szCs w:val="18"/>
          </w:rPr>
          <w:delText xml:space="preserve">Isolate during Treatment of Methicillin Resistant </w:delText>
        </w:r>
        <w:r w:rsidRPr="00434CF6" w:rsidDel="009A33D4">
          <w:rPr>
            <w:rFonts w:ascii="Arial" w:hAnsi="Arial"/>
            <w:i/>
            <w:iCs/>
            <w:color w:val="000000"/>
            <w:sz w:val="18"/>
            <w:szCs w:val="18"/>
          </w:rPr>
          <w:delText>Staphylococcus aureus</w:delText>
        </w:r>
        <w:r w:rsidRPr="00434CF6" w:rsidDel="009A33D4">
          <w:rPr>
            <w:rFonts w:ascii="Arial" w:hAnsi="Arial"/>
            <w:color w:val="000000"/>
            <w:sz w:val="18"/>
            <w:szCs w:val="18"/>
          </w:rPr>
          <w:delText xml:space="preserve"> Bacteremia and Osteomyelitis. </w:delText>
        </w:r>
        <w:r w:rsidRPr="00434CF6" w:rsidDel="009A33D4">
          <w:rPr>
            <w:rFonts w:ascii="Arial" w:hAnsi="Arial"/>
            <w:i/>
            <w:color w:val="000000"/>
            <w:sz w:val="18"/>
            <w:szCs w:val="18"/>
          </w:rPr>
          <w:delText>Journal of Clinical Microbiology</w:delText>
        </w:r>
        <w:r w:rsidRPr="00434CF6" w:rsidDel="009A33D4">
          <w:rPr>
            <w:rFonts w:ascii="Arial" w:hAnsi="Arial"/>
            <w:color w:val="000000"/>
            <w:sz w:val="18"/>
            <w:szCs w:val="18"/>
          </w:rPr>
          <w:delText>, 44(2), pp.595–597.</w:delText>
        </w:r>
      </w:del>
    </w:p>
    <w:p w14:paraId="0D028615" w14:textId="4034A2A3" w:rsidR="0020061D" w:rsidRPr="00434CF6" w:rsidDel="000214D8" w:rsidRDefault="00766C9B">
      <w:pPr>
        <w:spacing w:line="360" w:lineRule="auto"/>
        <w:ind w:left="480" w:hanging="480"/>
        <w:jc w:val="both"/>
        <w:rPr>
          <w:del w:id="5937" w:author="Nelly Wagner" w:date="2017-01-22T11:10:00Z"/>
          <w:rFonts w:ascii="Arial" w:hAnsi="Arial"/>
          <w:color w:val="000000"/>
          <w:sz w:val="18"/>
          <w:szCs w:val="18"/>
        </w:rPr>
      </w:pPr>
      <w:del w:id="5938" w:author="Nelly Wagner" w:date="2017-01-22T11:10:00Z">
        <w:r w:rsidRPr="00434CF6" w:rsidDel="000214D8">
          <w:rPr>
            <w:rFonts w:ascii="Arial" w:hAnsi="Arial"/>
            <w:color w:val="000000"/>
            <w:sz w:val="18"/>
            <w:szCs w:val="18"/>
          </w:rPr>
          <w:delText xml:space="preserve">Mathews, J. a. et al., 2015. γδ T Cells Are Required for M2 Macrophage Polarization and Resolution of Ozone-Induced Pulmonary Inflammation in Mice. </w:delText>
        </w:r>
        <w:r w:rsidRPr="00434CF6" w:rsidDel="000214D8">
          <w:rPr>
            <w:rFonts w:ascii="Arial" w:hAnsi="Arial"/>
            <w:i/>
            <w:color w:val="000000"/>
            <w:sz w:val="18"/>
            <w:szCs w:val="18"/>
          </w:rPr>
          <w:delText>Plos One</w:delText>
        </w:r>
        <w:r w:rsidRPr="00434CF6" w:rsidDel="000214D8">
          <w:rPr>
            <w:rFonts w:ascii="Arial" w:hAnsi="Arial"/>
            <w:color w:val="000000"/>
            <w:sz w:val="18"/>
            <w:szCs w:val="18"/>
          </w:rPr>
          <w:delText>, 10(7), p.e0131236.</w:delText>
        </w:r>
      </w:del>
    </w:p>
    <w:p w14:paraId="34DE9BC7" w14:textId="3BEE11E8" w:rsidR="0020061D" w:rsidRPr="00434CF6" w:rsidDel="00A00319" w:rsidRDefault="00766C9B">
      <w:pPr>
        <w:spacing w:line="360" w:lineRule="auto"/>
        <w:ind w:left="480" w:hanging="480"/>
        <w:jc w:val="both"/>
        <w:rPr>
          <w:del w:id="5939" w:author="Nelly Wagner" w:date="2017-01-22T11:11:00Z"/>
          <w:rFonts w:ascii="Arial" w:hAnsi="Arial"/>
          <w:color w:val="000000"/>
          <w:sz w:val="18"/>
          <w:szCs w:val="18"/>
        </w:rPr>
      </w:pPr>
      <w:del w:id="5940" w:author="Nelly Wagner" w:date="2017-01-22T11:11:00Z">
        <w:r w:rsidRPr="00434CF6" w:rsidDel="00A00319">
          <w:rPr>
            <w:rFonts w:ascii="Arial" w:hAnsi="Arial"/>
            <w:color w:val="000000"/>
            <w:sz w:val="18"/>
            <w:szCs w:val="18"/>
          </w:rPr>
          <w:delText xml:space="preserve">McVicker, G. et al., 2014. Clonal Expansion during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Infection Dynamics Reveals the Effect of Antibiotic Intervention. </w:delText>
        </w:r>
        <w:r w:rsidRPr="00434CF6" w:rsidDel="00A00319">
          <w:rPr>
            <w:rFonts w:ascii="Arial" w:hAnsi="Arial"/>
            <w:i/>
            <w:color w:val="000000"/>
            <w:sz w:val="18"/>
            <w:szCs w:val="18"/>
          </w:rPr>
          <w:delText>PLoS pathogens</w:delText>
        </w:r>
        <w:r w:rsidRPr="00434CF6" w:rsidDel="00A00319">
          <w:rPr>
            <w:rFonts w:ascii="Arial" w:hAnsi="Arial"/>
            <w:color w:val="000000"/>
            <w:sz w:val="18"/>
            <w:szCs w:val="18"/>
          </w:rPr>
          <w:delText>, 10(2), p.e1003959.</w:delText>
        </w:r>
      </w:del>
    </w:p>
    <w:p w14:paraId="5B0AE8CD" w14:textId="259B1034" w:rsidR="0020061D" w:rsidRPr="00434CF6" w:rsidDel="00A00319" w:rsidRDefault="00766C9B">
      <w:pPr>
        <w:spacing w:line="360" w:lineRule="auto"/>
        <w:ind w:left="480" w:hanging="480"/>
        <w:jc w:val="both"/>
        <w:rPr>
          <w:del w:id="5941" w:author="Nelly Wagner" w:date="2017-01-22T11:12:00Z"/>
          <w:rFonts w:ascii="Arial" w:hAnsi="Arial"/>
          <w:color w:val="000000"/>
          <w:sz w:val="18"/>
          <w:szCs w:val="18"/>
        </w:rPr>
      </w:pPr>
      <w:del w:id="5942" w:author="Nelly Wagner" w:date="2017-01-22T11:12:00Z">
        <w:r w:rsidRPr="00434CF6" w:rsidDel="00A00319">
          <w:rPr>
            <w:rFonts w:ascii="Arial" w:hAnsi="Arial"/>
            <w:color w:val="000000"/>
            <w:sz w:val="18"/>
            <w:szCs w:val="18"/>
          </w:rPr>
          <w:delText xml:space="preserve">Mei, Q. et al., 2014. Testing the mutant selection window hypothesis </w:delText>
        </w:r>
        <w:r w:rsidRPr="00434CF6" w:rsidDel="00A00319">
          <w:rPr>
            <w:rFonts w:ascii="Arial" w:hAnsi="Arial"/>
            <w:i/>
            <w:iCs/>
            <w:color w:val="000000"/>
            <w:sz w:val="18"/>
            <w:szCs w:val="18"/>
          </w:rPr>
          <w:delText>in vitro</w:delText>
        </w:r>
        <w:r w:rsidRPr="00434CF6" w:rsidDel="00A00319">
          <w:rPr>
            <w:rFonts w:ascii="Arial" w:hAnsi="Arial"/>
            <w:color w:val="000000"/>
            <w:sz w:val="18"/>
            <w:szCs w:val="18"/>
          </w:rPr>
          <w:delText xml:space="preserve"> and </w:delText>
        </w:r>
        <w:r w:rsidRPr="00434CF6" w:rsidDel="00A00319">
          <w:rPr>
            <w:rFonts w:ascii="Arial" w:hAnsi="Arial"/>
            <w:i/>
            <w:iCs/>
            <w:color w:val="000000"/>
            <w:sz w:val="18"/>
            <w:szCs w:val="18"/>
          </w:rPr>
          <w:delText>in vivo</w:delText>
        </w:r>
        <w:r w:rsidRPr="00434CF6" w:rsidDel="00A00319">
          <w:rPr>
            <w:rFonts w:ascii="Arial" w:hAnsi="Arial"/>
            <w:color w:val="000000"/>
            <w:sz w:val="18"/>
            <w:szCs w:val="18"/>
          </w:rPr>
          <w:delText xml:space="preserve"> with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exposed to fosfomycin. </w:delText>
        </w:r>
        <w:r w:rsidRPr="00434CF6" w:rsidDel="00A00319">
          <w:rPr>
            <w:rFonts w:ascii="Arial" w:hAnsi="Arial"/>
            <w:i/>
            <w:color w:val="000000"/>
            <w:sz w:val="18"/>
            <w:szCs w:val="18"/>
          </w:rPr>
          <w:delText>European journal of clinical microbiology &amp; infectious diseases</w:delText>
        </w:r>
        <w:r w:rsidRPr="00434CF6" w:rsidDel="00A00319">
          <w:rPr>
            <w:rFonts w:ascii="Arial" w:hAnsi="Arial"/>
            <w:color w:val="000000"/>
            <w:sz w:val="18"/>
            <w:szCs w:val="18"/>
          </w:rPr>
          <w:delText>, pp.4–11.</w:delText>
        </w:r>
      </w:del>
    </w:p>
    <w:p w14:paraId="4C91ECAB" w14:textId="5514DC92" w:rsidR="0020061D" w:rsidRPr="00434CF6" w:rsidDel="00A00319" w:rsidRDefault="00766C9B">
      <w:pPr>
        <w:spacing w:line="360" w:lineRule="auto"/>
        <w:ind w:left="480" w:hanging="480"/>
        <w:jc w:val="both"/>
        <w:rPr>
          <w:del w:id="5943" w:author="Nelly Wagner" w:date="2017-01-22T11:13:00Z"/>
          <w:rFonts w:ascii="Arial" w:hAnsi="Arial"/>
          <w:color w:val="000000"/>
          <w:sz w:val="18"/>
          <w:szCs w:val="18"/>
        </w:rPr>
      </w:pPr>
      <w:del w:id="5944" w:author="Nelly Wagner" w:date="2017-01-22T11:13:00Z">
        <w:r w:rsidRPr="00434CF6" w:rsidDel="00A00319">
          <w:rPr>
            <w:rFonts w:ascii="Arial" w:hAnsi="Arial"/>
            <w:color w:val="000000"/>
            <w:sz w:val="18"/>
            <w:szCs w:val="18"/>
          </w:rPr>
          <w:delText xml:space="preserve">Melis, J.P.M. et al., 2015. Complement in therapy and disease. Regulating the complement system with antibody-based therapeutics. </w:delText>
        </w:r>
        <w:r w:rsidRPr="00434CF6" w:rsidDel="00A00319">
          <w:rPr>
            <w:rFonts w:ascii="Arial" w:hAnsi="Arial"/>
            <w:i/>
            <w:color w:val="000000"/>
            <w:sz w:val="18"/>
            <w:szCs w:val="18"/>
          </w:rPr>
          <w:delText>Molecular Immunology</w:delText>
        </w:r>
        <w:r w:rsidRPr="00434CF6" w:rsidDel="00A00319">
          <w:rPr>
            <w:rFonts w:ascii="Arial" w:hAnsi="Arial"/>
            <w:color w:val="000000"/>
            <w:sz w:val="18"/>
            <w:szCs w:val="18"/>
          </w:rPr>
          <w:delText>, 67(2), pp.117–130.</w:delText>
        </w:r>
      </w:del>
    </w:p>
    <w:p w14:paraId="1531410D" w14:textId="35D3AB20" w:rsidR="0020061D" w:rsidRPr="00434CF6" w:rsidDel="00A00319" w:rsidRDefault="00766C9B">
      <w:pPr>
        <w:spacing w:line="360" w:lineRule="auto"/>
        <w:ind w:left="480" w:hanging="480"/>
        <w:jc w:val="both"/>
        <w:rPr>
          <w:del w:id="5945" w:author="Nelly Wagner" w:date="2017-01-22T11:14:00Z"/>
          <w:rFonts w:ascii="Arial" w:hAnsi="Arial"/>
          <w:color w:val="000000"/>
          <w:sz w:val="18"/>
          <w:szCs w:val="18"/>
        </w:rPr>
      </w:pPr>
      <w:del w:id="5946" w:author="Nelly Wagner" w:date="2017-01-22T11:14:00Z">
        <w:r w:rsidRPr="00434CF6" w:rsidDel="00A00319">
          <w:rPr>
            <w:rFonts w:ascii="Arial" w:hAnsi="Arial"/>
            <w:color w:val="000000"/>
            <w:sz w:val="18"/>
            <w:szCs w:val="18"/>
          </w:rPr>
          <w:delText xml:space="preserve">Moellering, R.C., 2006. Vancomycin: A 50-Year Reassessment. </w:delText>
        </w:r>
        <w:r w:rsidRPr="00434CF6" w:rsidDel="00A00319">
          <w:rPr>
            <w:rFonts w:ascii="Arial" w:hAnsi="Arial"/>
            <w:i/>
            <w:color w:val="000000"/>
            <w:sz w:val="18"/>
            <w:szCs w:val="18"/>
          </w:rPr>
          <w:delText>Clinical Infectious Diseases</w:delText>
        </w:r>
        <w:r w:rsidRPr="00434CF6" w:rsidDel="00A00319">
          <w:rPr>
            <w:rFonts w:ascii="Arial" w:hAnsi="Arial"/>
            <w:color w:val="000000"/>
            <w:sz w:val="18"/>
            <w:szCs w:val="18"/>
          </w:rPr>
          <w:delText>, 42(Supplement 1), pp.S3–S4.</w:delText>
        </w:r>
      </w:del>
    </w:p>
    <w:p w14:paraId="1D995CE7" w14:textId="5A056F1D" w:rsidR="0020061D" w:rsidRPr="00434CF6" w:rsidDel="00A00319" w:rsidRDefault="00766C9B">
      <w:pPr>
        <w:spacing w:line="360" w:lineRule="auto"/>
        <w:ind w:left="480" w:hanging="480"/>
        <w:jc w:val="both"/>
        <w:rPr>
          <w:del w:id="5947" w:author="Nelly Wagner" w:date="2017-01-22T11:15:00Z"/>
          <w:rFonts w:ascii="Arial" w:hAnsi="Arial"/>
          <w:color w:val="000000"/>
          <w:sz w:val="18"/>
          <w:szCs w:val="18"/>
        </w:rPr>
      </w:pPr>
      <w:del w:id="5948" w:author="Nelly Wagner" w:date="2017-01-22T11:15:00Z">
        <w:r w:rsidRPr="00434CF6" w:rsidDel="00A00319">
          <w:rPr>
            <w:rFonts w:ascii="Arial" w:hAnsi="Arial"/>
            <w:color w:val="000000"/>
            <w:sz w:val="18"/>
            <w:szCs w:val="18"/>
          </w:rPr>
          <w:delText xml:space="preserve">Le Moing, V. et al., 2015.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Bloodstream Infection and Endocarditis - A Prospective Cohort Study. </w:delText>
        </w:r>
        <w:r w:rsidRPr="00434CF6" w:rsidDel="00A00319">
          <w:rPr>
            <w:rFonts w:ascii="Arial" w:hAnsi="Arial"/>
            <w:i/>
            <w:color w:val="000000"/>
            <w:sz w:val="18"/>
            <w:szCs w:val="18"/>
          </w:rPr>
          <w:delText>Plos One</w:delText>
        </w:r>
        <w:r w:rsidRPr="00434CF6" w:rsidDel="00A00319">
          <w:rPr>
            <w:rFonts w:ascii="Arial" w:hAnsi="Arial"/>
            <w:color w:val="000000"/>
            <w:sz w:val="18"/>
            <w:szCs w:val="18"/>
          </w:rPr>
          <w:delText>, 10(5), p.e0127385..</w:delText>
        </w:r>
      </w:del>
    </w:p>
    <w:p w14:paraId="1F8DC0D8" w14:textId="765BDCE9" w:rsidR="0020061D" w:rsidRPr="00434CF6" w:rsidDel="00A00319" w:rsidRDefault="00766C9B">
      <w:pPr>
        <w:spacing w:line="360" w:lineRule="auto"/>
        <w:ind w:left="480" w:hanging="480"/>
        <w:jc w:val="both"/>
        <w:rPr>
          <w:del w:id="5949" w:author="Nelly Wagner" w:date="2017-01-22T11:15:00Z"/>
          <w:rFonts w:ascii="Arial" w:hAnsi="Arial"/>
          <w:color w:val="000000"/>
          <w:sz w:val="18"/>
          <w:szCs w:val="18"/>
        </w:rPr>
      </w:pPr>
      <w:del w:id="5950" w:author="Nelly Wagner" w:date="2017-01-22T11:15:00Z">
        <w:r w:rsidRPr="00434CF6" w:rsidDel="00A00319">
          <w:rPr>
            <w:rFonts w:ascii="Arial" w:hAnsi="Arial"/>
            <w:color w:val="000000"/>
            <w:sz w:val="18"/>
            <w:szCs w:val="18"/>
          </w:rPr>
          <w:delText xml:space="preserve">Mootz, J.M. et al., 2015. Rot is a key regulator of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biofilm formation. </w:delText>
        </w:r>
        <w:r w:rsidRPr="00434CF6" w:rsidDel="00A00319">
          <w:rPr>
            <w:rFonts w:ascii="Arial" w:hAnsi="Arial"/>
            <w:i/>
            <w:color w:val="000000"/>
            <w:sz w:val="18"/>
            <w:szCs w:val="18"/>
          </w:rPr>
          <w:delText>Molecular Microbiology</w:delText>
        </w:r>
        <w:r w:rsidRPr="00434CF6" w:rsidDel="00A00319">
          <w:rPr>
            <w:rFonts w:ascii="Arial" w:hAnsi="Arial"/>
            <w:color w:val="000000"/>
            <w:sz w:val="18"/>
            <w:szCs w:val="18"/>
          </w:rPr>
          <w:delText>, 96(2), pp.388–404.</w:delText>
        </w:r>
      </w:del>
    </w:p>
    <w:p w14:paraId="1C2BD76B" w14:textId="04A94921" w:rsidR="0020061D" w:rsidRPr="00434CF6" w:rsidDel="00A00319" w:rsidRDefault="00766C9B">
      <w:pPr>
        <w:spacing w:line="360" w:lineRule="auto"/>
        <w:ind w:left="480" w:hanging="480"/>
        <w:jc w:val="both"/>
        <w:rPr>
          <w:del w:id="5951" w:author="Nelly Wagner" w:date="2017-01-22T11:16:00Z"/>
          <w:rFonts w:ascii="Arial" w:hAnsi="Arial"/>
          <w:color w:val="000000"/>
          <w:sz w:val="18"/>
          <w:szCs w:val="18"/>
        </w:rPr>
      </w:pPr>
      <w:del w:id="5952" w:author="Nelly Wagner" w:date="2017-01-22T11:16:00Z">
        <w:r w:rsidRPr="00434CF6" w:rsidDel="00A00319">
          <w:rPr>
            <w:rFonts w:ascii="Arial" w:hAnsi="Arial"/>
            <w:color w:val="000000"/>
            <w:sz w:val="18"/>
            <w:szCs w:val="18"/>
          </w:rPr>
          <w:delText xml:space="preserve">Mostowy, S. et al., 2013. The Zebrafish as a New Model for the </w:delText>
        </w:r>
        <w:r w:rsidRPr="00434CF6" w:rsidDel="00A00319">
          <w:rPr>
            <w:rFonts w:ascii="Arial" w:hAnsi="Arial"/>
            <w:i/>
            <w:iCs/>
            <w:color w:val="000000"/>
            <w:sz w:val="18"/>
            <w:szCs w:val="18"/>
          </w:rPr>
          <w:delText>In Vivo</w:delText>
        </w:r>
        <w:r w:rsidRPr="00434CF6" w:rsidDel="00A00319">
          <w:rPr>
            <w:rFonts w:ascii="Arial" w:hAnsi="Arial"/>
            <w:color w:val="000000"/>
            <w:sz w:val="18"/>
            <w:szCs w:val="18"/>
          </w:rPr>
          <w:delText xml:space="preserve"> Study of </w:delText>
        </w:r>
        <w:r w:rsidRPr="00434CF6" w:rsidDel="00A00319">
          <w:rPr>
            <w:rFonts w:ascii="Arial" w:hAnsi="Arial"/>
            <w:i/>
            <w:iCs/>
            <w:color w:val="000000"/>
            <w:sz w:val="18"/>
            <w:szCs w:val="18"/>
          </w:rPr>
          <w:delText>Shigella flexneri</w:delText>
        </w:r>
        <w:r w:rsidRPr="00434CF6" w:rsidDel="00A00319">
          <w:rPr>
            <w:rFonts w:ascii="Arial" w:hAnsi="Arial"/>
            <w:color w:val="000000"/>
            <w:sz w:val="18"/>
            <w:szCs w:val="18"/>
          </w:rPr>
          <w:delText xml:space="preserve"> Interaction with Phagocytes and Bacterial Autophagy S. R. Blanke, ed. </w:delText>
        </w:r>
        <w:r w:rsidRPr="00434CF6" w:rsidDel="00A00319">
          <w:rPr>
            <w:rFonts w:ascii="Arial" w:hAnsi="Arial"/>
            <w:i/>
            <w:color w:val="000000"/>
            <w:sz w:val="18"/>
            <w:szCs w:val="18"/>
          </w:rPr>
          <w:delText>PLoS Pathogens</w:delText>
        </w:r>
        <w:r w:rsidRPr="00434CF6" w:rsidDel="00A00319">
          <w:rPr>
            <w:rFonts w:ascii="Arial" w:hAnsi="Arial"/>
            <w:color w:val="000000"/>
            <w:sz w:val="18"/>
            <w:szCs w:val="18"/>
          </w:rPr>
          <w:delText>, 9(9), p.e1003588.</w:delText>
        </w:r>
      </w:del>
    </w:p>
    <w:p w14:paraId="58F3D925" w14:textId="2F56B804" w:rsidR="0020061D" w:rsidRPr="00434CF6" w:rsidDel="00A00319" w:rsidRDefault="00766C9B">
      <w:pPr>
        <w:pStyle w:val="TextBody"/>
        <w:spacing w:after="0" w:line="360" w:lineRule="auto"/>
        <w:ind w:left="480" w:hanging="480"/>
        <w:jc w:val="both"/>
        <w:rPr>
          <w:del w:id="5953" w:author="Nelly Wagner" w:date="2017-01-22T11:17:00Z"/>
          <w:rFonts w:ascii="Arial" w:hAnsi="Arial"/>
          <w:color w:val="000000"/>
          <w:sz w:val="18"/>
          <w:szCs w:val="18"/>
        </w:rPr>
      </w:pPr>
      <w:del w:id="5954" w:author="Nelly Wagner" w:date="2017-01-22T11:17:00Z">
        <w:r w:rsidRPr="00434CF6" w:rsidDel="00A00319">
          <w:rPr>
            <w:rFonts w:ascii="Arial" w:hAnsi="Arial"/>
            <w:color w:val="000000"/>
            <w:sz w:val="18"/>
            <w:szCs w:val="18"/>
          </w:rPr>
          <w:delText xml:space="preserve">Mukherjee, S., Karmakar, S. &amp; Babu, S.S., 2016. TLR2 and TLR4 mediated host immune responses in major infectious diseases: a review. </w:delText>
        </w:r>
        <w:r w:rsidRPr="00434CF6" w:rsidDel="00A00319">
          <w:rPr>
            <w:rFonts w:ascii="Arial" w:hAnsi="Arial"/>
            <w:i/>
            <w:color w:val="000000"/>
            <w:sz w:val="18"/>
            <w:szCs w:val="18"/>
          </w:rPr>
          <w:delText>The Brazilian journal of infectious diseases</w:delText>
        </w:r>
        <w:r w:rsidRPr="00434CF6" w:rsidDel="00A00319">
          <w:rPr>
            <w:rFonts w:ascii="Arial" w:hAnsi="Arial"/>
            <w:color w:val="000000"/>
            <w:sz w:val="18"/>
            <w:szCs w:val="18"/>
          </w:rPr>
          <w:delText>, 14(20).</w:delText>
        </w:r>
      </w:del>
    </w:p>
    <w:p w14:paraId="1DDE3FE7" w14:textId="33211A05" w:rsidR="0020061D" w:rsidRPr="00434CF6" w:rsidDel="00A00319" w:rsidRDefault="00766C9B">
      <w:pPr>
        <w:spacing w:line="360" w:lineRule="auto"/>
        <w:ind w:left="480" w:hanging="480"/>
        <w:jc w:val="both"/>
        <w:rPr>
          <w:del w:id="5955" w:author="Nelly Wagner" w:date="2017-01-22T11:17:00Z"/>
          <w:rFonts w:ascii="Arial" w:hAnsi="Arial"/>
          <w:color w:val="000000"/>
          <w:sz w:val="18"/>
          <w:szCs w:val="18"/>
        </w:rPr>
      </w:pPr>
      <w:del w:id="5956" w:author="Nelly Wagner" w:date="2017-01-22T11:17:00Z">
        <w:r w:rsidRPr="00434CF6" w:rsidDel="00A00319">
          <w:rPr>
            <w:rFonts w:ascii="Arial" w:hAnsi="Arial"/>
            <w:color w:val="000000"/>
            <w:sz w:val="18"/>
            <w:szCs w:val="18"/>
          </w:rPr>
          <w:delText xml:space="preserve">Mulcahy, M.E. et al., 2012. Nasal Colonisation by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Depends upon Clumping Factor B Binding to the Squamous Epithelial Cell Envelope Protein Loricrin. </w:delText>
        </w:r>
        <w:r w:rsidRPr="00434CF6" w:rsidDel="00A00319">
          <w:rPr>
            <w:rFonts w:ascii="Arial" w:hAnsi="Arial"/>
            <w:i/>
            <w:color w:val="000000"/>
            <w:sz w:val="18"/>
            <w:szCs w:val="18"/>
          </w:rPr>
          <w:delText>PLoS Pathogens</w:delText>
        </w:r>
        <w:r w:rsidRPr="00434CF6" w:rsidDel="00A00319">
          <w:rPr>
            <w:rFonts w:ascii="Arial" w:hAnsi="Arial"/>
            <w:color w:val="000000"/>
            <w:sz w:val="18"/>
            <w:szCs w:val="18"/>
          </w:rPr>
          <w:delText>, 8(12).</w:delText>
        </w:r>
      </w:del>
    </w:p>
    <w:p w14:paraId="72464420" w14:textId="7096C70A" w:rsidR="0020061D" w:rsidRPr="00434CF6" w:rsidDel="00A00319" w:rsidRDefault="00766C9B">
      <w:pPr>
        <w:spacing w:line="360" w:lineRule="auto"/>
        <w:ind w:left="480" w:hanging="480"/>
        <w:jc w:val="both"/>
        <w:rPr>
          <w:del w:id="5957" w:author="Nelly Wagner" w:date="2017-01-22T11:18:00Z"/>
          <w:rFonts w:ascii="Arial" w:hAnsi="Arial"/>
          <w:color w:val="000000"/>
          <w:sz w:val="18"/>
          <w:szCs w:val="18"/>
        </w:rPr>
      </w:pPr>
      <w:del w:id="5958" w:author="Nelly Wagner" w:date="2017-01-22T11:18:00Z">
        <w:r w:rsidRPr="00434CF6" w:rsidDel="00A00319">
          <w:rPr>
            <w:rFonts w:ascii="Arial" w:hAnsi="Arial"/>
            <w:color w:val="000000"/>
            <w:sz w:val="18"/>
            <w:szCs w:val="18"/>
          </w:rPr>
          <w:delText xml:space="preserve">Naimi, T.S. et al., 2013. Comparison of Community- and Health Care – Associated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Infection. </w:delText>
        </w:r>
        <w:r w:rsidRPr="00434CF6" w:rsidDel="00A00319">
          <w:rPr>
            <w:rFonts w:ascii="Arial" w:hAnsi="Arial"/>
            <w:i/>
            <w:color w:val="000000"/>
            <w:sz w:val="18"/>
            <w:szCs w:val="18"/>
          </w:rPr>
          <w:delText>Journal of the american medical association</w:delText>
        </w:r>
        <w:r w:rsidRPr="00434CF6" w:rsidDel="00A00319">
          <w:rPr>
            <w:rFonts w:ascii="Arial" w:hAnsi="Arial"/>
            <w:color w:val="000000"/>
            <w:sz w:val="18"/>
            <w:szCs w:val="18"/>
          </w:rPr>
          <w:delText>, 290(22), pp.2976–2984.</w:delText>
        </w:r>
      </w:del>
    </w:p>
    <w:p w14:paraId="0CB07D35" w14:textId="7B34092D" w:rsidR="0020061D" w:rsidRPr="00434CF6" w:rsidDel="00A00319" w:rsidRDefault="00766C9B">
      <w:pPr>
        <w:spacing w:line="360" w:lineRule="auto"/>
        <w:ind w:left="480" w:hanging="480"/>
        <w:jc w:val="both"/>
        <w:rPr>
          <w:del w:id="5959" w:author="Nelly Wagner" w:date="2017-01-22T11:18:00Z"/>
          <w:rFonts w:ascii="Arial" w:hAnsi="Arial"/>
          <w:color w:val="000000"/>
          <w:sz w:val="18"/>
          <w:szCs w:val="18"/>
        </w:rPr>
      </w:pPr>
      <w:del w:id="5960" w:author="Nelly Wagner" w:date="2017-01-22T11:18:00Z">
        <w:r w:rsidRPr="00434CF6" w:rsidDel="00A00319">
          <w:rPr>
            <w:rFonts w:ascii="Arial" w:hAnsi="Arial"/>
            <w:color w:val="000000"/>
            <w:sz w:val="18"/>
            <w:szCs w:val="18"/>
          </w:rPr>
          <w:delText xml:space="preserve">Negri, M.C. et al., 2000. Concentration-dependent selection of small phenotypic differences in TEM beta-lactamase-mediated antibiotic resistance. </w:delText>
        </w:r>
        <w:r w:rsidRPr="00434CF6" w:rsidDel="00A00319">
          <w:rPr>
            <w:rFonts w:ascii="Arial" w:hAnsi="Arial"/>
            <w:i/>
            <w:color w:val="000000"/>
            <w:sz w:val="18"/>
            <w:szCs w:val="18"/>
          </w:rPr>
          <w:delText>Antimicrobial agents and chemotherapy</w:delText>
        </w:r>
        <w:r w:rsidRPr="00434CF6" w:rsidDel="00A00319">
          <w:rPr>
            <w:rFonts w:ascii="Arial" w:hAnsi="Arial"/>
            <w:color w:val="000000"/>
            <w:sz w:val="18"/>
            <w:szCs w:val="18"/>
          </w:rPr>
          <w:delText>, 44(9), pp.2485–2491.</w:delText>
        </w:r>
      </w:del>
    </w:p>
    <w:p w14:paraId="69C01E36" w14:textId="433E7B1D" w:rsidR="0020061D" w:rsidRPr="00434CF6" w:rsidDel="00A00319" w:rsidRDefault="00766C9B">
      <w:pPr>
        <w:spacing w:line="360" w:lineRule="auto"/>
        <w:ind w:left="480" w:hanging="480"/>
        <w:jc w:val="both"/>
        <w:rPr>
          <w:del w:id="5961" w:author="Nelly Wagner" w:date="2017-01-22T11:19:00Z"/>
          <w:rFonts w:ascii="Arial" w:hAnsi="Arial"/>
          <w:color w:val="000000"/>
          <w:sz w:val="18"/>
          <w:szCs w:val="18"/>
        </w:rPr>
      </w:pPr>
      <w:del w:id="5962" w:author="Nelly Wagner" w:date="2017-01-22T11:19:00Z">
        <w:r w:rsidRPr="00434CF6" w:rsidDel="00A00319">
          <w:rPr>
            <w:rFonts w:ascii="Arial" w:hAnsi="Arial"/>
            <w:color w:val="000000"/>
            <w:sz w:val="18"/>
            <w:szCs w:val="18"/>
          </w:rPr>
          <w:delText xml:space="preserve">Nguyen, M.T. et al., 2015. Skin-specific unsaturated fatty acid boost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innate immune response. </w:delText>
        </w:r>
        <w:r w:rsidRPr="00434CF6" w:rsidDel="00A00319">
          <w:rPr>
            <w:rFonts w:ascii="Arial" w:hAnsi="Arial"/>
            <w:i/>
            <w:color w:val="000000"/>
            <w:sz w:val="18"/>
            <w:szCs w:val="18"/>
          </w:rPr>
          <w:delText>Infection and Immunity</w:delText>
        </w:r>
        <w:r w:rsidRPr="00434CF6" w:rsidDel="00A00319">
          <w:rPr>
            <w:rFonts w:ascii="Arial" w:hAnsi="Arial"/>
            <w:color w:val="000000"/>
            <w:sz w:val="18"/>
            <w:szCs w:val="18"/>
          </w:rPr>
          <w:delText>, 84(1), pp.IAI.00822–15.</w:delText>
        </w:r>
      </w:del>
    </w:p>
    <w:p w14:paraId="0A53F428" w14:textId="7AE6086A" w:rsidR="0020061D" w:rsidRPr="00434CF6" w:rsidDel="00A00319" w:rsidRDefault="00766C9B">
      <w:pPr>
        <w:spacing w:line="360" w:lineRule="auto"/>
        <w:ind w:left="480" w:hanging="480"/>
        <w:jc w:val="both"/>
        <w:rPr>
          <w:del w:id="5963" w:author="Nelly Wagner" w:date="2017-01-22T11:20:00Z"/>
          <w:rFonts w:ascii="Arial" w:hAnsi="Arial"/>
          <w:color w:val="000000"/>
          <w:sz w:val="18"/>
          <w:szCs w:val="18"/>
        </w:rPr>
      </w:pPr>
      <w:del w:id="5964" w:author="Nelly Wagner" w:date="2017-01-22T11:20:00Z">
        <w:r w:rsidRPr="00434CF6" w:rsidDel="00A00319">
          <w:rPr>
            <w:rFonts w:ascii="Arial" w:hAnsi="Arial"/>
            <w:color w:val="000000"/>
            <w:sz w:val="18"/>
            <w:szCs w:val="18"/>
          </w:rPr>
          <w:delText xml:space="preserve">Nguyen-Chi, M. et al., 2014. Transient infection of the zebrafish notochord with </w:delText>
        </w:r>
        <w:r w:rsidRPr="00434CF6" w:rsidDel="00A00319">
          <w:rPr>
            <w:rFonts w:ascii="Arial" w:hAnsi="Arial"/>
            <w:i/>
            <w:iCs/>
            <w:color w:val="000000"/>
            <w:sz w:val="18"/>
            <w:szCs w:val="18"/>
          </w:rPr>
          <w:delText xml:space="preserve">E. coli </w:delText>
        </w:r>
        <w:r w:rsidRPr="00434CF6" w:rsidDel="00A00319">
          <w:rPr>
            <w:rFonts w:ascii="Arial" w:hAnsi="Arial"/>
            <w:color w:val="000000"/>
            <w:sz w:val="18"/>
            <w:szCs w:val="18"/>
          </w:rPr>
          <w:delText xml:space="preserve">induces chronic inflammation. </w:delText>
        </w:r>
        <w:r w:rsidRPr="00434CF6" w:rsidDel="00A00319">
          <w:rPr>
            <w:rFonts w:ascii="Arial" w:hAnsi="Arial"/>
            <w:i/>
            <w:color w:val="000000"/>
            <w:sz w:val="18"/>
            <w:szCs w:val="18"/>
          </w:rPr>
          <w:delText>Disease models &amp; mechanisms</w:delText>
        </w:r>
        <w:r w:rsidRPr="00434CF6" w:rsidDel="00A00319">
          <w:rPr>
            <w:rFonts w:ascii="Arial" w:hAnsi="Arial"/>
            <w:color w:val="000000"/>
            <w:sz w:val="18"/>
            <w:szCs w:val="18"/>
          </w:rPr>
          <w:delText>, 7(7), pp.871–82.</w:delText>
        </w:r>
      </w:del>
    </w:p>
    <w:p w14:paraId="51CA63A5" w14:textId="55A28B0F" w:rsidR="0020061D" w:rsidRPr="00434CF6" w:rsidDel="00A00319" w:rsidRDefault="00766C9B">
      <w:pPr>
        <w:spacing w:line="360" w:lineRule="auto"/>
        <w:ind w:left="480" w:hanging="480"/>
        <w:jc w:val="both"/>
        <w:rPr>
          <w:del w:id="5965" w:author="Nelly Wagner" w:date="2017-01-22T11:20:00Z"/>
          <w:rFonts w:ascii="Arial" w:hAnsi="Arial"/>
          <w:color w:val="000000"/>
          <w:sz w:val="18"/>
          <w:szCs w:val="18"/>
        </w:rPr>
      </w:pPr>
      <w:del w:id="5966" w:author="Nelly Wagner" w:date="2017-01-22T11:20:00Z">
        <w:r w:rsidRPr="00434CF6" w:rsidDel="00A00319">
          <w:rPr>
            <w:rFonts w:ascii="Arial" w:hAnsi="Arial"/>
            <w:color w:val="000000"/>
            <w:sz w:val="18"/>
            <w:szCs w:val="18"/>
          </w:rPr>
          <w:delText xml:space="preserve">Nielsen, K.L. et al., 2012. Fitness cost: a bacteriological explanation for the demise of the first international methicillin-resistant </w:delText>
        </w:r>
        <w:r w:rsidRPr="00434CF6" w:rsidDel="00A00319">
          <w:rPr>
            <w:rFonts w:ascii="Arial" w:hAnsi="Arial"/>
            <w:i/>
            <w:iCs/>
            <w:color w:val="000000"/>
            <w:sz w:val="18"/>
            <w:szCs w:val="18"/>
          </w:rPr>
          <w:delText>Staphylococcus aureus</w:delText>
        </w:r>
        <w:r w:rsidRPr="00434CF6" w:rsidDel="00A00319">
          <w:rPr>
            <w:rFonts w:ascii="Arial" w:hAnsi="Arial"/>
            <w:color w:val="000000"/>
            <w:sz w:val="18"/>
            <w:szCs w:val="18"/>
          </w:rPr>
          <w:delText xml:space="preserve"> epidemic. </w:delText>
        </w:r>
        <w:r w:rsidRPr="00434CF6" w:rsidDel="00A00319">
          <w:rPr>
            <w:rFonts w:ascii="Arial" w:hAnsi="Arial"/>
            <w:i/>
            <w:color w:val="000000"/>
            <w:sz w:val="18"/>
            <w:szCs w:val="18"/>
          </w:rPr>
          <w:delText>The Journal of antimicrobial chemotherapy</w:delText>
        </w:r>
        <w:r w:rsidRPr="00434CF6" w:rsidDel="00A00319">
          <w:rPr>
            <w:rFonts w:ascii="Arial" w:hAnsi="Arial"/>
            <w:color w:val="000000"/>
            <w:sz w:val="18"/>
            <w:szCs w:val="18"/>
          </w:rPr>
          <w:delText>, 67(6), pp.1325–32.</w:delText>
        </w:r>
      </w:del>
    </w:p>
    <w:p w14:paraId="5C5D84DC" w14:textId="7D8F5A70" w:rsidR="0020061D" w:rsidRPr="00434CF6" w:rsidDel="00BC430F" w:rsidRDefault="00766C9B">
      <w:pPr>
        <w:spacing w:line="360" w:lineRule="auto"/>
        <w:ind w:left="480" w:hanging="480"/>
        <w:jc w:val="both"/>
        <w:rPr>
          <w:del w:id="5967" w:author="Nelly Wagner" w:date="2017-01-22T11:21:00Z"/>
          <w:rFonts w:ascii="Arial" w:hAnsi="Arial"/>
          <w:color w:val="000000"/>
          <w:sz w:val="18"/>
          <w:szCs w:val="18"/>
        </w:rPr>
      </w:pPr>
      <w:del w:id="5968" w:author="Nelly Wagner" w:date="2017-01-22T11:21:00Z">
        <w:r w:rsidRPr="00434CF6" w:rsidDel="00BC430F">
          <w:rPr>
            <w:rFonts w:ascii="Arial" w:hAnsi="Arial"/>
            <w:color w:val="000000"/>
            <w:sz w:val="18"/>
            <w:szCs w:val="18"/>
          </w:rPr>
          <w:delText xml:space="preserve">Niethammer P, Grabher C, Look AT, Mitchison TJ. A tissue-scale gradient of hydrogen peroxide mediates rapid wound detection in zebrafish. </w:delText>
        </w:r>
        <w:r w:rsidRPr="00434CF6" w:rsidDel="00BC430F">
          <w:rPr>
            <w:rFonts w:ascii="Arial" w:hAnsi="Arial"/>
            <w:i/>
            <w:color w:val="000000"/>
            <w:sz w:val="18"/>
            <w:szCs w:val="18"/>
          </w:rPr>
          <w:delText>Nature</w:delText>
        </w:r>
        <w:r w:rsidRPr="00434CF6" w:rsidDel="00BC430F">
          <w:rPr>
            <w:rFonts w:ascii="Arial" w:hAnsi="Arial"/>
            <w:color w:val="000000"/>
            <w:sz w:val="18"/>
            <w:szCs w:val="18"/>
          </w:rPr>
          <w:delText>. 2009;459(7249):996-999.</w:delText>
        </w:r>
      </w:del>
    </w:p>
    <w:p w14:paraId="0ABED68C" w14:textId="1EED4009" w:rsidR="0020061D" w:rsidRPr="00434CF6" w:rsidDel="00BC430F" w:rsidRDefault="00766C9B">
      <w:pPr>
        <w:spacing w:line="360" w:lineRule="auto"/>
        <w:ind w:left="480" w:hanging="480"/>
        <w:jc w:val="both"/>
        <w:rPr>
          <w:del w:id="5969" w:author="Nelly Wagner" w:date="2017-01-22T11:21:00Z"/>
          <w:rFonts w:ascii="Arial" w:hAnsi="Arial"/>
          <w:color w:val="000000"/>
          <w:sz w:val="18"/>
          <w:szCs w:val="18"/>
        </w:rPr>
      </w:pPr>
      <w:del w:id="5970" w:author="Nelly Wagner" w:date="2017-01-22T11:21:00Z">
        <w:r w:rsidRPr="00434CF6" w:rsidDel="00BC430F">
          <w:rPr>
            <w:rFonts w:ascii="Arial" w:hAnsi="Arial"/>
            <w:color w:val="000000"/>
            <w:sz w:val="18"/>
            <w:szCs w:val="18"/>
          </w:rPr>
          <w:delText xml:space="preserve">Noble, W.C. et al., 1964. Some Aspects of Nasal Carriage of Staphylococci. </w:delText>
        </w:r>
        <w:r w:rsidRPr="00434CF6" w:rsidDel="00BC430F">
          <w:rPr>
            <w:rFonts w:ascii="Arial" w:hAnsi="Arial"/>
            <w:i/>
            <w:color w:val="000000"/>
            <w:sz w:val="18"/>
            <w:szCs w:val="18"/>
          </w:rPr>
          <w:delText>Journal of Clinical Pathology</w:delText>
        </w:r>
        <w:r w:rsidRPr="00434CF6" w:rsidDel="00BC430F">
          <w:rPr>
            <w:rFonts w:ascii="Arial" w:hAnsi="Arial"/>
            <w:color w:val="000000"/>
            <w:sz w:val="18"/>
            <w:szCs w:val="18"/>
          </w:rPr>
          <w:delText>, 17(79), pp.618–620.</w:delText>
        </w:r>
      </w:del>
    </w:p>
    <w:p w14:paraId="56397E8B" w14:textId="4FA0D4B7" w:rsidR="0020061D" w:rsidRPr="00434CF6" w:rsidDel="00BC430F" w:rsidRDefault="00766C9B">
      <w:pPr>
        <w:spacing w:line="360" w:lineRule="auto"/>
        <w:ind w:left="480" w:hanging="480"/>
        <w:jc w:val="both"/>
        <w:rPr>
          <w:del w:id="5971" w:author="Nelly Wagner" w:date="2017-01-22T11:22:00Z"/>
          <w:rFonts w:ascii="Arial" w:hAnsi="Arial"/>
          <w:color w:val="000000"/>
          <w:sz w:val="18"/>
          <w:szCs w:val="18"/>
        </w:rPr>
      </w:pPr>
      <w:del w:id="5972" w:author="Nelly Wagner" w:date="2017-01-22T11:22:00Z">
        <w:r w:rsidRPr="00434CF6" w:rsidDel="00BC430F">
          <w:rPr>
            <w:rFonts w:ascii="Arial" w:hAnsi="Arial"/>
            <w:color w:val="000000"/>
            <w:sz w:val="18"/>
            <w:szCs w:val="18"/>
          </w:rPr>
          <w:delText xml:space="preserve">Nonaka, M., 2014. Evolution of the complement system. </w:delText>
        </w:r>
        <w:r w:rsidRPr="00434CF6" w:rsidDel="00BC430F">
          <w:rPr>
            <w:rFonts w:ascii="Arial" w:hAnsi="Arial"/>
            <w:i/>
            <w:color w:val="000000"/>
            <w:sz w:val="18"/>
            <w:szCs w:val="18"/>
          </w:rPr>
          <w:delText>Sub-cellular biochemistry</w:delText>
        </w:r>
        <w:r w:rsidRPr="00434CF6" w:rsidDel="00BC430F">
          <w:rPr>
            <w:rFonts w:ascii="Arial" w:hAnsi="Arial"/>
            <w:color w:val="000000"/>
            <w:sz w:val="18"/>
            <w:szCs w:val="18"/>
          </w:rPr>
          <w:delText>, 80, pp.31–43.</w:delText>
        </w:r>
      </w:del>
    </w:p>
    <w:p w14:paraId="76B8717C" w14:textId="0795FBD7" w:rsidR="0020061D" w:rsidRPr="00434CF6" w:rsidDel="00BC430F" w:rsidRDefault="00766C9B">
      <w:pPr>
        <w:spacing w:line="360" w:lineRule="auto"/>
        <w:ind w:left="480" w:hanging="480"/>
        <w:jc w:val="both"/>
        <w:rPr>
          <w:del w:id="5973" w:author="Nelly Wagner" w:date="2017-01-22T11:23:00Z"/>
          <w:rFonts w:ascii="Arial" w:hAnsi="Arial"/>
          <w:sz w:val="18"/>
          <w:szCs w:val="18"/>
        </w:rPr>
      </w:pPr>
      <w:del w:id="5974" w:author="Nelly Wagner" w:date="2017-01-22T11:23:00Z">
        <w:r w:rsidRPr="00434CF6" w:rsidDel="00BC430F">
          <w:rPr>
            <w:rFonts w:ascii="Arial" w:hAnsi="Arial"/>
            <w:color w:val="000000"/>
            <w:sz w:val="18"/>
            <w:szCs w:val="18"/>
          </w:rPr>
          <w:delText xml:space="preserve">Noone, D.G. et al., 2016. Von Willebrand factor regulates complement on endothelial cells. </w:delText>
        </w:r>
        <w:r w:rsidRPr="00434CF6" w:rsidDel="00BC430F">
          <w:rPr>
            <w:rFonts w:ascii="Arial" w:hAnsi="Arial"/>
            <w:i/>
            <w:color w:val="000000"/>
            <w:sz w:val="18"/>
            <w:szCs w:val="18"/>
          </w:rPr>
          <w:delText>Kidney International</w:delText>
        </w:r>
        <w:r w:rsidRPr="00434CF6" w:rsidDel="00BC430F">
          <w:rPr>
            <w:rFonts w:ascii="Arial" w:hAnsi="Arial"/>
            <w:color w:val="000000"/>
            <w:sz w:val="18"/>
            <w:szCs w:val="18"/>
          </w:rPr>
          <w:delText>, 90(1), pp.123–134.</w:delText>
        </w:r>
      </w:del>
    </w:p>
    <w:p w14:paraId="1CE69DD5" w14:textId="180C3A55" w:rsidR="0020061D" w:rsidRPr="00434CF6" w:rsidDel="00BC430F" w:rsidRDefault="00766C9B">
      <w:pPr>
        <w:pStyle w:val="TextBody"/>
        <w:spacing w:after="0" w:line="360" w:lineRule="auto"/>
        <w:ind w:left="480" w:hanging="480"/>
        <w:jc w:val="both"/>
        <w:rPr>
          <w:del w:id="5975" w:author="Nelly Wagner" w:date="2017-01-22T11:23:00Z"/>
          <w:rFonts w:ascii="Arial" w:hAnsi="Arial"/>
          <w:color w:val="000000"/>
          <w:sz w:val="18"/>
          <w:szCs w:val="18"/>
        </w:rPr>
      </w:pPr>
      <w:del w:id="5976" w:author="Nelly Wagner" w:date="2017-01-22T11:23:00Z">
        <w:r w:rsidRPr="00434CF6" w:rsidDel="00BC430F">
          <w:rPr>
            <w:rFonts w:ascii="Arial" w:hAnsi="Arial"/>
            <w:color w:val="000000"/>
            <w:sz w:val="18"/>
            <w:szCs w:val="18"/>
          </w:rPr>
          <w:delText xml:space="preserve">Nordenfelt, P., Winberg, M.E. &amp; Per, L., 2009. Different Requirements for Early and Late Phases of Azurophilic Granule – Phagosome Fusion. </w:delText>
        </w:r>
        <w:r w:rsidRPr="00434CF6" w:rsidDel="00BC430F">
          <w:rPr>
            <w:rFonts w:ascii="Arial" w:hAnsi="Arial"/>
            <w:i/>
            <w:color w:val="000000"/>
            <w:sz w:val="18"/>
            <w:szCs w:val="18"/>
          </w:rPr>
          <w:delText>Traffic</w:delText>
        </w:r>
        <w:r w:rsidRPr="00434CF6" w:rsidDel="00BC430F">
          <w:rPr>
            <w:rFonts w:ascii="Arial" w:hAnsi="Arial"/>
            <w:color w:val="000000"/>
            <w:sz w:val="18"/>
            <w:szCs w:val="18"/>
          </w:rPr>
          <w:delText>, (1), pp.1881–1893.</w:delText>
        </w:r>
      </w:del>
    </w:p>
    <w:p w14:paraId="5641AA8D" w14:textId="5F2C82B5" w:rsidR="0020061D" w:rsidRPr="00434CF6" w:rsidDel="00BC430F" w:rsidRDefault="00766C9B">
      <w:pPr>
        <w:pStyle w:val="TextBody"/>
        <w:spacing w:after="0" w:line="360" w:lineRule="auto"/>
        <w:ind w:left="480" w:hanging="480"/>
        <w:jc w:val="both"/>
        <w:rPr>
          <w:del w:id="5977" w:author="Nelly Wagner" w:date="2017-01-22T11:24:00Z"/>
          <w:rFonts w:ascii="Arial" w:hAnsi="Arial"/>
          <w:color w:val="000000"/>
          <w:sz w:val="18"/>
          <w:szCs w:val="18"/>
        </w:rPr>
      </w:pPr>
      <w:del w:id="5978" w:author="Nelly Wagner" w:date="2017-01-22T11:24:00Z">
        <w:r w:rsidRPr="00434CF6" w:rsidDel="00BC430F">
          <w:rPr>
            <w:rFonts w:ascii="Arial" w:hAnsi="Arial"/>
            <w:color w:val="000000"/>
            <w:sz w:val="18"/>
            <w:szCs w:val="18"/>
          </w:rPr>
          <w:delText xml:space="preserve">Noto MJ, Fox PM, Archer GL, 2008. Spontaneous Deletion of the Methicillin Resistance Determinant, mecA, Partially Compensates for the Fitness Cost Associated with High-Level Vancomycin Resistance in </w:delText>
        </w:r>
        <w:r w:rsidRPr="00434CF6" w:rsidDel="00BC430F">
          <w:rPr>
            <w:rFonts w:ascii="Arial" w:hAnsi="Arial"/>
            <w:i/>
            <w:iCs/>
            <w:color w:val="000000"/>
            <w:sz w:val="18"/>
            <w:szCs w:val="18"/>
          </w:rPr>
          <w:delText>Staphylococcus aureus</w:delText>
        </w:r>
        <w:r w:rsidRPr="00434CF6" w:rsidDel="00BC430F">
          <w:rPr>
            <w:rFonts w:ascii="Arial" w:hAnsi="Arial"/>
            <w:color w:val="000000"/>
            <w:sz w:val="18"/>
            <w:szCs w:val="18"/>
          </w:rPr>
          <w:delText xml:space="preserve">. </w:delText>
        </w:r>
        <w:r w:rsidRPr="00434CF6" w:rsidDel="00BC430F">
          <w:rPr>
            <w:rFonts w:ascii="Arial" w:hAnsi="Arial"/>
            <w:i/>
            <w:iCs/>
            <w:color w:val="000000"/>
            <w:sz w:val="18"/>
            <w:szCs w:val="18"/>
          </w:rPr>
          <w:delText>Antimicrobial agents and chemotherapy</w:delText>
        </w:r>
        <w:r w:rsidRPr="00434CF6" w:rsidDel="00BC430F">
          <w:rPr>
            <w:rFonts w:ascii="Arial" w:hAnsi="Arial"/>
            <w:color w:val="000000"/>
            <w:sz w:val="18"/>
            <w:szCs w:val="18"/>
          </w:rPr>
          <w:delText>, 52(4).</w:delText>
        </w:r>
      </w:del>
    </w:p>
    <w:p w14:paraId="3038C993" w14:textId="0F5AE2CB" w:rsidR="0020061D" w:rsidRPr="00434CF6" w:rsidDel="00BC430F" w:rsidRDefault="00766C9B">
      <w:pPr>
        <w:spacing w:line="360" w:lineRule="auto"/>
        <w:ind w:left="480" w:hanging="480"/>
        <w:jc w:val="both"/>
        <w:rPr>
          <w:del w:id="5979" w:author="Nelly Wagner" w:date="2017-01-22T11:25:00Z"/>
          <w:rFonts w:ascii="Arial" w:hAnsi="Arial"/>
          <w:color w:val="000000"/>
          <w:sz w:val="18"/>
          <w:szCs w:val="18"/>
        </w:rPr>
      </w:pPr>
      <w:del w:id="5980" w:author="Nelly Wagner" w:date="2017-01-22T11:25:00Z">
        <w:r w:rsidRPr="00434CF6" w:rsidDel="00BC430F">
          <w:rPr>
            <w:rFonts w:ascii="Arial" w:hAnsi="Arial"/>
            <w:color w:val="000000"/>
            <w:sz w:val="18"/>
            <w:szCs w:val="18"/>
          </w:rPr>
          <w:delText xml:space="preserve">Novick, R.P., 2003. Autoinduction and signal transduction in the regulation of staphylococcal virulence. </w:delText>
        </w:r>
        <w:r w:rsidRPr="00434CF6" w:rsidDel="00BC430F">
          <w:rPr>
            <w:rFonts w:ascii="Arial" w:hAnsi="Arial"/>
            <w:i/>
            <w:color w:val="000000"/>
            <w:sz w:val="18"/>
            <w:szCs w:val="18"/>
          </w:rPr>
          <w:delText>Molecular Microbiology</w:delText>
        </w:r>
        <w:r w:rsidRPr="00434CF6" w:rsidDel="00BC430F">
          <w:rPr>
            <w:rFonts w:ascii="Arial" w:hAnsi="Arial"/>
            <w:color w:val="000000"/>
            <w:sz w:val="18"/>
            <w:szCs w:val="18"/>
          </w:rPr>
          <w:delText>, 48(6), pp.1429–1449.</w:delText>
        </w:r>
      </w:del>
    </w:p>
    <w:p w14:paraId="0D99EAE4" w14:textId="257E67BB" w:rsidR="0020061D" w:rsidRPr="00434CF6" w:rsidDel="00BC430F" w:rsidRDefault="00766C9B">
      <w:pPr>
        <w:spacing w:line="360" w:lineRule="auto"/>
        <w:ind w:left="480" w:hanging="480"/>
        <w:jc w:val="both"/>
        <w:rPr>
          <w:del w:id="5981" w:author="Nelly Wagner" w:date="2017-01-22T11:25:00Z"/>
          <w:rFonts w:ascii="Arial" w:hAnsi="Arial"/>
          <w:color w:val="000000"/>
          <w:sz w:val="18"/>
          <w:szCs w:val="18"/>
        </w:rPr>
      </w:pPr>
      <w:del w:id="5982" w:author="Nelly Wagner" w:date="2017-01-22T11:25:00Z">
        <w:r w:rsidRPr="00434CF6" w:rsidDel="00BC430F">
          <w:rPr>
            <w:rFonts w:ascii="Arial" w:hAnsi="Arial"/>
            <w:color w:val="000000"/>
            <w:sz w:val="18"/>
            <w:szCs w:val="18"/>
          </w:rPr>
          <w:delText>Novick, R.P., 1990. Molecular biology of the staphylococci.</w:delText>
        </w:r>
      </w:del>
    </w:p>
    <w:p w14:paraId="64D4E22D" w14:textId="22ED7A3B" w:rsidR="0020061D" w:rsidRPr="00434CF6" w:rsidDel="00BC430F" w:rsidRDefault="00766C9B">
      <w:pPr>
        <w:spacing w:line="360" w:lineRule="auto"/>
        <w:ind w:left="480" w:hanging="480"/>
        <w:jc w:val="both"/>
        <w:rPr>
          <w:del w:id="5983" w:author="Nelly Wagner" w:date="2017-01-22T11:26:00Z"/>
          <w:rFonts w:ascii="Arial" w:hAnsi="Arial"/>
          <w:color w:val="000000"/>
          <w:sz w:val="18"/>
          <w:szCs w:val="18"/>
        </w:rPr>
      </w:pPr>
      <w:del w:id="5984" w:author="Nelly Wagner" w:date="2017-01-22T11:26:00Z">
        <w:r w:rsidRPr="00434CF6" w:rsidDel="00BC430F">
          <w:rPr>
            <w:rFonts w:ascii="Arial" w:hAnsi="Arial"/>
            <w:color w:val="000000"/>
            <w:sz w:val="18"/>
            <w:szCs w:val="18"/>
          </w:rPr>
          <w:delText xml:space="preserve">Novick, R.P. et al., 1993. Synthesis of staphylococcal virulence factors is controlled by a regulatory RNA molecule. </w:delText>
        </w:r>
        <w:r w:rsidRPr="00434CF6" w:rsidDel="00BC430F">
          <w:rPr>
            <w:rFonts w:ascii="Arial" w:hAnsi="Arial"/>
            <w:i/>
            <w:color w:val="000000"/>
            <w:sz w:val="18"/>
            <w:szCs w:val="18"/>
          </w:rPr>
          <w:delText>The EMBO journal</w:delText>
        </w:r>
        <w:r w:rsidRPr="00434CF6" w:rsidDel="00BC430F">
          <w:rPr>
            <w:rFonts w:ascii="Arial" w:hAnsi="Arial"/>
            <w:color w:val="000000"/>
            <w:sz w:val="18"/>
            <w:szCs w:val="18"/>
          </w:rPr>
          <w:delText>, 12(10), pp.3967–75.</w:delText>
        </w:r>
      </w:del>
    </w:p>
    <w:p w14:paraId="55F5BEC6" w14:textId="03869101" w:rsidR="0020061D" w:rsidRPr="00434CF6" w:rsidDel="00BC430F" w:rsidRDefault="00766C9B">
      <w:pPr>
        <w:spacing w:line="360" w:lineRule="auto"/>
        <w:ind w:left="480" w:hanging="480"/>
        <w:jc w:val="both"/>
        <w:rPr>
          <w:del w:id="5985" w:author="Nelly Wagner" w:date="2017-01-22T11:26:00Z"/>
          <w:rFonts w:ascii="Arial" w:hAnsi="Arial"/>
          <w:color w:val="000000"/>
          <w:sz w:val="18"/>
          <w:szCs w:val="18"/>
        </w:rPr>
      </w:pPr>
      <w:del w:id="5986" w:author="Nelly Wagner" w:date="2017-01-22T11:26:00Z">
        <w:r w:rsidRPr="00434CF6" w:rsidDel="00BC430F">
          <w:rPr>
            <w:rFonts w:ascii="Arial" w:hAnsi="Arial"/>
            <w:color w:val="000000"/>
            <w:sz w:val="18"/>
            <w:szCs w:val="18"/>
          </w:rPr>
          <w:delText xml:space="preserve">Nygaard, T.K. et al., 2010. SaeR binds a consensus sequence within virulence gene promoters to advance USA300 pathogenesis. </w:delText>
        </w:r>
        <w:r w:rsidRPr="00434CF6" w:rsidDel="00BC430F">
          <w:rPr>
            <w:rFonts w:ascii="Arial" w:hAnsi="Arial"/>
            <w:i/>
            <w:color w:val="000000"/>
            <w:sz w:val="18"/>
            <w:szCs w:val="18"/>
          </w:rPr>
          <w:delText>J Infect Dis</w:delText>
        </w:r>
        <w:r w:rsidRPr="00434CF6" w:rsidDel="00BC430F">
          <w:rPr>
            <w:rFonts w:ascii="Arial" w:hAnsi="Arial"/>
            <w:color w:val="000000"/>
            <w:sz w:val="18"/>
            <w:szCs w:val="18"/>
          </w:rPr>
          <w:delText>, 201(2), pp.241–254.</w:delText>
        </w:r>
      </w:del>
    </w:p>
    <w:p w14:paraId="4FA49762" w14:textId="7A07F9FD" w:rsidR="0020061D" w:rsidRPr="00434CF6" w:rsidDel="00BC430F" w:rsidRDefault="00766C9B">
      <w:pPr>
        <w:spacing w:line="360" w:lineRule="auto"/>
        <w:ind w:left="480" w:hanging="480"/>
        <w:jc w:val="both"/>
        <w:rPr>
          <w:del w:id="5987" w:author="Nelly Wagner" w:date="2017-01-22T11:27:00Z"/>
          <w:rFonts w:ascii="Arial" w:hAnsi="Arial"/>
          <w:color w:val="000000"/>
          <w:sz w:val="18"/>
          <w:szCs w:val="18"/>
        </w:rPr>
      </w:pPr>
      <w:del w:id="5988" w:author="Nelly Wagner" w:date="2017-01-22T11:27:00Z">
        <w:r w:rsidRPr="00434CF6" w:rsidDel="00BC430F">
          <w:rPr>
            <w:rFonts w:ascii="Arial" w:hAnsi="Arial"/>
            <w:color w:val="000000"/>
            <w:sz w:val="18"/>
            <w:szCs w:val="18"/>
          </w:rPr>
          <w:delText xml:space="preserve">O’Brien, L. et al., 2002. Multiple mechanisms for the activation of human platelet aggregation by </w:delText>
        </w:r>
        <w:r w:rsidRPr="00434CF6" w:rsidDel="00BC430F">
          <w:rPr>
            <w:rFonts w:ascii="Arial" w:hAnsi="Arial"/>
            <w:i/>
            <w:iCs/>
            <w:color w:val="000000"/>
            <w:sz w:val="18"/>
            <w:szCs w:val="18"/>
          </w:rPr>
          <w:delText>Staphylococcus aureus</w:delText>
        </w:r>
        <w:r w:rsidRPr="00434CF6" w:rsidDel="00BC430F">
          <w:rPr>
            <w:rFonts w:ascii="Arial" w:hAnsi="Arial"/>
            <w:color w:val="000000"/>
            <w:sz w:val="18"/>
            <w:szCs w:val="18"/>
          </w:rPr>
          <w:delText xml:space="preserve">: Roles for the clumping factors ClfA and ClfB, the serine-aspartate repeat protein SdrE and protein A. </w:delText>
        </w:r>
        <w:r w:rsidRPr="00434CF6" w:rsidDel="00BC430F">
          <w:rPr>
            <w:rFonts w:ascii="Arial" w:hAnsi="Arial"/>
            <w:i/>
            <w:color w:val="000000"/>
            <w:sz w:val="18"/>
            <w:szCs w:val="18"/>
          </w:rPr>
          <w:delText>Molecular Microbiology</w:delText>
        </w:r>
        <w:r w:rsidRPr="00434CF6" w:rsidDel="00BC430F">
          <w:rPr>
            <w:rFonts w:ascii="Arial" w:hAnsi="Arial"/>
            <w:color w:val="000000"/>
            <w:sz w:val="18"/>
            <w:szCs w:val="18"/>
          </w:rPr>
          <w:delText>, 44(4), pp.1033–1044.</w:delText>
        </w:r>
      </w:del>
    </w:p>
    <w:p w14:paraId="78506231" w14:textId="46413180" w:rsidR="0020061D" w:rsidRPr="00434CF6" w:rsidDel="00BC430F" w:rsidRDefault="00766C9B">
      <w:pPr>
        <w:pStyle w:val="TextBody"/>
        <w:spacing w:after="0" w:line="360" w:lineRule="auto"/>
        <w:ind w:left="480" w:hanging="480"/>
        <w:jc w:val="both"/>
        <w:rPr>
          <w:del w:id="5989" w:author="Nelly Wagner" w:date="2017-01-22T11:27:00Z"/>
          <w:rFonts w:ascii="Arial" w:hAnsi="Arial"/>
          <w:color w:val="000000"/>
          <w:sz w:val="18"/>
          <w:szCs w:val="18"/>
        </w:rPr>
      </w:pPr>
      <w:del w:id="5990" w:author="Nelly Wagner" w:date="2017-01-22T11:27:00Z">
        <w:r w:rsidRPr="00434CF6" w:rsidDel="00BC430F">
          <w:rPr>
            <w:rFonts w:ascii="Arial" w:hAnsi="Arial"/>
            <w:color w:val="000000"/>
            <w:sz w:val="18"/>
            <w:szCs w:val="18"/>
          </w:rPr>
          <w:delText xml:space="preserve">Odell, E.W. &amp; Segal, A.W., 1991. Killing of pathogens associated with chronic granulomatous disease by the non-oxidative microbicidal mechanisms of human neutrophils. </w:delText>
        </w:r>
        <w:r w:rsidRPr="00434CF6" w:rsidDel="00BC430F">
          <w:rPr>
            <w:rFonts w:ascii="Arial" w:hAnsi="Arial"/>
            <w:i/>
            <w:color w:val="000000"/>
            <w:sz w:val="18"/>
            <w:szCs w:val="18"/>
          </w:rPr>
          <w:delText>Journal of medical microbiology</w:delText>
        </w:r>
        <w:r w:rsidRPr="00434CF6" w:rsidDel="00BC430F">
          <w:rPr>
            <w:rFonts w:ascii="Arial" w:hAnsi="Arial"/>
            <w:color w:val="000000"/>
            <w:sz w:val="18"/>
            <w:szCs w:val="18"/>
          </w:rPr>
          <w:delText>, 34(June 1990), pp.129–135.</w:delText>
        </w:r>
      </w:del>
    </w:p>
    <w:p w14:paraId="3ED3D89A" w14:textId="23FB9FF8" w:rsidR="0020061D" w:rsidRPr="00434CF6" w:rsidDel="00BC430F" w:rsidRDefault="00766C9B">
      <w:pPr>
        <w:spacing w:line="360" w:lineRule="auto"/>
        <w:ind w:left="480" w:hanging="480"/>
        <w:jc w:val="both"/>
        <w:rPr>
          <w:del w:id="5991" w:author="Nelly Wagner" w:date="2017-01-22T11:28:00Z"/>
          <w:rFonts w:ascii="Arial" w:hAnsi="Arial"/>
          <w:color w:val="000000"/>
          <w:sz w:val="18"/>
          <w:szCs w:val="18"/>
        </w:rPr>
      </w:pPr>
      <w:del w:id="5992" w:author="Nelly Wagner" w:date="2017-01-22T11:28:00Z">
        <w:r w:rsidRPr="00434CF6" w:rsidDel="00BC430F">
          <w:rPr>
            <w:rFonts w:ascii="Arial" w:hAnsi="Arial"/>
            <w:color w:val="000000"/>
            <w:sz w:val="18"/>
            <w:szCs w:val="18"/>
          </w:rPr>
          <w:delText xml:space="preserve">Ogryzko, N. V et al., 2013. Zebrafish tissue injury causes up-regulation of interleukin-1 and caspase dependent amplification of the inflammatory response. </w:delText>
        </w:r>
        <w:r w:rsidRPr="00434CF6" w:rsidDel="00BC430F">
          <w:rPr>
            <w:rFonts w:ascii="Arial" w:hAnsi="Arial"/>
            <w:i/>
            <w:color w:val="000000"/>
            <w:sz w:val="18"/>
            <w:szCs w:val="18"/>
          </w:rPr>
          <w:delText>Disease models &amp; mechanisms</w:delText>
        </w:r>
        <w:r w:rsidRPr="00434CF6" w:rsidDel="00BC430F">
          <w:rPr>
            <w:rFonts w:ascii="Arial" w:hAnsi="Arial"/>
            <w:color w:val="000000"/>
            <w:sz w:val="18"/>
            <w:szCs w:val="18"/>
          </w:rPr>
          <w:delText>, 7, pp.259–264.</w:delText>
        </w:r>
      </w:del>
    </w:p>
    <w:p w14:paraId="60296DE0" w14:textId="54D4B2FE" w:rsidR="0020061D" w:rsidRPr="00434CF6" w:rsidDel="00BC430F" w:rsidRDefault="00766C9B">
      <w:pPr>
        <w:pStyle w:val="TextBody"/>
        <w:spacing w:after="0" w:line="360" w:lineRule="auto"/>
        <w:ind w:left="480" w:hanging="480"/>
        <w:jc w:val="both"/>
        <w:rPr>
          <w:del w:id="5993" w:author="Nelly Wagner" w:date="2017-01-22T11:29:00Z"/>
          <w:rFonts w:ascii="Arial" w:hAnsi="Arial"/>
          <w:color w:val="000000"/>
          <w:sz w:val="18"/>
          <w:szCs w:val="18"/>
        </w:rPr>
      </w:pPr>
      <w:del w:id="5994" w:author="Nelly Wagner" w:date="2017-01-22T11:29:00Z">
        <w:r w:rsidRPr="00434CF6" w:rsidDel="00BC430F">
          <w:rPr>
            <w:rFonts w:ascii="Arial" w:hAnsi="Arial"/>
            <w:color w:val="000000"/>
            <w:sz w:val="18"/>
            <w:szCs w:val="18"/>
          </w:rPr>
          <w:delText xml:space="preserve">Ordas, A. et al., 2015. Testing tuberculosis drug efficacy in a zebrafish high-throughput translational medicine screen. </w:delText>
        </w:r>
        <w:r w:rsidRPr="00434CF6" w:rsidDel="00BC430F">
          <w:rPr>
            <w:rFonts w:ascii="Arial" w:hAnsi="Arial"/>
            <w:i/>
            <w:color w:val="000000"/>
            <w:sz w:val="18"/>
            <w:szCs w:val="18"/>
          </w:rPr>
          <w:delText>Antimicrobial Agents and Chemotherapy</w:delText>
        </w:r>
        <w:r w:rsidRPr="00434CF6" w:rsidDel="00BC430F">
          <w:rPr>
            <w:rFonts w:ascii="Arial" w:hAnsi="Arial"/>
            <w:color w:val="000000"/>
            <w:sz w:val="18"/>
            <w:szCs w:val="18"/>
          </w:rPr>
          <w:delText>, 59(2), pp.753–762.</w:delText>
        </w:r>
      </w:del>
    </w:p>
    <w:p w14:paraId="306913BA" w14:textId="3F2C6672" w:rsidR="0020061D" w:rsidRPr="00434CF6" w:rsidDel="00BC430F" w:rsidRDefault="00766C9B">
      <w:pPr>
        <w:spacing w:line="360" w:lineRule="auto"/>
        <w:ind w:left="480" w:hanging="480"/>
        <w:jc w:val="both"/>
        <w:rPr>
          <w:del w:id="5995" w:author="Nelly Wagner" w:date="2017-01-22T11:30:00Z"/>
          <w:rFonts w:ascii="Arial" w:hAnsi="Arial"/>
          <w:color w:val="000000"/>
          <w:sz w:val="18"/>
          <w:szCs w:val="18"/>
        </w:rPr>
      </w:pPr>
      <w:del w:id="5996" w:author="Nelly Wagner" w:date="2017-01-22T11:30:00Z">
        <w:r w:rsidRPr="00434CF6" w:rsidDel="00BC430F">
          <w:rPr>
            <w:rFonts w:ascii="Arial" w:hAnsi="Arial"/>
            <w:color w:val="000000"/>
            <w:sz w:val="18"/>
            <w:szCs w:val="18"/>
          </w:rPr>
          <w:delText xml:space="preserve">Palha, N. et al., 2013. Real-Time Whole-Body Visualization of Chikungunya Virus Infection and Host Interferon Response in Zebrafish M. T. Heise, ed. </w:delText>
        </w:r>
        <w:r w:rsidRPr="00434CF6" w:rsidDel="00BC430F">
          <w:rPr>
            <w:rFonts w:ascii="Arial" w:hAnsi="Arial"/>
            <w:i/>
            <w:color w:val="000000"/>
            <w:sz w:val="18"/>
            <w:szCs w:val="18"/>
          </w:rPr>
          <w:delText>PLoS Pathogens</w:delText>
        </w:r>
        <w:r w:rsidRPr="00434CF6" w:rsidDel="00BC430F">
          <w:rPr>
            <w:rFonts w:ascii="Arial" w:hAnsi="Arial"/>
            <w:color w:val="000000"/>
            <w:sz w:val="18"/>
            <w:szCs w:val="18"/>
          </w:rPr>
          <w:delText>, 9(9), p.e1003619.</w:delText>
        </w:r>
      </w:del>
    </w:p>
    <w:p w14:paraId="4A2688E2" w14:textId="3759A94C" w:rsidR="0020061D" w:rsidRPr="00434CF6" w:rsidDel="00BC430F" w:rsidRDefault="00766C9B">
      <w:pPr>
        <w:spacing w:line="360" w:lineRule="auto"/>
        <w:ind w:left="480" w:hanging="480"/>
        <w:jc w:val="both"/>
        <w:rPr>
          <w:del w:id="5997" w:author="Nelly Wagner" w:date="2017-01-22T11:30:00Z"/>
          <w:rFonts w:ascii="Arial" w:hAnsi="Arial"/>
          <w:color w:val="000000"/>
          <w:sz w:val="18"/>
          <w:szCs w:val="18"/>
        </w:rPr>
      </w:pPr>
      <w:del w:id="5998" w:author="Nelly Wagner" w:date="2017-01-22T11:30:00Z">
        <w:r w:rsidRPr="00434CF6" w:rsidDel="00BC430F">
          <w:rPr>
            <w:rFonts w:ascii="Arial" w:hAnsi="Arial"/>
            <w:color w:val="000000"/>
            <w:sz w:val="18"/>
            <w:szCs w:val="18"/>
          </w:rPr>
          <w:delText xml:space="preserve">Palti, Y., 2011. Toll-like receptors in bony fish: From genomics to function. </w:delText>
        </w:r>
        <w:r w:rsidRPr="00434CF6" w:rsidDel="00BC430F">
          <w:rPr>
            <w:rFonts w:ascii="Arial" w:hAnsi="Arial"/>
            <w:i/>
            <w:color w:val="000000"/>
            <w:sz w:val="18"/>
            <w:szCs w:val="18"/>
          </w:rPr>
          <w:delText>Developmental and Comparative Immunology</w:delText>
        </w:r>
        <w:r w:rsidRPr="00434CF6" w:rsidDel="00BC430F">
          <w:rPr>
            <w:rFonts w:ascii="Arial" w:hAnsi="Arial"/>
            <w:color w:val="000000"/>
            <w:sz w:val="18"/>
            <w:szCs w:val="18"/>
          </w:rPr>
          <w:delText>, 35(12), pp.1263–1272.</w:delText>
        </w:r>
      </w:del>
    </w:p>
    <w:p w14:paraId="435E166D" w14:textId="618171F9" w:rsidR="0020061D" w:rsidRPr="00434CF6" w:rsidDel="00BC430F" w:rsidRDefault="00766C9B">
      <w:pPr>
        <w:spacing w:line="360" w:lineRule="auto"/>
        <w:ind w:left="480" w:hanging="480"/>
        <w:jc w:val="both"/>
        <w:rPr>
          <w:del w:id="5999" w:author="Nelly Wagner" w:date="2017-01-22T11:31:00Z"/>
          <w:rFonts w:ascii="Arial" w:hAnsi="Arial"/>
          <w:color w:val="000000"/>
          <w:sz w:val="18"/>
          <w:szCs w:val="18"/>
        </w:rPr>
      </w:pPr>
      <w:del w:id="6000" w:author="Nelly Wagner" w:date="2017-01-22T11:31:00Z">
        <w:r w:rsidRPr="00434CF6" w:rsidDel="00BC430F">
          <w:rPr>
            <w:rFonts w:ascii="Arial" w:hAnsi="Arial"/>
            <w:color w:val="000000"/>
            <w:sz w:val="18"/>
            <w:szCs w:val="18"/>
          </w:rPr>
          <w:delText xml:space="preserve">Pangburn, M.K., Ferreira, V.P. &amp; Cortes, C., 2008. Discrimination between Host and Pathogens by the Complement System. </w:delText>
        </w:r>
        <w:r w:rsidRPr="00434CF6" w:rsidDel="00BC430F">
          <w:rPr>
            <w:rFonts w:ascii="Arial" w:hAnsi="Arial"/>
            <w:i/>
            <w:color w:val="000000"/>
            <w:sz w:val="18"/>
            <w:szCs w:val="18"/>
          </w:rPr>
          <w:delText>Vaccine</w:delText>
        </w:r>
        <w:r w:rsidRPr="00434CF6" w:rsidDel="00BC430F">
          <w:rPr>
            <w:rFonts w:ascii="Arial" w:hAnsi="Arial"/>
            <w:color w:val="000000"/>
            <w:sz w:val="18"/>
            <w:szCs w:val="18"/>
          </w:rPr>
          <w:delText>, 30(26), pp.115–121.</w:delText>
        </w:r>
      </w:del>
    </w:p>
    <w:p w14:paraId="0B8F22A7" w14:textId="72FE35DA" w:rsidR="0020061D" w:rsidRPr="00434CF6" w:rsidDel="00E20918" w:rsidRDefault="00766C9B">
      <w:pPr>
        <w:pStyle w:val="TextBody"/>
        <w:spacing w:after="0" w:line="360" w:lineRule="auto"/>
        <w:ind w:left="480" w:hanging="480"/>
        <w:jc w:val="both"/>
        <w:rPr>
          <w:del w:id="6001" w:author="Nelly Wagner" w:date="2017-01-22T11:31:00Z"/>
          <w:rFonts w:ascii="Arial" w:hAnsi="Arial"/>
          <w:color w:val="000000"/>
          <w:sz w:val="18"/>
          <w:szCs w:val="18"/>
        </w:rPr>
      </w:pPr>
      <w:del w:id="6002" w:author="Nelly Wagner" w:date="2017-01-22T11:31:00Z">
        <w:r w:rsidRPr="00434CF6" w:rsidDel="00E20918">
          <w:rPr>
            <w:rFonts w:ascii="Arial" w:hAnsi="Arial"/>
            <w:color w:val="000000"/>
            <w:sz w:val="18"/>
            <w:szCs w:val="18"/>
          </w:rPr>
          <w:delText xml:space="preserve">Park, B. &amp; Liu, G.Y., 2012. Targeting the host-pathogen interface for treatment of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infection. </w:delText>
        </w:r>
        <w:r w:rsidRPr="00434CF6" w:rsidDel="00E20918">
          <w:rPr>
            <w:rFonts w:ascii="Arial" w:hAnsi="Arial"/>
            <w:i/>
            <w:color w:val="000000"/>
            <w:sz w:val="18"/>
            <w:szCs w:val="18"/>
          </w:rPr>
          <w:delText>Seminars in immunopathology</w:delText>
        </w:r>
        <w:r w:rsidRPr="00434CF6" w:rsidDel="00E20918">
          <w:rPr>
            <w:rFonts w:ascii="Arial" w:hAnsi="Arial"/>
            <w:color w:val="000000"/>
            <w:sz w:val="18"/>
            <w:szCs w:val="18"/>
          </w:rPr>
          <w:delText>, 34(2), pp.299–315.</w:delText>
        </w:r>
      </w:del>
    </w:p>
    <w:p w14:paraId="0D3105FC" w14:textId="2FA2DF06" w:rsidR="0020061D" w:rsidRPr="00434CF6" w:rsidDel="00E20918" w:rsidRDefault="00766C9B">
      <w:pPr>
        <w:spacing w:line="360" w:lineRule="auto"/>
        <w:ind w:left="480" w:hanging="480"/>
        <w:jc w:val="both"/>
        <w:rPr>
          <w:del w:id="6003" w:author="Nelly Wagner" w:date="2017-01-22T11:32:00Z"/>
          <w:rFonts w:ascii="Arial" w:hAnsi="Arial"/>
          <w:color w:val="000000"/>
          <w:sz w:val="18"/>
          <w:szCs w:val="18"/>
        </w:rPr>
      </w:pPr>
      <w:del w:id="6004" w:author="Nelly Wagner" w:date="2017-01-22T11:32:00Z">
        <w:r w:rsidRPr="00434CF6" w:rsidDel="00E20918">
          <w:rPr>
            <w:rFonts w:ascii="Arial" w:hAnsi="Arial"/>
            <w:color w:val="000000"/>
            <w:sz w:val="18"/>
            <w:szCs w:val="18"/>
          </w:rPr>
          <w:delText xml:space="preserve">Park, S.-Y. et al., 2012. agr dysfunction and persistent methicillin-resistant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bacteremia in patients with removed eradicable foci. </w:delText>
        </w:r>
        <w:r w:rsidRPr="00434CF6" w:rsidDel="00E20918">
          <w:rPr>
            <w:rFonts w:ascii="Arial" w:hAnsi="Arial"/>
            <w:i/>
            <w:color w:val="000000"/>
            <w:sz w:val="18"/>
            <w:szCs w:val="18"/>
          </w:rPr>
          <w:delText>Infection</w:delText>
        </w:r>
        <w:r w:rsidRPr="00434CF6" w:rsidDel="00E20918">
          <w:rPr>
            <w:rFonts w:ascii="Arial" w:hAnsi="Arial"/>
            <w:color w:val="000000"/>
            <w:sz w:val="18"/>
            <w:szCs w:val="18"/>
          </w:rPr>
          <w:delText>, 41(1).</w:delText>
        </w:r>
      </w:del>
    </w:p>
    <w:p w14:paraId="2CBF598F" w14:textId="71F7F590" w:rsidR="0020061D" w:rsidRPr="00434CF6" w:rsidDel="00E20918" w:rsidRDefault="00766C9B">
      <w:pPr>
        <w:pStyle w:val="TextBody"/>
        <w:spacing w:after="0" w:line="360" w:lineRule="auto"/>
        <w:ind w:left="480" w:hanging="480"/>
        <w:jc w:val="both"/>
        <w:rPr>
          <w:del w:id="6005" w:author="Nelly Wagner" w:date="2017-01-22T11:33:00Z"/>
          <w:rFonts w:ascii="Arial" w:hAnsi="Arial"/>
          <w:color w:val="000000"/>
          <w:sz w:val="18"/>
          <w:szCs w:val="18"/>
        </w:rPr>
      </w:pPr>
      <w:del w:id="6006" w:author="Nelly Wagner" w:date="2017-01-22T11:33:00Z">
        <w:r w:rsidRPr="00434CF6" w:rsidDel="00E20918">
          <w:rPr>
            <w:rFonts w:ascii="Arial" w:hAnsi="Arial"/>
            <w:color w:val="000000"/>
            <w:sz w:val="18"/>
            <w:szCs w:val="18"/>
          </w:rPr>
          <w:delText>Paulander W, Maisnier-Patin S, Andersson DI, 2009. The fitness cost of streptomycin resistance depends on rpsL mutation, carbon source and RpoS (sigma S). Genetics, 183(2).</w:delText>
        </w:r>
      </w:del>
    </w:p>
    <w:p w14:paraId="43DB8197" w14:textId="5455B43F" w:rsidR="0020061D" w:rsidRPr="00434CF6" w:rsidDel="00E20918" w:rsidRDefault="00766C9B">
      <w:pPr>
        <w:pStyle w:val="TextBody"/>
        <w:spacing w:after="0" w:line="360" w:lineRule="auto"/>
        <w:ind w:left="480" w:hanging="480"/>
        <w:jc w:val="both"/>
        <w:rPr>
          <w:del w:id="6007" w:author="Nelly Wagner" w:date="2017-01-22T11:33:00Z"/>
          <w:rFonts w:ascii="Arial" w:hAnsi="Arial"/>
          <w:color w:val="000000"/>
          <w:sz w:val="18"/>
          <w:szCs w:val="18"/>
        </w:rPr>
      </w:pPr>
      <w:del w:id="6008" w:author="Nelly Wagner" w:date="2017-01-22T11:33:00Z">
        <w:r w:rsidRPr="00434CF6" w:rsidDel="00E20918">
          <w:rPr>
            <w:rFonts w:ascii="Arial" w:hAnsi="Arial"/>
            <w:color w:val="000000"/>
            <w:sz w:val="18"/>
            <w:szCs w:val="18"/>
          </w:rPr>
          <w:delText xml:space="preserve">Paulander W, Varming AN, Bæk KT, et al. 2013. Antibiotic-Mediated Selection of Quorum-Sensing-Negative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Mbio, 3(6).</w:delText>
        </w:r>
      </w:del>
    </w:p>
    <w:p w14:paraId="57075200" w14:textId="6A9A3E66" w:rsidR="0020061D" w:rsidRPr="00434CF6" w:rsidDel="00E20918" w:rsidRDefault="00766C9B">
      <w:pPr>
        <w:pStyle w:val="TextBody"/>
        <w:spacing w:after="0" w:line="360" w:lineRule="auto"/>
        <w:ind w:left="480" w:hanging="480"/>
        <w:jc w:val="both"/>
        <w:rPr>
          <w:del w:id="6009" w:author="Nelly Wagner" w:date="2017-01-22T11:34:00Z"/>
          <w:rFonts w:ascii="Arial" w:hAnsi="Arial"/>
          <w:color w:val="000000"/>
          <w:sz w:val="18"/>
          <w:szCs w:val="18"/>
        </w:rPr>
      </w:pPr>
      <w:del w:id="6010" w:author="Nelly Wagner" w:date="2017-01-22T11:34:00Z">
        <w:r w:rsidRPr="00434CF6" w:rsidDel="00E20918">
          <w:rPr>
            <w:rFonts w:ascii="Arial" w:hAnsi="Arial"/>
            <w:color w:val="000000"/>
            <w:sz w:val="18"/>
            <w:szCs w:val="18"/>
          </w:rPr>
          <w:delText xml:space="preserve">Peleg AY, Miyakis S, Ward DV, Earl AM, Rubio A, et al. (2012) Whole Genome Characterization of the Mechanisms of Daptomycin Resistance in Clinical and Laboratory Derived Isolates of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w:delText>
        </w:r>
        <w:r w:rsidRPr="00434CF6" w:rsidDel="00E20918">
          <w:rPr>
            <w:rFonts w:ascii="Arial" w:hAnsi="Arial"/>
            <w:i/>
            <w:iCs/>
            <w:color w:val="000000"/>
            <w:sz w:val="18"/>
            <w:szCs w:val="18"/>
          </w:rPr>
          <w:delText xml:space="preserve">PLoS ONE </w:delText>
        </w:r>
        <w:r w:rsidRPr="00434CF6" w:rsidDel="00E20918">
          <w:rPr>
            <w:rFonts w:ascii="Arial" w:hAnsi="Arial"/>
            <w:color w:val="000000"/>
            <w:sz w:val="18"/>
            <w:szCs w:val="18"/>
          </w:rPr>
          <w:delText>7(1): e28316.</w:delText>
        </w:r>
      </w:del>
    </w:p>
    <w:p w14:paraId="4EE1A32A" w14:textId="2C2B355A" w:rsidR="0020061D" w:rsidRPr="00434CF6" w:rsidDel="00E20918" w:rsidRDefault="00766C9B">
      <w:pPr>
        <w:pStyle w:val="TextBody"/>
        <w:spacing w:after="0" w:line="360" w:lineRule="auto"/>
        <w:ind w:left="480" w:hanging="480"/>
        <w:jc w:val="both"/>
        <w:rPr>
          <w:del w:id="6011" w:author="Nelly Wagner" w:date="2017-01-22T11:34:00Z"/>
          <w:rFonts w:ascii="Arial" w:hAnsi="Arial"/>
          <w:color w:val="000000"/>
          <w:sz w:val="18"/>
          <w:szCs w:val="18"/>
        </w:rPr>
      </w:pPr>
      <w:del w:id="6012" w:author="Nelly Wagner" w:date="2017-01-22T11:34:00Z">
        <w:r w:rsidRPr="00434CF6" w:rsidDel="00E20918">
          <w:rPr>
            <w:rFonts w:ascii="Arial" w:hAnsi="Arial"/>
            <w:color w:val="000000"/>
            <w:sz w:val="18"/>
            <w:szCs w:val="18"/>
          </w:rPr>
          <w:delText xml:space="preserve">Piątkowska E, Piątkowski J, Przondo-Mordarska A, 2012. The strongest resistance of </w:delText>
        </w:r>
        <w:r w:rsidRPr="00434CF6" w:rsidDel="00E20918">
          <w:rPr>
            <w:rFonts w:ascii="Arial" w:hAnsi="Arial"/>
            <w:i/>
            <w:iCs/>
            <w:color w:val="000000"/>
            <w:sz w:val="18"/>
            <w:szCs w:val="18"/>
          </w:rPr>
          <w:delText xml:space="preserve">Staphylococcus aureus </w:delText>
        </w:r>
        <w:r w:rsidRPr="00434CF6" w:rsidDel="00E20918">
          <w:rPr>
            <w:rFonts w:ascii="Arial" w:hAnsi="Arial"/>
            <w:color w:val="000000"/>
            <w:sz w:val="18"/>
            <w:szCs w:val="18"/>
          </w:rPr>
          <w:delText xml:space="preserve">to erythromycin is caused by decreasing uptake of the antibiotic into the cells. </w:delText>
        </w:r>
        <w:r w:rsidRPr="00434CF6" w:rsidDel="00E20918">
          <w:rPr>
            <w:rFonts w:ascii="Arial" w:hAnsi="Arial"/>
            <w:i/>
            <w:iCs/>
            <w:color w:val="000000"/>
            <w:sz w:val="18"/>
            <w:szCs w:val="18"/>
          </w:rPr>
          <w:delText>Cellular &amp; molecular biology letters</w:delText>
        </w:r>
        <w:r w:rsidRPr="00434CF6" w:rsidDel="00E20918">
          <w:rPr>
            <w:rFonts w:ascii="Arial" w:hAnsi="Arial"/>
            <w:color w:val="000000"/>
            <w:sz w:val="18"/>
            <w:szCs w:val="18"/>
          </w:rPr>
          <w:delText>, 17(4).</w:delText>
        </w:r>
      </w:del>
    </w:p>
    <w:p w14:paraId="413D61F1" w14:textId="07F032EC" w:rsidR="0020061D" w:rsidRPr="00434CF6" w:rsidDel="00E20918" w:rsidRDefault="00766C9B">
      <w:pPr>
        <w:spacing w:line="360" w:lineRule="auto"/>
        <w:ind w:left="480" w:hanging="480"/>
        <w:jc w:val="both"/>
        <w:rPr>
          <w:del w:id="6013" w:author="Nelly Wagner" w:date="2017-01-22T11:35:00Z"/>
          <w:rFonts w:ascii="Arial" w:hAnsi="Arial"/>
          <w:color w:val="000000"/>
          <w:sz w:val="18"/>
          <w:szCs w:val="18"/>
        </w:rPr>
      </w:pPr>
      <w:del w:id="6014" w:author="Nelly Wagner" w:date="2017-01-22T11:35:00Z">
        <w:r w:rsidRPr="00434CF6" w:rsidDel="00E20918">
          <w:rPr>
            <w:rFonts w:ascii="Arial" w:hAnsi="Arial"/>
            <w:color w:val="000000"/>
            <w:sz w:val="18"/>
            <w:szCs w:val="18"/>
          </w:rPr>
          <w:delText xml:space="preserve">Pishchany, G. et al., 2014. IsdB-dependent hemoglobin binding is required for acquisition of heme by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w:delText>
        </w:r>
        <w:r w:rsidRPr="00434CF6" w:rsidDel="00E20918">
          <w:rPr>
            <w:rFonts w:ascii="Arial" w:hAnsi="Arial"/>
            <w:i/>
            <w:color w:val="000000"/>
            <w:sz w:val="18"/>
            <w:szCs w:val="18"/>
          </w:rPr>
          <w:delText>Journal of Infectious Diseases</w:delText>
        </w:r>
        <w:r w:rsidRPr="00434CF6" w:rsidDel="00E20918">
          <w:rPr>
            <w:rFonts w:ascii="Arial" w:hAnsi="Arial"/>
            <w:color w:val="000000"/>
            <w:sz w:val="18"/>
            <w:szCs w:val="18"/>
          </w:rPr>
          <w:delText>, 209(11), pp.1764–1772.</w:delText>
        </w:r>
      </w:del>
    </w:p>
    <w:p w14:paraId="6AE332AA" w14:textId="1E5DAC17" w:rsidR="0020061D" w:rsidRPr="00434CF6" w:rsidDel="00E20918" w:rsidRDefault="00766C9B">
      <w:pPr>
        <w:spacing w:line="360" w:lineRule="auto"/>
        <w:ind w:left="480" w:hanging="480"/>
        <w:jc w:val="both"/>
        <w:rPr>
          <w:del w:id="6015" w:author="Nelly Wagner" w:date="2017-01-22T11:35:00Z"/>
          <w:rFonts w:ascii="Arial" w:hAnsi="Arial"/>
          <w:color w:val="000000"/>
          <w:sz w:val="18"/>
          <w:szCs w:val="18"/>
        </w:rPr>
      </w:pPr>
      <w:del w:id="6016" w:author="Nelly Wagner" w:date="2017-01-22T11:35:00Z">
        <w:r w:rsidRPr="00434CF6" w:rsidDel="00E20918">
          <w:rPr>
            <w:rFonts w:ascii="Arial" w:hAnsi="Arial"/>
            <w:color w:val="000000"/>
            <w:sz w:val="18"/>
            <w:szCs w:val="18"/>
          </w:rPr>
          <w:delText xml:space="preserve">Pompilio, A. et al., 2015. Cooperative pathogenicity in cystic fibrosis: </w:delText>
        </w:r>
        <w:r w:rsidRPr="00434CF6" w:rsidDel="00E20918">
          <w:rPr>
            <w:rFonts w:ascii="Arial" w:hAnsi="Arial"/>
            <w:i/>
            <w:iCs/>
            <w:color w:val="000000"/>
            <w:sz w:val="18"/>
            <w:szCs w:val="18"/>
          </w:rPr>
          <w:delText>Stenotrophomonas maltophilia</w:delText>
        </w:r>
        <w:r w:rsidRPr="00434CF6" w:rsidDel="00E20918">
          <w:rPr>
            <w:rFonts w:ascii="Arial" w:hAnsi="Arial"/>
            <w:color w:val="000000"/>
            <w:sz w:val="18"/>
            <w:szCs w:val="18"/>
          </w:rPr>
          <w:delText xml:space="preserve"> modulates </w:delText>
        </w:r>
        <w:r w:rsidRPr="00434CF6" w:rsidDel="00E20918">
          <w:rPr>
            <w:rFonts w:ascii="Arial" w:hAnsi="Arial"/>
            <w:i/>
            <w:iCs/>
            <w:color w:val="000000"/>
            <w:sz w:val="18"/>
            <w:szCs w:val="18"/>
          </w:rPr>
          <w:delText>Pseudomonas aeruginosa</w:delText>
        </w:r>
        <w:r w:rsidRPr="00434CF6" w:rsidDel="00E20918">
          <w:rPr>
            <w:rFonts w:ascii="Arial" w:hAnsi="Arial"/>
            <w:color w:val="000000"/>
            <w:sz w:val="18"/>
            <w:szCs w:val="18"/>
          </w:rPr>
          <w:delText xml:space="preserve"> virulence in mixed biofilm. </w:delText>
        </w:r>
        <w:r w:rsidRPr="00434CF6" w:rsidDel="00E20918">
          <w:rPr>
            <w:rFonts w:ascii="Arial" w:hAnsi="Arial"/>
            <w:i/>
            <w:color w:val="000000"/>
            <w:sz w:val="18"/>
            <w:szCs w:val="18"/>
          </w:rPr>
          <w:delText>Frontiers in Microbiology</w:delText>
        </w:r>
        <w:r w:rsidRPr="00434CF6" w:rsidDel="00E20918">
          <w:rPr>
            <w:rFonts w:ascii="Arial" w:hAnsi="Arial"/>
            <w:color w:val="000000"/>
            <w:sz w:val="18"/>
            <w:szCs w:val="18"/>
          </w:rPr>
          <w:delText>, 6(SEP), pp.1–13.</w:delText>
        </w:r>
      </w:del>
    </w:p>
    <w:p w14:paraId="291B94FA" w14:textId="1391B4BD" w:rsidR="0020061D" w:rsidRPr="00434CF6" w:rsidDel="00E20918" w:rsidRDefault="00766C9B">
      <w:pPr>
        <w:spacing w:line="360" w:lineRule="auto"/>
        <w:ind w:left="480" w:hanging="480"/>
        <w:jc w:val="both"/>
        <w:rPr>
          <w:del w:id="6017" w:author="Nelly Wagner" w:date="2017-01-22T11:36:00Z"/>
          <w:rFonts w:ascii="Arial" w:hAnsi="Arial"/>
          <w:sz w:val="18"/>
          <w:szCs w:val="18"/>
        </w:rPr>
      </w:pPr>
      <w:del w:id="6018" w:author="Nelly Wagner" w:date="2017-01-22T11:36:00Z">
        <w:r w:rsidRPr="00434CF6" w:rsidDel="00E20918">
          <w:rPr>
            <w:rFonts w:ascii="Arial" w:hAnsi="Arial"/>
            <w:color w:val="000000"/>
            <w:sz w:val="18"/>
            <w:szCs w:val="18"/>
          </w:rPr>
          <w:delText xml:space="preserve">Pozzi, C. et al., 2015. Phagocyte subsets and lymphocyte clonal deletion behind ineffective immune response to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w:delText>
        </w:r>
        <w:r w:rsidRPr="00434CF6" w:rsidDel="00E20918">
          <w:rPr>
            <w:rFonts w:ascii="Arial" w:hAnsi="Arial"/>
            <w:i/>
            <w:color w:val="000000"/>
            <w:sz w:val="18"/>
            <w:szCs w:val="18"/>
          </w:rPr>
          <w:delText>FEMS Microbiology Reviews</w:delText>
        </w:r>
        <w:r w:rsidRPr="00434CF6" w:rsidDel="00E20918">
          <w:rPr>
            <w:rFonts w:ascii="Arial" w:hAnsi="Arial"/>
            <w:color w:val="000000"/>
            <w:sz w:val="18"/>
            <w:szCs w:val="18"/>
          </w:rPr>
          <w:delText>, 39(5), pp.750–763.</w:delText>
        </w:r>
      </w:del>
    </w:p>
    <w:p w14:paraId="222EFFFB" w14:textId="2979AEDD" w:rsidR="0020061D" w:rsidRPr="00434CF6" w:rsidDel="00E20918" w:rsidRDefault="00766C9B">
      <w:pPr>
        <w:spacing w:line="360" w:lineRule="auto"/>
        <w:ind w:left="480" w:hanging="480"/>
        <w:jc w:val="both"/>
        <w:rPr>
          <w:del w:id="6019" w:author="Nelly Wagner" w:date="2017-01-22T11:37:00Z"/>
          <w:rFonts w:ascii="Arial" w:hAnsi="Arial"/>
          <w:color w:val="000000"/>
          <w:sz w:val="18"/>
          <w:szCs w:val="18"/>
        </w:rPr>
      </w:pPr>
      <w:del w:id="6020" w:author="Nelly Wagner" w:date="2017-01-22T11:37:00Z">
        <w:r w:rsidRPr="00434CF6" w:rsidDel="00E20918">
          <w:rPr>
            <w:rFonts w:ascii="Arial" w:hAnsi="Arial"/>
            <w:color w:val="000000"/>
            <w:sz w:val="18"/>
            <w:szCs w:val="18"/>
          </w:rPr>
          <w:delText>Prajsnar, T.K. et al., 2008. A novel vertebrate model of</w:delText>
        </w:r>
        <w:r w:rsidRPr="00434CF6" w:rsidDel="00E20918">
          <w:rPr>
            <w:rFonts w:ascii="Arial" w:hAnsi="Arial"/>
            <w:i/>
            <w:iCs/>
            <w:color w:val="000000"/>
            <w:sz w:val="18"/>
            <w:szCs w:val="18"/>
          </w:rPr>
          <w:delText xml:space="preserve"> Staphylococcus aureus</w:delText>
        </w:r>
        <w:r w:rsidRPr="00434CF6" w:rsidDel="00E20918">
          <w:rPr>
            <w:rFonts w:ascii="Arial" w:hAnsi="Arial"/>
            <w:color w:val="000000"/>
            <w:sz w:val="18"/>
            <w:szCs w:val="18"/>
          </w:rPr>
          <w:delText xml:space="preserve"> infection reveals phagocyte-dependent resistance of zebrafish to non-host specialized pathogens. </w:delText>
        </w:r>
        <w:r w:rsidRPr="00434CF6" w:rsidDel="00E20918">
          <w:rPr>
            <w:rFonts w:ascii="Arial" w:hAnsi="Arial"/>
            <w:i/>
            <w:color w:val="000000"/>
            <w:sz w:val="18"/>
            <w:szCs w:val="18"/>
          </w:rPr>
          <w:delText>Cellular microbiology</w:delText>
        </w:r>
        <w:r w:rsidRPr="00434CF6" w:rsidDel="00E20918">
          <w:rPr>
            <w:rFonts w:ascii="Arial" w:hAnsi="Arial"/>
            <w:color w:val="000000"/>
            <w:sz w:val="18"/>
            <w:szCs w:val="18"/>
          </w:rPr>
          <w:delText>, 10(11), pp.2312–25.</w:delText>
        </w:r>
      </w:del>
    </w:p>
    <w:p w14:paraId="001F0CC4" w14:textId="7006AD60" w:rsidR="0020061D" w:rsidRPr="00434CF6" w:rsidRDefault="00766C9B">
      <w:pPr>
        <w:spacing w:line="360" w:lineRule="auto"/>
        <w:ind w:left="480" w:hanging="480"/>
        <w:jc w:val="both"/>
        <w:rPr>
          <w:ins w:id="6021" w:author="Nelly Wagner" w:date="2017-01-22T11:38:00Z"/>
          <w:rFonts w:ascii="Arial" w:hAnsi="Arial"/>
          <w:color w:val="000000"/>
          <w:sz w:val="18"/>
          <w:szCs w:val="18"/>
        </w:rPr>
      </w:pPr>
      <w:r w:rsidRPr="00434CF6">
        <w:rPr>
          <w:rFonts w:ascii="Arial" w:hAnsi="Arial"/>
          <w:color w:val="000000"/>
          <w:sz w:val="18"/>
          <w:szCs w:val="18"/>
        </w:rPr>
        <w:t>Prajsnar T</w:t>
      </w:r>
      <w:del w:id="6022" w:author="Nelly Wagner" w:date="2017-01-22T11:37:00Z">
        <w:r w:rsidRPr="00434CF6" w:rsidDel="00E20918">
          <w:rPr>
            <w:rFonts w:ascii="Arial" w:hAnsi="Arial"/>
            <w:color w:val="000000"/>
            <w:sz w:val="18"/>
            <w:szCs w:val="18"/>
          </w:rPr>
          <w:delText>.</w:delText>
        </w:r>
      </w:del>
      <w:r w:rsidRPr="00434CF6">
        <w:rPr>
          <w:rFonts w:ascii="Arial" w:hAnsi="Arial"/>
          <w:color w:val="000000"/>
          <w:sz w:val="18"/>
          <w:szCs w:val="18"/>
        </w:rPr>
        <w:t>K</w:t>
      </w:r>
      <w:ins w:id="6023" w:author="Nelly Wagner" w:date="2017-01-22T11:37:00Z">
        <w:r w:rsidR="00E20918" w:rsidRPr="00434CF6">
          <w:rPr>
            <w:rFonts w:ascii="Arial" w:hAnsi="Arial"/>
            <w:color w:val="000000"/>
            <w:sz w:val="18"/>
            <w:szCs w:val="18"/>
          </w:rPr>
          <w:t xml:space="preserve">. </w:t>
        </w:r>
      </w:ins>
      <w:del w:id="6024" w:author="Nelly Wagner" w:date="2017-01-22T11:37:00Z">
        <w:r w:rsidRPr="00434CF6" w:rsidDel="00E20918">
          <w:rPr>
            <w:rFonts w:ascii="Arial" w:hAnsi="Arial"/>
            <w:color w:val="000000"/>
            <w:sz w:val="18"/>
            <w:szCs w:val="18"/>
          </w:rPr>
          <w:delText xml:space="preserve">. (2009) </w:delText>
        </w:r>
      </w:del>
      <w:r w:rsidRPr="00434CF6">
        <w:rPr>
          <w:rFonts w:ascii="Arial" w:hAnsi="Arial"/>
          <w:color w:val="000000"/>
          <w:sz w:val="18"/>
          <w:szCs w:val="18"/>
        </w:rPr>
        <w:t xml:space="preserve">Development, characterisation and validation of a novel model of </w:t>
      </w:r>
      <w:r w:rsidRPr="00434CF6">
        <w:rPr>
          <w:rFonts w:ascii="Arial" w:hAnsi="Arial"/>
          <w:i/>
          <w:iCs/>
          <w:color w:val="000000"/>
          <w:sz w:val="18"/>
          <w:szCs w:val="18"/>
        </w:rPr>
        <w:t>Staphylococcus aureus</w:t>
      </w:r>
      <w:r w:rsidRPr="00434CF6">
        <w:rPr>
          <w:rFonts w:ascii="Arial" w:hAnsi="Arial"/>
          <w:color w:val="000000"/>
          <w:sz w:val="18"/>
          <w:szCs w:val="18"/>
        </w:rPr>
        <w:t xml:space="preserve"> infection in zebrafish embryos. PhD thesis, University of Sheffield.</w:t>
      </w:r>
      <w:ins w:id="6025" w:author="Nelly Wagner" w:date="2017-01-22T11:37:00Z">
        <w:r w:rsidR="00E20918" w:rsidRPr="00434CF6">
          <w:rPr>
            <w:rFonts w:ascii="Arial" w:hAnsi="Arial"/>
            <w:color w:val="000000"/>
            <w:sz w:val="18"/>
            <w:szCs w:val="18"/>
          </w:rPr>
          <w:t xml:space="preserve"> 2009</w:t>
        </w:r>
      </w:ins>
      <w:ins w:id="6026" w:author="Nelly Wagner" w:date="2017-01-22T11:38:00Z">
        <w:r w:rsidR="00E20918" w:rsidRPr="00434CF6">
          <w:rPr>
            <w:rFonts w:ascii="Arial" w:hAnsi="Arial"/>
            <w:color w:val="000000"/>
            <w:sz w:val="18"/>
            <w:szCs w:val="18"/>
          </w:rPr>
          <w:t>.</w:t>
        </w:r>
      </w:ins>
    </w:p>
    <w:p w14:paraId="4B361E1B" w14:textId="0C68F7D0" w:rsidR="00E20918" w:rsidRPr="00434CF6" w:rsidRDefault="00E20918">
      <w:pPr>
        <w:spacing w:line="360" w:lineRule="auto"/>
        <w:ind w:left="480" w:hanging="480"/>
        <w:jc w:val="both"/>
        <w:rPr>
          <w:ins w:id="6027" w:author="Nelly Wagner" w:date="2017-01-22T11:38:00Z"/>
          <w:rFonts w:ascii="Arial" w:hAnsi="Arial"/>
          <w:sz w:val="18"/>
          <w:szCs w:val="18"/>
          <w:rPrChange w:id="6028" w:author="Nelly Wagner" w:date="2017-01-22T13:16:00Z">
            <w:rPr>
              <w:ins w:id="6029" w:author="Nelly Wagner" w:date="2017-01-22T11:38:00Z"/>
            </w:rPr>
          </w:rPrChange>
        </w:rPr>
      </w:pPr>
      <w:ins w:id="6030" w:author="Nelly Wagner" w:date="2017-01-22T11:38:00Z">
        <w:r w:rsidRPr="00434CF6">
          <w:rPr>
            <w:rFonts w:ascii="Arial" w:hAnsi="Arial"/>
            <w:sz w:val="18"/>
            <w:szCs w:val="18"/>
            <w:rPrChange w:id="6031" w:author="Nelly Wagner" w:date="2017-01-22T13:16:00Z">
              <w:rPr/>
            </w:rPrChange>
          </w:rPr>
          <w:t xml:space="preserve">Prajsnar TK, Hamilton R, Garcia-Lara J, McVicker G, Williams A, Boots M, et al. A privileged intraphagocyte niche is responsible for disseminated infection of </w:t>
        </w:r>
        <w:r w:rsidRPr="00434CF6">
          <w:rPr>
            <w:rFonts w:ascii="Arial" w:hAnsi="Arial"/>
            <w:i/>
            <w:sz w:val="18"/>
            <w:szCs w:val="18"/>
            <w:rPrChange w:id="6032" w:author="Nelly Wagner" w:date="2017-01-22T13:16:00Z">
              <w:rPr/>
            </w:rPrChange>
          </w:rPr>
          <w:t>Staphylococcus aureus</w:t>
        </w:r>
        <w:r w:rsidRPr="00434CF6">
          <w:rPr>
            <w:rFonts w:ascii="Arial" w:hAnsi="Arial"/>
            <w:sz w:val="18"/>
            <w:szCs w:val="18"/>
            <w:rPrChange w:id="6033" w:author="Nelly Wagner" w:date="2017-01-22T13:16:00Z">
              <w:rPr/>
            </w:rPrChange>
          </w:rPr>
          <w:t xml:space="preserve"> in a zebrafish model. </w:t>
        </w:r>
        <w:r w:rsidRPr="00434CF6">
          <w:rPr>
            <w:rFonts w:ascii="Arial" w:hAnsi="Arial"/>
            <w:i/>
            <w:sz w:val="18"/>
            <w:szCs w:val="18"/>
            <w:rPrChange w:id="6034" w:author="Nelly Wagner" w:date="2017-01-22T13:16:00Z">
              <w:rPr/>
            </w:rPrChange>
          </w:rPr>
          <w:t>Cellular Microbiology</w:t>
        </w:r>
        <w:r w:rsidRPr="00434CF6">
          <w:rPr>
            <w:rFonts w:ascii="Arial" w:hAnsi="Arial"/>
            <w:sz w:val="18"/>
            <w:szCs w:val="18"/>
            <w:rPrChange w:id="6035" w:author="Nelly Wagner" w:date="2017-01-22T13:16:00Z">
              <w:rPr/>
            </w:rPrChange>
          </w:rPr>
          <w:t>. 2012 Jun 13;14(10)</w:t>
        </w:r>
      </w:ins>
      <w:ins w:id="6036" w:author="Nelly Wagner" w:date="2017-01-22T14:13:00Z">
        <w:r w:rsidR="001838CE">
          <w:rPr>
            <w:rFonts w:ascii="Arial" w:hAnsi="Arial"/>
            <w:sz w:val="18"/>
            <w:szCs w:val="18"/>
          </w:rPr>
          <w:t>:1600-19</w:t>
        </w:r>
      </w:ins>
      <w:ins w:id="6037" w:author="Nelly Wagner" w:date="2017-01-22T11:38:00Z">
        <w:r w:rsidRPr="00434CF6">
          <w:rPr>
            <w:rFonts w:ascii="Arial" w:hAnsi="Arial"/>
            <w:sz w:val="18"/>
            <w:szCs w:val="18"/>
            <w:rPrChange w:id="6038" w:author="Nelly Wagner" w:date="2017-01-22T13:16:00Z">
              <w:rPr/>
            </w:rPrChange>
          </w:rPr>
          <w:t>.</w:t>
        </w:r>
      </w:ins>
    </w:p>
    <w:p w14:paraId="0BD1F6DA" w14:textId="7A8C0269" w:rsidR="00E20918" w:rsidRPr="00434CF6" w:rsidRDefault="00E20918">
      <w:pPr>
        <w:spacing w:line="360" w:lineRule="auto"/>
        <w:ind w:left="480" w:hanging="480"/>
        <w:jc w:val="both"/>
        <w:rPr>
          <w:ins w:id="6039" w:author="Nelly Wagner" w:date="2017-01-22T11:39:00Z"/>
          <w:rFonts w:ascii="Arial" w:hAnsi="Arial"/>
          <w:sz w:val="18"/>
          <w:szCs w:val="18"/>
          <w:rPrChange w:id="6040" w:author="Nelly Wagner" w:date="2017-01-22T13:16:00Z">
            <w:rPr>
              <w:ins w:id="6041" w:author="Nelly Wagner" w:date="2017-01-22T11:39:00Z"/>
            </w:rPr>
          </w:rPrChange>
        </w:rPr>
      </w:pPr>
      <w:ins w:id="6042" w:author="Nelly Wagner" w:date="2017-01-22T11:39:00Z">
        <w:r w:rsidRPr="00434CF6">
          <w:rPr>
            <w:rFonts w:ascii="Arial" w:hAnsi="Arial"/>
            <w:sz w:val="18"/>
            <w:szCs w:val="18"/>
            <w:rPrChange w:id="6043" w:author="Nelly Wagner" w:date="2017-01-22T13:16:00Z">
              <w:rPr/>
            </w:rPrChange>
          </w:rPr>
          <w:t xml:space="preserve">Prince LR, Graham KJ, Connolly J, Anwar S, Ridley R, Sabroe I, et al. </w:t>
        </w:r>
        <w:r w:rsidRPr="00434CF6">
          <w:rPr>
            <w:rFonts w:ascii="Arial" w:hAnsi="Arial"/>
            <w:i/>
            <w:sz w:val="18"/>
            <w:szCs w:val="18"/>
            <w:rPrChange w:id="6044" w:author="Nelly Wagner" w:date="2017-01-22T13:16:00Z">
              <w:rPr/>
            </w:rPrChange>
          </w:rPr>
          <w:t xml:space="preserve">Staphylococcus aureus </w:t>
        </w:r>
        <w:r w:rsidRPr="00434CF6">
          <w:rPr>
            <w:rFonts w:ascii="Arial" w:hAnsi="Arial"/>
            <w:sz w:val="18"/>
            <w:szCs w:val="18"/>
            <w:rPrChange w:id="6045" w:author="Nelly Wagner" w:date="2017-01-22T13:16:00Z">
              <w:rPr/>
            </w:rPrChange>
          </w:rPr>
          <w:t xml:space="preserve">induces eosinophil cell death mediated by α-hemolysin. </w:t>
        </w:r>
        <w:r w:rsidRPr="00434CF6">
          <w:rPr>
            <w:rFonts w:ascii="Arial" w:hAnsi="Arial"/>
            <w:i/>
            <w:sz w:val="18"/>
            <w:szCs w:val="18"/>
            <w:rPrChange w:id="6046" w:author="Nelly Wagner" w:date="2017-01-22T13:16:00Z">
              <w:rPr/>
            </w:rPrChange>
          </w:rPr>
          <w:t>PLoS One</w:t>
        </w:r>
        <w:r w:rsidRPr="00434CF6">
          <w:rPr>
            <w:rFonts w:ascii="Arial" w:hAnsi="Arial"/>
            <w:sz w:val="18"/>
            <w:szCs w:val="18"/>
            <w:rPrChange w:id="6047" w:author="Nelly Wagner" w:date="2017-01-22T13:16:00Z">
              <w:rPr/>
            </w:rPrChange>
          </w:rPr>
          <w:t>. 2012 Jan;7(2):e31506.</w:t>
        </w:r>
      </w:ins>
    </w:p>
    <w:p w14:paraId="68457991" w14:textId="217D5BE6" w:rsidR="00E20918" w:rsidRPr="00434CF6" w:rsidRDefault="00E20918">
      <w:pPr>
        <w:spacing w:line="360" w:lineRule="auto"/>
        <w:ind w:left="480" w:hanging="480"/>
        <w:jc w:val="both"/>
        <w:rPr>
          <w:ins w:id="6048" w:author="Nelly Wagner" w:date="2017-01-22T11:40:00Z"/>
          <w:rFonts w:ascii="Arial" w:hAnsi="Arial"/>
          <w:sz w:val="18"/>
          <w:szCs w:val="18"/>
          <w:rPrChange w:id="6049" w:author="Nelly Wagner" w:date="2017-01-22T13:16:00Z">
            <w:rPr>
              <w:ins w:id="6050" w:author="Nelly Wagner" w:date="2017-01-22T11:40:00Z"/>
            </w:rPr>
          </w:rPrChange>
        </w:rPr>
      </w:pPr>
      <w:ins w:id="6051" w:author="Nelly Wagner" w:date="2017-01-22T11:39:00Z">
        <w:r w:rsidRPr="00434CF6">
          <w:rPr>
            <w:rFonts w:ascii="Arial" w:hAnsi="Arial"/>
            <w:sz w:val="18"/>
            <w:szCs w:val="18"/>
            <w:rPrChange w:id="6052" w:author="Nelly Wagner" w:date="2017-01-22T13:16:00Z">
              <w:rPr/>
            </w:rPrChange>
          </w:rPr>
          <w:t xml:space="preserve">Proctor RA, von Eiff C, Kahl BC, Becker K, McNamara P, Herrmann M, et al. Small colony variants: a pathogenic form of bacteria that facilitates persistent and recurrent infections. </w:t>
        </w:r>
        <w:r w:rsidRPr="00434CF6">
          <w:rPr>
            <w:rFonts w:ascii="Arial" w:hAnsi="Arial"/>
            <w:i/>
            <w:sz w:val="18"/>
            <w:szCs w:val="18"/>
            <w:rPrChange w:id="6053" w:author="Nelly Wagner" w:date="2017-01-22T13:16:00Z">
              <w:rPr/>
            </w:rPrChange>
          </w:rPr>
          <w:t>Nature Reviews Microbiology</w:t>
        </w:r>
        <w:r w:rsidRPr="00434CF6">
          <w:rPr>
            <w:rFonts w:ascii="Arial" w:hAnsi="Arial"/>
            <w:sz w:val="18"/>
            <w:szCs w:val="18"/>
            <w:rPrChange w:id="6054" w:author="Nelly Wagner" w:date="2017-01-22T13:16:00Z">
              <w:rPr/>
            </w:rPrChange>
          </w:rPr>
          <w:t>. 2006;4(1740–1526 (Print)):295–305.</w:t>
        </w:r>
      </w:ins>
    </w:p>
    <w:p w14:paraId="613B4C50" w14:textId="7330F51D" w:rsidR="00E20918" w:rsidRPr="00434CF6" w:rsidRDefault="0006764D">
      <w:pPr>
        <w:spacing w:line="360" w:lineRule="auto"/>
        <w:ind w:left="480" w:hanging="480"/>
        <w:jc w:val="both"/>
        <w:rPr>
          <w:ins w:id="6055" w:author="Nelly Wagner" w:date="2017-01-22T11:40:00Z"/>
          <w:rFonts w:ascii="Arial" w:hAnsi="Arial"/>
          <w:sz w:val="18"/>
          <w:szCs w:val="18"/>
          <w:rPrChange w:id="6056" w:author="Nelly Wagner" w:date="2017-01-22T13:16:00Z">
            <w:rPr>
              <w:ins w:id="6057" w:author="Nelly Wagner" w:date="2017-01-22T11:40:00Z"/>
            </w:rPr>
          </w:rPrChange>
        </w:rPr>
      </w:pPr>
      <w:ins w:id="6058" w:author="Nelly Wagner" w:date="2017-01-22T11:40:00Z">
        <w:r w:rsidRPr="00434CF6">
          <w:rPr>
            <w:rFonts w:ascii="Arial" w:hAnsi="Arial"/>
            <w:sz w:val="18"/>
            <w:szCs w:val="18"/>
            <w:rPrChange w:id="6059" w:author="Nelly Wagner" w:date="2017-01-22T13:16:00Z">
              <w:rPr/>
            </w:rPrChange>
          </w:rPr>
          <w:t>Proctor RA</w:t>
        </w:r>
        <w:r w:rsidR="00E20918" w:rsidRPr="00434CF6">
          <w:rPr>
            <w:rFonts w:ascii="Arial" w:hAnsi="Arial"/>
            <w:sz w:val="18"/>
            <w:szCs w:val="18"/>
            <w:rPrChange w:id="6060" w:author="Nelly Wagner" w:date="2017-01-22T13:16:00Z">
              <w:rPr/>
            </w:rPrChange>
          </w:rPr>
          <w:t xml:space="preserve">. Challenges for a universal </w:t>
        </w:r>
        <w:r w:rsidR="00E20918" w:rsidRPr="00434CF6">
          <w:rPr>
            <w:rFonts w:ascii="Arial" w:hAnsi="Arial"/>
            <w:i/>
            <w:sz w:val="18"/>
            <w:szCs w:val="18"/>
            <w:rPrChange w:id="6061" w:author="Nelly Wagner" w:date="2017-01-22T13:16:00Z">
              <w:rPr/>
            </w:rPrChange>
          </w:rPr>
          <w:t>Staphylococcus aureus</w:t>
        </w:r>
        <w:r w:rsidR="00E20918" w:rsidRPr="00434CF6">
          <w:rPr>
            <w:rFonts w:ascii="Arial" w:hAnsi="Arial"/>
            <w:sz w:val="18"/>
            <w:szCs w:val="18"/>
            <w:rPrChange w:id="6062" w:author="Nelly Wagner" w:date="2017-01-22T13:16:00Z">
              <w:rPr/>
            </w:rPrChange>
          </w:rPr>
          <w:t xml:space="preserve"> vaccine. </w:t>
        </w:r>
        <w:r w:rsidR="00E20918" w:rsidRPr="00434CF6">
          <w:rPr>
            <w:rFonts w:ascii="Arial" w:hAnsi="Arial"/>
            <w:i/>
            <w:sz w:val="18"/>
            <w:szCs w:val="18"/>
            <w:rPrChange w:id="6063" w:author="Nelly Wagner" w:date="2017-01-22T13:16:00Z">
              <w:rPr/>
            </w:rPrChange>
          </w:rPr>
          <w:t>Clinical Infectious Diseases</w:t>
        </w:r>
        <w:r w:rsidR="00E20918" w:rsidRPr="00434CF6">
          <w:rPr>
            <w:rFonts w:ascii="Arial" w:hAnsi="Arial"/>
            <w:sz w:val="18"/>
            <w:szCs w:val="18"/>
            <w:rPrChange w:id="6064" w:author="Nelly Wagner" w:date="2017-01-22T13:16:00Z">
              <w:rPr/>
            </w:rPrChange>
          </w:rPr>
          <w:t>. 2012 Apr;54(8):1179–86.</w:t>
        </w:r>
      </w:ins>
    </w:p>
    <w:p w14:paraId="17EBDF86" w14:textId="1479318C" w:rsidR="00E20918" w:rsidRPr="00434CF6" w:rsidRDefault="00E20918">
      <w:pPr>
        <w:spacing w:line="360" w:lineRule="auto"/>
        <w:ind w:left="480" w:hanging="480"/>
        <w:jc w:val="both"/>
        <w:rPr>
          <w:ins w:id="6065" w:author="Nelly Wagner" w:date="2017-01-22T11:41:00Z"/>
          <w:rFonts w:ascii="Arial" w:hAnsi="Arial"/>
          <w:sz w:val="18"/>
          <w:szCs w:val="18"/>
          <w:rPrChange w:id="6066" w:author="Nelly Wagner" w:date="2017-01-22T13:16:00Z">
            <w:rPr>
              <w:ins w:id="6067" w:author="Nelly Wagner" w:date="2017-01-22T11:41:00Z"/>
            </w:rPr>
          </w:rPrChange>
        </w:rPr>
      </w:pPr>
      <w:ins w:id="6068" w:author="Nelly Wagner" w:date="2017-01-22T11:41:00Z">
        <w:r w:rsidRPr="00434CF6">
          <w:rPr>
            <w:rFonts w:ascii="Arial" w:hAnsi="Arial"/>
            <w:sz w:val="18"/>
            <w:szCs w:val="18"/>
            <w:rPrChange w:id="6069" w:author="Nelly Wagner" w:date="2017-01-22T13:16:00Z">
              <w:rPr/>
            </w:rPrChange>
          </w:rPr>
          <w:t xml:space="preserve">Prunier A, Malbruny B, Tande D, Picard B, Leclercq R. Clinical Isolates of </w:t>
        </w:r>
        <w:r w:rsidRPr="00434CF6">
          <w:rPr>
            <w:rFonts w:ascii="Arial" w:hAnsi="Arial"/>
            <w:i/>
            <w:sz w:val="18"/>
            <w:szCs w:val="18"/>
            <w:rPrChange w:id="6070" w:author="Nelly Wagner" w:date="2017-01-22T13:16:00Z">
              <w:rPr/>
            </w:rPrChange>
          </w:rPr>
          <w:t>Staphylococcus aureus</w:t>
        </w:r>
        <w:r w:rsidRPr="00434CF6">
          <w:rPr>
            <w:rFonts w:ascii="Arial" w:hAnsi="Arial"/>
            <w:sz w:val="18"/>
            <w:szCs w:val="18"/>
            <w:rPrChange w:id="6071" w:author="Nelly Wagner" w:date="2017-01-22T13:16:00Z">
              <w:rPr/>
            </w:rPrChange>
          </w:rPr>
          <w:t xml:space="preserve"> with Ribosomal Mutations Conferring Resistance to Macrolides. </w:t>
        </w:r>
        <w:r w:rsidRPr="00434CF6">
          <w:rPr>
            <w:rFonts w:ascii="Arial" w:hAnsi="Arial"/>
            <w:i/>
            <w:sz w:val="18"/>
            <w:szCs w:val="18"/>
            <w:rPrChange w:id="6072" w:author="Nelly Wagner" w:date="2017-01-22T13:16:00Z">
              <w:rPr/>
            </w:rPrChange>
          </w:rPr>
          <w:t>Antimicrobial Agents and Chemotherapy</w:t>
        </w:r>
        <w:r w:rsidRPr="00434CF6">
          <w:rPr>
            <w:rFonts w:ascii="Arial" w:hAnsi="Arial"/>
            <w:sz w:val="18"/>
            <w:szCs w:val="18"/>
            <w:rPrChange w:id="6073" w:author="Nelly Wagner" w:date="2017-01-22T13:16:00Z">
              <w:rPr/>
            </w:rPrChange>
          </w:rPr>
          <w:t>. 2002;46(9):3054–6.</w:t>
        </w:r>
      </w:ins>
    </w:p>
    <w:p w14:paraId="086E84EE" w14:textId="77944362" w:rsidR="00E20918" w:rsidRPr="00434CF6" w:rsidRDefault="00E20918">
      <w:pPr>
        <w:spacing w:line="360" w:lineRule="auto"/>
        <w:ind w:left="480" w:hanging="480"/>
        <w:jc w:val="both"/>
        <w:rPr>
          <w:ins w:id="6074" w:author="Nelly Wagner" w:date="2017-01-22T11:41:00Z"/>
          <w:rFonts w:ascii="Arial" w:hAnsi="Arial"/>
          <w:sz w:val="18"/>
          <w:szCs w:val="18"/>
          <w:rPrChange w:id="6075" w:author="Nelly Wagner" w:date="2017-01-22T13:16:00Z">
            <w:rPr>
              <w:ins w:id="6076" w:author="Nelly Wagner" w:date="2017-01-22T11:41:00Z"/>
            </w:rPr>
          </w:rPrChange>
        </w:rPr>
      </w:pPr>
      <w:ins w:id="6077" w:author="Nelly Wagner" w:date="2017-01-22T11:41:00Z">
        <w:r w:rsidRPr="00434CF6">
          <w:rPr>
            <w:rFonts w:ascii="Arial" w:hAnsi="Arial"/>
            <w:sz w:val="18"/>
            <w:szCs w:val="18"/>
            <w:rPrChange w:id="6078" w:author="Nelly Wagner" w:date="2017-01-22T13:16:00Z">
              <w:rPr/>
            </w:rPrChange>
          </w:rPr>
          <w:t xml:space="preserve">Purves J, Cockayne A, Moody PCE, Morrissey JA. Comparison of the regulation, metabolic functions, and roles in virulence of the glyceraldehyde-3-phosphate dehydrogenase homologues gapA and gapB in </w:t>
        </w:r>
        <w:r w:rsidRPr="00434CF6">
          <w:rPr>
            <w:rFonts w:ascii="Arial" w:hAnsi="Arial"/>
            <w:i/>
            <w:sz w:val="18"/>
            <w:szCs w:val="18"/>
            <w:rPrChange w:id="6079" w:author="Nelly Wagner" w:date="2017-01-22T13:16:00Z">
              <w:rPr/>
            </w:rPrChange>
          </w:rPr>
          <w:t>Staphylococcus aureus</w:t>
        </w:r>
        <w:r w:rsidRPr="00434CF6">
          <w:rPr>
            <w:rFonts w:ascii="Arial" w:hAnsi="Arial"/>
            <w:sz w:val="18"/>
            <w:szCs w:val="18"/>
            <w:rPrChange w:id="6080" w:author="Nelly Wagner" w:date="2017-01-22T13:16:00Z">
              <w:rPr/>
            </w:rPrChange>
          </w:rPr>
          <w:t>.</w:t>
        </w:r>
        <w:r w:rsidRPr="00434CF6">
          <w:rPr>
            <w:rFonts w:ascii="Arial" w:hAnsi="Arial"/>
            <w:i/>
            <w:sz w:val="18"/>
            <w:szCs w:val="18"/>
            <w:rPrChange w:id="6081" w:author="Nelly Wagner" w:date="2017-01-22T13:16:00Z">
              <w:rPr/>
            </w:rPrChange>
          </w:rPr>
          <w:t xml:space="preserve"> Infection and Immunity</w:t>
        </w:r>
        <w:r w:rsidRPr="00434CF6">
          <w:rPr>
            <w:rFonts w:ascii="Arial" w:hAnsi="Arial"/>
            <w:sz w:val="18"/>
            <w:szCs w:val="18"/>
            <w:rPrChange w:id="6082" w:author="Nelly Wagner" w:date="2017-01-22T13:16:00Z">
              <w:rPr/>
            </w:rPrChange>
          </w:rPr>
          <w:t>. 2010;78(12):5223–32.</w:t>
        </w:r>
      </w:ins>
    </w:p>
    <w:p w14:paraId="0DEA0469" w14:textId="71F0EBE0" w:rsidR="00E20918" w:rsidRDefault="00E20918">
      <w:pPr>
        <w:spacing w:line="360" w:lineRule="auto"/>
        <w:ind w:left="480" w:hanging="480"/>
        <w:jc w:val="both"/>
        <w:rPr>
          <w:ins w:id="6083" w:author="Nelly Wagner" w:date="2017-01-22T14:59:00Z"/>
          <w:rFonts w:ascii="Arial" w:hAnsi="Arial"/>
          <w:sz w:val="18"/>
          <w:szCs w:val="18"/>
        </w:rPr>
      </w:pPr>
      <w:ins w:id="6084" w:author="Nelly Wagner" w:date="2017-01-22T11:41:00Z">
        <w:r w:rsidRPr="00434CF6">
          <w:rPr>
            <w:rFonts w:ascii="Arial" w:hAnsi="Arial"/>
            <w:sz w:val="18"/>
            <w:szCs w:val="18"/>
            <w:rPrChange w:id="6085" w:author="Nelly Wagner" w:date="2017-01-22T13:16:00Z">
              <w:rPr/>
            </w:rPrChange>
          </w:rPr>
          <w:t xml:space="preserve">Qiu S, Lai L. Antibacterial properties of recombinant human non-pancreatic secretory phospholipase A2. </w:t>
        </w:r>
      </w:ins>
      <w:ins w:id="6086" w:author="Nelly Wagner" w:date="2017-01-22T11:42:00Z">
        <w:r w:rsidR="00BD4DF5" w:rsidRPr="008E76CC">
          <w:rPr>
            <w:rFonts w:ascii="Arial" w:hAnsi="Arial"/>
            <w:i/>
            <w:color w:val="000000"/>
            <w:sz w:val="18"/>
            <w:szCs w:val="18"/>
          </w:rPr>
          <w:t>Biochemical and Biophysical Research Communications</w:t>
        </w:r>
      </w:ins>
      <w:ins w:id="6087" w:author="Nelly Wagner" w:date="2017-01-22T11:41:00Z">
        <w:r w:rsidRPr="00434CF6">
          <w:rPr>
            <w:rFonts w:ascii="Arial" w:hAnsi="Arial"/>
            <w:sz w:val="18"/>
            <w:szCs w:val="18"/>
            <w:rPrChange w:id="6088" w:author="Nelly Wagner" w:date="2017-01-22T13:16:00Z">
              <w:rPr/>
            </w:rPrChange>
          </w:rPr>
          <w:t>. 2013;441(2):453–6.</w:t>
        </w:r>
      </w:ins>
    </w:p>
    <w:p w14:paraId="4295E8B6" w14:textId="58BB8E86" w:rsidR="009D0EB8" w:rsidRPr="009D0EB8" w:rsidRDefault="009D0EB8">
      <w:pPr>
        <w:spacing w:line="360" w:lineRule="auto"/>
        <w:ind w:left="480" w:hanging="480"/>
        <w:jc w:val="both"/>
        <w:rPr>
          <w:ins w:id="6089" w:author="Nelly Wagner" w:date="2017-01-22T11:42:00Z"/>
          <w:rFonts w:ascii="Arial" w:hAnsi="Arial"/>
          <w:sz w:val="14"/>
          <w:szCs w:val="18"/>
          <w:rPrChange w:id="6090" w:author="Nelly Wagner" w:date="2017-01-22T14:59:00Z">
            <w:rPr>
              <w:ins w:id="6091" w:author="Nelly Wagner" w:date="2017-01-22T11:42:00Z"/>
            </w:rPr>
          </w:rPrChange>
        </w:rPr>
      </w:pPr>
      <w:ins w:id="6092" w:author="Nelly Wagner" w:date="2017-01-22T14:59:00Z">
        <w:r w:rsidRPr="009D0EB8">
          <w:rPr>
            <w:rFonts w:ascii="Arial" w:hAnsi="Arial"/>
            <w:sz w:val="18"/>
            <w:rPrChange w:id="6093" w:author="Nelly Wagner" w:date="2017-01-22T14:59:00Z">
              <w:rPr/>
            </w:rPrChange>
          </w:rPr>
          <w:t xml:space="preserve">Radbruch A, Isaacs J. Animal models in infection and inflammation - Chance and necessity. </w:t>
        </w:r>
        <w:r w:rsidRPr="009D0EB8">
          <w:rPr>
            <w:rFonts w:ascii="Arial" w:hAnsi="Arial"/>
            <w:i/>
            <w:sz w:val="18"/>
            <w:rPrChange w:id="6094" w:author="Nelly Wagner" w:date="2017-01-22T14:59:00Z">
              <w:rPr/>
            </w:rPrChange>
          </w:rPr>
          <w:t>European Journal of Immunology</w:t>
        </w:r>
        <w:r w:rsidRPr="009D0EB8">
          <w:rPr>
            <w:rFonts w:ascii="Arial" w:hAnsi="Arial"/>
            <w:sz w:val="18"/>
            <w:rPrChange w:id="6095" w:author="Nelly Wagner" w:date="2017-01-22T14:59:00Z">
              <w:rPr/>
            </w:rPrChange>
          </w:rPr>
          <w:t>. 2009;39(8):1991–3.</w:t>
        </w:r>
      </w:ins>
    </w:p>
    <w:p w14:paraId="0DCE30ED" w14:textId="5352FCF0" w:rsidR="00BD4DF5" w:rsidRPr="00434CF6" w:rsidRDefault="00BD4DF5">
      <w:pPr>
        <w:spacing w:line="360" w:lineRule="auto"/>
        <w:ind w:left="480" w:hanging="480"/>
        <w:jc w:val="both"/>
        <w:rPr>
          <w:ins w:id="6096" w:author="Nelly Wagner" w:date="2017-01-22T11:42:00Z"/>
          <w:rFonts w:ascii="Arial" w:hAnsi="Arial"/>
          <w:sz w:val="18"/>
          <w:szCs w:val="18"/>
          <w:rPrChange w:id="6097" w:author="Nelly Wagner" w:date="2017-01-22T13:16:00Z">
            <w:rPr>
              <w:ins w:id="6098" w:author="Nelly Wagner" w:date="2017-01-22T11:42:00Z"/>
            </w:rPr>
          </w:rPrChange>
        </w:rPr>
      </w:pPr>
      <w:ins w:id="6099" w:author="Nelly Wagner" w:date="2017-01-22T11:42:00Z">
        <w:r w:rsidRPr="00434CF6">
          <w:rPr>
            <w:rFonts w:ascii="Arial" w:hAnsi="Arial"/>
            <w:sz w:val="18"/>
            <w:szCs w:val="18"/>
            <w:rPrChange w:id="6100" w:author="Nelly Wagner" w:date="2017-01-22T13:16:00Z">
              <w:rPr/>
            </w:rPrChange>
          </w:rPr>
          <w:lastRenderedPageBreak/>
          <w:t>Rajamuthiah R, Fuchs BB, Jayamani E, Kim Y, Larkins-Ford J, Conery A, et al. Whole animal automated platform for drug discover</w:t>
        </w:r>
        <w:r w:rsidR="0006764D" w:rsidRPr="00434CF6">
          <w:rPr>
            <w:rFonts w:ascii="Arial" w:hAnsi="Arial"/>
            <w:sz w:val="18"/>
            <w:szCs w:val="18"/>
            <w:rPrChange w:id="6101" w:author="Nelly Wagner" w:date="2017-01-22T13:16:00Z">
              <w:rPr/>
            </w:rPrChange>
          </w:rPr>
          <w:t xml:space="preserve">y against multi-drug resistant </w:t>
        </w:r>
        <w:r w:rsidR="0006764D" w:rsidRPr="00434CF6">
          <w:rPr>
            <w:rFonts w:ascii="Arial" w:hAnsi="Arial"/>
            <w:i/>
            <w:sz w:val="18"/>
            <w:szCs w:val="18"/>
            <w:rPrChange w:id="6102" w:author="Nelly Wagner" w:date="2017-01-22T13:16:00Z">
              <w:rPr/>
            </w:rPrChange>
          </w:rPr>
          <w:t>S</w:t>
        </w:r>
        <w:r w:rsidRPr="00434CF6">
          <w:rPr>
            <w:rFonts w:ascii="Arial" w:hAnsi="Arial"/>
            <w:i/>
            <w:sz w:val="18"/>
            <w:szCs w:val="18"/>
            <w:rPrChange w:id="6103" w:author="Nelly Wagner" w:date="2017-01-22T13:16:00Z">
              <w:rPr/>
            </w:rPrChange>
          </w:rPr>
          <w:t>taphylococcus aureus</w:t>
        </w:r>
        <w:r w:rsidRPr="00434CF6">
          <w:rPr>
            <w:rFonts w:ascii="Arial" w:hAnsi="Arial"/>
            <w:sz w:val="18"/>
            <w:szCs w:val="18"/>
            <w:rPrChange w:id="6104" w:author="Nelly Wagner" w:date="2017-01-22T13:16:00Z">
              <w:rPr/>
            </w:rPrChange>
          </w:rPr>
          <w:t xml:space="preserve">. </w:t>
        </w:r>
        <w:r w:rsidRPr="00434CF6">
          <w:rPr>
            <w:rFonts w:ascii="Arial" w:hAnsi="Arial"/>
            <w:i/>
            <w:sz w:val="18"/>
            <w:szCs w:val="18"/>
            <w:rPrChange w:id="6105" w:author="Nelly Wagner" w:date="2017-01-22T13:16:00Z">
              <w:rPr/>
            </w:rPrChange>
          </w:rPr>
          <w:t>PLoS One</w:t>
        </w:r>
        <w:r w:rsidRPr="00434CF6">
          <w:rPr>
            <w:rFonts w:ascii="Arial" w:hAnsi="Arial"/>
            <w:sz w:val="18"/>
            <w:szCs w:val="18"/>
            <w:rPrChange w:id="6106" w:author="Nelly Wagner" w:date="2017-01-22T13:16:00Z">
              <w:rPr/>
            </w:rPrChange>
          </w:rPr>
          <w:t>. 2014;9(2):1–11.</w:t>
        </w:r>
      </w:ins>
    </w:p>
    <w:p w14:paraId="07896299" w14:textId="536A0150" w:rsidR="00BD4DF5" w:rsidRPr="00434CF6" w:rsidRDefault="00BD4DF5">
      <w:pPr>
        <w:spacing w:line="360" w:lineRule="auto"/>
        <w:ind w:left="480" w:hanging="480"/>
        <w:jc w:val="both"/>
        <w:rPr>
          <w:ins w:id="6107" w:author="Nelly Wagner" w:date="2017-01-22T11:43:00Z"/>
          <w:rFonts w:ascii="Arial" w:hAnsi="Arial"/>
          <w:sz w:val="18"/>
          <w:szCs w:val="18"/>
          <w:rPrChange w:id="6108" w:author="Nelly Wagner" w:date="2017-01-22T13:16:00Z">
            <w:rPr>
              <w:ins w:id="6109" w:author="Nelly Wagner" w:date="2017-01-22T11:43:00Z"/>
            </w:rPr>
          </w:rPrChange>
        </w:rPr>
      </w:pPr>
      <w:ins w:id="6110" w:author="Nelly Wagner" w:date="2017-01-22T11:42:00Z">
        <w:r w:rsidRPr="00434CF6">
          <w:rPr>
            <w:rFonts w:ascii="Arial" w:hAnsi="Arial"/>
            <w:sz w:val="18"/>
            <w:szCs w:val="18"/>
            <w:rPrChange w:id="6111" w:author="Nelly Wagner" w:date="2017-01-22T13:16:00Z">
              <w:rPr/>
            </w:rPrChange>
          </w:rPr>
          <w:t xml:space="preserve">Ramakrishnan L. Revisiting the role of the granuloma in tuberculosis. </w:t>
        </w:r>
        <w:r w:rsidRPr="00434CF6">
          <w:rPr>
            <w:rFonts w:ascii="Arial" w:hAnsi="Arial"/>
            <w:i/>
            <w:sz w:val="18"/>
            <w:szCs w:val="18"/>
            <w:rPrChange w:id="6112" w:author="Nelly Wagner" w:date="2017-01-22T13:16:00Z">
              <w:rPr/>
            </w:rPrChange>
          </w:rPr>
          <w:t>Nat</w:t>
        </w:r>
      </w:ins>
      <w:ins w:id="6113" w:author="Nelly Wagner" w:date="2017-01-22T11:43:00Z">
        <w:r w:rsidRPr="00434CF6">
          <w:rPr>
            <w:rFonts w:ascii="Arial" w:hAnsi="Arial"/>
            <w:i/>
            <w:sz w:val="18"/>
            <w:szCs w:val="18"/>
            <w:rPrChange w:id="6114" w:author="Nelly Wagner" w:date="2017-01-22T13:16:00Z">
              <w:rPr/>
            </w:rPrChange>
          </w:rPr>
          <w:t>ure</w:t>
        </w:r>
      </w:ins>
      <w:ins w:id="6115" w:author="Nelly Wagner" w:date="2017-01-22T11:42:00Z">
        <w:r w:rsidRPr="00434CF6">
          <w:rPr>
            <w:rFonts w:ascii="Arial" w:hAnsi="Arial"/>
            <w:i/>
            <w:sz w:val="18"/>
            <w:szCs w:val="18"/>
            <w:rPrChange w:id="6116" w:author="Nelly Wagner" w:date="2017-01-22T13:16:00Z">
              <w:rPr/>
            </w:rPrChange>
          </w:rPr>
          <w:t xml:space="preserve"> Rev</w:t>
        </w:r>
      </w:ins>
      <w:ins w:id="6117" w:author="Nelly Wagner" w:date="2017-01-22T11:43:00Z">
        <w:r w:rsidRPr="00434CF6">
          <w:rPr>
            <w:rFonts w:ascii="Arial" w:hAnsi="Arial"/>
            <w:i/>
            <w:sz w:val="18"/>
            <w:szCs w:val="18"/>
            <w:rPrChange w:id="6118" w:author="Nelly Wagner" w:date="2017-01-22T13:16:00Z">
              <w:rPr/>
            </w:rPrChange>
          </w:rPr>
          <w:t>iews</w:t>
        </w:r>
      </w:ins>
      <w:ins w:id="6119" w:author="Nelly Wagner" w:date="2017-01-22T11:42:00Z">
        <w:r w:rsidRPr="00434CF6">
          <w:rPr>
            <w:rFonts w:ascii="Arial" w:hAnsi="Arial"/>
            <w:i/>
            <w:sz w:val="18"/>
            <w:szCs w:val="18"/>
            <w:rPrChange w:id="6120" w:author="Nelly Wagner" w:date="2017-01-22T13:16:00Z">
              <w:rPr/>
            </w:rPrChange>
          </w:rPr>
          <w:t xml:space="preserve"> Immunol</w:t>
        </w:r>
      </w:ins>
      <w:ins w:id="6121" w:author="Nelly Wagner" w:date="2017-01-22T11:43:00Z">
        <w:r w:rsidRPr="00434CF6">
          <w:rPr>
            <w:rFonts w:ascii="Arial" w:hAnsi="Arial"/>
            <w:i/>
            <w:sz w:val="18"/>
            <w:szCs w:val="18"/>
            <w:rPrChange w:id="6122" w:author="Nelly Wagner" w:date="2017-01-22T13:16:00Z">
              <w:rPr/>
            </w:rPrChange>
          </w:rPr>
          <w:t>ogy</w:t>
        </w:r>
      </w:ins>
      <w:ins w:id="6123" w:author="Nelly Wagner" w:date="2017-01-22T11:42:00Z">
        <w:r w:rsidRPr="00434CF6">
          <w:rPr>
            <w:rFonts w:ascii="Arial" w:hAnsi="Arial"/>
            <w:sz w:val="18"/>
            <w:szCs w:val="18"/>
            <w:rPrChange w:id="6124" w:author="Nelly Wagner" w:date="2017-01-22T13:16:00Z">
              <w:rPr/>
            </w:rPrChange>
          </w:rPr>
          <w:t>. 2012;12(5):352–66.</w:t>
        </w:r>
      </w:ins>
    </w:p>
    <w:p w14:paraId="24C1492F" w14:textId="7C4694CA" w:rsidR="00BD4DF5" w:rsidRPr="00434CF6" w:rsidRDefault="00BD4DF5">
      <w:pPr>
        <w:spacing w:line="360" w:lineRule="auto"/>
        <w:ind w:left="480" w:hanging="480"/>
        <w:jc w:val="both"/>
        <w:rPr>
          <w:ins w:id="6125" w:author="Nelly Wagner" w:date="2017-01-22T11:43:00Z"/>
          <w:rFonts w:ascii="Arial" w:hAnsi="Arial"/>
          <w:sz w:val="18"/>
          <w:szCs w:val="18"/>
          <w:rPrChange w:id="6126" w:author="Nelly Wagner" w:date="2017-01-22T13:16:00Z">
            <w:rPr>
              <w:ins w:id="6127" w:author="Nelly Wagner" w:date="2017-01-22T11:43:00Z"/>
            </w:rPr>
          </w:rPrChange>
        </w:rPr>
      </w:pPr>
      <w:ins w:id="6128" w:author="Nelly Wagner" w:date="2017-01-22T11:43:00Z">
        <w:r w:rsidRPr="00434CF6">
          <w:rPr>
            <w:rFonts w:ascii="Arial" w:hAnsi="Arial"/>
            <w:sz w:val="18"/>
            <w:szCs w:val="18"/>
            <w:rPrChange w:id="6129" w:author="Nelly Wagner" w:date="2017-01-22T13:16:00Z">
              <w:rPr/>
            </w:rPrChange>
          </w:rPr>
          <w:t xml:space="preserve">Ramarao N, Nielsen-Leroux C, Lereclus D. The insect </w:t>
        </w:r>
        <w:r w:rsidRPr="00434CF6">
          <w:rPr>
            <w:rFonts w:ascii="Arial" w:hAnsi="Arial"/>
            <w:i/>
            <w:sz w:val="18"/>
            <w:szCs w:val="18"/>
            <w:rPrChange w:id="6130" w:author="Nelly Wagner" w:date="2017-01-22T13:16:00Z">
              <w:rPr/>
            </w:rPrChange>
          </w:rPr>
          <w:t>Galleria mellonella</w:t>
        </w:r>
        <w:r w:rsidRPr="00434CF6">
          <w:rPr>
            <w:rFonts w:ascii="Arial" w:hAnsi="Arial"/>
            <w:sz w:val="18"/>
            <w:szCs w:val="18"/>
            <w:rPrChange w:id="6131" w:author="Nelly Wagner" w:date="2017-01-22T13:16:00Z">
              <w:rPr/>
            </w:rPrChange>
          </w:rPr>
          <w:t xml:space="preserve"> as a powerful infection model to investigate bacterial pathogenesis. </w:t>
        </w:r>
        <w:r w:rsidRPr="008E76CC">
          <w:rPr>
            <w:rFonts w:ascii="Arial" w:hAnsi="Arial"/>
            <w:i/>
            <w:color w:val="000000"/>
            <w:sz w:val="18"/>
            <w:szCs w:val="18"/>
          </w:rPr>
          <w:t>Journal of Visualized E</w:t>
        </w:r>
        <w:r w:rsidRPr="00BA0DDA">
          <w:rPr>
            <w:rFonts w:ascii="Arial" w:hAnsi="Arial"/>
            <w:i/>
            <w:color w:val="000000"/>
            <w:sz w:val="18"/>
            <w:szCs w:val="18"/>
          </w:rPr>
          <w:t>xperiments : JoVE</w:t>
        </w:r>
        <w:r w:rsidRPr="00434CF6">
          <w:rPr>
            <w:rFonts w:ascii="Arial" w:hAnsi="Arial"/>
            <w:sz w:val="18"/>
            <w:szCs w:val="18"/>
            <w:rPrChange w:id="6132" w:author="Nelly Wagner" w:date="2017-01-22T13:16:00Z">
              <w:rPr/>
            </w:rPrChange>
          </w:rPr>
          <w:t>. 2012;(70):e4392.</w:t>
        </w:r>
      </w:ins>
    </w:p>
    <w:p w14:paraId="3AC70CCF" w14:textId="3BAB0E5B" w:rsidR="00BD4DF5" w:rsidRPr="00434CF6" w:rsidRDefault="00BD4DF5">
      <w:pPr>
        <w:spacing w:line="360" w:lineRule="auto"/>
        <w:ind w:left="480" w:hanging="480"/>
        <w:jc w:val="both"/>
        <w:rPr>
          <w:ins w:id="6133" w:author="Nelly Wagner" w:date="2017-01-22T11:44:00Z"/>
          <w:rFonts w:ascii="Arial" w:hAnsi="Arial"/>
          <w:sz w:val="18"/>
          <w:szCs w:val="18"/>
          <w:rPrChange w:id="6134" w:author="Nelly Wagner" w:date="2017-01-22T13:16:00Z">
            <w:rPr>
              <w:ins w:id="6135" w:author="Nelly Wagner" w:date="2017-01-22T11:44:00Z"/>
            </w:rPr>
          </w:rPrChange>
        </w:rPr>
      </w:pPr>
      <w:ins w:id="6136" w:author="Nelly Wagner" w:date="2017-01-22T11:44:00Z">
        <w:r w:rsidRPr="00434CF6">
          <w:rPr>
            <w:rFonts w:ascii="Arial" w:hAnsi="Arial"/>
            <w:sz w:val="18"/>
            <w:szCs w:val="18"/>
            <w:rPrChange w:id="6137" w:author="Nelly Wagner" w:date="2017-01-22T13:16:00Z">
              <w:rPr/>
            </w:rPrChange>
          </w:rPr>
          <w:t xml:space="preserve">Rennekamp AJ, Peterson RT. 15 years of zebrafish chemical screening. </w:t>
        </w:r>
        <w:r w:rsidRPr="008E76CC">
          <w:rPr>
            <w:rFonts w:ascii="Arial" w:hAnsi="Arial"/>
            <w:i/>
            <w:color w:val="000000"/>
            <w:sz w:val="18"/>
            <w:szCs w:val="18"/>
          </w:rPr>
          <w:t>Current Opinion in Chemical Biology</w:t>
        </w:r>
        <w:r w:rsidRPr="00434CF6">
          <w:rPr>
            <w:rFonts w:ascii="Arial" w:hAnsi="Arial"/>
            <w:sz w:val="18"/>
            <w:szCs w:val="18"/>
            <w:rPrChange w:id="6138" w:author="Nelly Wagner" w:date="2017-01-22T13:16:00Z">
              <w:rPr/>
            </w:rPrChange>
          </w:rPr>
          <w:t>. 2015 Feb;24:58–70.</w:t>
        </w:r>
      </w:ins>
    </w:p>
    <w:p w14:paraId="2C529CF1" w14:textId="5979F97C" w:rsidR="00BD4DF5" w:rsidRPr="00434CF6" w:rsidRDefault="00BD4DF5">
      <w:pPr>
        <w:spacing w:line="360" w:lineRule="auto"/>
        <w:ind w:left="480" w:hanging="480"/>
        <w:jc w:val="both"/>
        <w:rPr>
          <w:ins w:id="6139" w:author="Nelly Wagner" w:date="2017-01-22T11:45:00Z"/>
          <w:rFonts w:ascii="Arial" w:hAnsi="Arial"/>
          <w:sz w:val="18"/>
          <w:szCs w:val="18"/>
          <w:rPrChange w:id="6140" w:author="Nelly Wagner" w:date="2017-01-22T13:16:00Z">
            <w:rPr>
              <w:ins w:id="6141" w:author="Nelly Wagner" w:date="2017-01-22T11:45:00Z"/>
            </w:rPr>
          </w:rPrChange>
        </w:rPr>
      </w:pPr>
      <w:ins w:id="6142" w:author="Nelly Wagner" w:date="2017-01-22T11:44:00Z">
        <w:r w:rsidRPr="00434CF6">
          <w:rPr>
            <w:rFonts w:ascii="Arial" w:hAnsi="Arial"/>
            <w:sz w:val="18"/>
            <w:szCs w:val="18"/>
            <w:rPrChange w:id="6143" w:author="Nelly Wagner" w:date="2017-01-22T13:16:00Z">
              <w:rPr/>
            </w:rPrChange>
          </w:rPr>
          <w:t xml:space="preserve">Renshaw SA, Loynes CA, Trushell DMI, Elworthy S, Ingham PW, Whyte MKB. A transgenic zebrafish model of neutrophilic inflammation. </w:t>
        </w:r>
        <w:r w:rsidRPr="00434CF6">
          <w:rPr>
            <w:rFonts w:ascii="Arial" w:hAnsi="Arial"/>
            <w:i/>
            <w:sz w:val="18"/>
            <w:szCs w:val="18"/>
            <w:rPrChange w:id="6144" w:author="Nelly Wagner" w:date="2017-01-22T13:16:00Z">
              <w:rPr/>
            </w:rPrChange>
          </w:rPr>
          <w:t>Blood</w:t>
        </w:r>
        <w:r w:rsidRPr="00434CF6">
          <w:rPr>
            <w:rFonts w:ascii="Arial" w:hAnsi="Arial"/>
            <w:sz w:val="18"/>
            <w:szCs w:val="18"/>
            <w:rPrChange w:id="6145" w:author="Nelly Wagner" w:date="2017-01-22T13:16:00Z">
              <w:rPr/>
            </w:rPrChange>
          </w:rPr>
          <w:t>. 2006 Dec 15;108(13):3976–8.</w:t>
        </w:r>
      </w:ins>
    </w:p>
    <w:p w14:paraId="3764EE74" w14:textId="654AAE2E" w:rsidR="00BD4DF5" w:rsidRPr="00434CF6" w:rsidRDefault="00BD4DF5">
      <w:pPr>
        <w:spacing w:line="360" w:lineRule="auto"/>
        <w:ind w:left="480" w:hanging="480"/>
        <w:jc w:val="both"/>
        <w:rPr>
          <w:ins w:id="6146" w:author="Nelly Wagner" w:date="2017-01-22T11:45:00Z"/>
          <w:rFonts w:ascii="Arial" w:hAnsi="Arial"/>
          <w:sz w:val="18"/>
          <w:szCs w:val="18"/>
          <w:rPrChange w:id="6147" w:author="Nelly Wagner" w:date="2017-01-22T13:16:00Z">
            <w:rPr>
              <w:ins w:id="6148" w:author="Nelly Wagner" w:date="2017-01-22T11:45:00Z"/>
            </w:rPr>
          </w:rPrChange>
        </w:rPr>
      </w:pPr>
      <w:ins w:id="6149" w:author="Nelly Wagner" w:date="2017-01-22T11:45:00Z">
        <w:r w:rsidRPr="00434CF6">
          <w:rPr>
            <w:rFonts w:ascii="Arial" w:hAnsi="Arial"/>
            <w:sz w:val="18"/>
            <w:szCs w:val="18"/>
            <w:rPrChange w:id="6150" w:author="Nelly Wagner" w:date="2017-01-22T13:16:00Z">
              <w:rPr/>
            </w:rPrChange>
          </w:rPr>
          <w:t xml:space="preserve">Robinson KM, Choi SM, McHugh KJ, Mandalapu S, Enelow RI, Kolls JK, et al. Influenza A exacerbates </w:t>
        </w:r>
        <w:r w:rsidRPr="00434CF6">
          <w:rPr>
            <w:rFonts w:ascii="Arial" w:hAnsi="Arial"/>
            <w:i/>
            <w:sz w:val="18"/>
            <w:szCs w:val="18"/>
            <w:rPrChange w:id="6151" w:author="Nelly Wagner" w:date="2017-01-22T13:16:00Z">
              <w:rPr/>
            </w:rPrChange>
          </w:rPr>
          <w:t>Staphylococcus aureus</w:t>
        </w:r>
        <w:r w:rsidRPr="00434CF6">
          <w:rPr>
            <w:rFonts w:ascii="Arial" w:hAnsi="Arial"/>
            <w:sz w:val="18"/>
            <w:szCs w:val="18"/>
            <w:rPrChange w:id="6152" w:author="Nelly Wagner" w:date="2017-01-22T13:16:00Z">
              <w:rPr/>
            </w:rPrChange>
          </w:rPr>
          <w:t xml:space="preserve"> pneumonia by attenuating IL-1β production in mice. </w:t>
        </w:r>
        <w:r w:rsidRPr="00434CF6">
          <w:rPr>
            <w:rFonts w:ascii="Arial" w:hAnsi="Arial"/>
            <w:i/>
            <w:sz w:val="18"/>
            <w:szCs w:val="18"/>
            <w:rPrChange w:id="6153" w:author="Nelly Wagner" w:date="2017-01-22T13:16:00Z">
              <w:rPr/>
            </w:rPrChange>
          </w:rPr>
          <w:t>Journal of Immunology</w:t>
        </w:r>
        <w:r w:rsidRPr="00434CF6">
          <w:rPr>
            <w:rFonts w:ascii="Arial" w:hAnsi="Arial"/>
            <w:sz w:val="18"/>
            <w:szCs w:val="18"/>
            <w:rPrChange w:id="6154" w:author="Nelly Wagner" w:date="2017-01-22T13:16:00Z">
              <w:rPr/>
            </w:rPrChange>
          </w:rPr>
          <w:t>. 2013;191(10):5153–9.</w:t>
        </w:r>
      </w:ins>
    </w:p>
    <w:p w14:paraId="7D08FBE4" w14:textId="0BFE1A2B" w:rsidR="00BD4DF5" w:rsidRPr="00434CF6" w:rsidRDefault="00BD4DF5">
      <w:pPr>
        <w:spacing w:line="360" w:lineRule="auto"/>
        <w:ind w:left="480" w:hanging="480"/>
        <w:jc w:val="both"/>
        <w:rPr>
          <w:ins w:id="6155" w:author="Nelly Wagner" w:date="2017-01-22T11:46:00Z"/>
          <w:rFonts w:ascii="Arial" w:hAnsi="Arial"/>
          <w:sz w:val="18"/>
          <w:szCs w:val="18"/>
          <w:rPrChange w:id="6156" w:author="Nelly Wagner" w:date="2017-01-22T13:16:00Z">
            <w:rPr>
              <w:ins w:id="6157" w:author="Nelly Wagner" w:date="2017-01-22T11:46:00Z"/>
            </w:rPr>
          </w:rPrChange>
        </w:rPr>
      </w:pPr>
      <w:ins w:id="6158" w:author="Nelly Wagner" w:date="2017-01-22T11:45:00Z">
        <w:r w:rsidRPr="00434CF6">
          <w:rPr>
            <w:rFonts w:ascii="Arial" w:hAnsi="Arial"/>
            <w:sz w:val="18"/>
            <w:szCs w:val="18"/>
            <w:rPrChange w:id="6159" w:author="Nelly Wagner" w:date="2017-01-22T13:16:00Z">
              <w:rPr/>
            </w:rPrChange>
          </w:rPr>
          <w:t xml:space="preserve">Rooijakkers SH, Ruyken M, Roos A, Daha MR, Presanis JS, Sim RB, et al. Immune evasion by a staphylococcal complement inhibitor that acts on C3 convertases. </w:t>
        </w:r>
        <w:r w:rsidRPr="00434CF6">
          <w:rPr>
            <w:rFonts w:ascii="Arial" w:hAnsi="Arial"/>
            <w:i/>
            <w:sz w:val="18"/>
            <w:szCs w:val="18"/>
            <w:rPrChange w:id="6160" w:author="Nelly Wagner" w:date="2017-01-22T13:16:00Z">
              <w:rPr/>
            </w:rPrChange>
          </w:rPr>
          <w:t>Nat</w:t>
        </w:r>
      </w:ins>
      <w:ins w:id="6161" w:author="Nelly Wagner" w:date="2017-01-22T11:46:00Z">
        <w:r w:rsidRPr="00434CF6">
          <w:rPr>
            <w:rFonts w:ascii="Arial" w:hAnsi="Arial"/>
            <w:i/>
            <w:sz w:val="18"/>
            <w:szCs w:val="18"/>
            <w:rPrChange w:id="6162" w:author="Nelly Wagner" w:date="2017-01-22T13:16:00Z">
              <w:rPr/>
            </w:rPrChange>
          </w:rPr>
          <w:t>ure</w:t>
        </w:r>
      </w:ins>
      <w:ins w:id="6163" w:author="Nelly Wagner" w:date="2017-01-22T11:45:00Z">
        <w:r w:rsidRPr="00434CF6">
          <w:rPr>
            <w:rFonts w:ascii="Arial" w:hAnsi="Arial"/>
            <w:i/>
            <w:sz w:val="18"/>
            <w:szCs w:val="18"/>
            <w:rPrChange w:id="6164" w:author="Nelly Wagner" w:date="2017-01-22T13:16:00Z">
              <w:rPr/>
            </w:rPrChange>
          </w:rPr>
          <w:t xml:space="preserve"> Immunol</w:t>
        </w:r>
      </w:ins>
      <w:ins w:id="6165" w:author="Nelly Wagner" w:date="2017-01-22T11:46:00Z">
        <w:r w:rsidRPr="00434CF6">
          <w:rPr>
            <w:rFonts w:ascii="Arial" w:hAnsi="Arial"/>
            <w:i/>
            <w:sz w:val="18"/>
            <w:szCs w:val="18"/>
            <w:rPrChange w:id="6166" w:author="Nelly Wagner" w:date="2017-01-22T13:16:00Z">
              <w:rPr/>
            </w:rPrChange>
          </w:rPr>
          <w:t>ogy</w:t>
        </w:r>
      </w:ins>
      <w:ins w:id="6167" w:author="Nelly Wagner" w:date="2017-01-22T11:45:00Z">
        <w:r w:rsidRPr="00434CF6">
          <w:rPr>
            <w:rFonts w:ascii="Arial" w:hAnsi="Arial"/>
            <w:sz w:val="18"/>
            <w:szCs w:val="18"/>
            <w:rPrChange w:id="6168" w:author="Nelly Wagner" w:date="2017-01-22T13:16:00Z">
              <w:rPr/>
            </w:rPrChange>
          </w:rPr>
          <w:t>. 2005;6(1529–2908 (Print)):920–7.</w:t>
        </w:r>
      </w:ins>
    </w:p>
    <w:p w14:paraId="2E3E960D" w14:textId="0DA81129" w:rsidR="00BD4DF5" w:rsidRPr="00434CF6" w:rsidRDefault="00BD4DF5">
      <w:pPr>
        <w:spacing w:line="360" w:lineRule="auto"/>
        <w:ind w:left="480" w:hanging="480"/>
        <w:jc w:val="both"/>
        <w:rPr>
          <w:ins w:id="6169" w:author="Nelly Wagner" w:date="2017-01-22T11:46:00Z"/>
          <w:rFonts w:ascii="Arial" w:hAnsi="Arial"/>
          <w:sz w:val="18"/>
          <w:szCs w:val="18"/>
          <w:rPrChange w:id="6170" w:author="Nelly Wagner" w:date="2017-01-22T13:16:00Z">
            <w:rPr>
              <w:ins w:id="6171" w:author="Nelly Wagner" w:date="2017-01-22T11:46:00Z"/>
            </w:rPr>
          </w:rPrChange>
        </w:rPr>
      </w:pPr>
      <w:ins w:id="6172" w:author="Nelly Wagner" w:date="2017-01-22T11:46:00Z">
        <w:r w:rsidRPr="00434CF6">
          <w:rPr>
            <w:rFonts w:ascii="Arial" w:hAnsi="Arial"/>
            <w:sz w:val="18"/>
            <w:szCs w:val="18"/>
            <w:rPrChange w:id="6173" w:author="Nelly Wagner" w:date="2017-01-22T13:16:00Z">
              <w:rPr/>
            </w:rPrChange>
          </w:rPr>
          <w:t>Rougeot J, Zakrzewska A, Kanwal Z, Jansen HJ, Spaink HP, Meijer AH. RNA Sequencing of FACS-Sorted Immune Cell Populations from Zebrafish Infection Models to Identify Cell Specific Respo</w:t>
        </w:r>
        <w:r w:rsidR="0006764D" w:rsidRPr="00434CF6">
          <w:rPr>
            <w:rFonts w:ascii="Arial" w:hAnsi="Arial"/>
            <w:sz w:val="18"/>
            <w:szCs w:val="18"/>
            <w:rPrChange w:id="6174" w:author="Nelly Wagner" w:date="2017-01-22T13:16:00Z">
              <w:rPr/>
            </w:rPrChange>
          </w:rPr>
          <w:t>nses to Intracellular Pathogens</w:t>
        </w:r>
        <w:r w:rsidRPr="00434CF6">
          <w:rPr>
            <w:rFonts w:ascii="Arial" w:hAnsi="Arial"/>
            <w:sz w:val="18"/>
            <w:szCs w:val="18"/>
            <w:rPrChange w:id="6175" w:author="Nelly Wagner" w:date="2017-01-22T13:16:00Z">
              <w:rPr/>
            </w:rPrChange>
          </w:rPr>
          <w:t xml:space="preserve">. </w:t>
        </w:r>
        <w:r w:rsidRPr="00434CF6">
          <w:rPr>
            <w:rFonts w:ascii="Arial" w:hAnsi="Arial"/>
            <w:i/>
            <w:sz w:val="18"/>
            <w:szCs w:val="18"/>
            <w:rPrChange w:id="6176" w:author="Nelly Wagner" w:date="2017-01-22T13:16:00Z">
              <w:rPr/>
            </w:rPrChange>
          </w:rPr>
          <w:t>Methods in Molecular Biology</w:t>
        </w:r>
        <w:r w:rsidRPr="00434CF6">
          <w:rPr>
            <w:rFonts w:ascii="Arial" w:hAnsi="Arial"/>
            <w:sz w:val="18"/>
            <w:szCs w:val="18"/>
            <w:rPrChange w:id="6177" w:author="Nelly Wagner" w:date="2017-01-22T13:16:00Z">
              <w:rPr/>
            </w:rPrChange>
          </w:rPr>
          <w:t>. 2014. p. 261–74.</w:t>
        </w:r>
      </w:ins>
    </w:p>
    <w:p w14:paraId="64547DE6" w14:textId="26152007" w:rsidR="00BD4DF5" w:rsidRPr="00434CF6" w:rsidRDefault="00BD4DF5">
      <w:pPr>
        <w:spacing w:line="360" w:lineRule="auto"/>
        <w:ind w:left="480" w:hanging="480"/>
        <w:jc w:val="both"/>
        <w:rPr>
          <w:ins w:id="6178" w:author="Nelly Wagner" w:date="2017-01-22T11:47:00Z"/>
          <w:rFonts w:ascii="Arial" w:hAnsi="Arial"/>
          <w:sz w:val="18"/>
          <w:szCs w:val="18"/>
          <w:rPrChange w:id="6179" w:author="Nelly Wagner" w:date="2017-01-22T13:16:00Z">
            <w:rPr>
              <w:ins w:id="6180" w:author="Nelly Wagner" w:date="2017-01-22T11:47:00Z"/>
            </w:rPr>
          </w:rPrChange>
        </w:rPr>
      </w:pPr>
      <w:ins w:id="6181" w:author="Nelly Wagner" w:date="2017-01-22T11:46:00Z">
        <w:r w:rsidRPr="00434CF6">
          <w:rPr>
            <w:rFonts w:ascii="Arial" w:hAnsi="Arial"/>
            <w:sz w:val="18"/>
            <w:szCs w:val="18"/>
            <w:rPrChange w:id="6182" w:author="Nelly Wagner" w:date="2017-01-22T13:16:00Z">
              <w:rPr/>
            </w:rPrChange>
          </w:rPr>
          <w:t xml:space="preserve">Rousk J, Baath E, Brookes PC, Lauber CL, Lozupone CA, Caporaso JG, et al. Soil bacterial and fungal communities across a pH gradient in an arable soil. </w:t>
        </w:r>
        <w:r w:rsidRPr="00434CF6">
          <w:rPr>
            <w:rFonts w:ascii="Arial" w:hAnsi="Arial"/>
            <w:i/>
            <w:sz w:val="18"/>
            <w:szCs w:val="18"/>
            <w:rPrChange w:id="6183" w:author="Nelly Wagner" w:date="2017-01-22T13:16:00Z">
              <w:rPr/>
            </w:rPrChange>
          </w:rPr>
          <w:t>I</w:t>
        </w:r>
      </w:ins>
      <w:ins w:id="6184" w:author="Nelly Wagner" w:date="2017-01-22T11:47:00Z">
        <w:r w:rsidRPr="00434CF6">
          <w:rPr>
            <w:rFonts w:ascii="Arial" w:hAnsi="Arial"/>
            <w:i/>
            <w:sz w:val="18"/>
            <w:szCs w:val="18"/>
            <w:rPrChange w:id="6185" w:author="Nelly Wagner" w:date="2017-01-22T13:16:00Z">
              <w:rPr/>
            </w:rPrChange>
          </w:rPr>
          <w:t>SME</w:t>
        </w:r>
      </w:ins>
      <w:ins w:id="6186" w:author="Nelly Wagner" w:date="2017-01-22T11:46:00Z">
        <w:r w:rsidRPr="00434CF6">
          <w:rPr>
            <w:rFonts w:ascii="Arial" w:hAnsi="Arial"/>
            <w:i/>
            <w:sz w:val="18"/>
            <w:szCs w:val="18"/>
            <w:rPrChange w:id="6187" w:author="Nelly Wagner" w:date="2017-01-22T13:16:00Z">
              <w:rPr/>
            </w:rPrChange>
          </w:rPr>
          <w:t xml:space="preserve"> J</w:t>
        </w:r>
      </w:ins>
      <w:ins w:id="6188" w:author="Nelly Wagner" w:date="2017-01-22T11:47:00Z">
        <w:r w:rsidRPr="00434CF6">
          <w:rPr>
            <w:rFonts w:ascii="Arial" w:hAnsi="Arial"/>
            <w:i/>
            <w:sz w:val="18"/>
            <w:szCs w:val="18"/>
            <w:rPrChange w:id="6189" w:author="Nelly Wagner" w:date="2017-01-22T13:16:00Z">
              <w:rPr/>
            </w:rPrChange>
          </w:rPr>
          <w:t>ournal</w:t>
        </w:r>
      </w:ins>
      <w:ins w:id="6190" w:author="Nelly Wagner" w:date="2017-01-22T11:46:00Z">
        <w:r w:rsidRPr="00434CF6">
          <w:rPr>
            <w:rFonts w:ascii="Arial" w:hAnsi="Arial"/>
            <w:sz w:val="18"/>
            <w:szCs w:val="18"/>
            <w:rPrChange w:id="6191" w:author="Nelly Wagner" w:date="2017-01-22T13:16:00Z">
              <w:rPr/>
            </w:rPrChange>
          </w:rPr>
          <w:t>. 2010;4(10):1340–51.</w:t>
        </w:r>
      </w:ins>
    </w:p>
    <w:p w14:paraId="137A76BA" w14:textId="15AA888F" w:rsidR="00BD4DF5" w:rsidRPr="00434CF6" w:rsidRDefault="00BD4DF5">
      <w:pPr>
        <w:spacing w:line="360" w:lineRule="auto"/>
        <w:ind w:left="480" w:hanging="480"/>
        <w:jc w:val="both"/>
        <w:rPr>
          <w:ins w:id="6192" w:author="Nelly Wagner" w:date="2017-01-22T11:47:00Z"/>
          <w:rFonts w:ascii="Arial" w:hAnsi="Arial"/>
          <w:sz w:val="18"/>
          <w:szCs w:val="18"/>
          <w:rPrChange w:id="6193" w:author="Nelly Wagner" w:date="2017-01-22T13:16:00Z">
            <w:rPr>
              <w:ins w:id="6194" w:author="Nelly Wagner" w:date="2017-01-22T11:47:00Z"/>
            </w:rPr>
          </w:rPrChange>
        </w:rPr>
      </w:pPr>
      <w:ins w:id="6195" w:author="Nelly Wagner" w:date="2017-01-22T11:47:00Z">
        <w:r w:rsidRPr="00434CF6">
          <w:rPr>
            <w:rFonts w:ascii="Arial" w:hAnsi="Arial"/>
            <w:sz w:val="18"/>
            <w:szCs w:val="18"/>
            <w:rPrChange w:id="6196" w:author="Nelly Wagner" w:date="2017-01-22T13:16:00Z">
              <w:rPr/>
            </w:rPrChange>
          </w:rPr>
          <w:t xml:space="preserve">Roux D, Danilchanka O, Guillard T, Cattoir V, Aschard H, Fu Y, et al. Fitness cost of antibiotic susceptibility during bacterial infection. </w:t>
        </w:r>
        <w:r w:rsidRPr="008E76CC">
          <w:rPr>
            <w:rFonts w:ascii="Arial" w:hAnsi="Arial"/>
            <w:i/>
            <w:iCs/>
            <w:color w:val="000000"/>
            <w:sz w:val="18"/>
            <w:szCs w:val="18"/>
          </w:rPr>
          <w:t>Science Translational Medicine</w:t>
        </w:r>
        <w:r w:rsidRPr="00434CF6">
          <w:rPr>
            <w:rFonts w:ascii="Arial" w:hAnsi="Arial"/>
            <w:sz w:val="18"/>
            <w:szCs w:val="18"/>
            <w:rPrChange w:id="6197" w:author="Nelly Wagner" w:date="2017-01-22T13:16:00Z">
              <w:rPr/>
            </w:rPrChange>
          </w:rPr>
          <w:t>. 2015;7(297):1–12.</w:t>
        </w:r>
      </w:ins>
    </w:p>
    <w:p w14:paraId="4A45A5BF" w14:textId="7355EB84" w:rsidR="00BD4DF5" w:rsidRPr="00434CF6" w:rsidRDefault="00BD4DF5">
      <w:pPr>
        <w:spacing w:line="360" w:lineRule="auto"/>
        <w:ind w:left="480" w:hanging="480"/>
        <w:jc w:val="both"/>
        <w:rPr>
          <w:ins w:id="6198" w:author="Nelly Wagner" w:date="2017-01-22T11:48:00Z"/>
          <w:rFonts w:ascii="Arial" w:hAnsi="Arial"/>
          <w:sz w:val="18"/>
          <w:szCs w:val="18"/>
          <w:rPrChange w:id="6199" w:author="Nelly Wagner" w:date="2017-01-22T13:16:00Z">
            <w:rPr>
              <w:ins w:id="6200" w:author="Nelly Wagner" w:date="2017-01-22T11:48:00Z"/>
            </w:rPr>
          </w:rPrChange>
        </w:rPr>
      </w:pPr>
      <w:ins w:id="6201" w:author="Nelly Wagner" w:date="2017-01-22T11:48:00Z">
        <w:r w:rsidRPr="00434CF6">
          <w:rPr>
            <w:rFonts w:ascii="Arial" w:hAnsi="Arial"/>
            <w:sz w:val="18"/>
            <w:szCs w:val="18"/>
            <w:rPrChange w:id="6202" w:author="Nelly Wagner" w:date="2017-01-22T13:16:00Z">
              <w:rPr/>
            </w:rPrChange>
          </w:rPr>
          <w:t xml:space="preserve">Santos SS, Carmo AM, Brunialti MKC, Machado FR, Azevedo LC, Assunção M, et al. Modulation of monocytes in septic patients: preserved phagocytic activity, increased ROS and NO generation, and decreased production of inflammatory cytokines. </w:t>
        </w:r>
        <w:r w:rsidRPr="00434CF6">
          <w:rPr>
            <w:rFonts w:ascii="Arial" w:hAnsi="Arial"/>
            <w:i/>
            <w:sz w:val="18"/>
            <w:szCs w:val="18"/>
            <w:rPrChange w:id="6203" w:author="Nelly Wagner" w:date="2017-01-22T13:16:00Z">
              <w:rPr/>
            </w:rPrChange>
          </w:rPr>
          <w:t>Intensive Care Medicine Experimental</w:t>
        </w:r>
      </w:ins>
      <w:ins w:id="6204" w:author="Nelly Wagner" w:date="2017-01-22T12:39:00Z">
        <w:r w:rsidR="0006764D" w:rsidRPr="00434CF6">
          <w:rPr>
            <w:rFonts w:ascii="Arial" w:hAnsi="Arial"/>
            <w:sz w:val="18"/>
            <w:szCs w:val="18"/>
            <w:rPrChange w:id="6205" w:author="Nelly Wagner" w:date="2017-01-22T13:16:00Z">
              <w:rPr/>
            </w:rPrChange>
          </w:rPr>
          <w:t>.</w:t>
        </w:r>
      </w:ins>
      <w:ins w:id="6206" w:author="Nelly Wagner" w:date="2017-01-22T11:48:00Z">
        <w:r w:rsidRPr="00434CF6">
          <w:rPr>
            <w:rFonts w:ascii="Arial" w:hAnsi="Arial"/>
            <w:sz w:val="18"/>
            <w:szCs w:val="18"/>
            <w:rPrChange w:id="6207" w:author="Nelly Wagner" w:date="2017-01-22T13:16:00Z">
              <w:rPr/>
            </w:rPrChange>
          </w:rPr>
          <w:t xml:space="preserve"> 2016;4(1):5.</w:t>
        </w:r>
      </w:ins>
    </w:p>
    <w:p w14:paraId="1D6C8E79" w14:textId="4550BF31" w:rsidR="00BD4DF5" w:rsidRPr="00434CF6" w:rsidRDefault="00BD4DF5">
      <w:pPr>
        <w:spacing w:line="360" w:lineRule="auto"/>
        <w:ind w:left="480" w:hanging="480"/>
        <w:jc w:val="both"/>
        <w:rPr>
          <w:ins w:id="6208" w:author="Nelly Wagner" w:date="2017-01-22T11:51:00Z"/>
          <w:rFonts w:ascii="Arial" w:hAnsi="Arial"/>
          <w:sz w:val="18"/>
          <w:szCs w:val="18"/>
          <w:rPrChange w:id="6209" w:author="Nelly Wagner" w:date="2017-01-22T13:16:00Z">
            <w:rPr>
              <w:ins w:id="6210" w:author="Nelly Wagner" w:date="2017-01-22T11:51:00Z"/>
            </w:rPr>
          </w:rPrChange>
        </w:rPr>
      </w:pPr>
      <w:ins w:id="6211" w:author="Nelly Wagner" w:date="2017-01-22T11:51:00Z">
        <w:r w:rsidRPr="00434CF6">
          <w:rPr>
            <w:rFonts w:ascii="Arial" w:hAnsi="Arial"/>
            <w:sz w:val="18"/>
            <w:szCs w:val="18"/>
            <w:rPrChange w:id="6212" w:author="Nelly Wagner" w:date="2017-01-22T13:16:00Z">
              <w:rPr/>
            </w:rPrChange>
          </w:rPr>
          <w:t xml:space="preserve">Sass V, Schneider T, Wilmes M, Körner C, Tossi A, Novikova N, et al. Human β-defensin 3 inhibits cell wall biosynthesis in staphylococci. </w:t>
        </w:r>
        <w:r w:rsidRPr="00434CF6">
          <w:rPr>
            <w:rFonts w:ascii="Arial" w:hAnsi="Arial"/>
            <w:i/>
            <w:sz w:val="18"/>
            <w:szCs w:val="18"/>
            <w:rPrChange w:id="6213" w:author="Nelly Wagner" w:date="2017-01-22T13:16:00Z">
              <w:rPr/>
            </w:rPrChange>
          </w:rPr>
          <w:t>Infection and Immunity</w:t>
        </w:r>
        <w:r w:rsidRPr="00434CF6">
          <w:rPr>
            <w:rFonts w:ascii="Arial" w:hAnsi="Arial"/>
            <w:sz w:val="18"/>
            <w:szCs w:val="18"/>
            <w:rPrChange w:id="6214" w:author="Nelly Wagner" w:date="2017-01-22T13:16:00Z">
              <w:rPr/>
            </w:rPrChange>
          </w:rPr>
          <w:t>. 2010;78(6):2793–800.</w:t>
        </w:r>
      </w:ins>
    </w:p>
    <w:p w14:paraId="45C3A0DA" w14:textId="6E04ECFF" w:rsidR="00BD4DF5" w:rsidRPr="00434CF6" w:rsidRDefault="00BD4DF5">
      <w:pPr>
        <w:spacing w:line="360" w:lineRule="auto"/>
        <w:ind w:left="480" w:hanging="480"/>
        <w:jc w:val="both"/>
        <w:rPr>
          <w:ins w:id="6215" w:author="Nelly Wagner" w:date="2017-01-22T11:52:00Z"/>
          <w:rFonts w:ascii="Arial" w:hAnsi="Arial"/>
          <w:sz w:val="18"/>
          <w:szCs w:val="18"/>
          <w:rPrChange w:id="6216" w:author="Nelly Wagner" w:date="2017-01-22T13:16:00Z">
            <w:rPr>
              <w:ins w:id="6217" w:author="Nelly Wagner" w:date="2017-01-22T11:52:00Z"/>
            </w:rPr>
          </w:rPrChange>
        </w:rPr>
      </w:pPr>
      <w:ins w:id="6218" w:author="Nelly Wagner" w:date="2017-01-22T11:52:00Z">
        <w:r w:rsidRPr="00434CF6">
          <w:rPr>
            <w:rFonts w:ascii="Arial" w:hAnsi="Arial"/>
            <w:sz w:val="18"/>
            <w:szCs w:val="18"/>
            <w:rPrChange w:id="6219" w:author="Nelly Wagner" w:date="2017-01-22T13:16:00Z">
              <w:rPr/>
            </w:rPrChange>
          </w:rPr>
          <w:t xml:space="preserve">Sayegh ET, Bloch O, Parsa AT. Complement anaphylatoxins as immune regulators in cancer. </w:t>
        </w:r>
        <w:r w:rsidRPr="00434CF6">
          <w:rPr>
            <w:rFonts w:ascii="Arial" w:hAnsi="Arial"/>
            <w:i/>
            <w:sz w:val="18"/>
            <w:szCs w:val="18"/>
            <w:rPrChange w:id="6220" w:author="Nelly Wagner" w:date="2017-01-22T13:16:00Z">
              <w:rPr/>
            </w:rPrChange>
          </w:rPr>
          <w:t>Cancer Medicine</w:t>
        </w:r>
        <w:r w:rsidRPr="00434CF6">
          <w:rPr>
            <w:rFonts w:ascii="Arial" w:hAnsi="Arial"/>
            <w:sz w:val="18"/>
            <w:szCs w:val="18"/>
            <w:rPrChange w:id="6221" w:author="Nelly Wagner" w:date="2017-01-22T13:16:00Z">
              <w:rPr/>
            </w:rPrChange>
          </w:rPr>
          <w:t>. 2014;3(4):747–58.</w:t>
        </w:r>
      </w:ins>
    </w:p>
    <w:p w14:paraId="4E04DBB0" w14:textId="4F51FDAC" w:rsidR="00BD4DF5" w:rsidRPr="00434CF6" w:rsidRDefault="00BD4DF5">
      <w:pPr>
        <w:spacing w:line="360" w:lineRule="auto"/>
        <w:ind w:left="480" w:hanging="480"/>
        <w:jc w:val="both"/>
        <w:rPr>
          <w:ins w:id="6222" w:author="Nelly Wagner" w:date="2017-01-22T11:53:00Z"/>
          <w:rFonts w:ascii="Arial" w:hAnsi="Arial"/>
          <w:sz w:val="18"/>
          <w:szCs w:val="18"/>
          <w:rPrChange w:id="6223" w:author="Nelly Wagner" w:date="2017-01-22T13:16:00Z">
            <w:rPr>
              <w:ins w:id="6224" w:author="Nelly Wagner" w:date="2017-01-22T11:53:00Z"/>
            </w:rPr>
          </w:rPrChange>
        </w:rPr>
      </w:pPr>
      <w:ins w:id="6225" w:author="Nelly Wagner" w:date="2017-01-22T11:52:00Z">
        <w:r w:rsidRPr="00434CF6">
          <w:rPr>
            <w:rFonts w:ascii="Arial" w:hAnsi="Arial"/>
            <w:sz w:val="18"/>
            <w:szCs w:val="18"/>
            <w:rPrChange w:id="6226" w:author="Nelly Wagner" w:date="2017-01-22T13:16:00Z">
              <w:rPr/>
            </w:rPrChange>
          </w:rPr>
          <w:t xml:space="preserve">Schwandner R, Dziarski R, Wesche H, Rothe M, Kirschning CJ. Peptidoglycan- and Lipoteichoic Acid-induced Cell Activation Is Mediated by Toll-like Receptor 2. </w:t>
        </w:r>
        <w:r w:rsidR="00B22296" w:rsidRPr="008E76CC">
          <w:rPr>
            <w:rFonts w:ascii="Arial" w:hAnsi="Arial"/>
            <w:i/>
            <w:color w:val="000000"/>
            <w:sz w:val="18"/>
            <w:szCs w:val="18"/>
          </w:rPr>
          <w:t>Journal of Biological Chemistry</w:t>
        </w:r>
        <w:r w:rsidRPr="00434CF6">
          <w:rPr>
            <w:rFonts w:ascii="Arial" w:hAnsi="Arial"/>
            <w:sz w:val="18"/>
            <w:szCs w:val="18"/>
            <w:rPrChange w:id="6227" w:author="Nelly Wagner" w:date="2017-01-22T13:16:00Z">
              <w:rPr/>
            </w:rPrChange>
          </w:rPr>
          <w:t>. 1999 Jun 18;274(25):17406–9.</w:t>
        </w:r>
      </w:ins>
    </w:p>
    <w:p w14:paraId="177D9E88" w14:textId="6C8E5534" w:rsidR="00B22296" w:rsidRPr="00434CF6" w:rsidRDefault="00B22296">
      <w:pPr>
        <w:spacing w:line="360" w:lineRule="auto"/>
        <w:ind w:left="480" w:hanging="480"/>
        <w:jc w:val="both"/>
        <w:rPr>
          <w:ins w:id="6228" w:author="Nelly Wagner" w:date="2017-01-22T11:53:00Z"/>
          <w:rFonts w:ascii="Arial" w:hAnsi="Arial"/>
          <w:sz w:val="18"/>
          <w:szCs w:val="18"/>
          <w:rPrChange w:id="6229" w:author="Nelly Wagner" w:date="2017-01-22T13:16:00Z">
            <w:rPr>
              <w:ins w:id="6230" w:author="Nelly Wagner" w:date="2017-01-22T11:53:00Z"/>
            </w:rPr>
          </w:rPrChange>
        </w:rPr>
      </w:pPr>
      <w:ins w:id="6231" w:author="Nelly Wagner" w:date="2017-01-22T11:53:00Z">
        <w:r w:rsidRPr="00434CF6">
          <w:rPr>
            <w:rFonts w:ascii="Arial" w:hAnsi="Arial"/>
            <w:sz w:val="18"/>
            <w:szCs w:val="18"/>
            <w:rPrChange w:id="6232" w:author="Nelly Wagner" w:date="2017-01-22T13:16:00Z">
              <w:rPr/>
            </w:rPrChange>
          </w:rPr>
          <w:t xml:space="preserve">Schwartz JT, Barker JH, Kaufman J, Fayram DC, McCracken JM, Allen L-AH. </w:t>
        </w:r>
        <w:r w:rsidRPr="00434CF6">
          <w:rPr>
            <w:rFonts w:ascii="Arial" w:hAnsi="Arial"/>
            <w:i/>
            <w:sz w:val="18"/>
            <w:szCs w:val="18"/>
            <w:rPrChange w:id="6233" w:author="Nelly Wagner" w:date="2017-01-22T13:16:00Z">
              <w:rPr/>
            </w:rPrChange>
          </w:rPr>
          <w:t xml:space="preserve">Francisella tularensis </w:t>
        </w:r>
        <w:r w:rsidRPr="00434CF6">
          <w:rPr>
            <w:rFonts w:ascii="Arial" w:hAnsi="Arial"/>
            <w:sz w:val="18"/>
            <w:szCs w:val="18"/>
            <w:rPrChange w:id="6234" w:author="Nelly Wagner" w:date="2017-01-22T13:16:00Z">
              <w:rPr/>
            </w:rPrChange>
          </w:rPr>
          <w:t xml:space="preserve">inhibits the intrinsic and extrinsic pathways to delay constitutive apoptosis and prolong human neutrophil lifespan. </w:t>
        </w:r>
        <w:r w:rsidR="0006764D" w:rsidRPr="008E76CC">
          <w:rPr>
            <w:rFonts w:ascii="Arial" w:hAnsi="Arial"/>
            <w:i/>
            <w:iCs/>
            <w:color w:val="000000"/>
            <w:sz w:val="18"/>
            <w:szCs w:val="18"/>
          </w:rPr>
          <w:t>The Journal o</w:t>
        </w:r>
        <w:r w:rsidRPr="00BA0DDA">
          <w:rPr>
            <w:rFonts w:ascii="Arial" w:hAnsi="Arial"/>
            <w:i/>
            <w:iCs/>
            <w:color w:val="000000"/>
            <w:sz w:val="18"/>
            <w:szCs w:val="18"/>
          </w:rPr>
          <w:t>f Immunology</w:t>
        </w:r>
        <w:r w:rsidR="0006764D" w:rsidRPr="00434CF6">
          <w:rPr>
            <w:rFonts w:ascii="Arial" w:hAnsi="Arial"/>
            <w:sz w:val="18"/>
            <w:szCs w:val="18"/>
            <w:rPrChange w:id="6235" w:author="Nelly Wagner" w:date="2017-01-22T13:16:00Z">
              <w:rPr/>
            </w:rPrChange>
          </w:rPr>
          <w:t>. 2012</w:t>
        </w:r>
        <w:r w:rsidRPr="00434CF6">
          <w:rPr>
            <w:rFonts w:ascii="Arial" w:hAnsi="Arial"/>
            <w:sz w:val="18"/>
            <w:szCs w:val="18"/>
            <w:rPrChange w:id="6236" w:author="Nelly Wagner" w:date="2017-01-22T13:16:00Z">
              <w:rPr/>
            </w:rPrChange>
          </w:rPr>
          <w:t>;188(7):3351–63.</w:t>
        </w:r>
      </w:ins>
    </w:p>
    <w:p w14:paraId="76DB55B2" w14:textId="4B746494" w:rsidR="00B22296" w:rsidRPr="008E76CC" w:rsidDel="00B22296" w:rsidRDefault="00B22296">
      <w:pPr>
        <w:spacing w:line="360" w:lineRule="auto"/>
        <w:ind w:left="480" w:hanging="480"/>
        <w:jc w:val="both"/>
        <w:rPr>
          <w:del w:id="6237" w:author="Nelly Wagner" w:date="2017-01-22T11:54:00Z"/>
          <w:rFonts w:ascii="Arial" w:hAnsi="Arial"/>
          <w:color w:val="000000"/>
          <w:sz w:val="18"/>
          <w:szCs w:val="18"/>
        </w:rPr>
      </w:pPr>
      <w:ins w:id="6238" w:author="Nelly Wagner" w:date="2017-01-22T11:53:00Z">
        <w:r w:rsidRPr="00434CF6">
          <w:rPr>
            <w:rFonts w:ascii="Arial" w:hAnsi="Arial"/>
            <w:sz w:val="18"/>
            <w:szCs w:val="18"/>
            <w:rPrChange w:id="6239" w:author="Nelly Wagner" w:date="2017-01-22T13:16:00Z">
              <w:rPr/>
            </w:rPrChange>
          </w:rPr>
          <w:t xml:space="preserve">Seppälä H, Skurnik M, Soini H, Roberts MC, Huovinen P. A novel erythromycin resistance methylase gene (ermTR) in </w:t>
        </w:r>
        <w:r w:rsidRPr="00434CF6">
          <w:rPr>
            <w:rFonts w:ascii="Arial" w:hAnsi="Arial"/>
            <w:i/>
            <w:sz w:val="18"/>
            <w:szCs w:val="18"/>
            <w:rPrChange w:id="6240" w:author="Nelly Wagner" w:date="2017-01-22T13:16:00Z">
              <w:rPr/>
            </w:rPrChange>
          </w:rPr>
          <w:t>Streptococcus pyogenes</w:t>
        </w:r>
        <w:r w:rsidRPr="00434CF6">
          <w:rPr>
            <w:rFonts w:ascii="Arial" w:hAnsi="Arial"/>
            <w:sz w:val="18"/>
            <w:szCs w:val="18"/>
            <w:rPrChange w:id="6241" w:author="Nelly Wagner" w:date="2017-01-22T13:16:00Z">
              <w:rPr/>
            </w:rPrChange>
          </w:rPr>
          <w:t xml:space="preserve">. </w:t>
        </w:r>
        <w:r w:rsidRPr="00434CF6">
          <w:rPr>
            <w:rFonts w:ascii="Arial" w:hAnsi="Arial"/>
            <w:i/>
            <w:sz w:val="18"/>
            <w:szCs w:val="18"/>
            <w:rPrChange w:id="6242" w:author="Nelly Wagner" w:date="2017-01-22T13:16:00Z">
              <w:rPr/>
            </w:rPrChange>
          </w:rPr>
          <w:t>Antimicrob</w:t>
        </w:r>
      </w:ins>
      <w:ins w:id="6243" w:author="Nelly Wagner" w:date="2017-01-22T11:54:00Z">
        <w:r w:rsidRPr="00434CF6">
          <w:rPr>
            <w:rFonts w:ascii="Arial" w:hAnsi="Arial"/>
            <w:i/>
            <w:sz w:val="18"/>
            <w:szCs w:val="18"/>
            <w:rPrChange w:id="6244" w:author="Nelly Wagner" w:date="2017-01-22T13:16:00Z">
              <w:rPr/>
            </w:rPrChange>
          </w:rPr>
          <w:t>ial</w:t>
        </w:r>
      </w:ins>
      <w:ins w:id="6245" w:author="Nelly Wagner" w:date="2017-01-22T11:53:00Z">
        <w:r w:rsidRPr="00434CF6">
          <w:rPr>
            <w:rFonts w:ascii="Arial" w:hAnsi="Arial"/>
            <w:i/>
            <w:sz w:val="18"/>
            <w:szCs w:val="18"/>
            <w:rPrChange w:id="6246" w:author="Nelly Wagner" w:date="2017-01-22T13:16:00Z">
              <w:rPr/>
            </w:rPrChange>
          </w:rPr>
          <w:t xml:space="preserve"> Agents</w:t>
        </w:r>
      </w:ins>
      <w:ins w:id="6247" w:author="Nelly Wagner" w:date="2017-01-22T11:54:00Z">
        <w:r w:rsidRPr="00434CF6">
          <w:rPr>
            <w:rFonts w:ascii="Arial" w:hAnsi="Arial"/>
            <w:i/>
            <w:sz w:val="18"/>
            <w:szCs w:val="18"/>
            <w:rPrChange w:id="6248" w:author="Nelly Wagner" w:date="2017-01-22T13:16:00Z">
              <w:rPr/>
            </w:rPrChange>
          </w:rPr>
          <w:t xml:space="preserve"> and</w:t>
        </w:r>
      </w:ins>
      <w:ins w:id="6249" w:author="Nelly Wagner" w:date="2017-01-22T11:53:00Z">
        <w:r w:rsidRPr="00434CF6">
          <w:rPr>
            <w:rFonts w:ascii="Arial" w:hAnsi="Arial"/>
            <w:i/>
            <w:sz w:val="18"/>
            <w:szCs w:val="18"/>
            <w:rPrChange w:id="6250" w:author="Nelly Wagner" w:date="2017-01-22T13:16:00Z">
              <w:rPr/>
            </w:rPrChange>
          </w:rPr>
          <w:t xml:space="preserve"> Chemother</w:t>
        </w:r>
      </w:ins>
      <w:ins w:id="6251" w:author="Nelly Wagner" w:date="2017-01-22T11:54:00Z">
        <w:r w:rsidRPr="00434CF6">
          <w:rPr>
            <w:rFonts w:ascii="Arial" w:hAnsi="Arial"/>
            <w:i/>
            <w:sz w:val="18"/>
            <w:szCs w:val="18"/>
            <w:rPrChange w:id="6252" w:author="Nelly Wagner" w:date="2017-01-22T13:16:00Z">
              <w:rPr/>
            </w:rPrChange>
          </w:rPr>
          <w:t>apy</w:t>
        </w:r>
      </w:ins>
      <w:ins w:id="6253" w:author="Nelly Wagner" w:date="2017-01-22T11:53:00Z">
        <w:r w:rsidRPr="00434CF6">
          <w:rPr>
            <w:rFonts w:ascii="Arial" w:hAnsi="Arial"/>
            <w:sz w:val="18"/>
            <w:szCs w:val="18"/>
            <w:rPrChange w:id="6254" w:author="Nelly Wagner" w:date="2017-01-22T13:16:00Z">
              <w:rPr/>
            </w:rPrChange>
          </w:rPr>
          <w:t>. 1998 Feb;42(2):257–62.</w:t>
        </w:r>
      </w:ins>
    </w:p>
    <w:p w14:paraId="423960BE" w14:textId="5B918A14" w:rsidR="0020061D" w:rsidRPr="00434CF6" w:rsidDel="00E20918" w:rsidRDefault="00766C9B">
      <w:pPr>
        <w:spacing w:line="360" w:lineRule="auto"/>
        <w:jc w:val="both"/>
        <w:rPr>
          <w:del w:id="6255" w:author="Nelly Wagner" w:date="2017-01-22T11:38:00Z"/>
          <w:rFonts w:ascii="Arial" w:hAnsi="Arial"/>
          <w:color w:val="000000"/>
          <w:sz w:val="18"/>
          <w:szCs w:val="18"/>
        </w:rPr>
        <w:pPrChange w:id="6256" w:author="Nelly Wagner" w:date="2017-01-22T11:54:00Z">
          <w:pPr>
            <w:spacing w:line="360" w:lineRule="auto"/>
            <w:ind w:left="480" w:hanging="480"/>
            <w:jc w:val="both"/>
          </w:pPr>
        </w:pPrChange>
      </w:pPr>
      <w:del w:id="6257" w:author="Nelly Wagner" w:date="2017-01-22T11:38:00Z">
        <w:r w:rsidRPr="00BA0DDA" w:rsidDel="00E20918">
          <w:rPr>
            <w:rFonts w:ascii="Arial" w:hAnsi="Arial"/>
            <w:color w:val="000000"/>
            <w:sz w:val="18"/>
            <w:szCs w:val="18"/>
          </w:rPr>
          <w:delText xml:space="preserve">Prajsnar, T.K. et al., 2012. A privileged intraphagocyte niche is responsible for disseminated infection of </w:delText>
        </w:r>
        <w:r w:rsidRPr="005955B6" w:rsidDel="00E20918">
          <w:rPr>
            <w:rFonts w:ascii="Arial" w:hAnsi="Arial"/>
            <w:i/>
            <w:iCs/>
            <w:color w:val="000000"/>
            <w:sz w:val="18"/>
            <w:szCs w:val="18"/>
          </w:rPr>
          <w:delText>Staphylococcus aureus</w:delText>
        </w:r>
        <w:r w:rsidRPr="00C374EF" w:rsidDel="00E20918">
          <w:rPr>
            <w:rFonts w:ascii="Arial" w:hAnsi="Arial"/>
            <w:color w:val="000000"/>
            <w:sz w:val="18"/>
            <w:szCs w:val="18"/>
          </w:rPr>
          <w:delText xml:space="preserve"> in a zebrafish model.</w:delText>
        </w:r>
        <w:r w:rsidRPr="00434CF6" w:rsidDel="00E20918">
          <w:rPr>
            <w:rFonts w:ascii="Arial" w:hAnsi="Arial"/>
            <w:color w:val="000000"/>
            <w:sz w:val="18"/>
            <w:szCs w:val="18"/>
          </w:rPr>
          <w:delText xml:space="preserve"> </w:delText>
        </w:r>
        <w:r w:rsidRPr="00434CF6" w:rsidDel="00E20918">
          <w:rPr>
            <w:rFonts w:ascii="Arial" w:hAnsi="Arial"/>
            <w:i/>
            <w:color w:val="000000"/>
            <w:sz w:val="18"/>
            <w:szCs w:val="18"/>
          </w:rPr>
          <w:delText>Cellular microbiology</w:delText>
        </w:r>
        <w:r w:rsidRPr="00434CF6" w:rsidDel="00E20918">
          <w:rPr>
            <w:rFonts w:ascii="Arial" w:hAnsi="Arial"/>
            <w:color w:val="000000"/>
            <w:sz w:val="18"/>
            <w:szCs w:val="18"/>
          </w:rPr>
          <w:delText>, 14(10).</w:delText>
        </w:r>
      </w:del>
    </w:p>
    <w:p w14:paraId="2E4132F1" w14:textId="5131D533" w:rsidR="0020061D" w:rsidRPr="00434CF6" w:rsidDel="00E20918" w:rsidRDefault="00766C9B">
      <w:pPr>
        <w:spacing w:line="360" w:lineRule="auto"/>
        <w:jc w:val="both"/>
        <w:rPr>
          <w:del w:id="6258" w:author="Nelly Wagner" w:date="2017-01-22T11:39:00Z"/>
          <w:rFonts w:ascii="Arial" w:hAnsi="Arial"/>
          <w:color w:val="000000"/>
          <w:sz w:val="18"/>
          <w:szCs w:val="18"/>
        </w:rPr>
        <w:pPrChange w:id="6259" w:author="Nelly Wagner" w:date="2017-01-22T11:54:00Z">
          <w:pPr>
            <w:spacing w:line="360" w:lineRule="auto"/>
            <w:ind w:left="480" w:hanging="480"/>
            <w:jc w:val="both"/>
          </w:pPr>
        </w:pPrChange>
      </w:pPr>
      <w:del w:id="6260" w:author="Nelly Wagner" w:date="2017-01-22T11:39:00Z">
        <w:r w:rsidRPr="00434CF6" w:rsidDel="00E20918">
          <w:rPr>
            <w:rFonts w:ascii="Arial" w:hAnsi="Arial"/>
            <w:color w:val="000000"/>
            <w:sz w:val="18"/>
            <w:szCs w:val="18"/>
          </w:rPr>
          <w:delText xml:space="preserve">Prince, L.R. et al., 2012.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induces eosinophil cell death mediated by α-hemolysin. </w:delText>
        </w:r>
        <w:r w:rsidRPr="00434CF6" w:rsidDel="00E20918">
          <w:rPr>
            <w:rFonts w:ascii="Arial" w:hAnsi="Arial"/>
            <w:i/>
            <w:color w:val="000000"/>
            <w:sz w:val="18"/>
            <w:szCs w:val="18"/>
          </w:rPr>
          <w:delText>PloS one</w:delText>
        </w:r>
        <w:r w:rsidRPr="00434CF6" w:rsidDel="00E20918">
          <w:rPr>
            <w:rFonts w:ascii="Arial" w:hAnsi="Arial"/>
            <w:color w:val="000000"/>
            <w:sz w:val="18"/>
            <w:szCs w:val="18"/>
          </w:rPr>
          <w:delText>, 7(2), p.e31506.</w:delText>
        </w:r>
      </w:del>
    </w:p>
    <w:p w14:paraId="164C0837" w14:textId="5A746124" w:rsidR="0020061D" w:rsidRPr="00434CF6" w:rsidDel="00E20918" w:rsidRDefault="00766C9B">
      <w:pPr>
        <w:spacing w:line="360" w:lineRule="auto"/>
        <w:jc w:val="both"/>
        <w:rPr>
          <w:del w:id="6261" w:author="Nelly Wagner" w:date="2017-01-22T11:40:00Z"/>
          <w:rFonts w:ascii="Arial" w:hAnsi="Arial"/>
          <w:color w:val="000000"/>
          <w:sz w:val="18"/>
          <w:szCs w:val="18"/>
        </w:rPr>
        <w:pPrChange w:id="6262" w:author="Nelly Wagner" w:date="2017-01-22T11:54:00Z">
          <w:pPr>
            <w:spacing w:line="360" w:lineRule="auto"/>
            <w:ind w:left="480" w:hanging="480"/>
            <w:jc w:val="both"/>
          </w:pPr>
        </w:pPrChange>
      </w:pPr>
      <w:del w:id="6263" w:author="Nelly Wagner" w:date="2017-01-22T11:40:00Z">
        <w:r w:rsidRPr="00434CF6" w:rsidDel="00E20918">
          <w:rPr>
            <w:rFonts w:ascii="Arial" w:hAnsi="Arial"/>
            <w:color w:val="000000"/>
            <w:sz w:val="18"/>
            <w:szCs w:val="18"/>
          </w:rPr>
          <w:delText xml:space="preserve">Proctor, R.A. et al., 2006. Small colony variants: a pathogenic form of bacteria that facilitates persistent and recurrent infections. </w:delText>
        </w:r>
        <w:r w:rsidRPr="00434CF6" w:rsidDel="00E20918">
          <w:rPr>
            <w:rFonts w:ascii="Arial" w:hAnsi="Arial"/>
            <w:i/>
            <w:color w:val="000000"/>
            <w:sz w:val="18"/>
            <w:szCs w:val="18"/>
          </w:rPr>
          <w:delText>Nat.Rev.Microbiol.</w:delText>
        </w:r>
        <w:r w:rsidRPr="00434CF6" w:rsidDel="00E20918">
          <w:rPr>
            <w:rFonts w:ascii="Arial" w:hAnsi="Arial"/>
            <w:color w:val="000000"/>
            <w:sz w:val="18"/>
            <w:szCs w:val="18"/>
          </w:rPr>
          <w:delText>, 4(1740-1526 (Print)), pp.295–305.</w:delText>
        </w:r>
      </w:del>
    </w:p>
    <w:p w14:paraId="7DE3F673" w14:textId="67A1C5B4" w:rsidR="0020061D" w:rsidRPr="00434CF6" w:rsidDel="00E20918" w:rsidRDefault="00766C9B">
      <w:pPr>
        <w:pStyle w:val="TextBody"/>
        <w:spacing w:after="0" w:line="360" w:lineRule="auto"/>
        <w:jc w:val="both"/>
        <w:rPr>
          <w:del w:id="6264" w:author="Nelly Wagner" w:date="2017-01-22T11:40:00Z"/>
          <w:rFonts w:ascii="Arial" w:hAnsi="Arial"/>
          <w:color w:val="000000"/>
          <w:sz w:val="18"/>
          <w:szCs w:val="18"/>
        </w:rPr>
        <w:pPrChange w:id="6265" w:author="Nelly Wagner" w:date="2017-01-22T11:54:00Z">
          <w:pPr>
            <w:pStyle w:val="TextBody"/>
            <w:spacing w:after="0" w:line="360" w:lineRule="auto"/>
            <w:ind w:left="480" w:hanging="480"/>
            <w:jc w:val="both"/>
          </w:pPr>
        </w:pPrChange>
      </w:pPr>
      <w:del w:id="6266" w:author="Nelly Wagner" w:date="2017-01-22T11:40:00Z">
        <w:r w:rsidRPr="00434CF6" w:rsidDel="00E20918">
          <w:rPr>
            <w:rFonts w:ascii="Arial" w:hAnsi="Arial"/>
            <w:color w:val="000000"/>
            <w:sz w:val="18"/>
            <w:szCs w:val="18"/>
          </w:rPr>
          <w:delText xml:space="preserve">Proctor, R. a, 2012. Challenges for a universal </w:delText>
        </w:r>
        <w:r w:rsidRPr="00434CF6" w:rsidDel="00E20918">
          <w:rPr>
            <w:rFonts w:ascii="Arial" w:hAnsi="Arial"/>
            <w:i/>
            <w:iCs/>
            <w:color w:val="000000"/>
            <w:sz w:val="18"/>
            <w:szCs w:val="18"/>
          </w:rPr>
          <w:delText xml:space="preserve">Staphylococcus aureus </w:delText>
        </w:r>
        <w:r w:rsidRPr="00434CF6" w:rsidDel="00E20918">
          <w:rPr>
            <w:rFonts w:ascii="Arial" w:hAnsi="Arial"/>
            <w:color w:val="000000"/>
            <w:sz w:val="18"/>
            <w:szCs w:val="18"/>
          </w:rPr>
          <w:delText xml:space="preserve">vaccine. </w:delText>
        </w:r>
        <w:r w:rsidRPr="00434CF6" w:rsidDel="00E20918">
          <w:rPr>
            <w:rFonts w:ascii="Arial" w:hAnsi="Arial"/>
            <w:i/>
            <w:color w:val="000000"/>
            <w:sz w:val="18"/>
            <w:szCs w:val="18"/>
          </w:rPr>
          <w:delText>Clinical infectious diseases</w:delText>
        </w:r>
        <w:r w:rsidRPr="00434CF6" w:rsidDel="00E20918">
          <w:rPr>
            <w:rFonts w:ascii="Arial" w:hAnsi="Arial"/>
            <w:color w:val="000000"/>
            <w:sz w:val="18"/>
            <w:szCs w:val="18"/>
          </w:rPr>
          <w:delText>, 54(8), pp.1179–86.</w:delText>
        </w:r>
      </w:del>
    </w:p>
    <w:p w14:paraId="2D729D21" w14:textId="25E64B20" w:rsidR="0020061D" w:rsidRPr="00434CF6" w:rsidDel="00E20918" w:rsidRDefault="00766C9B">
      <w:pPr>
        <w:spacing w:line="360" w:lineRule="auto"/>
        <w:jc w:val="both"/>
        <w:rPr>
          <w:del w:id="6267" w:author="Nelly Wagner" w:date="2017-01-22T11:41:00Z"/>
          <w:rFonts w:ascii="Arial" w:hAnsi="Arial"/>
          <w:color w:val="000000"/>
          <w:sz w:val="18"/>
          <w:szCs w:val="18"/>
        </w:rPr>
        <w:pPrChange w:id="6268" w:author="Nelly Wagner" w:date="2017-01-22T11:54:00Z">
          <w:pPr>
            <w:spacing w:line="360" w:lineRule="auto"/>
            <w:ind w:left="480" w:hanging="480"/>
            <w:jc w:val="both"/>
          </w:pPr>
        </w:pPrChange>
      </w:pPr>
      <w:del w:id="6269" w:author="Nelly Wagner" w:date="2017-01-22T11:41:00Z">
        <w:r w:rsidRPr="00434CF6" w:rsidDel="00E20918">
          <w:rPr>
            <w:rFonts w:ascii="Arial" w:hAnsi="Arial"/>
            <w:color w:val="000000"/>
            <w:sz w:val="18"/>
            <w:szCs w:val="18"/>
          </w:rPr>
          <w:delText xml:space="preserve">Prunier A-L, Malbruny B, Tandé D, Picard B, Leclercq R. Clinical Isolates of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with Ribosomal Mutations Conferring Resistance to Macrolides. </w:delText>
        </w:r>
        <w:r w:rsidRPr="00434CF6" w:rsidDel="00E20918">
          <w:rPr>
            <w:rFonts w:ascii="Arial" w:hAnsi="Arial"/>
            <w:i/>
            <w:color w:val="000000"/>
            <w:sz w:val="18"/>
            <w:szCs w:val="18"/>
          </w:rPr>
          <w:delText>Antimicrobial Agents and Chemotherapy</w:delText>
        </w:r>
        <w:r w:rsidRPr="00434CF6" w:rsidDel="00E20918">
          <w:rPr>
            <w:rFonts w:ascii="Arial" w:hAnsi="Arial"/>
            <w:color w:val="000000"/>
            <w:sz w:val="18"/>
            <w:szCs w:val="18"/>
          </w:rPr>
          <w:delText>. 2002;46(9):3054-3056.</w:delText>
        </w:r>
      </w:del>
    </w:p>
    <w:p w14:paraId="2102BE80" w14:textId="2D4DBFA8" w:rsidR="0020061D" w:rsidRPr="00434CF6" w:rsidDel="00E20918" w:rsidRDefault="00766C9B">
      <w:pPr>
        <w:spacing w:line="360" w:lineRule="auto"/>
        <w:jc w:val="both"/>
        <w:rPr>
          <w:del w:id="6270" w:author="Nelly Wagner" w:date="2017-01-22T11:41:00Z"/>
          <w:rFonts w:ascii="Arial" w:hAnsi="Arial"/>
          <w:color w:val="000000"/>
          <w:sz w:val="18"/>
          <w:szCs w:val="18"/>
        </w:rPr>
        <w:pPrChange w:id="6271" w:author="Nelly Wagner" w:date="2017-01-22T11:54:00Z">
          <w:pPr>
            <w:spacing w:line="360" w:lineRule="auto"/>
            <w:ind w:left="480" w:hanging="480"/>
            <w:jc w:val="both"/>
          </w:pPr>
        </w:pPrChange>
      </w:pPr>
      <w:del w:id="6272" w:author="Nelly Wagner" w:date="2017-01-22T11:41:00Z">
        <w:r w:rsidRPr="00434CF6" w:rsidDel="00E20918">
          <w:rPr>
            <w:rFonts w:ascii="Arial" w:hAnsi="Arial"/>
            <w:color w:val="000000"/>
            <w:sz w:val="18"/>
            <w:szCs w:val="18"/>
          </w:rPr>
          <w:delText xml:space="preserve">Purves, J. et al., 2010. Comparison of the regulation, metabolic functions, and roles in virulence of the glyceraldehyde-3-phosphate dehydrogenase homologues gapA and gapB in </w:delText>
        </w:r>
        <w:r w:rsidRPr="00434CF6" w:rsidDel="00E20918">
          <w:rPr>
            <w:rFonts w:ascii="Arial" w:hAnsi="Arial"/>
            <w:i/>
            <w:iCs/>
            <w:color w:val="000000"/>
            <w:sz w:val="18"/>
            <w:szCs w:val="18"/>
          </w:rPr>
          <w:delText>Staphylococcus aureus</w:delText>
        </w:r>
        <w:r w:rsidRPr="00434CF6" w:rsidDel="00E20918">
          <w:rPr>
            <w:rFonts w:ascii="Arial" w:hAnsi="Arial"/>
            <w:color w:val="000000"/>
            <w:sz w:val="18"/>
            <w:szCs w:val="18"/>
          </w:rPr>
          <w:delText xml:space="preserve">. </w:delText>
        </w:r>
        <w:r w:rsidRPr="00434CF6" w:rsidDel="00E20918">
          <w:rPr>
            <w:rFonts w:ascii="Arial" w:hAnsi="Arial"/>
            <w:i/>
            <w:color w:val="000000"/>
            <w:sz w:val="18"/>
            <w:szCs w:val="18"/>
          </w:rPr>
          <w:delText>Infection and Immunity</w:delText>
        </w:r>
        <w:r w:rsidRPr="00434CF6" w:rsidDel="00E20918">
          <w:rPr>
            <w:rFonts w:ascii="Arial" w:hAnsi="Arial"/>
            <w:color w:val="000000"/>
            <w:sz w:val="18"/>
            <w:szCs w:val="18"/>
          </w:rPr>
          <w:delText>, 78(12), pp.5223–5232.</w:delText>
        </w:r>
      </w:del>
    </w:p>
    <w:p w14:paraId="0153013B" w14:textId="2A7FBE89" w:rsidR="0020061D" w:rsidRPr="00434CF6" w:rsidDel="00BD4DF5" w:rsidRDefault="00766C9B">
      <w:pPr>
        <w:spacing w:line="360" w:lineRule="auto"/>
        <w:jc w:val="both"/>
        <w:rPr>
          <w:del w:id="6273" w:author="Nelly Wagner" w:date="2017-01-22T11:42:00Z"/>
          <w:rFonts w:ascii="Arial" w:hAnsi="Arial"/>
          <w:color w:val="000000"/>
          <w:sz w:val="18"/>
          <w:szCs w:val="18"/>
        </w:rPr>
        <w:pPrChange w:id="6274" w:author="Nelly Wagner" w:date="2017-01-22T11:54:00Z">
          <w:pPr>
            <w:spacing w:line="360" w:lineRule="auto"/>
            <w:ind w:left="480" w:hanging="480"/>
            <w:jc w:val="both"/>
          </w:pPr>
        </w:pPrChange>
      </w:pPr>
      <w:del w:id="6275" w:author="Nelly Wagner" w:date="2017-01-22T11:42:00Z">
        <w:r w:rsidRPr="00434CF6" w:rsidDel="00BD4DF5">
          <w:rPr>
            <w:rFonts w:ascii="Arial" w:hAnsi="Arial"/>
            <w:color w:val="000000"/>
            <w:sz w:val="18"/>
            <w:szCs w:val="18"/>
          </w:rPr>
          <w:delText xml:space="preserve">Qiu, S. &amp; Lai, L., 2013. Antibacterial properties of recombinant human non-pancreatic secretory phospholipase A2. </w:delText>
        </w:r>
        <w:r w:rsidRPr="00434CF6" w:rsidDel="00BD4DF5">
          <w:rPr>
            <w:rFonts w:ascii="Arial" w:hAnsi="Arial"/>
            <w:i/>
            <w:color w:val="000000"/>
            <w:sz w:val="18"/>
            <w:szCs w:val="18"/>
          </w:rPr>
          <w:delText>Biochemical and Biophysical Research Communications</w:delText>
        </w:r>
        <w:r w:rsidRPr="00434CF6" w:rsidDel="00BD4DF5">
          <w:rPr>
            <w:rFonts w:ascii="Arial" w:hAnsi="Arial"/>
            <w:color w:val="000000"/>
            <w:sz w:val="18"/>
            <w:szCs w:val="18"/>
          </w:rPr>
          <w:delText>, 441(2), pp.453–456.</w:delText>
        </w:r>
      </w:del>
    </w:p>
    <w:p w14:paraId="6862E7E8" w14:textId="301423FA" w:rsidR="0020061D" w:rsidRPr="00434CF6" w:rsidDel="00BD4DF5" w:rsidRDefault="00766C9B">
      <w:pPr>
        <w:spacing w:line="360" w:lineRule="auto"/>
        <w:jc w:val="both"/>
        <w:rPr>
          <w:del w:id="6276" w:author="Nelly Wagner" w:date="2017-01-22T11:42:00Z"/>
          <w:rFonts w:ascii="Arial" w:hAnsi="Arial"/>
          <w:color w:val="000000"/>
          <w:sz w:val="18"/>
          <w:szCs w:val="18"/>
        </w:rPr>
        <w:pPrChange w:id="6277" w:author="Nelly Wagner" w:date="2017-01-22T11:54:00Z">
          <w:pPr>
            <w:spacing w:line="360" w:lineRule="auto"/>
            <w:ind w:left="480" w:hanging="480"/>
            <w:jc w:val="both"/>
          </w:pPr>
        </w:pPrChange>
      </w:pPr>
      <w:del w:id="6278" w:author="Nelly Wagner" w:date="2017-01-22T11:42:00Z">
        <w:r w:rsidRPr="00434CF6" w:rsidDel="00BD4DF5">
          <w:rPr>
            <w:rFonts w:ascii="Arial" w:hAnsi="Arial"/>
            <w:color w:val="000000"/>
            <w:sz w:val="18"/>
            <w:szCs w:val="18"/>
          </w:rPr>
          <w:delText xml:space="preserve">Rajamuthiah, R. et al., 2014. Whole animal automated platform for drug discovery against multi-drug resistant </w:delText>
        </w:r>
        <w:r w:rsidRPr="00434CF6" w:rsidDel="00BD4DF5">
          <w:rPr>
            <w:rFonts w:ascii="Arial" w:hAnsi="Arial"/>
            <w:i/>
            <w:iCs/>
            <w:color w:val="000000"/>
            <w:sz w:val="18"/>
            <w:szCs w:val="18"/>
          </w:rPr>
          <w:delText>Staphylococcus aureus</w:delText>
        </w:r>
        <w:r w:rsidRPr="00434CF6" w:rsidDel="00BD4DF5">
          <w:rPr>
            <w:rFonts w:ascii="Arial" w:hAnsi="Arial"/>
            <w:color w:val="000000"/>
            <w:sz w:val="18"/>
            <w:szCs w:val="18"/>
          </w:rPr>
          <w:delText xml:space="preserve">. </w:delText>
        </w:r>
        <w:r w:rsidRPr="00434CF6" w:rsidDel="00BD4DF5">
          <w:rPr>
            <w:rFonts w:ascii="Arial" w:hAnsi="Arial"/>
            <w:i/>
            <w:color w:val="000000"/>
            <w:sz w:val="18"/>
            <w:szCs w:val="18"/>
          </w:rPr>
          <w:delText>PLoS ONE</w:delText>
        </w:r>
        <w:r w:rsidRPr="00434CF6" w:rsidDel="00BD4DF5">
          <w:rPr>
            <w:rFonts w:ascii="Arial" w:hAnsi="Arial"/>
            <w:color w:val="000000"/>
            <w:sz w:val="18"/>
            <w:szCs w:val="18"/>
          </w:rPr>
          <w:delText>, 9(2), pp.1–11.</w:delText>
        </w:r>
      </w:del>
    </w:p>
    <w:p w14:paraId="3567A752" w14:textId="419B3AAB" w:rsidR="0020061D" w:rsidRPr="00434CF6" w:rsidDel="00BD4DF5" w:rsidRDefault="00766C9B">
      <w:pPr>
        <w:spacing w:line="360" w:lineRule="auto"/>
        <w:jc w:val="both"/>
        <w:rPr>
          <w:del w:id="6279" w:author="Nelly Wagner" w:date="2017-01-22T11:43:00Z"/>
          <w:rFonts w:ascii="Arial" w:hAnsi="Arial"/>
          <w:color w:val="000000"/>
          <w:sz w:val="18"/>
          <w:szCs w:val="18"/>
        </w:rPr>
        <w:pPrChange w:id="6280" w:author="Nelly Wagner" w:date="2017-01-22T11:54:00Z">
          <w:pPr>
            <w:spacing w:line="360" w:lineRule="auto"/>
            <w:ind w:left="480" w:hanging="480"/>
            <w:jc w:val="both"/>
          </w:pPr>
        </w:pPrChange>
      </w:pPr>
      <w:del w:id="6281" w:author="Nelly Wagner" w:date="2017-01-22T11:43:00Z">
        <w:r w:rsidRPr="00434CF6" w:rsidDel="00BD4DF5">
          <w:rPr>
            <w:rFonts w:ascii="Arial" w:hAnsi="Arial"/>
            <w:color w:val="000000"/>
            <w:sz w:val="18"/>
            <w:szCs w:val="18"/>
          </w:rPr>
          <w:delText xml:space="preserve">Ramakrishnan, L., 2012. Revisiting the role of the granuloma in tuberculosis. </w:delText>
        </w:r>
        <w:r w:rsidRPr="00434CF6" w:rsidDel="00BD4DF5">
          <w:rPr>
            <w:rFonts w:ascii="Arial" w:hAnsi="Arial"/>
            <w:i/>
            <w:color w:val="000000"/>
            <w:sz w:val="18"/>
            <w:szCs w:val="18"/>
          </w:rPr>
          <w:delText>Nature reviews. Immunology</w:delText>
        </w:r>
        <w:r w:rsidRPr="00434CF6" w:rsidDel="00BD4DF5">
          <w:rPr>
            <w:rFonts w:ascii="Arial" w:hAnsi="Arial"/>
            <w:color w:val="000000"/>
            <w:sz w:val="18"/>
            <w:szCs w:val="18"/>
          </w:rPr>
          <w:delText>, 12(5), pp.352–66.</w:delText>
        </w:r>
      </w:del>
    </w:p>
    <w:p w14:paraId="648AB347" w14:textId="39C4B665" w:rsidR="0020061D" w:rsidRPr="00434CF6" w:rsidDel="00BD4DF5" w:rsidRDefault="00766C9B">
      <w:pPr>
        <w:spacing w:line="360" w:lineRule="auto"/>
        <w:jc w:val="both"/>
        <w:rPr>
          <w:del w:id="6282" w:author="Nelly Wagner" w:date="2017-01-22T11:43:00Z"/>
          <w:rFonts w:ascii="Arial" w:hAnsi="Arial"/>
          <w:color w:val="000000"/>
          <w:sz w:val="18"/>
          <w:szCs w:val="18"/>
        </w:rPr>
        <w:pPrChange w:id="6283" w:author="Nelly Wagner" w:date="2017-01-22T11:54:00Z">
          <w:pPr>
            <w:spacing w:line="360" w:lineRule="auto"/>
            <w:ind w:left="480" w:hanging="480"/>
            <w:jc w:val="both"/>
          </w:pPr>
        </w:pPrChange>
      </w:pPr>
      <w:del w:id="6284" w:author="Nelly Wagner" w:date="2017-01-22T11:43:00Z">
        <w:r w:rsidRPr="00434CF6" w:rsidDel="00BD4DF5">
          <w:rPr>
            <w:rFonts w:ascii="Arial" w:hAnsi="Arial"/>
            <w:color w:val="000000"/>
            <w:sz w:val="18"/>
            <w:szCs w:val="18"/>
          </w:rPr>
          <w:delText xml:space="preserve">Ramarao, N., Nielsen-Leroux, C. &amp; Lereclus, D., 2012. The insect </w:delText>
        </w:r>
        <w:r w:rsidRPr="00434CF6" w:rsidDel="00BD4DF5">
          <w:rPr>
            <w:rFonts w:ascii="Arial" w:hAnsi="Arial"/>
            <w:i/>
            <w:iCs/>
            <w:color w:val="000000"/>
            <w:sz w:val="18"/>
            <w:szCs w:val="18"/>
          </w:rPr>
          <w:delText>Galleria mellonella</w:delText>
        </w:r>
        <w:r w:rsidRPr="00434CF6" w:rsidDel="00BD4DF5">
          <w:rPr>
            <w:rFonts w:ascii="Arial" w:hAnsi="Arial"/>
            <w:color w:val="000000"/>
            <w:sz w:val="18"/>
            <w:szCs w:val="18"/>
          </w:rPr>
          <w:delText xml:space="preserve"> as a powerful infection model to investigate bacterial pathogenesis. </w:delText>
        </w:r>
        <w:r w:rsidRPr="00434CF6" w:rsidDel="00BD4DF5">
          <w:rPr>
            <w:rFonts w:ascii="Arial" w:hAnsi="Arial"/>
            <w:i/>
            <w:color w:val="000000"/>
            <w:sz w:val="18"/>
            <w:szCs w:val="18"/>
          </w:rPr>
          <w:delText>Journal of visualized experiments : JoVE</w:delText>
        </w:r>
        <w:r w:rsidRPr="00434CF6" w:rsidDel="00BD4DF5">
          <w:rPr>
            <w:rFonts w:ascii="Arial" w:hAnsi="Arial"/>
            <w:color w:val="000000"/>
            <w:sz w:val="18"/>
            <w:szCs w:val="18"/>
          </w:rPr>
          <w:delText>, (70), p.e4392.</w:delText>
        </w:r>
      </w:del>
    </w:p>
    <w:p w14:paraId="380C975D" w14:textId="4DCD8A47" w:rsidR="0020061D" w:rsidRPr="00434CF6" w:rsidDel="00BD4DF5" w:rsidRDefault="00766C9B">
      <w:pPr>
        <w:spacing w:line="360" w:lineRule="auto"/>
        <w:jc w:val="both"/>
        <w:rPr>
          <w:del w:id="6285" w:author="Nelly Wagner" w:date="2017-01-22T11:44:00Z"/>
          <w:rFonts w:ascii="Arial" w:hAnsi="Arial"/>
          <w:color w:val="000000"/>
          <w:sz w:val="18"/>
          <w:szCs w:val="18"/>
        </w:rPr>
        <w:pPrChange w:id="6286" w:author="Nelly Wagner" w:date="2017-01-22T11:54:00Z">
          <w:pPr>
            <w:spacing w:line="360" w:lineRule="auto"/>
            <w:ind w:left="480" w:hanging="480"/>
            <w:jc w:val="both"/>
          </w:pPr>
        </w:pPrChange>
      </w:pPr>
      <w:del w:id="6287" w:author="Nelly Wagner" w:date="2017-01-22T11:44:00Z">
        <w:r w:rsidRPr="00434CF6" w:rsidDel="00BD4DF5">
          <w:rPr>
            <w:rFonts w:ascii="Arial" w:hAnsi="Arial"/>
            <w:color w:val="000000"/>
            <w:sz w:val="18"/>
            <w:szCs w:val="18"/>
          </w:rPr>
          <w:delText xml:space="preserve">Rennekamp, A.J. &amp; Peterson, R.T., 2015. 15 years of zebrafish chemical screening. </w:delText>
        </w:r>
        <w:r w:rsidRPr="00434CF6" w:rsidDel="00BD4DF5">
          <w:rPr>
            <w:rFonts w:ascii="Arial" w:hAnsi="Arial"/>
            <w:i/>
            <w:color w:val="000000"/>
            <w:sz w:val="18"/>
            <w:szCs w:val="18"/>
          </w:rPr>
          <w:delText>Current Opinion in Chemical Biology</w:delText>
        </w:r>
        <w:r w:rsidRPr="00434CF6" w:rsidDel="00BD4DF5">
          <w:rPr>
            <w:rFonts w:ascii="Arial" w:hAnsi="Arial"/>
            <w:color w:val="000000"/>
            <w:sz w:val="18"/>
            <w:szCs w:val="18"/>
          </w:rPr>
          <w:delText>, 24, pp.58–70.</w:delText>
        </w:r>
      </w:del>
    </w:p>
    <w:p w14:paraId="5617AC31" w14:textId="1F35545A" w:rsidR="0020061D" w:rsidRPr="00434CF6" w:rsidDel="00BD4DF5" w:rsidRDefault="00766C9B">
      <w:pPr>
        <w:spacing w:line="360" w:lineRule="auto"/>
        <w:jc w:val="both"/>
        <w:rPr>
          <w:del w:id="6288" w:author="Nelly Wagner" w:date="2017-01-22T11:45:00Z"/>
          <w:rFonts w:ascii="Arial" w:hAnsi="Arial"/>
          <w:color w:val="000000"/>
          <w:sz w:val="18"/>
          <w:szCs w:val="18"/>
        </w:rPr>
        <w:pPrChange w:id="6289" w:author="Nelly Wagner" w:date="2017-01-22T11:54:00Z">
          <w:pPr>
            <w:spacing w:line="360" w:lineRule="auto"/>
            <w:ind w:left="480" w:hanging="480"/>
            <w:jc w:val="both"/>
          </w:pPr>
        </w:pPrChange>
      </w:pPr>
      <w:del w:id="6290" w:author="Nelly Wagner" w:date="2017-01-22T11:45:00Z">
        <w:r w:rsidRPr="00434CF6" w:rsidDel="00BD4DF5">
          <w:rPr>
            <w:rFonts w:ascii="Arial" w:hAnsi="Arial"/>
            <w:color w:val="000000"/>
            <w:sz w:val="18"/>
            <w:szCs w:val="18"/>
          </w:rPr>
          <w:delText xml:space="preserve">Renshaw, S. A. et al., 2006. A transgenic zebrafish model of neutrophilic inflammation. </w:delText>
        </w:r>
        <w:r w:rsidRPr="00434CF6" w:rsidDel="00BD4DF5">
          <w:rPr>
            <w:rFonts w:ascii="Arial" w:hAnsi="Arial"/>
            <w:i/>
            <w:color w:val="000000"/>
            <w:sz w:val="18"/>
            <w:szCs w:val="18"/>
          </w:rPr>
          <w:delText>Blood</w:delText>
        </w:r>
        <w:r w:rsidRPr="00434CF6" w:rsidDel="00BD4DF5">
          <w:rPr>
            <w:rFonts w:ascii="Arial" w:hAnsi="Arial"/>
            <w:color w:val="000000"/>
            <w:sz w:val="18"/>
            <w:szCs w:val="18"/>
          </w:rPr>
          <w:delText>, 108(13), pp.3976–8.</w:delText>
        </w:r>
      </w:del>
    </w:p>
    <w:p w14:paraId="6535B2BC" w14:textId="11AB1612" w:rsidR="0020061D" w:rsidRPr="00434CF6" w:rsidDel="00BD4DF5" w:rsidRDefault="00766C9B">
      <w:pPr>
        <w:spacing w:line="360" w:lineRule="auto"/>
        <w:jc w:val="both"/>
        <w:rPr>
          <w:del w:id="6291" w:author="Nelly Wagner" w:date="2017-01-22T11:45:00Z"/>
          <w:rFonts w:ascii="Arial" w:hAnsi="Arial"/>
          <w:color w:val="000000"/>
          <w:sz w:val="18"/>
          <w:szCs w:val="18"/>
        </w:rPr>
        <w:pPrChange w:id="6292" w:author="Nelly Wagner" w:date="2017-01-22T11:54:00Z">
          <w:pPr>
            <w:spacing w:line="360" w:lineRule="auto"/>
            <w:ind w:left="480" w:hanging="480"/>
            <w:jc w:val="both"/>
          </w:pPr>
        </w:pPrChange>
      </w:pPr>
      <w:del w:id="6293" w:author="Nelly Wagner" w:date="2017-01-22T11:45:00Z">
        <w:r w:rsidRPr="00434CF6" w:rsidDel="00BD4DF5">
          <w:rPr>
            <w:rFonts w:ascii="Arial" w:hAnsi="Arial"/>
            <w:color w:val="000000"/>
            <w:sz w:val="18"/>
            <w:szCs w:val="18"/>
          </w:rPr>
          <w:delText xml:space="preserve">Robinson, K.M. et al., 2013. Influenza A exacerbates </w:delText>
        </w:r>
        <w:r w:rsidRPr="00434CF6" w:rsidDel="00BD4DF5">
          <w:rPr>
            <w:rFonts w:ascii="Arial" w:hAnsi="Arial"/>
            <w:i/>
            <w:iCs/>
            <w:color w:val="000000"/>
            <w:sz w:val="18"/>
            <w:szCs w:val="18"/>
          </w:rPr>
          <w:delText>Staphylococcus aureus</w:delText>
        </w:r>
        <w:r w:rsidRPr="00434CF6" w:rsidDel="00BD4DF5">
          <w:rPr>
            <w:rFonts w:ascii="Arial" w:hAnsi="Arial"/>
            <w:color w:val="000000"/>
            <w:sz w:val="18"/>
            <w:szCs w:val="18"/>
          </w:rPr>
          <w:delText xml:space="preserve"> pneumonia by attenuating IL-1β production in mice. </w:delText>
        </w:r>
        <w:r w:rsidRPr="00434CF6" w:rsidDel="00BD4DF5">
          <w:rPr>
            <w:rFonts w:ascii="Arial" w:hAnsi="Arial"/>
            <w:i/>
            <w:color w:val="000000"/>
            <w:sz w:val="18"/>
            <w:szCs w:val="18"/>
          </w:rPr>
          <w:delText>Journal of immunology</w:delText>
        </w:r>
        <w:r w:rsidRPr="00434CF6" w:rsidDel="00BD4DF5">
          <w:rPr>
            <w:rFonts w:ascii="Arial" w:hAnsi="Arial"/>
            <w:color w:val="000000"/>
            <w:sz w:val="18"/>
            <w:szCs w:val="18"/>
          </w:rPr>
          <w:delText>, 191(10), pp.5153–9.</w:delText>
        </w:r>
      </w:del>
    </w:p>
    <w:p w14:paraId="5816B574" w14:textId="0BD8B1AC" w:rsidR="0020061D" w:rsidRPr="00434CF6" w:rsidDel="00BD4DF5" w:rsidRDefault="00766C9B">
      <w:pPr>
        <w:spacing w:line="360" w:lineRule="auto"/>
        <w:jc w:val="both"/>
        <w:rPr>
          <w:del w:id="6294" w:author="Nelly Wagner" w:date="2017-01-22T11:46:00Z"/>
          <w:rFonts w:ascii="Arial" w:hAnsi="Arial"/>
          <w:color w:val="000000"/>
          <w:sz w:val="18"/>
          <w:szCs w:val="18"/>
        </w:rPr>
        <w:pPrChange w:id="6295" w:author="Nelly Wagner" w:date="2017-01-22T11:54:00Z">
          <w:pPr>
            <w:spacing w:line="360" w:lineRule="auto"/>
            <w:ind w:left="480" w:hanging="480"/>
            <w:jc w:val="both"/>
          </w:pPr>
        </w:pPrChange>
      </w:pPr>
      <w:del w:id="6296" w:author="Nelly Wagner" w:date="2017-01-22T11:46:00Z">
        <w:r w:rsidRPr="00434CF6" w:rsidDel="00BD4DF5">
          <w:rPr>
            <w:rFonts w:ascii="Arial" w:hAnsi="Arial"/>
            <w:color w:val="000000"/>
            <w:sz w:val="18"/>
            <w:szCs w:val="18"/>
          </w:rPr>
          <w:delText xml:space="preserve">Rooijakkers, S.H. et al., 2005. Immune evasion by a staphylococcal complement inhibitor that acts on C3 convertases. </w:delText>
        </w:r>
        <w:r w:rsidRPr="00434CF6" w:rsidDel="00BD4DF5">
          <w:rPr>
            <w:rFonts w:ascii="Arial" w:hAnsi="Arial"/>
            <w:i/>
            <w:color w:val="000000"/>
            <w:sz w:val="18"/>
            <w:szCs w:val="18"/>
          </w:rPr>
          <w:delText>Nature Immunology</w:delText>
        </w:r>
        <w:r w:rsidRPr="00434CF6" w:rsidDel="00BD4DF5">
          <w:rPr>
            <w:rFonts w:ascii="Arial" w:hAnsi="Arial"/>
            <w:color w:val="000000"/>
            <w:sz w:val="18"/>
            <w:szCs w:val="18"/>
          </w:rPr>
          <w:delText>, 6(1529-2908 (Print)), pp.920–927.</w:delText>
        </w:r>
      </w:del>
    </w:p>
    <w:p w14:paraId="7A3C1734" w14:textId="17889FAA" w:rsidR="0020061D" w:rsidRPr="00434CF6" w:rsidDel="00BD4DF5" w:rsidRDefault="00766C9B">
      <w:pPr>
        <w:spacing w:line="360" w:lineRule="auto"/>
        <w:jc w:val="both"/>
        <w:rPr>
          <w:del w:id="6297" w:author="Nelly Wagner" w:date="2017-01-22T11:46:00Z"/>
          <w:rFonts w:ascii="Arial" w:hAnsi="Arial"/>
          <w:color w:val="000000"/>
          <w:sz w:val="18"/>
          <w:szCs w:val="18"/>
        </w:rPr>
        <w:pPrChange w:id="6298" w:author="Nelly Wagner" w:date="2017-01-22T11:54:00Z">
          <w:pPr>
            <w:spacing w:line="360" w:lineRule="auto"/>
            <w:ind w:left="480" w:hanging="480"/>
            <w:jc w:val="both"/>
          </w:pPr>
        </w:pPrChange>
      </w:pPr>
      <w:del w:id="6299" w:author="Nelly Wagner" w:date="2017-01-22T11:46:00Z">
        <w:r w:rsidRPr="00434CF6" w:rsidDel="00BD4DF5">
          <w:rPr>
            <w:rFonts w:ascii="Arial" w:hAnsi="Arial"/>
            <w:color w:val="000000"/>
            <w:sz w:val="18"/>
            <w:szCs w:val="18"/>
          </w:rPr>
          <w:delText xml:space="preserve">Rougeot, J. et al., 2014. RNA Sequencing of FACS-Sorted Immune Cell Populations from Zebrafish Infection Models to Identify Cell Specific Responses to Intracellular Pathogens. In C. A. Vergunst &amp; D. O’Callaghan, eds. </w:delText>
        </w:r>
        <w:r w:rsidRPr="00434CF6" w:rsidDel="00BD4DF5">
          <w:rPr>
            <w:rFonts w:ascii="Arial" w:hAnsi="Arial"/>
            <w:i/>
            <w:color w:val="000000"/>
            <w:sz w:val="18"/>
            <w:szCs w:val="18"/>
          </w:rPr>
          <w:delText>Methods in Molecular Biology</w:delText>
        </w:r>
        <w:r w:rsidRPr="00434CF6" w:rsidDel="00BD4DF5">
          <w:rPr>
            <w:rFonts w:ascii="Arial" w:hAnsi="Arial"/>
            <w:color w:val="000000"/>
            <w:sz w:val="18"/>
            <w:szCs w:val="18"/>
          </w:rPr>
          <w:delText xml:space="preserve">, pp. 261–274. </w:delText>
        </w:r>
      </w:del>
    </w:p>
    <w:p w14:paraId="6E530D97" w14:textId="3992DBCC" w:rsidR="0020061D" w:rsidRPr="00434CF6" w:rsidDel="00BD4DF5" w:rsidRDefault="00766C9B">
      <w:pPr>
        <w:spacing w:line="360" w:lineRule="auto"/>
        <w:jc w:val="both"/>
        <w:rPr>
          <w:del w:id="6300" w:author="Nelly Wagner" w:date="2017-01-22T11:47:00Z"/>
          <w:rFonts w:ascii="Arial" w:hAnsi="Arial"/>
          <w:color w:val="000000"/>
          <w:sz w:val="18"/>
          <w:szCs w:val="18"/>
        </w:rPr>
        <w:pPrChange w:id="6301" w:author="Nelly Wagner" w:date="2017-01-22T11:54:00Z">
          <w:pPr>
            <w:spacing w:line="360" w:lineRule="auto"/>
            <w:ind w:left="480" w:hanging="480"/>
            <w:jc w:val="both"/>
          </w:pPr>
        </w:pPrChange>
      </w:pPr>
      <w:del w:id="6302" w:author="Nelly Wagner" w:date="2017-01-22T11:47:00Z">
        <w:r w:rsidRPr="00434CF6" w:rsidDel="00BD4DF5">
          <w:rPr>
            <w:rFonts w:ascii="Arial" w:hAnsi="Arial"/>
            <w:color w:val="000000"/>
            <w:sz w:val="18"/>
            <w:szCs w:val="18"/>
          </w:rPr>
          <w:delText xml:space="preserve">Rousk, J. et al., 2010. Soil bacterial and fungal communities across a pH gradient in an arable soil. </w:delText>
        </w:r>
        <w:r w:rsidRPr="00434CF6" w:rsidDel="00BD4DF5">
          <w:rPr>
            <w:rFonts w:ascii="Arial" w:hAnsi="Arial"/>
            <w:i/>
            <w:color w:val="000000"/>
            <w:sz w:val="18"/>
            <w:szCs w:val="18"/>
          </w:rPr>
          <w:delText>ISME Journal</w:delText>
        </w:r>
        <w:r w:rsidRPr="00434CF6" w:rsidDel="00BD4DF5">
          <w:rPr>
            <w:rFonts w:ascii="Arial" w:hAnsi="Arial"/>
            <w:color w:val="000000"/>
            <w:sz w:val="18"/>
            <w:szCs w:val="18"/>
          </w:rPr>
          <w:delText>, 4(10), pp.1340–51.</w:delText>
        </w:r>
      </w:del>
    </w:p>
    <w:p w14:paraId="033D42AF" w14:textId="13B70940" w:rsidR="0020061D" w:rsidRPr="00434CF6" w:rsidDel="00BD4DF5" w:rsidRDefault="00766C9B">
      <w:pPr>
        <w:spacing w:line="360" w:lineRule="auto"/>
        <w:jc w:val="both"/>
        <w:rPr>
          <w:del w:id="6303" w:author="Nelly Wagner" w:date="2017-01-22T11:47:00Z"/>
          <w:rFonts w:ascii="Arial" w:hAnsi="Arial"/>
          <w:color w:val="000000"/>
          <w:sz w:val="18"/>
          <w:szCs w:val="18"/>
        </w:rPr>
        <w:pPrChange w:id="6304" w:author="Nelly Wagner" w:date="2017-01-22T11:54:00Z">
          <w:pPr>
            <w:spacing w:line="360" w:lineRule="auto"/>
            <w:ind w:left="480" w:hanging="480"/>
            <w:jc w:val="both"/>
          </w:pPr>
        </w:pPrChange>
      </w:pPr>
      <w:del w:id="6305" w:author="Nelly Wagner" w:date="2017-01-22T11:47:00Z">
        <w:r w:rsidRPr="00434CF6" w:rsidDel="00BD4DF5">
          <w:rPr>
            <w:rFonts w:ascii="Arial" w:hAnsi="Arial"/>
            <w:color w:val="000000"/>
            <w:sz w:val="18"/>
            <w:szCs w:val="18"/>
          </w:rPr>
          <w:delText xml:space="preserve">Roux, D. et al., 2015. Fitness cost of antibiotic susceptibility during bacterial infection. </w:delText>
        </w:r>
        <w:r w:rsidRPr="00434CF6" w:rsidDel="00BD4DF5">
          <w:rPr>
            <w:rFonts w:ascii="Arial" w:hAnsi="Arial"/>
            <w:i/>
            <w:iCs/>
            <w:color w:val="000000"/>
            <w:sz w:val="18"/>
            <w:szCs w:val="18"/>
          </w:rPr>
          <w:delText>Science translational medicine</w:delText>
        </w:r>
        <w:r w:rsidRPr="00434CF6" w:rsidDel="00BD4DF5">
          <w:rPr>
            <w:rFonts w:ascii="Arial" w:hAnsi="Arial"/>
            <w:color w:val="000000"/>
            <w:sz w:val="18"/>
            <w:szCs w:val="18"/>
          </w:rPr>
          <w:delText>, 7(297), pp.1–12.</w:delText>
        </w:r>
      </w:del>
    </w:p>
    <w:p w14:paraId="6033EB8B" w14:textId="2DE7E7B7" w:rsidR="0020061D" w:rsidRPr="00434CF6" w:rsidDel="00BD4DF5" w:rsidRDefault="00766C9B">
      <w:pPr>
        <w:pStyle w:val="TextBody"/>
        <w:spacing w:after="0" w:line="360" w:lineRule="auto"/>
        <w:jc w:val="both"/>
        <w:rPr>
          <w:del w:id="6306" w:author="Nelly Wagner" w:date="2017-01-22T11:48:00Z"/>
          <w:rFonts w:ascii="Arial" w:hAnsi="Arial"/>
          <w:color w:val="000000"/>
          <w:sz w:val="18"/>
          <w:szCs w:val="18"/>
        </w:rPr>
        <w:pPrChange w:id="6307" w:author="Nelly Wagner" w:date="2017-01-22T11:54:00Z">
          <w:pPr>
            <w:pStyle w:val="TextBody"/>
            <w:spacing w:after="0" w:line="360" w:lineRule="auto"/>
            <w:ind w:left="480" w:hanging="480"/>
            <w:jc w:val="both"/>
          </w:pPr>
        </w:pPrChange>
      </w:pPr>
      <w:del w:id="6308" w:author="Nelly Wagner" w:date="2017-01-22T11:48:00Z">
        <w:r w:rsidRPr="00434CF6" w:rsidDel="00BD4DF5">
          <w:rPr>
            <w:rFonts w:ascii="Arial" w:hAnsi="Arial"/>
            <w:color w:val="000000"/>
            <w:sz w:val="18"/>
            <w:szCs w:val="18"/>
          </w:rPr>
          <w:delText xml:space="preserve">Santos, S.S. et al., 2016. Modulation of monocytes in septic patients: preserved phagocytic activity, increased ROS and NO generation, and decreased production of inflammatory cytokines. </w:delText>
        </w:r>
        <w:r w:rsidRPr="00434CF6" w:rsidDel="00BD4DF5">
          <w:rPr>
            <w:rFonts w:ascii="Arial" w:hAnsi="Arial"/>
            <w:i/>
            <w:color w:val="000000"/>
            <w:sz w:val="18"/>
            <w:szCs w:val="18"/>
          </w:rPr>
          <w:delText>Intensive Care Medicine Experimental</w:delText>
        </w:r>
        <w:r w:rsidRPr="00434CF6" w:rsidDel="00BD4DF5">
          <w:rPr>
            <w:rFonts w:ascii="Arial" w:hAnsi="Arial"/>
            <w:color w:val="000000"/>
            <w:sz w:val="18"/>
            <w:szCs w:val="18"/>
          </w:rPr>
          <w:delText>, 4(1), p.5.</w:delText>
        </w:r>
      </w:del>
    </w:p>
    <w:p w14:paraId="42E027A3" w14:textId="77810338" w:rsidR="0020061D" w:rsidRPr="00434CF6" w:rsidDel="00BD4DF5" w:rsidRDefault="00766C9B">
      <w:pPr>
        <w:spacing w:line="360" w:lineRule="auto"/>
        <w:jc w:val="both"/>
        <w:rPr>
          <w:del w:id="6309" w:author="Nelly Wagner" w:date="2017-01-22T11:50:00Z"/>
          <w:rFonts w:ascii="Arial" w:hAnsi="Arial"/>
          <w:color w:val="000000"/>
          <w:sz w:val="18"/>
          <w:szCs w:val="18"/>
        </w:rPr>
        <w:pPrChange w:id="6310" w:author="Nelly Wagner" w:date="2017-01-22T11:54:00Z">
          <w:pPr>
            <w:spacing w:line="360" w:lineRule="auto"/>
            <w:ind w:left="480" w:hanging="480"/>
            <w:jc w:val="both"/>
          </w:pPr>
        </w:pPrChange>
      </w:pPr>
      <w:del w:id="6311" w:author="Nelly Wagner" w:date="2017-01-22T11:50:00Z">
        <w:r w:rsidRPr="00434CF6" w:rsidDel="00BD4DF5">
          <w:rPr>
            <w:rFonts w:ascii="Arial" w:hAnsi="Arial"/>
            <w:color w:val="000000"/>
            <w:sz w:val="18"/>
            <w:szCs w:val="18"/>
          </w:rPr>
          <w:delText xml:space="preserve">van der Sar, A.M. Van Der et al., 2006. MyD88 Innate Immune Function in a Zebrafish Embryo Infection Model. </w:delText>
        </w:r>
        <w:r w:rsidRPr="00434CF6" w:rsidDel="00BD4DF5">
          <w:rPr>
            <w:rFonts w:ascii="Arial" w:hAnsi="Arial"/>
            <w:i/>
            <w:color w:val="000000"/>
            <w:sz w:val="18"/>
            <w:szCs w:val="18"/>
          </w:rPr>
          <w:delText>Infection and immunity</w:delText>
        </w:r>
        <w:r w:rsidRPr="00434CF6" w:rsidDel="00BD4DF5">
          <w:rPr>
            <w:rFonts w:ascii="Arial" w:hAnsi="Arial"/>
            <w:color w:val="000000"/>
            <w:sz w:val="18"/>
            <w:szCs w:val="18"/>
          </w:rPr>
          <w:delText>, 74(4), pp.2436–2441.</w:delText>
        </w:r>
      </w:del>
    </w:p>
    <w:p w14:paraId="51ACCB44" w14:textId="21C6E951" w:rsidR="00BD4DF5" w:rsidRPr="00434CF6" w:rsidRDefault="00766C9B" w:rsidP="008E76CC">
      <w:pPr>
        <w:spacing w:line="360" w:lineRule="auto"/>
        <w:ind w:left="480" w:hanging="480"/>
        <w:jc w:val="both"/>
        <w:rPr>
          <w:rFonts w:ascii="Arial" w:hAnsi="Arial"/>
          <w:color w:val="000000"/>
          <w:sz w:val="18"/>
          <w:szCs w:val="18"/>
        </w:rPr>
      </w:pPr>
      <w:del w:id="6312" w:author="Nelly Wagner" w:date="2017-01-22T11:50:00Z">
        <w:r w:rsidRPr="00434CF6" w:rsidDel="00BD4DF5">
          <w:rPr>
            <w:rFonts w:ascii="Arial" w:hAnsi="Arial"/>
            <w:color w:val="000000"/>
            <w:sz w:val="18"/>
            <w:szCs w:val="18"/>
          </w:rPr>
          <w:delText xml:space="preserve">van der Sar, A.M. et al., 2003. Zebrafish embryos as a model host for the real time analysis of </w:delText>
        </w:r>
        <w:r w:rsidRPr="00434CF6" w:rsidDel="00BD4DF5">
          <w:rPr>
            <w:rFonts w:ascii="Arial" w:hAnsi="Arial"/>
            <w:i/>
            <w:iCs/>
            <w:color w:val="000000"/>
            <w:sz w:val="18"/>
            <w:szCs w:val="18"/>
          </w:rPr>
          <w:delText>Salmonella typhimurium</w:delText>
        </w:r>
        <w:r w:rsidRPr="00434CF6" w:rsidDel="00BD4DF5">
          <w:rPr>
            <w:rFonts w:ascii="Arial" w:hAnsi="Arial"/>
            <w:color w:val="000000"/>
            <w:sz w:val="18"/>
            <w:szCs w:val="18"/>
          </w:rPr>
          <w:delText xml:space="preserve"> infections. </w:delText>
        </w:r>
        <w:r w:rsidRPr="00434CF6" w:rsidDel="00BD4DF5">
          <w:rPr>
            <w:rFonts w:ascii="Arial" w:hAnsi="Arial"/>
            <w:i/>
            <w:color w:val="000000"/>
            <w:sz w:val="18"/>
            <w:szCs w:val="18"/>
          </w:rPr>
          <w:delText>Cellular Microbiology</w:delText>
        </w:r>
        <w:r w:rsidRPr="00434CF6" w:rsidDel="00BD4DF5">
          <w:rPr>
            <w:rFonts w:ascii="Arial" w:hAnsi="Arial"/>
            <w:color w:val="000000"/>
            <w:sz w:val="18"/>
            <w:szCs w:val="18"/>
          </w:rPr>
          <w:delText>, 5(9), pp.601–611.</w:delText>
        </w:r>
      </w:del>
    </w:p>
    <w:p w14:paraId="18BF2B52" w14:textId="29A6C6D4" w:rsidR="0020061D" w:rsidRPr="00434CF6" w:rsidDel="00BD4DF5" w:rsidRDefault="00766C9B">
      <w:pPr>
        <w:spacing w:line="360" w:lineRule="auto"/>
        <w:ind w:left="480" w:hanging="480"/>
        <w:jc w:val="both"/>
        <w:rPr>
          <w:del w:id="6313" w:author="Nelly Wagner" w:date="2017-01-22T11:51:00Z"/>
          <w:rFonts w:ascii="Arial" w:hAnsi="Arial"/>
          <w:color w:val="000000"/>
          <w:sz w:val="18"/>
          <w:szCs w:val="18"/>
        </w:rPr>
      </w:pPr>
      <w:del w:id="6314" w:author="Nelly Wagner" w:date="2017-01-22T11:51:00Z">
        <w:r w:rsidRPr="00434CF6" w:rsidDel="00BD4DF5">
          <w:rPr>
            <w:rFonts w:ascii="Arial" w:hAnsi="Arial"/>
            <w:color w:val="000000"/>
            <w:sz w:val="18"/>
            <w:szCs w:val="18"/>
          </w:rPr>
          <w:delText xml:space="preserve">Sass, V. et al., 2010. Human β-defensin 3 inhibits cell wall biosynthesis in staphylococci. </w:delText>
        </w:r>
        <w:r w:rsidRPr="00434CF6" w:rsidDel="00BD4DF5">
          <w:rPr>
            <w:rFonts w:ascii="Arial" w:hAnsi="Arial"/>
            <w:i/>
            <w:color w:val="000000"/>
            <w:sz w:val="18"/>
            <w:szCs w:val="18"/>
          </w:rPr>
          <w:delText>Infection and Immunity</w:delText>
        </w:r>
        <w:r w:rsidRPr="00434CF6" w:rsidDel="00BD4DF5">
          <w:rPr>
            <w:rFonts w:ascii="Arial" w:hAnsi="Arial"/>
            <w:color w:val="000000"/>
            <w:sz w:val="18"/>
            <w:szCs w:val="18"/>
          </w:rPr>
          <w:delText>, 78(6), pp.2793–2800.</w:delText>
        </w:r>
      </w:del>
    </w:p>
    <w:p w14:paraId="78EDA1E2" w14:textId="5C17E94E" w:rsidR="0020061D" w:rsidRPr="00434CF6" w:rsidDel="00BD4DF5" w:rsidRDefault="00766C9B">
      <w:pPr>
        <w:spacing w:line="360" w:lineRule="auto"/>
        <w:ind w:left="480" w:hanging="480"/>
        <w:jc w:val="both"/>
        <w:rPr>
          <w:del w:id="6315" w:author="Nelly Wagner" w:date="2017-01-22T11:52:00Z"/>
          <w:rFonts w:ascii="Arial" w:hAnsi="Arial"/>
          <w:color w:val="000000"/>
          <w:sz w:val="18"/>
          <w:szCs w:val="18"/>
        </w:rPr>
      </w:pPr>
      <w:del w:id="6316" w:author="Nelly Wagner" w:date="2017-01-22T11:52:00Z">
        <w:r w:rsidRPr="00434CF6" w:rsidDel="00BD4DF5">
          <w:rPr>
            <w:rFonts w:ascii="Arial" w:hAnsi="Arial"/>
            <w:color w:val="000000"/>
            <w:sz w:val="18"/>
            <w:szCs w:val="18"/>
          </w:rPr>
          <w:delText xml:space="preserve">Sayegh, E.T., Bloch, O. &amp; Parsa, A.T., 2014. Complement anaphylatoxins as immune regulators in cancer. </w:delText>
        </w:r>
        <w:r w:rsidRPr="00434CF6" w:rsidDel="00BD4DF5">
          <w:rPr>
            <w:rFonts w:ascii="Arial" w:hAnsi="Arial"/>
            <w:i/>
            <w:color w:val="000000"/>
            <w:sz w:val="18"/>
            <w:szCs w:val="18"/>
          </w:rPr>
          <w:delText>Cancer Medicine</w:delText>
        </w:r>
        <w:r w:rsidRPr="00434CF6" w:rsidDel="00BD4DF5">
          <w:rPr>
            <w:rFonts w:ascii="Arial" w:hAnsi="Arial"/>
            <w:color w:val="000000"/>
            <w:sz w:val="18"/>
            <w:szCs w:val="18"/>
          </w:rPr>
          <w:delText>, 3(4), pp.747–758.</w:delText>
        </w:r>
      </w:del>
    </w:p>
    <w:p w14:paraId="4F6844AD" w14:textId="07AB2DE6" w:rsidR="0020061D" w:rsidRPr="00434CF6" w:rsidDel="00B22296" w:rsidRDefault="00766C9B">
      <w:pPr>
        <w:pStyle w:val="TextBody"/>
        <w:spacing w:after="0" w:line="360" w:lineRule="auto"/>
        <w:ind w:left="480" w:hanging="480"/>
        <w:jc w:val="both"/>
        <w:rPr>
          <w:del w:id="6317" w:author="Nelly Wagner" w:date="2017-01-22T11:53:00Z"/>
          <w:rFonts w:ascii="Arial" w:hAnsi="Arial"/>
          <w:color w:val="000000"/>
          <w:sz w:val="18"/>
          <w:szCs w:val="18"/>
        </w:rPr>
      </w:pPr>
      <w:del w:id="6318" w:author="Nelly Wagner" w:date="2017-01-22T11:53:00Z">
        <w:r w:rsidRPr="00434CF6" w:rsidDel="00B22296">
          <w:rPr>
            <w:rFonts w:ascii="Arial" w:hAnsi="Arial"/>
            <w:color w:val="000000"/>
            <w:sz w:val="18"/>
            <w:szCs w:val="18"/>
          </w:rPr>
          <w:delText xml:space="preserve">Schwandner, R. et al., 1999. Peptidoglycan- and Lipoteichoic Acid-induced Cell Activation Is Mediated by Toll-like Receptor 2. </w:delText>
        </w:r>
        <w:r w:rsidRPr="00434CF6" w:rsidDel="00B22296">
          <w:rPr>
            <w:rFonts w:ascii="Arial" w:hAnsi="Arial"/>
            <w:i/>
            <w:color w:val="000000"/>
            <w:sz w:val="18"/>
            <w:szCs w:val="18"/>
          </w:rPr>
          <w:delText>Journal of Biological Chemistry</w:delText>
        </w:r>
        <w:r w:rsidRPr="00434CF6" w:rsidDel="00B22296">
          <w:rPr>
            <w:rFonts w:ascii="Arial" w:hAnsi="Arial"/>
            <w:color w:val="000000"/>
            <w:sz w:val="18"/>
            <w:szCs w:val="18"/>
          </w:rPr>
          <w:delText>, 274(25), pp.17406–17409.</w:delText>
        </w:r>
      </w:del>
    </w:p>
    <w:p w14:paraId="6E1F7823" w14:textId="0CAA2B3E" w:rsidR="0020061D" w:rsidRPr="00434CF6" w:rsidDel="00B22296" w:rsidRDefault="00766C9B">
      <w:pPr>
        <w:spacing w:line="360" w:lineRule="auto"/>
        <w:ind w:left="480" w:hanging="480"/>
        <w:jc w:val="both"/>
        <w:rPr>
          <w:del w:id="6319" w:author="Nelly Wagner" w:date="2017-01-22T11:53:00Z"/>
          <w:rFonts w:ascii="Arial" w:hAnsi="Arial"/>
          <w:color w:val="000000"/>
          <w:sz w:val="18"/>
          <w:szCs w:val="18"/>
        </w:rPr>
      </w:pPr>
      <w:del w:id="6320" w:author="Nelly Wagner" w:date="2017-01-22T11:53:00Z">
        <w:r w:rsidRPr="00434CF6" w:rsidDel="00B22296">
          <w:rPr>
            <w:rFonts w:ascii="Arial" w:hAnsi="Arial"/>
            <w:color w:val="000000"/>
            <w:sz w:val="18"/>
            <w:szCs w:val="18"/>
          </w:rPr>
          <w:delText xml:space="preserve">Schwartz JT, Barker JH, Kaufman J, Fayram DC, McCracken JM and Allen LH, 2012. </w:delText>
        </w:r>
        <w:r w:rsidRPr="00434CF6" w:rsidDel="00B22296">
          <w:rPr>
            <w:rFonts w:ascii="Arial" w:hAnsi="Arial"/>
            <w:i/>
            <w:iCs/>
            <w:color w:val="000000"/>
            <w:sz w:val="18"/>
            <w:szCs w:val="18"/>
          </w:rPr>
          <w:delText>Francisella tularensis</w:delText>
        </w:r>
        <w:r w:rsidRPr="00434CF6" w:rsidDel="00B22296">
          <w:rPr>
            <w:rFonts w:ascii="Arial" w:hAnsi="Arial"/>
            <w:color w:val="000000"/>
            <w:sz w:val="18"/>
            <w:szCs w:val="18"/>
          </w:rPr>
          <w:delText xml:space="preserve"> Inhibits the Intrinsic and Extrinsic Pathways To Delay Constitutive Apoptosis and Prolong Human Neutrophil Lifespan. </w:delText>
        </w:r>
        <w:r w:rsidRPr="00434CF6" w:rsidDel="00B22296">
          <w:rPr>
            <w:rFonts w:ascii="Arial" w:hAnsi="Arial"/>
            <w:i/>
            <w:iCs/>
            <w:color w:val="000000"/>
            <w:sz w:val="18"/>
            <w:szCs w:val="18"/>
          </w:rPr>
          <w:delText>The Journal Of Immunology</w:delText>
        </w:r>
        <w:r w:rsidRPr="00434CF6" w:rsidDel="00B22296">
          <w:rPr>
            <w:rFonts w:ascii="Arial" w:hAnsi="Arial"/>
            <w:color w:val="000000"/>
            <w:sz w:val="18"/>
            <w:szCs w:val="18"/>
          </w:rPr>
          <w:delText>, 188.</w:delText>
        </w:r>
      </w:del>
    </w:p>
    <w:p w14:paraId="4850C802" w14:textId="54FAC270" w:rsidR="0020061D" w:rsidRPr="00434CF6" w:rsidDel="00B22296" w:rsidRDefault="00766C9B">
      <w:pPr>
        <w:spacing w:line="360" w:lineRule="auto"/>
        <w:ind w:left="480" w:hanging="480"/>
        <w:jc w:val="both"/>
        <w:rPr>
          <w:del w:id="6321" w:author="Nelly Wagner" w:date="2017-01-22T11:54:00Z"/>
          <w:rFonts w:ascii="Arial" w:hAnsi="Arial"/>
          <w:color w:val="000000"/>
          <w:sz w:val="18"/>
          <w:szCs w:val="18"/>
        </w:rPr>
      </w:pPr>
      <w:del w:id="6322" w:author="Nelly Wagner" w:date="2017-01-22T11:54:00Z">
        <w:r w:rsidRPr="00434CF6" w:rsidDel="00B22296">
          <w:rPr>
            <w:rFonts w:ascii="Arial" w:hAnsi="Arial"/>
            <w:color w:val="000000"/>
            <w:sz w:val="18"/>
            <w:szCs w:val="18"/>
          </w:rPr>
          <w:delText>Seppälä H, Skurnik M, Soini H, Roberts MC, Huovinen P. A Novel Erythromycin Resistance Methylase Gene (</w:delText>
        </w:r>
        <w:r w:rsidRPr="00434CF6" w:rsidDel="00B22296">
          <w:rPr>
            <w:rFonts w:ascii="Arial" w:hAnsi="Arial"/>
            <w:i/>
            <w:color w:val="000000"/>
            <w:sz w:val="18"/>
            <w:szCs w:val="18"/>
          </w:rPr>
          <w:delText>ermTR</w:delText>
        </w:r>
        <w:r w:rsidRPr="00434CF6" w:rsidDel="00B22296">
          <w:rPr>
            <w:rFonts w:ascii="Arial" w:hAnsi="Arial"/>
            <w:color w:val="000000"/>
            <w:sz w:val="18"/>
            <w:szCs w:val="18"/>
          </w:rPr>
          <w:delText xml:space="preserve">) in </w:delText>
        </w:r>
        <w:r w:rsidRPr="00434CF6" w:rsidDel="00B22296">
          <w:rPr>
            <w:rFonts w:ascii="Arial" w:hAnsi="Arial"/>
            <w:i/>
            <w:color w:val="000000"/>
            <w:sz w:val="18"/>
            <w:szCs w:val="18"/>
          </w:rPr>
          <w:delText>Streptococcus pyogenes</w:delText>
        </w:r>
        <w:r w:rsidRPr="00434CF6" w:rsidDel="00B22296">
          <w:rPr>
            <w:rFonts w:ascii="Arial" w:hAnsi="Arial"/>
            <w:color w:val="000000"/>
            <w:sz w:val="18"/>
            <w:szCs w:val="18"/>
          </w:rPr>
          <w:delText xml:space="preserve">. </w:delText>
        </w:r>
        <w:r w:rsidRPr="00434CF6" w:rsidDel="00B22296">
          <w:rPr>
            <w:rFonts w:ascii="Arial" w:hAnsi="Arial"/>
            <w:i/>
            <w:color w:val="000000"/>
            <w:sz w:val="18"/>
            <w:szCs w:val="18"/>
          </w:rPr>
          <w:delText>Antimicrobial Agents and Chemotherapy</w:delText>
        </w:r>
        <w:r w:rsidRPr="00434CF6" w:rsidDel="00B22296">
          <w:rPr>
            <w:rFonts w:ascii="Arial" w:hAnsi="Arial"/>
            <w:color w:val="000000"/>
            <w:sz w:val="18"/>
            <w:szCs w:val="18"/>
          </w:rPr>
          <w:delText xml:space="preserve">. 1998;42(2):257-262. </w:delText>
        </w:r>
      </w:del>
    </w:p>
    <w:p w14:paraId="5E15C0C7" w14:textId="432C6E82" w:rsidR="0020061D" w:rsidRPr="00434CF6" w:rsidRDefault="00766C9B">
      <w:pPr>
        <w:spacing w:line="360" w:lineRule="auto"/>
        <w:ind w:left="480" w:hanging="480"/>
        <w:jc w:val="both"/>
        <w:rPr>
          <w:ins w:id="6323" w:author="Nelly Wagner" w:date="2017-01-22T11:54:00Z"/>
          <w:rFonts w:ascii="Arial" w:hAnsi="Arial"/>
          <w:color w:val="000000"/>
          <w:sz w:val="18"/>
          <w:szCs w:val="18"/>
        </w:rPr>
      </w:pPr>
      <w:r w:rsidRPr="00434CF6">
        <w:rPr>
          <w:rFonts w:ascii="Arial" w:hAnsi="Arial"/>
          <w:color w:val="000000"/>
          <w:sz w:val="18"/>
          <w:szCs w:val="18"/>
        </w:rPr>
        <w:t>Serba</w:t>
      </w:r>
      <w:ins w:id="6324" w:author="Nelly Wagner" w:date="2017-01-22T11:54:00Z">
        <w:r w:rsidR="00B22296" w:rsidRPr="00434CF6">
          <w:rPr>
            <w:rFonts w:ascii="Arial" w:hAnsi="Arial"/>
            <w:color w:val="000000"/>
            <w:sz w:val="18"/>
            <w:szCs w:val="18"/>
          </w:rPr>
          <w:t xml:space="preserve"> J.</w:t>
        </w:r>
      </w:ins>
      <w:del w:id="6325" w:author="Nelly Wagner" w:date="2017-01-22T11:54:00Z">
        <w:r w:rsidRPr="00434CF6" w:rsidDel="00B22296">
          <w:rPr>
            <w:rFonts w:ascii="Arial" w:hAnsi="Arial"/>
            <w:color w:val="000000"/>
            <w:sz w:val="18"/>
            <w:szCs w:val="18"/>
          </w:rPr>
          <w:delText>, Justyna (2016)</w:delText>
        </w:r>
      </w:del>
      <w:r w:rsidRPr="00434CF6">
        <w:rPr>
          <w:rFonts w:ascii="Arial" w:hAnsi="Arial"/>
          <w:color w:val="000000"/>
          <w:sz w:val="18"/>
          <w:szCs w:val="18"/>
        </w:rPr>
        <w:t xml:space="preserve"> </w:t>
      </w:r>
      <w:r w:rsidRPr="00434CF6">
        <w:rPr>
          <w:rStyle w:val="Emphasis"/>
          <w:rFonts w:ascii="Arial" w:hAnsi="Arial"/>
          <w:color w:val="000000"/>
          <w:sz w:val="18"/>
          <w:szCs w:val="18"/>
        </w:rPr>
        <w:t>In vivo</w:t>
      </w:r>
      <w:r w:rsidRPr="00434CF6">
        <w:rPr>
          <w:rStyle w:val="Emphasis"/>
          <w:rFonts w:ascii="Arial" w:hAnsi="Arial"/>
          <w:i w:val="0"/>
          <w:color w:val="000000"/>
          <w:sz w:val="18"/>
          <w:szCs w:val="18"/>
        </w:rPr>
        <w:t xml:space="preserve"> imaging of host-pathogen interactions in </w:t>
      </w:r>
      <w:r w:rsidRPr="00434CF6">
        <w:rPr>
          <w:rStyle w:val="Emphasis"/>
          <w:rFonts w:ascii="Arial" w:hAnsi="Arial"/>
          <w:color w:val="000000"/>
          <w:sz w:val="18"/>
          <w:szCs w:val="18"/>
        </w:rPr>
        <w:t>Staphyloccocus aureus</w:t>
      </w:r>
      <w:r w:rsidRPr="00434CF6">
        <w:rPr>
          <w:rStyle w:val="Emphasis"/>
          <w:rFonts w:ascii="Arial" w:hAnsi="Arial"/>
          <w:i w:val="0"/>
          <w:color w:val="000000"/>
          <w:sz w:val="18"/>
          <w:szCs w:val="18"/>
        </w:rPr>
        <w:t xml:space="preserve"> infection. </w:t>
      </w:r>
      <w:r w:rsidRPr="00434CF6">
        <w:rPr>
          <w:rFonts w:ascii="Arial" w:hAnsi="Arial"/>
          <w:color w:val="000000"/>
          <w:sz w:val="18"/>
          <w:szCs w:val="18"/>
        </w:rPr>
        <w:t xml:space="preserve">PhD thesis, University of Sheffield. </w:t>
      </w:r>
      <w:ins w:id="6326" w:author="Nelly Wagner" w:date="2017-01-22T11:54:00Z">
        <w:r w:rsidR="00B22296" w:rsidRPr="00434CF6">
          <w:rPr>
            <w:rFonts w:ascii="Arial" w:hAnsi="Arial"/>
            <w:color w:val="000000"/>
            <w:sz w:val="18"/>
            <w:szCs w:val="18"/>
          </w:rPr>
          <w:t>2016</w:t>
        </w:r>
      </w:ins>
    </w:p>
    <w:p w14:paraId="1A984F0A" w14:textId="4E130E5F" w:rsidR="00B22296" w:rsidRDefault="00B22296">
      <w:pPr>
        <w:spacing w:line="360" w:lineRule="auto"/>
        <w:ind w:left="480" w:hanging="480"/>
        <w:jc w:val="both"/>
        <w:rPr>
          <w:ins w:id="6327" w:author="Nelly Wagner" w:date="2017-01-22T14:59:00Z"/>
          <w:rFonts w:ascii="Arial" w:hAnsi="Arial"/>
          <w:sz w:val="18"/>
          <w:szCs w:val="18"/>
        </w:rPr>
      </w:pPr>
      <w:ins w:id="6328" w:author="Nelly Wagner" w:date="2017-01-22T11:55:00Z">
        <w:r w:rsidRPr="00434CF6">
          <w:rPr>
            <w:rFonts w:ascii="Arial" w:hAnsi="Arial"/>
            <w:sz w:val="18"/>
            <w:szCs w:val="18"/>
            <w:rPrChange w:id="6329" w:author="Nelly Wagner" w:date="2017-01-22T13:16:00Z">
              <w:rPr/>
            </w:rPrChange>
          </w:rPr>
          <w:t xml:space="preserve">Shallcross LJ, Fragaszy E, Johnson AM, Hayward AC. The role of the Panton-Valentine leucocidin toxin in staphylococcal disease: A systematic review and meta-analysis. </w:t>
        </w:r>
        <w:r w:rsidRPr="008E76CC">
          <w:rPr>
            <w:rFonts w:ascii="Arial" w:hAnsi="Arial"/>
            <w:i/>
            <w:color w:val="000000"/>
            <w:sz w:val="18"/>
            <w:szCs w:val="18"/>
          </w:rPr>
          <w:t>The Lancet Infectious Diseases</w:t>
        </w:r>
        <w:r w:rsidRPr="00434CF6">
          <w:rPr>
            <w:rFonts w:ascii="Arial" w:hAnsi="Arial"/>
            <w:sz w:val="18"/>
            <w:szCs w:val="18"/>
            <w:rPrChange w:id="6330" w:author="Nelly Wagner" w:date="2017-01-22T13:16:00Z">
              <w:rPr/>
            </w:rPrChange>
          </w:rPr>
          <w:t>. 2013;13(1):43–54.</w:t>
        </w:r>
      </w:ins>
    </w:p>
    <w:p w14:paraId="4C1B32CB" w14:textId="015D82EA" w:rsidR="009D0EB8" w:rsidRPr="009D0EB8" w:rsidRDefault="009D0EB8">
      <w:pPr>
        <w:spacing w:line="360" w:lineRule="auto"/>
        <w:ind w:left="480" w:hanging="480"/>
        <w:jc w:val="both"/>
        <w:rPr>
          <w:ins w:id="6331" w:author="Nelly Wagner" w:date="2017-01-22T11:55:00Z"/>
          <w:rFonts w:ascii="Arial" w:hAnsi="Arial"/>
          <w:sz w:val="14"/>
          <w:szCs w:val="18"/>
          <w:rPrChange w:id="6332" w:author="Nelly Wagner" w:date="2017-01-22T15:00:00Z">
            <w:rPr>
              <w:ins w:id="6333" w:author="Nelly Wagner" w:date="2017-01-22T11:55:00Z"/>
            </w:rPr>
          </w:rPrChange>
        </w:rPr>
      </w:pPr>
      <w:ins w:id="6334" w:author="Nelly Wagner" w:date="2017-01-22T14:59:00Z">
        <w:r w:rsidRPr="009D0EB8">
          <w:rPr>
            <w:rFonts w:ascii="Arial" w:hAnsi="Arial"/>
            <w:sz w:val="18"/>
            <w:rPrChange w:id="6335" w:author="Nelly Wagner" w:date="2017-01-22T15:00:00Z">
              <w:rPr/>
            </w:rPrChange>
          </w:rPr>
          <w:lastRenderedPageBreak/>
          <w:t xml:space="preserve">Shin H, Iwasaki A. Tissue-resident memory T cells. </w:t>
        </w:r>
        <w:r w:rsidRPr="009D0EB8">
          <w:rPr>
            <w:rFonts w:ascii="Arial" w:hAnsi="Arial"/>
            <w:i/>
            <w:sz w:val="18"/>
            <w:rPrChange w:id="6336" w:author="Nelly Wagner" w:date="2017-01-22T15:00:00Z">
              <w:rPr/>
            </w:rPrChange>
          </w:rPr>
          <w:t>Immunol</w:t>
        </w:r>
      </w:ins>
      <w:ins w:id="6337" w:author="Nelly Wagner" w:date="2017-01-22T15:00:00Z">
        <w:r w:rsidRPr="009D0EB8">
          <w:rPr>
            <w:rFonts w:ascii="Arial" w:hAnsi="Arial"/>
            <w:i/>
            <w:sz w:val="18"/>
            <w:rPrChange w:id="6338" w:author="Nelly Wagner" w:date="2017-01-22T15:00:00Z">
              <w:rPr/>
            </w:rPrChange>
          </w:rPr>
          <w:t>ogical</w:t>
        </w:r>
      </w:ins>
      <w:ins w:id="6339" w:author="Nelly Wagner" w:date="2017-01-22T14:59:00Z">
        <w:r w:rsidRPr="009D0EB8">
          <w:rPr>
            <w:rFonts w:ascii="Arial" w:hAnsi="Arial"/>
            <w:i/>
            <w:sz w:val="18"/>
            <w:rPrChange w:id="6340" w:author="Nelly Wagner" w:date="2017-01-22T15:00:00Z">
              <w:rPr/>
            </w:rPrChange>
          </w:rPr>
          <w:t xml:space="preserve"> Rev</w:t>
        </w:r>
      </w:ins>
      <w:ins w:id="6341" w:author="Nelly Wagner" w:date="2017-01-22T15:00:00Z">
        <w:r w:rsidRPr="009D0EB8">
          <w:rPr>
            <w:rFonts w:ascii="Arial" w:hAnsi="Arial"/>
            <w:i/>
            <w:sz w:val="18"/>
            <w:rPrChange w:id="6342" w:author="Nelly Wagner" w:date="2017-01-22T15:00:00Z">
              <w:rPr/>
            </w:rPrChange>
          </w:rPr>
          <w:t>iews</w:t>
        </w:r>
      </w:ins>
      <w:ins w:id="6343" w:author="Nelly Wagner" w:date="2017-01-22T14:59:00Z">
        <w:r w:rsidRPr="009D0EB8">
          <w:rPr>
            <w:rFonts w:ascii="Arial" w:hAnsi="Arial"/>
            <w:sz w:val="18"/>
            <w:rPrChange w:id="6344" w:author="Nelly Wagner" w:date="2017-01-22T15:00:00Z">
              <w:rPr/>
            </w:rPrChange>
          </w:rPr>
          <w:t>. 2013;255(1):165–81.</w:t>
        </w:r>
      </w:ins>
    </w:p>
    <w:p w14:paraId="4563651C" w14:textId="68A43DB4" w:rsidR="00B22296" w:rsidRPr="00434CF6" w:rsidRDefault="002F6C66">
      <w:pPr>
        <w:spacing w:line="360" w:lineRule="auto"/>
        <w:ind w:left="480" w:hanging="480"/>
        <w:jc w:val="both"/>
        <w:rPr>
          <w:ins w:id="6345" w:author="Nelly Wagner" w:date="2017-01-22T11:56:00Z"/>
          <w:rFonts w:ascii="Arial" w:hAnsi="Arial"/>
          <w:sz w:val="18"/>
          <w:szCs w:val="18"/>
          <w:rPrChange w:id="6346" w:author="Nelly Wagner" w:date="2017-01-22T13:16:00Z">
            <w:rPr>
              <w:ins w:id="6347" w:author="Nelly Wagner" w:date="2017-01-22T11:56:00Z"/>
            </w:rPr>
          </w:rPrChange>
        </w:rPr>
      </w:pPr>
      <w:ins w:id="6348" w:author="Nelly Wagner" w:date="2017-01-22T11:55:00Z">
        <w:r w:rsidRPr="00434CF6">
          <w:rPr>
            <w:rFonts w:ascii="Arial" w:hAnsi="Arial"/>
            <w:sz w:val="18"/>
            <w:szCs w:val="18"/>
            <w:rPrChange w:id="6349" w:author="Nelly Wagner" w:date="2017-01-22T13:16:00Z">
              <w:rPr/>
            </w:rPrChange>
          </w:rPr>
          <w:t xml:space="preserve">Slauch JM. How does the oxidative burst of macrophages kill bacteria? Still an open question. </w:t>
        </w:r>
        <w:r w:rsidRPr="00434CF6">
          <w:rPr>
            <w:rFonts w:ascii="Arial" w:hAnsi="Arial"/>
            <w:i/>
            <w:sz w:val="18"/>
            <w:szCs w:val="18"/>
            <w:rPrChange w:id="6350" w:author="Nelly Wagner" w:date="2017-01-22T13:16:00Z">
              <w:rPr/>
            </w:rPrChange>
          </w:rPr>
          <w:t>Molecular Microbiology</w:t>
        </w:r>
        <w:r w:rsidRPr="00434CF6">
          <w:rPr>
            <w:rFonts w:ascii="Arial" w:hAnsi="Arial"/>
            <w:sz w:val="18"/>
            <w:szCs w:val="18"/>
            <w:rPrChange w:id="6351" w:author="Nelly Wagner" w:date="2017-01-22T13:16:00Z">
              <w:rPr/>
            </w:rPrChange>
          </w:rPr>
          <w:t>. 2011;80(3):580–3.</w:t>
        </w:r>
      </w:ins>
    </w:p>
    <w:p w14:paraId="7FE01E9E" w14:textId="4A86F392" w:rsidR="002F6C66" w:rsidRPr="00434CF6" w:rsidRDefault="002F6C66">
      <w:pPr>
        <w:spacing w:line="360" w:lineRule="auto"/>
        <w:ind w:left="480" w:hanging="480"/>
        <w:jc w:val="both"/>
        <w:rPr>
          <w:ins w:id="6352" w:author="Nelly Wagner" w:date="2017-01-22T11:56:00Z"/>
          <w:rFonts w:ascii="Arial" w:hAnsi="Arial"/>
          <w:sz w:val="18"/>
          <w:szCs w:val="18"/>
          <w:rPrChange w:id="6353" w:author="Nelly Wagner" w:date="2017-01-22T13:16:00Z">
            <w:rPr>
              <w:ins w:id="6354" w:author="Nelly Wagner" w:date="2017-01-22T11:56:00Z"/>
            </w:rPr>
          </w:rPrChange>
        </w:rPr>
      </w:pPr>
      <w:ins w:id="6355" w:author="Nelly Wagner" w:date="2017-01-22T11:56:00Z">
        <w:r w:rsidRPr="00434CF6">
          <w:rPr>
            <w:rFonts w:ascii="Arial" w:hAnsi="Arial"/>
            <w:sz w:val="18"/>
            <w:szCs w:val="18"/>
            <w:rPrChange w:id="6356" w:author="Nelly Wagner" w:date="2017-01-22T13:16:00Z">
              <w:rPr/>
            </w:rPrChange>
          </w:rPr>
          <w:t xml:space="preserve">Sônego F, Castanheira FVS, Czaikoski PG, Kanashiro A, Souto FO, França RO, et al. MyD88-, but Not Nod1- and/or Nod2-Deficient Mice, Show Increased Susceptibility to Polymicrobial Sepsis due to Impaired Local Inflammatory Response. </w:t>
        </w:r>
        <w:r w:rsidRPr="00434CF6">
          <w:rPr>
            <w:rFonts w:ascii="Arial" w:hAnsi="Arial"/>
            <w:i/>
            <w:sz w:val="18"/>
            <w:szCs w:val="18"/>
            <w:rPrChange w:id="6357" w:author="Nelly Wagner" w:date="2017-01-22T13:16:00Z">
              <w:rPr/>
            </w:rPrChange>
          </w:rPr>
          <w:t>PLoS One</w:t>
        </w:r>
        <w:r w:rsidRPr="00434CF6">
          <w:rPr>
            <w:rFonts w:ascii="Arial" w:hAnsi="Arial"/>
            <w:sz w:val="18"/>
            <w:szCs w:val="18"/>
            <w:rPrChange w:id="6358" w:author="Nelly Wagner" w:date="2017-01-22T13:16:00Z">
              <w:rPr/>
            </w:rPrChange>
          </w:rPr>
          <w:t>. 2014 Jan;9(8):e103734.</w:t>
        </w:r>
      </w:ins>
    </w:p>
    <w:p w14:paraId="363B1523" w14:textId="5C95E83B" w:rsidR="002F6C66" w:rsidRPr="00434CF6" w:rsidRDefault="002F6C66">
      <w:pPr>
        <w:spacing w:line="360" w:lineRule="auto"/>
        <w:ind w:left="480" w:hanging="480"/>
        <w:jc w:val="both"/>
        <w:rPr>
          <w:ins w:id="6359" w:author="Nelly Wagner" w:date="2017-01-22T11:57:00Z"/>
          <w:rFonts w:ascii="Arial" w:hAnsi="Arial"/>
          <w:sz w:val="18"/>
          <w:szCs w:val="18"/>
          <w:rPrChange w:id="6360" w:author="Nelly Wagner" w:date="2017-01-22T13:16:00Z">
            <w:rPr>
              <w:ins w:id="6361" w:author="Nelly Wagner" w:date="2017-01-22T11:57:00Z"/>
            </w:rPr>
          </w:rPrChange>
        </w:rPr>
      </w:pPr>
      <w:ins w:id="6362" w:author="Nelly Wagner" w:date="2017-01-22T11:56:00Z">
        <w:r w:rsidRPr="00434CF6">
          <w:rPr>
            <w:rFonts w:ascii="Arial" w:hAnsi="Arial"/>
            <w:sz w:val="18"/>
            <w:szCs w:val="18"/>
            <w:rPrChange w:id="6363" w:author="Nelly Wagner" w:date="2017-01-22T13:16:00Z">
              <w:rPr/>
            </w:rPrChange>
          </w:rPr>
          <w:t xml:space="preserve">Spaan AN, Reyes-Robles T, Badiou C, Cochet S, Boguslawski KM, Yoong P, et al. </w:t>
        </w:r>
        <w:r w:rsidRPr="00434CF6">
          <w:rPr>
            <w:rFonts w:ascii="Arial" w:hAnsi="Arial"/>
            <w:i/>
            <w:sz w:val="18"/>
            <w:szCs w:val="18"/>
            <w:rPrChange w:id="6364" w:author="Nelly Wagner" w:date="2017-01-22T13:16:00Z">
              <w:rPr/>
            </w:rPrChange>
          </w:rPr>
          <w:t>Staphylococcus aureus</w:t>
        </w:r>
        <w:r w:rsidRPr="00434CF6">
          <w:rPr>
            <w:rFonts w:ascii="Arial" w:hAnsi="Arial"/>
            <w:sz w:val="18"/>
            <w:szCs w:val="18"/>
            <w:rPrChange w:id="6365" w:author="Nelly Wagner" w:date="2017-01-22T13:16:00Z">
              <w:rPr/>
            </w:rPrChange>
          </w:rPr>
          <w:t xml:space="preserve"> Targets the Duffy Antigen Receptor for Chemokines (DARC) to Lyse Erythrocytes. </w:t>
        </w:r>
        <w:r w:rsidRPr="00434CF6">
          <w:rPr>
            <w:rFonts w:ascii="Arial" w:hAnsi="Arial"/>
            <w:i/>
            <w:sz w:val="18"/>
            <w:szCs w:val="18"/>
            <w:rPrChange w:id="6366" w:author="Nelly Wagner" w:date="2017-01-22T13:16:00Z">
              <w:rPr/>
            </w:rPrChange>
          </w:rPr>
          <w:t xml:space="preserve">Cell Host </w:t>
        </w:r>
      </w:ins>
      <w:ins w:id="6367" w:author="Nelly Wagner" w:date="2017-01-22T11:57:00Z">
        <w:r w:rsidRPr="00434CF6">
          <w:rPr>
            <w:rFonts w:ascii="Arial" w:hAnsi="Arial"/>
            <w:i/>
            <w:sz w:val="18"/>
            <w:szCs w:val="18"/>
            <w:rPrChange w:id="6368" w:author="Nelly Wagner" w:date="2017-01-22T13:16:00Z">
              <w:rPr/>
            </w:rPrChange>
          </w:rPr>
          <w:t xml:space="preserve">&amp; </w:t>
        </w:r>
      </w:ins>
      <w:ins w:id="6369" w:author="Nelly Wagner" w:date="2017-01-22T11:56:00Z">
        <w:r w:rsidRPr="00434CF6">
          <w:rPr>
            <w:rFonts w:ascii="Arial" w:hAnsi="Arial"/>
            <w:i/>
            <w:sz w:val="18"/>
            <w:szCs w:val="18"/>
            <w:rPrChange w:id="6370" w:author="Nelly Wagner" w:date="2017-01-22T13:16:00Z">
              <w:rPr/>
            </w:rPrChange>
          </w:rPr>
          <w:t>Microbe</w:t>
        </w:r>
        <w:r w:rsidRPr="00434CF6">
          <w:rPr>
            <w:rFonts w:ascii="Arial" w:hAnsi="Arial"/>
            <w:sz w:val="18"/>
            <w:szCs w:val="18"/>
            <w:rPrChange w:id="6371" w:author="Nelly Wagner" w:date="2017-01-22T13:16:00Z">
              <w:rPr/>
            </w:rPrChange>
          </w:rPr>
          <w:t>. 2016 Jul 23;18(3):363–70.</w:t>
        </w:r>
      </w:ins>
    </w:p>
    <w:p w14:paraId="7DFB1332" w14:textId="76E6EB89" w:rsidR="002F6C66" w:rsidRPr="00434CF6" w:rsidRDefault="002F6C66">
      <w:pPr>
        <w:spacing w:line="360" w:lineRule="auto"/>
        <w:ind w:left="480" w:hanging="480"/>
        <w:jc w:val="both"/>
        <w:rPr>
          <w:ins w:id="6372" w:author="Nelly Wagner" w:date="2017-01-22T11:57:00Z"/>
          <w:rFonts w:ascii="Arial" w:hAnsi="Arial"/>
          <w:sz w:val="18"/>
          <w:szCs w:val="18"/>
          <w:rPrChange w:id="6373" w:author="Nelly Wagner" w:date="2017-01-22T13:16:00Z">
            <w:rPr>
              <w:ins w:id="6374" w:author="Nelly Wagner" w:date="2017-01-22T11:57:00Z"/>
            </w:rPr>
          </w:rPrChange>
        </w:rPr>
      </w:pPr>
      <w:ins w:id="6375" w:author="Nelly Wagner" w:date="2017-01-22T11:57:00Z">
        <w:r w:rsidRPr="00434CF6">
          <w:rPr>
            <w:rFonts w:ascii="Arial" w:hAnsi="Arial"/>
            <w:sz w:val="18"/>
            <w:szCs w:val="18"/>
            <w:rPrChange w:id="6376" w:author="Nelly Wagner" w:date="2017-01-22T13:16:00Z">
              <w:rPr/>
            </w:rPrChange>
          </w:rPr>
          <w:t xml:space="preserve">Spaan AN, Schiepers A, de Haas CJC, van Hooijdonk DDJJ, Badiou C, Contamin H, et al. Differential Interaction of the Staphylococcal Toxins Panton-Valentine Leukocidin and γ-Hemolysin CB with Human C5a Receptors. </w:t>
        </w:r>
        <w:r w:rsidRPr="00434CF6">
          <w:rPr>
            <w:rFonts w:ascii="Arial" w:hAnsi="Arial"/>
            <w:i/>
            <w:sz w:val="18"/>
            <w:szCs w:val="18"/>
            <w:rPrChange w:id="6377" w:author="Nelly Wagner" w:date="2017-01-22T13:16:00Z">
              <w:rPr/>
            </w:rPrChange>
          </w:rPr>
          <w:t>Journal of Immunology</w:t>
        </w:r>
        <w:r w:rsidRPr="00434CF6">
          <w:rPr>
            <w:rFonts w:ascii="Arial" w:hAnsi="Arial"/>
            <w:sz w:val="18"/>
            <w:szCs w:val="18"/>
            <w:rPrChange w:id="6378" w:author="Nelly Wagner" w:date="2017-01-22T13:16:00Z">
              <w:rPr/>
            </w:rPrChange>
          </w:rPr>
          <w:t>. 2015;195(3):1034–43.</w:t>
        </w:r>
      </w:ins>
    </w:p>
    <w:p w14:paraId="13E6EF5E" w14:textId="3ADA9432" w:rsidR="002F6C66" w:rsidRPr="00434CF6" w:rsidRDefault="002F6C66">
      <w:pPr>
        <w:spacing w:line="360" w:lineRule="auto"/>
        <w:ind w:left="480" w:hanging="480"/>
        <w:jc w:val="both"/>
        <w:rPr>
          <w:ins w:id="6379" w:author="Nelly Wagner" w:date="2017-01-22T11:58:00Z"/>
          <w:rFonts w:ascii="Arial" w:hAnsi="Arial"/>
          <w:sz w:val="18"/>
          <w:szCs w:val="18"/>
          <w:rPrChange w:id="6380" w:author="Nelly Wagner" w:date="2017-01-22T13:16:00Z">
            <w:rPr>
              <w:ins w:id="6381" w:author="Nelly Wagner" w:date="2017-01-22T11:58:00Z"/>
            </w:rPr>
          </w:rPrChange>
        </w:rPr>
      </w:pPr>
      <w:ins w:id="6382" w:author="Nelly Wagner" w:date="2017-01-22T11:58:00Z">
        <w:r w:rsidRPr="00434CF6">
          <w:rPr>
            <w:rFonts w:ascii="Arial" w:hAnsi="Arial"/>
            <w:sz w:val="18"/>
            <w:szCs w:val="18"/>
            <w:rPrChange w:id="6383" w:author="Nelly Wagner" w:date="2017-01-22T13:16:00Z">
              <w:rPr/>
            </w:rPrChange>
          </w:rPr>
          <w:t xml:space="preserve">Stapels DAC, Kuipers A, Von Köckritz-Blickwede M, Ruyken M, Tromp AT, Horsburgh MJ, et al. </w:t>
        </w:r>
        <w:r w:rsidRPr="00434CF6">
          <w:rPr>
            <w:rFonts w:ascii="Arial" w:hAnsi="Arial"/>
            <w:i/>
            <w:sz w:val="18"/>
            <w:szCs w:val="18"/>
            <w:rPrChange w:id="6384" w:author="Nelly Wagner" w:date="2017-01-22T13:16:00Z">
              <w:rPr/>
            </w:rPrChange>
          </w:rPr>
          <w:t>Staphylococcus aureus</w:t>
        </w:r>
        <w:r w:rsidRPr="00434CF6">
          <w:rPr>
            <w:rFonts w:ascii="Arial" w:hAnsi="Arial"/>
            <w:sz w:val="18"/>
            <w:szCs w:val="18"/>
            <w:rPrChange w:id="6385" w:author="Nelly Wagner" w:date="2017-01-22T13:16:00Z">
              <w:rPr/>
            </w:rPrChange>
          </w:rPr>
          <w:t xml:space="preserve"> protects its immune-evasion proteins against degradation by neutrophil serine proteases. </w:t>
        </w:r>
        <w:r w:rsidRPr="00434CF6">
          <w:rPr>
            <w:rFonts w:ascii="Arial" w:hAnsi="Arial"/>
            <w:i/>
            <w:sz w:val="18"/>
            <w:szCs w:val="18"/>
            <w:rPrChange w:id="6386" w:author="Nelly Wagner" w:date="2017-01-22T13:16:00Z">
              <w:rPr/>
            </w:rPrChange>
          </w:rPr>
          <w:t>Cellular Microbiology</w:t>
        </w:r>
        <w:r w:rsidRPr="00434CF6">
          <w:rPr>
            <w:rFonts w:ascii="Arial" w:hAnsi="Arial"/>
            <w:sz w:val="18"/>
            <w:szCs w:val="18"/>
            <w:rPrChange w:id="6387" w:author="Nelly Wagner" w:date="2017-01-22T13:16:00Z">
              <w:rPr/>
            </w:rPrChange>
          </w:rPr>
          <w:t>. 2016;18(4):536–45.</w:t>
        </w:r>
      </w:ins>
    </w:p>
    <w:p w14:paraId="6E74133C" w14:textId="4B06CCC6" w:rsidR="002F6C66" w:rsidRDefault="002F6C66">
      <w:pPr>
        <w:spacing w:line="360" w:lineRule="auto"/>
        <w:ind w:left="480" w:hanging="480"/>
        <w:jc w:val="both"/>
        <w:rPr>
          <w:ins w:id="6388" w:author="Nelly Wagner" w:date="2017-01-22T15:01:00Z"/>
          <w:rFonts w:ascii="Arial" w:hAnsi="Arial"/>
          <w:sz w:val="18"/>
          <w:szCs w:val="18"/>
        </w:rPr>
      </w:pPr>
      <w:ins w:id="6389" w:author="Nelly Wagner" w:date="2017-01-22T11:58:00Z">
        <w:r w:rsidRPr="00434CF6">
          <w:rPr>
            <w:rFonts w:ascii="Arial" w:hAnsi="Arial"/>
            <w:sz w:val="18"/>
            <w:szCs w:val="18"/>
            <w:rPrChange w:id="6390" w:author="Nelly Wagner" w:date="2017-01-22T13:16:00Z">
              <w:rPr/>
            </w:rPrChange>
          </w:rPr>
          <w:t xml:space="preserve">Stein C, Caccamo M, Laird G, Leptin M. Conservation and divergence of gene families encoding components of innate immune response systems in zebrafish. </w:t>
        </w:r>
        <w:r w:rsidRPr="00434CF6">
          <w:rPr>
            <w:rFonts w:ascii="Arial" w:hAnsi="Arial"/>
            <w:i/>
            <w:sz w:val="18"/>
            <w:szCs w:val="18"/>
            <w:rPrChange w:id="6391" w:author="Nelly Wagner" w:date="2017-01-22T13:16:00Z">
              <w:rPr/>
            </w:rPrChange>
          </w:rPr>
          <w:t>Genome Biology</w:t>
        </w:r>
        <w:r w:rsidR="0006764D" w:rsidRPr="00434CF6">
          <w:rPr>
            <w:rFonts w:ascii="Arial" w:hAnsi="Arial"/>
            <w:sz w:val="18"/>
            <w:szCs w:val="18"/>
            <w:rPrChange w:id="6392" w:author="Nelly Wagner" w:date="2017-01-22T13:16:00Z">
              <w:rPr/>
            </w:rPrChange>
          </w:rPr>
          <w:t>. 2007</w:t>
        </w:r>
        <w:r w:rsidRPr="00434CF6">
          <w:rPr>
            <w:rFonts w:ascii="Arial" w:hAnsi="Arial"/>
            <w:sz w:val="18"/>
            <w:szCs w:val="18"/>
            <w:rPrChange w:id="6393" w:author="Nelly Wagner" w:date="2017-01-22T13:16:00Z">
              <w:rPr/>
            </w:rPrChange>
          </w:rPr>
          <w:t>;8(11):R251.</w:t>
        </w:r>
      </w:ins>
    </w:p>
    <w:p w14:paraId="5EEAA7C3" w14:textId="7BF491FE" w:rsidR="009D0EB8" w:rsidRPr="009D0EB8" w:rsidRDefault="009D0EB8">
      <w:pPr>
        <w:spacing w:line="360" w:lineRule="auto"/>
        <w:ind w:left="480" w:hanging="480"/>
        <w:jc w:val="both"/>
        <w:rPr>
          <w:ins w:id="6394" w:author="Nelly Wagner" w:date="2017-01-22T11:58:00Z"/>
          <w:rFonts w:ascii="Arial" w:hAnsi="Arial"/>
          <w:sz w:val="14"/>
          <w:szCs w:val="18"/>
          <w:rPrChange w:id="6395" w:author="Nelly Wagner" w:date="2017-01-22T15:01:00Z">
            <w:rPr>
              <w:ins w:id="6396" w:author="Nelly Wagner" w:date="2017-01-22T11:58:00Z"/>
            </w:rPr>
          </w:rPrChange>
        </w:rPr>
      </w:pPr>
      <w:ins w:id="6397" w:author="Nelly Wagner" w:date="2017-01-22T15:01:00Z">
        <w:r w:rsidRPr="009D0EB8">
          <w:rPr>
            <w:rFonts w:ascii="Arial" w:hAnsi="Arial"/>
            <w:sz w:val="18"/>
            <w:rPrChange w:id="6398" w:author="Nelly Wagner" w:date="2017-01-22T15:01:00Z">
              <w:rPr/>
            </w:rPrChange>
          </w:rPr>
          <w:t>Stokes WS. Animals and the 3Rs in toxicology research and testing: the way forward. Human &amp; Experimental Toxicology. 2015;34(12):1297–303.</w:t>
        </w:r>
      </w:ins>
    </w:p>
    <w:p w14:paraId="6D20C8E3" w14:textId="6B143D70" w:rsidR="002F6C66" w:rsidRPr="00434CF6" w:rsidRDefault="002F6C66">
      <w:pPr>
        <w:spacing w:line="360" w:lineRule="auto"/>
        <w:ind w:left="480" w:hanging="480"/>
        <w:jc w:val="both"/>
        <w:rPr>
          <w:ins w:id="6399" w:author="Nelly Wagner" w:date="2017-01-22T11:59:00Z"/>
          <w:rFonts w:ascii="Arial" w:hAnsi="Arial"/>
          <w:sz w:val="18"/>
          <w:szCs w:val="18"/>
          <w:rPrChange w:id="6400" w:author="Nelly Wagner" w:date="2017-01-22T13:16:00Z">
            <w:rPr>
              <w:ins w:id="6401" w:author="Nelly Wagner" w:date="2017-01-22T11:59:00Z"/>
            </w:rPr>
          </w:rPrChange>
        </w:rPr>
      </w:pPr>
      <w:ins w:id="6402" w:author="Nelly Wagner" w:date="2017-01-22T11:58:00Z">
        <w:r w:rsidRPr="00434CF6">
          <w:rPr>
            <w:rFonts w:ascii="Arial" w:hAnsi="Arial"/>
            <w:sz w:val="18"/>
            <w:szCs w:val="18"/>
            <w:rPrChange w:id="6403" w:author="Nelly Wagner" w:date="2017-01-22T13:16:00Z">
              <w:rPr/>
            </w:rPrChange>
          </w:rPr>
          <w:t xml:space="preserve">Streit JM, Jones RN, Sader HS. Daptomycin activity and spectrum: a worldwide sample of 6737 clinical Gram-positive organisms. </w:t>
        </w:r>
      </w:ins>
      <w:ins w:id="6404" w:author="Nelly Wagner" w:date="2017-01-22T11:59:00Z">
        <w:r w:rsidRPr="00434CF6">
          <w:rPr>
            <w:rFonts w:ascii="Arial" w:hAnsi="Arial"/>
            <w:i/>
            <w:sz w:val="18"/>
            <w:szCs w:val="18"/>
            <w:rPrChange w:id="6405" w:author="Nelly Wagner" w:date="2017-01-22T13:16:00Z">
              <w:rPr/>
            </w:rPrChange>
          </w:rPr>
          <w:t xml:space="preserve">The </w:t>
        </w:r>
      </w:ins>
      <w:ins w:id="6406" w:author="Nelly Wagner" w:date="2017-01-22T11:58:00Z">
        <w:r w:rsidRPr="00434CF6">
          <w:rPr>
            <w:rFonts w:ascii="Arial" w:hAnsi="Arial"/>
            <w:i/>
            <w:sz w:val="18"/>
            <w:szCs w:val="18"/>
            <w:rPrChange w:id="6407" w:author="Nelly Wagner" w:date="2017-01-22T13:16:00Z">
              <w:rPr/>
            </w:rPrChange>
          </w:rPr>
          <w:t>J</w:t>
        </w:r>
      </w:ins>
      <w:ins w:id="6408" w:author="Nelly Wagner" w:date="2017-01-22T11:59:00Z">
        <w:r w:rsidRPr="00434CF6">
          <w:rPr>
            <w:rFonts w:ascii="Arial" w:hAnsi="Arial"/>
            <w:i/>
            <w:sz w:val="18"/>
            <w:szCs w:val="18"/>
            <w:rPrChange w:id="6409" w:author="Nelly Wagner" w:date="2017-01-22T13:16:00Z">
              <w:rPr/>
            </w:rPrChange>
          </w:rPr>
          <w:t>ournal</w:t>
        </w:r>
      </w:ins>
      <w:ins w:id="6410" w:author="Nelly Wagner" w:date="2017-01-22T11:58:00Z">
        <w:r w:rsidRPr="00434CF6">
          <w:rPr>
            <w:rFonts w:ascii="Arial" w:hAnsi="Arial"/>
            <w:i/>
            <w:sz w:val="18"/>
            <w:szCs w:val="18"/>
            <w:rPrChange w:id="6411" w:author="Nelly Wagner" w:date="2017-01-22T13:16:00Z">
              <w:rPr/>
            </w:rPrChange>
          </w:rPr>
          <w:t xml:space="preserve"> </w:t>
        </w:r>
      </w:ins>
      <w:ins w:id="6412" w:author="Nelly Wagner" w:date="2017-01-22T11:59:00Z">
        <w:r w:rsidRPr="00434CF6">
          <w:rPr>
            <w:rFonts w:ascii="Arial" w:hAnsi="Arial"/>
            <w:i/>
            <w:sz w:val="18"/>
            <w:szCs w:val="18"/>
            <w:rPrChange w:id="6413" w:author="Nelly Wagner" w:date="2017-01-22T13:16:00Z">
              <w:rPr/>
            </w:rPrChange>
          </w:rPr>
          <w:t xml:space="preserve">of </w:t>
        </w:r>
      </w:ins>
      <w:ins w:id="6414" w:author="Nelly Wagner" w:date="2017-01-22T11:58:00Z">
        <w:r w:rsidRPr="00434CF6">
          <w:rPr>
            <w:rFonts w:ascii="Arial" w:hAnsi="Arial"/>
            <w:i/>
            <w:sz w:val="18"/>
            <w:szCs w:val="18"/>
            <w:rPrChange w:id="6415" w:author="Nelly Wagner" w:date="2017-01-22T13:16:00Z">
              <w:rPr/>
            </w:rPrChange>
          </w:rPr>
          <w:t>Antimicrob</w:t>
        </w:r>
      </w:ins>
      <w:ins w:id="6416" w:author="Nelly Wagner" w:date="2017-01-22T11:59:00Z">
        <w:r w:rsidRPr="00434CF6">
          <w:rPr>
            <w:rFonts w:ascii="Arial" w:hAnsi="Arial"/>
            <w:i/>
            <w:sz w:val="18"/>
            <w:szCs w:val="18"/>
            <w:rPrChange w:id="6417" w:author="Nelly Wagner" w:date="2017-01-22T13:16:00Z">
              <w:rPr/>
            </w:rPrChange>
          </w:rPr>
          <w:t>ial</w:t>
        </w:r>
      </w:ins>
      <w:ins w:id="6418" w:author="Nelly Wagner" w:date="2017-01-22T11:58:00Z">
        <w:r w:rsidRPr="00434CF6">
          <w:rPr>
            <w:rFonts w:ascii="Arial" w:hAnsi="Arial"/>
            <w:i/>
            <w:sz w:val="18"/>
            <w:szCs w:val="18"/>
            <w:rPrChange w:id="6419" w:author="Nelly Wagner" w:date="2017-01-22T13:16:00Z">
              <w:rPr/>
            </w:rPrChange>
          </w:rPr>
          <w:t xml:space="preserve"> Chemother</w:t>
        </w:r>
      </w:ins>
      <w:ins w:id="6420" w:author="Nelly Wagner" w:date="2017-01-22T11:59:00Z">
        <w:r w:rsidRPr="00434CF6">
          <w:rPr>
            <w:rFonts w:ascii="Arial" w:hAnsi="Arial"/>
            <w:i/>
            <w:sz w:val="18"/>
            <w:szCs w:val="18"/>
            <w:rPrChange w:id="6421" w:author="Nelly Wagner" w:date="2017-01-22T13:16:00Z">
              <w:rPr/>
            </w:rPrChange>
          </w:rPr>
          <w:t>apy</w:t>
        </w:r>
      </w:ins>
      <w:ins w:id="6422" w:author="Nelly Wagner" w:date="2017-01-22T11:58:00Z">
        <w:r w:rsidRPr="00434CF6">
          <w:rPr>
            <w:rFonts w:ascii="Arial" w:hAnsi="Arial"/>
            <w:sz w:val="18"/>
            <w:szCs w:val="18"/>
            <w:rPrChange w:id="6423" w:author="Nelly Wagner" w:date="2017-01-22T13:16:00Z">
              <w:rPr/>
            </w:rPrChange>
          </w:rPr>
          <w:t>. 2004 Apr;53(4):669–74.</w:t>
        </w:r>
      </w:ins>
    </w:p>
    <w:p w14:paraId="0285D280" w14:textId="2B23832B" w:rsidR="002F6C66" w:rsidRPr="00434CF6" w:rsidRDefault="002F6C66">
      <w:pPr>
        <w:spacing w:line="360" w:lineRule="auto"/>
        <w:ind w:left="480" w:hanging="480"/>
        <w:jc w:val="both"/>
        <w:rPr>
          <w:ins w:id="6424" w:author="Nelly Wagner" w:date="2017-01-22T12:00:00Z"/>
          <w:rFonts w:ascii="Arial" w:hAnsi="Arial"/>
          <w:sz w:val="18"/>
          <w:szCs w:val="18"/>
          <w:rPrChange w:id="6425" w:author="Nelly Wagner" w:date="2017-01-22T13:16:00Z">
            <w:rPr>
              <w:ins w:id="6426" w:author="Nelly Wagner" w:date="2017-01-22T12:00:00Z"/>
            </w:rPr>
          </w:rPrChange>
        </w:rPr>
      </w:pPr>
      <w:ins w:id="6427" w:author="Nelly Wagner" w:date="2017-01-22T11:59:00Z">
        <w:r w:rsidRPr="00434CF6">
          <w:rPr>
            <w:rFonts w:ascii="Arial" w:hAnsi="Arial"/>
            <w:sz w:val="18"/>
            <w:szCs w:val="18"/>
            <w:rPrChange w:id="6428" w:author="Nelly Wagner" w:date="2017-01-22T13:16:00Z">
              <w:rPr/>
            </w:rPrChange>
          </w:rPr>
          <w:t xml:space="preserve">Subrt N, Mesak LR, Davies J. Modulation of virulence gene expression by cell wall active antibiotics in </w:t>
        </w:r>
        <w:r w:rsidRPr="00434CF6">
          <w:rPr>
            <w:rFonts w:ascii="Arial" w:hAnsi="Arial"/>
            <w:i/>
            <w:sz w:val="18"/>
            <w:szCs w:val="18"/>
            <w:rPrChange w:id="6429" w:author="Nelly Wagner" w:date="2017-01-22T13:16:00Z">
              <w:rPr/>
            </w:rPrChange>
          </w:rPr>
          <w:t>Staphylococcus aureus</w:t>
        </w:r>
        <w:r w:rsidRPr="00434CF6">
          <w:rPr>
            <w:rFonts w:ascii="Arial" w:hAnsi="Arial"/>
            <w:sz w:val="18"/>
            <w:szCs w:val="18"/>
            <w:rPrChange w:id="6430" w:author="Nelly Wagner" w:date="2017-01-22T13:16:00Z">
              <w:rPr/>
            </w:rPrChange>
          </w:rPr>
          <w:t xml:space="preserve">. </w:t>
        </w:r>
      </w:ins>
      <w:ins w:id="6431" w:author="Nelly Wagner" w:date="2017-01-22T12:00:00Z">
        <w:r w:rsidRPr="00434CF6">
          <w:rPr>
            <w:rFonts w:ascii="Arial" w:hAnsi="Arial"/>
            <w:i/>
            <w:sz w:val="18"/>
            <w:szCs w:val="18"/>
            <w:rPrChange w:id="6432" w:author="Nelly Wagner" w:date="2017-01-22T13:16:00Z">
              <w:rPr/>
            </w:rPrChange>
          </w:rPr>
          <w:t>The Journal of Antimicrobial Chemotherapy</w:t>
        </w:r>
      </w:ins>
      <w:ins w:id="6433" w:author="Nelly Wagner" w:date="2017-01-22T11:59:00Z">
        <w:r w:rsidRPr="00434CF6">
          <w:rPr>
            <w:rFonts w:ascii="Arial" w:hAnsi="Arial"/>
            <w:i/>
            <w:sz w:val="18"/>
            <w:szCs w:val="18"/>
            <w:rPrChange w:id="6434" w:author="Nelly Wagner" w:date="2017-01-22T13:16:00Z">
              <w:rPr/>
            </w:rPrChange>
          </w:rPr>
          <w:t>.</w:t>
        </w:r>
        <w:r w:rsidRPr="00434CF6">
          <w:rPr>
            <w:rFonts w:ascii="Arial" w:hAnsi="Arial"/>
            <w:sz w:val="18"/>
            <w:szCs w:val="18"/>
            <w:rPrChange w:id="6435" w:author="Nelly Wagner" w:date="2017-01-22T13:16:00Z">
              <w:rPr/>
            </w:rPrChange>
          </w:rPr>
          <w:t xml:space="preserve"> 2011 May;66(5):979–84.</w:t>
        </w:r>
      </w:ins>
    </w:p>
    <w:p w14:paraId="0C6BD474" w14:textId="6F003BDA" w:rsidR="002F6C66" w:rsidRPr="00434CF6" w:rsidRDefault="002F6C66">
      <w:pPr>
        <w:spacing w:line="360" w:lineRule="auto"/>
        <w:ind w:left="480" w:hanging="480"/>
        <w:jc w:val="both"/>
        <w:rPr>
          <w:ins w:id="6436" w:author="Nelly Wagner" w:date="2017-01-22T12:01:00Z"/>
          <w:rFonts w:ascii="Arial" w:hAnsi="Arial"/>
          <w:sz w:val="18"/>
          <w:szCs w:val="18"/>
          <w:rPrChange w:id="6437" w:author="Nelly Wagner" w:date="2017-01-22T13:16:00Z">
            <w:rPr>
              <w:ins w:id="6438" w:author="Nelly Wagner" w:date="2017-01-22T12:01:00Z"/>
            </w:rPr>
          </w:rPrChange>
        </w:rPr>
      </w:pPr>
      <w:ins w:id="6439" w:author="Nelly Wagner" w:date="2017-01-22T12:00:00Z">
        <w:r w:rsidRPr="00434CF6">
          <w:rPr>
            <w:rFonts w:ascii="Arial" w:hAnsi="Arial"/>
            <w:sz w:val="18"/>
            <w:szCs w:val="18"/>
            <w:rPrChange w:id="6440" w:author="Nelly Wagner" w:date="2017-01-22T13:16:00Z">
              <w:rPr/>
            </w:rPrChange>
          </w:rPr>
          <w:t xml:space="preserve">Sullivan BP, El-Gendy N, Kuehl C, Berkland C. Pulmonary Delivery of Vancomycin Dry Powder Aerosol to Intubated Rabbits. </w:t>
        </w:r>
      </w:ins>
      <w:ins w:id="6441" w:author="Nelly Wagner" w:date="2017-01-22T12:01:00Z">
        <w:r w:rsidRPr="008E76CC">
          <w:rPr>
            <w:rFonts w:ascii="Arial" w:hAnsi="Arial"/>
            <w:i/>
            <w:color w:val="000000"/>
            <w:sz w:val="18"/>
            <w:szCs w:val="18"/>
          </w:rPr>
          <w:t>Molecular Pharmaceutics.</w:t>
        </w:r>
      </w:ins>
      <w:ins w:id="6442" w:author="Nelly Wagner" w:date="2017-01-22T12:00:00Z">
        <w:r w:rsidRPr="00434CF6">
          <w:rPr>
            <w:rFonts w:ascii="Arial" w:hAnsi="Arial"/>
            <w:sz w:val="18"/>
            <w:szCs w:val="18"/>
            <w:rPrChange w:id="6443" w:author="Nelly Wagner" w:date="2017-01-22T13:16:00Z">
              <w:rPr/>
            </w:rPrChange>
          </w:rPr>
          <w:t xml:space="preserve"> 2015 Aug 3;12(8):2665–74. </w:t>
        </w:r>
      </w:ins>
    </w:p>
    <w:p w14:paraId="7704FDEC" w14:textId="02424B9B" w:rsidR="002F6C66" w:rsidRPr="00434CF6" w:rsidRDefault="002F6C66">
      <w:pPr>
        <w:spacing w:line="360" w:lineRule="auto"/>
        <w:ind w:left="480" w:hanging="480"/>
        <w:jc w:val="both"/>
        <w:rPr>
          <w:ins w:id="6444" w:author="Nelly Wagner" w:date="2017-01-22T12:01:00Z"/>
          <w:rFonts w:ascii="Arial" w:hAnsi="Arial"/>
          <w:sz w:val="18"/>
          <w:szCs w:val="18"/>
          <w:rPrChange w:id="6445" w:author="Nelly Wagner" w:date="2017-01-22T13:16:00Z">
            <w:rPr>
              <w:ins w:id="6446" w:author="Nelly Wagner" w:date="2017-01-22T12:01:00Z"/>
            </w:rPr>
          </w:rPrChange>
        </w:rPr>
      </w:pPr>
      <w:ins w:id="6447" w:author="Nelly Wagner" w:date="2017-01-22T12:01:00Z">
        <w:r w:rsidRPr="00434CF6">
          <w:rPr>
            <w:rFonts w:ascii="Arial" w:hAnsi="Arial"/>
            <w:sz w:val="18"/>
            <w:szCs w:val="18"/>
            <w:rPrChange w:id="6448" w:author="Nelly Wagner" w:date="2017-01-22T13:16:00Z">
              <w:rPr/>
            </w:rPrChange>
          </w:rPr>
          <w:t xml:space="preserve">Sullivan C, Charette J, Catchen J, Lage CR, Giasson G, Postlethwait JH, et al. The gene history of zebrafish tlr4a and tlr4b is predictive of their divergent functions. </w:t>
        </w:r>
        <w:r w:rsidRPr="00434CF6">
          <w:rPr>
            <w:rFonts w:ascii="Arial" w:hAnsi="Arial"/>
            <w:i/>
            <w:sz w:val="18"/>
            <w:szCs w:val="18"/>
            <w:rPrChange w:id="6449" w:author="Nelly Wagner" w:date="2017-01-22T13:16:00Z">
              <w:rPr/>
            </w:rPrChange>
          </w:rPr>
          <w:t>Journal of Immunology</w:t>
        </w:r>
        <w:r w:rsidRPr="00434CF6">
          <w:rPr>
            <w:rFonts w:ascii="Arial" w:hAnsi="Arial"/>
            <w:sz w:val="18"/>
            <w:szCs w:val="18"/>
            <w:rPrChange w:id="6450" w:author="Nelly Wagner" w:date="2017-01-22T13:16:00Z">
              <w:rPr/>
            </w:rPrChange>
          </w:rPr>
          <w:t>. 2009;183(9):5896–908.</w:t>
        </w:r>
      </w:ins>
    </w:p>
    <w:p w14:paraId="445B3D0B" w14:textId="1826798E" w:rsidR="002F6C66" w:rsidRPr="00434CF6" w:rsidRDefault="002F6C66">
      <w:pPr>
        <w:spacing w:line="360" w:lineRule="auto"/>
        <w:ind w:left="480" w:hanging="480"/>
        <w:jc w:val="both"/>
        <w:rPr>
          <w:ins w:id="6451" w:author="Nelly Wagner" w:date="2017-01-22T12:02:00Z"/>
          <w:rFonts w:ascii="Arial" w:hAnsi="Arial"/>
          <w:sz w:val="18"/>
          <w:szCs w:val="18"/>
          <w:rPrChange w:id="6452" w:author="Nelly Wagner" w:date="2017-01-22T13:16:00Z">
            <w:rPr>
              <w:ins w:id="6453" w:author="Nelly Wagner" w:date="2017-01-22T12:02:00Z"/>
            </w:rPr>
          </w:rPrChange>
        </w:rPr>
      </w:pPr>
      <w:ins w:id="6454" w:author="Nelly Wagner" w:date="2017-01-22T12:01:00Z">
        <w:r w:rsidRPr="00434CF6">
          <w:rPr>
            <w:rFonts w:ascii="Arial" w:hAnsi="Arial"/>
            <w:sz w:val="18"/>
            <w:szCs w:val="18"/>
            <w:rPrChange w:id="6455" w:author="Nelly Wagner" w:date="2017-01-22T13:16:00Z">
              <w:rPr/>
            </w:rPrChange>
          </w:rPr>
          <w:t xml:space="preserve">Surewaard BGJ, de Haas CJC, Vervoort F, Rigby KM, Deleo FR, Otto M, et al. Staphylococcal alpha-phenol soluble modulins contribute to neutrophil lysis after phagocytosis. </w:t>
        </w:r>
        <w:r w:rsidRPr="00434CF6">
          <w:rPr>
            <w:rFonts w:ascii="Arial" w:hAnsi="Arial"/>
            <w:i/>
            <w:sz w:val="18"/>
            <w:szCs w:val="18"/>
            <w:rPrChange w:id="6456" w:author="Nelly Wagner" w:date="2017-01-22T13:16:00Z">
              <w:rPr/>
            </w:rPrChange>
          </w:rPr>
          <w:t>Cell</w:t>
        </w:r>
      </w:ins>
      <w:ins w:id="6457" w:author="Nelly Wagner" w:date="2017-01-22T12:35:00Z">
        <w:r w:rsidR="0006764D" w:rsidRPr="00434CF6">
          <w:rPr>
            <w:rFonts w:ascii="Arial" w:hAnsi="Arial"/>
            <w:i/>
            <w:sz w:val="18"/>
            <w:szCs w:val="18"/>
            <w:rPrChange w:id="6458" w:author="Nelly Wagner" w:date="2017-01-22T13:16:00Z">
              <w:rPr/>
            </w:rPrChange>
          </w:rPr>
          <w:t>ular</w:t>
        </w:r>
      </w:ins>
      <w:ins w:id="6459" w:author="Nelly Wagner" w:date="2017-01-22T12:01:00Z">
        <w:r w:rsidRPr="00434CF6">
          <w:rPr>
            <w:rFonts w:ascii="Arial" w:hAnsi="Arial"/>
            <w:i/>
            <w:sz w:val="18"/>
            <w:szCs w:val="18"/>
            <w:rPrChange w:id="6460" w:author="Nelly Wagner" w:date="2017-01-22T13:16:00Z">
              <w:rPr/>
            </w:rPrChange>
          </w:rPr>
          <w:t xml:space="preserve"> Microbiol</w:t>
        </w:r>
      </w:ins>
      <w:ins w:id="6461" w:author="Nelly Wagner" w:date="2017-01-22T12:36:00Z">
        <w:r w:rsidR="0006764D" w:rsidRPr="00434CF6">
          <w:rPr>
            <w:rFonts w:ascii="Arial" w:hAnsi="Arial"/>
            <w:i/>
            <w:sz w:val="18"/>
            <w:szCs w:val="18"/>
            <w:rPrChange w:id="6462" w:author="Nelly Wagner" w:date="2017-01-22T13:16:00Z">
              <w:rPr/>
            </w:rPrChange>
          </w:rPr>
          <w:t>ogy</w:t>
        </w:r>
      </w:ins>
      <w:ins w:id="6463" w:author="Nelly Wagner" w:date="2017-01-22T12:01:00Z">
        <w:r w:rsidR="0006764D" w:rsidRPr="00434CF6">
          <w:rPr>
            <w:rFonts w:ascii="Arial" w:hAnsi="Arial"/>
            <w:sz w:val="18"/>
            <w:szCs w:val="18"/>
            <w:rPrChange w:id="6464" w:author="Nelly Wagner" w:date="2017-01-22T13:16:00Z">
              <w:rPr/>
            </w:rPrChange>
          </w:rPr>
          <w:t>. 2013</w:t>
        </w:r>
        <w:r w:rsidRPr="00434CF6">
          <w:rPr>
            <w:rFonts w:ascii="Arial" w:hAnsi="Arial"/>
            <w:sz w:val="18"/>
            <w:szCs w:val="18"/>
            <w:rPrChange w:id="6465" w:author="Nelly Wagner" w:date="2017-01-22T13:16:00Z">
              <w:rPr/>
            </w:rPrChange>
          </w:rPr>
          <w:t>;15(8)</w:t>
        </w:r>
      </w:ins>
      <w:ins w:id="6466" w:author="Nelly Wagner" w:date="2017-01-22T14:14:00Z">
        <w:r w:rsidR="00F51DD9">
          <w:rPr>
            <w:rFonts w:ascii="Arial" w:hAnsi="Arial"/>
            <w:sz w:val="18"/>
            <w:szCs w:val="18"/>
          </w:rPr>
          <w:t>:1427-37</w:t>
        </w:r>
      </w:ins>
      <w:ins w:id="6467" w:author="Nelly Wagner" w:date="2017-01-22T12:01:00Z">
        <w:r w:rsidRPr="00434CF6">
          <w:rPr>
            <w:rFonts w:ascii="Arial" w:hAnsi="Arial"/>
            <w:sz w:val="18"/>
            <w:szCs w:val="18"/>
            <w:rPrChange w:id="6468" w:author="Nelly Wagner" w:date="2017-01-22T13:16:00Z">
              <w:rPr/>
            </w:rPrChange>
          </w:rPr>
          <w:t>.</w:t>
        </w:r>
      </w:ins>
    </w:p>
    <w:p w14:paraId="72C160A9" w14:textId="1ABCC080" w:rsidR="002F6C66" w:rsidRPr="00434CF6" w:rsidRDefault="002F6C66">
      <w:pPr>
        <w:spacing w:line="360" w:lineRule="auto"/>
        <w:ind w:left="480" w:hanging="480"/>
        <w:jc w:val="both"/>
        <w:rPr>
          <w:ins w:id="6469" w:author="Nelly Wagner" w:date="2017-01-22T12:02:00Z"/>
          <w:rFonts w:ascii="Arial" w:hAnsi="Arial"/>
          <w:sz w:val="18"/>
          <w:szCs w:val="18"/>
          <w:rPrChange w:id="6470" w:author="Nelly Wagner" w:date="2017-01-22T13:16:00Z">
            <w:rPr>
              <w:ins w:id="6471" w:author="Nelly Wagner" w:date="2017-01-22T12:02:00Z"/>
            </w:rPr>
          </w:rPrChange>
        </w:rPr>
      </w:pPr>
      <w:ins w:id="6472" w:author="Nelly Wagner" w:date="2017-01-22T12:02:00Z">
        <w:r w:rsidRPr="00434CF6">
          <w:rPr>
            <w:rFonts w:ascii="Arial" w:hAnsi="Arial"/>
            <w:sz w:val="18"/>
            <w:szCs w:val="18"/>
            <w:rPrChange w:id="6473" w:author="Nelly Wagner" w:date="2017-01-22T13:16:00Z">
              <w:rPr/>
            </w:rPrChange>
          </w:rPr>
          <w:t xml:space="preserve">Suzuki N, Suzuki S, Duncan GS, Millar DG, Wada T, Mirtsos C, et al. Severe impairment of interleukin-1 and Toll-like receptor signalling in mice lacking IRAK-4. </w:t>
        </w:r>
        <w:r w:rsidRPr="00434CF6">
          <w:rPr>
            <w:rFonts w:ascii="Arial" w:hAnsi="Arial"/>
            <w:i/>
            <w:sz w:val="18"/>
            <w:szCs w:val="18"/>
            <w:rPrChange w:id="6474" w:author="Nelly Wagner" w:date="2017-01-22T13:16:00Z">
              <w:rPr/>
            </w:rPrChange>
          </w:rPr>
          <w:t>Nature</w:t>
        </w:r>
        <w:r w:rsidRPr="00434CF6">
          <w:rPr>
            <w:rFonts w:ascii="Arial" w:hAnsi="Arial"/>
            <w:sz w:val="18"/>
            <w:szCs w:val="18"/>
            <w:rPrChange w:id="6475" w:author="Nelly Wagner" w:date="2017-01-22T13:16:00Z">
              <w:rPr/>
            </w:rPrChange>
          </w:rPr>
          <w:t>. 2002;416(April):750–6.</w:t>
        </w:r>
      </w:ins>
    </w:p>
    <w:p w14:paraId="5631A366" w14:textId="1D29E9A3" w:rsidR="002F6C66" w:rsidRDefault="002F6C66">
      <w:pPr>
        <w:spacing w:line="360" w:lineRule="auto"/>
        <w:ind w:left="480" w:hanging="480"/>
        <w:jc w:val="both"/>
        <w:rPr>
          <w:ins w:id="6476" w:author="Nelly Wagner" w:date="2017-01-22T15:01:00Z"/>
          <w:rFonts w:ascii="Arial" w:hAnsi="Arial"/>
          <w:sz w:val="18"/>
          <w:szCs w:val="18"/>
        </w:rPr>
      </w:pPr>
      <w:ins w:id="6477" w:author="Nelly Wagner" w:date="2017-01-22T12:02:00Z">
        <w:r w:rsidRPr="00434CF6">
          <w:rPr>
            <w:rFonts w:ascii="Arial" w:hAnsi="Arial"/>
            <w:sz w:val="18"/>
            <w:szCs w:val="18"/>
            <w:rPrChange w:id="6478" w:author="Nelly Wagner" w:date="2017-01-22T13:16:00Z">
              <w:rPr/>
            </w:rPrChange>
          </w:rPr>
          <w:t xml:space="preserve">Takigawa H, Nakagawa H, Kuzukawa M, Mori H, Imokawa G. Deficient Production of Hexadecenoic Acid in the Skin Is Associated in Part with the Vulnerability of Atopic Dermatitis Patients to Colonization by </w:t>
        </w:r>
        <w:r w:rsidRPr="00434CF6">
          <w:rPr>
            <w:rFonts w:ascii="Arial" w:hAnsi="Arial"/>
            <w:i/>
            <w:iCs/>
            <w:sz w:val="18"/>
            <w:szCs w:val="18"/>
            <w:rPrChange w:id="6479" w:author="Nelly Wagner" w:date="2017-01-22T13:16:00Z">
              <w:rPr>
                <w:i/>
                <w:iCs/>
              </w:rPr>
            </w:rPrChange>
          </w:rPr>
          <w:t>Staphylococcus aureus</w:t>
        </w:r>
        <w:r w:rsidRPr="00434CF6">
          <w:rPr>
            <w:rFonts w:ascii="Arial" w:hAnsi="Arial"/>
            <w:sz w:val="18"/>
            <w:szCs w:val="18"/>
            <w:rPrChange w:id="6480" w:author="Nelly Wagner" w:date="2017-01-22T13:16:00Z">
              <w:rPr/>
            </w:rPrChange>
          </w:rPr>
          <w:t xml:space="preserve">. </w:t>
        </w:r>
        <w:r w:rsidRPr="00434CF6">
          <w:rPr>
            <w:rFonts w:ascii="Arial" w:hAnsi="Arial"/>
            <w:i/>
            <w:sz w:val="18"/>
            <w:szCs w:val="18"/>
            <w:rPrChange w:id="6481" w:author="Nelly Wagner" w:date="2017-01-22T13:16:00Z">
              <w:rPr/>
            </w:rPrChange>
          </w:rPr>
          <w:t>Dermatology</w:t>
        </w:r>
        <w:r w:rsidR="00B57BFC" w:rsidRPr="00434CF6">
          <w:rPr>
            <w:rFonts w:ascii="Arial" w:hAnsi="Arial"/>
            <w:sz w:val="18"/>
            <w:szCs w:val="18"/>
            <w:rPrChange w:id="6482" w:author="Nelly Wagner" w:date="2017-01-22T13:16:00Z">
              <w:rPr/>
            </w:rPrChange>
          </w:rPr>
          <w:t>. 2005;211(3):240–8.</w:t>
        </w:r>
      </w:ins>
    </w:p>
    <w:p w14:paraId="6BF4C217" w14:textId="64D4A12E" w:rsidR="009D0EB8" w:rsidRPr="009D0EB8" w:rsidRDefault="009D0EB8">
      <w:pPr>
        <w:spacing w:line="360" w:lineRule="auto"/>
        <w:ind w:left="480" w:hanging="480"/>
        <w:jc w:val="both"/>
        <w:rPr>
          <w:ins w:id="6483" w:author="Nelly Wagner" w:date="2017-01-22T12:03:00Z"/>
          <w:rFonts w:ascii="Arial" w:hAnsi="Arial"/>
          <w:sz w:val="18"/>
          <w:szCs w:val="18"/>
          <w:rPrChange w:id="6484" w:author="Nelly Wagner" w:date="2017-01-22T15:03:00Z">
            <w:rPr>
              <w:ins w:id="6485" w:author="Nelly Wagner" w:date="2017-01-22T12:03:00Z"/>
            </w:rPr>
          </w:rPrChange>
        </w:rPr>
      </w:pPr>
      <w:ins w:id="6486" w:author="Nelly Wagner" w:date="2017-01-22T15:01:00Z">
        <w:r w:rsidRPr="009D0EB8">
          <w:rPr>
            <w:rFonts w:ascii="Arial" w:hAnsi="Arial"/>
            <w:sz w:val="18"/>
            <w:szCs w:val="18"/>
            <w:rPrChange w:id="6487" w:author="Nelly Wagner" w:date="2017-01-22T15:03:00Z">
              <w:rPr/>
            </w:rPrChange>
          </w:rPr>
          <w:t xml:space="preserve">Tanaka K, Kim SE, Yano H, Matsumoto G, Ohuchida R, Ishikura Y, et al. MiR-142 is required for </w:t>
        </w:r>
        <w:r w:rsidRPr="009D0EB8">
          <w:rPr>
            <w:rFonts w:ascii="Arial" w:hAnsi="Arial"/>
            <w:i/>
            <w:sz w:val="18"/>
            <w:szCs w:val="18"/>
            <w:rPrChange w:id="6488" w:author="Nelly Wagner" w:date="2017-01-22T15:03:00Z">
              <w:rPr/>
            </w:rPrChange>
          </w:rPr>
          <w:t>Staphylococcus aureus</w:t>
        </w:r>
        <w:r w:rsidRPr="009D0EB8">
          <w:rPr>
            <w:rFonts w:ascii="Arial" w:hAnsi="Arial"/>
            <w:sz w:val="18"/>
            <w:szCs w:val="18"/>
            <w:rPrChange w:id="6489" w:author="Nelly Wagner" w:date="2017-01-22T15:03:00Z">
              <w:rPr/>
            </w:rPrChange>
          </w:rPr>
          <w:t xml:space="preserve"> clearance at skin wound sites via small GTPase-mediated regulation of the neutrophil actin cytoskeleton. </w:t>
        </w:r>
        <w:r w:rsidRPr="009D0EB8">
          <w:rPr>
            <w:rFonts w:ascii="Arial" w:hAnsi="Arial"/>
            <w:i/>
            <w:sz w:val="18"/>
            <w:szCs w:val="18"/>
            <w:rPrChange w:id="6490" w:author="Nelly Wagner" w:date="2017-01-22T15:03:00Z">
              <w:rPr/>
            </w:rPrChange>
          </w:rPr>
          <w:t>J</w:t>
        </w:r>
      </w:ins>
      <w:ins w:id="6491" w:author="Nelly Wagner" w:date="2017-01-22T15:02:00Z">
        <w:r w:rsidRPr="009D0EB8">
          <w:rPr>
            <w:rFonts w:ascii="Arial" w:hAnsi="Arial"/>
            <w:i/>
            <w:sz w:val="18"/>
            <w:szCs w:val="18"/>
            <w:rPrChange w:id="6492" w:author="Nelly Wagner" w:date="2017-01-22T15:03:00Z">
              <w:rPr/>
            </w:rPrChange>
          </w:rPr>
          <w:t>ournal of</w:t>
        </w:r>
      </w:ins>
      <w:ins w:id="6493" w:author="Nelly Wagner" w:date="2017-01-22T15:01:00Z">
        <w:r w:rsidRPr="009D0EB8">
          <w:rPr>
            <w:rFonts w:ascii="Arial" w:hAnsi="Arial"/>
            <w:i/>
            <w:sz w:val="18"/>
            <w:szCs w:val="18"/>
            <w:rPrChange w:id="6494" w:author="Nelly Wagner" w:date="2017-01-22T15:03:00Z">
              <w:rPr/>
            </w:rPrChange>
          </w:rPr>
          <w:t xml:space="preserve"> Invest</w:t>
        </w:r>
      </w:ins>
      <w:ins w:id="6495" w:author="Nelly Wagner" w:date="2017-01-22T15:02:00Z">
        <w:r w:rsidRPr="009D0EB8">
          <w:rPr>
            <w:rFonts w:ascii="Arial" w:hAnsi="Arial"/>
            <w:i/>
            <w:sz w:val="18"/>
            <w:szCs w:val="18"/>
            <w:rPrChange w:id="6496" w:author="Nelly Wagner" w:date="2017-01-22T15:03:00Z">
              <w:rPr/>
            </w:rPrChange>
          </w:rPr>
          <w:t>igative</w:t>
        </w:r>
      </w:ins>
      <w:ins w:id="6497" w:author="Nelly Wagner" w:date="2017-01-22T15:01:00Z">
        <w:r w:rsidRPr="009D0EB8">
          <w:rPr>
            <w:rFonts w:ascii="Arial" w:hAnsi="Arial"/>
            <w:i/>
            <w:sz w:val="18"/>
            <w:szCs w:val="18"/>
            <w:rPrChange w:id="6498" w:author="Nelly Wagner" w:date="2017-01-22T15:03:00Z">
              <w:rPr/>
            </w:rPrChange>
          </w:rPr>
          <w:t xml:space="preserve"> Dermatol</w:t>
        </w:r>
      </w:ins>
      <w:ins w:id="6499" w:author="Nelly Wagner" w:date="2017-01-22T15:02:00Z">
        <w:r w:rsidRPr="009D0EB8">
          <w:rPr>
            <w:rFonts w:ascii="Arial" w:hAnsi="Arial"/>
            <w:i/>
            <w:sz w:val="18"/>
            <w:szCs w:val="18"/>
            <w:rPrChange w:id="6500" w:author="Nelly Wagner" w:date="2017-01-22T15:03:00Z">
              <w:rPr/>
            </w:rPrChange>
          </w:rPr>
          <w:t>ogy</w:t>
        </w:r>
      </w:ins>
      <w:ins w:id="6501" w:author="Nelly Wagner" w:date="2017-01-22T15:01:00Z">
        <w:r w:rsidRPr="009D0EB8">
          <w:rPr>
            <w:rFonts w:ascii="Arial" w:hAnsi="Arial"/>
            <w:sz w:val="18"/>
            <w:szCs w:val="18"/>
            <w:rPrChange w:id="6502" w:author="Nelly Wagner" w:date="2017-01-22T15:03:00Z">
              <w:rPr/>
            </w:rPrChange>
          </w:rPr>
          <w:t>. 2016;</w:t>
        </w:r>
      </w:ins>
      <w:ins w:id="6503" w:author="Nelly Wagner" w:date="2017-01-22T15:03:00Z">
        <w:r w:rsidRPr="009D0EB8">
          <w:rPr>
            <w:rFonts w:ascii="Arial" w:hAnsi="Arial"/>
            <w:color w:val="000000"/>
            <w:sz w:val="18"/>
            <w:szCs w:val="18"/>
            <w:shd w:val="clear" w:color="auto" w:fill="FFFFFF"/>
            <w:rPrChange w:id="6504" w:author="Nelly Wagner" w:date="2017-01-22T15:03:00Z">
              <w:rPr>
                <w:rFonts w:ascii="Arial" w:hAnsi="Arial"/>
                <w:color w:val="000000"/>
                <w:sz w:val="17"/>
                <w:szCs w:val="17"/>
                <w:shd w:val="clear" w:color="auto" w:fill="FFFFFF"/>
              </w:rPr>
            </w:rPrChange>
          </w:rPr>
          <w:t>S0022-202X(16)32664-1.</w:t>
        </w:r>
      </w:ins>
    </w:p>
    <w:p w14:paraId="1D7681CD" w14:textId="1DCD91E1" w:rsidR="00B57BFC" w:rsidRPr="00434CF6" w:rsidRDefault="00B57BFC">
      <w:pPr>
        <w:spacing w:line="360" w:lineRule="auto"/>
        <w:ind w:left="480" w:hanging="480"/>
        <w:jc w:val="both"/>
        <w:rPr>
          <w:ins w:id="6505" w:author="Nelly Wagner" w:date="2017-01-22T12:04:00Z"/>
          <w:rFonts w:ascii="Arial" w:hAnsi="Arial"/>
          <w:sz w:val="18"/>
          <w:szCs w:val="18"/>
          <w:rPrChange w:id="6506" w:author="Nelly Wagner" w:date="2017-01-22T13:16:00Z">
            <w:rPr>
              <w:ins w:id="6507" w:author="Nelly Wagner" w:date="2017-01-22T12:04:00Z"/>
            </w:rPr>
          </w:rPrChange>
        </w:rPr>
      </w:pPr>
      <w:ins w:id="6508" w:author="Nelly Wagner" w:date="2017-01-22T12:03:00Z">
        <w:r w:rsidRPr="00434CF6">
          <w:rPr>
            <w:rFonts w:ascii="Arial" w:hAnsi="Arial"/>
            <w:sz w:val="18"/>
            <w:szCs w:val="18"/>
            <w:rPrChange w:id="6509" w:author="Nelly Wagner" w:date="2017-01-22T13:16:00Z">
              <w:rPr/>
            </w:rPrChange>
          </w:rPr>
          <w:t xml:space="preserve">Thammavongsa V, Missiakas DM, Schneewind O. </w:t>
        </w:r>
        <w:r w:rsidRPr="00434CF6">
          <w:rPr>
            <w:rFonts w:ascii="Arial" w:hAnsi="Arial"/>
            <w:i/>
            <w:sz w:val="18"/>
            <w:szCs w:val="18"/>
            <w:rPrChange w:id="6510" w:author="Nelly Wagner" w:date="2017-01-22T13:16:00Z">
              <w:rPr/>
            </w:rPrChange>
          </w:rPr>
          <w:t>Staphylococcus aureus</w:t>
        </w:r>
        <w:r w:rsidRPr="00434CF6">
          <w:rPr>
            <w:rFonts w:ascii="Arial" w:hAnsi="Arial"/>
            <w:sz w:val="18"/>
            <w:szCs w:val="18"/>
            <w:rPrChange w:id="6511" w:author="Nelly Wagner" w:date="2017-01-22T13:16:00Z">
              <w:rPr/>
            </w:rPrChange>
          </w:rPr>
          <w:t xml:space="preserve"> Degrades Neutrophil Extracellular Traps to Promote Immune Cell Death. </w:t>
        </w:r>
        <w:r w:rsidRPr="00434CF6">
          <w:rPr>
            <w:rFonts w:ascii="Arial" w:hAnsi="Arial"/>
            <w:i/>
            <w:sz w:val="18"/>
            <w:szCs w:val="18"/>
            <w:rPrChange w:id="6512" w:author="Nelly Wagner" w:date="2017-01-22T13:16:00Z">
              <w:rPr/>
            </w:rPrChange>
          </w:rPr>
          <w:t>Science</w:t>
        </w:r>
        <w:r w:rsidRPr="00434CF6">
          <w:rPr>
            <w:rFonts w:ascii="Arial" w:hAnsi="Arial"/>
            <w:sz w:val="18"/>
            <w:szCs w:val="18"/>
            <w:rPrChange w:id="6513" w:author="Nelly Wagner" w:date="2017-01-22T13:16:00Z">
              <w:rPr/>
            </w:rPrChange>
          </w:rPr>
          <w:t>. 2013 Nov 14;342(6160):863–6.</w:t>
        </w:r>
      </w:ins>
    </w:p>
    <w:p w14:paraId="726238A8" w14:textId="4C52F7EF" w:rsidR="00B57BFC" w:rsidRPr="00434CF6" w:rsidRDefault="00B57BFC">
      <w:pPr>
        <w:spacing w:line="360" w:lineRule="auto"/>
        <w:ind w:left="480" w:hanging="480"/>
        <w:jc w:val="both"/>
        <w:rPr>
          <w:ins w:id="6514" w:author="Nelly Wagner" w:date="2017-01-22T12:04:00Z"/>
          <w:rFonts w:ascii="Arial" w:hAnsi="Arial"/>
          <w:sz w:val="18"/>
          <w:szCs w:val="18"/>
          <w:rPrChange w:id="6515" w:author="Nelly Wagner" w:date="2017-01-22T13:16:00Z">
            <w:rPr>
              <w:ins w:id="6516" w:author="Nelly Wagner" w:date="2017-01-22T12:04:00Z"/>
            </w:rPr>
          </w:rPrChange>
        </w:rPr>
      </w:pPr>
      <w:ins w:id="6517" w:author="Nelly Wagner" w:date="2017-01-22T12:04:00Z">
        <w:r w:rsidRPr="00434CF6">
          <w:rPr>
            <w:rFonts w:ascii="Arial" w:hAnsi="Arial"/>
            <w:sz w:val="18"/>
            <w:szCs w:val="18"/>
            <w:rPrChange w:id="6518" w:author="Nelly Wagner" w:date="2017-01-22T13:16:00Z">
              <w:rPr/>
            </w:rPrChange>
          </w:rPr>
          <w:t xml:space="preserve">Tharp WG, Yadav R, Irimia D, Upadhyaya A, Samadani A, Hurtado O, et al. Neutrophil chemorepulsion in defined interleukin-8 gradients </w:t>
        </w:r>
        <w:r w:rsidRPr="00C634D0">
          <w:rPr>
            <w:rFonts w:ascii="Arial" w:hAnsi="Arial"/>
            <w:i/>
            <w:sz w:val="18"/>
            <w:szCs w:val="18"/>
            <w:rPrChange w:id="6519" w:author="Nelly Wagner" w:date="2017-01-22T13:56:00Z">
              <w:rPr/>
            </w:rPrChange>
          </w:rPr>
          <w:t>in vitro</w:t>
        </w:r>
        <w:r w:rsidRPr="00434CF6">
          <w:rPr>
            <w:rFonts w:ascii="Arial" w:hAnsi="Arial"/>
            <w:sz w:val="18"/>
            <w:szCs w:val="18"/>
            <w:rPrChange w:id="6520" w:author="Nelly Wagner" w:date="2017-01-22T13:16:00Z">
              <w:rPr/>
            </w:rPrChange>
          </w:rPr>
          <w:t xml:space="preserve"> and </w:t>
        </w:r>
        <w:r w:rsidRPr="00C634D0">
          <w:rPr>
            <w:rFonts w:ascii="Arial" w:hAnsi="Arial"/>
            <w:i/>
            <w:sz w:val="18"/>
            <w:szCs w:val="18"/>
            <w:rPrChange w:id="6521" w:author="Nelly Wagner" w:date="2017-01-22T13:55:00Z">
              <w:rPr/>
            </w:rPrChange>
          </w:rPr>
          <w:t>in vivo</w:t>
        </w:r>
        <w:r w:rsidRPr="00434CF6">
          <w:rPr>
            <w:rFonts w:ascii="Arial" w:hAnsi="Arial"/>
            <w:sz w:val="18"/>
            <w:szCs w:val="18"/>
            <w:rPrChange w:id="6522" w:author="Nelly Wagner" w:date="2017-01-22T13:16:00Z">
              <w:rPr/>
            </w:rPrChange>
          </w:rPr>
          <w:t xml:space="preserve">. </w:t>
        </w:r>
        <w:r w:rsidRPr="00434CF6">
          <w:rPr>
            <w:rFonts w:ascii="Arial" w:hAnsi="Arial"/>
            <w:i/>
            <w:color w:val="000000"/>
            <w:sz w:val="18"/>
            <w:szCs w:val="18"/>
            <w:rPrChange w:id="6523" w:author="Nelly Wagner" w:date="2017-01-22T13:16:00Z">
              <w:rPr>
                <w:rFonts w:ascii="Arial" w:hAnsi="Arial"/>
                <w:color w:val="000000"/>
                <w:sz w:val="18"/>
                <w:szCs w:val="18"/>
              </w:rPr>
            </w:rPrChange>
          </w:rPr>
          <w:t>Journal of Leukocyte Biology</w:t>
        </w:r>
        <w:r w:rsidRPr="00434CF6">
          <w:rPr>
            <w:rFonts w:ascii="Arial" w:hAnsi="Arial"/>
            <w:sz w:val="18"/>
            <w:szCs w:val="18"/>
            <w:rPrChange w:id="6524" w:author="Nelly Wagner" w:date="2017-01-22T13:16:00Z">
              <w:rPr/>
            </w:rPrChange>
          </w:rPr>
          <w:t>. 2006;79.</w:t>
        </w:r>
      </w:ins>
    </w:p>
    <w:p w14:paraId="25FE715B" w14:textId="5F80B37B" w:rsidR="00B57BFC" w:rsidRPr="00434CF6" w:rsidRDefault="00B57BFC">
      <w:pPr>
        <w:spacing w:line="360" w:lineRule="auto"/>
        <w:ind w:left="480" w:hanging="480"/>
        <w:jc w:val="both"/>
        <w:rPr>
          <w:ins w:id="6525" w:author="Nelly Wagner" w:date="2017-01-22T12:05:00Z"/>
          <w:rFonts w:ascii="Arial" w:hAnsi="Arial"/>
          <w:sz w:val="18"/>
          <w:szCs w:val="18"/>
          <w:rPrChange w:id="6526" w:author="Nelly Wagner" w:date="2017-01-22T13:16:00Z">
            <w:rPr>
              <w:ins w:id="6527" w:author="Nelly Wagner" w:date="2017-01-22T12:05:00Z"/>
            </w:rPr>
          </w:rPrChange>
        </w:rPr>
      </w:pPr>
      <w:ins w:id="6528" w:author="Nelly Wagner" w:date="2017-01-22T12:04:00Z">
        <w:r w:rsidRPr="00434CF6">
          <w:rPr>
            <w:rFonts w:ascii="Arial" w:hAnsi="Arial"/>
            <w:sz w:val="18"/>
            <w:szCs w:val="18"/>
            <w:rPrChange w:id="6529" w:author="Nelly Wagner" w:date="2017-01-22T13:16:00Z">
              <w:rPr/>
            </w:rPrChange>
          </w:rPr>
          <w:lastRenderedPageBreak/>
          <w:t xml:space="preserve">Thomer L, Schneewind O, Missiakas D. Multiple ligands of von willebrand factor-binding protein (vWbp) promote </w:t>
        </w:r>
        <w:r w:rsidRPr="00434CF6">
          <w:rPr>
            <w:rFonts w:ascii="Arial" w:hAnsi="Arial"/>
            <w:i/>
            <w:sz w:val="18"/>
            <w:szCs w:val="18"/>
            <w:rPrChange w:id="6530" w:author="Nelly Wagner" w:date="2017-01-22T13:16:00Z">
              <w:rPr/>
            </w:rPrChange>
          </w:rPr>
          <w:t>Staphylococcus aureus</w:t>
        </w:r>
        <w:r w:rsidRPr="00434CF6">
          <w:rPr>
            <w:rFonts w:ascii="Arial" w:hAnsi="Arial"/>
            <w:sz w:val="18"/>
            <w:szCs w:val="18"/>
            <w:rPrChange w:id="6531" w:author="Nelly Wagner" w:date="2017-01-22T13:16:00Z">
              <w:rPr/>
            </w:rPrChange>
          </w:rPr>
          <w:t xml:space="preserve"> clot formation in human plasma. </w:t>
        </w:r>
        <w:r w:rsidRPr="008E76CC">
          <w:rPr>
            <w:rFonts w:ascii="Arial" w:hAnsi="Arial"/>
            <w:i/>
            <w:color w:val="000000"/>
            <w:sz w:val="18"/>
            <w:szCs w:val="18"/>
          </w:rPr>
          <w:t>Journal of Biological Chemistry</w:t>
        </w:r>
        <w:r w:rsidRPr="00434CF6">
          <w:rPr>
            <w:rFonts w:ascii="Arial" w:hAnsi="Arial"/>
            <w:sz w:val="18"/>
            <w:szCs w:val="18"/>
            <w:rPrChange w:id="6532" w:author="Nelly Wagner" w:date="2017-01-22T13:16:00Z">
              <w:rPr/>
            </w:rPrChange>
          </w:rPr>
          <w:t>. 2013;288(39):28283–92.</w:t>
        </w:r>
      </w:ins>
    </w:p>
    <w:p w14:paraId="67726314" w14:textId="072ADBDA" w:rsidR="00B57BFC" w:rsidRPr="00434CF6" w:rsidRDefault="00B57BFC">
      <w:pPr>
        <w:spacing w:line="360" w:lineRule="auto"/>
        <w:ind w:left="480" w:hanging="480"/>
        <w:jc w:val="both"/>
        <w:rPr>
          <w:ins w:id="6533" w:author="Nelly Wagner" w:date="2017-01-22T12:05:00Z"/>
          <w:rFonts w:ascii="Arial" w:hAnsi="Arial"/>
          <w:sz w:val="18"/>
          <w:szCs w:val="18"/>
          <w:rPrChange w:id="6534" w:author="Nelly Wagner" w:date="2017-01-22T13:16:00Z">
            <w:rPr>
              <w:ins w:id="6535" w:author="Nelly Wagner" w:date="2017-01-22T12:05:00Z"/>
            </w:rPr>
          </w:rPrChange>
        </w:rPr>
      </w:pPr>
      <w:ins w:id="6536" w:author="Nelly Wagner" w:date="2017-01-22T12:05:00Z">
        <w:r w:rsidRPr="00434CF6">
          <w:rPr>
            <w:rFonts w:ascii="Arial" w:hAnsi="Arial"/>
            <w:sz w:val="18"/>
            <w:szCs w:val="18"/>
            <w:rPrChange w:id="6537" w:author="Nelly Wagner" w:date="2017-01-22T13:16:00Z">
              <w:rPr/>
            </w:rPrChange>
          </w:rPr>
          <w:t xml:space="preserve">Torraca V, Masud S, Spaink HP, Meijer AH. Macrophage-pathogen interactions in infectious diseases: new therapeutic insights from the zebrafish host model. </w:t>
        </w:r>
        <w:r w:rsidRPr="00434CF6">
          <w:rPr>
            <w:rFonts w:ascii="Arial" w:hAnsi="Arial"/>
            <w:i/>
            <w:sz w:val="18"/>
            <w:szCs w:val="18"/>
            <w:rPrChange w:id="6538" w:author="Nelly Wagner" w:date="2017-01-22T13:16:00Z">
              <w:rPr/>
            </w:rPrChange>
          </w:rPr>
          <w:t>Disease Models &amp; Mechanisms</w:t>
        </w:r>
        <w:r w:rsidRPr="00434CF6">
          <w:rPr>
            <w:rFonts w:ascii="Arial" w:hAnsi="Arial"/>
            <w:sz w:val="18"/>
            <w:szCs w:val="18"/>
            <w:rPrChange w:id="6539" w:author="Nelly Wagner" w:date="2017-01-22T13:16:00Z">
              <w:rPr/>
            </w:rPrChange>
          </w:rPr>
          <w:t>. 2014 Jul;7(7):785–97.</w:t>
        </w:r>
      </w:ins>
    </w:p>
    <w:p w14:paraId="1240DF96" w14:textId="5923E536" w:rsidR="00B57BFC" w:rsidRPr="00434CF6" w:rsidRDefault="00B57BFC">
      <w:pPr>
        <w:spacing w:line="360" w:lineRule="auto"/>
        <w:ind w:left="480" w:hanging="480"/>
        <w:jc w:val="both"/>
        <w:rPr>
          <w:ins w:id="6540" w:author="Nelly Wagner" w:date="2017-01-22T12:06:00Z"/>
          <w:rFonts w:ascii="Arial" w:hAnsi="Arial"/>
          <w:sz w:val="18"/>
          <w:szCs w:val="18"/>
          <w:rPrChange w:id="6541" w:author="Nelly Wagner" w:date="2017-01-22T13:16:00Z">
            <w:rPr>
              <w:ins w:id="6542" w:author="Nelly Wagner" w:date="2017-01-22T12:06:00Z"/>
            </w:rPr>
          </w:rPrChange>
        </w:rPr>
      </w:pPr>
      <w:ins w:id="6543" w:author="Nelly Wagner" w:date="2017-01-22T12:05:00Z">
        <w:r w:rsidRPr="00434CF6">
          <w:rPr>
            <w:rFonts w:ascii="Arial" w:hAnsi="Arial"/>
            <w:sz w:val="18"/>
            <w:szCs w:val="18"/>
            <w:rPrChange w:id="6544" w:author="Nelly Wagner" w:date="2017-01-22T13:16:00Z">
              <w:rPr/>
            </w:rPrChange>
          </w:rPr>
          <w:t xml:space="preserve">Torraca V, Cui C, Boland R, Bebelman J-P, van der Sar AM, Smit MJ, et al. The CXCR3-CXCL11 signaling axis mediates macrophage recruitment and dissemination of mycobacterial infection. </w:t>
        </w:r>
      </w:ins>
      <w:ins w:id="6545" w:author="Nelly Wagner" w:date="2017-01-22T12:06:00Z">
        <w:r w:rsidRPr="00434CF6">
          <w:rPr>
            <w:rFonts w:ascii="Arial" w:hAnsi="Arial"/>
            <w:i/>
            <w:sz w:val="18"/>
            <w:szCs w:val="18"/>
            <w:rPrChange w:id="6546" w:author="Nelly Wagner" w:date="2017-01-22T13:16:00Z">
              <w:rPr/>
            </w:rPrChange>
          </w:rPr>
          <w:t>Disease Models &amp; Mechanisms</w:t>
        </w:r>
      </w:ins>
      <w:ins w:id="6547" w:author="Nelly Wagner" w:date="2017-01-22T12:05:00Z">
        <w:r w:rsidRPr="00434CF6">
          <w:rPr>
            <w:rFonts w:ascii="Arial" w:hAnsi="Arial"/>
            <w:sz w:val="18"/>
            <w:szCs w:val="18"/>
            <w:rPrChange w:id="6548" w:author="Nelly Wagner" w:date="2017-01-22T13:16:00Z">
              <w:rPr/>
            </w:rPrChange>
          </w:rPr>
          <w:t>. 2015;8(3):253–69.</w:t>
        </w:r>
      </w:ins>
    </w:p>
    <w:p w14:paraId="511D345D" w14:textId="22CBEDDF" w:rsidR="00B57BFC" w:rsidRPr="00434CF6" w:rsidRDefault="00B57BFC">
      <w:pPr>
        <w:spacing w:line="360" w:lineRule="auto"/>
        <w:ind w:left="480" w:hanging="480"/>
        <w:jc w:val="both"/>
        <w:rPr>
          <w:ins w:id="6549" w:author="Nelly Wagner" w:date="2017-01-22T12:06:00Z"/>
          <w:rFonts w:ascii="Arial" w:hAnsi="Arial"/>
          <w:sz w:val="18"/>
          <w:szCs w:val="18"/>
          <w:rPrChange w:id="6550" w:author="Nelly Wagner" w:date="2017-01-22T13:16:00Z">
            <w:rPr>
              <w:ins w:id="6551" w:author="Nelly Wagner" w:date="2017-01-22T12:06:00Z"/>
            </w:rPr>
          </w:rPrChange>
        </w:rPr>
      </w:pPr>
      <w:ins w:id="6552" w:author="Nelly Wagner" w:date="2017-01-22T12:06:00Z">
        <w:r w:rsidRPr="00434CF6">
          <w:rPr>
            <w:rFonts w:ascii="Arial" w:hAnsi="Arial"/>
            <w:sz w:val="18"/>
            <w:szCs w:val="18"/>
            <w:rPrChange w:id="6553" w:author="Nelly Wagner" w:date="2017-01-22T13:16:00Z">
              <w:rPr/>
            </w:rPrChange>
          </w:rPr>
          <w:t xml:space="preserve">Traves SL, Tudhope SJ, Fenwick PS, Belchamber KBR, Russell REK, Barnes PJ, et al. Enhanced monocyte migration to CXCR3 and CCR5 chemokines in COPD. </w:t>
        </w:r>
        <w:r w:rsidRPr="008E76CC">
          <w:rPr>
            <w:rFonts w:ascii="Arial" w:hAnsi="Arial"/>
            <w:i/>
            <w:color w:val="000000"/>
            <w:sz w:val="18"/>
            <w:szCs w:val="18"/>
          </w:rPr>
          <w:t>European Respiratory Journal</w:t>
        </w:r>
        <w:r w:rsidRPr="00434CF6">
          <w:rPr>
            <w:rFonts w:ascii="Arial" w:hAnsi="Arial"/>
            <w:sz w:val="18"/>
            <w:szCs w:val="18"/>
            <w:rPrChange w:id="6554" w:author="Nelly Wagner" w:date="2017-01-22T13:16:00Z">
              <w:rPr/>
            </w:rPrChange>
          </w:rPr>
          <w:t>. 2016;47(4):1093–102.</w:t>
        </w:r>
      </w:ins>
    </w:p>
    <w:p w14:paraId="04714E32" w14:textId="19722669" w:rsidR="00B57BFC" w:rsidRPr="008E76CC" w:rsidRDefault="00B57BFC">
      <w:pPr>
        <w:spacing w:line="360" w:lineRule="auto"/>
        <w:ind w:left="480" w:hanging="480"/>
        <w:jc w:val="both"/>
        <w:rPr>
          <w:ins w:id="6555" w:author="Nelly Wagner" w:date="2017-01-22T11:54:00Z"/>
          <w:rFonts w:ascii="Arial" w:hAnsi="Arial"/>
          <w:color w:val="000000"/>
          <w:sz w:val="18"/>
          <w:szCs w:val="18"/>
        </w:rPr>
      </w:pPr>
      <w:ins w:id="6556" w:author="Nelly Wagner" w:date="2017-01-22T12:06:00Z">
        <w:r w:rsidRPr="00434CF6">
          <w:rPr>
            <w:rFonts w:ascii="Arial" w:hAnsi="Arial"/>
            <w:sz w:val="18"/>
            <w:szCs w:val="18"/>
            <w:rPrChange w:id="6557" w:author="Nelly Wagner" w:date="2017-01-22T13:16:00Z">
              <w:rPr/>
            </w:rPrChange>
          </w:rPr>
          <w:t xml:space="preserve">Tuchscherr L, Kreis CA, Hoerr V, Flint L, Hachmeister M, Geraci J. </w:t>
        </w:r>
        <w:r w:rsidRPr="00434CF6">
          <w:rPr>
            <w:rFonts w:ascii="Arial" w:hAnsi="Arial"/>
            <w:i/>
            <w:sz w:val="18"/>
            <w:szCs w:val="18"/>
            <w:rPrChange w:id="6558" w:author="Nelly Wagner" w:date="2017-01-22T13:16:00Z">
              <w:rPr/>
            </w:rPrChange>
          </w:rPr>
          <w:t xml:space="preserve">Staphylococcus aureus </w:t>
        </w:r>
        <w:r w:rsidRPr="00434CF6">
          <w:rPr>
            <w:rFonts w:ascii="Arial" w:hAnsi="Arial"/>
            <w:sz w:val="18"/>
            <w:szCs w:val="18"/>
            <w:rPrChange w:id="6559" w:author="Nelly Wagner" w:date="2017-01-22T13:16:00Z">
              <w:rPr/>
            </w:rPrChange>
          </w:rPr>
          <w:t xml:space="preserve">develops increased resistance to antibiotics by forming dynamic small colony variants during chronic osteomyelitis. </w:t>
        </w:r>
      </w:ins>
      <w:ins w:id="6560" w:author="Nelly Wagner" w:date="2017-01-22T12:07:00Z">
        <w:r w:rsidRPr="008E76CC">
          <w:rPr>
            <w:rFonts w:ascii="Arial" w:hAnsi="Arial"/>
            <w:i/>
            <w:color w:val="000000"/>
            <w:sz w:val="18"/>
            <w:szCs w:val="18"/>
          </w:rPr>
          <w:t>Journal of Antimicrobial Chemotherapy</w:t>
        </w:r>
        <w:r w:rsidRPr="00434CF6">
          <w:rPr>
            <w:rFonts w:ascii="Arial" w:hAnsi="Arial"/>
            <w:sz w:val="18"/>
            <w:szCs w:val="18"/>
            <w:rPrChange w:id="6561" w:author="Nelly Wagner" w:date="2017-01-22T13:16:00Z">
              <w:rPr/>
            </w:rPrChange>
          </w:rPr>
          <w:t xml:space="preserve">. </w:t>
        </w:r>
      </w:ins>
      <w:ins w:id="6562" w:author="Nelly Wagner" w:date="2017-01-22T12:06:00Z">
        <w:r w:rsidRPr="00434CF6">
          <w:rPr>
            <w:rFonts w:ascii="Arial" w:hAnsi="Arial"/>
            <w:sz w:val="18"/>
            <w:szCs w:val="18"/>
            <w:rPrChange w:id="6563" w:author="Nelly Wagner" w:date="2017-01-22T13:16:00Z">
              <w:rPr/>
            </w:rPrChange>
          </w:rPr>
          <w:t>2015;</w:t>
        </w:r>
      </w:ins>
      <w:ins w:id="6564" w:author="Nelly Wagner" w:date="2017-01-22T12:07:00Z">
        <w:r w:rsidRPr="00434CF6">
          <w:rPr>
            <w:rFonts w:ascii="Arial" w:hAnsi="Arial"/>
            <w:sz w:val="18"/>
            <w:szCs w:val="18"/>
            <w:rPrChange w:id="6565" w:author="Nelly Wagner" w:date="2017-01-22T13:16:00Z">
              <w:rPr/>
            </w:rPrChange>
          </w:rPr>
          <w:t>71(2)438-48</w:t>
        </w:r>
      </w:ins>
      <w:ins w:id="6566" w:author="Nelly Wagner" w:date="2017-01-22T12:06:00Z">
        <w:r w:rsidRPr="00434CF6">
          <w:rPr>
            <w:rFonts w:ascii="Arial" w:hAnsi="Arial"/>
            <w:sz w:val="18"/>
            <w:szCs w:val="18"/>
            <w:rPrChange w:id="6567" w:author="Nelly Wagner" w:date="2017-01-22T13:16:00Z">
              <w:rPr/>
            </w:rPrChange>
          </w:rPr>
          <w:t>.</w:t>
        </w:r>
      </w:ins>
    </w:p>
    <w:p w14:paraId="0C318559" w14:textId="25876114" w:rsidR="00B22296" w:rsidRPr="00434CF6" w:rsidRDefault="00B57BFC">
      <w:pPr>
        <w:spacing w:line="360" w:lineRule="auto"/>
        <w:ind w:left="480" w:hanging="480"/>
        <w:jc w:val="both"/>
        <w:rPr>
          <w:ins w:id="6568" w:author="Nelly Wagner" w:date="2017-01-22T12:09:00Z"/>
          <w:rFonts w:ascii="Arial" w:hAnsi="Arial"/>
          <w:sz w:val="18"/>
          <w:szCs w:val="18"/>
          <w:rPrChange w:id="6569" w:author="Nelly Wagner" w:date="2017-01-22T13:16:00Z">
            <w:rPr>
              <w:ins w:id="6570" w:author="Nelly Wagner" w:date="2017-01-22T12:09:00Z"/>
            </w:rPr>
          </w:rPrChange>
        </w:rPr>
      </w:pPr>
      <w:ins w:id="6571" w:author="Nelly Wagner" w:date="2017-01-22T12:08:00Z">
        <w:r w:rsidRPr="00434CF6">
          <w:rPr>
            <w:rFonts w:ascii="Arial" w:hAnsi="Arial"/>
            <w:sz w:val="18"/>
            <w:szCs w:val="18"/>
            <w:rPrChange w:id="6572" w:author="Nelly Wagner" w:date="2017-01-22T13:16:00Z">
              <w:rPr/>
            </w:rPrChange>
          </w:rPr>
          <w:t xml:space="preserve">Tuchscherr L, Heitmann V, Hussain M, Viemann D, Roth J, von Eiff C, et al. </w:t>
        </w:r>
        <w:r w:rsidRPr="00434CF6">
          <w:rPr>
            <w:rFonts w:ascii="Arial" w:hAnsi="Arial"/>
            <w:i/>
            <w:sz w:val="18"/>
            <w:szCs w:val="18"/>
            <w:rPrChange w:id="6573" w:author="Nelly Wagner" w:date="2017-01-22T13:16:00Z">
              <w:rPr/>
            </w:rPrChange>
          </w:rPr>
          <w:t>Staphylococcus aureus</w:t>
        </w:r>
        <w:r w:rsidRPr="00434CF6">
          <w:rPr>
            <w:rFonts w:ascii="Arial" w:hAnsi="Arial"/>
            <w:sz w:val="18"/>
            <w:szCs w:val="18"/>
            <w:rPrChange w:id="6574" w:author="Nelly Wagner" w:date="2017-01-22T13:16:00Z">
              <w:rPr/>
            </w:rPrChange>
          </w:rPr>
          <w:t xml:space="preserve"> small-colony variants are adapted phenotypes for intracellular persistence. </w:t>
        </w:r>
        <w:r w:rsidRPr="00434CF6">
          <w:rPr>
            <w:rFonts w:ascii="Arial" w:hAnsi="Arial"/>
            <w:i/>
            <w:sz w:val="18"/>
            <w:szCs w:val="18"/>
            <w:rPrChange w:id="6575" w:author="Nelly Wagner" w:date="2017-01-22T13:16:00Z">
              <w:rPr/>
            </w:rPrChange>
          </w:rPr>
          <w:t>Journal of Infect</w:t>
        </w:r>
      </w:ins>
      <w:ins w:id="6576" w:author="Nelly Wagner" w:date="2017-01-22T12:09:00Z">
        <w:r w:rsidRPr="00434CF6">
          <w:rPr>
            <w:rFonts w:ascii="Arial" w:hAnsi="Arial"/>
            <w:i/>
            <w:sz w:val="18"/>
            <w:szCs w:val="18"/>
            <w:rPrChange w:id="6577" w:author="Nelly Wagner" w:date="2017-01-22T13:16:00Z">
              <w:rPr/>
            </w:rPrChange>
          </w:rPr>
          <w:t>ious</w:t>
        </w:r>
      </w:ins>
      <w:ins w:id="6578" w:author="Nelly Wagner" w:date="2017-01-22T12:08:00Z">
        <w:r w:rsidRPr="00434CF6">
          <w:rPr>
            <w:rFonts w:ascii="Arial" w:hAnsi="Arial"/>
            <w:i/>
            <w:sz w:val="18"/>
            <w:szCs w:val="18"/>
            <w:rPrChange w:id="6579" w:author="Nelly Wagner" w:date="2017-01-22T13:16:00Z">
              <w:rPr/>
            </w:rPrChange>
          </w:rPr>
          <w:t xml:space="preserve"> Dis</w:t>
        </w:r>
      </w:ins>
      <w:ins w:id="6580" w:author="Nelly Wagner" w:date="2017-01-22T12:09:00Z">
        <w:r w:rsidRPr="00434CF6">
          <w:rPr>
            <w:rFonts w:ascii="Arial" w:hAnsi="Arial"/>
            <w:i/>
            <w:sz w:val="18"/>
            <w:szCs w:val="18"/>
            <w:rPrChange w:id="6581" w:author="Nelly Wagner" w:date="2017-01-22T13:16:00Z">
              <w:rPr/>
            </w:rPrChange>
          </w:rPr>
          <w:t>eases</w:t>
        </w:r>
      </w:ins>
      <w:ins w:id="6582" w:author="Nelly Wagner" w:date="2017-01-22T12:08:00Z">
        <w:r w:rsidRPr="00434CF6">
          <w:rPr>
            <w:rFonts w:ascii="Arial" w:hAnsi="Arial"/>
            <w:sz w:val="18"/>
            <w:szCs w:val="18"/>
            <w:rPrChange w:id="6583" w:author="Nelly Wagner" w:date="2017-01-22T13:16:00Z">
              <w:rPr/>
            </w:rPrChange>
          </w:rPr>
          <w:t>. 2010;202(1537–6613):1031–40.</w:t>
        </w:r>
      </w:ins>
    </w:p>
    <w:p w14:paraId="5D37A4FA" w14:textId="6AE215B2" w:rsidR="00B57BFC" w:rsidRPr="00434CF6" w:rsidRDefault="00B57BFC" w:rsidP="008E76CC">
      <w:pPr>
        <w:spacing w:line="360" w:lineRule="auto"/>
        <w:ind w:left="480" w:hanging="480"/>
        <w:jc w:val="both"/>
        <w:rPr>
          <w:rFonts w:ascii="Arial" w:hAnsi="Arial"/>
          <w:sz w:val="18"/>
          <w:szCs w:val="18"/>
          <w:rPrChange w:id="6584" w:author="Nelly Wagner" w:date="2017-01-22T13:16:00Z">
            <w:rPr/>
          </w:rPrChange>
        </w:rPr>
      </w:pPr>
      <w:ins w:id="6585" w:author="Nelly Wagner" w:date="2017-01-22T12:09:00Z">
        <w:r w:rsidRPr="00434CF6">
          <w:rPr>
            <w:rFonts w:ascii="Arial" w:hAnsi="Arial"/>
            <w:sz w:val="18"/>
            <w:szCs w:val="18"/>
            <w:rPrChange w:id="6586" w:author="Nelly Wagner" w:date="2017-01-22T13:16:00Z">
              <w:rPr/>
            </w:rPrChange>
          </w:rPr>
          <w:t xml:space="preserve">van den Berg S, de Vogel CP, van Belkum A, Bakker-Woudenberg I a. JM. Mild </w:t>
        </w:r>
        <w:r w:rsidRPr="00434CF6">
          <w:rPr>
            <w:rFonts w:ascii="Arial" w:hAnsi="Arial"/>
            <w:i/>
            <w:sz w:val="18"/>
            <w:szCs w:val="18"/>
            <w:rPrChange w:id="6587" w:author="Nelly Wagner" w:date="2017-01-22T13:16:00Z">
              <w:rPr/>
            </w:rPrChange>
          </w:rPr>
          <w:t>Staphylococcus aureus</w:t>
        </w:r>
        <w:r w:rsidRPr="00434CF6">
          <w:rPr>
            <w:rFonts w:ascii="Arial" w:hAnsi="Arial"/>
            <w:sz w:val="18"/>
            <w:szCs w:val="18"/>
            <w:rPrChange w:id="6588" w:author="Nelly Wagner" w:date="2017-01-22T13:16:00Z">
              <w:rPr/>
            </w:rPrChange>
          </w:rPr>
          <w:t xml:space="preserve"> Skin Infection Improves the Course of Subsequent Endogenous </w:t>
        </w:r>
        <w:r w:rsidRPr="00434CF6">
          <w:rPr>
            <w:rFonts w:ascii="Arial" w:hAnsi="Arial"/>
            <w:i/>
            <w:sz w:val="18"/>
            <w:szCs w:val="18"/>
            <w:rPrChange w:id="6589" w:author="Nelly Wagner" w:date="2017-01-22T13:16:00Z">
              <w:rPr/>
            </w:rPrChange>
          </w:rPr>
          <w:t>S. aureus</w:t>
        </w:r>
        <w:r w:rsidRPr="00434CF6">
          <w:rPr>
            <w:rFonts w:ascii="Arial" w:hAnsi="Arial"/>
            <w:sz w:val="18"/>
            <w:szCs w:val="18"/>
            <w:rPrChange w:id="6590" w:author="Nelly Wagner" w:date="2017-01-22T13:16:00Z">
              <w:rPr/>
            </w:rPrChange>
          </w:rPr>
          <w:t xml:space="preserve"> Bacteremia in Mice. </w:t>
        </w:r>
        <w:r w:rsidRPr="00434CF6">
          <w:rPr>
            <w:rFonts w:ascii="Arial" w:hAnsi="Arial"/>
            <w:i/>
            <w:sz w:val="18"/>
            <w:szCs w:val="18"/>
            <w:rPrChange w:id="6591" w:author="Nelly Wagner" w:date="2017-01-22T13:16:00Z">
              <w:rPr/>
            </w:rPrChange>
          </w:rPr>
          <w:t>PLoS One</w:t>
        </w:r>
        <w:r w:rsidRPr="00434CF6">
          <w:rPr>
            <w:rFonts w:ascii="Arial" w:hAnsi="Arial"/>
            <w:sz w:val="18"/>
            <w:szCs w:val="18"/>
            <w:rPrChange w:id="6592" w:author="Nelly Wagner" w:date="2017-01-22T13:16:00Z">
              <w:rPr/>
            </w:rPrChange>
          </w:rPr>
          <w:t>. 2015;10(6):e0129150.</w:t>
        </w:r>
      </w:ins>
    </w:p>
    <w:p w14:paraId="03917A26" w14:textId="08458C70" w:rsidR="0020061D" w:rsidRPr="00C374EF" w:rsidDel="00B22296" w:rsidRDefault="00766C9B">
      <w:pPr>
        <w:spacing w:line="360" w:lineRule="auto"/>
        <w:ind w:left="480" w:hanging="480"/>
        <w:jc w:val="both"/>
        <w:rPr>
          <w:del w:id="6593" w:author="Nelly Wagner" w:date="2017-01-22T11:55:00Z"/>
          <w:rFonts w:ascii="Arial" w:hAnsi="Arial"/>
          <w:color w:val="000000"/>
          <w:sz w:val="18"/>
          <w:szCs w:val="18"/>
        </w:rPr>
      </w:pPr>
      <w:del w:id="6594" w:author="Nelly Wagner" w:date="2017-01-22T11:55:00Z">
        <w:r w:rsidRPr="008E76CC" w:rsidDel="00B22296">
          <w:rPr>
            <w:rFonts w:ascii="Arial" w:hAnsi="Arial"/>
            <w:color w:val="000000"/>
            <w:sz w:val="18"/>
            <w:szCs w:val="18"/>
          </w:rPr>
          <w:delText xml:space="preserve">Shallcross, L.J. et al., 2013. The role of the Panton-Valentine leucocidin toxin in staphylococcal disease: A systematic review and meta-analysis. </w:delText>
        </w:r>
        <w:r w:rsidRPr="00BA0DDA" w:rsidDel="00B22296">
          <w:rPr>
            <w:rFonts w:ascii="Arial" w:hAnsi="Arial"/>
            <w:i/>
            <w:color w:val="000000"/>
            <w:sz w:val="18"/>
            <w:szCs w:val="18"/>
          </w:rPr>
          <w:delText>The Lancet Infectious Diseases</w:delText>
        </w:r>
        <w:r w:rsidRPr="005955B6" w:rsidDel="00B22296">
          <w:rPr>
            <w:rFonts w:ascii="Arial" w:hAnsi="Arial"/>
            <w:color w:val="000000"/>
            <w:sz w:val="18"/>
            <w:szCs w:val="18"/>
          </w:rPr>
          <w:delText>, 13(1), pp.43–54.</w:delText>
        </w:r>
      </w:del>
    </w:p>
    <w:p w14:paraId="7F07ADD6" w14:textId="0033293E" w:rsidR="0020061D" w:rsidRPr="00434CF6" w:rsidDel="002F6C66" w:rsidRDefault="00766C9B">
      <w:pPr>
        <w:spacing w:line="360" w:lineRule="auto"/>
        <w:ind w:left="480" w:hanging="480"/>
        <w:jc w:val="both"/>
        <w:rPr>
          <w:del w:id="6595" w:author="Nelly Wagner" w:date="2017-01-22T11:56:00Z"/>
          <w:rFonts w:ascii="Arial" w:hAnsi="Arial"/>
          <w:color w:val="000000"/>
          <w:sz w:val="18"/>
          <w:szCs w:val="18"/>
        </w:rPr>
      </w:pPr>
      <w:del w:id="6596" w:author="Nelly Wagner" w:date="2017-01-22T11:56:00Z">
        <w:r w:rsidRPr="00434CF6" w:rsidDel="002F6C66">
          <w:rPr>
            <w:rFonts w:ascii="Arial" w:hAnsi="Arial"/>
            <w:color w:val="000000"/>
            <w:sz w:val="18"/>
            <w:szCs w:val="18"/>
          </w:rPr>
          <w:delText xml:space="preserve">Slauch, J.M., 2011. How does the oxidative burst of macrophages kill bacteria? Still an open question. </w:delText>
        </w:r>
        <w:r w:rsidRPr="00434CF6" w:rsidDel="002F6C66">
          <w:rPr>
            <w:rFonts w:ascii="Arial" w:hAnsi="Arial"/>
            <w:i/>
            <w:color w:val="000000"/>
            <w:sz w:val="18"/>
            <w:szCs w:val="18"/>
          </w:rPr>
          <w:delText>Molecular Microbiology</w:delText>
        </w:r>
        <w:r w:rsidRPr="00434CF6" w:rsidDel="002F6C66">
          <w:rPr>
            <w:rFonts w:ascii="Arial" w:hAnsi="Arial"/>
            <w:color w:val="000000"/>
            <w:sz w:val="18"/>
            <w:szCs w:val="18"/>
          </w:rPr>
          <w:delText>, 80(3), pp.580–583.</w:delText>
        </w:r>
      </w:del>
    </w:p>
    <w:p w14:paraId="64A4E71F" w14:textId="4F959044" w:rsidR="0020061D" w:rsidRPr="00434CF6" w:rsidDel="002F6C66" w:rsidRDefault="00766C9B">
      <w:pPr>
        <w:pStyle w:val="TextBody"/>
        <w:spacing w:after="0" w:line="360" w:lineRule="auto"/>
        <w:ind w:left="480" w:hanging="480"/>
        <w:jc w:val="both"/>
        <w:rPr>
          <w:del w:id="6597" w:author="Nelly Wagner" w:date="2017-01-22T11:56:00Z"/>
          <w:rFonts w:ascii="Arial" w:hAnsi="Arial"/>
          <w:color w:val="000000"/>
          <w:sz w:val="18"/>
          <w:szCs w:val="18"/>
        </w:rPr>
      </w:pPr>
      <w:del w:id="6598" w:author="Nelly Wagner" w:date="2017-01-22T11:56:00Z">
        <w:r w:rsidRPr="00434CF6" w:rsidDel="002F6C66">
          <w:rPr>
            <w:rFonts w:ascii="Arial" w:hAnsi="Arial"/>
            <w:color w:val="000000"/>
            <w:sz w:val="18"/>
            <w:szCs w:val="18"/>
          </w:rPr>
          <w:delText xml:space="preserve">Sônego, F. et al., 2014. MyD88-, but Not Nod1- and/or Nod2-Deficient Mice, Show Increased Susceptibility to Polymicrobial Sepsis due to Impaired Local Inflammatory Response. </w:delText>
        </w:r>
        <w:r w:rsidRPr="00434CF6" w:rsidDel="002F6C66">
          <w:rPr>
            <w:rFonts w:ascii="Arial" w:hAnsi="Arial"/>
            <w:i/>
            <w:color w:val="000000"/>
            <w:sz w:val="18"/>
            <w:szCs w:val="18"/>
          </w:rPr>
          <w:delText>PloS one</w:delText>
        </w:r>
        <w:r w:rsidRPr="00434CF6" w:rsidDel="002F6C66">
          <w:rPr>
            <w:rFonts w:ascii="Arial" w:hAnsi="Arial"/>
            <w:color w:val="000000"/>
            <w:sz w:val="18"/>
            <w:szCs w:val="18"/>
          </w:rPr>
          <w:delText>, 9(8), p.e103734.</w:delText>
        </w:r>
      </w:del>
    </w:p>
    <w:p w14:paraId="25437E2F" w14:textId="3AF3ABD0" w:rsidR="0020061D" w:rsidRPr="00434CF6" w:rsidDel="002F6C66" w:rsidRDefault="00766C9B">
      <w:pPr>
        <w:spacing w:line="360" w:lineRule="auto"/>
        <w:ind w:left="480" w:hanging="480"/>
        <w:jc w:val="both"/>
        <w:rPr>
          <w:del w:id="6599" w:author="Nelly Wagner" w:date="2017-01-22T11:57:00Z"/>
          <w:rFonts w:ascii="Arial" w:hAnsi="Arial"/>
          <w:color w:val="000000"/>
          <w:sz w:val="18"/>
          <w:szCs w:val="18"/>
        </w:rPr>
      </w:pPr>
      <w:del w:id="6600" w:author="Nelly Wagner" w:date="2017-01-22T11:57:00Z">
        <w:r w:rsidRPr="00434CF6" w:rsidDel="002F6C66">
          <w:rPr>
            <w:rFonts w:ascii="Arial" w:hAnsi="Arial"/>
            <w:color w:val="000000"/>
            <w:sz w:val="18"/>
            <w:szCs w:val="18"/>
          </w:rPr>
          <w:delText xml:space="preserve">Spaan, A.N. et al., 2016. </w:delText>
        </w:r>
        <w:r w:rsidRPr="00434CF6" w:rsidDel="002F6C66">
          <w:rPr>
            <w:rFonts w:ascii="Arial" w:hAnsi="Arial"/>
            <w:i/>
            <w:iCs/>
            <w:color w:val="000000"/>
            <w:sz w:val="18"/>
            <w:szCs w:val="18"/>
          </w:rPr>
          <w:delText>Staphylococcus aureus</w:delText>
        </w:r>
        <w:r w:rsidRPr="00434CF6" w:rsidDel="002F6C66">
          <w:rPr>
            <w:rFonts w:ascii="Arial" w:hAnsi="Arial"/>
            <w:color w:val="000000"/>
            <w:sz w:val="18"/>
            <w:szCs w:val="18"/>
          </w:rPr>
          <w:delText xml:space="preserve"> Targets the Duffy Antigen Receptor for Chemokines (DARC) to Lyse Erythrocytes. </w:delText>
        </w:r>
        <w:r w:rsidRPr="00434CF6" w:rsidDel="002F6C66">
          <w:rPr>
            <w:rFonts w:ascii="Arial" w:hAnsi="Arial"/>
            <w:i/>
            <w:color w:val="000000"/>
            <w:sz w:val="18"/>
            <w:szCs w:val="18"/>
          </w:rPr>
          <w:delText>Cell Host &amp; Microbe</w:delText>
        </w:r>
        <w:r w:rsidRPr="00434CF6" w:rsidDel="002F6C66">
          <w:rPr>
            <w:rFonts w:ascii="Arial" w:hAnsi="Arial"/>
            <w:color w:val="000000"/>
            <w:sz w:val="18"/>
            <w:szCs w:val="18"/>
          </w:rPr>
          <w:delText>, 18(3), pp.363–370.</w:delText>
        </w:r>
      </w:del>
    </w:p>
    <w:p w14:paraId="294C9676" w14:textId="38E49DD6" w:rsidR="0020061D" w:rsidRPr="00434CF6" w:rsidDel="002F6C66" w:rsidRDefault="00766C9B">
      <w:pPr>
        <w:spacing w:line="360" w:lineRule="auto"/>
        <w:ind w:left="480" w:hanging="480"/>
        <w:jc w:val="both"/>
        <w:rPr>
          <w:del w:id="6601" w:author="Nelly Wagner" w:date="2017-01-22T11:57:00Z"/>
          <w:rFonts w:ascii="Arial" w:hAnsi="Arial"/>
          <w:color w:val="000000"/>
          <w:sz w:val="18"/>
          <w:szCs w:val="18"/>
        </w:rPr>
      </w:pPr>
      <w:del w:id="6602" w:author="Nelly Wagner" w:date="2017-01-22T11:57:00Z">
        <w:r w:rsidRPr="00434CF6" w:rsidDel="002F6C66">
          <w:rPr>
            <w:rFonts w:ascii="Arial" w:hAnsi="Arial"/>
            <w:color w:val="000000"/>
            <w:sz w:val="18"/>
            <w:szCs w:val="18"/>
          </w:rPr>
          <w:delText xml:space="preserve">Spaan, A.N. et al., 2015. Differential Interaction of the Staphylococcal Toxins Panton-Valentine Leukocidin and γ-Hemolysin CB with Human C5a Receptors. </w:delText>
        </w:r>
        <w:r w:rsidRPr="00434CF6" w:rsidDel="002F6C66">
          <w:rPr>
            <w:rFonts w:ascii="Arial" w:hAnsi="Arial"/>
            <w:i/>
            <w:color w:val="000000"/>
            <w:sz w:val="18"/>
            <w:szCs w:val="18"/>
          </w:rPr>
          <w:delText>Journal of immunology</w:delText>
        </w:r>
        <w:r w:rsidRPr="00434CF6" w:rsidDel="002F6C66">
          <w:rPr>
            <w:rFonts w:ascii="Arial" w:hAnsi="Arial"/>
            <w:color w:val="000000"/>
            <w:sz w:val="18"/>
            <w:szCs w:val="18"/>
          </w:rPr>
          <w:delText>, 195(3), pp.1034–43.</w:delText>
        </w:r>
      </w:del>
    </w:p>
    <w:p w14:paraId="7A34E7FB" w14:textId="5B2E646F" w:rsidR="0020061D" w:rsidRPr="00434CF6" w:rsidDel="002F6C66" w:rsidRDefault="00766C9B">
      <w:pPr>
        <w:spacing w:line="360" w:lineRule="auto"/>
        <w:ind w:left="480" w:hanging="480"/>
        <w:jc w:val="both"/>
        <w:rPr>
          <w:del w:id="6603" w:author="Nelly Wagner" w:date="2017-01-22T11:58:00Z"/>
          <w:rFonts w:ascii="Arial" w:hAnsi="Arial"/>
          <w:color w:val="000000"/>
          <w:sz w:val="18"/>
          <w:szCs w:val="18"/>
        </w:rPr>
      </w:pPr>
      <w:del w:id="6604" w:author="Nelly Wagner" w:date="2017-01-22T11:58:00Z">
        <w:r w:rsidRPr="00434CF6" w:rsidDel="002F6C66">
          <w:rPr>
            <w:rFonts w:ascii="Arial" w:hAnsi="Arial"/>
            <w:color w:val="000000"/>
            <w:sz w:val="18"/>
            <w:szCs w:val="18"/>
          </w:rPr>
          <w:delText xml:space="preserve">Stapels, D.A.C. et al., 2016. </w:delText>
        </w:r>
        <w:r w:rsidRPr="00434CF6" w:rsidDel="002F6C66">
          <w:rPr>
            <w:rFonts w:ascii="Arial" w:hAnsi="Arial"/>
            <w:i/>
            <w:iCs/>
            <w:color w:val="000000"/>
            <w:sz w:val="18"/>
            <w:szCs w:val="18"/>
          </w:rPr>
          <w:delText>Staphylococcus aureus</w:delText>
        </w:r>
        <w:r w:rsidRPr="00434CF6" w:rsidDel="002F6C66">
          <w:rPr>
            <w:rFonts w:ascii="Arial" w:hAnsi="Arial"/>
            <w:color w:val="000000"/>
            <w:sz w:val="18"/>
            <w:szCs w:val="18"/>
          </w:rPr>
          <w:delText xml:space="preserve"> protects its immune-evasion proteins against degradation by neutrophil serine proteases. </w:delText>
        </w:r>
        <w:r w:rsidRPr="00434CF6" w:rsidDel="002F6C66">
          <w:rPr>
            <w:rFonts w:ascii="Arial" w:hAnsi="Arial"/>
            <w:i/>
            <w:color w:val="000000"/>
            <w:sz w:val="18"/>
            <w:szCs w:val="18"/>
          </w:rPr>
          <w:delText>Cellular Microbiology</w:delText>
        </w:r>
        <w:r w:rsidRPr="00434CF6" w:rsidDel="002F6C66">
          <w:rPr>
            <w:rFonts w:ascii="Arial" w:hAnsi="Arial"/>
            <w:color w:val="000000"/>
            <w:sz w:val="18"/>
            <w:szCs w:val="18"/>
          </w:rPr>
          <w:delText>, 18(4), pp.536–545.</w:delText>
        </w:r>
      </w:del>
    </w:p>
    <w:p w14:paraId="5AB49473" w14:textId="157F9AF9" w:rsidR="0020061D" w:rsidRPr="00434CF6" w:rsidDel="002F6C66" w:rsidRDefault="00766C9B">
      <w:pPr>
        <w:spacing w:line="360" w:lineRule="auto"/>
        <w:ind w:left="480" w:hanging="480"/>
        <w:jc w:val="both"/>
        <w:rPr>
          <w:del w:id="6605" w:author="Nelly Wagner" w:date="2017-01-22T11:58:00Z"/>
          <w:rFonts w:ascii="Arial" w:hAnsi="Arial"/>
          <w:color w:val="000000"/>
          <w:sz w:val="18"/>
          <w:szCs w:val="18"/>
        </w:rPr>
      </w:pPr>
      <w:del w:id="6606" w:author="Nelly Wagner" w:date="2017-01-22T11:58:00Z">
        <w:r w:rsidRPr="00434CF6" w:rsidDel="002F6C66">
          <w:rPr>
            <w:rFonts w:ascii="Arial" w:hAnsi="Arial"/>
            <w:color w:val="000000"/>
            <w:sz w:val="18"/>
            <w:szCs w:val="18"/>
          </w:rPr>
          <w:delText xml:space="preserve">Stein, C. et al., 2007. Conservation and divergence of gene families encoding components of innate immune response systems in zebrafish. </w:delText>
        </w:r>
        <w:r w:rsidRPr="00434CF6" w:rsidDel="002F6C66">
          <w:rPr>
            <w:rFonts w:ascii="Arial" w:hAnsi="Arial"/>
            <w:i/>
            <w:color w:val="000000"/>
            <w:sz w:val="18"/>
            <w:szCs w:val="18"/>
          </w:rPr>
          <w:delText>Genome biology</w:delText>
        </w:r>
        <w:r w:rsidRPr="00434CF6" w:rsidDel="002F6C66">
          <w:rPr>
            <w:rFonts w:ascii="Arial" w:hAnsi="Arial"/>
            <w:color w:val="000000"/>
            <w:sz w:val="18"/>
            <w:szCs w:val="18"/>
          </w:rPr>
          <w:delText>, 8(11), p.R251.</w:delText>
        </w:r>
      </w:del>
    </w:p>
    <w:p w14:paraId="5CAFDAD0" w14:textId="217AB49A" w:rsidR="0020061D" w:rsidRPr="00434CF6" w:rsidDel="002F6C66" w:rsidRDefault="00766C9B">
      <w:pPr>
        <w:spacing w:line="360" w:lineRule="auto"/>
        <w:ind w:left="480" w:hanging="480"/>
        <w:jc w:val="both"/>
        <w:rPr>
          <w:del w:id="6607" w:author="Nelly Wagner" w:date="2017-01-22T11:59:00Z"/>
          <w:rFonts w:ascii="Arial" w:hAnsi="Arial"/>
          <w:color w:val="000000"/>
          <w:sz w:val="18"/>
          <w:szCs w:val="18"/>
        </w:rPr>
      </w:pPr>
      <w:del w:id="6608" w:author="Nelly Wagner" w:date="2017-01-22T11:59:00Z">
        <w:r w:rsidRPr="00434CF6" w:rsidDel="002F6C66">
          <w:rPr>
            <w:rFonts w:ascii="Arial" w:hAnsi="Arial"/>
            <w:color w:val="000000"/>
            <w:sz w:val="18"/>
            <w:szCs w:val="18"/>
          </w:rPr>
          <w:delText xml:space="preserve">Streit, J.M., Jones, R.N. &amp; Sader, H.S., 2004. Daptomycin activity and spectrum: a worldwide sample of 6737 clinical Gram-positive organisms. </w:delText>
        </w:r>
        <w:r w:rsidRPr="00434CF6" w:rsidDel="002F6C66">
          <w:rPr>
            <w:rFonts w:ascii="Arial" w:hAnsi="Arial"/>
            <w:i/>
            <w:color w:val="000000"/>
            <w:sz w:val="18"/>
            <w:szCs w:val="18"/>
          </w:rPr>
          <w:delText>The Journal of antimicrobial chemotherapy</w:delText>
        </w:r>
        <w:r w:rsidRPr="00434CF6" w:rsidDel="002F6C66">
          <w:rPr>
            <w:rFonts w:ascii="Arial" w:hAnsi="Arial"/>
            <w:color w:val="000000"/>
            <w:sz w:val="18"/>
            <w:szCs w:val="18"/>
          </w:rPr>
          <w:delText>, 53(4), pp.669–674.</w:delText>
        </w:r>
      </w:del>
    </w:p>
    <w:p w14:paraId="616A5200" w14:textId="7F07DF85" w:rsidR="0020061D" w:rsidRPr="00434CF6" w:rsidDel="002F6C66" w:rsidRDefault="00766C9B">
      <w:pPr>
        <w:pStyle w:val="TextBody"/>
        <w:spacing w:after="0" w:line="360" w:lineRule="auto"/>
        <w:ind w:left="480" w:hanging="480"/>
        <w:jc w:val="both"/>
        <w:rPr>
          <w:del w:id="6609" w:author="Nelly Wagner" w:date="2017-01-22T12:00:00Z"/>
          <w:rFonts w:ascii="Arial" w:hAnsi="Arial"/>
          <w:color w:val="000000"/>
          <w:sz w:val="18"/>
          <w:szCs w:val="18"/>
        </w:rPr>
      </w:pPr>
      <w:del w:id="6610" w:author="Nelly Wagner" w:date="2017-01-22T12:00:00Z">
        <w:r w:rsidRPr="00434CF6" w:rsidDel="002F6C66">
          <w:rPr>
            <w:rFonts w:ascii="Arial" w:hAnsi="Arial"/>
            <w:color w:val="000000"/>
            <w:sz w:val="18"/>
            <w:szCs w:val="18"/>
          </w:rPr>
          <w:delText xml:space="preserve">Subrt N, Mesak LR, Davies J, 2011. Modulation of virulence gene expression by cell wall active antibiotics in </w:delText>
        </w:r>
        <w:r w:rsidRPr="00434CF6" w:rsidDel="002F6C66">
          <w:rPr>
            <w:rFonts w:ascii="Arial" w:hAnsi="Arial"/>
            <w:i/>
            <w:iCs/>
            <w:color w:val="000000"/>
            <w:sz w:val="18"/>
            <w:szCs w:val="18"/>
          </w:rPr>
          <w:delText>Staphylococcus aureus</w:delText>
        </w:r>
        <w:r w:rsidRPr="00434CF6" w:rsidDel="002F6C66">
          <w:rPr>
            <w:rFonts w:ascii="Arial" w:hAnsi="Arial"/>
            <w:color w:val="000000"/>
            <w:sz w:val="18"/>
            <w:szCs w:val="18"/>
          </w:rPr>
          <w:delText>. Journal of antimicrobial chemotherapy, 66(5).</w:delText>
        </w:r>
      </w:del>
    </w:p>
    <w:p w14:paraId="46D8AE2E" w14:textId="62DEDFA4" w:rsidR="0020061D" w:rsidRPr="00434CF6" w:rsidDel="002F6C66" w:rsidRDefault="00766C9B">
      <w:pPr>
        <w:spacing w:line="360" w:lineRule="auto"/>
        <w:ind w:left="480" w:hanging="480"/>
        <w:jc w:val="both"/>
        <w:rPr>
          <w:del w:id="6611" w:author="Nelly Wagner" w:date="2017-01-22T12:01:00Z"/>
          <w:rFonts w:ascii="Arial" w:hAnsi="Arial"/>
          <w:color w:val="000000"/>
          <w:sz w:val="18"/>
          <w:szCs w:val="18"/>
        </w:rPr>
      </w:pPr>
      <w:del w:id="6612" w:author="Nelly Wagner" w:date="2017-01-22T12:01:00Z">
        <w:r w:rsidRPr="00434CF6" w:rsidDel="002F6C66">
          <w:rPr>
            <w:rFonts w:ascii="Arial" w:hAnsi="Arial"/>
            <w:color w:val="000000"/>
            <w:sz w:val="18"/>
            <w:szCs w:val="18"/>
          </w:rPr>
          <w:delText xml:space="preserve">Sullivan, B.P. et al., 2015. Pulmonary Delivery of Vancomycin Dry Powder Aerosol to Intubated Rabbits. </w:delText>
        </w:r>
        <w:r w:rsidRPr="00434CF6" w:rsidDel="002F6C66">
          <w:rPr>
            <w:rFonts w:ascii="Arial" w:hAnsi="Arial"/>
            <w:i/>
            <w:color w:val="000000"/>
            <w:sz w:val="18"/>
            <w:szCs w:val="18"/>
          </w:rPr>
          <w:delText>Molecular Pharmaceutics</w:delText>
        </w:r>
        <w:r w:rsidRPr="00434CF6" w:rsidDel="002F6C66">
          <w:rPr>
            <w:rFonts w:ascii="Arial" w:hAnsi="Arial"/>
            <w:color w:val="000000"/>
            <w:sz w:val="18"/>
            <w:szCs w:val="18"/>
          </w:rPr>
          <w:delText>, 12(8), pp.2665–2674.</w:delText>
        </w:r>
      </w:del>
    </w:p>
    <w:p w14:paraId="019EEEEF" w14:textId="51D2958E" w:rsidR="0020061D" w:rsidRPr="00434CF6" w:rsidDel="002F6C66" w:rsidRDefault="00766C9B">
      <w:pPr>
        <w:spacing w:line="360" w:lineRule="auto"/>
        <w:ind w:left="480" w:hanging="480"/>
        <w:jc w:val="both"/>
        <w:rPr>
          <w:del w:id="6613" w:author="Nelly Wagner" w:date="2017-01-22T12:01:00Z"/>
          <w:rFonts w:ascii="Arial" w:hAnsi="Arial"/>
          <w:color w:val="000000"/>
          <w:sz w:val="18"/>
          <w:szCs w:val="18"/>
        </w:rPr>
      </w:pPr>
      <w:del w:id="6614" w:author="Nelly Wagner" w:date="2017-01-22T12:01:00Z">
        <w:r w:rsidRPr="00434CF6" w:rsidDel="002F6C66">
          <w:rPr>
            <w:rFonts w:ascii="Arial" w:hAnsi="Arial"/>
            <w:color w:val="000000"/>
            <w:sz w:val="18"/>
            <w:szCs w:val="18"/>
          </w:rPr>
          <w:delText xml:space="preserve">Sullivan, C. et al., 2009. The gene history of zebrafish tlr4a and tlr4b is predictive of their divergent functions. </w:delText>
        </w:r>
        <w:r w:rsidRPr="00434CF6" w:rsidDel="002F6C66">
          <w:rPr>
            <w:rFonts w:ascii="Arial" w:hAnsi="Arial"/>
            <w:i/>
            <w:color w:val="000000"/>
            <w:sz w:val="18"/>
            <w:szCs w:val="18"/>
          </w:rPr>
          <w:delText>Journal of immunology</w:delText>
        </w:r>
        <w:r w:rsidRPr="00434CF6" w:rsidDel="002F6C66">
          <w:rPr>
            <w:rFonts w:ascii="Arial" w:hAnsi="Arial"/>
            <w:color w:val="000000"/>
            <w:sz w:val="18"/>
            <w:szCs w:val="18"/>
          </w:rPr>
          <w:delText>, 183(9), pp.5896–908.</w:delText>
        </w:r>
      </w:del>
    </w:p>
    <w:p w14:paraId="49410098" w14:textId="614DFB2B" w:rsidR="0020061D" w:rsidRPr="00434CF6" w:rsidDel="002F6C66" w:rsidRDefault="00766C9B">
      <w:pPr>
        <w:spacing w:line="360" w:lineRule="auto"/>
        <w:ind w:left="480" w:hanging="480"/>
        <w:jc w:val="both"/>
        <w:rPr>
          <w:del w:id="6615" w:author="Nelly Wagner" w:date="2017-01-22T12:02:00Z"/>
          <w:rFonts w:ascii="Arial" w:hAnsi="Arial"/>
          <w:color w:val="000000"/>
          <w:sz w:val="18"/>
          <w:szCs w:val="18"/>
        </w:rPr>
      </w:pPr>
      <w:del w:id="6616" w:author="Nelly Wagner" w:date="2017-01-22T12:02:00Z">
        <w:r w:rsidRPr="00434CF6" w:rsidDel="002F6C66">
          <w:rPr>
            <w:rFonts w:ascii="Arial" w:hAnsi="Arial"/>
            <w:color w:val="000000"/>
            <w:sz w:val="18"/>
            <w:szCs w:val="18"/>
          </w:rPr>
          <w:delText xml:space="preserve">Surewaard, B.G.J. et al., 2013. Staphylococcal alpha-phenol soluble modulins contribute to neutrophil lysis after phagocytosis. </w:delText>
        </w:r>
        <w:r w:rsidRPr="00434CF6" w:rsidDel="002F6C66">
          <w:rPr>
            <w:rFonts w:ascii="Arial" w:hAnsi="Arial"/>
            <w:i/>
            <w:color w:val="000000"/>
            <w:sz w:val="18"/>
            <w:szCs w:val="18"/>
          </w:rPr>
          <w:delText>Cellular microbiology</w:delText>
        </w:r>
        <w:r w:rsidRPr="00434CF6" w:rsidDel="002F6C66">
          <w:rPr>
            <w:rFonts w:ascii="Arial" w:hAnsi="Arial"/>
            <w:color w:val="000000"/>
            <w:sz w:val="18"/>
            <w:szCs w:val="18"/>
          </w:rPr>
          <w:delText>, 15(8).</w:delText>
        </w:r>
      </w:del>
    </w:p>
    <w:p w14:paraId="5DC0A2C8" w14:textId="7D88019C" w:rsidR="0020061D" w:rsidRPr="00434CF6" w:rsidDel="002F6C66" w:rsidRDefault="00766C9B">
      <w:pPr>
        <w:pStyle w:val="TextBody"/>
        <w:spacing w:after="0" w:line="360" w:lineRule="auto"/>
        <w:ind w:left="480" w:hanging="480"/>
        <w:jc w:val="both"/>
        <w:rPr>
          <w:del w:id="6617" w:author="Nelly Wagner" w:date="2017-01-22T12:02:00Z"/>
          <w:rFonts w:ascii="Arial" w:hAnsi="Arial"/>
          <w:color w:val="000000"/>
          <w:sz w:val="18"/>
          <w:szCs w:val="18"/>
        </w:rPr>
      </w:pPr>
      <w:del w:id="6618" w:author="Nelly Wagner" w:date="2017-01-22T12:02:00Z">
        <w:r w:rsidRPr="00434CF6" w:rsidDel="002F6C66">
          <w:rPr>
            <w:rFonts w:ascii="Arial" w:hAnsi="Arial"/>
            <w:color w:val="000000"/>
            <w:sz w:val="18"/>
            <w:szCs w:val="18"/>
          </w:rPr>
          <w:delText xml:space="preserve">Suzuki, N. et al., 2002. Severe impairment of interleukin-1 and Toll-like receptor signalling in mice lacking IRAK-4. </w:delText>
        </w:r>
        <w:r w:rsidRPr="00434CF6" w:rsidDel="002F6C66">
          <w:rPr>
            <w:rFonts w:ascii="Arial" w:hAnsi="Arial"/>
            <w:i/>
            <w:color w:val="000000"/>
            <w:sz w:val="18"/>
            <w:szCs w:val="18"/>
          </w:rPr>
          <w:delText>Nature</w:delText>
        </w:r>
        <w:r w:rsidRPr="00434CF6" w:rsidDel="002F6C66">
          <w:rPr>
            <w:rFonts w:ascii="Arial" w:hAnsi="Arial"/>
            <w:color w:val="000000"/>
            <w:sz w:val="18"/>
            <w:szCs w:val="18"/>
          </w:rPr>
          <w:delText>, 416(April), pp.750–756.</w:delText>
        </w:r>
      </w:del>
    </w:p>
    <w:p w14:paraId="4231B69C" w14:textId="1F1ABB06" w:rsidR="0020061D" w:rsidRPr="00434CF6" w:rsidDel="00B57BFC" w:rsidRDefault="00766C9B">
      <w:pPr>
        <w:pStyle w:val="TextBody"/>
        <w:spacing w:after="0" w:line="360" w:lineRule="auto"/>
        <w:ind w:left="480" w:hanging="480"/>
        <w:jc w:val="both"/>
        <w:rPr>
          <w:del w:id="6619" w:author="Nelly Wagner" w:date="2017-01-22T12:03:00Z"/>
          <w:rFonts w:ascii="Arial" w:hAnsi="Arial"/>
          <w:color w:val="000000"/>
          <w:sz w:val="18"/>
          <w:szCs w:val="18"/>
        </w:rPr>
      </w:pPr>
      <w:del w:id="6620" w:author="Nelly Wagner" w:date="2017-01-22T12:03:00Z">
        <w:r w:rsidRPr="00434CF6" w:rsidDel="00B57BFC">
          <w:rPr>
            <w:rFonts w:ascii="Arial" w:hAnsi="Arial"/>
            <w:color w:val="000000"/>
            <w:sz w:val="18"/>
            <w:szCs w:val="18"/>
          </w:rPr>
          <w:delText xml:space="preserve">Takigawa, H. et al., 2005. Deficient Production of Hexadecenoic Acid in the Skin Is Associated in Part with the Vulnerability of Atopic Dermatitis Patients to Colonization by </w:delText>
        </w:r>
        <w:r w:rsidRPr="00434CF6" w:rsidDel="00B57BFC">
          <w:rPr>
            <w:rFonts w:ascii="Arial" w:hAnsi="Arial"/>
            <w:i/>
            <w:iCs/>
            <w:color w:val="000000"/>
            <w:sz w:val="18"/>
            <w:szCs w:val="18"/>
          </w:rPr>
          <w:delText>Staphylococcus aureus</w:delText>
        </w:r>
        <w:r w:rsidRPr="00434CF6" w:rsidDel="00B57BFC">
          <w:rPr>
            <w:rFonts w:ascii="Arial" w:hAnsi="Arial"/>
            <w:color w:val="000000"/>
            <w:sz w:val="18"/>
            <w:szCs w:val="18"/>
          </w:rPr>
          <w:delText xml:space="preserve">. </w:delText>
        </w:r>
        <w:r w:rsidRPr="00434CF6" w:rsidDel="00B57BFC">
          <w:rPr>
            <w:rFonts w:ascii="Arial" w:hAnsi="Arial"/>
            <w:i/>
            <w:color w:val="000000"/>
            <w:sz w:val="18"/>
            <w:szCs w:val="18"/>
          </w:rPr>
          <w:delText>Dermatology</w:delText>
        </w:r>
        <w:r w:rsidRPr="00434CF6" w:rsidDel="00B57BFC">
          <w:rPr>
            <w:rFonts w:ascii="Arial" w:hAnsi="Arial"/>
            <w:color w:val="000000"/>
            <w:sz w:val="18"/>
            <w:szCs w:val="18"/>
          </w:rPr>
          <w:delText>, 211(3), pp.240–248.</w:delText>
        </w:r>
      </w:del>
    </w:p>
    <w:p w14:paraId="0837645A" w14:textId="3071870B" w:rsidR="0020061D" w:rsidRPr="00434CF6" w:rsidDel="00B57BFC" w:rsidRDefault="00766C9B">
      <w:pPr>
        <w:spacing w:line="360" w:lineRule="auto"/>
        <w:ind w:left="480" w:hanging="480"/>
        <w:jc w:val="both"/>
        <w:rPr>
          <w:del w:id="6621" w:author="Nelly Wagner" w:date="2017-01-22T12:04:00Z"/>
          <w:rFonts w:ascii="Arial" w:hAnsi="Arial"/>
          <w:color w:val="000000"/>
          <w:sz w:val="18"/>
          <w:szCs w:val="18"/>
        </w:rPr>
      </w:pPr>
      <w:del w:id="6622" w:author="Nelly Wagner" w:date="2017-01-22T12:04:00Z">
        <w:r w:rsidRPr="00434CF6" w:rsidDel="00B57BFC">
          <w:rPr>
            <w:rFonts w:ascii="Arial" w:hAnsi="Arial"/>
            <w:color w:val="000000"/>
            <w:sz w:val="18"/>
            <w:szCs w:val="18"/>
          </w:rPr>
          <w:delText xml:space="preserve">Thammavongsa, V., Missiakas, D.M. &amp; Schneewind, O., 2013. </w:delText>
        </w:r>
        <w:r w:rsidRPr="00434CF6" w:rsidDel="00B57BFC">
          <w:rPr>
            <w:rFonts w:ascii="Arial" w:hAnsi="Arial"/>
            <w:i/>
            <w:iCs/>
            <w:color w:val="000000"/>
            <w:sz w:val="18"/>
            <w:szCs w:val="18"/>
          </w:rPr>
          <w:delText xml:space="preserve">Staphylococcus aureus </w:delText>
        </w:r>
        <w:r w:rsidRPr="00434CF6" w:rsidDel="00B57BFC">
          <w:rPr>
            <w:rFonts w:ascii="Arial" w:hAnsi="Arial"/>
            <w:color w:val="000000"/>
            <w:sz w:val="18"/>
            <w:szCs w:val="18"/>
          </w:rPr>
          <w:delText xml:space="preserve">Degrades Neutrophil Extracellular Traps to Promote Immune Cell Death. </w:delText>
        </w:r>
        <w:r w:rsidRPr="00434CF6" w:rsidDel="00B57BFC">
          <w:rPr>
            <w:rFonts w:ascii="Arial" w:hAnsi="Arial"/>
            <w:i/>
            <w:color w:val="000000"/>
            <w:sz w:val="18"/>
            <w:szCs w:val="18"/>
          </w:rPr>
          <w:delText>Science</w:delText>
        </w:r>
        <w:r w:rsidRPr="00434CF6" w:rsidDel="00B57BFC">
          <w:rPr>
            <w:rFonts w:ascii="Arial" w:hAnsi="Arial"/>
            <w:color w:val="000000"/>
            <w:sz w:val="18"/>
            <w:szCs w:val="18"/>
          </w:rPr>
          <w:delText>, 342(6160), pp.863–866.</w:delText>
        </w:r>
      </w:del>
    </w:p>
    <w:p w14:paraId="501196D4" w14:textId="293AE1A0" w:rsidR="0020061D" w:rsidRPr="00434CF6" w:rsidDel="00B57BFC" w:rsidRDefault="00766C9B">
      <w:pPr>
        <w:spacing w:line="360" w:lineRule="auto"/>
        <w:ind w:left="480" w:hanging="480"/>
        <w:jc w:val="both"/>
        <w:rPr>
          <w:del w:id="6623" w:author="Nelly Wagner" w:date="2017-01-22T12:04:00Z"/>
          <w:rFonts w:ascii="Arial" w:hAnsi="Arial"/>
          <w:color w:val="000000"/>
          <w:sz w:val="18"/>
          <w:szCs w:val="18"/>
        </w:rPr>
      </w:pPr>
      <w:del w:id="6624" w:author="Nelly Wagner" w:date="2017-01-22T12:04:00Z">
        <w:r w:rsidRPr="00434CF6" w:rsidDel="00B57BFC">
          <w:rPr>
            <w:rFonts w:ascii="Arial" w:hAnsi="Arial"/>
            <w:color w:val="000000"/>
            <w:sz w:val="18"/>
            <w:szCs w:val="18"/>
          </w:rPr>
          <w:delText xml:space="preserve">Tharp WG, Yadav R, Irimia D. Upadhyaya A, Samadani A, Hurtado O, Liu S, Munisamy S, Brainard DM, Mahon MJ, Nourshargh S, van Oudenaarden A, Toner MG and Poznansky MC, 2006. Neutrophil chemorepulsion in defined interleukin-8 gradients </w:delText>
        </w:r>
        <w:r w:rsidRPr="00434CF6" w:rsidDel="00B57BFC">
          <w:rPr>
            <w:rFonts w:ascii="Arial" w:hAnsi="Arial"/>
            <w:i/>
            <w:iCs/>
            <w:color w:val="000000"/>
            <w:sz w:val="18"/>
            <w:szCs w:val="18"/>
          </w:rPr>
          <w:delText>in vitro</w:delText>
        </w:r>
        <w:r w:rsidRPr="00434CF6" w:rsidDel="00B57BFC">
          <w:rPr>
            <w:rFonts w:ascii="Arial" w:hAnsi="Arial"/>
            <w:color w:val="000000"/>
            <w:sz w:val="18"/>
            <w:szCs w:val="18"/>
          </w:rPr>
          <w:delText xml:space="preserve"> and </w:delText>
        </w:r>
        <w:r w:rsidRPr="00434CF6" w:rsidDel="00B57BFC">
          <w:rPr>
            <w:rFonts w:ascii="Arial" w:hAnsi="Arial"/>
            <w:i/>
            <w:iCs/>
            <w:color w:val="000000"/>
            <w:sz w:val="18"/>
            <w:szCs w:val="18"/>
          </w:rPr>
          <w:delText>in vivo</w:delText>
        </w:r>
        <w:r w:rsidRPr="00434CF6" w:rsidDel="00B57BFC">
          <w:rPr>
            <w:rFonts w:ascii="Arial" w:hAnsi="Arial"/>
            <w:color w:val="000000"/>
            <w:sz w:val="18"/>
            <w:szCs w:val="18"/>
          </w:rPr>
          <w:delText>. Journal of Leukocyte Biology, 79.</w:delText>
        </w:r>
      </w:del>
    </w:p>
    <w:p w14:paraId="4DD41D74" w14:textId="6754BC9D" w:rsidR="0020061D" w:rsidRPr="00434CF6" w:rsidDel="00B57BFC" w:rsidRDefault="00766C9B">
      <w:pPr>
        <w:spacing w:line="360" w:lineRule="auto"/>
        <w:ind w:left="480" w:hanging="480"/>
        <w:jc w:val="both"/>
        <w:rPr>
          <w:del w:id="6625" w:author="Nelly Wagner" w:date="2017-01-22T12:05:00Z"/>
          <w:rFonts w:ascii="Arial" w:hAnsi="Arial"/>
          <w:color w:val="000000"/>
          <w:sz w:val="18"/>
          <w:szCs w:val="18"/>
        </w:rPr>
      </w:pPr>
      <w:del w:id="6626" w:author="Nelly Wagner" w:date="2017-01-22T12:05:00Z">
        <w:r w:rsidRPr="00434CF6" w:rsidDel="00B57BFC">
          <w:rPr>
            <w:rFonts w:ascii="Arial" w:hAnsi="Arial"/>
            <w:color w:val="000000"/>
            <w:sz w:val="18"/>
            <w:szCs w:val="18"/>
          </w:rPr>
          <w:delText xml:space="preserve">Thomer, L., Schneewind, O. &amp; Missiakas, D., 2013. Multiple ligands of von willebrand factor-binding protein (vWbp) promote </w:delText>
        </w:r>
        <w:r w:rsidRPr="00434CF6" w:rsidDel="00B57BFC">
          <w:rPr>
            <w:rFonts w:ascii="Arial" w:hAnsi="Arial"/>
            <w:i/>
            <w:iCs/>
            <w:color w:val="000000"/>
            <w:sz w:val="18"/>
            <w:szCs w:val="18"/>
          </w:rPr>
          <w:delText>Staphylococcus aureus</w:delText>
        </w:r>
        <w:r w:rsidRPr="00434CF6" w:rsidDel="00B57BFC">
          <w:rPr>
            <w:rFonts w:ascii="Arial" w:hAnsi="Arial"/>
            <w:color w:val="000000"/>
            <w:sz w:val="18"/>
            <w:szCs w:val="18"/>
          </w:rPr>
          <w:delText xml:space="preserve"> clot formation in human plasma. </w:delText>
        </w:r>
        <w:r w:rsidRPr="00434CF6" w:rsidDel="00B57BFC">
          <w:rPr>
            <w:rFonts w:ascii="Arial" w:hAnsi="Arial"/>
            <w:i/>
            <w:color w:val="000000"/>
            <w:sz w:val="18"/>
            <w:szCs w:val="18"/>
          </w:rPr>
          <w:delText>Journal of Biological Chemistry</w:delText>
        </w:r>
        <w:r w:rsidRPr="00434CF6" w:rsidDel="00B57BFC">
          <w:rPr>
            <w:rFonts w:ascii="Arial" w:hAnsi="Arial"/>
            <w:color w:val="000000"/>
            <w:sz w:val="18"/>
            <w:szCs w:val="18"/>
          </w:rPr>
          <w:delText>, 288(39), pp.28283–28292.</w:delText>
        </w:r>
      </w:del>
    </w:p>
    <w:p w14:paraId="5D7ACE32" w14:textId="16A88037" w:rsidR="0020061D" w:rsidRPr="00434CF6" w:rsidDel="00B57BFC" w:rsidRDefault="00766C9B">
      <w:pPr>
        <w:spacing w:line="360" w:lineRule="auto"/>
        <w:ind w:left="480" w:hanging="480"/>
        <w:jc w:val="both"/>
        <w:rPr>
          <w:del w:id="6627" w:author="Nelly Wagner" w:date="2017-01-22T12:05:00Z"/>
          <w:rFonts w:ascii="Arial" w:hAnsi="Arial"/>
          <w:color w:val="000000"/>
          <w:sz w:val="18"/>
          <w:szCs w:val="18"/>
        </w:rPr>
      </w:pPr>
      <w:del w:id="6628" w:author="Nelly Wagner" w:date="2017-01-22T12:05:00Z">
        <w:r w:rsidRPr="00434CF6" w:rsidDel="00B57BFC">
          <w:rPr>
            <w:rFonts w:ascii="Arial" w:hAnsi="Arial"/>
            <w:color w:val="000000"/>
            <w:sz w:val="18"/>
            <w:szCs w:val="18"/>
          </w:rPr>
          <w:delText xml:space="preserve">Torraca, V. et al., 2014. Macrophage-pathogen interactions in infectious diseases: new therapeutic insights from the zebrafish host model. </w:delText>
        </w:r>
        <w:r w:rsidRPr="00434CF6" w:rsidDel="00B57BFC">
          <w:rPr>
            <w:rFonts w:ascii="Arial" w:hAnsi="Arial"/>
            <w:i/>
            <w:color w:val="000000"/>
            <w:sz w:val="18"/>
            <w:szCs w:val="18"/>
          </w:rPr>
          <w:delText>Disease models &amp; mechanisms</w:delText>
        </w:r>
        <w:r w:rsidRPr="00434CF6" w:rsidDel="00B57BFC">
          <w:rPr>
            <w:rFonts w:ascii="Arial" w:hAnsi="Arial"/>
            <w:color w:val="000000"/>
            <w:sz w:val="18"/>
            <w:szCs w:val="18"/>
          </w:rPr>
          <w:delText>, 7(7), pp.785–97.</w:delText>
        </w:r>
      </w:del>
    </w:p>
    <w:p w14:paraId="4B4532F3" w14:textId="15C596D1" w:rsidR="0020061D" w:rsidRPr="00434CF6" w:rsidDel="00B57BFC" w:rsidRDefault="00766C9B">
      <w:pPr>
        <w:spacing w:line="360" w:lineRule="auto"/>
        <w:ind w:left="480" w:hanging="480"/>
        <w:jc w:val="both"/>
        <w:rPr>
          <w:del w:id="6629" w:author="Nelly Wagner" w:date="2017-01-22T12:06:00Z"/>
          <w:rFonts w:ascii="Arial" w:hAnsi="Arial"/>
          <w:color w:val="000000"/>
          <w:sz w:val="18"/>
          <w:szCs w:val="18"/>
        </w:rPr>
      </w:pPr>
      <w:del w:id="6630" w:author="Nelly Wagner" w:date="2017-01-22T12:06:00Z">
        <w:r w:rsidRPr="00434CF6" w:rsidDel="00B57BFC">
          <w:rPr>
            <w:rFonts w:ascii="Arial" w:hAnsi="Arial"/>
            <w:color w:val="000000"/>
            <w:sz w:val="18"/>
            <w:szCs w:val="18"/>
          </w:rPr>
          <w:delText xml:space="preserve">Torraca, V. et al., 2015. The CXCR3-CXCL11 signaling axis mediates macrophage recruitment and dissemination of mycobacterial infection. </w:delText>
        </w:r>
        <w:r w:rsidRPr="00434CF6" w:rsidDel="00B57BFC">
          <w:rPr>
            <w:rFonts w:ascii="Arial" w:hAnsi="Arial"/>
            <w:i/>
            <w:color w:val="000000"/>
            <w:sz w:val="18"/>
            <w:szCs w:val="18"/>
          </w:rPr>
          <w:delText>Disease models &amp; mechanisms</w:delText>
        </w:r>
        <w:r w:rsidRPr="00434CF6" w:rsidDel="00B57BFC">
          <w:rPr>
            <w:rFonts w:ascii="Arial" w:hAnsi="Arial"/>
            <w:color w:val="000000"/>
            <w:sz w:val="18"/>
            <w:szCs w:val="18"/>
          </w:rPr>
          <w:delText>, 8(3), pp.253–69.</w:delText>
        </w:r>
      </w:del>
    </w:p>
    <w:p w14:paraId="38C06580" w14:textId="330F7881" w:rsidR="0020061D" w:rsidRPr="00434CF6" w:rsidDel="00B57BFC" w:rsidRDefault="00766C9B">
      <w:pPr>
        <w:spacing w:line="360" w:lineRule="auto"/>
        <w:ind w:left="480" w:hanging="480"/>
        <w:jc w:val="both"/>
        <w:rPr>
          <w:del w:id="6631" w:author="Nelly Wagner" w:date="2017-01-22T12:06:00Z"/>
          <w:rFonts w:ascii="Arial" w:hAnsi="Arial"/>
          <w:color w:val="000000"/>
          <w:sz w:val="18"/>
          <w:szCs w:val="18"/>
        </w:rPr>
      </w:pPr>
      <w:del w:id="6632" w:author="Nelly Wagner" w:date="2017-01-22T12:06:00Z">
        <w:r w:rsidRPr="00434CF6" w:rsidDel="00B57BFC">
          <w:rPr>
            <w:rFonts w:ascii="Arial" w:hAnsi="Arial"/>
            <w:color w:val="000000"/>
            <w:sz w:val="18"/>
            <w:szCs w:val="18"/>
          </w:rPr>
          <w:delText xml:space="preserve">Traves, S.L. et al., 2016. Enhanced monocyte migration to CXCR3 and CCR5 chemokines in COPD. </w:delText>
        </w:r>
        <w:r w:rsidRPr="00434CF6" w:rsidDel="00B57BFC">
          <w:rPr>
            <w:rFonts w:ascii="Arial" w:hAnsi="Arial"/>
            <w:i/>
            <w:color w:val="000000"/>
            <w:sz w:val="18"/>
            <w:szCs w:val="18"/>
          </w:rPr>
          <w:delText>European Respiratory Journal</w:delText>
        </w:r>
        <w:r w:rsidRPr="00434CF6" w:rsidDel="00B57BFC">
          <w:rPr>
            <w:rFonts w:ascii="Arial" w:hAnsi="Arial"/>
            <w:color w:val="000000"/>
            <w:sz w:val="18"/>
            <w:szCs w:val="18"/>
          </w:rPr>
          <w:delText>, 47(4), pp.1093–1102.</w:delText>
        </w:r>
      </w:del>
    </w:p>
    <w:p w14:paraId="4802B571" w14:textId="40C19A56" w:rsidR="0020061D" w:rsidRPr="00434CF6" w:rsidDel="00B57BFC" w:rsidRDefault="00766C9B">
      <w:pPr>
        <w:spacing w:line="360" w:lineRule="auto"/>
        <w:ind w:left="480" w:hanging="480"/>
        <w:jc w:val="both"/>
        <w:rPr>
          <w:del w:id="6633" w:author="Nelly Wagner" w:date="2017-01-22T12:08:00Z"/>
          <w:rFonts w:ascii="Arial" w:hAnsi="Arial"/>
          <w:color w:val="000000"/>
          <w:sz w:val="18"/>
          <w:szCs w:val="18"/>
        </w:rPr>
      </w:pPr>
      <w:del w:id="6634" w:author="Nelly Wagner" w:date="2017-01-22T12:08:00Z">
        <w:r w:rsidRPr="00434CF6" w:rsidDel="00B57BFC">
          <w:rPr>
            <w:rFonts w:ascii="Arial" w:hAnsi="Arial"/>
            <w:color w:val="000000"/>
            <w:sz w:val="18"/>
            <w:szCs w:val="18"/>
          </w:rPr>
          <w:delText xml:space="preserve">Tuchscherr, L. et al., 2016. </w:delText>
        </w:r>
        <w:r w:rsidRPr="00434CF6" w:rsidDel="00B57BFC">
          <w:rPr>
            <w:rFonts w:ascii="Arial" w:hAnsi="Arial"/>
            <w:i/>
            <w:iCs/>
            <w:color w:val="000000"/>
            <w:sz w:val="18"/>
            <w:szCs w:val="18"/>
          </w:rPr>
          <w:delText>Staphylococcus aureus</w:delText>
        </w:r>
        <w:r w:rsidRPr="00434CF6" w:rsidDel="00B57BFC">
          <w:rPr>
            <w:rFonts w:ascii="Arial" w:hAnsi="Arial"/>
            <w:color w:val="000000"/>
            <w:sz w:val="18"/>
            <w:szCs w:val="18"/>
          </w:rPr>
          <w:delText xml:space="preserve"> develops increased resistance to antibiotics by forming dynamic small colony variants during chronic osteomyelitis. </w:delText>
        </w:r>
        <w:r w:rsidRPr="00434CF6" w:rsidDel="00B57BFC">
          <w:rPr>
            <w:rFonts w:ascii="Arial" w:hAnsi="Arial"/>
            <w:i/>
            <w:color w:val="000000"/>
            <w:sz w:val="18"/>
            <w:szCs w:val="18"/>
          </w:rPr>
          <w:delText>Journal of Antimicrobial Chemotherapy</w:delText>
        </w:r>
        <w:r w:rsidRPr="00434CF6" w:rsidDel="00B57BFC">
          <w:rPr>
            <w:rFonts w:ascii="Arial" w:hAnsi="Arial"/>
            <w:color w:val="000000"/>
            <w:sz w:val="18"/>
            <w:szCs w:val="18"/>
          </w:rPr>
          <w:delText>, 71(2), pp.438–448.</w:delText>
        </w:r>
      </w:del>
    </w:p>
    <w:p w14:paraId="25E70CE2" w14:textId="30FCCBA1" w:rsidR="00BD4DF5" w:rsidRPr="008E76CC" w:rsidRDefault="00766C9B" w:rsidP="00BD4DF5">
      <w:pPr>
        <w:spacing w:line="360" w:lineRule="auto"/>
        <w:ind w:left="480" w:hanging="480"/>
        <w:jc w:val="both"/>
        <w:rPr>
          <w:ins w:id="6635" w:author="Nelly Wagner" w:date="2017-01-22T11:51:00Z"/>
          <w:rFonts w:ascii="Arial" w:hAnsi="Arial"/>
          <w:color w:val="000000"/>
          <w:sz w:val="18"/>
          <w:szCs w:val="18"/>
        </w:rPr>
      </w:pPr>
      <w:del w:id="6636" w:author="Nelly Wagner" w:date="2017-01-22T12:09:00Z">
        <w:r w:rsidRPr="00434CF6" w:rsidDel="00B57BFC">
          <w:rPr>
            <w:rFonts w:ascii="Arial" w:hAnsi="Arial"/>
            <w:color w:val="000000"/>
            <w:sz w:val="18"/>
            <w:szCs w:val="18"/>
          </w:rPr>
          <w:delText xml:space="preserve">Tuchscherr, L. et al., 2010. </w:delText>
        </w:r>
        <w:r w:rsidRPr="00434CF6" w:rsidDel="00B57BFC">
          <w:rPr>
            <w:rFonts w:ascii="Arial" w:hAnsi="Arial"/>
            <w:i/>
            <w:iCs/>
            <w:color w:val="000000"/>
            <w:sz w:val="18"/>
            <w:szCs w:val="18"/>
          </w:rPr>
          <w:delText>Staphylococcus aureus</w:delText>
        </w:r>
        <w:r w:rsidRPr="00434CF6" w:rsidDel="00B57BFC">
          <w:rPr>
            <w:rFonts w:ascii="Arial" w:hAnsi="Arial"/>
            <w:color w:val="000000"/>
            <w:sz w:val="18"/>
            <w:szCs w:val="18"/>
          </w:rPr>
          <w:delText xml:space="preserve"> small-colony variants are adapted phenotypes for intracellular persistence. </w:delText>
        </w:r>
        <w:r w:rsidRPr="00434CF6" w:rsidDel="00B57BFC">
          <w:rPr>
            <w:rFonts w:ascii="Arial" w:hAnsi="Arial"/>
            <w:i/>
            <w:color w:val="000000"/>
            <w:sz w:val="18"/>
            <w:szCs w:val="18"/>
          </w:rPr>
          <w:delText>Journal of Infectious Diseases</w:delText>
        </w:r>
        <w:r w:rsidRPr="00434CF6" w:rsidDel="00B57BFC">
          <w:rPr>
            <w:rFonts w:ascii="Arial" w:hAnsi="Arial"/>
            <w:color w:val="000000"/>
            <w:sz w:val="18"/>
            <w:szCs w:val="18"/>
          </w:rPr>
          <w:delText>, 202(1537-6613 (Electronic)), pp.1031–1040.</w:delText>
        </w:r>
      </w:del>
      <w:moveToRangeStart w:id="6637" w:author="Nelly Wagner" w:date="2017-01-21T18:35:00Z" w:name="move472787078"/>
      <w:moveTo w:id="6638" w:author="Nelly Wagner" w:date="2017-01-21T18:35:00Z">
        <w:del w:id="6639" w:author="Nelly Wagner" w:date="2017-01-22T12:10:00Z">
          <w:r w:rsidR="005B4C16" w:rsidRPr="00434CF6" w:rsidDel="00B57BFC">
            <w:rPr>
              <w:rFonts w:ascii="Arial" w:hAnsi="Arial"/>
              <w:color w:val="000000"/>
              <w:sz w:val="18"/>
              <w:szCs w:val="18"/>
            </w:rPr>
            <w:delText xml:space="preserve">van den Berg, S. et al., 2015. Mild </w:delText>
          </w:r>
          <w:r w:rsidR="005B4C16" w:rsidRPr="00434CF6" w:rsidDel="00B57BFC">
            <w:rPr>
              <w:rFonts w:ascii="Arial" w:hAnsi="Arial"/>
              <w:i/>
              <w:iCs/>
              <w:color w:val="000000"/>
              <w:sz w:val="18"/>
              <w:szCs w:val="18"/>
            </w:rPr>
            <w:delText>Staphylococcus aureus</w:delText>
          </w:r>
          <w:r w:rsidR="005B4C16" w:rsidRPr="00434CF6" w:rsidDel="00B57BFC">
            <w:rPr>
              <w:rFonts w:ascii="Arial" w:hAnsi="Arial"/>
              <w:color w:val="000000"/>
              <w:sz w:val="18"/>
              <w:szCs w:val="18"/>
            </w:rPr>
            <w:delText xml:space="preserve"> Skin Infection Improves the Course of Subsequent Endogenous </w:delText>
          </w:r>
          <w:r w:rsidR="005B4C16" w:rsidRPr="00434CF6" w:rsidDel="00B57BFC">
            <w:rPr>
              <w:rFonts w:ascii="Arial" w:hAnsi="Arial"/>
              <w:i/>
              <w:iCs/>
              <w:color w:val="000000"/>
              <w:sz w:val="18"/>
              <w:szCs w:val="18"/>
            </w:rPr>
            <w:delText xml:space="preserve">S. aureus </w:delText>
          </w:r>
          <w:r w:rsidR="005B4C16" w:rsidRPr="00434CF6" w:rsidDel="00B57BFC">
            <w:rPr>
              <w:rFonts w:ascii="Arial" w:hAnsi="Arial"/>
              <w:color w:val="000000"/>
              <w:sz w:val="18"/>
              <w:szCs w:val="18"/>
            </w:rPr>
            <w:delText xml:space="preserve">Bacteremia in Mice. </w:delText>
          </w:r>
          <w:r w:rsidR="005B4C16" w:rsidRPr="00434CF6" w:rsidDel="00B57BFC">
            <w:rPr>
              <w:rFonts w:ascii="Arial" w:hAnsi="Arial"/>
              <w:i/>
              <w:color w:val="000000"/>
              <w:sz w:val="18"/>
              <w:szCs w:val="18"/>
            </w:rPr>
            <w:delText>Plos One</w:delText>
          </w:r>
          <w:r w:rsidR="005B4C16" w:rsidRPr="00434CF6" w:rsidDel="00B57BFC">
            <w:rPr>
              <w:rFonts w:ascii="Arial" w:hAnsi="Arial"/>
              <w:color w:val="000000"/>
              <w:sz w:val="18"/>
              <w:szCs w:val="18"/>
            </w:rPr>
            <w:delText>, 10(6), p.e0129150.</w:delText>
          </w:r>
        </w:del>
      </w:moveTo>
      <w:ins w:id="6640" w:author="Nelly Wagner" w:date="2017-01-22T11:51:00Z">
        <w:r w:rsidR="00BD4DF5" w:rsidRPr="00434CF6">
          <w:rPr>
            <w:rFonts w:ascii="Arial" w:hAnsi="Arial"/>
            <w:sz w:val="18"/>
            <w:szCs w:val="18"/>
            <w:rPrChange w:id="6641" w:author="Nelly Wagner" w:date="2017-01-22T13:16:00Z">
              <w:rPr/>
            </w:rPrChange>
          </w:rPr>
          <w:t xml:space="preserve">van der Sar AM, Stockhammer OW, Van C, Laan D, Spaink HP, Bitter W, et al. MyD88 Innate Immune Function in a Zebrafish Embryo Infection Model. </w:t>
        </w:r>
        <w:r w:rsidR="00BD4DF5" w:rsidRPr="00434CF6">
          <w:rPr>
            <w:rFonts w:ascii="Arial" w:hAnsi="Arial"/>
            <w:i/>
            <w:sz w:val="18"/>
            <w:szCs w:val="18"/>
            <w:rPrChange w:id="6642" w:author="Nelly Wagner" w:date="2017-01-22T13:16:00Z">
              <w:rPr/>
            </w:rPrChange>
          </w:rPr>
          <w:t>Infection and Immunity</w:t>
        </w:r>
        <w:r w:rsidR="00BD4DF5" w:rsidRPr="00434CF6">
          <w:rPr>
            <w:rFonts w:ascii="Arial" w:hAnsi="Arial"/>
            <w:sz w:val="18"/>
            <w:szCs w:val="18"/>
            <w:rPrChange w:id="6643" w:author="Nelly Wagner" w:date="2017-01-22T13:16:00Z">
              <w:rPr/>
            </w:rPrChange>
          </w:rPr>
          <w:t>. 2006;74(4)</w:t>
        </w:r>
      </w:ins>
      <w:ins w:id="6644" w:author="Nelly Wagner" w:date="2017-01-22T14:15:00Z">
        <w:r w:rsidR="00F51DD9">
          <w:rPr>
            <w:rFonts w:ascii="Arial" w:hAnsi="Arial"/>
            <w:sz w:val="18"/>
            <w:szCs w:val="18"/>
          </w:rPr>
          <w:t>:2436-41</w:t>
        </w:r>
      </w:ins>
      <w:ins w:id="6645" w:author="Nelly Wagner" w:date="2017-01-22T11:51:00Z">
        <w:r w:rsidR="00BD4DF5" w:rsidRPr="00434CF6">
          <w:rPr>
            <w:rFonts w:ascii="Arial" w:hAnsi="Arial"/>
            <w:sz w:val="18"/>
            <w:szCs w:val="18"/>
            <w:rPrChange w:id="6646" w:author="Nelly Wagner" w:date="2017-01-22T13:16:00Z">
              <w:rPr/>
            </w:rPrChange>
          </w:rPr>
          <w:t>.</w:t>
        </w:r>
      </w:ins>
    </w:p>
    <w:p w14:paraId="2BE60734" w14:textId="272C4354" w:rsidR="00BD4DF5" w:rsidRPr="00434CF6" w:rsidRDefault="00BD4DF5" w:rsidP="00BD4DF5">
      <w:pPr>
        <w:spacing w:line="360" w:lineRule="auto"/>
        <w:ind w:left="480" w:hanging="480"/>
        <w:jc w:val="both"/>
        <w:rPr>
          <w:ins w:id="6647" w:author="Nelly Wagner" w:date="2017-01-22T12:10:00Z"/>
          <w:rFonts w:ascii="Arial" w:hAnsi="Arial"/>
          <w:sz w:val="18"/>
          <w:szCs w:val="18"/>
          <w:rPrChange w:id="6648" w:author="Nelly Wagner" w:date="2017-01-22T13:16:00Z">
            <w:rPr>
              <w:ins w:id="6649" w:author="Nelly Wagner" w:date="2017-01-22T12:10:00Z"/>
            </w:rPr>
          </w:rPrChange>
        </w:rPr>
      </w:pPr>
      <w:ins w:id="6650" w:author="Nelly Wagner" w:date="2017-01-22T11:51:00Z">
        <w:r w:rsidRPr="00434CF6">
          <w:rPr>
            <w:rFonts w:ascii="Arial" w:hAnsi="Arial"/>
            <w:sz w:val="18"/>
            <w:szCs w:val="18"/>
            <w:rPrChange w:id="6651" w:author="Nelly Wagner" w:date="2017-01-22T13:16:00Z">
              <w:rPr/>
            </w:rPrChange>
          </w:rPr>
          <w:t xml:space="preserve">van der Sar AM, Musters RJP, van Eeden FJM, Appelmelk BJ, Vandenbroucke-Grauls CMJE, Bitter W. Zebrafish embryos as a model host for the real-time analysis of </w:t>
        </w:r>
        <w:r w:rsidRPr="00434CF6">
          <w:rPr>
            <w:rFonts w:ascii="Arial" w:hAnsi="Arial"/>
            <w:i/>
            <w:sz w:val="18"/>
            <w:szCs w:val="18"/>
            <w:rPrChange w:id="6652" w:author="Nelly Wagner" w:date="2017-01-22T13:16:00Z">
              <w:rPr/>
            </w:rPrChange>
          </w:rPr>
          <w:t>Salmonella typhimurium</w:t>
        </w:r>
        <w:r w:rsidRPr="00434CF6">
          <w:rPr>
            <w:rFonts w:ascii="Arial" w:hAnsi="Arial"/>
            <w:sz w:val="18"/>
            <w:szCs w:val="18"/>
            <w:rPrChange w:id="6653" w:author="Nelly Wagner" w:date="2017-01-22T13:16:00Z">
              <w:rPr/>
            </w:rPrChange>
          </w:rPr>
          <w:t xml:space="preserve"> infections. </w:t>
        </w:r>
        <w:r w:rsidRPr="00434CF6">
          <w:rPr>
            <w:rFonts w:ascii="Arial" w:hAnsi="Arial"/>
            <w:i/>
            <w:sz w:val="18"/>
            <w:szCs w:val="18"/>
            <w:rPrChange w:id="6654" w:author="Nelly Wagner" w:date="2017-01-22T13:16:00Z">
              <w:rPr/>
            </w:rPrChange>
          </w:rPr>
          <w:t>Cellular Microbiology</w:t>
        </w:r>
        <w:r w:rsidRPr="00434CF6">
          <w:rPr>
            <w:rFonts w:ascii="Arial" w:hAnsi="Arial"/>
            <w:sz w:val="18"/>
            <w:szCs w:val="18"/>
            <w:rPrChange w:id="6655" w:author="Nelly Wagner" w:date="2017-01-22T13:16:00Z">
              <w:rPr/>
            </w:rPrChange>
          </w:rPr>
          <w:t>. 2003 Sep;5(9):601–11.</w:t>
        </w:r>
      </w:ins>
    </w:p>
    <w:p w14:paraId="681FC46E" w14:textId="5CF7FB1B" w:rsidR="00B57BFC" w:rsidRPr="00434CF6" w:rsidRDefault="00B57BFC" w:rsidP="00BD4DF5">
      <w:pPr>
        <w:spacing w:line="360" w:lineRule="auto"/>
        <w:ind w:left="480" w:hanging="480"/>
        <w:jc w:val="both"/>
        <w:rPr>
          <w:ins w:id="6656" w:author="Nelly Wagner" w:date="2017-01-22T11:51:00Z"/>
          <w:rFonts w:ascii="Arial" w:hAnsi="Arial"/>
          <w:sz w:val="18"/>
          <w:szCs w:val="18"/>
          <w:rPrChange w:id="6657" w:author="Nelly Wagner" w:date="2017-01-22T13:16:00Z">
            <w:rPr>
              <w:ins w:id="6658" w:author="Nelly Wagner" w:date="2017-01-22T11:51:00Z"/>
            </w:rPr>
          </w:rPrChange>
        </w:rPr>
      </w:pPr>
      <w:ins w:id="6659" w:author="Nelly Wagner" w:date="2017-01-22T12:10:00Z">
        <w:r w:rsidRPr="00434CF6">
          <w:rPr>
            <w:rFonts w:ascii="Arial" w:hAnsi="Arial"/>
            <w:sz w:val="18"/>
            <w:szCs w:val="18"/>
            <w:rPrChange w:id="6660" w:author="Nelly Wagner" w:date="2017-01-22T13:16:00Z">
              <w:rPr/>
            </w:rPrChange>
          </w:rPr>
          <w:t xml:space="preserve">van der Vaart M, van Soest JJ, Spaink HP, Meijer AH. Functional analysis of a zebrafish </w:t>
        </w:r>
        <w:r w:rsidRPr="00434CF6">
          <w:rPr>
            <w:rFonts w:ascii="Arial" w:hAnsi="Arial"/>
            <w:i/>
            <w:sz w:val="18"/>
            <w:szCs w:val="18"/>
            <w:rPrChange w:id="6661" w:author="Nelly Wagner" w:date="2017-01-22T13:16:00Z">
              <w:rPr/>
            </w:rPrChange>
          </w:rPr>
          <w:t xml:space="preserve">myd88 </w:t>
        </w:r>
        <w:r w:rsidRPr="00434CF6">
          <w:rPr>
            <w:rFonts w:ascii="Arial" w:hAnsi="Arial"/>
            <w:sz w:val="18"/>
            <w:szCs w:val="18"/>
            <w:rPrChange w:id="6662" w:author="Nelly Wagner" w:date="2017-01-22T13:16:00Z">
              <w:rPr/>
            </w:rPrChange>
          </w:rPr>
          <w:t xml:space="preserve">mutant identifies key transcriptional components of the innate immune system. </w:t>
        </w:r>
        <w:r w:rsidRPr="008E76CC">
          <w:rPr>
            <w:rFonts w:ascii="Arial" w:hAnsi="Arial"/>
            <w:i/>
            <w:color w:val="000000"/>
            <w:sz w:val="18"/>
            <w:szCs w:val="18"/>
          </w:rPr>
          <w:t>Disease Models &amp; Mechanisms</w:t>
        </w:r>
        <w:r w:rsidRPr="00434CF6">
          <w:rPr>
            <w:rFonts w:ascii="Arial" w:hAnsi="Arial"/>
            <w:sz w:val="18"/>
            <w:szCs w:val="18"/>
            <w:rPrChange w:id="6663" w:author="Nelly Wagner" w:date="2017-01-22T13:16:00Z">
              <w:rPr/>
            </w:rPrChange>
          </w:rPr>
          <w:t>. 2013;6(3):841–54.</w:t>
        </w:r>
      </w:ins>
    </w:p>
    <w:p w14:paraId="1B137AC2" w14:textId="45425A41" w:rsidR="00BD4DF5" w:rsidRPr="00434CF6" w:rsidRDefault="00B57BFC" w:rsidP="005B4C16">
      <w:pPr>
        <w:spacing w:line="360" w:lineRule="auto"/>
        <w:ind w:left="480" w:hanging="480"/>
        <w:jc w:val="both"/>
        <w:rPr>
          <w:ins w:id="6664" w:author="Nelly Wagner" w:date="2017-01-22T12:11:00Z"/>
          <w:rFonts w:ascii="Arial" w:hAnsi="Arial"/>
          <w:sz w:val="18"/>
          <w:szCs w:val="18"/>
          <w:rPrChange w:id="6665" w:author="Nelly Wagner" w:date="2017-01-22T13:16:00Z">
            <w:rPr>
              <w:ins w:id="6666" w:author="Nelly Wagner" w:date="2017-01-22T12:11:00Z"/>
            </w:rPr>
          </w:rPrChange>
        </w:rPr>
      </w:pPr>
      <w:ins w:id="6667" w:author="Nelly Wagner" w:date="2017-01-22T12:11:00Z">
        <w:r w:rsidRPr="00434CF6">
          <w:rPr>
            <w:rFonts w:ascii="Arial" w:hAnsi="Arial"/>
            <w:sz w:val="18"/>
            <w:szCs w:val="18"/>
            <w:rPrChange w:id="6668" w:author="Nelly Wagner" w:date="2017-01-22T13:16:00Z">
              <w:rPr/>
            </w:rPrChange>
          </w:rPr>
          <w:t xml:space="preserve">Veneman WJ, Marín-Juez R, de Sonneville J, Ordas A, Jong-Raadsen S, Meijer AH, et al. Establishment and Optimization of a High Throughput Setup to Study </w:t>
        </w:r>
        <w:r w:rsidRPr="00434CF6">
          <w:rPr>
            <w:rFonts w:ascii="Arial" w:hAnsi="Arial"/>
            <w:i/>
            <w:sz w:val="18"/>
            <w:szCs w:val="18"/>
            <w:rPrChange w:id="6669" w:author="Nelly Wagner" w:date="2017-01-22T13:16:00Z">
              <w:rPr/>
            </w:rPrChange>
          </w:rPr>
          <w:t>Staphylococcus epidermidis</w:t>
        </w:r>
        <w:r w:rsidRPr="00434CF6">
          <w:rPr>
            <w:rFonts w:ascii="Arial" w:hAnsi="Arial"/>
            <w:sz w:val="18"/>
            <w:szCs w:val="18"/>
            <w:rPrChange w:id="6670" w:author="Nelly Wagner" w:date="2017-01-22T13:16:00Z">
              <w:rPr/>
            </w:rPrChange>
          </w:rPr>
          <w:t xml:space="preserve"> and </w:t>
        </w:r>
        <w:r w:rsidRPr="00434CF6">
          <w:rPr>
            <w:rFonts w:ascii="Arial" w:hAnsi="Arial"/>
            <w:i/>
            <w:sz w:val="18"/>
            <w:szCs w:val="18"/>
            <w:rPrChange w:id="6671" w:author="Nelly Wagner" w:date="2017-01-22T13:16:00Z">
              <w:rPr/>
            </w:rPrChange>
          </w:rPr>
          <w:t>Mycobacterium marinum</w:t>
        </w:r>
        <w:r w:rsidRPr="00434CF6">
          <w:rPr>
            <w:rFonts w:ascii="Arial" w:hAnsi="Arial"/>
            <w:sz w:val="18"/>
            <w:szCs w:val="18"/>
            <w:rPrChange w:id="6672" w:author="Nelly Wagner" w:date="2017-01-22T13:16:00Z">
              <w:rPr/>
            </w:rPrChange>
          </w:rPr>
          <w:t xml:space="preserve"> Infection as a Model for Drug Discovery. </w:t>
        </w:r>
        <w:r w:rsidRPr="008E76CC">
          <w:rPr>
            <w:rFonts w:ascii="Arial" w:hAnsi="Arial"/>
            <w:i/>
            <w:color w:val="000000"/>
            <w:sz w:val="18"/>
            <w:szCs w:val="18"/>
          </w:rPr>
          <w:t>Journal of Visualized Experiments: JoVE</w:t>
        </w:r>
        <w:r w:rsidRPr="00434CF6">
          <w:rPr>
            <w:rFonts w:ascii="Arial" w:hAnsi="Arial"/>
            <w:sz w:val="18"/>
            <w:szCs w:val="18"/>
            <w:rPrChange w:id="6673" w:author="Nelly Wagner" w:date="2017-01-22T13:16:00Z">
              <w:rPr/>
            </w:rPrChange>
          </w:rPr>
          <w:t>. 2014;(88):1–9.</w:t>
        </w:r>
      </w:ins>
    </w:p>
    <w:p w14:paraId="1D8D469C" w14:textId="1CB717D3" w:rsidR="00B57BFC" w:rsidRPr="00434CF6" w:rsidRDefault="00B57BFC" w:rsidP="005B4C16">
      <w:pPr>
        <w:spacing w:line="360" w:lineRule="auto"/>
        <w:ind w:left="480" w:hanging="480"/>
        <w:jc w:val="both"/>
        <w:rPr>
          <w:ins w:id="6674" w:author="Nelly Wagner" w:date="2017-01-22T12:12:00Z"/>
          <w:rFonts w:ascii="Arial" w:hAnsi="Arial"/>
          <w:sz w:val="18"/>
          <w:szCs w:val="18"/>
          <w:rPrChange w:id="6675" w:author="Nelly Wagner" w:date="2017-01-22T13:16:00Z">
            <w:rPr>
              <w:ins w:id="6676" w:author="Nelly Wagner" w:date="2017-01-22T12:12:00Z"/>
            </w:rPr>
          </w:rPrChange>
        </w:rPr>
      </w:pPr>
      <w:ins w:id="6677" w:author="Nelly Wagner" w:date="2017-01-22T12:11:00Z">
        <w:r w:rsidRPr="00434CF6">
          <w:rPr>
            <w:rFonts w:ascii="Arial" w:hAnsi="Arial"/>
            <w:sz w:val="18"/>
            <w:szCs w:val="18"/>
            <w:rPrChange w:id="6678" w:author="Nelly Wagner" w:date="2017-01-22T13:16:00Z">
              <w:rPr/>
            </w:rPrChange>
          </w:rPr>
          <w:t xml:space="preserve">Vergara-Irigaray M, Valle J, Merino N, Latasa C, García B, De Los Mozos IR, et al. Relevant role of fibronectin-binding proteins in </w:t>
        </w:r>
        <w:r w:rsidRPr="00434CF6">
          <w:rPr>
            <w:rFonts w:ascii="Arial" w:hAnsi="Arial"/>
            <w:i/>
            <w:sz w:val="18"/>
            <w:szCs w:val="18"/>
            <w:rPrChange w:id="6679" w:author="Nelly Wagner" w:date="2017-01-22T13:16:00Z">
              <w:rPr/>
            </w:rPrChange>
          </w:rPr>
          <w:t>Staphylococcus aureus</w:t>
        </w:r>
        <w:r w:rsidRPr="00434CF6">
          <w:rPr>
            <w:rFonts w:ascii="Arial" w:hAnsi="Arial"/>
            <w:sz w:val="18"/>
            <w:szCs w:val="18"/>
            <w:rPrChange w:id="6680" w:author="Nelly Wagner" w:date="2017-01-22T13:16:00Z">
              <w:rPr/>
            </w:rPrChange>
          </w:rPr>
          <w:t xml:space="preserve"> biofilm-associated foreign-body infections. </w:t>
        </w:r>
        <w:r w:rsidRPr="00434CF6">
          <w:rPr>
            <w:rFonts w:ascii="Arial" w:hAnsi="Arial"/>
            <w:i/>
            <w:sz w:val="18"/>
            <w:szCs w:val="18"/>
            <w:rPrChange w:id="6681" w:author="Nelly Wagner" w:date="2017-01-22T13:16:00Z">
              <w:rPr/>
            </w:rPrChange>
          </w:rPr>
          <w:t>Infection and Immun</w:t>
        </w:r>
      </w:ins>
      <w:ins w:id="6682" w:author="Nelly Wagner" w:date="2017-01-22T12:12:00Z">
        <w:r w:rsidRPr="00434CF6">
          <w:rPr>
            <w:rFonts w:ascii="Arial" w:hAnsi="Arial"/>
            <w:i/>
            <w:sz w:val="18"/>
            <w:szCs w:val="18"/>
            <w:rPrChange w:id="6683" w:author="Nelly Wagner" w:date="2017-01-22T13:16:00Z">
              <w:rPr/>
            </w:rPrChange>
          </w:rPr>
          <w:t>ity</w:t>
        </w:r>
      </w:ins>
      <w:ins w:id="6684" w:author="Nelly Wagner" w:date="2017-01-22T12:11:00Z">
        <w:r w:rsidRPr="00434CF6">
          <w:rPr>
            <w:rFonts w:ascii="Arial" w:hAnsi="Arial"/>
            <w:sz w:val="18"/>
            <w:szCs w:val="18"/>
            <w:rPrChange w:id="6685" w:author="Nelly Wagner" w:date="2017-01-22T13:16:00Z">
              <w:rPr/>
            </w:rPrChange>
          </w:rPr>
          <w:t>. 2009;77(9):3978–91.</w:t>
        </w:r>
      </w:ins>
    </w:p>
    <w:p w14:paraId="3719CBD9" w14:textId="3CAA2571" w:rsidR="00B57BFC" w:rsidRPr="00434CF6" w:rsidRDefault="00B57BFC" w:rsidP="005B4C16">
      <w:pPr>
        <w:spacing w:line="360" w:lineRule="auto"/>
        <w:ind w:left="480" w:hanging="480"/>
        <w:jc w:val="both"/>
        <w:rPr>
          <w:ins w:id="6686" w:author="Nelly Wagner" w:date="2017-01-22T12:12:00Z"/>
          <w:rFonts w:ascii="Arial" w:hAnsi="Arial"/>
          <w:sz w:val="18"/>
          <w:szCs w:val="18"/>
          <w:rPrChange w:id="6687" w:author="Nelly Wagner" w:date="2017-01-22T13:16:00Z">
            <w:rPr>
              <w:ins w:id="6688" w:author="Nelly Wagner" w:date="2017-01-22T12:12:00Z"/>
            </w:rPr>
          </w:rPrChange>
        </w:rPr>
      </w:pPr>
      <w:ins w:id="6689" w:author="Nelly Wagner" w:date="2017-01-22T12:12:00Z">
        <w:r w:rsidRPr="00434CF6">
          <w:rPr>
            <w:rFonts w:ascii="Arial" w:hAnsi="Arial"/>
            <w:sz w:val="18"/>
            <w:szCs w:val="18"/>
            <w:rPrChange w:id="6690" w:author="Nelly Wagner" w:date="2017-01-22T13:16:00Z">
              <w:rPr/>
            </w:rPrChange>
          </w:rPr>
          <w:t xml:space="preserve">Vergunst AC, Meijer AH, Renshaw SA, O’Callaghan D. </w:t>
        </w:r>
        <w:r w:rsidRPr="00434CF6">
          <w:rPr>
            <w:rFonts w:ascii="Arial" w:hAnsi="Arial"/>
            <w:i/>
            <w:sz w:val="18"/>
            <w:szCs w:val="18"/>
            <w:rPrChange w:id="6691" w:author="Nelly Wagner" w:date="2017-01-22T13:16:00Z">
              <w:rPr/>
            </w:rPrChange>
          </w:rPr>
          <w:t>Burkholderia cenocepacia</w:t>
        </w:r>
        <w:r w:rsidRPr="00434CF6">
          <w:rPr>
            <w:rFonts w:ascii="Arial" w:hAnsi="Arial"/>
            <w:sz w:val="18"/>
            <w:szCs w:val="18"/>
            <w:rPrChange w:id="6692" w:author="Nelly Wagner" w:date="2017-01-22T13:16:00Z">
              <w:rPr/>
            </w:rPrChange>
          </w:rPr>
          <w:t xml:space="preserve"> creates an intramacrophage replication niche in zebrafish embryos, followed by bacterial dissemination and establishment of systemic infection. </w:t>
        </w:r>
        <w:r w:rsidRPr="00434CF6">
          <w:rPr>
            <w:rFonts w:ascii="Arial" w:hAnsi="Arial"/>
            <w:i/>
            <w:sz w:val="18"/>
            <w:szCs w:val="18"/>
            <w:rPrChange w:id="6693" w:author="Nelly Wagner" w:date="2017-01-22T13:16:00Z">
              <w:rPr/>
            </w:rPrChange>
          </w:rPr>
          <w:t>Infection and Immunity</w:t>
        </w:r>
        <w:r w:rsidR="00BD716A" w:rsidRPr="00434CF6">
          <w:rPr>
            <w:rFonts w:ascii="Arial" w:hAnsi="Arial"/>
            <w:sz w:val="18"/>
            <w:szCs w:val="18"/>
            <w:rPrChange w:id="6694" w:author="Nelly Wagner" w:date="2017-01-22T13:16:00Z">
              <w:rPr/>
            </w:rPrChange>
          </w:rPr>
          <w:t>. 2010</w:t>
        </w:r>
        <w:r w:rsidRPr="00434CF6">
          <w:rPr>
            <w:rFonts w:ascii="Arial" w:hAnsi="Arial"/>
            <w:sz w:val="18"/>
            <w:szCs w:val="18"/>
            <w:rPrChange w:id="6695" w:author="Nelly Wagner" w:date="2017-01-22T13:16:00Z">
              <w:rPr/>
            </w:rPrChange>
          </w:rPr>
          <w:t>;78(4):1495–508.</w:t>
        </w:r>
      </w:ins>
    </w:p>
    <w:p w14:paraId="4EFA634D" w14:textId="1900EA70" w:rsidR="00B57BFC" w:rsidRPr="00434CF6" w:rsidRDefault="00B57BFC" w:rsidP="005B4C16">
      <w:pPr>
        <w:spacing w:line="360" w:lineRule="auto"/>
        <w:ind w:left="480" w:hanging="480"/>
        <w:jc w:val="both"/>
        <w:rPr>
          <w:ins w:id="6696" w:author="Nelly Wagner" w:date="2017-01-22T12:13:00Z"/>
          <w:rFonts w:ascii="Arial" w:hAnsi="Arial"/>
          <w:sz w:val="18"/>
          <w:szCs w:val="18"/>
          <w:rPrChange w:id="6697" w:author="Nelly Wagner" w:date="2017-01-22T13:16:00Z">
            <w:rPr>
              <w:ins w:id="6698" w:author="Nelly Wagner" w:date="2017-01-22T12:13:00Z"/>
            </w:rPr>
          </w:rPrChange>
        </w:rPr>
      </w:pPr>
      <w:ins w:id="6699" w:author="Nelly Wagner" w:date="2017-01-22T12:12:00Z">
        <w:r w:rsidRPr="00434CF6">
          <w:rPr>
            <w:rFonts w:ascii="Arial" w:hAnsi="Arial"/>
            <w:sz w:val="18"/>
            <w:szCs w:val="18"/>
            <w:rPrChange w:id="6700" w:author="Nelly Wagner" w:date="2017-01-22T13:16:00Z">
              <w:rPr/>
            </w:rPrChange>
          </w:rPr>
          <w:t xml:space="preserve">Volz T, Nega M, Buschmann J, Kaesler S, Guenova E, Peschel A, et al. Natural </w:t>
        </w:r>
        <w:r w:rsidRPr="00434CF6">
          <w:rPr>
            <w:rFonts w:ascii="Arial" w:hAnsi="Arial"/>
            <w:i/>
            <w:sz w:val="18"/>
            <w:szCs w:val="18"/>
            <w:rPrChange w:id="6701" w:author="Nelly Wagner" w:date="2017-01-22T13:16:00Z">
              <w:rPr/>
            </w:rPrChange>
          </w:rPr>
          <w:t>Staphylococcus aureus</w:t>
        </w:r>
        <w:r w:rsidRPr="00434CF6">
          <w:rPr>
            <w:rFonts w:ascii="Arial" w:hAnsi="Arial"/>
            <w:sz w:val="18"/>
            <w:szCs w:val="18"/>
            <w:rPrChange w:id="6702" w:author="Nelly Wagner" w:date="2017-01-22T13:16:00Z">
              <w:rPr/>
            </w:rPrChange>
          </w:rPr>
          <w:t xml:space="preserve">-derived peptidoglycan fragments activate NOD2 and act as potent costimulators of the innate immune system exclusively in the presence of TLR signals. </w:t>
        </w:r>
      </w:ins>
      <w:ins w:id="6703" w:author="Nelly Wagner" w:date="2017-01-22T12:13:00Z">
        <w:r w:rsidR="00860F5E" w:rsidRPr="00434CF6">
          <w:rPr>
            <w:rFonts w:ascii="Arial" w:hAnsi="Arial"/>
            <w:i/>
            <w:sz w:val="18"/>
            <w:szCs w:val="18"/>
            <w:rPrChange w:id="6704" w:author="Nelly Wagner" w:date="2017-01-22T13:16:00Z">
              <w:rPr/>
            </w:rPrChange>
          </w:rPr>
          <w:t xml:space="preserve">The </w:t>
        </w:r>
      </w:ins>
      <w:ins w:id="6705" w:author="Nelly Wagner" w:date="2017-01-22T12:12:00Z">
        <w:r w:rsidRPr="00434CF6">
          <w:rPr>
            <w:rFonts w:ascii="Arial" w:hAnsi="Arial"/>
            <w:i/>
            <w:sz w:val="18"/>
            <w:szCs w:val="18"/>
            <w:rPrChange w:id="6706" w:author="Nelly Wagner" w:date="2017-01-22T13:16:00Z">
              <w:rPr/>
            </w:rPrChange>
          </w:rPr>
          <w:t>FASEB J</w:t>
        </w:r>
      </w:ins>
      <w:ins w:id="6707" w:author="Nelly Wagner" w:date="2017-01-22T12:13:00Z">
        <w:r w:rsidR="00860F5E" w:rsidRPr="00434CF6">
          <w:rPr>
            <w:rFonts w:ascii="Arial" w:hAnsi="Arial"/>
            <w:i/>
            <w:sz w:val="18"/>
            <w:szCs w:val="18"/>
            <w:rPrChange w:id="6708" w:author="Nelly Wagner" w:date="2017-01-22T13:16:00Z">
              <w:rPr/>
            </w:rPrChange>
          </w:rPr>
          <w:t>ournal</w:t>
        </w:r>
      </w:ins>
      <w:ins w:id="6709" w:author="Nelly Wagner" w:date="2017-01-22T12:12:00Z">
        <w:r w:rsidRPr="00434CF6">
          <w:rPr>
            <w:rFonts w:ascii="Arial" w:hAnsi="Arial"/>
            <w:i/>
            <w:sz w:val="18"/>
            <w:szCs w:val="18"/>
            <w:rPrChange w:id="6710" w:author="Nelly Wagner" w:date="2017-01-22T13:16:00Z">
              <w:rPr/>
            </w:rPrChange>
          </w:rPr>
          <w:t>.</w:t>
        </w:r>
        <w:r w:rsidRPr="00434CF6">
          <w:rPr>
            <w:rFonts w:ascii="Arial" w:hAnsi="Arial"/>
            <w:sz w:val="18"/>
            <w:szCs w:val="18"/>
            <w:rPrChange w:id="6711" w:author="Nelly Wagner" w:date="2017-01-22T13:16:00Z">
              <w:rPr/>
            </w:rPrChange>
          </w:rPr>
          <w:t xml:space="preserve"> 2010;24:4089–102.</w:t>
        </w:r>
      </w:ins>
    </w:p>
    <w:p w14:paraId="532E850E" w14:textId="4311235E" w:rsidR="00860F5E" w:rsidRPr="00434CF6" w:rsidRDefault="00860F5E" w:rsidP="005B4C16">
      <w:pPr>
        <w:spacing w:line="360" w:lineRule="auto"/>
        <w:ind w:left="480" w:hanging="480"/>
        <w:jc w:val="both"/>
        <w:rPr>
          <w:ins w:id="6712" w:author="Nelly Wagner" w:date="2017-01-22T12:14:00Z"/>
          <w:rFonts w:ascii="Arial" w:hAnsi="Arial"/>
          <w:sz w:val="18"/>
          <w:szCs w:val="18"/>
          <w:rPrChange w:id="6713" w:author="Nelly Wagner" w:date="2017-01-22T13:16:00Z">
            <w:rPr>
              <w:ins w:id="6714" w:author="Nelly Wagner" w:date="2017-01-22T12:14:00Z"/>
            </w:rPr>
          </w:rPrChange>
        </w:rPr>
      </w:pPr>
      <w:ins w:id="6715" w:author="Nelly Wagner" w:date="2017-01-22T12:13:00Z">
        <w:r w:rsidRPr="00434CF6">
          <w:rPr>
            <w:rFonts w:ascii="Arial" w:hAnsi="Arial"/>
            <w:sz w:val="18"/>
            <w:szCs w:val="18"/>
            <w:rPrChange w:id="6716" w:author="Nelly Wagner" w:date="2017-01-22T13:16:00Z">
              <w:rPr/>
            </w:rPrChange>
          </w:rPr>
          <w:t xml:space="preserve">von Köckritz-Blickwede M, Rohde M, Oehmcke S, Miller LS, Cheung AL, Herwald H, et al. Immunological mechanisms underlying the genetic predisposition to severe </w:t>
        </w:r>
        <w:r w:rsidRPr="00434CF6">
          <w:rPr>
            <w:rFonts w:ascii="Arial" w:hAnsi="Arial"/>
            <w:i/>
            <w:sz w:val="18"/>
            <w:szCs w:val="18"/>
            <w:rPrChange w:id="6717" w:author="Nelly Wagner" w:date="2017-01-22T13:16:00Z">
              <w:rPr/>
            </w:rPrChange>
          </w:rPr>
          <w:t>Staphylococcus aureus</w:t>
        </w:r>
        <w:r w:rsidRPr="00434CF6">
          <w:rPr>
            <w:rFonts w:ascii="Arial" w:hAnsi="Arial"/>
            <w:sz w:val="18"/>
            <w:szCs w:val="18"/>
            <w:rPrChange w:id="6718" w:author="Nelly Wagner" w:date="2017-01-22T13:16:00Z">
              <w:rPr/>
            </w:rPrChange>
          </w:rPr>
          <w:t xml:space="preserve"> infection in the mouse model. </w:t>
        </w:r>
        <w:r w:rsidRPr="00434CF6">
          <w:rPr>
            <w:rFonts w:ascii="Arial" w:hAnsi="Arial"/>
            <w:i/>
            <w:sz w:val="18"/>
            <w:szCs w:val="18"/>
            <w:rPrChange w:id="6719" w:author="Nelly Wagner" w:date="2017-01-22T13:16:00Z">
              <w:rPr/>
            </w:rPrChange>
          </w:rPr>
          <w:t>The American Journal of Pathology</w:t>
        </w:r>
        <w:r w:rsidRPr="00434CF6">
          <w:rPr>
            <w:rFonts w:ascii="Arial" w:hAnsi="Arial"/>
            <w:sz w:val="18"/>
            <w:szCs w:val="18"/>
            <w:rPrChange w:id="6720" w:author="Nelly Wagner" w:date="2017-01-22T13:16:00Z">
              <w:rPr/>
            </w:rPrChange>
          </w:rPr>
          <w:t>. 2008 Dec;173(6):1657–68.</w:t>
        </w:r>
      </w:ins>
    </w:p>
    <w:p w14:paraId="038699CE" w14:textId="45320803" w:rsidR="00860F5E" w:rsidRPr="00434CF6" w:rsidRDefault="00860F5E" w:rsidP="005B4C16">
      <w:pPr>
        <w:spacing w:line="360" w:lineRule="auto"/>
        <w:ind w:left="480" w:hanging="480"/>
        <w:jc w:val="both"/>
        <w:rPr>
          <w:ins w:id="6721" w:author="Nelly Wagner" w:date="2017-01-22T12:13:00Z"/>
          <w:rFonts w:ascii="Arial" w:hAnsi="Arial"/>
          <w:sz w:val="18"/>
          <w:szCs w:val="18"/>
          <w:rPrChange w:id="6722" w:author="Nelly Wagner" w:date="2017-01-22T13:16:00Z">
            <w:rPr>
              <w:ins w:id="6723" w:author="Nelly Wagner" w:date="2017-01-22T12:13:00Z"/>
            </w:rPr>
          </w:rPrChange>
        </w:rPr>
      </w:pPr>
      <w:ins w:id="6724" w:author="Nelly Wagner" w:date="2017-01-22T12:14:00Z">
        <w:r w:rsidRPr="00434CF6">
          <w:rPr>
            <w:rFonts w:ascii="Arial" w:hAnsi="Arial"/>
            <w:sz w:val="18"/>
            <w:szCs w:val="18"/>
            <w:rPrChange w:id="6725" w:author="Nelly Wagner" w:date="2017-01-22T13:16:00Z">
              <w:rPr/>
            </w:rPrChange>
          </w:rPr>
          <w:lastRenderedPageBreak/>
          <w:t>von Köckritz-Blickwede M, Konrad S, Foster S, Gessner JE, Medina E. Protective role of complement C5a in an experimental model of</w:t>
        </w:r>
        <w:r w:rsidRPr="00434CF6">
          <w:rPr>
            <w:rFonts w:ascii="Arial" w:hAnsi="Arial"/>
            <w:i/>
            <w:sz w:val="18"/>
            <w:szCs w:val="18"/>
            <w:rPrChange w:id="6726" w:author="Nelly Wagner" w:date="2017-01-22T13:16:00Z">
              <w:rPr/>
            </w:rPrChange>
          </w:rPr>
          <w:t xml:space="preserve"> Staphylococcus aureus </w:t>
        </w:r>
        <w:r w:rsidRPr="00434CF6">
          <w:rPr>
            <w:rFonts w:ascii="Arial" w:hAnsi="Arial"/>
            <w:sz w:val="18"/>
            <w:szCs w:val="18"/>
            <w:rPrChange w:id="6727" w:author="Nelly Wagner" w:date="2017-01-22T13:16:00Z">
              <w:rPr/>
            </w:rPrChange>
          </w:rPr>
          <w:t xml:space="preserve">bacteremia. </w:t>
        </w:r>
        <w:r w:rsidRPr="00434CF6">
          <w:rPr>
            <w:rFonts w:ascii="Arial" w:hAnsi="Arial"/>
            <w:i/>
            <w:sz w:val="18"/>
            <w:szCs w:val="18"/>
            <w:rPrChange w:id="6728" w:author="Nelly Wagner" w:date="2017-01-22T13:16:00Z">
              <w:rPr/>
            </w:rPrChange>
          </w:rPr>
          <w:t>Journal of Innate Immunity</w:t>
        </w:r>
        <w:r w:rsidRPr="00434CF6">
          <w:rPr>
            <w:rFonts w:ascii="Arial" w:hAnsi="Arial"/>
            <w:sz w:val="18"/>
            <w:szCs w:val="18"/>
            <w:rPrChange w:id="6729" w:author="Nelly Wagner" w:date="2017-01-22T13:16:00Z">
              <w:rPr/>
            </w:rPrChange>
          </w:rPr>
          <w:t>. 2009 Jan;2(1):87–92.</w:t>
        </w:r>
      </w:ins>
    </w:p>
    <w:p w14:paraId="06F5BE57" w14:textId="29423D44" w:rsidR="00860F5E" w:rsidRDefault="00860F5E" w:rsidP="005B4C16">
      <w:pPr>
        <w:spacing w:line="360" w:lineRule="auto"/>
        <w:ind w:left="480" w:hanging="480"/>
        <w:jc w:val="both"/>
        <w:rPr>
          <w:ins w:id="6730" w:author="Nelly Wagner" w:date="2017-01-22T15:03:00Z"/>
          <w:rFonts w:ascii="Arial" w:hAnsi="Arial"/>
          <w:sz w:val="18"/>
          <w:szCs w:val="18"/>
        </w:rPr>
      </w:pPr>
      <w:ins w:id="6731" w:author="Nelly Wagner" w:date="2017-01-22T12:14:00Z">
        <w:r w:rsidRPr="00434CF6">
          <w:rPr>
            <w:rFonts w:ascii="Arial" w:hAnsi="Arial"/>
            <w:sz w:val="18"/>
            <w:szCs w:val="18"/>
            <w:rPrChange w:id="6732" w:author="Nelly Wagner" w:date="2017-01-22T13:16:00Z">
              <w:rPr/>
            </w:rPrChange>
          </w:rPr>
          <w:t>Voyich JM, Vuong C, DeWald M, Nygaard TK, Kocianova S, Griffith S, et al. The SaeR/S gene regulatory system is essential for innate immune evasion by</w:t>
        </w:r>
        <w:r w:rsidRPr="00434CF6">
          <w:rPr>
            <w:rFonts w:ascii="Arial" w:hAnsi="Arial"/>
            <w:i/>
            <w:sz w:val="18"/>
            <w:szCs w:val="18"/>
            <w:rPrChange w:id="6733" w:author="Nelly Wagner" w:date="2017-01-22T13:16:00Z">
              <w:rPr/>
            </w:rPrChange>
          </w:rPr>
          <w:t xml:space="preserve"> Staphylococcus aureus. The Journal of Infect</w:t>
        </w:r>
      </w:ins>
      <w:ins w:id="6734" w:author="Nelly Wagner" w:date="2017-01-22T12:15:00Z">
        <w:r w:rsidRPr="00434CF6">
          <w:rPr>
            <w:rFonts w:ascii="Arial" w:hAnsi="Arial"/>
            <w:i/>
            <w:sz w:val="18"/>
            <w:szCs w:val="18"/>
            <w:rPrChange w:id="6735" w:author="Nelly Wagner" w:date="2017-01-22T13:16:00Z">
              <w:rPr/>
            </w:rPrChange>
          </w:rPr>
          <w:t>ious</w:t>
        </w:r>
      </w:ins>
      <w:ins w:id="6736" w:author="Nelly Wagner" w:date="2017-01-22T12:14:00Z">
        <w:r w:rsidRPr="00434CF6">
          <w:rPr>
            <w:rFonts w:ascii="Arial" w:hAnsi="Arial"/>
            <w:i/>
            <w:sz w:val="18"/>
            <w:szCs w:val="18"/>
            <w:rPrChange w:id="6737" w:author="Nelly Wagner" w:date="2017-01-22T13:16:00Z">
              <w:rPr/>
            </w:rPrChange>
          </w:rPr>
          <w:t xml:space="preserve"> Dis</w:t>
        </w:r>
      </w:ins>
      <w:ins w:id="6738" w:author="Nelly Wagner" w:date="2017-01-22T12:15:00Z">
        <w:r w:rsidRPr="00434CF6">
          <w:rPr>
            <w:rFonts w:ascii="Arial" w:hAnsi="Arial"/>
            <w:i/>
            <w:sz w:val="18"/>
            <w:szCs w:val="18"/>
            <w:rPrChange w:id="6739" w:author="Nelly Wagner" w:date="2017-01-22T13:16:00Z">
              <w:rPr/>
            </w:rPrChange>
          </w:rPr>
          <w:t>eases</w:t>
        </w:r>
      </w:ins>
      <w:ins w:id="6740" w:author="Nelly Wagner" w:date="2017-01-22T12:14:00Z">
        <w:r w:rsidRPr="00434CF6">
          <w:rPr>
            <w:rFonts w:ascii="Arial" w:hAnsi="Arial"/>
            <w:sz w:val="18"/>
            <w:szCs w:val="18"/>
            <w:rPrChange w:id="6741" w:author="Nelly Wagner" w:date="2017-01-22T13:16:00Z">
              <w:rPr/>
            </w:rPrChange>
          </w:rPr>
          <w:t>. 2009;199:1698–706.</w:t>
        </w:r>
      </w:ins>
    </w:p>
    <w:p w14:paraId="6D35132C" w14:textId="0BB499F5" w:rsidR="009D0EB8" w:rsidRPr="009D0EB8" w:rsidRDefault="009D0EB8" w:rsidP="005B4C16">
      <w:pPr>
        <w:spacing w:line="360" w:lineRule="auto"/>
        <w:ind w:left="480" w:hanging="480"/>
        <w:jc w:val="both"/>
        <w:rPr>
          <w:ins w:id="6742" w:author="Nelly Wagner" w:date="2017-01-22T12:15:00Z"/>
          <w:rFonts w:ascii="Arial" w:hAnsi="Arial"/>
          <w:sz w:val="14"/>
          <w:szCs w:val="18"/>
          <w:rPrChange w:id="6743" w:author="Nelly Wagner" w:date="2017-01-22T15:04:00Z">
            <w:rPr>
              <w:ins w:id="6744" w:author="Nelly Wagner" w:date="2017-01-22T12:15:00Z"/>
            </w:rPr>
          </w:rPrChange>
        </w:rPr>
      </w:pPr>
      <w:ins w:id="6745" w:author="Nelly Wagner" w:date="2017-01-22T15:03:00Z">
        <w:r w:rsidRPr="009D0EB8">
          <w:rPr>
            <w:rFonts w:ascii="Arial" w:hAnsi="Arial"/>
            <w:sz w:val="18"/>
            <w:rPrChange w:id="6746" w:author="Nelly Wagner" w:date="2017-01-22T15:04:00Z">
              <w:rPr/>
            </w:rPrChange>
          </w:rPr>
          <w:t xml:space="preserve">Vrieling M, Boerhout EM, van Wigcheren GF, Koymans KJ, Mols-Vorstermans TG, de Haas CJC, et al. LukMF′ is the major secreted leukocidin of bovine </w:t>
        </w:r>
        <w:r w:rsidRPr="009D0EB8">
          <w:rPr>
            <w:rFonts w:ascii="Arial" w:hAnsi="Arial"/>
            <w:i/>
            <w:sz w:val="18"/>
            <w:rPrChange w:id="6747" w:author="Nelly Wagner" w:date="2017-01-22T15:04:00Z">
              <w:rPr/>
            </w:rPrChange>
          </w:rPr>
          <w:t>Staphylococcus aureus</w:t>
        </w:r>
        <w:r w:rsidRPr="009D0EB8">
          <w:rPr>
            <w:rFonts w:ascii="Arial" w:hAnsi="Arial"/>
            <w:sz w:val="18"/>
            <w:rPrChange w:id="6748" w:author="Nelly Wagner" w:date="2017-01-22T15:04:00Z">
              <w:rPr/>
            </w:rPrChange>
          </w:rPr>
          <w:t xml:space="preserve"> and is produced </w:t>
        </w:r>
        <w:r w:rsidRPr="009D0EB8">
          <w:rPr>
            <w:rFonts w:ascii="Arial" w:hAnsi="Arial"/>
            <w:i/>
            <w:sz w:val="18"/>
            <w:rPrChange w:id="6749" w:author="Nelly Wagner" w:date="2017-01-22T15:04:00Z">
              <w:rPr/>
            </w:rPrChange>
          </w:rPr>
          <w:t>in vivo</w:t>
        </w:r>
        <w:r w:rsidRPr="009D0EB8">
          <w:rPr>
            <w:rFonts w:ascii="Arial" w:hAnsi="Arial"/>
            <w:sz w:val="18"/>
            <w:rPrChange w:id="6750" w:author="Nelly Wagner" w:date="2017-01-22T15:04:00Z">
              <w:rPr/>
            </w:rPrChange>
          </w:rPr>
          <w:t xml:space="preserve"> during bovine mastitis. </w:t>
        </w:r>
        <w:r w:rsidRPr="009D0EB8">
          <w:rPr>
            <w:rFonts w:ascii="Arial" w:hAnsi="Arial"/>
            <w:i/>
            <w:sz w:val="18"/>
            <w:rPrChange w:id="6751" w:author="Nelly Wagner" w:date="2017-01-22T15:04:00Z">
              <w:rPr/>
            </w:rPrChange>
          </w:rPr>
          <w:t>Sci</w:t>
        </w:r>
      </w:ins>
      <w:ins w:id="6752" w:author="Nelly Wagner" w:date="2017-01-22T15:04:00Z">
        <w:r w:rsidRPr="009D0EB8">
          <w:rPr>
            <w:rFonts w:ascii="Arial" w:hAnsi="Arial"/>
            <w:i/>
            <w:sz w:val="18"/>
            <w:rPrChange w:id="6753" w:author="Nelly Wagner" w:date="2017-01-22T15:04:00Z">
              <w:rPr/>
            </w:rPrChange>
          </w:rPr>
          <w:t>entific</w:t>
        </w:r>
      </w:ins>
      <w:ins w:id="6754" w:author="Nelly Wagner" w:date="2017-01-22T15:03:00Z">
        <w:r w:rsidRPr="009D0EB8">
          <w:rPr>
            <w:rFonts w:ascii="Arial" w:hAnsi="Arial"/>
            <w:i/>
            <w:sz w:val="18"/>
            <w:rPrChange w:id="6755" w:author="Nelly Wagner" w:date="2017-01-22T15:04:00Z">
              <w:rPr/>
            </w:rPrChange>
          </w:rPr>
          <w:t xml:space="preserve"> Rep</w:t>
        </w:r>
      </w:ins>
      <w:ins w:id="6756" w:author="Nelly Wagner" w:date="2017-01-22T15:04:00Z">
        <w:r w:rsidRPr="009D0EB8">
          <w:rPr>
            <w:rFonts w:ascii="Arial" w:hAnsi="Arial"/>
            <w:i/>
            <w:sz w:val="18"/>
            <w:rPrChange w:id="6757" w:author="Nelly Wagner" w:date="2017-01-22T15:04:00Z">
              <w:rPr/>
            </w:rPrChange>
          </w:rPr>
          <w:t>orts</w:t>
        </w:r>
      </w:ins>
      <w:ins w:id="6758" w:author="Nelly Wagner" w:date="2017-01-22T15:03:00Z">
        <w:r w:rsidRPr="009D0EB8">
          <w:rPr>
            <w:rFonts w:ascii="Arial" w:hAnsi="Arial"/>
            <w:sz w:val="18"/>
            <w:rPrChange w:id="6759" w:author="Nelly Wagner" w:date="2017-01-22T15:04:00Z">
              <w:rPr/>
            </w:rPrChange>
          </w:rPr>
          <w:t>. 2016;6(July):37759.</w:t>
        </w:r>
      </w:ins>
    </w:p>
    <w:p w14:paraId="22D3E9DE" w14:textId="2EF41C9A" w:rsidR="00860F5E" w:rsidRPr="00434CF6" w:rsidRDefault="00860F5E" w:rsidP="005B4C16">
      <w:pPr>
        <w:spacing w:line="360" w:lineRule="auto"/>
        <w:ind w:left="480" w:hanging="480"/>
        <w:jc w:val="both"/>
        <w:rPr>
          <w:ins w:id="6760" w:author="Nelly Wagner" w:date="2017-01-22T12:15:00Z"/>
          <w:rFonts w:ascii="Arial" w:hAnsi="Arial"/>
          <w:sz w:val="18"/>
          <w:szCs w:val="18"/>
          <w:rPrChange w:id="6761" w:author="Nelly Wagner" w:date="2017-01-22T13:16:00Z">
            <w:rPr>
              <w:ins w:id="6762" w:author="Nelly Wagner" w:date="2017-01-22T12:15:00Z"/>
            </w:rPr>
          </w:rPrChange>
        </w:rPr>
      </w:pPr>
      <w:ins w:id="6763" w:author="Nelly Wagner" w:date="2017-01-22T12:15:00Z">
        <w:r w:rsidRPr="00434CF6">
          <w:rPr>
            <w:rFonts w:ascii="Arial" w:hAnsi="Arial"/>
            <w:sz w:val="18"/>
            <w:szCs w:val="18"/>
            <w:rPrChange w:id="6764" w:author="Nelly Wagner" w:date="2017-01-22T13:16:00Z">
              <w:rPr/>
            </w:rPrChange>
          </w:rPr>
          <w:t xml:space="preserve">Walters JD. Characterization of Minocycline Transport by Human Neutrophils. </w:t>
        </w:r>
        <w:r w:rsidRPr="008E76CC">
          <w:rPr>
            <w:rFonts w:ascii="Arial" w:hAnsi="Arial"/>
            <w:i/>
            <w:color w:val="000000"/>
            <w:sz w:val="18"/>
            <w:szCs w:val="18"/>
          </w:rPr>
          <w:t>Journal of Periodontolog</w:t>
        </w:r>
        <w:r w:rsidRPr="00BA0DDA">
          <w:rPr>
            <w:rFonts w:ascii="Arial" w:hAnsi="Arial"/>
            <w:i/>
            <w:color w:val="000000"/>
            <w:sz w:val="18"/>
            <w:szCs w:val="18"/>
          </w:rPr>
          <w:t>y</w:t>
        </w:r>
        <w:r w:rsidRPr="00434CF6">
          <w:rPr>
            <w:rFonts w:ascii="Arial" w:hAnsi="Arial"/>
            <w:sz w:val="18"/>
            <w:szCs w:val="18"/>
            <w:rPrChange w:id="6765" w:author="Nelly Wagner" w:date="2017-01-22T13:16:00Z">
              <w:rPr/>
            </w:rPrChange>
          </w:rPr>
          <w:t>. 2006 Nov 16;77(12):1964–8.</w:t>
        </w:r>
      </w:ins>
    </w:p>
    <w:p w14:paraId="65FA0208" w14:textId="53FE4531" w:rsidR="00860F5E" w:rsidRPr="00434CF6" w:rsidRDefault="00860F5E" w:rsidP="005B4C16">
      <w:pPr>
        <w:spacing w:line="360" w:lineRule="auto"/>
        <w:ind w:left="480" w:hanging="480"/>
        <w:jc w:val="both"/>
        <w:rPr>
          <w:ins w:id="6766" w:author="Nelly Wagner" w:date="2017-01-22T12:16:00Z"/>
          <w:rFonts w:ascii="Arial" w:hAnsi="Arial"/>
          <w:sz w:val="18"/>
          <w:szCs w:val="18"/>
          <w:rPrChange w:id="6767" w:author="Nelly Wagner" w:date="2017-01-22T13:16:00Z">
            <w:rPr>
              <w:ins w:id="6768" w:author="Nelly Wagner" w:date="2017-01-22T12:16:00Z"/>
            </w:rPr>
          </w:rPrChange>
        </w:rPr>
      </w:pPr>
      <w:ins w:id="6769" w:author="Nelly Wagner" w:date="2017-01-22T12:16:00Z">
        <w:r w:rsidRPr="00434CF6">
          <w:rPr>
            <w:rFonts w:ascii="Arial" w:hAnsi="Arial"/>
            <w:sz w:val="18"/>
            <w:szCs w:val="18"/>
            <w:rPrChange w:id="6770" w:author="Nelly Wagner" w:date="2017-01-22T13:16:00Z">
              <w:rPr/>
            </w:rPrChange>
          </w:rPr>
          <w:t xml:space="preserve">Watanabe I, Ichiki M, Shiratsuchi A, Nakanishi Y. TLR2-mediated survival of </w:t>
        </w:r>
        <w:r w:rsidRPr="00434CF6">
          <w:rPr>
            <w:rFonts w:ascii="Arial" w:hAnsi="Arial"/>
            <w:i/>
            <w:sz w:val="18"/>
            <w:szCs w:val="18"/>
            <w:rPrChange w:id="6771" w:author="Nelly Wagner" w:date="2017-01-22T13:16:00Z">
              <w:rPr/>
            </w:rPrChange>
          </w:rPr>
          <w:t>Staphylococcus aureus</w:t>
        </w:r>
        <w:r w:rsidRPr="00434CF6">
          <w:rPr>
            <w:rFonts w:ascii="Arial" w:hAnsi="Arial"/>
            <w:sz w:val="18"/>
            <w:szCs w:val="18"/>
            <w:rPrChange w:id="6772" w:author="Nelly Wagner" w:date="2017-01-22T13:16:00Z">
              <w:rPr/>
            </w:rPrChange>
          </w:rPr>
          <w:t xml:space="preserve"> in macrophages: a novel bacterial strategy against host innate immunity. </w:t>
        </w:r>
        <w:r w:rsidRPr="008E76CC">
          <w:rPr>
            <w:rFonts w:ascii="Arial" w:hAnsi="Arial"/>
            <w:i/>
            <w:color w:val="000000"/>
            <w:sz w:val="18"/>
            <w:szCs w:val="18"/>
          </w:rPr>
          <w:t>The Journal of Immunology</w:t>
        </w:r>
        <w:r w:rsidRPr="00434CF6">
          <w:rPr>
            <w:rFonts w:ascii="Arial" w:hAnsi="Arial"/>
            <w:sz w:val="18"/>
            <w:szCs w:val="18"/>
            <w:rPrChange w:id="6773" w:author="Nelly Wagner" w:date="2017-01-22T13:16:00Z">
              <w:rPr/>
            </w:rPrChange>
          </w:rPr>
          <w:t>. 2007;178(8):4917–25.</w:t>
        </w:r>
      </w:ins>
    </w:p>
    <w:p w14:paraId="5CB13D2B" w14:textId="7D8B0064" w:rsidR="00860F5E" w:rsidRPr="00434CF6" w:rsidRDefault="00860F5E" w:rsidP="005B4C16">
      <w:pPr>
        <w:spacing w:line="360" w:lineRule="auto"/>
        <w:ind w:left="480" w:hanging="480"/>
        <w:jc w:val="both"/>
        <w:rPr>
          <w:ins w:id="6774" w:author="Nelly Wagner" w:date="2017-01-22T12:17:00Z"/>
          <w:rFonts w:ascii="Arial" w:hAnsi="Arial"/>
          <w:sz w:val="18"/>
          <w:szCs w:val="18"/>
          <w:rPrChange w:id="6775" w:author="Nelly Wagner" w:date="2017-01-22T13:16:00Z">
            <w:rPr>
              <w:ins w:id="6776" w:author="Nelly Wagner" w:date="2017-01-22T12:17:00Z"/>
            </w:rPr>
          </w:rPrChange>
        </w:rPr>
      </w:pPr>
      <w:ins w:id="6777" w:author="Nelly Wagner" w:date="2017-01-22T12:16:00Z">
        <w:r w:rsidRPr="00434CF6">
          <w:rPr>
            <w:rFonts w:ascii="Arial" w:hAnsi="Arial"/>
            <w:sz w:val="18"/>
            <w:szCs w:val="18"/>
            <w:rPrChange w:id="6778" w:author="Nelly Wagner" w:date="2017-01-22T13:16:00Z">
              <w:rPr/>
            </w:rPrChange>
          </w:rPr>
          <w:t xml:space="preserve">Watkins RL, Pallister KB, Voyich JM. The SaeR/S gene regulatory system induces a pro-inflammatory cytokine response during </w:t>
        </w:r>
        <w:r w:rsidRPr="00434CF6">
          <w:rPr>
            <w:rFonts w:ascii="Arial" w:hAnsi="Arial"/>
            <w:i/>
            <w:sz w:val="18"/>
            <w:szCs w:val="18"/>
            <w:rPrChange w:id="6779" w:author="Nelly Wagner" w:date="2017-01-22T13:16:00Z">
              <w:rPr/>
            </w:rPrChange>
          </w:rPr>
          <w:t>Staphylococcus aureus</w:t>
        </w:r>
        <w:r w:rsidRPr="00434CF6">
          <w:rPr>
            <w:rFonts w:ascii="Arial" w:hAnsi="Arial"/>
            <w:sz w:val="18"/>
            <w:szCs w:val="18"/>
            <w:rPrChange w:id="6780" w:author="Nelly Wagner" w:date="2017-01-22T13:16:00Z">
              <w:rPr/>
            </w:rPrChange>
          </w:rPr>
          <w:t xml:space="preserve"> infection. </w:t>
        </w:r>
        <w:r w:rsidRPr="00434CF6">
          <w:rPr>
            <w:rFonts w:ascii="Arial" w:hAnsi="Arial"/>
            <w:i/>
            <w:sz w:val="18"/>
            <w:szCs w:val="18"/>
            <w:rPrChange w:id="6781" w:author="Nelly Wagner" w:date="2017-01-22T13:16:00Z">
              <w:rPr/>
            </w:rPrChange>
          </w:rPr>
          <w:t>PLoS One</w:t>
        </w:r>
        <w:r w:rsidRPr="00434CF6">
          <w:rPr>
            <w:rFonts w:ascii="Arial" w:hAnsi="Arial"/>
            <w:sz w:val="18"/>
            <w:szCs w:val="18"/>
            <w:rPrChange w:id="6782" w:author="Nelly Wagner" w:date="2017-01-22T13:16:00Z">
              <w:rPr/>
            </w:rPrChange>
          </w:rPr>
          <w:t>. 2011;6(5):e19939.</w:t>
        </w:r>
      </w:ins>
    </w:p>
    <w:p w14:paraId="589B005A" w14:textId="513B449D" w:rsidR="00860F5E" w:rsidRPr="00434CF6" w:rsidRDefault="00860F5E" w:rsidP="005B4C16">
      <w:pPr>
        <w:spacing w:line="360" w:lineRule="auto"/>
        <w:ind w:left="480" w:hanging="480"/>
        <w:jc w:val="both"/>
        <w:rPr>
          <w:ins w:id="6783" w:author="Nelly Wagner" w:date="2017-01-22T12:17:00Z"/>
          <w:rFonts w:ascii="Arial" w:hAnsi="Arial"/>
          <w:sz w:val="18"/>
          <w:szCs w:val="18"/>
          <w:rPrChange w:id="6784" w:author="Nelly Wagner" w:date="2017-01-22T13:16:00Z">
            <w:rPr>
              <w:ins w:id="6785" w:author="Nelly Wagner" w:date="2017-01-22T12:17:00Z"/>
            </w:rPr>
          </w:rPrChange>
        </w:rPr>
      </w:pPr>
      <w:ins w:id="6786" w:author="Nelly Wagner" w:date="2017-01-22T12:17:00Z">
        <w:r w:rsidRPr="00434CF6">
          <w:rPr>
            <w:rFonts w:ascii="Arial" w:hAnsi="Arial"/>
            <w:sz w:val="18"/>
            <w:szCs w:val="18"/>
            <w:rPrChange w:id="6787" w:author="Nelly Wagner" w:date="2017-01-22T13:16:00Z">
              <w:rPr/>
            </w:rPrChange>
          </w:rPr>
          <w:t xml:space="preserve">Watkins RL, Zurek OW, Pallister KB, Voyich JM. The SaeR/S two-component system induces interferon-gamma production in neutrophils during invasive </w:t>
        </w:r>
        <w:r w:rsidRPr="00434CF6">
          <w:rPr>
            <w:rFonts w:ascii="Arial" w:hAnsi="Arial"/>
            <w:i/>
            <w:sz w:val="18"/>
            <w:szCs w:val="18"/>
            <w:rPrChange w:id="6788" w:author="Nelly Wagner" w:date="2017-01-22T13:16:00Z">
              <w:rPr/>
            </w:rPrChange>
          </w:rPr>
          <w:t>Staphylococcus aureus</w:t>
        </w:r>
        <w:r w:rsidRPr="00434CF6">
          <w:rPr>
            <w:rFonts w:ascii="Arial" w:hAnsi="Arial"/>
            <w:sz w:val="18"/>
            <w:szCs w:val="18"/>
            <w:rPrChange w:id="6789" w:author="Nelly Wagner" w:date="2017-01-22T13:16:00Z">
              <w:rPr/>
            </w:rPrChange>
          </w:rPr>
          <w:t xml:space="preserve"> infection. </w:t>
        </w:r>
        <w:r w:rsidRPr="00434CF6">
          <w:rPr>
            <w:rFonts w:ascii="Arial" w:hAnsi="Arial"/>
            <w:i/>
            <w:sz w:val="18"/>
            <w:szCs w:val="18"/>
            <w:rPrChange w:id="6790" w:author="Nelly Wagner" w:date="2017-01-22T13:16:00Z">
              <w:rPr/>
            </w:rPrChange>
          </w:rPr>
          <w:t>Microbes and Infection</w:t>
        </w:r>
        <w:r w:rsidRPr="00434CF6">
          <w:rPr>
            <w:rFonts w:ascii="Arial" w:hAnsi="Arial"/>
            <w:sz w:val="18"/>
            <w:szCs w:val="18"/>
            <w:rPrChange w:id="6791" w:author="Nelly Wagner" w:date="2017-01-22T13:16:00Z">
              <w:rPr/>
            </w:rPrChange>
          </w:rPr>
          <w:t>. 2013;15(10–11):749–54.</w:t>
        </w:r>
      </w:ins>
    </w:p>
    <w:p w14:paraId="69C40909" w14:textId="3AC03F0A" w:rsidR="00860F5E" w:rsidRPr="00434CF6" w:rsidRDefault="00860F5E" w:rsidP="005B4C16">
      <w:pPr>
        <w:spacing w:line="360" w:lineRule="auto"/>
        <w:ind w:left="480" w:hanging="480"/>
        <w:jc w:val="both"/>
        <w:rPr>
          <w:ins w:id="6792" w:author="Nelly Wagner" w:date="2017-01-22T12:18:00Z"/>
          <w:rFonts w:ascii="Arial" w:hAnsi="Arial"/>
          <w:sz w:val="18"/>
          <w:szCs w:val="18"/>
          <w:rPrChange w:id="6793" w:author="Nelly Wagner" w:date="2017-01-22T13:16:00Z">
            <w:rPr>
              <w:ins w:id="6794" w:author="Nelly Wagner" w:date="2017-01-22T12:18:00Z"/>
            </w:rPr>
          </w:rPrChange>
        </w:rPr>
      </w:pPr>
      <w:ins w:id="6795" w:author="Nelly Wagner" w:date="2017-01-22T12:17:00Z">
        <w:r w:rsidRPr="00434CF6">
          <w:rPr>
            <w:rFonts w:ascii="Arial" w:hAnsi="Arial"/>
            <w:sz w:val="18"/>
            <w:szCs w:val="18"/>
            <w:rPrChange w:id="6796" w:author="Nelly Wagner" w:date="2017-01-22T13:16:00Z">
              <w:rPr/>
            </w:rPrChange>
          </w:rPr>
          <w:t xml:space="preserve">Webster C, Ghazanfar K, Slack R. Sub-inhibitory and post-antibiotic effects of spiramycin and erythromycin on </w:t>
        </w:r>
        <w:r w:rsidRPr="00434CF6">
          <w:rPr>
            <w:rFonts w:ascii="Arial" w:hAnsi="Arial"/>
            <w:i/>
            <w:sz w:val="18"/>
            <w:szCs w:val="18"/>
            <w:rPrChange w:id="6797" w:author="Nelly Wagner" w:date="2017-01-22T13:16:00Z">
              <w:rPr/>
            </w:rPrChange>
          </w:rPr>
          <w:t>Staphylococcus aureus</w:t>
        </w:r>
        <w:r w:rsidRPr="00434CF6">
          <w:rPr>
            <w:rFonts w:ascii="Arial" w:hAnsi="Arial"/>
            <w:sz w:val="18"/>
            <w:szCs w:val="18"/>
            <w:rPrChange w:id="6798" w:author="Nelly Wagner" w:date="2017-01-22T13:16:00Z">
              <w:rPr/>
            </w:rPrChange>
          </w:rPr>
          <w:t xml:space="preserve">. </w:t>
        </w:r>
        <w:r w:rsidRPr="008E76CC">
          <w:rPr>
            <w:rFonts w:ascii="Arial" w:hAnsi="Arial"/>
            <w:i/>
            <w:color w:val="000000"/>
            <w:sz w:val="18"/>
            <w:szCs w:val="18"/>
          </w:rPr>
          <w:t>The Journal of Antimicrobial Chemotherapy</w:t>
        </w:r>
        <w:r w:rsidRPr="00434CF6">
          <w:rPr>
            <w:rFonts w:ascii="Arial" w:hAnsi="Arial"/>
            <w:sz w:val="18"/>
            <w:szCs w:val="18"/>
            <w:rPrChange w:id="6799" w:author="Nelly Wagner" w:date="2017-01-22T13:16:00Z">
              <w:rPr/>
            </w:rPrChange>
          </w:rPr>
          <w:t>. 1988 Jul;22:33–9.</w:t>
        </w:r>
      </w:ins>
    </w:p>
    <w:p w14:paraId="7C3F265D" w14:textId="4C1226A9" w:rsidR="00860F5E" w:rsidRPr="00434CF6" w:rsidRDefault="00BD716A" w:rsidP="005B4C16">
      <w:pPr>
        <w:spacing w:line="360" w:lineRule="auto"/>
        <w:ind w:left="480" w:hanging="480"/>
        <w:jc w:val="both"/>
        <w:rPr>
          <w:ins w:id="6800" w:author="Nelly Wagner" w:date="2017-01-22T12:18:00Z"/>
          <w:rFonts w:ascii="Arial" w:hAnsi="Arial"/>
          <w:sz w:val="18"/>
          <w:szCs w:val="18"/>
          <w:rPrChange w:id="6801" w:author="Nelly Wagner" w:date="2017-01-22T13:16:00Z">
            <w:rPr>
              <w:ins w:id="6802" w:author="Nelly Wagner" w:date="2017-01-22T12:18:00Z"/>
            </w:rPr>
          </w:rPrChange>
        </w:rPr>
      </w:pPr>
      <w:ins w:id="6803" w:author="Nelly Wagner" w:date="2017-01-22T12:18:00Z">
        <w:r w:rsidRPr="00434CF6">
          <w:rPr>
            <w:rFonts w:ascii="Arial" w:hAnsi="Arial"/>
            <w:sz w:val="18"/>
            <w:szCs w:val="18"/>
            <w:rPrChange w:id="6804" w:author="Nelly Wagner" w:date="2017-01-22T13:16:00Z">
              <w:rPr/>
            </w:rPrChange>
          </w:rPr>
          <w:t>Weinert LA</w:t>
        </w:r>
        <w:r w:rsidR="00860F5E" w:rsidRPr="00434CF6">
          <w:rPr>
            <w:rFonts w:ascii="Arial" w:hAnsi="Arial"/>
            <w:sz w:val="18"/>
            <w:szCs w:val="18"/>
            <w:rPrChange w:id="6805" w:author="Nelly Wagner" w:date="2017-01-22T13:16:00Z">
              <w:rPr/>
            </w:rPrChange>
          </w:rPr>
          <w:t>, Welch JJ, S</w:t>
        </w:r>
        <w:r w:rsidRPr="00434CF6">
          <w:rPr>
            <w:rFonts w:ascii="Arial" w:hAnsi="Arial"/>
            <w:sz w:val="18"/>
            <w:szCs w:val="18"/>
            <w:rPrChange w:id="6806" w:author="Nelly Wagner" w:date="2017-01-22T13:16:00Z">
              <w:rPr/>
            </w:rPrChange>
          </w:rPr>
          <w:t>uchard MA, Lemey P, Rambaut A</w:t>
        </w:r>
        <w:r w:rsidR="00860F5E" w:rsidRPr="00434CF6">
          <w:rPr>
            <w:rFonts w:ascii="Arial" w:hAnsi="Arial"/>
            <w:sz w:val="18"/>
            <w:szCs w:val="18"/>
            <w:rPrChange w:id="6807" w:author="Nelly Wagner" w:date="2017-01-22T13:16:00Z">
              <w:rPr/>
            </w:rPrChange>
          </w:rPr>
          <w:t xml:space="preserve">, Fitzgerald JR. Molecular dating of human-to-bovid host jumps by </w:t>
        </w:r>
        <w:r w:rsidR="00860F5E" w:rsidRPr="00434CF6">
          <w:rPr>
            <w:rFonts w:ascii="Arial" w:hAnsi="Arial"/>
            <w:i/>
            <w:sz w:val="18"/>
            <w:szCs w:val="18"/>
            <w:rPrChange w:id="6808" w:author="Nelly Wagner" w:date="2017-01-22T13:16:00Z">
              <w:rPr/>
            </w:rPrChange>
          </w:rPr>
          <w:t>Staphylococcus aureus</w:t>
        </w:r>
        <w:r w:rsidR="00860F5E" w:rsidRPr="00434CF6">
          <w:rPr>
            <w:rFonts w:ascii="Arial" w:hAnsi="Arial"/>
            <w:sz w:val="18"/>
            <w:szCs w:val="18"/>
            <w:rPrChange w:id="6809" w:author="Nelly Wagner" w:date="2017-01-22T13:16:00Z">
              <w:rPr/>
            </w:rPrChange>
          </w:rPr>
          <w:t xml:space="preserve"> reveals an association with the spread of domestication. </w:t>
        </w:r>
        <w:r w:rsidR="00860F5E" w:rsidRPr="00434CF6">
          <w:rPr>
            <w:rFonts w:ascii="Arial" w:hAnsi="Arial"/>
            <w:i/>
            <w:sz w:val="18"/>
            <w:szCs w:val="18"/>
            <w:rPrChange w:id="6810" w:author="Nelly Wagner" w:date="2017-01-22T13:16:00Z">
              <w:rPr/>
            </w:rPrChange>
          </w:rPr>
          <w:t>Biology Letters</w:t>
        </w:r>
        <w:r w:rsidR="00860F5E" w:rsidRPr="00434CF6">
          <w:rPr>
            <w:rFonts w:ascii="Arial" w:hAnsi="Arial"/>
            <w:sz w:val="18"/>
            <w:szCs w:val="18"/>
            <w:rPrChange w:id="6811" w:author="Nelly Wagner" w:date="2017-01-22T13:16:00Z">
              <w:rPr/>
            </w:rPrChange>
          </w:rPr>
          <w:t>. 2012;8(5):829–32.</w:t>
        </w:r>
      </w:ins>
    </w:p>
    <w:p w14:paraId="6FCB954A" w14:textId="597D1662" w:rsidR="00860F5E" w:rsidRPr="008E76CC" w:rsidRDefault="00860F5E" w:rsidP="005B4C16">
      <w:pPr>
        <w:spacing w:line="360" w:lineRule="auto"/>
        <w:ind w:left="480" w:hanging="480"/>
        <w:jc w:val="both"/>
        <w:rPr>
          <w:moveTo w:id="6812" w:author="Nelly Wagner" w:date="2017-01-21T18:35:00Z"/>
          <w:rFonts w:ascii="Arial" w:hAnsi="Arial"/>
          <w:color w:val="FF3333"/>
          <w:sz w:val="18"/>
          <w:szCs w:val="18"/>
        </w:rPr>
      </w:pPr>
      <w:ins w:id="6813" w:author="Nelly Wagner" w:date="2017-01-22T12:18:00Z">
        <w:r w:rsidRPr="00434CF6">
          <w:rPr>
            <w:rFonts w:ascii="Arial" w:hAnsi="Arial"/>
            <w:sz w:val="18"/>
            <w:szCs w:val="18"/>
            <w:rPrChange w:id="6814" w:author="Nelly Wagner" w:date="2017-01-22T13:16:00Z">
              <w:rPr/>
            </w:rPrChange>
          </w:rPr>
          <w:t xml:space="preserve">Wertheim HFL, Vos MC, Ott A, van Belkum A, Voss A, Kluytmans JAJW, et al. Risk and outcome of nosocomial </w:t>
        </w:r>
        <w:r w:rsidRPr="00434CF6">
          <w:rPr>
            <w:rFonts w:ascii="Arial" w:hAnsi="Arial"/>
            <w:i/>
            <w:sz w:val="18"/>
            <w:szCs w:val="18"/>
            <w:rPrChange w:id="6815" w:author="Nelly Wagner" w:date="2017-01-22T13:16:00Z">
              <w:rPr/>
            </w:rPrChange>
          </w:rPr>
          <w:t>Staphylococcus aureus</w:t>
        </w:r>
        <w:r w:rsidRPr="00434CF6">
          <w:rPr>
            <w:rFonts w:ascii="Arial" w:hAnsi="Arial"/>
            <w:sz w:val="18"/>
            <w:szCs w:val="18"/>
            <w:rPrChange w:id="6816" w:author="Nelly Wagner" w:date="2017-01-22T13:16:00Z">
              <w:rPr/>
            </w:rPrChange>
          </w:rPr>
          <w:t xml:space="preserve"> bacteraemia in nasal carriers versus non-carriers. </w:t>
        </w:r>
        <w:r w:rsidRPr="00434CF6">
          <w:rPr>
            <w:rFonts w:ascii="Arial" w:hAnsi="Arial"/>
            <w:i/>
            <w:sz w:val="18"/>
            <w:szCs w:val="18"/>
            <w:rPrChange w:id="6817" w:author="Nelly Wagner" w:date="2017-01-22T13:16:00Z">
              <w:rPr/>
            </w:rPrChange>
          </w:rPr>
          <w:t>Lancet</w:t>
        </w:r>
        <w:r w:rsidRPr="00434CF6">
          <w:rPr>
            <w:rFonts w:ascii="Arial" w:hAnsi="Arial"/>
            <w:sz w:val="18"/>
            <w:szCs w:val="18"/>
            <w:rPrChange w:id="6818" w:author="Nelly Wagner" w:date="2017-01-22T13:16:00Z">
              <w:rPr/>
            </w:rPrChange>
          </w:rPr>
          <w:t>. 2004;364(9435):703–5.</w:t>
        </w:r>
      </w:ins>
    </w:p>
    <w:moveToRangeEnd w:id="6637"/>
    <w:p w14:paraId="6EFA4BF5" w14:textId="3625BF2F" w:rsidR="005B4C16" w:rsidRPr="00434CF6" w:rsidRDefault="00860F5E">
      <w:pPr>
        <w:spacing w:line="360" w:lineRule="auto"/>
        <w:ind w:left="480" w:hanging="480"/>
        <w:jc w:val="both"/>
        <w:rPr>
          <w:ins w:id="6819" w:author="Nelly Wagner" w:date="2017-01-22T12:19:00Z"/>
          <w:rFonts w:ascii="Arial" w:hAnsi="Arial"/>
          <w:sz w:val="18"/>
          <w:szCs w:val="18"/>
          <w:rPrChange w:id="6820" w:author="Nelly Wagner" w:date="2017-01-22T13:16:00Z">
            <w:rPr>
              <w:ins w:id="6821" w:author="Nelly Wagner" w:date="2017-01-22T12:19:00Z"/>
            </w:rPr>
          </w:rPrChange>
        </w:rPr>
      </w:pPr>
      <w:ins w:id="6822" w:author="Nelly Wagner" w:date="2017-01-22T12:19:00Z">
        <w:r w:rsidRPr="00434CF6">
          <w:rPr>
            <w:rFonts w:ascii="Arial" w:hAnsi="Arial"/>
            <w:sz w:val="18"/>
            <w:szCs w:val="18"/>
            <w:rPrChange w:id="6823" w:author="Nelly Wagner" w:date="2017-01-22T13:16:00Z">
              <w:rPr/>
            </w:rPrChange>
          </w:rPr>
          <w:t>Wheeler R, Turner RD, Bailey RG, Salamaga B, Mesnage S, Mohamad S</w:t>
        </w:r>
      </w:ins>
      <w:ins w:id="6824" w:author="Nelly Wagner" w:date="2017-01-22T12:30:00Z">
        <w:r w:rsidR="00BD716A" w:rsidRPr="00434CF6">
          <w:rPr>
            <w:rFonts w:ascii="Arial" w:hAnsi="Arial"/>
            <w:sz w:val="18"/>
            <w:szCs w:val="18"/>
            <w:rPrChange w:id="6825" w:author="Nelly Wagner" w:date="2017-01-22T13:16:00Z">
              <w:rPr/>
            </w:rPrChange>
          </w:rPr>
          <w:t>A</w:t>
        </w:r>
      </w:ins>
      <w:ins w:id="6826" w:author="Nelly Wagner" w:date="2017-01-22T12:19:00Z">
        <w:r w:rsidRPr="00434CF6">
          <w:rPr>
            <w:rFonts w:ascii="Arial" w:hAnsi="Arial"/>
            <w:sz w:val="18"/>
            <w:szCs w:val="18"/>
            <w:rPrChange w:id="6827" w:author="Nelly Wagner" w:date="2017-01-22T13:16:00Z">
              <w:rPr/>
            </w:rPrChange>
          </w:rPr>
          <w:t xml:space="preserve">S, et al. Bacterial Cell Enlargement Requires Control of Cell Wall Stiffness Mediated by Peptidoglycan Hydrolases. </w:t>
        </w:r>
        <w:r w:rsidRPr="008E76CC">
          <w:rPr>
            <w:rFonts w:ascii="Arial" w:hAnsi="Arial"/>
            <w:i/>
            <w:color w:val="000000"/>
            <w:sz w:val="18"/>
            <w:szCs w:val="18"/>
          </w:rPr>
          <w:t>The American Society for Microbiology</w:t>
        </w:r>
        <w:r w:rsidRPr="00434CF6">
          <w:rPr>
            <w:rFonts w:ascii="Arial" w:hAnsi="Arial"/>
            <w:sz w:val="18"/>
            <w:szCs w:val="18"/>
            <w:rPrChange w:id="6828" w:author="Nelly Wagner" w:date="2017-01-22T13:16:00Z">
              <w:rPr/>
            </w:rPrChange>
          </w:rPr>
          <w:t>. 2015;6(4):1–10.</w:t>
        </w:r>
      </w:ins>
    </w:p>
    <w:p w14:paraId="4CCE0A73" w14:textId="71018CC5" w:rsidR="00860F5E" w:rsidRPr="00434CF6" w:rsidRDefault="00860F5E">
      <w:pPr>
        <w:spacing w:line="360" w:lineRule="auto"/>
        <w:ind w:left="480" w:hanging="480"/>
        <w:jc w:val="both"/>
        <w:rPr>
          <w:ins w:id="6829" w:author="Nelly Wagner" w:date="2017-01-22T12:20:00Z"/>
          <w:rFonts w:ascii="Arial" w:hAnsi="Arial"/>
          <w:sz w:val="18"/>
          <w:szCs w:val="18"/>
          <w:rPrChange w:id="6830" w:author="Nelly Wagner" w:date="2017-01-22T13:16:00Z">
            <w:rPr>
              <w:ins w:id="6831" w:author="Nelly Wagner" w:date="2017-01-22T12:20:00Z"/>
            </w:rPr>
          </w:rPrChange>
        </w:rPr>
      </w:pPr>
      <w:ins w:id="6832" w:author="Nelly Wagner" w:date="2017-01-22T12:20:00Z">
        <w:r w:rsidRPr="00434CF6">
          <w:rPr>
            <w:rFonts w:ascii="Arial" w:hAnsi="Arial"/>
            <w:sz w:val="18"/>
            <w:szCs w:val="18"/>
            <w:rPrChange w:id="6833" w:author="Nelly Wagner" w:date="2017-01-22T13:16:00Z">
              <w:rPr/>
            </w:rPrChange>
          </w:rPr>
          <w:t xml:space="preserve">Wibberg D, Szczepanowski R, Eikmeyer F, Pühler A, Schlüter A. The IncF plasmid pRSB225 isolated from a municipal wastewater treatment plant’s on-site preflooder combining antibiotic resistance and putative virulence functions is highly related to virulence plasmids identified in pathogenic </w:t>
        </w:r>
        <w:r w:rsidRPr="00434CF6">
          <w:rPr>
            <w:rFonts w:ascii="Arial" w:hAnsi="Arial"/>
            <w:i/>
            <w:sz w:val="18"/>
            <w:szCs w:val="18"/>
            <w:rPrChange w:id="6834" w:author="Nelly Wagner" w:date="2017-01-22T13:16:00Z">
              <w:rPr/>
            </w:rPrChange>
          </w:rPr>
          <w:t xml:space="preserve">E. coli </w:t>
        </w:r>
        <w:r w:rsidRPr="00434CF6">
          <w:rPr>
            <w:rFonts w:ascii="Arial" w:hAnsi="Arial"/>
            <w:sz w:val="18"/>
            <w:szCs w:val="18"/>
            <w:rPrChange w:id="6835" w:author="Nelly Wagner" w:date="2017-01-22T13:16:00Z">
              <w:rPr/>
            </w:rPrChange>
          </w:rPr>
          <w:t xml:space="preserve">isolates. </w:t>
        </w:r>
        <w:r w:rsidRPr="00434CF6">
          <w:rPr>
            <w:rFonts w:ascii="Arial" w:hAnsi="Arial"/>
            <w:i/>
            <w:sz w:val="18"/>
            <w:szCs w:val="18"/>
            <w:rPrChange w:id="6836" w:author="Nelly Wagner" w:date="2017-01-22T13:16:00Z">
              <w:rPr/>
            </w:rPrChange>
          </w:rPr>
          <w:t>Plasmid</w:t>
        </w:r>
        <w:r w:rsidRPr="00434CF6">
          <w:rPr>
            <w:rFonts w:ascii="Arial" w:hAnsi="Arial"/>
            <w:sz w:val="18"/>
            <w:szCs w:val="18"/>
            <w:rPrChange w:id="6837" w:author="Nelly Wagner" w:date="2017-01-22T13:16:00Z">
              <w:rPr/>
            </w:rPrChange>
          </w:rPr>
          <w:t>. 2012 Dec 2;1–11.</w:t>
        </w:r>
      </w:ins>
    </w:p>
    <w:p w14:paraId="638254A8" w14:textId="36D8C501" w:rsidR="00860F5E" w:rsidRPr="00434CF6" w:rsidRDefault="00860F5E">
      <w:pPr>
        <w:spacing w:line="360" w:lineRule="auto"/>
        <w:ind w:left="480" w:hanging="480"/>
        <w:jc w:val="both"/>
        <w:rPr>
          <w:ins w:id="6838" w:author="Nelly Wagner" w:date="2017-01-22T12:21:00Z"/>
          <w:rFonts w:ascii="Arial" w:hAnsi="Arial"/>
          <w:sz w:val="18"/>
          <w:szCs w:val="18"/>
          <w:rPrChange w:id="6839" w:author="Nelly Wagner" w:date="2017-01-22T13:16:00Z">
            <w:rPr>
              <w:ins w:id="6840" w:author="Nelly Wagner" w:date="2017-01-22T12:21:00Z"/>
            </w:rPr>
          </w:rPrChange>
        </w:rPr>
      </w:pPr>
      <w:ins w:id="6841" w:author="Nelly Wagner" w:date="2017-01-22T12:20:00Z">
        <w:r w:rsidRPr="00434CF6">
          <w:rPr>
            <w:rFonts w:ascii="Arial" w:hAnsi="Arial"/>
            <w:sz w:val="18"/>
            <w:szCs w:val="18"/>
            <w:rPrChange w:id="6842" w:author="Nelly Wagner" w:date="2017-01-22T13:16:00Z">
              <w:rPr/>
            </w:rPrChange>
          </w:rPr>
          <w:t xml:space="preserve">Wright AJ, Higginbottom A, Philippe D, Upadhyay A, Bagby S, Read RC, et al. Characterisation of receptor binding by the chemotaxis inhibitory protein of </w:t>
        </w:r>
        <w:r w:rsidRPr="00434CF6">
          <w:rPr>
            <w:rFonts w:ascii="Arial" w:hAnsi="Arial"/>
            <w:i/>
            <w:sz w:val="18"/>
            <w:szCs w:val="18"/>
            <w:rPrChange w:id="6843" w:author="Nelly Wagner" w:date="2017-01-22T13:16:00Z">
              <w:rPr/>
            </w:rPrChange>
          </w:rPr>
          <w:t>Staphylococcus aureus</w:t>
        </w:r>
        <w:r w:rsidRPr="00434CF6">
          <w:rPr>
            <w:rFonts w:ascii="Arial" w:hAnsi="Arial"/>
            <w:sz w:val="18"/>
            <w:szCs w:val="18"/>
            <w:rPrChange w:id="6844" w:author="Nelly Wagner" w:date="2017-01-22T13:16:00Z">
              <w:rPr/>
            </w:rPrChange>
          </w:rPr>
          <w:t xml:space="preserve"> and the effects of the host immune response. </w:t>
        </w:r>
        <w:r w:rsidRPr="00434CF6">
          <w:rPr>
            <w:rFonts w:ascii="Arial" w:hAnsi="Arial"/>
            <w:i/>
            <w:sz w:val="18"/>
            <w:szCs w:val="18"/>
            <w:rPrChange w:id="6845" w:author="Nelly Wagner" w:date="2017-01-22T13:16:00Z">
              <w:rPr/>
            </w:rPrChange>
          </w:rPr>
          <w:t>Molecular Immunology</w:t>
        </w:r>
        <w:r w:rsidRPr="00434CF6">
          <w:rPr>
            <w:rFonts w:ascii="Arial" w:hAnsi="Arial"/>
            <w:sz w:val="18"/>
            <w:szCs w:val="18"/>
            <w:rPrChange w:id="6846" w:author="Nelly Wagner" w:date="2017-01-22T13:16:00Z">
              <w:rPr/>
            </w:rPrChange>
          </w:rPr>
          <w:t>. 2007;44(10):2507–17.</w:t>
        </w:r>
      </w:ins>
    </w:p>
    <w:p w14:paraId="350A9433" w14:textId="136511B4" w:rsidR="00860F5E" w:rsidRPr="00BA0DDA" w:rsidDel="00860F5E" w:rsidRDefault="00BD716A">
      <w:pPr>
        <w:spacing w:line="360" w:lineRule="auto"/>
        <w:ind w:left="480" w:hanging="480"/>
        <w:jc w:val="both"/>
        <w:rPr>
          <w:del w:id="6847" w:author="Nelly Wagner" w:date="2017-01-22T12:22:00Z"/>
          <w:rFonts w:ascii="Arial" w:hAnsi="Arial"/>
          <w:color w:val="000000"/>
          <w:sz w:val="18"/>
          <w:szCs w:val="18"/>
        </w:rPr>
      </w:pPr>
      <w:ins w:id="6848" w:author="Nelly Wagner" w:date="2017-01-22T12:21:00Z">
        <w:r w:rsidRPr="00434CF6">
          <w:rPr>
            <w:rFonts w:ascii="Arial" w:hAnsi="Arial"/>
            <w:sz w:val="18"/>
            <w:szCs w:val="18"/>
            <w:rPrChange w:id="6849" w:author="Nelly Wagner" w:date="2017-01-22T13:16:00Z">
              <w:rPr/>
            </w:rPrChange>
          </w:rPr>
          <w:t>Xu SX, Gilmore KJ, Szabo PA</w:t>
        </w:r>
        <w:r w:rsidR="00860F5E" w:rsidRPr="00434CF6">
          <w:rPr>
            <w:rFonts w:ascii="Arial" w:hAnsi="Arial"/>
            <w:sz w:val="18"/>
            <w:szCs w:val="18"/>
            <w:rPrChange w:id="6850" w:author="Nelly Wagner" w:date="2017-01-22T13:16:00Z">
              <w:rPr/>
            </w:rPrChange>
          </w:rPr>
          <w:t xml:space="preserve">, Zeppa JJ, Baroja ML, Haeryfar SMM, et al. Superantigens subvert the neutrophil response to promote abscess formation and enhance </w:t>
        </w:r>
        <w:r w:rsidR="00860F5E" w:rsidRPr="00434CF6">
          <w:rPr>
            <w:rFonts w:ascii="Arial" w:hAnsi="Arial"/>
            <w:i/>
            <w:sz w:val="18"/>
            <w:szCs w:val="18"/>
            <w:rPrChange w:id="6851" w:author="Nelly Wagner" w:date="2017-01-22T13:16:00Z">
              <w:rPr/>
            </w:rPrChange>
          </w:rPr>
          <w:t>Staphylococcus aureus</w:t>
        </w:r>
        <w:r w:rsidR="00860F5E" w:rsidRPr="00434CF6">
          <w:rPr>
            <w:rFonts w:ascii="Arial" w:hAnsi="Arial"/>
            <w:sz w:val="18"/>
            <w:szCs w:val="18"/>
            <w:rPrChange w:id="6852" w:author="Nelly Wagner" w:date="2017-01-22T13:16:00Z">
              <w:rPr/>
            </w:rPrChange>
          </w:rPr>
          <w:t xml:space="preserve"> survival </w:t>
        </w:r>
        <w:r w:rsidR="00860F5E" w:rsidRPr="00C634D0">
          <w:rPr>
            <w:rFonts w:ascii="Arial" w:hAnsi="Arial"/>
            <w:i/>
            <w:sz w:val="18"/>
            <w:szCs w:val="18"/>
            <w:rPrChange w:id="6853" w:author="Nelly Wagner" w:date="2017-01-22T13:55:00Z">
              <w:rPr/>
            </w:rPrChange>
          </w:rPr>
          <w:t>in vivo</w:t>
        </w:r>
        <w:r w:rsidR="00860F5E" w:rsidRPr="00434CF6">
          <w:rPr>
            <w:rFonts w:ascii="Arial" w:hAnsi="Arial"/>
            <w:sz w:val="18"/>
            <w:szCs w:val="18"/>
            <w:rPrChange w:id="6854" w:author="Nelly Wagner" w:date="2017-01-22T13:16:00Z">
              <w:rPr/>
            </w:rPrChange>
          </w:rPr>
          <w:t xml:space="preserve">. </w:t>
        </w:r>
      </w:ins>
      <w:ins w:id="6855" w:author="Nelly Wagner" w:date="2017-01-22T12:22:00Z">
        <w:r w:rsidR="00860F5E" w:rsidRPr="008E76CC">
          <w:rPr>
            <w:rFonts w:ascii="Arial" w:hAnsi="Arial"/>
            <w:i/>
            <w:color w:val="000000"/>
            <w:sz w:val="18"/>
            <w:szCs w:val="18"/>
          </w:rPr>
          <w:t>Infection and Immunity</w:t>
        </w:r>
      </w:ins>
      <w:ins w:id="6856" w:author="Nelly Wagner" w:date="2017-01-22T12:21:00Z">
        <w:r w:rsidR="00860F5E" w:rsidRPr="00434CF6">
          <w:rPr>
            <w:rFonts w:ascii="Arial" w:hAnsi="Arial"/>
            <w:sz w:val="18"/>
            <w:szCs w:val="18"/>
            <w:rPrChange w:id="6857" w:author="Nelly Wagner" w:date="2017-01-22T13:16:00Z">
              <w:rPr/>
            </w:rPrChange>
          </w:rPr>
          <w:t>. 2014;</w:t>
        </w:r>
      </w:ins>
      <w:ins w:id="6858" w:author="Nelly Wagner" w:date="2017-01-22T12:22:00Z">
        <w:r w:rsidR="00860F5E" w:rsidRPr="00434CF6">
          <w:rPr>
            <w:rFonts w:ascii="Arial" w:hAnsi="Arial"/>
            <w:sz w:val="18"/>
            <w:szCs w:val="18"/>
            <w:rPrChange w:id="6859" w:author="Nelly Wagner" w:date="2017-01-22T13:16:00Z">
              <w:rPr/>
            </w:rPrChange>
          </w:rPr>
          <w:t>82(</w:t>
        </w:r>
      </w:ins>
      <w:ins w:id="6860" w:author="Nelly Wagner" w:date="2017-01-22T12:21:00Z">
        <w:r w:rsidR="00860F5E" w:rsidRPr="00434CF6">
          <w:rPr>
            <w:rFonts w:ascii="Arial" w:hAnsi="Arial"/>
            <w:sz w:val="18"/>
            <w:szCs w:val="18"/>
            <w:rPrChange w:id="6861" w:author="Nelly Wagner" w:date="2017-01-22T13:16:00Z">
              <w:rPr/>
            </w:rPrChange>
          </w:rPr>
          <w:t>9</w:t>
        </w:r>
      </w:ins>
      <w:ins w:id="6862" w:author="Nelly Wagner" w:date="2017-01-22T12:22:00Z">
        <w:r w:rsidR="00860F5E" w:rsidRPr="00434CF6">
          <w:rPr>
            <w:rFonts w:ascii="Arial" w:hAnsi="Arial"/>
            <w:sz w:val="18"/>
            <w:szCs w:val="18"/>
            <w:rPrChange w:id="6863" w:author="Nelly Wagner" w:date="2017-01-22T13:16:00Z">
              <w:rPr/>
            </w:rPrChange>
          </w:rPr>
          <w:t>)</w:t>
        </w:r>
      </w:ins>
      <w:ins w:id="6864" w:author="Nelly Wagner" w:date="2017-01-22T12:21:00Z">
        <w:r w:rsidR="00860F5E" w:rsidRPr="00434CF6">
          <w:rPr>
            <w:rFonts w:ascii="Arial" w:hAnsi="Arial"/>
            <w:sz w:val="18"/>
            <w:szCs w:val="18"/>
            <w:rPrChange w:id="6865" w:author="Nelly Wagner" w:date="2017-01-22T13:16:00Z">
              <w:rPr/>
            </w:rPrChange>
          </w:rPr>
          <w:t>;</w:t>
        </w:r>
      </w:ins>
      <w:ins w:id="6866" w:author="Nelly Wagner" w:date="2017-01-22T12:22:00Z">
        <w:r w:rsidR="00860F5E" w:rsidRPr="008E76CC">
          <w:rPr>
            <w:rFonts w:ascii="Arial" w:hAnsi="Arial"/>
            <w:color w:val="000000"/>
            <w:sz w:val="18"/>
            <w:szCs w:val="18"/>
          </w:rPr>
          <w:t xml:space="preserve"> 3588–3598.</w:t>
        </w:r>
      </w:ins>
    </w:p>
    <w:p w14:paraId="641CA503" w14:textId="77777777" w:rsidR="00860F5E" w:rsidRPr="005955B6" w:rsidRDefault="00860F5E">
      <w:pPr>
        <w:spacing w:line="360" w:lineRule="auto"/>
        <w:ind w:left="480" w:hanging="480"/>
        <w:jc w:val="both"/>
        <w:rPr>
          <w:ins w:id="6867" w:author="Nelly Wagner" w:date="2017-01-22T12:22:00Z"/>
          <w:rFonts w:ascii="Arial" w:hAnsi="Arial"/>
          <w:color w:val="000000"/>
          <w:sz w:val="18"/>
          <w:szCs w:val="18"/>
        </w:rPr>
      </w:pPr>
    </w:p>
    <w:p w14:paraId="1507FE2E" w14:textId="0516A65D" w:rsidR="00860F5E" w:rsidRPr="00434CF6" w:rsidRDefault="00860F5E">
      <w:pPr>
        <w:spacing w:line="360" w:lineRule="auto"/>
        <w:ind w:left="480" w:hanging="480"/>
        <w:jc w:val="both"/>
        <w:rPr>
          <w:ins w:id="6868" w:author="Nelly Wagner" w:date="2017-01-22T12:23:00Z"/>
          <w:rFonts w:ascii="Arial" w:hAnsi="Arial"/>
          <w:sz w:val="18"/>
          <w:szCs w:val="18"/>
          <w:rPrChange w:id="6869" w:author="Nelly Wagner" w:date="2017-01-22T13:16:00Z">
            <w:rPr>
              <w:ins w:id="6870" w:author="Nelly Wagner" w:date="2017-01-22T12:23:00Z"/>
            </w:rPr>
          </w:rPrChange>
        </w:rPr>
      </w:pPr>
      <w:ins w:id="6871" w:author="Nelly Wagner" w:date="2017-01-22T12:23:00Z">
        <w:r w:rsidRPr="00434CF6">
          <w:rPr>
            <w:rFonts w:ascii="Arial" w:hAnsi="Arial"/>
            <w:sz w:val="18"/>
            <w:szCs w:val="18"/>
            <w:rPrChange w:id="6872" w:author="Nelly Wagner" w:date="2017-01-22T13:16:00Z">
              <w:rPr/>
            </w:rPrChange>
          </w:rPr>
          <w:t xml:space="preserve">Yamauchi S, Ito H, Miyajima A. IκBη, a nuclear IκB protein, positively regulates the NF-κB-mediated expression of proinflammatory cytokines. </w:t>
        </w:r>
        <w:r w:rsidR="00CB4B1E" w:rsidRPr="008E76CC">
          <w:rPr>
            <w:rFonts w:ascii="Arial" w:hAnsi="Arial"/>
            <w:i/>
            <w:color w:val="000000"/>
            <w:sz w:val="18"/>
            <w:szCs w:val="18"/>
          </w:rPr>
          <w:t>Proceedings of the National Academy of Science</w:t>
        </w:r>
        <w:r w:rsidR="00CB4B1E" w:rsidRPr="00BA0DDA">
          <w:rPr>
            <w:rFonts w:ascii="Arial" w:hAnsi="Arial"/>
            <w:i/>
            <w:color w:val="000000"/>
            <w:sz w:val="18"/>
            <w:szCs w:val="18"/>
          </w:rPr>
          <w:t>s of the United Sta</w:t>
        </w:r>
        <w:r w:rsidR="00CB4B1E" w:rsidRPr="005955B6">
          <w:rPr>
            <w:rFonts w:ascii="Arial" w:hAnsi="Arial"/>
            <w:i/>
            <w:color w:val="000000"/>
            <w:sz w:val="18"/>
            <w:szCs w:val="18"/>
          </w:rPr>
          <w:t>tes of America</w:t>
        </w:r>
        <w:r w:rsidRPr="00434CF6">
          <w:rPr>
            <w:rFonts w:ascii="Arial" w:hAnsi="Arial"/>
            <w:sz w:val="18"/>
            <w:szCs w:val="18"/>
            <w:rPrChange w:id="6873" w:author="Nelly Wagner" w:date="2017-01-22T13:16:00Z">
              <w:rPr/>
            </w:rPrChange>
          </w:rPr>
          <w:t>. 2010;107(26):11924–9.</w:t>
        </w:r>
      </w:ins>
    </w:p>
    <w:p w14:paraId="50F8E280" w14:textId="158BA706" w:rsidR="00CB4B1E" w:rsidRPr="00434CF6" w:rsidRDefault="00CB4B1E">
      <w:pPr>
        <w:spacing w:line="360" w:lineRule="auto"/>
        <w:ind w:left="480" w:hanging="480"/>
        <w:jc w:val="both"/>
        <w:rPr>
          <w:ins w:id="6874" w:author="Nelly Wagner" w:date="2017-01-22T12:24:00Z"/>
          <w:rFonts w:ascii="Arial" w:hAnsi="Arial"/>
          <w:sz w:val="18"/>
          <w:szCs w:val="18"/>
          <w:rPrChange w:id="6875" w:author="Nelly Wagner" w:date="2017-01-22T13:16:00Z">
            <w:rPr>
              <w:ins w:id="6876" w:author="Nelly Wagner" w:date="2017-01-22T12:24:00Z"/>
            </w:rPr>
          </w:rPrChange>
        </w:rPr>
      </w:pPr>
      <w:ins w:id="6877" w:author="Nelly Wagner" w:date="2017-01-22T12:23:00Z">
        <w:r w:rsidRPr="00434CF6">
          <w:rPr>
            <w:rFonts w:ascii="Arial" w:hAnsi="Arial"/>
            <w:sz w:val="18"/>
            <w:szCs w:val="18"/>
            <w:rPrChange w:id="6878" w:author="Nelly Wagner" w:date="2017-01-22T13:16:00Z">
              <w:rPr/>
            </w:rPrChange>
          </w:rPr>
          <w:lastRenderedPageBreak/>
          <w:t xml:space="preserve">Yang C-T, Cambier CJ, Davis JM, Hall CJ, Crosier PS, Ramakrishnan L. Neutrophils Exert Protection in the Early Tuberculous Granuloma by Oxidative Killing of Mycobacteria Phagocytosed from Infected Macrophages. </w:t>
        </w:r>
        <w:r w:rsidRPr="00434CF6">
          <w:rPr>
            <w:rFonts w:ascii="Arial" w:hAnsi="Arial"/>
            <w:i/>
            <w:sz w:val="18"/>
            <w:szCs w:val="18"/>
            <w:rPrChange w:id="6879" w:author="Nelly Wagner" w:date="2017-01-22T13:16:00Z">
              <w:rPr/>
            </w:rPrChange>
          </w:rPr>
          <w:t>Cell Host &amp; Microbe</w:t>
        </w:r>
        <w:r w:rsidRPr="00434CF6">
          <w:rPr>
            <w:rFonts w:ascii="Arial" w:hAnsi="Arial"/>
            <w:sz w:val="18"/>
            <w:szCs w:val="18"/>
            <w:rPrChange w:id="6880" w:author="Nelly Wagner" w:date="2017-01-22T13:16:00Z">
              <w:rPr/>
            </w:rPrChange>
          </w:rPr>
          <w:t>. 2012;12(3):301–12.</w:t>
        </w:r>
      </w:ins>
    </w:p>
    <w:p w14:paraId="299340E9" w14:textId="2F1788DA" w:rsidR="00CB4B1E" w:rsidRPr="00434CF6" w:rsidRDefault="00CB4B1E">
      <w:pPr>
        <w:spacing w:line="360" w:lineRule="auto"/>
        <w:ind w:left="480" w:hanging="480"/>
        <w:jc w:val="both"/>
        <w:rPr>
          <w:ins w:id="6881" w:author="Nelly Wagner" w:date="2017-01-22T12:24:00Z"/>
          <w:rFonts w:ascii="Arial" w:hAnsi="Arial"/>
          <w:sz w:val="18"/>
          <w:szCs w:val="18"/>
          <w:rPrChange w:id="6882" w:author="Nelly Wagner" w:date="2017-01-22T13:16:00Z">
            <w:rPr>
              <w:ins w:id="6883" w:author="Nelly Wagner" w:date="2017-01-22T12:24:00Z"/>
            </w:rPr>
          </w:rPrChange>
        </w:rPr>
      </w:pPr>
      <w:ins w:id="6884" w:author="Nelly Wagner" w:date="2017-01-22T12:24:00Z">
        <w:r w:rsidRPr="00434CF6">
          <w:rPr>
            <w:rFonts w:ascii="Arial" w:hAnsi="Arial"/>
            <w:sz w:val="18"/>
            <w:szCs w:val="18"/>
            <w:rPrChange w:id="6885" w:author="Nelly Wagner" w:date="2017-01-22T13:16:00Z">
              <w:rPr/>
            </w:rPrChange>
          </w:rPr>
          <w:t xml:space="preserve">Yang ES, Tan J, Eells S, Rieg G, Tagudar G, Miller LG. Body site colonization in patients with community-associated methicillin-resistant </w:t>
        </w:r>
        <w:r w:rsidRPr="00434CF6">
          <w:rPr>
            <w:rFonts w:ascii="Arial" w:hAnsi="Arial"/>
            <w:i/>
            <w:sz w:val="18"/>
            <w:szCs w:val="18"/>
            <w:rPrChange w:id="6886" w:author="Nelly Wagner" w:date="2017-01-22T13:16:00Z">
              <w:rPr/>
            </w:rPrChange>
          </w:rPr>
          <w:t>Staphylococcus aureus</w:t>
        </w:r>
        <w:r w:rsidRPr="00434CF6">
          <w:rPr>
            <w:rFonts w:ascii="Arial" w:hAnsi="Arial"/>
            <w:sz w:val="18"/>
            <w:szCs w:val="18"/>
            <w:rPrChange w:id="6887" w:author="Nelly Wagner" w:date="2017-01-22T13:16:00Z">
              <w:rPr/>
            </w:rPrChange>
          </w:rPr>
          <w:t xml:space="preserve"> and other types of </w:t>
        </w:r>
        <w:r w:rsidRPr="00434CF6">
          <w:rPr>
            <w:rFonts w:ascii="Arial" w:hAnsi="Arial"/>
            <w:i/>
            <w:sz w:val="18"/>
            <w:szCs w:val="18"/>
            <w:rPrChange w:id="6888" w:author="Nelly Wagner" w:date="2017-01-22T13:16:00Z">
              <w:rPr/>
            </w:rPrChange>
          </w:rPr>
          <w:t xml:space="preserve">S. aureus </w:t>
        </w:r>
        <w:r w:rsidRPr="00434CF6">
          <w:rPr>
            <w:rFonts w:ascii="Arial" w:hAnsi="Arial"/>
            <w:sz w:val="18"/>
            <w:szCs w:val="18"/>
            <w:rPrChange w:id="6889" w:author="Nelly Wagner" w:date="2017-01-22T13:16:00Z">
              <w:rPr/>
            </w:rPrChange>
          </w:rPr>
          <w:t xml:space="preserve">skin infections. </w:t>
        </w:r>
        <w:r w:rsidRPr="008E76CC">
          <w:rPr>
            <w:rFonts w:ascii="Arial" w:hAnsi="Arial"/>
            <w:i/>
            <w:color w:val="000000"/>
            <w:sz w:val="18"/>
            <w:szCs w:val="18"/>
          </w:rPr>
          <w:t>Clinical Microbiology and Infection</w:t>
        </w:r>
        <w:r w:rsidRPr="00BA0DDA">
          <w:rPr>
            <w:rFonts w:ascii="Arial" w:hAnsi="Arial"/>
            <w:color w:val="000000"/>
            <w:sz w:val="18"/>
            <w:szCs w:val="18"/>
          </w:rPr>
          <w:t>.</w:t>
        </w:r>
        <w:r w:rsidRPr="00434CF6">
          <w:rPr>
            <w:rFonts w:ascii="Arial" w:hAnsi="Arial"/>
            <w:sz w:val="18"/>
            <w:szCs w:val="18"/>
            <w:rPrChange w:id="6890" w:author="Nelly Wagner" w:date="2017-01-22T13:16:00Z">
              <w:rPr/>
            </w:rPrChange>
          </w:rPr>
          <w:t xml:space="preserve"> 2010;16(5):425–31.</w:t>
        </w:r>
      </w:ins>
    </w:p>
    <w:p w14:paraId="34E9E910" w14:textId="3574024A" w:rsidR="00CB4B1E" w:rsidRPr="00434CF6" w:rsidRDefault="00CB4B1E">
      <w:pPr>
        <w:spacing w:line="360" w:lineRule="auto"/>
        <w:ind w:left="480" w:hanging="480"/>
        <w:jc w:val="both"/>
        <w:rPr>
          <w:ins w:id="6891" w:author="Nelly Wagner" w:date="2017-01-22T12:25:00Z"/>
          <w:rFonts w:ascii="Arial" w:hAnsi="Arial"/>
          <w:sz w:val="18"/>
          <w:szCs w:val="18"/>
          <w:rPrChange w:id="6892" w:author="Nelly Wagner" w:date="2017-01-22T13:16:00Z">
            <w:rPr>
              <w:ins w:id="6893" w:author="Nelly Wagner" w:date="2017-01-22T12:25:00Z"/>
            </w:rPr>
          </w:rPrChange>
        </w:rPr>
      </w:pPr>
      <w:ins w:id="6894" w:author="Nelly Wagner" w:date="2017-01-22T12:24:00Z">
        <w:r w:rsidRPr="00434CF6">
          <w:rPr>
            <w:rFonts w:ascii="Arial" w:hAnsi="Arial"/>
            <w:sz w:val="18"/>
            <w:szCs w:val="18"/>
            <w:rPrChange w:id="6895" w:author="Nelly Wagner" w:date="2017-01-22T13:16:00Z">
              <w:rPr/>
            </w:rPrChange>
          </w:rPr>
          <w:t xml:space="preserve">Yang L, Bu L, Sun W, Hu L, Zhang S. Functional characterization of mannose-binding lectin in zebrafish: Implication for a lectin-dependent complement system in early embryos. </w:t>
        </w:r>
      </w:ins>
      <w:ins w:id="6896" w:author="Nelly Wagner" w:date="2017-01-22T12:25:00Z">
        <w:r w:rsidRPr="008E76CC">
          <w:rPr>
            <w:rFonts w:ascii="Arial" w:hAnsi="Arial"/>
            <w:i/>
            <w:color w:val="000000"/>
            <w:sz w:val="18"/>
            <w:szCs w:val="18"/>
          </w:rPr>
          <w:t>Developmental &amp; Comparat</w:t>
        </w:r>
        <w:r w:rsidRPr="00BA0DDA">
          <w:rPr>
            <w:rFonts w:ascii="Arial" w:hAnsi="Arial"/>
            <w:i/>
            <w:color w:val="000000"/>
            <w:sz w:val="18"/>
            <w:szCs w:val="18"/>
          </w:rPr>
          <w:t>ive Immunology</w:t>
        </w:r>
      </w:ins>
      <w:ins w:id="6897" w:author="Nelly Wagner" w:date="2017-01-22T12:24:00Z">
        <w:r w:rsidRPr="00434CF6">
          <w:rPr>
            <w:rFonts w:ascii="Arial" w:hAnsi="Arial"/>
            <w:sz w:val="18"/>
            <w:szCs w:val="18"/>
            <w:rPrChange w:id="6898" w:author="Nelly Wagner" w:date="2017-01-22T13:16:00Z">
              <w:rPr/>
            </w:rPrChange>
          </w:rPr>
          <w:t>. 2014;46(2):314–22.</w:t>
        </w:r>
      </w:ins>
    </w:p>
    <w:p w14:paraId="3E888F39" w14:textId="5EDE6E94" w:rsidR="00CB4B1E" w:rsidRDefault="00CB4B1E">
      <w:pPr>
        <w:spacing w:line="360" w:lineRule="auto"/>
        <w:ind w:left="480" w:hanging="480"/>
        <w:jc w:val="both"/>
        <w:rPr>
          <w:ins w:id="6899" w:author="Nelly Wagner" w:date="2017-01-22T15:14:00Z"/>
          <w:rFonts w:ascii="Arial" w:hAnsi="Arial"/>
          <w:sz w:val="18"/>
          <w:szCs w:val="18"/>
        </w:rPr>
      </w:pPr>
      <w:ins w:id="6900" w:author="Nelly Wagner" w:date="2017-01-22T12:25:00Z">
        <w:r w:rsidRPr="00434CF6">
          <w:rPr>
            <w:rFonts w:ascii="Arial" w:hAnsi="Arial"/>
            <w:sz w:val="18"/>
            <w:szCs w:val="18"/>
            <w:rPrChange w:id="6901" w:author="Nelly Wagner" w:date="2017-01-22T13:16:00Z">
              <w:rPr/>
            </w:rPrChange>
          </w:rPr>
          <w:t xml:space="preserve">Yimin, Kohanawa M, Zhao S, Ozaki M, Haga S, Nan G, et al. Contribution of toll-like receptor 2 to the innate response against </w:t>
        </w:r>
        <w:r w:rsidRPr="00434CF6">
          <w:rPr>
            <w:rFonts w:ascii="Arial" w:hAnsi="Arial"/>
            <w:i/>
            <w:sz w:val="18"/>
            <w:szCs w:val="18"/>
            <w:rPrChange w:id="6902" w:author="Nelly Wagner" w:date="2017-01-22T13:16:00Z">
              <w:rPr/>
            </w:rPrChange>
          </w:rPr>
          <w:t>Staphylococcus aureus</w:t>
        </w:r>
        <w:r w:rsidRPr="00434CF6">
          <w:rPr>
            <w:rFonts w:ascii="Arial" w:hAnsi="Arial"/>
            <w:sz w:val="18"/>
            <w:szCs w:val="18"/>
            <w:rPrChange w:id="6903" w:author="Nelly Wagner" w:date="2017-01-22T13:16:00Z">
              <w:rPr/>
            </w:rPrChange>
          </w:rPr>
          <w:t xml:space="preserve"> infection in mice. </w:t>
        </w:r>
        <w:r w:rsidRPr="00434CF6">
          <w:rPr>
            <w:rFonts w:ascii="Arial" w:hAnsi="Arial"/>
            <w:i/>
            <w:sz w:val="18"/>
            <w:szCs w:val="18"/>
            <w:rPrChange w:id="6904" w:author="Nelly Wagner" w:date="2017-01-22T13:16:00Z">
              <w:rPr/>
            </w:rPrChange>
          </w:rPr>
          <w:t>PLoS One</w:t>
        </w:r>
        <w:r w:rsidRPr="00434CF6">
          <w:rPr>
            <w:rFonts w:ascii="Arial" w:hAnsi="Arial"/>
            <w:sz w:val="18"/>
            <w:szCs w:val="18"/>
            <w:rPrChange w:id="6905" w:author="Nelly Wagner" w:date="2017-01-22T13:16:00Z">
              <w:rPr/>
            </w:rPrChange>
          </w:rPr>
          <w:t>. 2013;8(9):e74287.</w:t>
        </w:r>
      </w:ins>
    </w:p>
    <w:p w14:paraId="1645088C" w14:textId="645CABD2" w:rsidR="009C0A9F" w:rsidRPr="009C0A9F" w:rsidRDefault="009C0A9F">
      <w:pPr>
        <w:spacing w:line="360" w:lineRule="auto"/>
        <w:ind w:left="480" w:hanging="480"/>
        <w:jc w:val="both"/>
        <w:rPr>
          <w:ins w:id="6906" w:author="Nelly Wagner" w:date="2017-01-22T12:25:00Z"/>
          <w:rFonts w:ascii="Arial" w:hAnsi="Arial"/>
          <w:sz w:val="14"/>
          <w:szCs w:val="18"/>
          <w:rPrChange w:id="6907" w:author="Nelly Wagner" w:date="2017-01-22T15:14:00Z">
            <w:rPr>
              <w:ins w:id="6908" w:author="Nelly Wagner" w:date="2017-01-22T12:25:00Z"/>
            </w:rPr>
          </w:rPrChange>
        </w:rPr>
      </w:pPr>
      <w:ins w:id="6909" w:author="Nelly Wagner" w:date="2017-01-22T15:14:00Z">
        <w:r w:rsidRPr="009C0A9F">
          <w:rPr>
            <w:rFonts w:ascii="Arial" w:hAnsi="Arial"/>
            <w:sz w:val="18"/>
            <w:rPrChange w:id="6910" w:author="Nelly Wagner" w:date="2017-01-22T15:14:00Z">
              <w:rPr/>
            </w:rPrChange>
          </w:rPr>
          <w:t xml:space="preserve">Yu P, Xiao L, Lin L, Tang L, Chen C, Wang F, et al. STAT3-mediated TLR2/4 pathway up-regulation in an IFN-gamma-induced </w:t>
        </w:r>
        <w:r w:rsidRPr="009C0A9F">
          <w:rPr>
            <w:rFonts w:ascii="Arial" w:hAnsi="Arial"/>
            <w:i/>
            <w:sz w:val="18"/>
            <w:rPrChange w:id="6911" w:author="Nelly Wagner" w:date="2017-01-22T15:14:00Z">
              <w:rPr/>
            </w:rPrChange>
          </w:rPr>
          <w:t>Chlamydia trachomatis</w:t>
        </w:r>
        <w:r w:rsidRPr="009C0A9F">
          <w:rPr>
            <w:rFonts w:ascii="Arial" w:hAnsi="Arial"/>
            <w:sz w:val="18"/>
            <w:rPrChange w:id="6912" w:author="Nelly Wagner" w:date="2017-01-22T15:14:00Z">
              <w:rPr/>
            </w:rPrChange>
          </w:rPr>
          <w:t xml:space="preserve"> persistent infection model. Pathogens and Disease. 2016;88(August):1–12.</w:t>
        </w:r>
      </w:ins>
    </w:p>
    <w:p w14:paraId="258C8CE6" w14:textId="38B5750E" w:rsidR="00CB4B1E" w:rsidRPr="00434CF6" w:rsidRDefault="00CB4B1E">
      <w:pPr>
        <w:spacing w:line="360" w:lineRule="auto"/>
        <w:ind w:left="480" w:hanging="480"/>
        <w:jc w:val="both"/>
        <w:rPr>
          <w:ins w:id="6913" w:author="Nelly Wagner" w:date="2017-01-22T12:26:00Z"/>
          <w:rFonts w:ascii="Arial" w:hAnsi="Arial"/>
          <w:sz w:val="18"/>
          <w:szCs w:val="18"/>
          <w:rPrChange w:id="6914" w:author="Nelly Wagner" w:date="2017-01-22T13:16:00Z">
            <w:rPr>
              <w:ins w:id="6915" w:author="Nelly Wagner" w:date="2017-01-22T12:26:00Z"/>
            </w:rPr>
          </w:rPrChange>
        </w:rPr>
      </w:pPr>
      <w:ins w:id="6916" w:author="Nelly Wagner" w:date="2017-01-22T12:26:00Z">
        <w:r w:rsidRPr="00434CF6">
          <w:rPr>
            <w:rFonts w:ascii="Arial" w:hAnsi="Arial"/>
            <w:sz w:val="18"/>
            <w:szCs w:val="18"/>
            <w:rPrChange w:id="6917" w:author="Nelly Wagner" w:date="2017-01-22T13:16:00Z">
              <w:rPr/>
            </w:rPrChange>
          </w:rPr>
          <w:t xml:space="preserve">Zhu W, Murray PR, Huskins WC, Jernigan JA, McDonald LC, Clark NC, et al. Dissemination of an </w:t>
        </w:r>
        <w:r w:rsidRPr="00434CF6">
          <w:rPr>
            <w:rFonts w:ascii="Arial" w:hAnsi="Arial"/>
            <w:i/>
            <w:sz w:val="18"/>
            <w:szCs w:val="18"/>
            <w:rPrChange w:id="6918" w:author="Nelly Wagner" w:date="2017-01-22T13:16:00Z">
              <w:rPr/>
            </w:rPrChange>
          </w:rPr>
          <w:t>Enterococcus</w:t>
        </w:r>
        <w:r w:rsidRPr="00434CF6">
          <w:rPr>
            <w:rFonts w:ascii="Arial" w:hAnsi="Arial"/>
            <w:sz w:val="18"/>
            <w:szCs w:val="18"/>
            <w:rPrChange w:id="6919" w:author="Nelly Wagner" w:date="2017-01-22T13:16:00Z">
              <w:rPr/>
            </w:rPrChange>
          </w:rPr>
          <w:t xml:space="preserve"> Inc18-like </w:t>
        </w:r>
        <w:r w:rsidRPr="00434CF6">
          <w:rPr>
            <w:rFonts w:ascii="Arial" w:hAnsi="Arial"/>
            <w:i/>
            <w:sz w:val="18"/>
            <w:szCs w:val="18"/>
            <w:rPrChange w:id="6920" w:author="Nelly Wagner" w:date="2017-01-22T13:17:00Z">
              <w:rPr/>
            </w:rPrChange>
          </w:rPr>
          <w:t>vanA</w:t>
        </w:r>
        <w:r w:rsidRPr="00434CF6">
          <w:rPr>
            <w:rFonts w:ascii="Arial" w:hAnsi="Arial"/>
            <w:sz w:val="18"/>
            <w:szCs w:val="18"/>
            <w:rPrChange w:id="6921" w:author="Nelly Wagner" w:date="2017-01-22T13:16:00Z">
              <w:rPr/>
            </w:rPrChange>
          </w:rPr>
          <w:t xml:space="preserve"> plasmid associated with vancomycin-resistant </w:t>
        </w:r>
        <w:r w:rsidRPr="00434CF6">
          <w:rPr>
            <w:rFonts w:ascii="Arial" w:hAnsi="Arial"/>
            <w:i/>
            <w:sz w:val="18"/>
            <w:szCs w:val="18"/>
            <w:rPrChange w:id="6922" w:author="Nelly Wagner" w:date="2017-01-22T13:16:00Z">
              <w:rPr/>
            </w:rPrChange>
          </w:rPr>
          <w:t>Staphylococcus aureus</w:t>
        </w:r>
        <w:r w:rsidRPr="00434CF6">
          <w:rPr>
            <w:rFonts w:ascii="Arial" w:hAnsi="Arial"/>
            <w:sz w:val="18"/>
            <w:szCs w:val="18"/>
            <w:rPrChange w:id="6923" w:author="Nelly Wagner" w:date="2017-01-22T13:16:00Z">
              <w:rPr/>
            </w:rPrChange>
          </w:rPr>
          <w:t xml:space="preserve">. </w:t>
        </w:r>
        <w:r w:rsidRPr="00434CF6">
          <w:rPr>
            <w:rFonts w:ascii="Arial" w:hAnsi="Arial"/>
            <w:i/>
            <w:sz w:val="18"/>
            <w:szCs w:val="18"/>
            <w:rPrChange w:id="6924" w:author="Nelly Wagner" w:date="2017-01-22T13:16:00Z">
              <w:rPr/>
            </w:rPrChange>
          </w:rPr>
          <w:t>Antimicrobial Agents and Chemotherapy</w:t>
        </w:r>
        <w:r w:rsidRPr="00434CF6">
          <w:rPr>
            <w:rFonts w:ascii="Arial" w:hAnsi="Arial"/>
            <w:sz w:val="18"/>
            <w:szCs w:val="18"/>
            <w:rPrChange w:id="6925" w:author="Nelly Wagner" w:date="2017-01-22T13:16:00Z">
              <w:rPr/>
            </w:rPrChange>
          </w:rPr>
          <w:t>. 2010;54(10):4314–20.</w:t>
        </w:r>
      </w:ins>
    </w:p>
    <w:p w14:paraId="24586551" w14:textId="3C4190EC" w:rsidR="00CB4B1E" w:rsidRDefault="00CB4B1E">
      <w:pPr>
        <w:spacing w:line="360" w:lineRule="auto"/>
        <w:ind w:left="480" w:hanging="480"/>
        <w:jc w:val="both"/>
        <w:rPr>
          <w:ins w:id="6926" w:author="Nelly Wagner" w:date="2017-01-22T15:05:00Z"/>
          <w:rFonts w:ascii="Arial" w:hAnsi="Arial"/>
          <w:sz w:val="18"/>
          <w:szCs w:val="18"/>
        </w:rPr>
      </w:pPr>
      <w:ins w:id="6927" w:author="Nelly Wagner" w:date="2017-01-22T12:26:00Z">
        <w:r w:rsidRPr="00434CF6">
          <w:rPr>
            <w:rFonts w:ascii="Arial" w:hAnsi="Arial"/>
            <w:sz w:val="18"/>
            <w:szCs w:val="18"/>
            <w:rPrChange w:id="6928" w:author="Nelly Wagner" w:date="2017-01-22T13:16:00Z">
              <w:rPr/>
            </w:rPrChange>
          </w:rPr>
          <w:t xml:space="preserve">Zielinska AK, Beenken KE, Mrak LN, Spencer HJ, Post GR, Skinner RA, et al. SarA-mediated repression of protease production plays a key role in the pathogenesis of </w:t>
        </w:r>
        <w:r w:rsidRPr="00434CF6">
          <w:rPr>
            <w:rFonts w:ascii="Arial" w:hAnsi="Arial"/>
            <w:i/>
            <w:sz w:val="18"/>
            <w:szCs w:val="18"/>
            <w:rPrChange w:id="6929" w:author="Nelly Wagner" w:date="2017-01-22T13:16:00Z">
              <w:rPr/>
            </w:rPrChange>
          </w:rPr>
          <w:t>Staphylococcus aureus</w:t>
        </w:r>
        <w:r w:rsidRPr="00434CF6">
          <w:rPr>
            <w:rFonts w:ascii="Arial" w:hAnsi="Arial"/>
            <w:sz w:val="18"/>
            <w:szCs w:val="18"/>
            <w:rPrChange w:id="6930" w:author="Nelly Wagner" w:date="2017-01-22T13:16:00Z">
              <w:rPr/>
            </w:rPrChange>
          </w:rPr>
          <w:t xml:space="preserve"> USA300 isolates. </w:t>
        </w:r>
        <w:r w:rsidRPr="00434CF6">
          <w:rPr>
            <w:rFonts w:ascii="Arial" w:hAnsi="Arial"/>
            <w:i/>
            <w:sz w:val="18"/>
            <w:szCs w:val="18"/>
            <w:rPrChange w:id="6931" w:author="Nelly Wagner" w:date="2017-01-22T13:16:00Z">
              <w:rPr/>
            </w:rPrChange>
          </w:rPr>
          <w:t>Molecular Microbiology</w:t>
        </w:r>
        <w:r w:rsidRPr="00434CF6">
          <w:rPr>
            <w:rFonts w:ascii="Arial" w:hAnsi="Arial"/>
            <w:sz w:val="18"/>
            <w:szCs w:val="18"/>
            <w:rPrChange w:id="6932" w:author="Nelly Wagner" w:date="2017-01-22T13:16:00Z">
              <w:rPr/>
            </w:rPrChange>
          </w:rPr>
          <w:t>. 2012;86(5):1183–96.</w:t>
        </w:r>
      </w:ins>
    </w:p>
    <w:p w14:paraId="3A618B3F" w14:textId="2705A04C" w:rsidR="009D0EB8" w:rsidRPr="009D0EB8" w:rsidRDefault="009D0EB8">
      <w:pPr>
        <w:spacing w:line="360" w:lineRule="auto"/>
        <w:ind w:left="480" w:hanging="480"/>
        <w:jc w:val="both"/>
        <w:rPr>
          <w:ins w:id="6933" w:author="Nelly Wagner" w:date="2017-01-22T12:22:00Z"/>
          <w:rFonts w:ascii="Arial" w:hAnsi="Arial"/>
          <w:color w:val="000000"/>
          <w:sz w:val="14"/>
          <w:szCs w:val="18"/>
          <w:rPrChange w:id="6934" w:author="Nelly Wagner" w:date="2017-01-22T15:06:00Z">
            <w:rPr>
              <w:ins w:id="6935" w:author="Nelly Wagner" w:date="2017-01-22T12:22:00Z"/>
              <w:rFonts w:ascii="Arial" w:hAnsi="Arial"/>
              <w:color w:val="000000"/>
              <w:sz w:val="18"/>
              <w:szCs w:val="18"/>
            </w:rPr>
          </w:rPrChange>
        </w:rPr>
      </w:pPr>
      <w:ins w:id="6936" w:author="Nelly Wagner" w:date="2017-01-22T15:05:00Z">
        <w:r w:rsidRPr="009D0EB8">
          <w:rPr>
            <w:rFonts w:ascii="Arial" w:hAnsi="Arial"/>
            <w:sz w:val="18"/>
            <w:rPrChange w:id="6937" w:author="Nelly Wagner" w:date="2017-01-22T15:06:00Z">
              <w:rPr/>
            </w:rPrChange>
          </w:rPr>
          <w:t xml:space="preserve">Zou W, Zhang L. Mouse Models for Studies of </w:t>
        </w:r>
        <w:r w:rsidRPr="009D0EB8">
          <w:rPr>
            <w:rFonts w:ascii="Arial" w:hAnsi="Arial"/>
            <w:i/>
            <w:sz w:val="18"/>
            <w:rPrChange w:id="6938" w:author="Nelly Wagner" w:date="2017-01-22T15:06:00Z">
              <w:rPr/>
            </w:rPrChange>
          </w:rPr>
          <w:t>In Vivo</w:t>
        </w:r>
        <w:r w:rsidRPr="009D0EB8">
          <w:rPr>
            <w:rFonts w:ascii="Arial" w:hAnsi="Arial"/>
            <w:sz w:val="18"/>
            <w:rPrChange w:id="6939" w:author="Nelly Wagner" w:date="2017-01-22T15:06:00Z">
              <w:rPr/>
            </w:rPrChange>
          </w:rPr>
          <w:t xml:space="preserve"> Functions of HIV-1 Nef. AIDS Reviews. 2016;18(3):</w:t>
        </w:r>
      </w:ins>
      <w:ins w:id="6940" w:author="Nelly Wagner" w:date="2017-01-22T15:06:00Z">
        <w:r w:rsidRPr="009D0EB8">
          <w:rPr>
            <w:rFonts w:ascii="Arial" w:hAnsi="Arial"/>
            <w:sz w:val="18"/>
            <w:rPrChange w:id="6941" w:author="Nelly Wagner" w:date="2017-01-22T15:06:00Z">
              <w:rPr/>
            </w:rPrChange>
          </w:rPr>
          <w:t>158-165</w:t>
        </w:r>
      </w:ins>
      <w:ins w:id="6942" w:author="Nelly Wagner" w:date="2017-01-22T15:05:00Z">
        <w:r w:rsidRPr="009D0EB8">
          <w:rPr>
            <w:rFonts w:ascii="Arial" w:hAnsi="Arial"/>
            <w:sz w:val="18"/>
            <w:rPrChange w:id="6943" w:author="Nelly Wagner" w:date="2017-01-22T15:06:00Z">
              <w:rPr/>
            </w:rPrChange>
          </w:rPr>
          <w:t>.</w:t>
        </w:r>
      </w:ins>
    </w:p>
    <w:p w14:paraId="7768CADD" w14:textId="147F2070" w:rsidR="0020061D" w:rsidDel="00B57BFC" w:rsidRDefault="00766C9B">
      <w:pPr>
        <w:spacing w:line="360" w:lineRule="auto"/>
        <w:ind w:left="480" w:hanging="480"/>
        <w:jc w:val="both"/>
        <w:rPr>
          <w:del w:id="6944" w:author="Nelly Wagner" w:date="2017-01-22T12:10:00Z"/>
          <w:rFonts w:ascii="Arial" w:hAnsi="Arial"/>
          <w:color w:val="000000"/>
          <w:sz w:val="18"/>
          <w:szCs w:val="18"/>
        </w:rPr>
      </w:pPr>
      <w:del w:id="6945" w:author="Nelly Wagner" w:date="2017-01-22T12:10:00Z">
        <w:r w:rsidDel="00B57BFC">
          <w:rPr>
            <w:rFonts w:ascii="Arial" w:hAnsi="Arial"/>
            <w:color w:val="000000"/>
            <w:sz w:val="18"/>
            <w:szCs w:val="18"/>
          </w:rPr>
          <w:delText xml:space="preserve">van der Vaart, M. et al., 2013. Functional analysis of a zebrafish myd88 mutant identifies key transcriptional components of the innate immune system. </w:delText>
        </w:r>
        <w:r w:rsidDel="00B57BFC">
          <w:rPr>
            <w:rFonts w:ascii="Arial" w:hAnsi="Arial"/>
            <w:i/>
            <w:color w:val="000000"/>
            <w:sz w:val="18"/>
            <w:szCs w:val="18"/>
          </w:rPr>
          <w:delText>Disease models &amp; mechanisms</w:delText>
        </w:r>
        <w:r w:rsidDel="00B57BFC">
          <w:rPr>
            <w:rFonts w:ascii="Arial" w:hAnsi="Arial"/>
            <w:color w:val="000000"/>
            <w:sz w:val="18"/>
            <w:szCs w:val="18"/>
          </w:rPr>
          <w:delText>, 6(3), pp.841–54.</w:delText>
        </w:r>
      </w:del>
    </w:p>
    <w:p w14:paraId="0A3B87C2" w14:textId="28FCE530" w:rsidR="0020061D" w:rsidDel="00B57BFC" w:rsidRDefault="00766C9B">
      <w:pPr>
        <w:spacing w:line="360" w:lineRule="auto"/>
        <w:ind w:left="480" w:hanging="480"/>
        <w:jc w:val="both"/>
        <w:rPr>
          <w:del w:id="6946" w:author="Nelly Wagner" w:date="2017-01-22T12:11:00Z"/>
          <w:rFonts w:ascii="Arial" w:hAnsi="Arial"/>
          <w:color w:val="000000"/>
          <w:sz w:val="18"/>
          <w:szCs w:val="18"/>
        </w:rPr>
      </w:pPr>
      <w:del w:id="6947" w:author="Nelly Wagner" w:date="2017-01-22T12:11:00Z">
        <w:r w:rsidDel="00B57BFC">
          <w:rPr>
            <w:rFonts w:ascii="Arial" w:hAnsi="Arial"/>
            <w:color w:val="000000"/>
            <w:sz w:val="18"/>
            <w:szCs w:val="18"/>
          </w:rPr>
          <w:delText xml:space="preserve">Veneman, W.J. et al., 2014. Establishment and Optimization of a High Throughput Setup to Study </w:delText>
        </w:r>
        <w:r w:rsidDel="00B57BFC">
          <w:rPr>
            <w:rFonts w:ascii="Arial" w:hAnsi="Arial"/>
            <w:i/>
            <w:iCs/>
            <w:color w:val="000000"/>
            <w:sz w:val="18"/>
            <w:szCs w:val="18"/>
          </w:rPr>
          <w:delText>Staphylococcus epidermidis</w:delText>
        </w:r>
        <w:r w:rsidDel="00B57BFC">
          <w:rPr>
            <w:rFonts w:ascii="Arial" w:hAnsi="Arial"/>
            <w:color w:val="000000"/>
            <w:sz w:val="18"/>
            <w:szCs w:val="18"/>
          </w:rPr>
          <w:delText xml:space="preserve"> and </w:delText>
        </w:r>
        <w:r w:rsidDel="00B57BFC">
          <w:rPr>
            <w:rFonts w:ascii="Arial" w:hAnsi="Arial"/>
            <w:i/>
            <w:iCs/>
            <w:color w:val="000000"/>
            <w:sz w:val="18"/>
            <w:szCs w:val="18"/>
          </w:rPr>
          <w:delText xml:space="preserve">Mycobacterium marinum </w:delText>
        </w:r>
        <w:r w:rsidDel="00B57BFC">
          <w:rPr>
            <w:rFonts w:ascii="Arial" w:hAnsi="Arial"/>
            <w:color w:val="000000"/>
            <w:sz w:val="18"/>
            <w:szCs w:val="18"/>
          </w:rPr>
          <w:delText xml:space="preserve">Infection as a Model for Drug Discovery. </w:delText>
        </w:r>
        <w:r w:rsidDel="00B57BFC">
          <w:rPr>
            <w:rFonts w:ascii="Arial" w:hAnsi="Arial"/>
            <w:i/>
            <w:color w:val="000000"/>
            <w:sz w:val="18"/>
            <w:szCs w:val="18"/>
          </w:rPr>
          <w:delText>Journal of Visualized Experiments</w:delText>
        </w:r>
        <w:r w:rsidDel="00B57BFC">
          <w:rPr>
            <w:rFonts w:ascii="Arial" w:hAnsi="Arial"/>
            <w:color w:val="000000"/>
            <w:sz w:val="18"/>
            <w:szCs w:val="18"/>
          </w:rPr>
          <w:delText>, (88), pp.1–9.</w:delText>
        </w:r>
      </w:del>
    </w:p>
    <w:p w14:paraId="28D3E08A" w14:textId="3873D91B" w:rsidR="0020061D" w:rsidDel="00B57BFC" w:rsidRDefault="00766C9B">
      <w:pPr>
        <w:spacing w:line="360" w:lineRule="auto"/>
        <w:ind w:left="480" w:hanging="480"/>
        <w:jc w:val="both"/>
        <w:rPr>
          <w:del w:id="6948" w:author="Nelly Wagner" w:date="2017-01-22T12:12:00Z"/>
          <w:rFonts w:ascii="Arial" w:hAnsi="Arial"/>
          <w:color w:val="000000"/>
          <w:sz w:val="18"/>
          <w:szCs w:val="18"/>
        </w:rPr>
      </w:pPr>
      <w:del w:id="6949" w:author="Nelly Wagner" w:date="2017-01-22T12:12:00Z">
        <w:r w:rsidDel="00B57BFC">
          <w:rPr>
            <w:rFonts w:ascii="Arial" w:hAnsi="Arial"/>
            <w:color w:val="000000"/>
            <w:sz w:val="18"/>
            <w:szCs w:val="18"/>
          </w:rPr>
          <w:delText xml:space="preserve">Vergara-Irigaray, M. et al., 2009. Relevant role of fibronectin-binding proteins in </w:delText>
        </w:r>
        <w:r w:rsidDel="00B57BFC">
          <w:rPr>
            <w:rFonts w:ascii="Arial" w:hAnsi="Arial"/>
            <w:i/>
            <w:iCs/>
            <w:color w:val="000000"/>
            <w:sz w:val="18"/>
            <w:szCs w:val="18"/>
          </w:rPr>
          <w:delText>Staphylococcus aureus</w:delText>
        </w:r>
        <w:r w:rsidDel="00B57BFC">
          <w:rPr>
            <w:rFonts w:ascii="Arial" w:hAnsi="Arial"/>
            <w:color w:val="000000"/>
            <w:sz w:val="18"/>
            <w:szCs w:val="18"/>
          </w:rPr>
          <w:delText xml:space="preserve"> biofilm-associated foreign-body infections. </w:delText>
        </w:r>
        <w:r w:rsidDel="00B57BFC">
          <w:rPr>
            <w:rFonts w:ascii="Arial" w:hAnsi="Arial"/>
            <w:i/>
            <w:color w:val="000000"/>
            <w:sz w:val="18"/>
            <w:szCs w:val="18"/>
          </w:rPr>
          <w:delText>Infection and Immunity</w:delText>
        </w:r>
        <w:r w:rsidDel="00B57BFC">
          <w:rPr>
            <w:rFonts w:ascii="Arial" w:hAnsi="Arial"/>
            <w:color w:val="000000"/>
            <w:sz w:val="18"/>
            <w:szCs w:val="18"/>
          </w:rPr>
          <w:delText>, 77(9), pp.3978–3991.</w:delText>
        </w:r>
      </w:del>
    </w:p>
    <w:p w14:paraId="6359D769" w14:textId="17900EA6" w:rsidR="0020061D" w:rsidDel="00B57BFC" w:rsidRDefault="00766C9B">
      <w:pPr>
        <w:spacing w:line="360" w:lineRule="auto"/>
        <w:ind w:left="480" w:hanging="480"/>
        <w:jc w:val="both"/>
        <w:rPr>
          <w:del w:id="6950" w:author="Nelly Wagner" w:date="2017-01-22T12:12:00Z"/>
          <w:rFonts w:ascii="Arial" w:hAnsi="Arial"/>
          <w:color w:val="000000"/>
          <w:sz w:val="18"/>
          <w:szCs w:val="18"/>
        </w:rPr>
      </w:pPr>
      <w:del w:id="6951" w:author="Nelly Wagner" w:date="2017-01-22T12:12:00Z">
        <w:r w:rsidDel="00B57BFC">
          <w:rPr>
            <w:rFonts w:ascii="Arial" w:hAnsi="Arial"/>
            <w:color w:val="000000"/>
            <w:sz w:val="18"/>
            <w:szCs w:val="18"/>
          </w:rPr>
          <w:delText xml:space="preserve">Vergunst, A.C. et al., 2010. </w:delText>
        </w:r>
        <w:r w:rsidDel="00B57BFC">
          <w:rPr>
            <w:rFonts w:ascii="Arial" w:hAnsi="Arial"/>
            <w:i/>
            <w:iCs/>
            <w:color w:val="000000"/>
            <w:sz w:val="18"/>
            <w:szCs w:val="18"/>
          </w:rPr>
          <w:delText xml:space="preserve">Burkholderia cenocepacia </w:delText>
        </w:r>
        <w:r w:rsidDel="00B57BFC">
          <w:rPr>
            <w:rFonts w:ascii="Arial" w:hAnsi="Arial"/>
            <w:color w:val="000000"/>
            <w:sz w:val="18"/>
            <w:szCs w:val="18"/>
          </w:rPr>
          <w:delText xml:space="preserve">creates an intramacrophage replication niche in zebrafish embryos, followed by bacterial dissemination and establishment of systemic infection. </w:delText>
        </w:r>
        <w:r w:rsidDel="00B57BFC">
          <w:rPr>
            <w:rFonts w:ascii="Arial" w:hAnsi="Arial"/>
            <w:i/>
            <w:color w:val="000000"/>
            <w:sz w:val="18"/>
            <w:szCs w:val="18"/>
          </w:rPr>
          <w:delText>Infection and immunity</w:delText>
        </w:r>
        <w:r w:rsidDel="00B57BFC">
          <w:rPr>
            <w:rFonts w:ascii="Arial" w:hAnsi="Arial"/>
            <w:color w:val="000000"/>
            <w:sz w:val="18"/>
            <w:szCs w:val="18"/>
          </w:rPr>
          <w:delText>, 78(4), pp.1495–508.</w:delText>
        </w:r>
      </w:del>
    </w:p>
    <w:p w14:paraId="4B3F5EC1" w14:textId="5A43293E" w:rsidR="008B1747" w:rsidDel="008B1747" w:rsidRDefault="00766C9B">
      <w:pPr>
        <w:spacing w:line="360" w:lineRule="auto"/>
        <w:ind w:left="480" w:hanging="480"/>
        <w:jc w:val="both"/>
        <w:rPr>
          <w:del w:id="6952" w:author="Nelly Wagner" w:date="2017-01-22T10:50:00Z"/>
          <w:rFonts w:ascii="Arial" w:hAnsi="Arial"/>
          <w:color w:val="000000"/>
          <w:sz w:val="18"/>
          <w:szCs w:val="18"/>
        </w:rPr>
      </w:pPr>
      <w:del w:id="6953" w:author="Nelly Wagner" w:date="2017-01-22T12:13:00Z">
        <w:r w:rsidDel="00860F5E">
          <w:rPr>
            <w:rFonts w:ascii="Arial" w:hAnsi="Arial"/>
            <w:color w:val="000000"/>
            <w:sz w:val="18"/>
            <w:szCs w:val="18"/>
          </w:rPr>
          <w:delText xml:space="preserve">Volz, T. et al., 2010. Natural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derived peptidoglycan fragments activate NOD2 and act as potent costimulators of the innate immune system exclusively in the presence of TLR signals. </w:delText>
        </w:r>
        <w:r w:rsidDel="00860F5E">
          <w:rPr>
            <w:rFonts w:ascii="Arial" w:hAnsi="Arial"/>
            <w:i/>
            <w:color w:val="000000"/>
            <w:sz w:val="18"/>
            <w:szCs w:val="18"/>
          </w:rPr>
          <w:delText>The FASEB journal</w:delText>
        </w:r>
        <w:r w:rsidDel="00860F5E">
          <w:rPr>
            <w:rFonts w:ascii="Arial" w:hAnsi="Arial"/>
            <w:color w:val="000000"/>
            <w:sz w:val="18"/>
            <w:szCs w:val="18"/>
          </w:rPr>
          <w:delText>, 24, pp.4089–4102.</w:delText>
        </w:r>
      </w:del>
    </w:p>
    <w:p w14:paraId="74AC1A8A" w14:textId="6632737D" w:rsidR="0020061D" w:rsidDel="00860F5E" w:rsidRDefault="00766C9B">
      <w:pPr>
        <w:spacing w:line="360" w:lineRule="auto"/>
        <w:ind w:left="480" w:hanging="480"/>
        <w:jc w:val="both"/>
        <w:rPr>
          <w:del w:id="6954" w:author="Nelly Wagner" w:date="2017-01-22T12:15:00Z"/>
          <w:rFonts w:ascii="Arial" w:hAnsi="Arial"/>
          <w:color w:val="000000"/>
          <w:sz w:val="18"/>
          <w:szCs w:val="18"/>
        </w:rPr>
      </w:pPr>
      <w:del w:id="6955" w:author="Nelly Wagner" w:date="2017-01-22T12:15:00Z">
        <w:r w:rsidDel="00860F5E">
          <w:rPr>
            <w:rFonts w:ascii="Arial" w:hAnsi="Arial"/>
            <w:color w:val="000000"/>
            <w:sz w:val="18"/>
            <w:szCs w:val="18"/>
          </w:rPr>
          <w:delText xml:space="preserve">Voyich, J.M. et al., 2009. The SaeR/S gene regulatory system is essential for innate immune evasion by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w:delText>
        </w:r>
        <w:r w:rsidDel="00860F5E">
          <w:rPr>
            <w:rFonts w:ascii="Arial" w:hAnsi="Arial"/>
            <w:i/>
            <w:color w:val="000000"/>
            <w:sz w:val="18"/>
            <w:szCs w:val="18"/>
          </w:rPr>
          <w:delText>The Journal of infectious diseases</w:delText>
        </w:r>
        <w:r w:rsidDel="00860F5E">
          <w:rPr>
            <w:rFonts w:ascii="Arial" w:hAnsi="Arial"/>
            <w:color w:val="000000"/>
            <w:sz w:val="18"/>
            <w:szCs w:val="18"/>
          </w:rPr>
          <w:delText>, 199, pp.1698–1706.</w:delText>
        </w:r>
      </w:del>
    </w:p>
    <w:p w14:paraId="09830EA8" w14:textId="069B2F61" w:rsidR="0020061D" w:rsidDel="00860F5E" w:rsidRDefault="00766C9B">
      <w:pPr>
        <w:spacing w:line="360" w:lineRule="auto"/>
        <w:ind w:left="480" w:hanging="480"/>
        <w:jc w:val="both"/>
        <w:rPr>
          <w:del w:id="6956" w:author="Nelly Wagner" w:date="2017-01-22T12:15:00Z"/>
          <w:rFonts w:ascii="Arial" w:hAnsi="Arial"/>
          <w:color w:val="FF3333"/>
          <w:sz w:val="18"/>
          <w:szCs w:val="18"/>
        </w:rPr>
      </w:pPr>
      <w:del w:id="6957" w:author="Nelly Wagner" w:date="2017-01-22T12:15:00Z">
        <w:r w:rsidDel="00860F5E">
          <w:rPr>
            <w:rFonts w:ascii="Arial" w:hAnsi="Arial"/>
            <w:color w:val="000000"/>
            <w:sz w:val="18"/>
            <w:szCs w:val="18"/>
          </w:rPr>
          <w:delText xml:space="preserve">Walters, J.D., 2006. Characterization of Minocycline Transport by Human Neutrophils. </w:delText>
        </w:r>
        <w:r w:rsidDel="00860F5E">
          <w:rPr>
            <w:rFonts w:ascii="Arial" w:hAnsi="Arial"/>
            <w:i/>
            <w:color w:val="000000"/>
            <w:sz w:val="18"/>
            <w:szCs w:val="18"/>
          </w:rPr>
          <w:delText>Journal of Periodontology</w:delText>
        </w:r>
        <w:r w:rsidDel="00860F5E">
          <w:rPr>
            <w:rFonts w:ascii="Arial" w:hAnsi="Arial"/>
            <w:color w:val="000000"/>
            <w:sz w:val="18"/>
            <w:szCs w:val="18"/>
          </w:rPr>
          <w:delText>, 77(12), pp.1964–1968.</w:delText>
        </w:r>
      </w:del>
    </w:p>
    <w:p w14:paraId="03D5F384" w14:textId="25D6E997" w:rsidR="0020061D" w:rsidDel="00860F5E" w:rsidRDefault="00766C9B">
      <w:pPr>
        <w:pStyle w:val="TextBody"/>
        <w:spacing w:after="0" w:line="360" w:lineRule="auto"/>
        <w:ind w:left="480" w:hanging="480"/>
        <w:jc w:val="both"/>
        <w:rPr>
          <w:del w:id="6958" w:author="Nelly Wagner" w:date="2017-01-22T12:16:00Z"/>
          <w:rFonts w:ascii="Arial" w:hAnsi="Arial"/>
          <w:color w:val="000000"/>
          <w:sz w:val="18"/>
          <w:szCs w:val="18"/>
        </w:rPr>
      </w:pPr>
      <w:del w:id="6959" w:author="Nelly Wagner" w:date="2017-01-22T12:16:00Z">
        <w:r w:rsidDel="00860F5E">
          <w:rPr>
            <w:rFonts w:ascii="Arial" w:hAnsi="Arial"/>
            <w:color w:val="000000"/>
            <w:sz w:val="18"/>
            <w:szCs w:val="18"/>
          </w:rPr>
          <w:delText xml:space="preserve">Watanabe, I. et al., 2007. TLR2-mediated survival of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in macrophages: a novel bacterial strategy against host innate immunity. </w:delText>
        </w:r>
        <w:r w:rsidDel="00860F5E">
          <w:rPr>
            <w:rFonts w:ascii="Arial" w:hAnsi="Arial"/>
            <w:i/>
            <w:color w:val="000000"/>
            <w:sz w:val="18"/>
            <w:szCs w:val="18"/>
          </w:rPr>
          <w:delText>The Journal of Immunology</w:delText>
        </w:r>
        <w:r w:rsidDel="00860F5E">
          <w:rPr>
            <w:rFonts w:ascii="Arial" w:hAnsi="Arial"/>
            <w:color w:val="000000"/>
            <w:sz w:val="18"/>
            <w:szCs w:val="18"/>
          </w:rPr>
          <w:delText>, 178(8), pp.4917–4925.</w:delText>
        </w:r>
      </w:del>
    </w:p>
    <w:p w14:paraId="41EBB012" w14:textId="7CC052EF" w:rsidR="0020061D" w:rsidDel="00860F5E" w:rsidRDefault="00766C9B">
      <w:pPr>
        <w:spacing w:line="360" w:lineRule="auto"/>
        <w:ind w:left="480" w:hanging="480"/>
        <w:jc w:val="both"/>
        <w:rPr>
          <w:del w:id="6960" w:author="Nelly Wagner" w:date="2017-01-22T12:17:00Z"/>
          <w:rFonts w:ascii="Arial" w:hAnsi="Arial"/>
          <w:color w:val="FF3333"/>
          <w:sz w:val="18"/>
          <w:szCs w:val="18"/>
        </w:rPr>
      </w:pPr>
      <w:del w:id="6961" w:author="Nelly Wagner" w:date="2017-01-22T12:17:00Z">
        <w:r w:rsidDel="00860F5E">
          <w:rPr>
            <w:rFonts w:ascii="Arial" w:hAnsi="Arial"/>
            <w:color w:val="000000"/>
            <w:sz w:val="18"/>
            <w:szCs w:val="18"/>
          </w:rPr>
          <w:delText xml:space="preserve">Watkins, R.L., Pallister, K.B. &amp; Voyich, J.M., 2011. The SaeR/S gene regulatory system induces a pro-inflammatory cytokine response during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infection. </w:delText>
        </w:r>
        <w:r w:rsidDel="00860F5E">
          <w:rPr>
            <w:rFonts w:ascii="Arial" w:hAnsi="Arial"/>
            <w:i/>
            <w:color w:val="000000"/>
            <w:sz w:val="18"/>
            <w:szCs w:val="18"/>
          </w:rPr>
          <w:delText>PloS one</w:delText>
        </w:r>
        <w:r w:rsidDel="00860F5E">
          <w:rPr>
            <w:rFonts w:ascii="Arial" w:hAnsi="Arial"/>
            <w:color w:val="000000"/>
            <w:sz w:val="18"/>
            <w:szCs w:val="18"/>
          </w:rPr>
          <w:delText>, 6(5), p.e19939.</w:delText>
        </w:r>
      </w:del>
    </w:p>
    <w:p w14:paraId="09CE8752" w14:textId="4A2C523B" w:rsidR="0020061D" w:rsidDel="00860F5E" w:rsidRDefault="00766C9B">
      <w:pPr>
        <w:pStyle w:val="TextBody"/>
        <w:spacing w:after="0" w:line="360" w:lineRule="auto"/>
        <w:ind w:left="480" w:hanging="480"/>
        <w:jc w:val="both"/>
        <w:rPr>
          <w:del w:id="6962" w:author="Nelly Wagner" w:date="2017-01-22T12:17:00Z"/>
          <w:rFonts w:ascii="Arial" w:hAnsi="Arial"/>
          <w:color w:val="000000"/>
          <w:sz w:val="18"/>
          <w:szCs w:val="18"/>
        </w:rPr>
      </w:pPr>
      <w:del w:id="6963" w:author="Nelly Wagner" w:date="2017-01-22T12:17:00Z">
        <w:r w:rsidDel="00860F5E">
          <w:rPr>
            <w:rFonts w:ascii="Arial" w:hAnsi="Arial"/>
            <w:color w:val="000000"/>
            <w:sz w:val="18"/>
            <w:szCs w:val="18"/>
          </w:rPr>
          <w:delText xml:space="preserve">Watkins, R.L. et al., 2013. The SaeR/S two-component system induces interferon-gamma production in neutrophils during invasive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infection. </w:delText>
        </w:r>
        <w:r w:rsidDel="00860F5E">
          <w:rPr>
            <w:rFonts w:ascii="Arial" w:hAnsi="Arial"/>
            <w:i/>
            <w:color w:val="000000"/>
            <w:sz w:val="18"/>
            <w:szCs w:val="18"/>
          </w:rPr>
          <w:delText>Microbes and Infection</w:delText>
        </w:r>
        <w:r w:rsidDel="00860F5E">
          <w:rPr>
            <w:rFonts w:ascii="Arial" w:hAnsi="Arial"/>
            <w:color w:val="000000"/>
            <w:sz w:val="18"/>
            <w:szCs w:val="18"/>
          </w:rPr>
          <w:delText>, 15(10-11), pp.749–754.</w:delText>
        </w:r>
      </w:del>
    </w:p>
    <w:p w14:paraId="532A1407" w14:textId="62C29DE2" w:rsidR="0020061D" w:rsidDel="00860F5E" w:rsidRDefault="00766C9B">
      <w:pPr>
        <w:spacing w:line="360" w:lineRule="auto"/>
        <w:ind w:left="480" w:hanging="480"/>
        <w:jc w:val="both"/>
        <w:rPr>
          <w:del w:id="6964" w:author="Nelly Wagner" w:date="2017-01-22T12:18:00Z"/>
          <w:rFonts w:ascii="Arial" w:hAnsi="Arial"/>
          <w:color w:val="000000"/>
          <w:sz w:val="18"/>
          <w:szCs w:val="18"/>
        </w:rPr>
      </w:pPr>
      <w:del w:id="6965" w:author="Nelly Wagner" w:date="2017-01-22T12:18:00Z">
        <w:r w:rsidDel="00860F5E">
          <w:rPr>
            <w:rFonts w:ascii="Arial" w:hAnsi="Arial"/>
            <w:color w:val="000000"/>
            <w:sz w:val="18"/>
            <w:szCs w:val="18"/>
          </w:rPr>
          <w:delText xml:space="preserve">Webster, C., Ghazanfar, K. &amp; Slack, R., 1988. Sub-inhibitory and post-antibiotic effects of spiramycin and erythromycin on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w:delText>
        </w:r>
        <w:r w:rsidDel="00860F5E">
          <w:rPr>
            <w:rFonts w:ascii="Arial" w:hAnsi="Arial"/>
            <w:i/>
            <w:color w:val="000000"/>
            <w:sz w:val="18"/>
            <w:szCs w:val="18"/>
          </w:rPr>
          <w:delText>The Journal of antimicrobial chemotherapy</w:delText>
        </w:r>
        <w:r w:rsidDel="00860F5E">
          <w:rPr>
            <w:rFonts w:ascii="Arial" w:hAnsi="Arial"/>
            <w:color w:val="000000"/>
            <w:sz w:val="18"/>
            <w:szCs w:val="18"/>
          </w:rPr>
          <w:delText>, 22, pp.33–39.</w:delText>
        </w:r>
      </w:del>
    </w:p>
    <w:p w14:paraId="104F3613" w14:textId="2671B339" w:rsidR="0020061D" w:rsidDel="00860F5E" w:rsidRDefault="00766C9B">
      <w:pPr>
        <w:spacing w:line="360" w:lineRule="auto"/>
        <w:ind w:left="480" w:hanging="480"/>
        <w:jc w:val="both"/>
        <w:rPr>
          <w:del w:id="6966" w:author="Nelly Wagner" w:date="2017-01-22T12:18:00Z"/>
          <w:rFonts w:ascii="Arial" w:hAnsi="Arial"/>
          <w:color w:val="000000"/>
          <w:sz w:val="18"/>
          <w:szCs w:val="18"/>
        </w:rPr>
      </w:pPr>
      <w:del w:id="6967" w:author="Nelly Wagner" w:date="2017-01-22T12:18:00Z">
        <w:r w:rsidDel="00860F5E">
          <w:rPr>
            <w:rFonts w:ascii="Arial" w:hAnsi="Arial"/>
            <w:color w:val="000000"/>
            <w:sz w:val="18"/>
            <w:szCs w:val="18"/>
          </w:rPr>
          <w:delText xml:space="preserve">Weinert, L. a. et al., 2012. Molecular dating of human-to-bovid host jumps by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reveals an association with the spread of domestication. </w:delText>
        </w:r>
        <w:r w:rsidDel="00860F5E">
          <w:rPr>
            <w:rFonts w:ascii="Arial" w:hAnsi="Arial"/>
            <w:i/>
            <w:color w:val="000000"/>
            <w:sz w:val="18"/>
            <w:szCs w:val="18"/>
          </w:rPr>
          <w:delText>Biology Letters</w:delText>
        </w:r>
        <w:r w:rsidDel="00860F5E">
          <w:rPr>
            <w:rFonts w:ascii="Arial" w:hAnsi="Arial"/>
            <w:color w:val="000000"/>
            <w:sz w:val="18"/>
            <w:szCs w:val="18"/>
          </w:rPr>
          <w:delText>, 8(5), pp.829–832.</w:delText>
        </w:r>
      </w:del>
    </w:p>
    <w:p w14:paraId="49DA2F19" w14:textId="67C22E5E" w:rsidR="0020061D" w:rsidDel="00860F5E" w:rsidRDefault="00766C9B">
      <w:pPr>
        <w:spacing w:line="360" w:lineRule="auto"/>
        <w:ind w:left="480" w:hanging="480"/>
        <w:jc w:val="both"/>
        <w:rPr>
          <w:del w:id="6968" w:author="Nelly Wagner" w:date="2017-01-22T12:19:00Z"/>
          <w:rFonts w:ascii="Arial" w:hAnsi="Arial"/>
          <w:color w:val="000000"/>
          <w:sz w:val="18"/>
          <w:szCs w:val="18"/>
        </w:rPr>
      </w:pPr>
      <w:del w:id="6969" w:author="Nelly Wagner" w:date="2017-01-22T12:19:00Z">
        <w:r w:rsidDel="00860F5E">
          <w:rPr>
            <w:rFonts w:ascii="Arial" w:hAnsi="Arial"/>
            <w:color w:val="000000"/>
            <w:sz w:val="18"/>
            <w:szCs w:val="18"/>
          </w:rPr>
          <w:delText xml:space="preserve">Wertheim, H.F.L. et al., 2004. Risk and outcome of nosocomial </w:delText>
        </w:r>
        <w:r w:rsidDel="00860F5E">
          <w:rPr>
            <w:rFonts w:ascii="Arial" w:hAnsi="Arial"/>
            <w:i/>
            <w:iCs/>
            <w:color w:val="000000"/>
            <w:sz w:val="18"/>
            <w:szCs w:val="18"/>
          </w:rPr>
          <w:delText xml:space="preserve">Staphylococcus aureus </w:delText>
        </w:r>
        <w:r w:rsidDel="00860F5E">
          <w:rPr>
            <w:rFonts w:ascii="Arial" w:hAnsi="Arial"/>
            <w:color w:val="000000"/>
            <w:sz w:val="18"/>
            <w:szCs w:val="18"/>
          </w:rPr>
          <w:delText xml:space="preserve">bacteraemia in nasal carriers versus non-carriers. </w:delText>
        </w:r>
        <w:r w:rsidDel="00860F5E">
          <w:rPr>
            <w:rFonts w:ascii="Arial" w:hAnsi="Arial"/>
            <w:i/>
            <w:color w:val="000000"/>
            <w:sz w:val="18"/>
            <w:szCs w:val="18"/>
          </w:rPr>
          <w:delText>Lancet</w:delText>
        </w:r>
        <w:r w:rsidDel="00860F5E">
          <w:rPr>
            <w:rFonts w:ascii="Arial" w:hAnsi="Arial"/>
            <w:color w:val="000000"/>
            <w:sz w:val="18"/>
            <w:szCs w:val="18"/>
          </w:rPr>
          <w:delText>, 364(9435), pp.703–5.</w:delText>
        </w:r>
      </w:del>
    </w:p>
    <w:p w14:paraId="0296CF71" w14:textId="77777777" w:rsidR="00860F5E" w:rsidRDefault="00860F5E">
      <w:pPr>
        <w:spacing w:line="360" w:lineRule="auto"/>
        <w:ind w:left="480" w:hanging="480"/>
        <w:jc w:val="both"/>
        <w:rPr>
          <w:ins w:id="6970" w:author="Nelly Wagner" w:date="2017-01-22T12:19:00Z"/>
          <w:rFonts w:ascii="Arial" w:hAnsi="Arial"/>
          <w:color w:val="000000"/>
          <w:sz w:val="18"/>
          <w:szCs w:val="18"/>
        </w:rPr>
      </w:pPr>
    </w:p>
    <w:p w14:paraId="524DB4C3" w14:textId="75977F61" w:rsidR="0020061D" w:rsidDel="00860F5E" w:rsidRDefault="00766C9B">
      <w:pPr>
        <w:spacing w:line="360" w:lineRule="auto"/>
        <w:ind w:left="480" w:hanging="480"/>
        <w:jc w:val="both"/>
        <w:rPr>
          <w:del w:id="6971" w:author="Nelly Wagner" w:date="2017-01-22T12:19:00Z"/>
          <w:rFonts w:ascii="Arial" w:hAnsi="Arial"/>
          <w:color w:val="000000"/>
          <w:sz w:val="18"/>
          <w:szCs w:val="18"/>
        </w:rPr>
      </w:pPr>
      <w:del w:id="6972" w:author="Nelly Wagner" w:date="2017-01-22T12:19:00Z">
        <w:r w:rsidDel="00860F5E">
          <w:rPr>
            <w:rFonts w:ascii="Arial" w:hAnsi="Arial"/>
            <w:color w:val="000000"/>
            <w:sz w:val="18"/>
            <w:szCs w:val="18"/>
          </w:rPr>
          <w:delText xml:space="preserve">Wheeler, R. et al., 2015. Bacterial Cell Enlargement Requires Control of Cell Wall Stiffness Mediated by Peptidoglycan Hydrolases. </w:delText>
        </w:r>
        <w:r w:rsidDel="00860F5E">
          <w:rPr>
            <w:rFonts w:ascii="Arial" w:hAnsi="Arial"/>
            <w:i/>
            <w:color w:val="000000"/>
            <w:sz w:val="18"/>
            <w:szCs w:val="18"/>
          </w:rPr>
          <w:delText>The American society for microbiology</w:delText>
        </w:r>
        <w:r w:rsidDel="00860F5E">
          <w:rPr>
            <w:rFonts w:ascii="Arial" w:hAnsi="Arial"/>
            <w:color w:val="000000"/>
            <w:sz w:val="18"/>
            <w:szCs w:val="18"/>
          </w:rPr>
          <w:delText>, 6(4), pp.1–10.</w:delText>
        </w:r>
      </w:del>
    </w:p>
    <w:p w14:paraId="0A1C7F26" w14:textId="4A416C54" w:rsidR="0020061D" w:rsidDel="00860F5E" w:rsidRDefault="00766C9B">
      <w:pPr>
        <w:spacing w:line="360" w:lineRule="auto"/>
        <w:ind w:left="480" w:hanging="480"/>
        <w:jc w:val="both"/>
        <w:rPr>
          <w:del w:id="6973" w:author="Nelly Wagner" w:date="2017-01-22T12:20:00Z"/>
          <w:rFonts w:ascii="Arial" w:hAnsi="Arial"/>
          <w:color w:val="000000"/>
          <w:sz w:val="18"/>
          <w:szCs w:val="18"/>
        </w:rPr>
      </w:pPr>
      <w:del w:id="6974" w:author="Nelly Wagner" w:date="2017-01-22T12:20:00Z">
        <w:r w:rsidDel="00860F5E">
          <w:rPr>
            <w:rFonts w:ascii="Arial" w:hAnsi="Arial"/>
            <w:color w:val="000000"/>
            <w:sz w:val="18"/>
            <w:szCs w:val="18"/>
          </w:rPr>
          <w:delText xml:space="preserve">Wibberg, D., et al. The IncF plasmid pRSB225 isolated from a municipal wastewater treatment plant’s on-site preflooder combining antibiotic resistance and putative virulence functions is highly related to virulence plasmids identified in pathogenic </w:delText>
        </w:r>
        <w:r w:rsidDel="00860F5E">
          <w:rPr>
            <w:rFonts w:ascii="Arial" w:hAnsi="Arial"/>
            <w:i/>
            <w:iCs/>
            <w:color w:val="000000"/>
            <w:sz w:val="18"/>
            <w:szCs w:val="18"/>
          </w:rPr>
          <w:delText xml:space="preserve">E. coli </w:delText>
        </w:r>
        <w:r w:rsidDel="00860F5E">
          <w:rPr>
            <w:rFonts w:ascii="Arial" w:hAnsi="Arial"/>
            <w:color w:val="000000"/>
            <w:sz w:val="18"/>
            <w:szCs w:val="18"/>
          </w:rPr>
          <w:delText xml:space="preserve">isolates. </w:delText>
        </w:r>
        <w:r w:rsidDel="00860F5E">
          <w:rPr>
            <w:rFonts w:ascii="Arial" w:hAnsi="Arial"/>
            <w:i/>
            <w:iCs/>
            <w:color w:val="000000"/>
            <w:sz w:val="18"/>
            <w:szCs w:val="18"/>
          </w:rPr>
          <w:delText xml:space="preserve">Plasmid </w:delText>
        </w:r>
        <w:r w:rsidDel="00860F5E">
          <w:rPr>
            <w:rFonts w:ascii="Arial" w:hAnsi="Arial"/>
            <w:color w:val="000000"/>
            <w:sz w:val="18"/>
            <w:szCs w:val="18"/>
          </w:rPr>
          <w:delText>(2012),</w:delText>
        </w:r>
      </w:del>
    </w:p>
    <w:p w14:paraId="02469446" w14:textId="2159EB34" w:rsidR="0020061D" w:rsidDel="00860F5E" w:rsidRDefault="00766C9B">
      <w:pPr>
        <w:spacing w:line="360" w:lineRule="auto"/>
        <w:ind w:left="480" w:hanging="480"/>
        <w:jc w:val="both"/>
        <w:rPr>
          <w:del w:id="6975" w:author="Nelly Wagner" w:date="2017-01-22T12:20:00Z"/>
          <w:rFonts w:ascii="Arial" w:hAnsi="Arial"/>
          <w:color w:val="000000"/>
          <w:sz w:val="18"/>
          <w:szCs w:val="18"/>
        </w:rPr>
      </w:pPr>
      <w:del w:id="6976" w:author="Nelly Wagner" w:date="2017-01-22T12:20:00Z">
        <w:r w:rsidDel="00860F5E">
          <w:rPr>
            <w:rFonts w:ascii="Arial" w:hAnsi="Arial"/>
            <w:color w:val="000000"/>
            <w:sz w:val="18"/>
            <w:szCs w:val="18"/>
          </w:rPr>
          <w:delText xml:space="preserve">Wright, A.J. et al., 2007. Characterisation of receptor binding by the chemotaxis inhibitory protein of </w:delText>
        </w:r>
        <w:r w:rsidDel="00860F5E">
          <w:rPr>
            <w:rFonts w:ascii="Arial" w:hAnsi="Arial"/>
            <w:i/>
            <w:iCs/>
            <w:color w:val="000000"/>
            <w:sz w:val="18"/>
            <w:szCs w:val="18"/>
          </w:rPr>
          <w:delText xml:space="preserve">Staphylococcus aureus </w:delText>
        </w:r>
        <w:r w:rsidDel="00860F5E">
          <w:rPr>
            <w:rFonts w:ascii="Arial" w:hAnsi="Arial"/>
            <w:color w:val="000000"/>
            <w:sz w:val="18"/>
            <w:szCs w:val="18"/>
          </w:rPr>
          <w:delText xml:space="preserve">and the effects of the host immune response. </w:delText>
        </w:r>
        <w:r w:rsidDel="00860F5E">
          <w:rPr>
            <w:rFonts w:ascii="Arial" w:hAnsi="Arial"/>
            <w:i/>
            <w:color w:val="000000"/>
            <w:sz w:val="18"/>
            <w:szCs w:val="18"/>
          </w:rPr>
          <w:delText>Molecular Immunology</w:delText>
        </w:r>
        <w:r w:rsidDel="00860F5E">
          <w:rPr>
            <w:rFonts w:ascii="Arial" w:hAnsi="Arial"/>
            <w:color w:val="000000"/>
            <w:sz w:val="18"/>
            <w:szCs w:val="18"/>
          </w:rPr>
          <w:delText>, 44(10), pp.2507–2517.</w:delText>
        </w:r>
      </w:del>
    </w:p>
    <w:p w14:paraId="68B2EF22" w14:textId="04E64984" w:rsidR="0020061D" w:rsidDel="00860F5E" w:rsidRDefault="00766C9B">
      <w:pPr>
        <w:spacing w:line="360" w:lineRule="auto"/>
        <w:ind w:left="480" w:hanging="480"/>
        <w:jc w:val="both"/>
        <w:rPr>
          <w:del w:id="6977" w:author="Nelly Wagner" w:date="2017-01-22T12:22:00Z"/>
          <w:rFonts w:ascii="Arial" w:hAnsi="Arial"/>
          <w:color w:val="000000"/>
          <w:sz w:val="18"/>
          <w:szCs w:val="18"/>
        </w:rPr>
      </w:pPr>
      <w:del w:id="6978" w:author="Nelly Wagner" w:date="2017-01-22T12:22:00Z">
        <w:r w:rsidDel="00860F5E">
          <w:rPr>
            <w:rFonts w:ascii="Arial" w:hAnsi="Arial"/>
            <w:color w:val="000000"/>
            <w:sz w:val="18"/>
            <w:szCs w:val="18"/>
          </w:rPr>
          <w:delText xml:space="preserve">Xu, S.X. et al., 2014. Superantigens subvert the neutrophil response to promote abscess formation and enhance </w:delText>
        </w:r>
        <w:r w:rsidDel="00860F5E">
          <w:rPr>
            <w:rFonts w:ascii="Arial" w:hAnsi="Arial"/>
            <w:i/>
            <w:iCs/>
            <w:color w:val="000000"/>
            <w:sz w:val="18"/>
            <w:szCs w:val="18"/>
          </w:rPr>
          <w:delText>Staphylococcus aureus</w:delText>
        </w:r>
        <w:r w:rsidDel="00860F5E">
          <w:rPr>
            <w:rFonts w:ascii="Arial" w:hAnsi="Arial"/>
            <w:color w:val="000000"/>
            <w:sz w:val="18"/>
            <w:szCs w:val="18"/>
          </w:rPr>
          <w:delText xml:space="preserve"> survival </w:delText>
        </w:r>
        <w:r w:rsidDel="00860F5E">
          <w:rPr>
            <w:rFonts w:ascii="Arial" w:hAnsi="Arial"/>
            <w:i/>
            <w:iCs/>
            <w:color w:val="000000"/>
            <w:sz w:val="18"/>
            <w:szCs w:val="18"/>
          </w:rPr>
          <w:delText>in vivo</w:delText>
        </w:r>
        <w:r w:rsidDel="00860F5E">
          <w:rPr>
            <w:rFonts w:ascii="Arial" w:hAnsi="Arial"/>
            <w:color w:val="000000"/>
            <w:sz w:val="18"/>
            <w:szCs w:val="18"/>
          </w:rPr>
          <w:delText xml:space="preserve">. </w:delText>
        </w:r>
        <w:r w:rsidDel="00860F5E">
          <w:rPr>
            <w:rFonts w:ascii="Arial" w:hAnsi="Arial"/>
            <w:i/>
            <w:color w:val="000000"/>
            <w:sz w:val="18"/>
            <w:szCs w:val="18"/>
          </w:rPr>
          <w:delText>Infection and Immunity</w:delText>
        </w:r>
        <w:r w:rsidDel="00860F5E">
          <w:rPr>
            <w:rFonts w:ascii="Arial" w:hAnsi="Arial"/>
            <w:color w:val="000000"/>
            <w:sz w:val="18"/>
            <w:szCs w:val="18"/>
          </w:rPr>
          <w:delText>, 82(9), pp.3588–3598.</w:delText>
        </w:r>
      </w:del>
    </w:p>
    <w:p w14:paraId="338CE3EA" w14:textId="1E04F0A2" w:rsidR="0020061D" w:rsidDel="00CB4B1E" w:rsidRDefault="00766C9B">
      <w:pPr>
        <w:pStyle w:val="TextBody"/>
        <w:spacing w:after="0" w:line="360" w:lineRule="auto"/>
        <w:ind w:left="480" w:hanging="480"/>
        <w:jc w:val="both"/>
        <w:rPr>
          <w:del w:id="6979" w:author="Nelly Wagner" w:date="2017-01-22T12:23:00Z"/>
          <w:rFonts w:ascii="Arial" w:hAnsi="Arial"/>
          <w:color w:val="000000"/>
          <w:sz w:val="18"/>
          <w:szCs w:val="18"/>
        </w:rPr>
      </w:pPr>
      <w:del w:id="6980" w:author="Nelly Wagner" w:date="2017-01-22T12:23:00Z">
        <w:r w:rsidDel="00CB4B1E">
          <w:rPr>
            <w:rFonts w:ascii="Arial" w:hAnsi="Arial"/>
            <w:color w:val="000000"/>
            <w:sz w:val="18"/>
            <w:szCs w:val="18"/>
          </w:rPr>
          <w:delText xml:space="preserve">Yamauchi, S., Ito, H. &amp; Miyajima, A., 2010. IκBη, a nuclear IκB protein, positively regulates the NF-κB-mediated expression of proinflammatory cytokines. </w:delText>
        </w:r>
        <w:r w:rsidDel="00CB4B1E">
          <w:rPr>
            <w:rFonts w:ascii="Arial" w:hAnsi="Arial"/>
            <w:i/>
            <w:color w:val="000000"/>
            <w:sz w:val="18"/>
            <w:szCs w:val="18"/>
          </w:rPr>
          <w:delText>Proceedings of the National Academy of Sciences of the United States of America</w:delText>
        </w:r>
        <w:r w:rsidDel="00CB4B1E">
          <w:rPr>
            <w:rFonts w:ascii="Arial" w:hAnsi="Arial"/>
            <w:color w:val="000000"/>
            <w:sz w:val="18"/>
            <w:szCs w:val="18"/>
          </w:rPr>
          <w:delText>, 107(26), pp.11924–9. A.</w:delText>
        </w:r>
      </w:del>
    </w:p>
    <w:p w14:paraId="3F105C74" w14:textId="391D0FA9" w:rsidR="0020061D" w:rsidDel="00CB4B1E" w:rsidRDefault="00766C9B">
      <w:pPr>
        <w:spacing w:line="360" w:lineRule="auto"/>
        <w:ind w:left="480" w:hanging="480"/>
        <w:jc w:val="both"/>
        <w:rPr>
          <w:del w:id="6981" w:author="Nelly Wagner" w:date="2017-01-22T12:24:00Z"/>
          <w:rFonts w:ascii="Arial" w:hAnsi="Arial"/>
          <w:color w:val="000000"/>
          <w:sz w:val="18"/>
          <w:szCs w:val="18"/>
        </w:rPr>
      </w:pPr>
      <w:del w:id="6982" w:author="Nelly Wagner" w:date="2017-01-22T12:24:00Z">
        <w:r w:rsidDel="00CB4B1E">
          <w:rPr>
            <w:rFonts w:ascii="Arial" w:hAnsi="Arial"/>
            <w:color w:val="000000"/>
            <w:sz w:val="18"/>
            <w:szCs w:val="18"/>
          </w:rPr>
          <w:delText xml:space="preserve">Yang C-T, Cambier CJ, Davis JM, Hall CJ, Crosier PS, Ramakrishnan L. Neutrophils Exert Protection in the Early Tuberculous Granuloma by Oxidative Killing of </w:delText>
        </w:r>
        <w:r w:rsidDel="00CB4B1E">
          <w:rPr>
            <w:rFonts w:ascii="Arial" w:hAnsi="Arial"/>
            <w:i/>
            <w:iCs/>
            <w:color w:val="000000"/>
            <w:sz w:val="18"/>
            <w:szCs w:val="18"/>
          </w:rPr>
          <w:delText>Mycobacteria</w:delText>
        </w:r>
        <w:r w:rsidDel="00CB4B1E">
          <w:rPr>
            <w:rFonts w:ascii="Arial" w:hAnsi="Arial"/>
            <w:color w:val="000000"/>
            <w:sz w:val="18"/>
            <w:szCs w:val="18"/>
          </w:rPr>
          <w:delText xml:space="preserve"> Phagocytosed from Infected Macrophages. </w:delText>
        </w:r>
        <w:r w:rsidDel="00CB4B1E">
          <w:rPr>
            <w:rFonts w:ascii="Arial" w:hAnsi="Arial"/>
            <w:i/>
            <w:color w:val="000000"/>
            <w:sz w:val="18"/>
            <w:szCs w:val="18"/>
          </w:rPr>
          <w:delText>Cell host &amp; microbe</w:delText>
        </w:r>
        <w:r w:rsidDel="00CB4B1E">
          <w:rPr>
            <w:rFonts w:ascii="Arial" w:hAnsi="Arial"/>
            <w:color w:val="000000"/>
            <w:sz w:val="18"/>
            <w:szCs w:val="18"/>
          </w:rPr>
          <w:delText>. 2012;12(3):301-312.</w:delText>
        </w:r>
      </w:del>
    </w:p>
    <w:p w14:paraId="71B79CD0" w14:textId="2F5BC87E" w:rsidR="0020061D" w:rsidDel="00CB4B1E" w:rsidRDefault="00766C9B">
      <w:pPr>
        <w:spacing w:line="360" w:lineRule="auto"/>
        <w:ind w:left="480" w:hanging="480"/>
        <w:jc w:val="both"/>
        <w:rPr>
          <w:del w:id="6983" w:author="Nelly Wagner" w:date="2017-01-22T12:24:00Z"/>
          <w:rFonts w:ascii="Arial" w:hAnsi="Arial"/>
          <w:color w:val="000000"/>
          <w:sz w:val="18"/>
          <w:szCs w:val="18"/>
        </w:rPr>
      </w:pPr>
      <w:del w:id="6984" w:author="Nelly Wagner" w:date="2017-01-22T12:24:00Z">
        <w:r w:rsidDel="00CB4B1E">
          <w:rPr>
            <w:rFonts w:ascii="Arial" w:hAnsi="Arial"/>
            <w:color w:val="000000"/>
            <w:sz w:val="18"/>
            <w:szCs w:val="18"/>
          </w:rPr>
          <w:delText xml:space="preserve">Yang, E.S. et al., 2010. Body site colonization in patients with community-associated methicillin-resistant </w:delText>
        </w:r>
        <w:r w:rsidDel="00CB4B1E">
          <w:rPr>
            <w:rFonts w:ascii="Arial" w:hAnsi="Arial"/>
            <w:i/>
            <w:iCs/>
            <w:color w:val="000000"/>
            <w:sz w:val="18"/>
            <w:szCs w:val="18"/>
          </w:rPr>
          <w:delText>Staphylococcus aureus</w:delText>
        </w:r>
        <w:r w:rsidDel="00CB4B1E">
          <w:rPr>
            <w:rFonts w:ascii="Arial" w:hAnsi="Arial"/>
            <w:color w:val="000000"/>
            <w:sz w:val="18"/>
            <w:szCs w:val="18"/>
          </w:rPr>
          <w:delText xml:space="preserve"> and other types of </w:delText>
        </w:r>
        <w:r w:rsidDel="00CB4B1E">
          <w:rPr>
            <w:rFonts w:ascii="Arial" w:hAnsi="Arial"/>
            <w:i/>
            <w:iCs/>
            <w:color w:val="000000"/>
            <w:sz w:val="18"/>
            <w:szCs w:val="18"/>
          </w:rPr>
          <w:delText>S. aureus</w:delText>
        </w:r>
        <w:r w:rsidDel="00CB4B1E">
          <w:rPr>
            <w:rFonts w:ascii="Arial" w:hAnsi="Arial"/>
            <w:color w:val="000000"/>
            <w:sz w:val="18"/>
            <w:szCs w:val="18"/>
          </w:rPr>
          <w:delText xml:space="preserve"> skin infections. </w:delText>
        </w:r>
        <w:r w:rsidDel="00CB4B1E">
          <w:rPr>
            <w:rFonts w:ascii="Arial" w:hAnsi="Arial"/>
            <w:i/>
            <w:color w:val="000000"/>
            <w:sz w:val="18"/>
            <w:szCs w:val="18"/>
          </w:rPr>
          <w:delText>Clinical Microbiology and Infection</w:delText>
        </w:r>
        <w:r w:rsidDel="00CB4B1E">
          <w:rPr>
            <w:rFonts w:ascii="Arial" w:hAnsi="Arial"/>
            <w:color w:val="000000"/>
            <w:sz w:val="18"/>
            <w:szCs w:val="18"/>
          </w:rPr>
          <w:delText>, 16(5), pp.425–431.</w:delText>
        </w:r>
      </w:del>
    </w:p>
    <w:p w14:paraId="2C07CD20" w14:textId="55B35AA5" w:rsidR="0020061D" w:rsidDel="00CB4B1E" w:rsidRDefault="00766C9B">
      <w:pPr>
        <w:spacing w:line="360" w:lineRule="auto"/>
        <w:ind w:left="480" w:hanging="480"/>
        <w:jc w:val="both"/>
        <w:rPr>
          <w:del w:id="6985" w:author="Nelly Wagner" w:date="2017-01-22T12:25:00Z"/>
          <w:rFonts w:ascii="Arial" w:hAnsi="Arial"/>
          <w:color w:val="FF3333"/>
          <w:sz w:val="18"/>
          <w:szCs w:val="18"/>
        </w:rPr>
      </w:pPr>
      <w:del w:id="6986" w:author="Nelly Wagner" w:date="2017-01-22T12:25:00Z">
        <w:r w:rsidDel="00CB4B1E">
          <w:rPr>
            <w:rFonts w:ascii="Arial" w:hAnsi="Arial"/>
            <w:color w:val="000000"/>
            <w:sz w:val="18"/>
            <w:szCs w:val="18"/>
          </w:rPr>
          <w:delText xml:space="preserve">Yang, L. et al., 2014. Functional characterization of mannose-binding lectin in zebrafish: Implication for a lectin-dependent complement system in early embryos. </w:delText>
        </w:r>
        <w:r w:rsidDel="00CB4B1E">
          <w:rPr>
            <w:rFonts w:ascii="Arial" w:hAnsi="Arial"/>
            <w:i/>
            <w:color w:val="000000"/>
            <w:sz w:val="18"/>
            <w:szCs w:val="18"/>
          </w:rPr>
          <w:delText>Developmental &amp; Comparative Immunology</w:delText>
        </w:r>
        <w:r w:rsidDel="00CB4B1E">
          <w:rPr>
            <w:rFonts w:ascii="Arial" w:hAnsi="Arial"/>
            <w:color w:val="000000"/>
            <w:sz w:val="18"/>
            <w:szCs w:val="18"/>
          </w:rPr>
          <w:delText>, 46(2), pp.314–322.</w:delText>
        </w:r>
      </w:del>
    </w:p>
    <w:p w14:paraId="42551E50" w14:textId="5A12EF0D" w:rsidR="0020061D" w:rsidDel="00CB4B1E" w:rsidRDefault="00766C9B">
      <w:pPr>
        <w:pStyle w:val="TextBody"/>
        <w:spacing w:after="0" w:line="360" w:lineRule="auto"/>
        <w:ind w:left="480" w:hanging="480"/>
        <w:jc w:val="both"/>
        <w:rPr>
          <w:del w:id="6987" w:author="Nelly Wagner" w:date="2017-01-22T12:25:00Z"/>
          <w:rFonts w:ascii="Arial" w:hAnsi="Arial"/>
          <w:color w:val="000000"/>
          <w:sz w:val="18"/>
          <w:szCs w:val="18"/>
        </w:rPr>
      </w:pPr>
      <w:del w:id="6988" w:author="Nelly Wagner" w:date="2017-01-22T12:25:00Z">
        <w:r w:rsidDel="00CB4B1E">
          <w:rPr>
            <w:rFonts w:ascii="Arial" w:hAnsi="Arial"/>
            <w:color w:val="000000"/>
            <w:sz w:val="18"/>
            <w:szCs w:val="18"/>
          </w:rPr>
          <w:delText xml:space="preserve">Yimin et al., 2013. Contribution of toll-like receptor 2 to the innate response against </w:delText>
        </w:r>
        <w:r w:rsidDel="00CB4B1E">
          <w:rPr>
            <w:rFonts w:ascii="Arial" w:hAnsi="Arial"/>
            <w:i/>
            <w:iCs/>
            <w:color w:val="000000"/>
            <w:sz w:val="18"/>
            <w:szCs w:val="18"/>
          </w:rPr>
          <w:delText>Staphylococcus aureus</w:delText>
        </w:r>
        <w:r w:rsidDel="00CB4B1E">
          <w:rPr>
            <w:rFonts w:ascii="Arial" w:hAnsi="Arial"/>
            <w:color w:val="000000"/>
            <w:sz w:val="18"/>
            <w:szCs w:val="18"/>
          </w:rPr>
          <w:delText xml:space="preserve"> infection in mice. </w:delText>
        </w:r>
        <w:r w:rsidDel="00CB4B1E">
          <w:rPr>
            <w:rFonts w:ascii="Arial" w:hAnsi="Arial"/>
            <w:i/>
            <w:color w:val="000000"/>
            <w:sz w:val="18"/>
            <w:szCs w:val="18"/>
          </w:rPr>
          <w:delText>PloS one</w:delText>
        </w:r>
        <w:r w:rsidDel="00CB4B1E">
          <w:rPr>
            <w:rFonts w:ascii="Arial" w:hAnsi="Arial"/>
            <w:color w:val="000000"/>
            <w:sz w:val="18"/>
            <w:szCs w:val="18"/>
          </w:rPr>
          <w:delText>, 8(9), p.e74287.</w:delText>
        </w:r>
      </w:del>
    </w:p>
    <w:p w14:paraId="5678CD29" w14:textId="3D8E7C12" w:rsidR="0020061D" w:rsidDel="00CB4B1E" w:rsidRDefault="00766C9B">
      <w:pPr>
        <w:spacing w:line="360" w:lineRule="auto"/>
        <w:ind w:left="480" w:hanging="480"/>
        <w:jc w:val="both"/>
        <w:rPr>
          <w:del w:id="6989" w:author="Nelly Wagner" w:date="2017-01-22T12:26:00Z"/>
          <w:rFonts w:ascii="Arial" w:hAnsi="Arial"/>
          <w:color w:val="000000"/>
          <w:sz w:val="18"/>
          <w:szCs w:val="18"/>
        </w:rPr>
      </w:pPr>
      <w:del w:id="6990" w:author="Nelly Wagner" w:date="2017-01-22T12:26:00Z">
        <w:r w:rsidDel="00CB4B1E">
          <w:rPr>
            <w:rFonts w:ascii="Arial" w:hAnsi="Arial"/>
            <w:color w:val="000000"/>
            <w:sz w:val="18"/>
            <w:szCs w:val="18"/>
          </w:rPr>
          <w:delText xml:space="preserve">Zhu, W. et al., 2010. Dissemination of an Enterococcus Inc18-like vanA plasmid associated with vancomycin-resistant </w:delText>
        </w:r>
        <w:r w:rsidDel="00CB4B1E">
          <w:rPr>
            <w:rFonts w:ascii="Arial" w:hAnsi="Arial"/>
            <w:i/>
            <w:iCs/>
            <w:color w:val="000000"/>
            <w:sz w:val="18"/>
            <w:szCs w:val="18"/>
          </w:rPr>
          <w:delText>Staphylococcus aureus</w:delText>
        </w:r>
        <w:r w:rsidDel="00CB4B1E">
          <w:rPr>
            <w:rFonts w:ascii="Arial" w:hAnsi="Arial"/>
            <w:color w:val="000000"/>
            <w:sz w:val="18"/>
            <w:szCs w:val="18"/>
          </w:rPr>
          <w:delText xml:space="preserve">. </w:delText>
        </w:r>
        <w:r w:rsidDel="00CB4B1E">
          <w:rPr>
            <w:rFonts w:ascii="Arial" w:hAnsi="Arial"/>
            <w:i/>
            <w:color w:val="000000"/>
            <w:sz w:val="18"/>
            <w:szCs w:val="18"/>
          </w:rPr>
          <w:delText>Antimicrobial Agents and Chemotherapy</w:delText>
        </w:r>
        <w:r w:rsidDel="00CB4B1E">
          <w:rPr>
            <w:rFonts w:ascii="Arial" w:hAnsi="Arial"/>
            <w:color w:val="000000"/>
            <w:sz w:val="18"/>
            <w:szCs w:val="18"/>
          </w:rPr>
          <w:delText>, 54(10), pp.4314–4320.</w:delText>
        </w:r>
      </w:del>
    </w:p>
    <w:p w14:paraId="73637F86" w14:textId="34E3DF01" w:rsidR="0020061D" w:rsidDel="00CB4B1E" w:rsidRDefault="00766C9B">
      <w:pPr>
        <w:spacing w:line="360" w:lineRule="auto"/>
        <w:ind w:left="480" w:hanging="480"/>
        <w:jc w:val="both"/>
        <w:rPr>
          <w:del w:id="6991" w:author="Nelly Wagner" w:date="2017-01-22T12:26:00Z"/>
          <w:rFonts w:ascii="Arial" w:hAnsi="Arial"/>
          <w:sz w:val="18"/>
        </w:rPr>
      </w:pPr>
      <w:del w:id="6992" w:author="Nelly Wagner" w:date="2017-01-22T12:26:00Z">
        <w:r w:rsidDel="00CB4B1E">
          <w:rPr>
            <w:rFonts w:ascii="Arial" w:hAnsi="Arial"/>
            <w:color w:val="000000"/>
            <w:sz w:val="18"/>
            <w:szCs w:val="18"/>
          </w:rPr>
          <w:delText xml:space="preserve">Zielinska, A.K. et al., 2012. SarA-mediated repression of protease production plays a key role in the pathogenesis of </w:delText>
        </w:r>
        <w:r w:rsidDel="00CB4B1E">
          <w:rPr>
            <w:rFonts w:ascii="Arial" w:hAnsi="Arial"/>
            <w:i/>
            <w:iCs/>
            <w:color w:val="000000"/>
            <w:sz w:val="18"/>
            <w:szCs w:val="18"/>
          </w:rPr>
          <w:delText>Staphylococcus aureus</w:delText>
        </w:r>
        <w:r w:rsidDel="00CB4B1E">
          <w:rPr>
            <w:rFonts w:ascii="Arial" w:hAnsi="Arial"/>
            <w:color w:val="000000"/>
            <w:sz w:val="18"/>
            <w:szCs w:val="18"/>
          </w:rPr>
          <w:delText xml:space="preserve"> USA300 isolates. </w:delText>
        </w:r>
        <w:r w:rsidDel="00CB4B1E">
          <w:rPr>
            <w:rFonts w:ascii="Arial" w:hAnsi="Arial"/>
            <w:i/>
            <w:color w:val="000000"/>
            <w:sz w:val="18"/>
            <w:szCs w:val="18"/>
          </w:rPr>
          <w:delText>Molecular Microbiology</w:delText>
        </w:r>
        <w:bookmarkEnd w:id="3736"/>
        <w:bookmarkEnd w:id="3737"/>
        <w:r w:rsidDel="00CB4B1E">
          <w:rPr>
            <w:rFonts w:ascii="Arial" w:hAnsi="Arial"/>
            <w:color w:val="000000"/>
            <w:sz w:val="18"/>
            <w:szCs w:val="18"/>
          </w:rPr>
          <w:delText>, 86(5), pp.1183–1196.</w:delText>
        </w:r>
      </w:del>
    </w:p>
    <w:p w14:paraId="4B202B85" w14:textId="77777777" w:rsidR="0020061D" w:rsidRDefault="0020061D">
      <w:pPr>
        <w:sectPr w:rsidR="0020061D">
          <w:type w:val="continuous"/>
          <w:pgSz w:w="11906" w:h="16838"/>
          <w:pgMar w:top="1134" w:right="1134" w:bottom="1700" w:left="2268" w:header="0" w:footer="1134" w:gutter="0"/>
          <w:cols w:space="720"/>
          <w:formProt w:val="0"/>
          <w:docGrid w:linePitch="240" w:charSpace="-2049"/>
        </w:sectPr>
      </w:pPr>
    </w:p>
    <w:p w14:paraId="7E54B778" w14:textId="77777777" w:rsidR="00421CC2" w:rsidRDefault="00421CC2">
      <w:pPr>
        <w:suppressAutoHyphens w:val="0"/>
        <w:rPr>
          <w:ins w:id="6993" w:author="Nelly Wagner" w:date="2017-01-24T21:39:00Z"/>
          <w:rFonts w:ascii="Arial" w:eastAsia="SimSun" w:hAnsi="Arial" w:cs="Mangal"/>
          <w:b/>
          <w:bCs/>
          <w:sz w:val="36"/>
          <w:szCs w:val="36"/>
        </w:rPr>
      </w:pPr>
      <w:bookmarkStart w:id="6994" w:name="artTitle"/>
      <w:bookmarkStart w:id="6995" w:name="__RefHeading___Toc101969_40547708"/>
      <w:bookmarkEnd w:id="6994"/>
      <w:bookmarkEnd w:id="6995"/>
      <w:ins w:id="6996" w:author="Nelly Wagner" w:date="2017-01-24T21:39:00Z">
        <w:r>
          <w:br w:type="page"/>
        </w:r>
      </w:ins>
    </w:p>
    <w:p w14:paraId="2C326043" w14:textId="32E10A4B" w:rsidR="0020061D" w:rsidRDefault="00766C9B">
      <w:pPr>
        <w:pStyle w:val="Chaptertitle"/>
      </w:pPr>
      <w:r>
        <w:lastRenderedPageBreak/>
        <w:t>Appendix A</w:t>
      </w:r>
    </w:p>
    <w:p w14:paraId="23A3C71A" w14:textId="77777777" w:rsidR="0020061D" w:rsidRDefault="00766C9B">
      <w:pPr>
        <w:pStyle w:val="Heading1"/>
        <w:spacing w:line="360" w:lineRule="auto"/>
        <w:jc w:val="both"/>
        <w:rPr>
          <w:rFonts w:ascii="Arial" w:hAnsi="Arial"/>
          <w:color w:val="000000"/>
          <w:sz w:val="28"/>
          <w:szCs w:val="28"/>
        </w:rPr>
      </w:pPr>
      <w:bookmarkStart w:id="6997" w:name="__RefHeading___Toc101971_40547708"/>
      <w:bookmarkEnd w:id="6997"/>
      <w:r>
        <w:rPr>
          <w:rFonts w:ascii="Arial" w:hAnsi="Arial"/>
          <w:color w:val="000000"/>
          <w:sz w:val="28"/>
          <w:szCs w:val="28"/>
        </w:rPr>
        <w:t xml:space="preserve">Clonal Expansion during </w:t>
      </w:r>
      <w:r>
        <w:rPr>
          <w:rFonts w:ascii="Arial" w:hAnsi="Arial"/>
          <w:i/>
          <w:iCs/>
          <w:color w:val="000000"/>
          <w:sz w:val="28"/>
          <w:szCs w:val="28"/>
        </w:rPr>
        <w:t>Staphylococcus aureus</w:t>
      </w:r>
      <w:r>
        <w:rPr>
          <w:rFonts w:ascii="Arial" w:hAnsi="Arial"/>
          <w:color w:val="000000"/>
          <w:sz w:val="28"/>
          <w:szCs w:val="28"/>
        </w:rPr>
        <w:t xml:space="preserve"> Infection Dynamics Reveals the Effect of Antibiotic Intervention</w:t>
      </w:r>
    </w:p>
    <w:p w14:paraId="5D1A0556" w14:textId="77777777" w:rsidR="0020061D" w:rsidRDefault="00766C9B">
      <w:pPr>
        <w:pStyle w:val="TextBody"/>
        <w:spacing w:line="360" w:lineRule="auto"/>
        <w:rPr>
          <w:rFonts w:ascii="Arial" w:hAnsi="Arial"/>
          <w:b/>
          <w:color w:val="000000"/>
        </w:rPr>
      </w:pPr>
      <w:r>
        <w:rPr>
          <w:rFonts w:ascii="Arial" w:hAnsi="Arial"/>
          <w:color w:val="000000"/>
        </w:rPr>
        <w:t xml:space="preserve">Authors: </w:t>
      </w:r>
      <w:bookmarkStart w:id="6998" w:name="author-list94"/>
      <w:bookmarkEnd w:id="6998"/>
      <w:r>
        <w:rPr>
          <w:rFonts w:ascii="Arial" w:hAnsi="Arial"/>
          <w:color w:val="000000"/>
        </w:rPr>
        <w:t xml:space="preserve">Gareth McVicker, Tomasz K. Prajsnar, Alexander Williams, </w:t>
      </w:r>
      <w:r>
        <w:rPr>
          <w:rFonts w:ascii="Arial" w:hAnsi="Arial"/>
          <w:b/>
          <w:bCs/>
          <w:color w:val="000000"/>
        </w:rPr>
        <w:t>Nelly L. Wagner</w:t>
      </w:r>
      <w:r>
        <w:rPr>
          <w:rFonts w:ascii="Arial" w:hAnsi="Arial"/>
          <w:color w:val="000000"/>
        </w:rPr>
        <w:t>, Michael Boots, Stephen A. Renshaw, Simon J. Foster</w:t>
      </w:r>
    </w:p>
    <w:p w14:paraId="4A4BACBA" w14:textId="77777777" w:rsidR="0020061D" w:rsidRDefault="00766C9B">
      <w:pPr>
        <w:pStyle w:val="TextBody"/>
        <w:spacing w:line="360" w:lineRule="auto"/>
        <w:rPr>
          <w:rFonts w:ascii="Arial" w:hAnsi="Arial"/>
        </w:rPr>
      </w:pPr>
      <w:bookmarkStart w:id="6999" w:name="artPubDate93"/>
      <w:bookmarkEnd w:id="6999"/>
      <w:r>
        <w:rPr>
          <w:rFonts w:ascii="Arial" w:hAnsi="Arial"/>
          <w:bCs/>
          <w:color w:val="000000"/>
        </w:rPr>
        <w:t>Published: PLoS Pathogens (Open Access) February 27, 2014</w:t>
      </w:r>
      <w:bookmarkStart w:id="7000" w:name="artDoi"/>
      <w:bookmarkEnd w:id="7000"/>
      <w:r>
        <w:rPr>
          <w:rFonts w:ascii="Arial" w:hAnsi="Arial"/>
          <w:bCs/>
          <w:color w:val="000000"/>
        </w:rPr>
        <w:t xml:space="preserve"> </w:t>
      </w:r>
    </w:p>
    <w:p w14:paraId="542E3868" w14:textId="77777777" w:rsidR="0020061D" w:rsidRDefault="00766C9B">
      <w:pPr>
        <w:pStyle w:val="Heading2"/>
        <w:spacing w:before="227" w:after="227" w:line="360" w:lineRule="auto"/>
        <w:jc w:val="both"/>
        <w:rPr>
          <w:bCs/>
          <w:color w:val="000000"/>
          <w:szCs w:val="28"/>
        </w:rPr>
      </w:pPr>
      <w:bookmarkStart w:id="7001" w:name="__RefHeading___Toc101973_40547708"/>
      <w:bookmarkEnd w:id="7001"/>
      <w:r>
        <w:rPr>
          <w:bCs/>
          <w:color w:val="000000"/>
          <w:szCs w:val="28"/>
        </w:rPr>
        <w:t>Abstract</w:t>
      </w:r>
    </w:p>
    <w:p w14:paraId="0C36C9A6" w14:textId="77777777" w:rsidR="0020061D" w:rsidRDefault="00766C9B">
      <w:pPr>
        <w:pStyle w:val="Paragraph"/>
      </w:pPr>
      <w:bookmarkStart w:id="7002" w:name="article1.front1.article-meta1.abstract1."/>
      <w:bookmarkEnd w:id="7002"/>
      <w:r>
        <w:rPr>
          <w:color w:val="000000"/>
        </w:rPr>
        <w:t>To slow the inexorable rise of antibiotic resistance we must understand how drugs impact on pathogenesis and influence the selection of resistant clones. </w:t>
      </w:r>
      <w:r>
        <w:rPr>
          <w:rStyle w:val="Emphasis"/>
          <w:color w:val="000000"/>
        </w:rPr>
        <w:t>Staphylococcus aureus</w:t>
      </w:r>
      <w:r>
        <w:rPr>
          <w:color w:val="000000"/>
        </w:rPr>
        <w:t> is an important human pathogen with populations of antibiotic-resistant bacteria in hospitals and the community. Host phagocytes play a crucial role in controlling </w:t>
      </w:r>
      <w:r>
        <w:rPr>
          <w:rStyle w:val="Emphasis"/>
          <w:color w:val="000000"/>
        </w:rPr>
        <w:t>S. aureus</w:t>
      </w:r>
      <w:r>
        <w:rPr>
          <w:color w:val="000000"/>
        </w:rPr>
        <w:t> infection, which can lead to a population “bottleneck” whereby clonal expansion of a small fraction of the initial inoculum founds a systemic infection. Such population dynamics may have important consequences on the effect of antibiotic intervention. Low doses of antibiotics have been shown to affect </w:t>
      </w:r>
      <w:r>
        <w:rPr>
          <w:rStyle w:val="Emphasis"/>
          <w:color w:val="000000"/>
        </w:rPr>
        <w:t>in vitro</w:t>
      </w:r>
      <w:r>
        <w:rPr>
          <w:color w:val="000000"/>
        </w:rPr>
        <w:t> growth and the generation of resistant mutants over the long term, however whether this has any </w:t>
      </w:r>
      <w:r>
        <w:rPr>
          <w:rStyle w:val="Emphasis"/>
          <w:color w:val="000000"/>
        </w:rPr>
        <w:t>in vivo</w:t>
      </w:r>
      <w:r>
        <w:rPr>
          <w:color w:val="000000"/>
        </w:rPr>
        <w:t> relevance is unknown. In this work, the population dynamics of </w:t>
      </w:r>
      <w:r>
        <w:rPr>
          <w:rStyle w:val="Emphasis"/>
          <w:color w:val="000000"/>
        </w:rPr>
        <w:t>S. aureus</w:t>
      </w:r>
      <w:r>
        <w:rPr>
          <w:color w:val="000000"/>
        </w:rPr>
        <w:t> pathogenesis were studied </w:t>
      </w:r>
      <w:r>
        <w:rPr>
          <w:rStyle w:val="Emphasis"/>
          <w:color w:val="000000"/>
        </w:rPr>
        <w:t>in vivo</w:t>
      </w:r>
      <w:r>
        <w:rPr>
          <w:color w:val="000000"/>
        </w:rPr>
        <w:t> using antibiotic-resistant strains constructed in an isogenic background, coupled with systemic models of infection in both the mouse and zebrafish embryo. Murine experiments revealed unexpected and complex bacterial population kinetics arising from clonal expansion during infection in particular organs. We subsequently elucidated the effect of antibiotic intervention within the host using mixed inocula of resistant and sensitive bacteria. Sub-curative tetracycline doses support the preferential expansion of resistant microorganisms, importantly unrelated to effects on growth rate or </w:t>
      </w:r>
      <w:r>
        <w:rPr>
          <w:rStyle w:val="Emphasis"/>
          <w:color w:val="000000"/>
        </w:rPr>
        <w:t>de novo</w:t>
      </w:r>
      <w:r>
        <w:rPr>
          <w:color w:val="000000"/>
        </w:rPr>
        <w:t> resistance acquisition. This novel phenomenon is generic, occurring with methicillin-resistant </w:t>
      </w:r>
      <w:r>
        <w:rPr>
          <w:rStyle w:val="Emphasis"/>
          <w:color w:val="000000"/>
        </w:rPr>
        <w:t>S. aureus</w:t>
      </w:r>
      <w:r>
        <w:rPr>
          <w:color w:val="000000"/>
        </w:rPr>
        <w:t> (MRSA) in the presence of β-lactams and with the unrelated human pathogen </w:t>
      </w:r>
      <w:r>
        <w:rPr>
          <w:rStyle w:val="Emphasis"/>
          <w:color w:val="000000"/>
        </w:rPr>
        <w:t>Pseudomonas aeruginosa</w:t>
      </w:r>
      <w:r>
        <w:rPr>
          <w:color w:val="000000"/>
        </w:rPr>
        <w:t>. The selection of resistant clones at low antibiotic levels can result in a rapid increase in their prevalence under conditions that would previously not be thought to favor them. Our results have key implications for the design of effective treatment regimes to limit the spread of antimicrobial resistance, where inappropriate usage leading to resistance may reduce the efficacy of life-saving drugs.</w:t>
      </w:r>
    </w:p>
    <w:p w14:paraId="2CE28CF1" w14:textId="77777777" w:rsidR="0020061D" w:rsidRDefault="00766C9B">
      <w:pPr>
        <w:pStyle w:val="TextBody"/>
        <w:spacing w:before="227" w:after="227" w:line="360" w:lineRule="auto"/>
        <w:jc w:val="both"/>
        <w:rPr>
          <w:rFonts w:ascii="Arial" w:eastAsia="SimSun" w:hAnsi="Arial" w:cs="Mangal"/>
          <w:b/>
          <w:bCs/>
          <w:color w:val="000000"/>
          <w:sz w:val="28"/>
          <w:szCs w:val="28"/>
        </w:rPr>
      </w:pPr>
      <w:r>
        <w:rPr>
          <w:rFonts w:ascii="Arial" w:eastAsia="SimSun" w:hAnsi="Arial" w:cs="Mangal"/>
          <w:b/>
          <w:bCs/>
          <w:color w:val="000000"/>
          <w:sz w:val="28"/>
          <w:szCs w:val="28"/>
        </w:rPr>
        <w:lastRenderedPageBreak/>
        <w:t>Author Summary</w:t>
      </w:r>
    </w:p>
    <w:p w14:paraId="0A45D6C4" w14:textId="77777777" w:rsidR="0020061D" w:rsidRDefault="00766C9B">
      <w:pPr>
        <w:pStyle w:val="Paragraph"/>
      </w:pPr>
      <w:bookmarkStart w:id="7003" w:name="article1.front1.article-meta1.abstract2."/>
      <w:bookmarkEnd w:id="7003"/>
      <w:r>
        <w:rPr>
          <w:rStyle w:val="Emphasis"/>
          <w:color w:val="000000"/>
        </w:rPr>
        <w:t>Staphylococcus aureus</w:t>
      </w:r>
      <w:r>
        <w:rPr>
          <w:color w:val="000000"/>
        </w:rPr>
        <w:t> is a major cause of human disease, made even more notable due to the spread of antibiotic resistance. We used a combination of animal models to study the spread of bacteria between organs during an infection and the resulting effect of antibiotic intervention. We found that </w:t>
      </w:r>
      <w:r>
        <w:rPr>
          <w:rStyle w:val="Emphasis"/>
          <w:color w:val="000000"/>
        </w:rPr>
        <w:t>S. aureus</w:t>
      </w:r>
      <w:r>
        <w:rPr>
          <w:color w:val="000000"/>
        </w:rPr>
        <w:t> infection is highly clonal, following a “bottleneck” in which very few bacterial cells found each abscess. Despite previous </w:t>
      </w:r>
      <w:r>
        <w:rPr>
          <w:rStyle w:val="Emphasis"/>
          <w:color w:val="000000"/>
        </w:rPr>
        <w:t>in vitro</w:t>
      </w:r>
      <w:r>
        <w:rPr>
          <w:color w:val="000000"/>
        </w:rPr>
        <w:t> research, the effect of antibiotics on </w:t>
      </w:r>
      <w:r>
        <w:rPr>
          <w:rStyle w:val="Emphasis"/>
          <w:color w:val="000000"/>
        </w:rPr>
        <w:t>S. aureus</w:t>
      </w:r>
      <w:r>
        <w:rPr>
          <w:color w:val="000000"/>
        </w:rPr>
        <w:t> infection was poorly understood. We utilized our systemic infection models to study intervention with sub-curative antibiotic doses, such as one might encounter upon failing to complete an antibiotic course. We have shown that such doses are able to support the preferential expansion of antibiotic-resistant organisms during a mixed infection. This selection is due to the clonal pattern of infection, occurring despite a lack of effect on growth rate or on the spontaneous generation of resistance. Furthermore, it is generic to multiple pathogen species, including </w:t>
      </w:r>
      <w:r>
        <w:rPr>
          <w:rStyle w:val="Emphasis"/>
          <w:color w:val="000000"/>
        </w:rPr>
        <w:t>Pseudomonas aeruginosa</w:t>
      </w:r>
      <w:r>
        <w:rPr>
          <w:color w:val="000000"/>
        </w:rPr>
        <w:t>, and antibiotic classes, such as with methicillin-resistant </w:t>
      </w:r>
      <w:r>
        <w:rPr>
          <w:rStyle w:val="Emphasis"/>
          <w:color w:val="000000"/>
        </w:rPr>
        <w:t>S. aureus</w:t>
      </w:r>
      <w:r>
        <w:rPr>
          <w:color w:val="000000"/>
        </w:rPr>
        <w:t> (MRSA) in the presence of oxacillin. Given the current debate in the field, our results have important implications for the design of properly-controlled treatment regimes.</w:t>
      </w:r>
    </w:p>
    <w:p w14:paraId="344CCF2E" w14:textId="77777777" w:rsidR="0020061D" w:rsidRDefault="00766C9B">
      <w:pPr>
        <w:pStyle w:val="TextBody"/>
        <w:spacing w:before="227" w:after="227" w:line="360" w:lineRule="auto"/>
        <w:jc w:val="both"/>
        <w:rPr>
          <w:rFonts w:ascii="Arial" w:hAnsi="Arial"/>
          <w:b/>
          <w:bCs/>
          <w:color w:val="000000"/>
          <w:sz w:val="28"/>
          <w:szCs w:val="28"/>
        </w:rPr>
      </w:pPr>
      <w:r>
        <w:rPr>
          <w:rFonts w:ascii="Arial" w:hAnsi="Arial"/>
          <w:b/>
          <w:bCs/>
          <w:color w:val="000000"/>
          <w:sz w:val="28"/>
          <w:szCs w:val="28"/>
        </w:rPr>
        <w:t>Introduction</w:t>
      </w:r>
    </w:p>
    <w:p w14:paraId="01B4F779" w14:textId="77777777" w:rsidR="0020061D" w:rsidRDefault="00766C9B">
      <w:pPr>
        <w:pStyle w:val="Paragraph"/>
      </w:pPr>
      <w:bookmarkStart w:id="7004" w:name="article1.body1.sec1.p1"/>
      <w:bookmarkEnd w:id="7004"/>
      <w:r>
        <w:rPr>
          <w:rStyle w:val="Emphasis"/>
          <w:color w:val="000000"/>
        </w:rPr>
        <w:tab/>
        <w:t>Staphylococcus aureus</w:t>
      </w:r>
      <w:r>
        <w:rPr>
          <w:color w:val="000000"/>
        </w:rPr>
        <w:t> is an opportunist human pathogen that causes skin and tissue abscesses, occasionally leading to severe systemic illness and death </w:t>
      </w:r>
      <w:hyperlink r:id="rId65" w:anchor="ppat.1003959-Thwaites1" w:history="1">
        <w:r>
          <w:rPr>
            <w:rStyle w:val="InternetLink"/>
            <w:color w:val="000000"/>
            <w:u w:val="none"/>
          </w:rPr>
          <w:t>[1]</w:t>
        </w:r>
      </w:hyperlink>
      <w:r>
        <w:rPr>
          <w:color w:val="000000"/>
        </w:rPr>
        <w:t>. Whilst the process of lesion formation itself is becoming better defined </w:t>
      </w:r>
      <w:hyperlink r:id="rId66" w:anchor="ppat.1003959-Cheng1" w:history="1">
        <w:r>
          <w:rPr>
            <w:rStyle w:val="InternetLink"/>
            <w:color w:val="000000"/>
            <w:u w:val="none"/>
          </w:rPr>
          <w:t>[2]</w:t>
        </w:r>
      </w:hyperlink>
      <w:r>
        <w:rPr>
          <w:color w:val="000000"/>
        </w:rPr>
        <w:t>, the dynamics of a bacterial population within the host during infection are far less well understood. Whilst it is likely that infection progression and tissue tropism vary between different strains of </w:t>
      </w:r>
      <w:r>
        <w:rPr>
          <w:rStyle w:val="Emphasis"/>
          <w:color w:val="000000"/>
        </w:rPr>
        <w:t>S. aureus</w:t>
      </w:r>
      <w:r>
        <w:rPr>
          <w:color w:val="000000"/>
        </w:rPr>
        <w:t> (such as those that cause osteomyelitis or keratitis </w:t>
      </w:r>
      <w:hyperlink r:id="rId67" w:anchor="ppat.1003959-Horst1" w:history="1">
        <w:r>
          <w:rPr>
            <w:rStyle w:val="InternetLink"/>
            <w:color w:val="000000"/>
            <w:u w:val="none"/>
          </w:rPr>
          <w:t>[3]</w:t>
        </w:r>
      </w:hyperlink>
      <w:r>
        <w:rPr>
          <w:color w:val="000000"/>
        </w:rPr>
        <w:t>, </w:t>
      </w:r>
      <w:hyperlink r:id="rId68" w:anchor="ppat.1003959-Hume1" w:history="1">
        <w:r>
          <w:rPr>
            <w:rStyle w:val="InternetLink"/>
            <w:color w:val="000000"/>
            <w:u w:val="none"/>
          </w:rPr>
          <w:t>[4]</w:t>
        </w:r>
      </w:hyperlink>
      <w:r>
        <w:rPr>
          <w:color w:val="000000"/>
        </w:rPr>
        <w:t>), research on zebrafish embryos and mice has indicated an important role of host phagocytes in the infection process </w:t>
      </w:r>
      <w:hyperlink r:id="rId69" w:anchor="ppat.1003959-Prajsnar1" w:history="1">
        <w:r>
          <w:rPr>
            <w:rStyle w:val="InternetLink"/>
            <w:color w:val="000000"/>
            <w:u w:val="none"/>
          </w:rPr>
          <w:t>[5]</w:t>
        </w:r>
      </w:hyperlink>
      <w:r>
        <w:rPr>
          <w:color w:val="000000"/>
        </w:rPr>
        <w:t>–</w:t>
      </w:r>
      <w:hyperlink r:id="rId70" w:anchor="ppat.1003959-Gresham1" w:history="1">
        <w:r>
          <w:rPr>
            <w:rStyle w:val="InternetLink"/>
            <w:color w:val="000000"/>
            <w:u w:val="none"/>
          </w:rPr>
          <w:t>[8]</w:t>
        </w:r>
      </w:hyperlink>
      <w:r>
        <w:rPr>
          <w:color w:val="000000"/>
        </w:rPr>
        <w:t>. This leads to an infection “bottleneck” in which a small fraction of the initial inoculum goes on to found a systemic infection. Previous studies have identified bottleneck phenomena for a range of bacterial species </w:t>
      </w:r>
      <w:hyperlink r:id="rId71" w:anchor="ppat.1003959-Grant1" w:history="1">
        <w:r>
          <w:rPr>
            <w:rStyle w:val="InternetLink"/>
            <w:color w:val="000000"/>
            <w:u w:val="none"/>
          </w:rPr>
          <w:t>[9]</w:t>
        </w:r>
      </w:hyperlink>
      <w:r>
        <w:rPr>
          <w:color w:val="000000"/>
        </w:rPr>
        <w:t>, </w:t>
      </w:r>
      <w:hyperlink r:id="rId72" w:anchor="ppat.1003959-Plaut1" w:history="1">
        <w:r>
          <w:rPr>
            <w:rStyle w:val="InternetLink"/>
            <w:color w:val="000000"/>
            <w:u w:val="none"/>
          </w:rPr>
          <w:t>[10]</w:t>
        </w:r>
      </w:hyperlink>
      <w:r>
        <w:rPr>
          <w:color w:val="000000"/>
        </w:rPr>
        <w:t>.</w:t>
      </w:r>
    </w:p>
    <w:p w14:paraId="168695AE" w14:textId="77777777" w:rsidR="0020061D" w:rsidRDefault="00766C9B">
      <w:pPr>
        <w:pStyle w:val="Paragraph"/>
      </w:pPr>
      <w:bookmarkStart w:id="7005" w:name="article1.body1.sec1.p2"/>
      <w:bookmarkEnd w:id="7005"/>
      <w:r>
        <w:rPr>
          <w:rStyle w:val="Emphasis"/>
          <w:color w:val="000000"/>
        </w:rPr>
        <w:tab/>
        <w:t>S. aureus</w:t>
      </w:r>
      <w:r>
        <w:rPr>
          <w:color w:val="000000"/>
        </w:rPr>
        <w:t> is infamous for its rapid development of antibiotic resistance, which has grown increasingly more relevant with the widespread use of antimicrobials in agriculture and medicine. Alarmingly, where once it was restricted to health-care settings, drug-resistant </w:t>
      </w:r>
      <w:r>
        <w:rPr>
          <w:rStyle w:val="Emphasis"/>
          <w:color w:val="000000"/>
        </w:rPr>
        <w:t>S. aureus</w:t>
      </w:r>
      <w:r>
        <w:rPr>
          <w:color w:val="000000"/>
        </w:rPr>
        <w:t> is now also found in the wider community </w:t>
      </w:r>
      <w:hyperlink r:id="rId73" w:anchor="ppat.1003959-Mertens1" w:history="1">
        <w:r>
          <w:rPr>
            <w:rStyle w:val="InternetLink"/>
            <w:color w:val="000000"/>
            <w:u w:val="none"/>
          </w:rPr>
          <w:t>[11]</w:t>
        </w:r>
      </w:hyperlink>
      <w:r>
        <w:rPr>
          <w:color w:val="000000"/>
        </w:rPr>
        <w:t>, </w:t>
      </w:r>
      <w:hyperlink r:id="rId74" w:anchor="ppat.1003959-Otter1" w:history="1">
        <w:r>
          <w:rPr>
            <w:rStyle w:val="InternetLink"/>
            <w:color w:val="000000"/>
            <w:u w:val="none"/>
          </w:rPr>
          <w:t>[12]</w:t>
        </w:r>
      </w:hyperlink>
      <w:r>
        <w:rPr>
          <w:color w:val="000000"/>
        </w:rPr>
        <w:t>. Bacteria resistant to antibiotics such as methicillin and tetracycline have been shown to colonize humans in contact with antibiotic-treated livestock </w:t>
      </w:r>
      <w:hyperlink r:id="rId75" w:anchor="ppat.1003959-Levy1" w:history="1">
        <w:r>
          <w:rPr>
            <w:rStyle w:val="InternetLink"/>
            <w:color w:val="000000"/>
            <w:u w:val="none"/>
          </w:rPr>
          <w:t>[13]</w:t>
        </w:r>
      </w:hyperlink>
      <w:r>
        <w:rPr>
          <w:color w:val="000000"/>
        </w:rPr>
        <w:t>, </w:t>
      </w:r>
      <w:hyperlink r:id="rId76" w:anchor="ppat.1003959-Rinsky1" w:history="1">
        <w:r>
          <w:rPr>
            <w:rStyle w:val="InternetLink"/>
            <w:color w:val="000000"/>
            <w:u w:val="none"/>
          </w:rPr>
          <w:t>[14]</w:t>
        </w:r>
      </w:hyperlink>
      <w:r>
        <w:rPr>
          <w:color w:val="000000"/>
        </w:rPr>
        <w:t xml:space="preserve">. The emergence </w:t>
      </w:r>
      <w:r>
        <w:rPr>
          <w:color w:val="000000"/>
        </w:rPr>
        <w:lastRenderedPageBreak/>
        <w:t>of antibiotic resistance in staphylococcal species has been the subject of much study; classically, studies and analyses have focused on the generation of resistance, persistence or tolerance due to advantageous mutations in a sensitive bacterial population challenged by high levels of antibiotics </w:t>
      </w:r>
      <w:hyperlink r:id="rId77" w:anchor="ppat.1003959-Handwerger1" w:history="1">
        <w:r>
          <w:rPr>
            <w:rStyle w:val="InternetLink"/>
            <w:color w:val="000000"/>
            <w:u w:val="none"/>
          </w:rPr>
          <w:t>[15]</w:t>
        </w:r>
      </w:hyperlink>
      <w:r>
        <w:rPr>
          <w:color w:val="000000"/>
        </w:rPr>
        <w:t>–</w:t>
      </w:r>
      <w:hyperlink r:id="rId78" w:anchor="ppat.1003959-Andersson1" w:history="1">
        <w:r>
          <w:rPr>
            <w:rStyle w:val="InternetLink"/>
            <w:color w:val="000000"/>
            <w:u w:val="none"/>
          </w:rPr>
          <w:t>[17]</w:t>
        </w:r>
      </w:hyperlink>
      <w:r>
        <w:rPr>
          <w:color w:val="000000"/>
        </w:rPr>
        <w:t>. Development of resistance may come at a fitness cost </w:t>
      </w:r>
      <w:hyperlink r:id="rId79" w:anchor="ppat.1003959-Andersson2" w:history="1">
        <w:r>
          <w:rPr>
            <w:rStyle w:val="InternetLink"/>
            <w:color w:val="000000"/>
            <w:u w:val="none"/>
          </w:rPr>
          <w:t>[18]</w:t>
        </w:r>
      </w:hyperlink>
      <w:r>
        <w:rPr>
          <w:color w:val="000000"/>
        </w:rPr>
        <w:t>, although </w:t>
      </w:r>
      <w:r>
        <w:rPr>
          <w:rStyle w:val="Emphasis"/>
          <w:color w:val="000000"/>
        </w:rPr>
        <w:t>S. aureus</w:t>
      </w:r>
      <w:r>
        <w:rPr>
          <w:color w:val="000000"/>
        </w:rPr>
        <w:t> may be able to circumvent this cost via methods such as phenotypic switching </w:t>
      </w:r>
      <w:hyperlink r:id="rId80" w:anchor="ppat.1003959-Massey1" w:history="1">
        <w:r>
          <w:rPr>
            <w:rStyle w:val="InternetLink"/>
            <w:color w:val="000000"/>
            <w:u w:val="none"/>
          </w:rPr>
          <w:t>[19]</w:t>
        </w:r>
      </w:hyperlink>
      <w:r>
        <w:rPr>
          <w:color w:val="000000"/>
        </w:rPr>
        <w:t>. Likewise, resistance to some drugs (including tetracycline and oxacillin) is known to be inducible </w:t>
      </w:r>
      <w:hyperlink r:id="rId81" w:anchor="ppat.1003959-Trzcinski1" w:history="1">
        <w:r>
          <w:rPr>
            <w:rStyle w:val="InternetLink"/>
            <w:color w:val="000000"/>
            <w:u w:val="none"/>
          </w:rPr>
          <w:t>[20]</w:t>
        </w:r>
      </w:hyperlink>
      <w:r>
        <w:rPr>
          <w:color w:val="000000"/>
        </w:rPr>
        <w:t>, </w:t>
      </w:r>
      <w:hyperlink r:id="rId82" w:anchor="ppat.1003959-Hao1" w:history="1">
        <w:r>
          <w:rPr>
            <w:rStyle w:val="InternetLink"/>
            <w:color w:val="000000"/>
            <w:u w:val="none"/>
          </w:rPr>
          <w:t>[21]</w:t>
        </w:r>
      </w:hyperlink>
      <w:r>
        <w:rPr>
          <w:color w:val="000000"/>
        </w:rPr>
        <w:t>.</w:t>
      </w:r>
    </w:p>
    <w:p w14:paraId="4428FAF2" w14:textId="77777777" w:rsidR="0020061D" w:rsidRDefault="00766C9B">
      <w:pPr>
        <w:pStyle w:val="Paragraph"/>
      </w:pPr>
      <w:bookmarkStart w:id="7006" w:name="article1.body1.sec1.p3"/>
      <w:bookmarkEnd w:id="7006"/>
      <w:r>
        <w:rPr>
          <w:color w:val="000000"/>
        </w:rPr>
        <w:tab/>
        <w:t>Of current interest is the effect of sub-curative concentrations of antibiotics; that is, treatment that confers no significant improvement in the wellbeing of the host. Such low levels of antibiotics might be generated during failure to complete a treatment regime, or encountered via the hospital environment or in agriculture. The effects of a reduced antibiotic dose are the focus of several recent studies and reviews, again largely concerning the generation of mutants </w:t>
      </w:r>
      <w:hyperlink r:id="rId83" w:anchor="ppat.1003959-Negri1" w:history="1">
        <w:r>
          <w:rPr>
            <w:rStyle w:val="InternetLink"/>
            <w:color w:val="000000"/>
            <w:u w:val="none"/>
          </w:rPr>
          <w:t>[22]</w:t>
        </w:r>
      </w:hyperlink>
      <w:r>
        <w:rPr>
          <w:color w:val="000000"/>
        </w:rPr>
        <w:t>–</w:t>
      </w:r>
      <w:hyperlink r:id="rId84" w:anchor="ppat.1003959-Andersson3" w:history="1">
        <w:r>
          <w:rPr>
            <w:rStyle w:val="InternetLink"/>
            <w:color w:val="000000"/>
            <w:u w:val="none"/>
          </w:rPr>
          <w:t>[24]</w:t>
        </w:r>
      </w:hyperlink>
      <w:r>
        <w:rPr>
          <w:color w:val="000000"/>
        </w:rPr>
        <w:t>. This area of research spans agriculture </w:t>
      </w:r>
      <w:hyperlink r:id="rId85" w:anchor="ppat.1003959-Levy1" w:history="1">
        <w:r>
          <w:rPr>
            <w:rStyle w:val="InternetLink"/>
            <w:color w:val="000000"/>
            <w:u w:val="none"/>
          </w:rPr>
          <w:t>[13]</w:t>
        </w:r>
      </w:hyperlink>
      <w:r>
        <w:rPr>
          <w:color w:val="000000"/>
        </w:rPr>
        <w:t>, </w:t>
      </w:r>
      <w:hyperlink r:id="rId86" w:anchor="ppat.1003959-Rinsky1" w:history="1">
        <w:r>
          <w:rPr>
            <w:rStyle w:val="InternetLink"/>
            <w:color w:val="000000"/>
            <w:u w:val="none"/>
          </w:rPr>
          <w:t>[14]</w:t>
        </w:r>
      </w:hyperlink>
      <w:r>
        <w:rPr>
          <w:color w:val="000000"/>
        </w:rPr>
        <w:t>, </w:t>
      </w:r>
      <w:hyperlink r:id="rId87" w:anchor="ppat.1003959-Pengov1" w:history="1">
        <w:r>
          <w:rPr>
            <w:rStyle w:val="InternetLink"/>
            <w:color w:val="000000"/>
            <w:u w:val="none"/>
          </w:rPr>
          <w:t>[25]</w:t>
        </w:r>
      </w:hyperlink>
      <w:r>
        <w:rPr>
          <w:color w:val="000000"/>
        </w:rPr>
        <w:t>, </w:t>
      </w:r>
      <w:hyperlink r:id="rId88" w:anchor="ppat.1003959-Harrison1" w:history="1">
        <w:r>
          <w:rPr>
            <w:rStyle w:val="InternetLink"/>
            <w:color w:val="000000"/>
            <w:u w:val="none"/>
          </w:rPr>
          <w:t>[26]</w:t>
        </w:r>
      </w:hyperlink>
      <w:r>
        <w:rPr>
          <w:color w:val="000000"/>
        </w:rPr>
        <w:t>, medicine </w:t>
      </w:r>
      <w:hyperlink r:id="rId89" w:anchor="ppat.1003959-Johnson1" w:history="1">
        <w:r>
          <w:rPr>
            <w:rStyle w:val="InternetLink"/>
            <w:color w:val="000000"/>
            <w:u w:val="none"/>
          </w:rPr>
          <w:t>[27]</w:t>
        </w:r>
      </w:hyperlink>
      <w:r>
        <w:rPr>
          <w:color w:val="000000"/>
        </w:rPr>
        <w:t>,</w:t>
      </w:r>
      <w:hyperlink r:id="rId90" w:anchor="ppat.1003959-AbdelHady1" w:history="1">
        <w:r>
          <w:rPr>
            <w:rStyle w:val="InternetLink"/>
            <w:color w:val="000000"/>
            <w:u w:val="none"/>
          </w:rPr>
          <w:t>[28]</w:t>
        </w:r>
      </w:hyperlink>
      <w:r>
        <w:rPr>
          <w:color w:val="000000"/>
        </w:rPr>
        <w:t> and food safety </w:t>
      </w:r>
      <w:hyperlink r:id="rId91" w:anchor="ppat.1003959-Kjeldgaard1" w:history="1">
        <w:r>
          <w:rPr>
            <w:rStyle w:val="InternetLink"/>
            <w:color w:val="000000"/>
            <w:u w:val="none"/>
          </w:rPr>
          <w:t>[29]</w:t>
        </w:r>
      </w:hyperlink>
      <w:r>
        <w:rPr>
          <w:color w:val="000000"/>
        </w:rPr>
        <w:t> and examines multiple bacterial genera. For example, </w:t>
      </w:r>
      <w:r>
        <w:rPr>
          <w:rStyle w:val="Emphasis"/>
          <w:color w:val="000000"/>
        </w:rPr>
        <w:t>Pseudomonas aeruginosa</w:t>
      </w:r>
      <w:r>
        <w:rPr>
          <w:color w:val="000000"/>
        </w:rPr>
        <w:t> has been shown to acquire antibiotic resistance more rapidly in the presence of low levels of antibiotic </w:t>
      </w:r>
      <w:hyperlink r:id="rId92" w:anchor="ppat.1003959-Nair1" w:history="1">
        <w:r>
          <w:rPr>
            <w:rStyle w:val="InternetLink"/>
            <w:color w:val="000000"/>
            <w:u w:val="none"/>
          </w:rPr>
          <w:t>[30]</w:t>
        </w:r>
      </w:hyperlink>
      <w:r>
        <w:rPr>
          <w:color w:val="000000"/>
        </w:rPr>
        <w:t>, and is known to be associated with staphylococcal infection, particularly in the lungs of cystic fibrosis patients </w:t>
      </w:r>
      <w:hyperlink r:id="rId93" w:anchor="ppat.1003959-Davies1" w:history="1">
        <w:r>
          <w:rPr>
            <w:rStyle w:val="InternetLink"/>
            <w:color w:val="000000"/>
            <w:u w:val="none"/>
          </w:rPr>
          <w:t>[31]</w:t>
        </w:r>
      </w:hyperlink>
      <w:r>
        <w:rPr>
          <w:color w:val="000000"/>
        </w:rPr>
        <w:t>. Selection of antibiotic-resistant clones during low-level treatment </w:t>
      </w:r>
      <w:r>
        <w:rPr>
          <w:rStyle w:val="Emphasis"/>
          <w:color w:val="000000"/>
        </w:rPr>
        <w:t>in vivo</w:t>
      </w:r>
      <w:r>
        <w:rPr>
          <w:color w:val="000000"/>
        </w:rPr>
        <w:t>, however, has not been directly examined.</w:t>
      </w:r>
    </w:p>
    <w:p w14:paraId="732FF25F" w14:textId="77777777" w:rsidR="0020061D" w:rsidRDefault="00766C9B">
      <w:pPr>
        <w:pStyle w:val="Paragraph"/>
      </w:pPr>
      <w:bookmarkStart w:id="7007" w:name="article1.body1.sec1.p4"/>
      <w:bookmarkEnd w:id="7007"/>
      <w:r>
        <w:rPr>
          <w:color w:val="000000"/>
        </w:rPr>
        <w:tab/>
        <w:t>In this study we use a set of isogenic, antibiotic-resistant strains to investigate the bacterial population dynamics within both zebrafish embryo and murine systemic infection models. Using these strains, we elucidate the effect of low levels of antibiotics on bacteria </w:t>
      </w:r>
      <w:r>
        <w:rPr>
          <w:rStyle w:val="Emphasis"/>
          <w:color w:val="000000"/>
        </w:rPr>
        <w:t>in vivo</w:t>
      </w:r>
      <w:r>
        <w:rPr>
          <w:color w:val="000000"/>
        </w:rPr>
        <w:t>, showing that it is possible to confer an advantage to an antibiotic-resistant strain, even at levels of antibiotics that do not affect the growth rate of an antibiotic-sensitive strain or its ability to cause a lethal infection.</w:t>
      </w:r>
    </w:p>
    <w:p w14:paraId="11722C43" w14:textId="77777777" w:rsidR="0020061D" w:rsidRDefault="00766C9B">
      <w:pPr>
        <w:pStyle w:val="TextBody"/>
        <w:spacing w:before="227" w:after="227" w:line="360" w:lineRule="auto"/>
        <w:jc w:val="both"/>
        <w:rPr>
          <w:rFonts w:ascii="Arial" w:hAnsi="Arial"/>
          <w:b/>
          <w:color w:val="000000"/>
          <w:sz w:val="28"/>
          <w:szCs w:val="28"/>
        </w:rPr>
      </w:pPr>
      <w:r>
        <w:rPr>
          <w:rFonts w:ascii="Arial" w:hAnsi="Arial"/>
          <w:b/>
          <w:bCs/>
          <w:color w:val="000000"/>
          <w:sz w:val="28"/>
          <w:szCs w:val="28"/>
        </w:rPr>
        <w:t>Results</w:t>
      </w:r>
    </w:p>
    <w:p w14:paraId="6418C2A8" w14:textId="77777777" w:rsidR="0020061D" w:rsidRDefault="00766C9B">
      <w:pPr>
        <w:pStyle w:val="Heading3"/>
        <w:spacing w:before="113" w:after="113" w:line="360" w:lineRule="auto"/>
        <w:jc w:val="both"/>
      </w:pPr>
      <w:bookmarkStart w:id="7008" w:name="__RefHeading___Toc101975_40547708"/>
      <w:bookmarkEnd w:id="7008"/>
      <w:r>
        <w:rPr>
          <w:rFonts w:ascii="Arial" w:hAnsi="Arial"/>
          <w:color w:val="000000"/>
          <w:sz w:val="24"/>
          <w:szCs w:val="24"/>
        </w:rPr>
        <w:t xml:space="preserve">Construction and characterization of antibiotic-resistant </w:t>
      </w:r>
      <w:r>
        <w:rPr>
          <w:rStyle w:val="Emphasis"/>
          <w:rFonts w:ascii="Arial" w:hAnsi="Arial"/>
          <w:color w:val="000000"/>
          <w:sz w:val="24"/>
          <w:szCs w:val="24"/>
        </w:rPr>
        <w:t>Staphylococcus aureus</w:t>
      </w:r>
      <w:r>
        <w:rPr>
          <w:rFonts w:ascii="Arial" w:hAnsi="Arial"/>
          <w:color w:val="000000"/>
          <w:sz w:val="24"/>
          <w:szCs w:val="24"/>
        </w:rPr>
        <w:t> strains</w:t>
      </w:r>
    </w:p>
    <w:p w14:paraId="24F08957" w14:textId="77777777" w:rsidR="0020061D" w:rsidRDefault="00766C9B">
      <w:pPr>
        <w:pStyle w:val="Paragraph"/>
      </w:pPr>
      <w:bookmarkStart w:id="7009" w:name="article1.body1.sec2.sec1.p1"/>
      <w:bookmarkEnd w:id="7009"/>
      <w:r>
        <w:rPr>
          <w:color w:val="000000"/>
        </w:rPr>
        <w:tab/>
        <w:t>In order to enhance the ability of infection dynamics studies to examine disease progression in both zebrafish embryos and mice, a set of three antibiotic-resistant </w:t>
      </w:r>
      <w:r>
        <w:rPr>
          <w:rStyle w:val="Emphasis"/>
          <w:color w:val="000000"/>
        </w:rPr>
        <w:t>S. aureus</w:t>
      </w:r>
      <w:r>
        <w:rPr>
          <w:color w:val="000000"/>
        </w:rPr>
        <w:t> strains were constructed in the SH1000 background: erythromycin/lincomycin-resistant, EryR (GMSA015); kanamycin-resistant, KanR (GMSA016); and tetracycline-resistant, TetR (GMSA017). Growth of the three strains </w:t>
      </w:r>
      <w:r>
        <w:rPr>
          <w:rStyle w:val="Emphasis"/>
          <w:color w:val="000000"/>
        </w:rPr>
        <w:t>in vitro</w:t>
      </w:r>
      <w:r>
        <w:rPr>
          <w:color w:val="000000"/>
        </w:rPr>
        <w:t> under favorable conditions exactly matched the wild type parent SH1000 (</w:t>
      </w:r>
      <w:hyperlink r:id="rId94" w:anchor="ppat.1003959.s001" w:history="1">
        <w:r>
          <w:rPr>
            <w:rStyle w:val="InternetLink"/>
            <w:color w:val="000000"/>
            <w:u w:val="none"/>
          </w:rPr>
          <w:t>Figure S1A</w:t>
        </w:r>
      </w:hyperlink>
      <w:r>
        <w:rPr>
          <w:color w:val="000000"/>
        </w:rPr>
        <w:t xml:space="preserve">). Furthermore, virulence assays in the zebrafish embryo model (1500 CFU administered into the </w:t>
      </w:r>
      <w:r>
        <w:rPr>
          <w:color w:val="000000"/>
        </w:rPr>
        <w:lastRenderedPageBreak/>
        <w:t>circulation at 30 hours post fertilization) resulted in the pattern of mortality one would expect from wild type bacteria (</w:t>
      </w:r>
      <w:hyperlink r:id="rId95" w:anchor="ppat.1003959.s001" w:history="1">
        <w:r>
          <w:rPr>
            <w:rStyle w:val="InternetLink"/>
            <w:color w:val="000000"/>
            <w:u w:val="none"/>
          </w:rPr>
          <w:t>Figure S1B</w:t>
        </w:r>
      </w:hyperlink>
      <w:r>
        <w:rPr>
          <w:color w:val="000000"/>
        </w:rPr>
        <w:t>). Resistance cassettes were then transduced into a second strain background, NewHG, creating strains GMSA021, GMSA022 and GMSA023 (EryR, KanR and TetR respectively). NewHG is a Newman derivative in which the gene encoding regulator SaeS has been repaired, resulting in a level of expression of </w:t>
      </w:r>
      <w:r>
        <w:rPr>
          <w:rStyle w:val="Emphasis"/>
          <w:color w:val="000000"/>
        </w:rPr>
        <w:t>saeS</w:t>
      </w:r>
      <w:r>
        <w:rPr>
          <w:color w:val="000000"/>
        </w:rPr>
        <w:t> and downstream virulence factors that matches many other </w:t>
      </w:r>
      <w:r>
        <w:rPr>
          <w:rStyle w:val="Emphasis"/>
          <w:color w:val="000000"/>
        </w:rPr>
        <w:t>S. aureus</w:t>
      </w:r>
      <w:r>
        <w:rPr>
          <w:color w:val="000000"/>
        </w:rPr>
        <w:t>strains, including the community-acquired methicillin-resistant </w:t>
      </w:r>
      <w:r>
        <w:rPr>
          <w:rStyle w:val="Emphasis"/>
          <w:color w:val="000000"/>
        </w:rPr>
        <w:t>S. aureus</w:t>
      </w:r>
      <w:r>
        <w:rPr>
          <w:color w:val="000000"/>
        </w:rPr>
        <w:t> (MRSA) lineage USA300, as opposed to the much higher levels of expression seen in the presence of the Newman allele </w:t>
      </w:r>
      <w:hyperlink r:id="rId96" w:anchor="ppat.1003959-Mainiero1" w:history="1">
        <w:r>
          <w:rPr>
            <w:rStyle w:val="InternetLink"/>
            <w:color w:val="000000"/>
            <w:u w:val="none"/>
          </w:rPr>
          <w:t>[32]</w:t>
        </w:r>
      </w:hyperlink>
      <w:r>
        <w:rPr>
          <w:color w:val="000000"/>
        </w:rPr>
        <w:t>.</w:t>
      </w:r>
    </w:p>
    <w:p w14:paraId="3AD18E12" w14:textId="77777777" w:rsidR="0020061D" w:rsidRDefault="00766C9B">
      <w:pPr>
        <w:pStyle w:val="Heading3"/>
        <w:spacing w:before="113" w:after="113" w:line="360" w:lineRule="auto"/>
        <w:jc w:val="both"/>
        <w:rPr>
          <w:rFonts w:ascii="Arial" w:hAnsi="Arial"/>
          <w:color w:val="000000"/>
          <w:sz w:val="24"/>
          <w:szCs w:val="24"/>
        </w:rPr>
      </w:pPr>
      <w:bookmarkStart w:id="7010" w:name="__RefHeading___Toc101977_40547708"/>
      <w:bookmarkEnd w:id="7010"/>
      <w:r>
        <w:rPr>
          <w:rFonts w:ascii="Arial" w:hAnsi="Arial"/>
          <w:color w:val="000000"/>
          <w:sz w:val="24"/>
          <w:szCs w:val="24"/>
        </w:rPr>
        <w:t>Three-strain infection dynamics in the zebrafish embryo model</w:t>
      </w:r>
    </w:p>
    <w:p w14:paraId="14441C9D" w14:textId="77777777" w:rsidR="0020061D" w:rsidRDefault="00766C9B">
      <w:pPr>
        <w:pStyle w:val="Paragraph"/>
      </w:pPr>
      <w:bookmarkStart w:id="7011" w:name="article1.body1.sec2.sec2.p1"/>
      <w:bookmarkEnd w:id="7011"/>
      <w:r>
        <w:rPr>
          <w:color w:val="000000"/>
        </w:rPr>
        <w:tab/>
        <w:t>Previous work in the zebrafish embryo model suggested that growth of bacteria </w:t>
      </w:r>
      <w:r>
        <w:rPr>
          <w:rStyle w:val="Emphasis"/>
          <w:color w:val="000000"/>
        </w:rPr>
        <w:t>in vivo</w:t>
      </w:r>
      <w:r>
        <w:rPr>
          <w:color w:val="000000"/>
        </w:rPr>
        <w:t>, leading to lethality, occurs after a biological “bottleneck” that often results in clonal expansion of a single strain </w:t>
      </w:r>
      <w:hyperlink r:id="rId97" w:anchor="ppat.1003959-Prajsnar1" w:history="1">
        <w:r>
          <w:rPr>
            <w:rStyle w:val="InternetLink"/>
            <w:color w:val="000000"/>
            <w:u w:val="none"/>
          </w:rPr>
          <w:t>[5]</w:t>
        </w:r>
      </w:hyperlink>
      <w:r>
        <w:rPr>
          <w:color w:val="000000"/>
        </w:rPr>
        <w:t>. This phenomenon was demonstrated by infecting zebrafish embryos 30 hours post fertilization with 1500 CFU of a 1∶1∶1 mixture of the three SH1000 strains (GMSA015-017) and enumerating the strains present in each embryo </w:t>
      </w:r>
      <w:r>
        <w:rPr>
          <w:rStyle w:val="Emphasis"/>
          <w:color w:val="000000"/>
        </w:rPr>
        <w:t>post mortem</w:t>
      </w:r>
      <w:r>
        <w:rPr>
          <w:color w:val="000000"/>
        </w:rPr>
        <w:t> (</w:t>
      </w:r>
      <w:hyperlink r:id="rId98" w:anchor="ppat-1003959-g001" w:history="1">
        <w:r>
          <w:rPr>
            <w:rStyle w:val="InternetLink"/>
            <w:color w:val="000000"/>
            <w:u w:val="none"/>
          </w:rPr>
          <w:t>Figure 1A</w:t>
        </w:r>
      </w:hyperlink>
      <w:r>
        <w:rPr>
          <w:color w:val="000000"/>
        </w:rPr>
        <w:t>). Infection with NewHG strains (GMSA021-023) gave similar results (</w:t>
      </w:r>
      <w:hyperlink r:id="rId99" w:anchor="ppat-1003959-g001" w:history="1">
        <w:r>
          <w:rPr>
            <w:rStyle w:val="InternetLink"/>
            <w:color w:val="000000"/>
            <w:u w:val="none"/>
          </w:rPr>
          <w:t>Figure 1B</w:t>
        </w:r>
      </w:hyperlink>
      <w:r>
        <w:rPr>
          <w:color w:val="000000"/>
        </w:rPr>
        <w:t>). In both backgrounds, differential clonal expansion produced cases wherein either one or two strains out of three predominated (alongside cases wherein all three strains grew equally). There was no preference for the growth of any particular strain over its competitors, with all three antibiotic resistance cassettes proving equally capable of being selected (</w:t>
      </w:r>
      <w:r>
        <w:rPr>
          <w:rStyle w:val="Emphasis"/>
          <w:color w:val="000000"/>
        </w:rPr>
        <w:t>p</w:t>
      </w:r>
      <w:r>
        <w:rPr>
          <w:color w:val="000000"/>
        </w:rPr>
        <w:t>&gt;0.1), in agreement with previously published results </w:t>
      </w:r>
      <w:hyperlink r:id="rId100" w:anchor="ppat.1003959-Prajsnar1" w:history="1">
        <w:r>
          <w:rPr>
            <w:rStyle w:val="InternetLink"/>
            <w:color w:val="000000"/>
            <w:u w:val="none"/>
          </w:rPr>
          <w:t>[5]</w:t>
        </w:r>
      </w:hyperlink>
      <w:r>
        <w:rPr>
          <w:color w:val="000000"/>
        </w:rPr>
        <w:t>. Furthermore, we isolated clones that had been selected </w:t>
      </w:r>
      <w:r>
        <w:rPr>
          <w:rStyle w:val="Emphasis"/>
          <w:color w:val="000000"/>
        </w:rPr>
        <w:t>in vivo</w:t>
      </w:r>
      <w:r>
        <w:rPr>
          <w:color w:val="000000"/>
        </w:rPr>
        <w:t> and, after mixing with “naïve” bacteria, reintroduced them into the zebrafish model. We found that there was no increase in the selection of these clones relative to their naïve counterparts over three successive passages, suggesting a lack of adaptive mutations, as expected </w:t>
      </w:r>
      <w:hyperlink r:id="rId101" w:anchor="ppat.1003959-Prajsnar1" w:history="1">
        <w:r>
          <w:rPr>
            <w:rStyle w:val="InternetLink"/>
            <w:color w:val="000000"/>
            <w:u w:val="none"/>
          </w:rPr>
          <w:t>[5]</w:t>
        </w:r>
      </w:hyperlink>
      <w:r>
        <w:rPr>
          <w:color w:val="000000"/>
        </w:rPr>
        <w:t>. Therefore </w:t>
      </w:r>
      <w:r>
        <w:rPr>
          <w:rStyle w:val="Emphasis"/>
          <w:color w:val="000000"/>
        </w:rPr>
        <w:t>in vivo</w:t>
      </w:r>
      <w:r>
        <w:rPr>
          <w:color w:val="000000"/>
        </w:rPr>
        <w:t> clonal population expansion of the three strains is likely to be entirely stochastic and, hence, endpoint enumeration of these strains is a suitable and reliable method to investigate </w:t>
      </w:r>
      <w:r>
        <w:rPr>
          <w:rStyle w:val="Emphasis"/>
          <w:color w:val="000000"/>
        </w:rPr>
        <w:t>in vivo</w:t>
      </w:r>
      <w:r>
        <w:rPr>
          <w:color w:val="000000"/>
        </w:rPr>
        <w:t> dynamics.</w:t>
      </w:r>
    </w:p>
    <w:p w14:paraId="140A5EDF" w14:textId="77777777" w:rsidR="0020061D" w:rsidRDefault="00766C9B">
      <w:pPr>
        <w:pStyle w:val="TextBody"/>
        <w:spacing w:before="113" w:after="113" w:line="360" w:lineRule="auto"/>
        <w:jc w:val="both"/>
        <w:rPr>
          <w:rFonts w:ascii="Arial" w:hAnsi="Arial"/>
          <w:b/>
          <w:color w:val="000000"/>
          <w:sz w:val="24"/>
          <w:szCs w:val="24"/>
        </w:rPr>
      </w:pPr>
      <w:r>
        <w:rPr>
          <w:rFonts w:ascii="Arial" w:hAnsi="Arial"/>
          <w:b/>
          <w:color w:val="000000"/>
          <w:sz w:val="24"/>
          <w:szCs w:val="24"/>
        </w:rPr>
        <w:t>A mixed, three-strain infection reveals complex pathogen dynamics within the murine host</w:t>
      </w:r>
    </w:p>
    <w:p w14:paraId="6CE64E73" w14:textId="77777777" w:rsidR="0020061D" w:rsidRDefault="00766C9B">
      <w:pPr>
        <w:pStyle w:val="Paragraph"/>
      </w:pPr>
      <w:bookmarkStart w:id="7012" w:name="article1.body1.sec2.sec3.p1"/>
      <w:bookmarkEnd w:id="7012"/>
      <w:r>
        <w:rPr>
          <w:color w:val="000000"/>
        </w:rPr>
        <w:tab/>
        <w:t>It is known that intravenous </w:t>
      </w:r>
      <w:r>
        <w:rPr>
          <w:rStyle w:val="Emphasis"/>
          <w:color w:val="000000"/>
        </w:rPr>
        <w:t>S. aureus</w:t>
      </w:r>
      <w:r>
        <w:rPr>
          <w:color w:val="000000"/>
        </w:rPr>
        <w:t> infection results in kidney abscesses </w:t>
      </w:r>
      <w:hyperlink r:id="rId102" w:anchor="ppat.1003959-Cheng1" w:history="1">
        <w:r>
          <w:rPr>
            <w:rStyle w:val="InternetLink"/>
            <w:color w:val="000000"/>
            <w:u w:val="none"/>
          </w:rPr>
          <w:t>[2]</w:t>
        </w:r>
      </w:hyperlink>
      <w:r>
        <w:rPr>
          <w:color w:val="000000"/>
        </w:rPr>
        <w:t>, </w:t>
      </w:r>
      <w:hyperlink r:id="rId103" w:anchor="ppat.1003959-Cheng2" w:history="1">
        <w:r>
          <w:rPr>
            <w:rStyle w:val="InternetLink"/>
            <w:color w:val="000000"/>
            <w:u w:val="none"/>
          </w:rPr>
          <w:t>[33]</w:t>
        </w:r>
      </w:hyperlink>
      <w:r>
        <w:rPr>
          <w:color w:val="000000"/>
        </w:rPr>
        <w:t> and that these likely originate from a small number of founding bacteria </w:t>
      </w:r>
      <w:hyperlink r:id="rId104" w:anchor="ppat.1003959-Prajsnar1" w:history="1">
        <w:r>
          <w:rPr>
            <w:rStyle w:val="InternetLink"/>
            <w:color w:val="000000"/>
            <w:u w:val="none"/>
          </w:rPr>
          <w:t>[5]</w:t>
        </w:r>
      </w:hyperlink>
      <w:r>
        <w:rPr>
          <w:color w:val="000000"/>
        </w:rPr>
        <w:t xml:space="preserve">. Modelling of infection dynamics has been performed in the murine model using other organisms, including </w:t>
      </w:r>
      <w:r>
        <w:rPr>
          <w:rStyle w:val="Emphasis"/>
          <w:color w:val="000000"/>
        </w:rPr>
        <w:t>Salmonella enterica</w:t>
      </w:r>
      <w:r>
        <w:rPr>
          <w:color w:val="000000"/>
        </w:rPr>
        <w:t> </w:t>
      </w:r>
      <w:hyperlink r:id="rId105" w:anchor="ppat.1003959-Grant1" w:history="1">
        <w:r>
          <w:rPr>
            <w:rStyle w:val="InternetLink"/>
            <w:color w:val="000000"/>
            <w:u w:val="none"/>
          </w:rPr>
          <w:t>[9]</w:t>
        </w:r>
      </w:hyperlink>
      <w:r>
        <w:rPr>
          <w:color w:val="000000"/>
        </w:rPr>
        <w:t>, </w:t>
      </w:r>
      <w:r>
        <w:rPr>
          <w:rStyle w:val="Emphasis"/>
          <w:color w:val="000000"/>
        </w:rPr>
        <w:t xml:space="preserve">Bacillus </w:t>
      </w:r>
      <w:r>
        <w:rPr>
          <w:rStyle w:val="Emphasis"/>
          <w:color w:val="000000"/>
        </w:rPr>
        <w:lastRenderedPageBreak/>
        <w:t>anthracis</w:t>
      </w:r>
      <w:r>
        <w:rPr>
          <w:color w:val="000000"/>
        </w:rPr>
        <w:t> </w:t>
      </w:r>
      <w:hyperlink r:id="rId106" w:anchor="ppat.1003959-Plaut1" w:history="1">
        <w:r>
          <w:rPr>
            <w:rStyle w:val="InternetLink"/>
            <w:color w:val="000000"/>
            <w:u w:val="none"/>
          </w:rPr>
          <w:t>[10]</w:t>
        </w:r>
      </w:hyperlink>
      <w:r>
        <w:rPr>
          <w:color w:val="000000"/>
        </w:rPr>
        <w:t> and </w:t>
      </w:r>
      <w:r>
        <w:rPr>
          <w:rStyle w:val="Emphasis"/>
          <w:color w:val="000000"/>
        </w:rPr>
        <w:t>Yersinia pseudotuberculosis</w:t>
      </w:r>
      <w:r>
        <w:rPr>
          <w:color w:val="000000"/>
        </w:rPr>
        <w:t> </w:t>
      </w:r>
      <w:hyperlink r:id="rId107" w:anchor="ppat.1003959-Barnes1" w:history="1">
        <w:r>
          <w:rPr>
            <w:rStyle w:val="InternetLink"/>
            <w:color w:val="000000"/>
            <w:u w:val="none"/>
          </w:rPr>
          <w:t>[34]</w:t>
        </w:r>
      </w:hyperlink>
      <w:r>
        <w:rPr>
          <w:color w:val="000000"/>
        </w:rPr>
        <w:t>. Herein, a three-strain inoculum was used to investigate the dynamics of systemic staphylococcal disease. Female BALB/c mice were infected intravenously at 7–8 weeks of age with a mixed inoculum of NewHG strains (GMSA021-023) at a 1∶1∶1 ratio totaling 1×107 CFU. At 30 minutes and then at 2, 6, 12, 24, 48 and 72 hours post infection, mice were sacrificed and their visceral organs (kidneys, liver, spleen, heart and lungs) were harvested for bacterial enumeration by homogenization, serial dilution and plating on selective media (n = 8–10 mice per time-point). Bacterial numbers in the blood were found to be consistently low, approaching the limit of detection at all time-points, and are therefore not included in the analysis. Pilot data indicated that the bacteria were unlikely to be found at other sites (including brain, thigh muscle/bones and the site of infection, i.e. tail).</w:t>
      </w:r>
    </w:p>
    <w:p w14:paraId="5A5C8FE1" w14:textId="77777777" w:rsidR="0020061D" w:rsidRDefault="00766C9B">
      <w:pPr>
        <w:pStyle w:val="Paragraph"/>
      </w:pPr>
      <w:bookmarkStart w:id="7013" w:name="article1.body1.sec2.sec3.p2"/>
      <w:bookmarkEnd w:id="7013"/>
      <w:r>
        <w:rPr>
          <w:color w:val="000000"/>
        </w:rPr>
        <w:tab/>
        <w:t>A large fraction of the bacterial inoculum was restricted to the liver and spleen for several hours post infection. Neither extreme clonality nor an overall increase in bacterial numbers were observed at this stage, indicating that little bacterial growth was occurring, or that there was an equilibrium between bacterial growth and killing by the host (</w:t>
      </w:r>
      <w:hyperlink r:id="rId108" w:anchor="ppat-1003959-g002" w:history="1">
        <w:r>
          <w:rPr>
            <w:rStyle w:val="InternetLink"/>
            <w:color w:val="000000"/>
            <w:u w:val="none"/>
          </w:rPr>
          <w:t>Figure 2</w:t>
        </w:r>
      </w:hyperlink>
      <w:r>
        <w:rPr>
          <w:color w:val="000000"/>
        </w:rPr>
        <w:t>). As the infection progressed, bacteria were found transiently in the heart (peaking at 12 hours post infection) and then in increasingly large numbers in the kidneys (peaking at 2–3 days post infection) (</w:t>
      </w:r>
      <w:hyperlink r:id="rId109" w:anchor="ppat-1003959-g002" w:history="1">
        <w:r>
          <w:rPr>
            <w:rStyle w:val="InternetLink"/>
            <w:color w:val="000000"/>
            <w:u w:val="none"/>
          </w:rPr>
          <w:t>Figure 2A</w:t>
        </w:r>
      </w:hyperlink>
      <w:r>
        <w:rPr>
          <w:color w:val="000000"/>
        </w:rPr>
        <w:t>). Bacteria in the kidneys showed a high degree of clonality, in most cases representing only one or two strains out of three. Occasionally, highly-clonal bacterial populations were found in the liver at later time-points. This dramatic increase in clonality over time is shown in </w:t>
      </w:r>
      <w:hyperlink r:id="rId110" w:anchor="ppat-1003959-g002" w:history="1">
        <w:r>
          <w:rPr>
            <w:rStyle w:val="InternetLink"/>
            <w:color w:val="000000"/>
            <w:u w:val="none"/>
          </w:rPr>
          <w:t>Figure 2B</w:t>
        </w:r>
      </w:hyperlink>
      <w:r>
        <w:rPr>
          <w:color w:val="000000"/>
        </w:rPr>
        <w:t>. Data for individual organs at each time-point are given in supplementary </w:t>
      </w:r>
      <w:hyperlink r:id="rId111" w:anchor="ppat.1003959.s002" w:history="1">
        <w:r>
          <w:rPr>
            <w:rStyle w:val="InternetLink"/>
            <w:color w:val="000000"/>
            <w:u w:val="none"/>
          </w:rPr>
          <w:t>Figure S2</w:t>
        </w:r>
      </w:hyperlink>
      <w:r>
        <w:rPr>
          <w:color w:val="000000"/>
        </w:rPr>
        <w:t>. One mouse (labelled “*” in </w:t>
      </w:r>
      <w:hyperlink r:id="rId112" w:anchor="ppat.1003959.s002" w:history="1">
        <w:r>
          <w:rPr>
            <w:rStyle w:val="InternetLink"/>
            <w:color w:val="000000"/>
            <w:u w:val="none"/>
          </w:rPr>
          <w:t>Figure S2</w:t>
        </w:r>
      </w:hyperlink>
      <w:r>
        <w:rPr>
          <w:color w:val="000000"/>
        </w:rPr>
        <w:t>) was sacrificed for humane reasons due to ill health at 42 hours post infection and was excluded from the general analysis.</w:t>
      </w:r>
    </w:p>
    <w:p w14:paraId="2C089F8E" w14:textId="77777777" w:rsidR="0020061D" w:rsidRDefault="00766C9B">
      <w:pPr>
        <w:pStyle w:val="TextBody"/>
        <w:spacing w:before="113" w:after="113" w:line="360" w:lineRule="auto"/>
        <w:jc w:val="both"/>
        <w:rPr>
          <w:rFonts w:ascii="Arial" w:hAnsi="Arial"/>
          <w:b/>
          <w:color w:val="000000"/>
          <w:sz w:val="24"/>
          <w:szCs w:val="24"/>
        </w:rPr>
      </w:pPr>
      <w:r>
        <w:rPr>
          <w:rFonts w:ascii="Arial" w:hAnsi="Arial"/>
          <w:b/>
          <w:color w:val="000000"/>
          <w:sz w:val="24"/>
          <w:szCs w:val="24"/>
        </w:rPr>
        <w:t>Sub-curative concentrations of tetracycline alter the dynamics of a staphylococcal infection in zebrafish</w:t>
      </w:r>
    </w:p>
    <w:p w14:paraId="61DDC4E1" w14:textId="77777777" w:rsidR="0020061D" w:rsidRDefault="00766C9B">
      <w:pPr>
        <w:pStyle w:val="Paragraph"/>
      </w:pPr>
      <w:bookmarkStart w:id="7014" w:name="article1.body1.sec2.sec4.p1"/>
      <w:bookmarkEnd w:id="7014"/>
      <w:r>
        <w:rPr>
          <w:color w:val="000000"/>
        </w:rPr>
        <w:tab/>
        <w:t>Clonal expansion of bacteria has important implications during mixed-strain infections, especially when a drug-resistant mutant is present among a population of sensitive organisms, and the zebrafish infection model allowed us to investigate this process. The antibiotic dose required to produce a significant reduction in mortality in the zebrafish embryo model can, in some cases, approach fifty times the </w:t>
      </w:r>
      <w:r>
        <w:rPr>
          <w:rStyle w:val="Emphasis"/>
          <w:color w:val="000000"/>
        </w:rPr>
        <w:t>in vitro</w:t>
      </w:r>
      <w:r>
        <w:rPr>
          <w:color w:val="000000"/>
        </w:rPr>
        <w:t> MIC. It was hypothesized that a low antibiotic dose, i.e. one that produces no response in fish infected with a drug-sensitive strain, might still offer a preferential advantage to drug-resistant bacteria, as has been observed </w:t>
      </w:r>
      <w:r>
        <w:rPr>
          <w:rStyle w:val="Emphasis"/>
          <w:color w:val="000000"/>
        </w:rPr>
        <w:t>in vitro</w:t>
      </w:r>
      <w:r>
        <w:rPr>
          <w:color w:val="000000"/>
        </w:rPr>
        <w:t> </w:t>
      </w:r>
      <w:hyperlink r:id="rId113" w:anchor="ppat.1003959-Gullberg1" w:history="1">
        <w:r>
          <w:rPr>
            <w:rStyle w:val="InternetLink"/>
            <w:color w:val="000000"/>
            <w:u w:val="none"/>
          </w:rPr>
          <w:t>[23]</w:t>
        </w:r>
      </w:hyperlink>
      <w:r>
        <w:rPr>
          <w:color w:val="000000"/>
        </w:rPr>
        <w:t>.</w:t>
      </w:r>
    </w:p>
    <w:p w14:paraId="13D6D1B8" w14:textId="77777777" w:rsidR="0020061D" w:rsidRDefault="00766C9B">
      <w:pPr>
        <w:pStyle w:val="Paragraph"/>
      </w:pPr>
      <w:bookmarkStart w:id="7015" w:name="article1.body1.sec2.sec4.p2"/>
      <w:bookmarkEnd w:id="7015"/>
      <w:r>
        <w:rPr>
          <w:color w:val="000000"/>
        </w:rPr>
        <w:t xml:space="preserve">In order to define an appropriate drug concentration, tetracycline response experiments were conducted, whereupon embryos infected with 1500 CFU SH1000 EryR </w:t>
      </w:r>
      <w:r>
        <w:rPr>
          <w:color w:val="000000"/>
        </w:rPr>
        <w:lastRenderedPageBreak/>
        <w:t>(GMSA015) were immersed in sterile E3 medium containing a range of antibiotic doses for the duration of the experiment (</w:t>
      </w:r>
      <w:hyperlink r:id="rId114" w:anchor="ppat.1003959.s003" w:history="1">
        <w:r>
          <w:rPr>
            <w:rStyle w:val="InternetLink"/>
            <w:color w:val="000000"/>
            <w:u w:val="none"/>
          </w:rPr>
          <w:t>Figure S3A</w:t>
        </w:r>
      </w:hyperlink>
      <w:r>
        <w:rPr>
          <w:color w:val="000000"/>
        </w:rPr>
        <w:t>).While 50 µg/ml tetracycline produced a highly significant, curative response (</w:t>
      </w:r>
      <w:r>
        <w:rPr>
          <w:rStyle w:val="Emphasis"/>
          <w:color w:val="000000"/>
        </w:rPr>
        <w:t>p</w:t>
      </w:r>
      <w:r>
        <w:rPr>
          <w:color w:val="000000"/>
        </w:rPr>
        <w:t> = 0.0003), 10 µg/ml tetracycline showed a trend towards curing (</w:t>
      </w:r>
      <w:r>
        <w:rPr>
          <w:rStyle w:val="Emphasis"/>
          <w:color w:val="000000"/>
        </w:rPr>
        <w:t>p</w:t>
      </w:r>
      <w:r>
        <w:rPr>
          <w:color w:val="000000"/>
        </w:rPr>
        <w:t> = 0.0753) and 5 µg/ml was entirely sub-curative (</w:t>
      </w:r>
      <w:r>
        <w:rPr>
          <w:rStyle w:val="Emphasis"/>
          <w:color w:val="000000"/>
        </w:rPr>
        <w:t>p</w:t>
      </w:r>
      <w:r>
        <w:rPr>
          <w:color w:val="000000"/>
        </w:rPr>
        <w:t> = 0.2181). We therefore chose 2.5 µg/ml tetracycline for subsequent experiments. Embryos treated with sub-curative 2.5 µg/ml tetracycline contained approximately 106 CFU of EryR bacteria upon death (</w:t>
      </w:r>
      <w:hyperlink r:id="rId115" w:anchor="ppat.1003959.s003" w:history="1">
        <w:r>
          <w:rPr>
            <w:rStyle w:val="InternetLink"/>
            <w:color w:val="000000"/>
            <w:u w:val="none"/>
          </w:rPr>
          <w:t>Figure S3B</w:t>
        </w:r>
      </w:hyperlink>
      <w:r>
        <w:rPr>
          <w:color w:val="000000"/>
        </w:rPr>
        <w:t>), demonstrating no reduction in terminal bacterial load at this dose. This control indicates that any observed skewing of the population in favor of a resistant strain at this antibiotic concentration would not result from failure of the sensitive strain to grow to normal levels </w:t>
      </w:r>
      <w:r>
        <w:rPr>
          <w:rStyle w:val="Emphasis"/>
          <w:color w:val="000000"/>
        </w:rPr>
        <w:t>in vivo</w:t>
      </w:r>
      <w:r>
        <w:rPr>
          <w:color w:val="000000"/>
        </w:rPr>
        <w:t>. Lastly, bacterial growth kinetics were assayed </w:t>
      </w:r>
      <w:r>
        <w:rPr>
          <w:rStyle w:val="Emphasis"/>
          <w:color w:val="000000"/>
        </w:rPr>
        <w:t>in vivo</w:t>
      </w:r>
      <w:r>
        <w:rPr>
          <w:color w:val="000000"/>
        </w:rPr>
        <w:t> using either the EryR or TetR strain injected alone into zebrafish embryos and either left untreated or treated with 2.5 µg/ml tetracycline. Neither strain showed significantly different growth kinetics </w:t>
      </w:r>
      <w:r>
        <w:rPr>
          <w:rStyle w:val="Emphasis"/>
          <w:color w:val="000000"/>
        </w:rPr>
        <w:t>in vivo</w:t>
      </w:r>
      <w:r>
        <w:rPr>
          <w:color w:val="000000"/>
        </w:rPr>
        <w:t> in the presence of tetracycline (</w:t>
      </w:r>
      <w:r>
        <w:rPr>
          <w:rStyle w:val="Emphasis"/>
          <w:color w:val="000000"/>
        </w:rPr>
        <w:t>p</w:t>
      </w:r>
      <w:r>
        <w:rPr>
          <w:color w:val="000000"/>
        </w:rPr>
        <w:t>&gt;0.9) (</w:t>
      </w:r>
      <w:hyperlink r:id="rId116" w:anchor="ppat.1003959.s004" w:history="1">
        <w:r>
          <w:rPr>
            <w:rStyle w:val="InternetLink"/>
            <w:color w:val="000000"/>
            <w:u w:val="none"/>
          </w:rPr>
          <w:t>Figure S4</w:t>
        </w:r>
      </w:hyperlink>
      <w:r>
        <w:rPr>
          <w:color w:val="000000"/>
        </w:rPr>
        <w:t>), indicating that the skewing effect is not simply due to a change in growth rate within the host organism. Growth rate controls were not performed </w:t>
      </w:r>
      <w:r>
        <w:rPr>
          <w:rStyle w:val="Emphasis"/>
          <w:color w:val="000000"/>
        </w:rPr>
        <w:t>in vitro</w:t>
      </w:r>
      <w:r>
        <w:rPr>
          <w:color w:val="000000"/>
        </w:rPr>
        <w:t> because the antibiotic concentrations involved would not correspond well with </w:t>
      </w:r>
      <w:r>
        <w:rPr>
          <w:rStyle w:val="Emphasis"/>
          <w:color w:val="000000"/>
        </w:rPr>
        <w:t>in vivo</w:t>
      </w:r>
      <w:r>
        <w:rPr>
          <w:color w:val="000000"/>
        </w:rPr>
        <w:t> work. Experiments performed by others show that low antibiotic doses can indeed select for resistant mutants </w:t>
      </w:r>
      <w:r>
        <w:rPr>
          <w:rStyle w:val="Emphasis"/>
          <w:color w:val="000000"/>
        </w:rPr>
        <w:t>in vitro</w:t>
      </w:r>
      <w:r>
        <w:rPr>
          <w:color w:val="000000"/>
        </w:rPr>
        <w:t> over the long term </w:t>
      </w:r>
      <w:hyperlink r:id="rId117" w:anchor="ppat.1003959-Gullberg1" w:history="1">
        <w:r>
          <w:rPr>
            <w:rStyle w:val="InternetLink"/>
            <w:color w:val="000000"/>
            <w:u w:val="none"/>
          </w:rPr>
          <w:t>[23]</w:t>
        </w:r>
      </w:hyperlink>
      <w:r>
        <w:rPr>
          <w:color w:val="000000"/>
        </w:rPr>
        <w:t>, but that the effect requires a far greater number of generations than exhibited by bacterial growth in our </w:t>
      </w:r>
      <w:r>
        <w:rPr>
          <w:rStyle w:val="Emphasis"/>
          <w:color w:val="000000"/>
        </w:rPr>
        <w:t>in vivo</w:t>
      </w:r>
      <w:r>
        <w:rPr>
          <w:color w:val="000000"/>
        </w:rPr>
        <w:t> experiments.</w:t>
      </w:r>
    </w:p>
    <w:p w14:paraId="33383B7D" w14:textId="77777777" w:rsidR="0020061D" w:rsidRDefault="00766C9B">
      <w:pPr>
        <w:pStyle w:val="Paragraph"/>
      </w:pPr>
      <w:bookmarkStart w:id="7016" w:name="article1.body1.sec2.sec4.p3"/>
      <w:bookmarkEnd w:id="7016"/>
      <w:r>
        <w:rPr>
          <w:color w:val="000000"/>
        </w:rPr>
        <w:tab/>
        <w:t>To ascertain whether a sub-curative dose of antibiotic was indeed able to influence bacterial population dynamics, embryos were infected with a total of 1500 CFU SH1000 EryR and TetR (GMSA015 and GMSA017 mixed 1∶1), and treated with sub-curative 2.5 µg/ml tetracycline. Treated and untreated embryos showed no difference in mortality (</w:t>
      </w:r>
      <w:hyperlink r:id="rId118" w:anchor="ppat-1003959-g003" w:history="1">
        <w:r>
          <w:rPr>
            <w:rStyle w:val="InternetLink"/>
            <w:color w:val="000000"/>
            <w:u w:val="none"/>
          </w:rPr>
          <w:t>Figure 3A</w:t>
        </w:r>
      </w:hyperlink>
      <w:r>
        <w:rPr>
          <w:color w:val="000000"/>
        </w:rPr>
        <w:t>, </w:t>
      </w:r>
      <w:r>
        <w:rPr>
          <w:rStyle w:val="Emphasis"/>
          <w:color w:val="000000"/>
        </w:rPr>
        <w:t>p</w:t>
      </w:r>
      <w:r>
        <w:rPr>
          <w:color w:val="000000"/>
        </w:rPr>
        <w:t> = 0.7412) or in total bacterial numbers per embryo upon death (</w:t>
      </w:r>
      <w:hyperlink r:id="rId119" w:anchor="ppat-1003959-g003" w:history="1">
        <w:r>
          <w:rPr>
            <w:rStyle w:val="InternetLink"/>
            <w:color w:val="000000"/>
            <w:u w:val="none"/>
          </w:rPr>
          <w:t>Figure 3B</w:t>
        </w:r>
      </w:hyperlink>
      <w:r>
        <w:rPr>
          <w:color w:val="000000"/>
        </w:rPr>
        <w:t>, </w:t>
      </w:r>
      <w:r>
        <w:rPr>
          <w:rStyle w:val="Emphasis"/>
          <w:color w:val="000000"/>
        </w:rPr>
        <w:t>p</w:t>
      </w:r>
      <w:r>
        <w:rPr>
          <w:color w:val="000000"/>
        </w:rPr>
        <w:t> = 0.1452). There were, however, significant differences in the ratios between the strains isolated from treated and untreated embryos (</w:t>
      </w:r>
      <w:hyperlink r:id="rId120" w:anchor="ppat-1003959-g003" w:history="1">
        <w:r>
          <w:rPr>
            <w:rStyle w:val="InternetLink"/>
            <w:color w:val="000000"/>
            <w:u w:val="none"/>
          </w:rPr>
          <w:t>Figure 3C</w:t>
        </w:r>
      </w:hyperlink>
      <w:r>
        <w:rPr>
          <w:color w:val="000000"/>
        </w:rPr>
        <w:t>, </w:t>
      </w:r>
      <w:r>
        <w:rPr>
          <w:rStyle w:val="Emphasis"/>
          <w:color w:val="000000"/>
        </w:rPr>
        <w:t>p</w:t>
      </w:r>
      <w:r>
        <w:rPr>
          <w:color w:val="000000"/>
        </w:rPr>
        <w:t> = 0.0143). Lowering the tetracycline dose to 1 µg/ml abolished this effect (</w:t>
      </w:r>
      <w:hyperlink r:id="rId121" w:anchor="ppat.1003959.s003" w:history="1">
        <w:r>
          <w:rPr>
            <w:rStyle w:val="InternetLink"/>
            <w:color w:val="000000"/>
            <w:u w:val="none"/>
          </w:rPr>
          <w:t>Figure S3C</w:t>
        </w:r>
      </w:hyperlink>
      <w:r>
        <w:rPr>
          <w:color w:val="000000"/>
        </w:rPr>
        <w:t>, </w:t>
      </w:r>
      <w:r>
        <w:rPr>
          <w:rStyle w:val="Emphasis"/>
          <w:color w:val="000000"/>
        </w:rPr>
        <w:t>p</w:t>
      </w:r>
      <w:r>
        <w:rPr>
          <w:color w:val="000000"/>
        </w:rPr>
        <w:t> = 0.1008), implying a narrow window (approximately four-fold) in which the antibiotic dose is low enough to be statistically sub-curing but high enough to influence population dynamics. Bacteria recovered from these experiments were invariably found to be resistant to a single antibiotic alone, therefore the change in output ratio is not due to the spontaneous generation of resistance among the sensitive population (as bacteria that had acquired resistance to tetracycline in this way would remain erythromycin-resistant). Phagocyte depletion of infected zebrafish, which has been previously shown to prevent stochastic population variation </w:t>
      </w:r>
      <w:hyperlink r:id="rId122" w:anchor="ppat.1003959-Prajsnar1" w:history="1">
        <w:r>
          <w:rPr>
            <w:rStyle w:val="InternetLink"/>
            <w:color w:val="000000"/>
            <w:u w:val="none"/>
          </w:rPr>
          <w:t>[5]</w:t>
        </w:r>
      </w:hyperlink>
      <w:r>
        <w:rPr>
          <w:color w:val="000000"/>
        </w:rPr>
        <w:t xml:space="preserve">, resulted in untreated and treated groups that were statistically similar even after treatment with a higher </w:t>
      </w:r>
      <w:r>
        <w:rPr>
          <w:color w:val="000000"/>
        </w:rPr>
        <w:lastRenderedPageBreak/>
        <w:t>dose of 10 µg/ml tetracycline (</w:t>
      </w:r>
      <w:hyperlink r:id="rId123" w:anchor="ppat-1003959-g003" w:history="1">
        <w:r>
          <w:rPr>
            <w:rStyle w:val="InternetLink"/>
            <w:color w:val="000000"/>
            <w:u w:val="none"/>
          </w:rPr>
          <w:t>Figure 3D</w:t>
        </w:r>
      </w:hyperlink>
      <w:r>
        <w:rPr>
          <w:color w:val="000000"/>
        </w:rPr>
        <w:t xml:space="preserve">; </w:t>
      </w:r>
      <w:r>
        <w:rPr>
          <w:rStyle w:val="Emphasis"/>
          <w:color w:val="000000"/>
        </w:rPr>
        <w:t>p</w:t>
      </w:r>
      <w:r>
        <w:rPr>
          <w:color w:val="000000"/>
        </w:rPr>
        <w:t> = 0.4855), indicating that phagocytes play a role in the antibiotic skewing phenomenon, and again supporting the hypothesis that phagocytes are an important host niche during </w:t>
      </w:r>
      <w:r>
        <w:rPr>
          <w:rStyle w:val="Emphasis"/>
          <w:color w:val="000000"/>
        </w:rPr>
        <w:t xml:space="preserve">S. aureus </w:t>
      </w:r>
      <w:r>
        <w:rPr>
          <w:color w:val="000000"/>
        </w:rPr>
        <w:t>infection.</w:t>
      </w:r>
    </w:p>
    <w:p w14:paraId="0F4EF45E" w14:textId="77777777" w:rsidR="0020061D" w:rsidRDefault="00766C9B">
      <w:pPr>
        <w:pStyle w:val="TextBody"/>
        <w:spacing w:before="113" w:after="113" w:line="360" w:lineRule="auto"/>
        <w:jc w:val="both"/>
      </w:pPr>
      <w:r>
        <w:rPr>
          <w:rStyle w:val="Emphasis"/>
          <w:rFonts w:ascii="Arial" w:hAnsi="Arial"/>
          <w:b/>
          <w:color w:val="000000"/>
          <w:sz w:val="24"/>
          <w:szCs w:val="24"/>
        </w:rPr>
        <w:t xml:space="preserve">In vivo </w:t>
      </w:r>
      <w:r>
        <w:rPr>
          <w:rFonts w:ascii="Arial" w:hAnsi="Arial"/>
          <w:b/>
          <w:color w:val="000000"/>
          <w:sz w:val="24"/>
          <w:szCs w:val="24"/>
        </w:rPr>
        <w:t>selection of resistant clones occurs among other strains, genera and antibiotic classes</w:t>
      </w:r>
    </w:p>
    <w:p w14:paraId="63017856" w14:textId="77777777" w:rsidR="0020061D" w:rsidRDefault="00766C9B">
      <w:pPr>
        <w:pStyle w:val="Paragraph"/>
      </w:pPr>
      <w:bookmarkStart w:id="7017" w:name="article1.body1.sec2.sec5.p1"/>
      <w:bookmarkEnd w:id="7017"/>
      <w:r>
        <w:rPr>
          <w:color w:val="000000"/>
        </w:rPr>
        <w:tab/>
        <w:t>To discover whether the phenomenon is consistent among other </w:t>
      </w:r>
      <w:r>
        <w:rPr>
          <w:rStyle w:val="Emphasis"/>
          <w:color w:val="000000"/>
        </w:rPr>
        <w:t>S. aureus</w:t>
      </w:r>
      <w:r>
        <w:rPr>
          <w:color w:val="000000"/>
        </w:rPr>
        <w:t> strain backgrounds, the same experiments were conducted using NewHG EryR and TetR (GMSA021 and GMSA023). 2.5 µg/ml tetracycline was again shown in pilot experiments to be non-curative in fish infected with the sensitive strain alone (</w:t>
      </w:r>
      <w:hyperlink r:id="rId124" w:anchor="ppat.1003959.s005" w:history="1">
        <w:r>
          <w:rPr>
            <w:rStyle w:val="InternetLink"/>
            <w:color w:val="000000"/>
            <w:u w:val="none"/>
          </w:rPr>
          <w:t>Figure S5A</w:t>
        </w:r>
      </w:hyperlink>
      <w:r>
        <w:rPr>
          <w:color w:val="000000"/>
        </w:rPr>
        <w:t>, </w:t>
      </w:r>
      <w:r>
        <w:rPr>
          <w:rStyle w:val="Emphasis"/>
          <w:color w:val="000000"/>
        </w:rPr>
        <w:t>p</w:t>
      </w:r>
      <w:r>
        <w:rPr>
          <w:color w:val="000000"/>
        </w:rPr>
        <w:t> = 0.5443). Results of the NewHG mixed population experiment (1500 CFU, 1∶1) were consistent with those obtained for SH1000, showing similar embryo mortality between the treated and untreated groups (</w:t>
      </w:r>
      <w:hyperlink r:id="rId125" w:anchor="ppat.1003959.s005" w:history="1">
        <w:r>
          <w:rPr>
            <w:rStyle w:val="InternetLink"/>
            <w:color w:val="000000"/>
            <w:u w:val="none"/>
          </w:rPr>
          <w:t>Figure S5B</w:t>
        </w:r>
      </w:hyperlink>
      <w:r>
        <w:rPr>
          <w:color w:val="000000"/>
        </w:rPr>
        <w:t>, </w:t>
      </w:r>
      <w:r>
        <w:rPr>
          <w:rStyle w:val="Emphasis"/>
          <w:color w:val="000000"/>
        </w:rPr>
        <w:t>p</w:t>
      </w:r>
      <w:r>
        <w:rPr>
          <w:color w:val="000000"/>
        </w:rPr>
        <w:t> = 0.4575), similar total CFU recovered from both groups (</w:t>
      </w:r>
      <w:hyperlink r:id="rId126" w:anchor="ppat.1003959.s005" w:history="1">
        <w:r>
          <w:rPr>
            <w:rStyle w:val="InternetLink"/>
            <w:color w:val="000000"/>
            <w:u w:val="none"/>
          </w:rPr>
          <w:t>Figure S5C</w:t>
        </w:r>
      </w:hyperlink>
      <w:r>
        <w:rPr>
          <w:color w:val="000000"/>
        </w:rPr>
        <w:t>, </w:t>
      </w:r>
      <w:r>
        <w:rPr>
          <w:rStyle w:val="Emphasis"/>
          <w:color w:val="000000"/>
        </w:rPr>
        <w:t>p</w:t>
      </w:r>
      <w:r>
        <w:rPr>
          <w:color w:val="000000"/>
        </w:rPr>
        <w:t> = 0.4068) and a statistically significant difference between the strain ratios (</w:t>
      </w:r>
      <w:hyperlink r:id="rId127" w:anchor="ppat-1003959-g004" w:history="1">
        <w:r>
          <w:rPr>
            <w:rStyle w:val="InternetLink"/>
            <w:color w:val="000000"/>
            <w:u w:val="none"/>
          </w:rPr>
          <w:t>Figure 4A</w:t>
        </w:r>
      </w:hyperlink>
      <w:r>
        <w:rPr>
          <w:color w:val="000000"/>
        </w:rPr>
        <w:t>, </w:t>
      </w:r>
      <w:r>
        <w:rPr>
          <w:rStyle w:val="Emphasis"/>
          <w:color w:val="000000"/>
        </w:rPr>
        <w:t>p</w:t>
      </w:r>
      <w:r>
        <w:rPr>
          <w:color w:val="000000"/>
        </w:rPr>
        <w:t> = 0.0296). As expected, this was abolished in phagocyte-depleted embryos at 10 µg/ml tetracycline (</w:t>
      </w:r>
      <w:hyperlink r:id="rId128" w:anchor="ppat.1003959.s005" w:history="1">
        <w:r>
          <w:rPr>
            <w:rStyle w:val="InternetLink"/>
            <w:color w:val="000000"/>
            <w:u w:val="none"/>
          </w:rPr>
          <w:t>Figure S5D</w:t>
        </w:r>
      </w:hyperlink>
      <w:r>
        <w:rPr>
          <w:color w:val="000000"/>
        </w:rPr>
        <w:t>, </w:t>
      </w:r>
      <w:r>
        <w:rPr>
          <w:rStyle w:val="Emphasis"/>
          <w:color w:val="000000"/>
        </w:rPr>
        <w:t>p</w:t>
      </w:r>
      <w:r>
        <w:rPr>
          <w:color w:val="000000"/>
        </w:rPr>
        <w:t> = 0.2956). Therefore the preferential selection of antibiotic-resistant bacteria at low levels of antibiotic is not limited to a single </w:t>
      </w:r>
      <w:r>
        <w:rPr>
          <w:rStyle w:val="Emphasis"/>
          <w:color w:val="000000"/>
        </w:rPr>
        <w:t>S. aureus</w:t>
      </w:r>
      <w:r>
        <w:rPr>
          <w:color w:val="000000"/>
        </w:rPr>
        <w:t> strain.</w:t>
      </w:r>
    </w:p>
    <w:p w14:paraId="4A72724E" w14:textId="77777777" w:rsidR="0020061D" w:rsidRDefault="00766C9B">
      <w:pPr>
        <w:pStyle w:val="Paragraph"/>
      </w:pPr>
      <w:r>
        <w:rPr>
          <w:color w:val="000000"/>
        </w:rPr>
        <w:tab/>
        <w:t>The Gram-negative pathogen </w:t>
      </w:r>
      <w:r>
        <w:rPr>
          <w:rStyle w:val="Emphasis"/>
          <w:color w:val="000000"/>
        </w:rPr>
        <w:t>Pseudomonas aeruginosa</w:t>
      </w:r>
      <w:r>
        <w:rPr>
          <w:color w:val="000000"/>
        </w:rPr>
        <w:t> is commonly isolated alongside </w:t>
      </w:r>
      <w:r>
        <w:rPr>
          <w:rStyle w:val="Emphasis"/>
          <w:color w:val="000000"/>
        </w:rPr>
        <w:t>S. aureus</w:t>
      </w:r>
      <w:r>
        <w:rPr>
          <w:color w:val="000000"/>
        </w:rPr>
        <w:t> in the lungs of patients with cystic fibrosis </w:t>
      </w:r>
      <w:hyperlink r:id="rId129" w:anchor="ppat.1003959-Davies1" w:history="1">
        <w:r>
          <w:rPr>
            <w:rStyle w:val="InternetLink"/>
            <w:color w:val="000000"/>
            <w:u w:val="none"/>
          </w:rPr>
          <w:t>[31]</w:t>
        </w:r>
      </w:hyperlink>
      <w:r>
        <w:rPr>
          <w:color w:val="000000"/>
        </w:rPr>
        <w:t> and is able to modulate </w:t>
      </w:r>
      <w:r>
        <w:rPr>
          <w:rStyle w:val="Emphasis"/>
          <w:color w:val="000000"/>
        </w:rPr>
        <w:t>S. aureus</w:t>
      </w:r>
      <w:r>
        <w:rPr>
          <w:color w:val="000000"/>
        </w:rPr>
        <w:t>growth and virulence factor expression during polymicrobial wound infection </w:t>
      </w:r>
      <w:hyperlink r:id="rId130" w:anchor="ppat.1003959-Pastar1" w:history="1">
        <w:r>
          <w:rPr>
            <w:rStyle w:val="InternetLink"/>
            <w:color w:val="000000"/>
            <w:u w:val="none"/>
          </w:rPr>
          <w:t>[35]</w:t>
        </w:r>
      </w:hyperlink>
      <w:r>
        <w:rPr>
          <w:color w:val="000000"/>
        </w:rPr>
        <w:t>. To explore the possibility that extreme skewing of strain ratios extends to genera of bacteria other than</w:t>
      </w:r>
      <w:r>
        <w:rPr>
          <w:rStyle w:val="Emphasis"/>
          <w:color w:val="000000"/>
        </w:rPr>
        <w:t>Staphylococcus</w:t>
      </w:r>
      <w:r>
        <w:rPr>
          <w:color w:val="000000"/>
        </w:rPr>
        <w:t>, two drug-resistant </w:t>
      </w:r>
      <w:r>
        <w:rPr>
          <w:rStyle w:val="Emphasis"/>
          <w:color w:val="000000"/>
        </w:rPr>
        <w:t>P. aeruginosa</w:t>
      </w:r>
      <w:r>
        <w:rPr>
          <w:color w:val="000000"/>
        </w:rPr>
        <w:t> PAO1-L derivatives, gentamicin-resistant GmR (GMPA001) and tetracycline-resistant TetR (GMPA002), were constructed. As expected from previous work by others </w:t>
      </w:r>
      <w:hyperlink r:id="rId131" w:anchor="ppat.1003959-Clatworthy1" w:history="1">
        <w:r>
          <w:rPr>
            <w:rStyle w:val="InternetLink"/>
            <w:color w:val="000000"/>
            <w:u w:val="none"/>
          </w:rPr>
          <w:t>[36]</w:t>
        </w:r>
      </w:hyperlink>
      <w:r>
        <w:rPr>
          <w:color w:val="000000"/>
        </w:rPr>
        <w:t>, </w:t>
      </w:r>
      <w:hyperlink r:id="rId132" w:anchor="ppat.1003959-Brannon1" w:history="1">
        <w:r>
          <w:rPr>
            <w:rStyle w:val="InternetLink"/>
            <w:color w:val="000000"/>
            <w:u w:val="none"/>
          </w:rPr>
          <w:t>[37]</w:t>
        </w:r>
      </w:hyperlink>
      <w:r>
        <w:rPr>
          <w:color w:val="000000"/>
        </w:rPr>
        <w:t>, live PAO1 (but not heat-killed PAO1) is lethal to zebrafish embryos when injected into the circulation, even at infectious doses as low as 100 CFU (</w:t>
      </w:r>
      <w:hyperlink r:id="rId133" w:anchor="ppat.1003959.s006" w:history="1">
        <w:r>
          <w:rPr>
            <w:rStyle w:val="InternetLink"/>
            <w:color w:val="000000"/>
            <w:u w:val="none"/>
          </w:rPr>
          <w:t>Figure S6A</w:t>
        </w:r>
      </w:hyperlink>
      <w:r>
        <w:rPr>
          <w:color w:val="000000"/>
        </w:rPr>
        <w:t>). </w:t>
      </w:r>
      <w:r>
        <w:rPr>
          <w:rStyle w:val="Emphasis"/>
          <w:color w:val="000000"/>
        </w:rPr>
        <w:t>P. aeruginosa</w:t>
      </w:r>
      <w:r>
        <w:rPr>
          <w:color w:val="000000"/>
        </w:rPr>
        <w:t> has a naturally high intrinsic resistance to tetracycline and was therefore unaffected by all attempts to cure the infection (</w:t>
      </w:r>
      <w:hyperlink r:id="rId134" w:anchor="ppat.1003959.s006" w:history="1">
        <w:r>
          <w:rPr>
            <w:rStyle w:val="InternetLink"/>
            <w:color w:val="000000"/>
            <w:u w:val="none"/>
          </w:rPr>
          <w:t>Figure S6B</w:t>
        </w:r>
      </w:hyperlink>
      <w:r>
        <w:rPr>
          <w:color w:val="000000"/>
        </w:rPr>
        <w:t>) using drug doses that were not harmful to the embryo (≤100 µg/ml). In mixed population experiments with 50 µg/ml tetracycline (200 CFU, 1∶1), it was again observed that a lack of significant effect on embryo mortality (</w:t>
      </w:r>
      <w:hyperlink r:id="rId135" w:anchor="ppat.1003959.s006" w:history="1">
        <w:r>
          <w:rPr>
            <w:rStyle w:val="InternetLink"/>
            <w:color w:val="000000"/>
            <w:u w:val="none"/>
          </w:rPr>
          <w:t>Figure S6C</w:t>
        </w:r>
      </w:hyperlink>
      <w:r>
        <w:rPr>
          <w:color w:val="000000"/>
        </w:rPr>
        <w:t>, </w:t>
      </w:r>
      <w:r>
        <w:rPr>
          <w:rStyle w:val="Emphasis"/>
          <w:color w:val="000000"/>
        </w:rPr>
        <w:t>p</w:t>
      </w:r>
      <w:r>
        <w:rPr>
          <w:color w:val="000000"/>
        </w:rPr>
        <w:t> = 0.9449) or terminal CFU load (</w:t>
      </w:r>
      <w:hyperlink r:id="rId136" w:anchor="ppat.1003959.s006" w:history="1">
        <w:r>
          <w:rPr>
            <w:rStyle w:val="InternetLink"/>
            <w:color w:val="000000"/>
            <w:u w:val="none"/>
          </w:rPr>
          <w:t>Figure S6D</w:t>
        </w:r>
      </w:hyperlink>
      <w:r>
        <w:rPr>
          <w:color w:val="000000"/>
        </w:rPr>
        <w:t>, </w:t>
      </w:r>
      <w:r>
        <w:rPr>
          <w:rStyle w:val="Emphasis"/>
          <w:color w:val="000000"/>
        </w:rPr>
        <w:t>p</w:t>
      </w:r>
      <w:r>
        <w:rPr>
          <w:color w:val="000000"/>
        </w:rPr>
        <w:t> = 0.4474) did not prevent the selection phenomenon from occurring (</w:t>
      </w:r>
      <w:hyperlink r:id="rId137" w:anchor="ppat-1003959-g004" w:history="1">
        <w:r>
          <w:rPr>
            <w:rStyle w:val="InternetLink"/>
            <w:color w:val="000000"/>
            <w:u w:val="none"/>
          </w:rPr>
          <w:t>Figure 4B</w:t>
        </w:r>
      </w:hyperlink>
      <w:r>
        <w:rPr>
          <w:color w:val="000000"/>
        </w:rPr>
        <w:t>, </w:t>
      </w:r>
      <w:r>
        <w:rPr>
          <w:rStyle w:val="Emphasis"/>
          <w:color w:val="000000"/>
        </w:rPr>
        <w:t>p</w:t>
      </w:r>
      <w:r>
        <w:rPr>
          <w:color w:val="000000"/>
        </w:rPr>
        <w:t> = 0.0169). It is noteworthy, however, that </w:t>
      </w:r>
      <w:r>
        <w:rPr>
          <w:rStyle w:val="Emphasis"/>
          <w:color w:val="000000"/>
        </w:rPr>
        <w:t>P. aeruginosa</w:t>
      </w:r>
      <w:r>
        <w:rPr>
          <w:color w:val="000000"/>
        </w:rPr>
        <w:t> does not reach a specific bacterial load before embryo mortality (unlike </w:t>
      </w:r>
      <w:r>
        <w:rPr>
          <w:rStyle w:val="Emphasis"/>
          <w:color w:val="000000"/>
        </w:rPr>
        <w:t>S. aureus</w:t>
      </w:r>
      <w:r>
        <w:rPr>
          <w:color w:val="000000"/>
        </w:rPr>
        <w:t>, which consistently reaches approximately 106 CFU). Furthermore, in contrast to the </w:t>
      </w:r>
      <w:r>
        <w:rPr>
          <w:rStyle w:val="Emphasis"/>
          <w:color w:val="000000"/>
        </w:rPr>
        <w:t>S. aureus</w:t>
      </w:r>
      <w:r>
        <w:rPr>
          <w:color w:val="000000"/>
        </w:rPr>
        <w:t xml:space="preserve"> strains tested above, phagocyte depletion of the host does not abolish the selection phenomenon </w:t>
      </w:r>
      <w:r>
        <w:rPr>
          <w:color w:val="000000"/>
        </w:rPr>
        <w:lastRenderedPageBreak/>
        <w:t>in </w:t>
      </w:r>
      <w:r>
        <w:rPr>
          <w:rStyle w:val="Emphasis"/>
          <w:color w:val="000000"/>
        </w:rPr>
        <w:t>P. aeruginosa</w:t>
      </w:r>
      <w:r>
        <w:rPr>
          <w:color w:val="000000"/>
        </w:rPr>
        <w:t> (</w:t>
      </w:r>
      <w:hyperlink r:id="rId138" w:anchor="ppat.1003959.s006" w:history="1">
        <w:r>
          <w:rPr>
            <w:rStyle w:val="InternetLink"/>
            <w:color w:val="000000"/>
            <w:u w:val="none"/>
          </w:rPr>
          <w:t>Figure S6E</w:t>
        </w:r>
      </w:hyperlink>
      <w:r>
        <w:rPr>
          <w:color w:val="000000"/>
        </w:rPr>
        <w:t>, </w:t>
      </w:r>
      <w:r>
        <w:rPr>
          <w:rStyle w:val="Emphasis"/>
          <w:color w:val="000000"/>
        </w:rPr>
        <w:t>p</w:t>
      </w:r>
      <w:r>
        <w:rPr>
          <w:color w:val="000000"/>
        </w:rPr>
        <w:t>&lt;0.0001). Thus, despite the difference between </w:t>
      </w:r>
      <w:r>
        <w:rPr>
          <w:rStyle w:val="Emphasis"/>
          <w:color w:val="000000"/>
        </w:rPr>
        <w:t>S. aureus</w:t>
      </w:r>
      <w:r>
        <w:rPr>
          <w:color w:val="000000"/>
        </w:rPr>
        <w:t> and </w:t>
      </w:r>
      <w:r>
        <w:rPr>
          <w:rStyle w:val="Emphasis"/>
          <w:color w:val="000000"/>
        </w:rPr>
        <w:t>P. aeruginosa</w:t>
      </w:r>
      <w:r>
        <w:rPr>
          <w:color w:val="000000"/>
        </w:rPr>
        <w:t> population kinetics (and therefore infection dynamics) </w:t>
      </w:r>
      <w:r>
        <w:rPr>
          <w:rStyle w:val="Emphasis"/>
          <w:color w:val="000000"/>
        </w:rPr>
        <w:t>in vivo</w:t>
      </w:r>
      <w:r>
        <w:rPr>
          <w:color w:val="000000"/>
        </w:rPr>
        <w:t>, the two species exhibit the same phenomenon with regards to selection at sub-curative antibiotic doses.</w:t>
      </w:r>
    </w:p>
    <w:p w14:paraId="2397E5DE" w14:textId="77777777" w:rsidR="0020061D" w:rsidRDefault="00766C9B">
      <w:pPr>
        <w:pStyle w:val="Paragraph"/>
      </w:pPr>
      <w:bookmarkStart w:id="7018" w:name="article1.body1.sec2.sec5.p3"/>
      <w:bookmarkEnd w:id="7018"/>
      <w:r>
        <w:rPr>
          <w:color w:val="000000"/>
        </w:rPr>
        <w:tab/>
        <w:t>It was hypothesized that the effect of sub-curative antibiotic doses on strain ratios might not be restricted to tetracycline. To test this, clinical MRSA isolate BH1CC and its methicillin-sensitive, tetracycline-resistant isogenic partner </w:t>
      </w:r>
      <w:hyperlink r:id="rId139" w:anchor="ppat.1003959-Rudkin1" w:history="1">
        <w:r>
          <w:rPr>
            <w:rStyle w:val="InternetLink"/>
            <w:color w:val="000000"/>
            <w:u w:val="none"/>
          </w:rPr>
          <w:t>[38]</w:t>
        </w:r>
      </w:hyperlink>
      <w:r>
        <w:rPr>
          <w:color w:val="000000"/>
        </w:rPr>
        <w:t> were used. Experiments were carried out in an identical manner to tetracycline (i.e. immersion of embryos in antibiotic). It was found that 32 µg/ml oxacillin had no effect on the mortality of zebrafish infected with 1500 CFU of either the sensitive strain alone (</w:t>
      </w:r>
      <w:hyperlink r:id="rId140" w:anchor="ppat.1003959.s007" w:history="1">
        <w:r>
          <w:rPr>
            <w:rStyle w:val="InternetLink"/>
            <w:color w:val="000000"/>
            <w:u w:val="none"/>
          </w:rPr>
          <w:t>Figure S7A</w:t>
        </w:r>
      </w:hyperlink>
      <w:r>
        <w:rPr>
          <w:color w:val="000000"/>
        </w:rPr>
        <w:t>, </w:t>
      </w:r>
      <w:r>
        <w:rPr>
          <w:rStyle w:val="Emphasis"/>
          <w:color w:val="000000"/>
        </w:rPr>
        <w:t>p</w:t>
      </w:r>
      <w:r>
        <w:rPr>
          <w:color w:val="000000"/>
        </w:rPr>
        <w:t> = 0.5390) or a 1∶1 mixture of sensitive and resistant strains (</w:t>
      </w:r>
      <w:hyperlink r:id="rId141" w:anchor="ppat.1003959.s007" w:history="1">
        <w:r>
          <w:rPr>
            <w:rStyle w:val="InternetLink"/>
            <w:color w:val="000000"/>
            <w:u w:val="none"/>
          </w:rPr>
          <w:t>Figure S7B</w:t>
        </w:r>
      </w:hyperlink>
      <w:r>
        <w:rPr>
          <w:color w:val="000000"/>
        </w:rPr>
        <w:t>, </w:t>
      </w:r>
      <w:r>
        <w:rPr>
          <w:rStyle w:val="Emphasis"/>
          <w:color w:val="000000"/>
        </w:rPr>
        <w:t>p</w:t>
      </w:r>
      <w:r>
        <w:rPr>
          <w:color w:val="000000"/>
        </w:rPr>
        <w:t> = 0.2087). Although the total bacterial load upon death was marginally but significantly decreased using this dose of oxacillin (</w:t>
      </w:r>
      <w:hyperlink r:id="rId142" w:anchor="ppat.1003959.s007" w:history="1">
        <w:r>
          <w:rPr>
            <w:rStyle w:val="InternetLink"/>
            <w:color w:val="000000"/>
            <w:u w:val="none"/>
          </w:rPr>
          <w:t>Figure S7C</w:t>
        </w:r>
      </w:hyperlink>
      <w:r>
        <w:rPr>
          <w:color w:val="000000"/>
        </w:rPr>
        <w:t>, </w:t>
      </w:r>
      <w:r>
        <w:rPr>
          <w:rStyle w:val="Emphasis"/>
          <w:color w:val="000000"/>
        </w:rPr>
        <w:t>p</w:t>
      </w:r>
      <w:r>
        <w:rPr>
          <w:color w:val="000000"/>
        </w:rPr>
        <w:t>&lt;0.0001), this may be explained by the bactericidal action of oxacillin versus the bacteriostatic nature of tetracycline used in previous experiments. Nonetheless, such a decrease had no effect on the disease state or mortality of the infected host. This sub-curative dose of oxacillin produced a highly significant skew towards the resistant strain (</w:t>
      </w:r>
      <w:hyperlink r:id="rId143" w:anchor="ppat-1003959-g004" w:history="1">
        <w:r>
          <w:rPr>
            <w:rStyle w:val="InternetLink"/>
            <w:color w:val="000000"/>
            <w:u w:val="none"/>
          </w:rPr>
          <w:t>Figure 4C</w:t>
        </w:r>
      </w:hyperlink>
      <w:r>
        <w:rPr>
          <w:color w:val="000000"/>
        </w:rPr>
        <w:t>, </w:t>
      </w:r>
      <w:r>
        <w:rPr>
          <w:rStyle w:val="Emphasis"/>
          <w:color w:val="000000"/>
        </w:rPr>
        <w:t>p</w:t>
      </w:r>
      <w:r>
        <w:rPr>
          <w:color w:val="000000"/>
        </w:rPr>
        <w:t> = 0.0003), indicating that the phenomenon is not restricted to tetracycline and is likely to be an important factor in the clinical treatment of mixed MRSA-MSSA infections. Curiously, the skewing effect was also evident to a minor but significant degree in phagocyte-depleted embryos (</w:t>
      </w:r>
      <w:hyperlink r:id="rId144" w:anchor="ppat.1003959.s007" w:history="1">
        <w:r>
          <w:rPr>
            <w:rStyle w:val="InternetLink"/>
            <w:color w:val="000000"/>
            <w:u w:val="none"/>
          </w:rPr>
          <w:t>Figure S7D</w:t>
        </w:r>
      </w:hyperlink>
      <w:r>
        <w:rPr>
          <w:color w:val="000000"/>
        </w:rPr>
        <w:t>, </w:t>
      </w:r>
      <w:r>
        <w:rPr>
          <w:rStyle w:val="Emphasis"/>
          <w:color w:val="000000"/>
        </w:rPr>
        <w:t>p</w:t>
      </w:r>
      <w:r>
        <w:rPr>
          <w:color w:val="000000"/>
        </w:rPr>
        <w:t> = 0.0018) treated with the same oxacillin dose, suggesting both phagocyte dependent and independent effects. Selection was not significant at 16 µg/ml oxacillin, suggesting a 2-fold concentration range for the effect (</w:t>
      </w:r>
      <w:hyperlink r:id="rId145" w:anchor="ppat.1003959.s007" w:history="1">
        <w:r>
          <w:rPr>
            <w:rStyle w:val="InternetLink"/>
            <w:color w:val="000000"/>
            <w:u w:val="none"/>
          </w:rPr>
          <w:t>Figure S7E</w:t>
        </w:r>
      </w:hyperlink>
      <w:r>
        <w:rPr>
          <w:color w:val="000000"/>
        </w:rPr>
        <w:t>, </w:t>
      </w:r>
      <w:r>
        <w:rPr>
          <w:rStyle w:val="Emphasis"/>
          <w:color w:val="000000"/>
        </w:rPr>
        <w:t>p</w:t>
      </w:r>
      <w:r>
        <w:rPr>
          <w:color w:val="000000"/>
        </w:rPr>
        <w:t> = 0.0964).</w:t>
      </w:r>
    </w:p>
    <w:p w14:paraId="155A2CB9" w14:textId="77777777" w:rsidR="0020061D" w:rsidRDefault="00766C9B">
      <w:pPr>
        <w:pStyle w:val="Paragraph"/>
      </w:pPr>
      <w:bookmarkStart w:id="7019" w:name="article1.body1.sec2.sec5.p4"/>
      <w:bookmarkEnd w:id="7019"/>
      <w:r>
        <w:rPr>
          <w:color w:val="000000"/>
        </w:rPr>
        <w:tab/>
        <w:t>Interestingly, antibiotics have been proposed to share a common killing mechanism involving accumulation of reactive oxygen species (ROS) within bacterial cells, and subsequent death from oxidative stress, irrespective of the antibiotic target or direct mechanism of action </w:t>
      </w:r>
      <w:hyperlink r:id="rId146" w:anchor="ppat.1003959-Kohanski1" w:history="1">
        <w:r>
          <w:rPr>
            <w:rStyle w:val="InternetLink"/>
            <w:color w:val="000000"/>
            <w:u w:val="none"/>
          </w:rPr>
          <w:t>[39]</w:t>
        </w:r>
      </w:hyperlink>
      <w:r>
        <w:rPr>
          <w:color w:val="000000"/>
        </w:rPr>
        <w:t>. However, recent reports have questioned the role of ROS in the activity of bactericidal antibiotics </w:t>
      </w:r>
      <w:hyperlink r:id="rId147" w:anchor="ppat.1003959-Keren1" w:history="1">
        <w:r>
          <w:rPr>
            <w:rStyle w:val="InternetLink"/>
            <w:color w:val="000000"/>
            <w:u w:val="none"/>
          </w:rPr>
          <w:t>[40]</w:t>
        </w:r>
      </w:hyperlink>
      <w:r>
        <w:rPr>
          <w:color w:val="000000"/>
        </w:rPr>
        <w:t>, </w:t>
      </w:r>
      <w:hyperlink r:id="rId148" w:anchor="ppat.1003959-Liu1" w:history="1">
        <w:r>
          <w:rPr>
            <w:rStyle w:val="InternetLink"/>
            <w:color w:val="000000"/>
            <w:u w:val="none"/>
          </w:rPr>
          <w:t>[41]</w:t>
        </w:r>
      </w:hyperlink>
      <w:r>
        <w:rPr>
          <w:color w:val="000000"/>
        </w:rPr>
        <w:t>. Therefore, the important components of staphylococcal oxidative stress resistance AhpC and KatA </w:t>
      </w:r>
      <w:hyperlink r:id="rId149" w:anchor="ppat.1003959-Cosgrove1" w:history="1">
        <w:r>
          <w:rPr>
            <w:rStyle w:val="InternetLink"/>
            <w:color w:val="000000"/>
            <w:u w:val="none"/>
          </w:rPr>
          <w:t>[42]</w:t>
        </w:r>
      </w:hyperlink>
      <w:r>
        <w:rPr>
          <w:color w:val="000000"/>
        </w:rPr>
        <w:t> were tested for their role in resistant clone selection </w:t>
      </w:r>
      <w:r>
        <w:rPr>
          <w:rStyle w:val="Emphasis"/>
          <w:color w:val="000000"/>
        </w:rPr>
        <w:t>in vivo</w:t>
      </w:r>
      <w:r>
        <w:rPr>
          <w:color w:val="000000"/>
        </w:rPr>
        <w:t>(</w:t>
      </w:r>
      <w:hyperlink r:id="rId150" w:anchor="ppat.1003959.s007" w:history="1">
        <w:r>
          <w:rPr>
            <w:rStyle w:val="InternetLink"/>
            <w:color w:val="000000"/>
            <w:u w:val="none"/>
          </w:rPr>
          <w:t>Figure S7F</w:t>
        </w:r>
      </w:hyperlink>
      <w:r>
        <w:rPr>
          <w:color w:val="000000"/>
        </w:rPr>
        <w:t>). Since the virulence of the </w:t>
      </w:r>
      <w:r>
        <w:rPr>
          <w:rStyle w:val="Emphasis"/>
          <w:color w:val="000000"/>
        </w:rPr>
        <w:t>katA ahpC</w:t>
      </w:r>
      <w:r>
        <w:rPr>
          <w:color w:val="000000"/>
        </w:rPr>
        <w:t> double mutant (strain KC043) was not affected by oxacillin relative to its SH1000 parent at all concentrations tested (</w:t>
      </w:r>
      <w:r>
        <w:rPr>
          <w:rStyle w:val="Emphasis"/>
          <w:color w:val="000000"/>
        </w:rPr>
        <w:t>p</w:t>
      </w:r>
      <w:r>
        <w:rPr>
          <w:color w:val="000000"/>
        </w:rPr>
        <w:t>&gt;0.74), it is unlikely that ROS play a role in antibiotic skewing in the </w:t>
      </w:r>
      <w:r>
        <w:rPr>
          <w:rStyle w:val="Emphasis"/>
          <w:color w:val="000000"/>
        </w:rPr>
        <w:t>in vivo</w:t>
      </w:r>
      <w:r>
        <w:rPr>
          <w:color w:val="000000"/>
        </w:rPr>
        <w:t> infection model.</w:t>
      </w:r>
    </w:p>
    <w:p w14:paraId="3F727C17" w14:textId="77777777" w:rsidR="0020061D" w:rsidRDefault="00766C9B">
      <w:pPr>
        <w:pStyle w:val="Paragraph"/>
      </w:pPr>
      <w:bookmarkStart w:id="7020" w:name="article1.body1.sec2.sec5.p5"/>
      <w:bookmarkEnd w:id="7020"/>
      <w:r>
        <w:rPr>
          <w:color w:val="000000"/>
        </w:rPr>
        <w:tab/>
        <w:t xml:space="preserve">Erythromycin is another medically relevant drug which our strain constructs enabled us to test. In the zebrafish embryo model, however, erythromycin proved unable to affect the outcome of infection by immersion alone. Instead, the antibiotic </w:t>
      </w:r>
      <w:r>
        <w:rPr>
          <w:color w:val="000000"/>
        </w:rPr>
        <w:lastRenderedPageBreak/>
        <w:t>dose was introduced by microinjection not more than two hours after bacterial infection (untreated controls were instead injected with PBS). Results showed no significant difference between treated and untreated groups when comparing mortality during a single-strain infection (</w:t>
      </w:r>
      <w:hyperlink r:id="rId151" w:anchor="ppat.1003959.s008" w:history="1">
        <w:r>
          <w:rPr>
            <w:rStyle w:val="InternetLink"/>
            <w:color w:val="000000"/>
            <w:u w:val="none"/>
          </w:rPr>
          <w:t>Figure S8A</w:t>
        </w:r>
      </w:hyperlink>
      <w:r>
        <w:rPr>
          <w:color w:val="000000"/>
        </w:rPr>
        <w:t>, EryR </w:t>
      </w:r>
      <w:r>
        <w:rPr>
          <w:rStyle w:val="Emphasis"/>
          <w:color w:val="000000"/>
        </w:rPr>
        <w:t>p</w:t>
      </w:r>
      <w:r>
        <w:rPr>
          <w:color w:val="000000"/>
        </w:rPr>
        <w:t> = 0.0804, TetR </w:t>
      </w:r>
      <w:r>
        <w:rPr>
          <w:rStyle w:val="Emphasis"/>
          <w:color w:val="000000"/>
        </w:rPr>
        <w:t>p</w:t>
      </w:r>
      <w:r>
        <w:rPr>
          <w:color w:val="000000"/>
        </w:rPr>
        <w:t> = 0.9964) or during a mixed infection (</w:t>
      </w:r>
      <w:hyperlink r:id="rId152" w:anchor="ppat.1003959.s008" w:history="1">
        <w:r>
          <w:rPr>
            <w:rStyle w:val="InternetLink"/>
            <w:color w:val="000000"/>
            <w:u w:val="none"/>
          </w:rPr>
          <w:t>Figure S8B</w:t>
        </w:r>
      </w:hyperlink>
      <w:r>
        <w:rPr>
          <w:color w:val="000000"/>
        </w:rPr>
        <w:t>, </w:t>
      </w:r>
      <w:r>
        <w:rPr>
          <w:rStyle w:val="Emphasis"/>
          <w:color w:val="000000"/>
        </w:rPr>
        <w:t>p</w:t>
      </w:r>
      <w:r>
        <w:rPr>
          <w:color w:val="000000"/>
        </w:rPr>
        <w:t> = 0.2695), nor was there a significant difference in terminal bacterial load (</w:t>
      </w:r>
      <w:hyperlink r:id="rId153" w:anchor="ppat.1003959.s008" w:history="1">
        <w:r>
          <w:rPr>
            <w:rStyle w:val="InternetLink"/>
            <w:color w:val="000000"/>
            <w:u w:val="none"/>
          </w:rPr>
          <w:t>Figure S8C</w:t>
        </w:r>
      </w:hyperlink>
      <w:r>
        <w:rPr>
          <w:color w:val="000000"/>
        </w:rPr>
        <w:t>, </w:t>
      </w:r>
      <w:r>
        <w:rPr>
          <w:rStyle w:val="Emphasis"/>
          <w:color w:val="000000"/>
        </w:rPr>
        <w:t>p</w:t>
      </w:r>
      <w:r>
        <w:rPr>
          <w:color w:val="000000"/>
        </w:rPr>
        <w:t> = 0.4438). Yet, again, there was a significant difference in terminal strain ratios (</w:t>
      </w:r>
      <w:hyperlink r:id="rId154" w:anchor="ppat-1003959-g004" w:history="1">
        <w:r>
          <w:rPr>
            <w:rStyle w:val="InternetLink"/>
            <w:color w:val="000000"/>
            <w:u w:val="none"/>
          </w:rPr>
          <w:t>Figure 4D</w:t>
        </w:r>
      </w:hyperlink>
      <w:r>
        <w:rPr>
          <w:color w:val="000000"/>
        </w:rPr>
        <w:t>, </w:t>
      </w:r>
      <w:r>
        <w:rPr>
          <w:rStyle w:val="Emphasis"/>
          <w:color w:val="000000"/>
        </w:rPr>
        <w:t>p</w:t>
      </w:r>
      <w:r>
        <w:rPr>
          <w:color w:val="000000"/>
        </w:rPr>
        <w:t> = 0.0022). Similarly to tetracycline, no cross-resistance was observed in the strains recovered from embryos </w:t>
      </w:r>
      <w:r>
        <w:rPr>
          <w:rStyle w:val="Emphasis"/>
          <w:color w:val="000000"/>
        </w:rPr>
        <w:t>post mortem</w:t>
      </w:r>
      <w:r>
        <w:rPr>
          <w:color w:val="000000"/>
        </w:rPr>
        <w:t>. Therefore, preferential selection of resistant strains (not associated with the spontaneous generation of resistant mutants) results from treatment with sub-curative doses of multiple antibiotic classes.</w:t>
      </w:r>
    </w:p>
    <w:p w14:paraId="260F51C1" w14:textId="77777777" w:rsidR="0020061D" w:rsidRDefault="00766C9B">
      <w:pPr>
        <w:pStyle w:val="Heading3"/>
        <w:spacing w:before="113" w:after="113" w:line="360" w:lineRule="auto"/>
        <w:jc w:val="both"/>
      </w:pPr>
      <w:r>
        <w:rPr>
          <w:rStyle w:val="Emphasis"/>
          <w:rFonts w:ascii="Arial" w:hAnsi="Arial"/>
          <w:color w:val="000000"/>
          <w:sz w:val="24"/>
          <w:szCs w:val="24"/>
        </w:rPr>
        <w:t>In vivo</w:t>
      </w:r>
      <w:r>
        <w:rPr>
          <w:rFonts w:ascii="Arial" w:hAnsi="Arial"/>
          <w:color w:val="000000"/>
          <w:sz w:val="24"/>
          <w:szCs w:val="24"/>
        </w:rPr>
        <w:t> selection of resistant clones occurs in the mammalian host</w:t>
      </w:r>
    </w:p>
    <w:p w14:paraId="34C012F5" w14:textId="77777777" w:rsidR="0020061D" w:rsidRDefault="00766C9B">
      <w:pPr>
        <w:pStyle w:val="Paragraph"/>
      </w:pPr>
      <w:bookmarkStart w:id="7021" w:name="article1.body1.sec2.sec6.p1"/>
      <w:bookmarkEnd w:id="7021"/>
      <w:r>
        <w:tab/>
        <w:t>In order to extend our findings to mammalian infection, antibiotic skewing experiments were performed using tetracycline in the murine model. Briefly, mixed-strain infections were carried out as for the population dynamics experiments above, and mice were treated with low doses of tetracycline in their drinking water. Mice were sacrificed two days post infection, when the majority of bacteria were expected to be found in clonal abscesses within organs (i.e. kidneys, liver and spleen), which were assayed for bacterial load.</w:t>
      </w:r>
    </w:p>
    <w:p w14:paraId="47A42389" w14:textId="77777777" w:rsidR="0020061D" w:rsidRDefault="00766C9B">
      <w:pPr>
        <w:pStyle w:val="Paragraph"/>
      </w:pPr>
      <w:bookmarkStart w:id="7022" w:name="article1.body1.sec2.sec6.p2"/>
      <w:bookmarkEnd w:id="7022"/>
      <w:r>
        <w:rPr>
          <w:color w:val="000000"/>
        </w:rPr>
        <w:tab/>
        <w:t>In preliminary experiments, the sub-curative tetracycline dose varied between animal groups. Two doses (0.1 mg/ml and 0.2 mg/ml) were therefore used in the final experiment alongside an untreated control (</w:t>
      </w:r>
      <w:hyperlink r:id="rId155" w:anchor="ppat-1003959-g005" w:history="1">
        <w:r>
          <w:rPr>
            <w:rStyle w:val="InternetLink"/>
            <w:color w:val="000000"/>
            <w:u w:val="none"/>
          </w:rPr>
          <w:t>Figure 5</w:t>
        </w:r>
      </w:hyperlink>
      <w:r>
        <w:rPr>
          <w:color w:val="000000"/>
        </w:rPr>
        <w:t>). There was no significant difference in total CFU per mouse for either dose compared to the control (</w:t>
      </w:r>
      <w:r>
        <w:rPr>
          <w:rStyle w:val="Emphasis"/>
          <w:color w:val="000000"/>
        </w:rPr>
        <w:t>p</w:t>
      </w:r>
      <w:r>
        <w:rPr>
          <w:color w:val="000000"/>
        </w:rPr>
        <w:t> = 0.1965 and </w:t>
      </w:r>
      <w:r>
        <w:rPr>
          <w:rStyle w:val="Emphasis"/>
          <w:color w:val="000000"/>
        </w:rPr>
        <w:t>p</w:t>
      </w:r>
      <w:r>
        <w:rPr>
          <w:color w:val="000000"/>
        </w:rPr>
        <w:t> = 0.4194 respectively). Pooled data (i.e. the sum total of bacteria of each strain per mouse) showed a trend towards the resistant subpopulation. The variance in the untreated group compared to treated groups makes comparison by Mann-Whitney test highly misleading in this model without using hundreds of animals per group (an amount that would be impossible for both practical and ethical reasons); therefore, a binomial distribution was used to analyze these data. The underlying assumption of this conservative test is that in an untreated mouse, there is a 50% chance of skewing towards either strain (which is indeed what we observed; 5/10 towards TetR; </w:t>
      </w:r>
      <w:r>
        <w:rPr>
          <w:rStyle w:val="Emphasis"/>
          <w:color w:val="000000"/>
        </w:rPr>
        <w:t>p</w:t>
      </w:r>
      <w:r>
        <w:rPr>
          <w:color w:val="000000"/>
        </w:rPr>
        <w:t> = 0.246). The comparison showed that whilst 0.1 mg/ml did not give a significantly non-stochastic result (6/10 TetR, </w:t>
      </w:r>
      <w:r>
        <w:rPr>
          <w:rStyle w:val="Emphasis"/>
          <w:color w:val="000000"/>
        </w:rPr>
        <w:t>p</w:t>
      </w:r>
      <w:r>
        <w:rPr>
          <w:color w:val="000000"/>
        </w:rPr>
        <w:t> = 0.205), 0.2 mg/ml did (8/9 TetR and one mouse not skewed, </w:t>
      </w:r>
      <w:r>
        <w:rPr>
          <w:rStyle w:val="Emphasis"/>
          <w:color w:val="000000"/>
        </w:rPr>
        <w:t>p</w:t>
      </w:r>
      <w:r>
        <w:rPr>
          <w:color w:val="000000"/>
        </w:rPr>
        <w:t xml:space="preserve"> = 0.0176). Therefore a sub-curative antibiotic dose is able to cause preferential selection of resistant microorganisms during mammalian infection. Furthermore, as expected from our murine infection kinetics experiment, selection at </w:t>
      </w:r>
      <w:r>
        <w:rPr>
          <w:color w:val="000000"/>
        </w:rPr>
        <w:lastRenderedPageBreak/>
        <w:t>this low antibiotic concentration was a result of growth in the kidneys (</w:t>
      </w:r>
      <w:r>
        <w:rPr>
          <w:rStyle w:val="Emphasis"/>
          <w:color w:val="000000"/>
        </w:rPr>
        <w:t>p</w:t>
      </w:r>
      <w:r>
        <w:rPr>
          <w:color w:val="000000"/>
        </w:rPr>
        <w:t> = 0.0349) rather than liver (</w:t>
      </w:r>
      <w:r>
        <w:rPr>
          <w:rStyle w:val="Emphasis"/>
          <w:color w:val="000000"/>
        </w:rPr>
        <w:t>p</w:t>
      </w:r>
      <w:r>
        <w:rPr>
          <w:color w:val="000000"/>
        </w:rPr>
        <w:t> = 0.2188) or spleen (</w:t>
      </w:r>
      <w:r>
        <w:rPr>
          <w:rStyle w:val="Emphasis"/>
          <w:color w:val="000000"/>
        </w:rPr>
        <w:t>p</w:t>
      </w:r>
      <w:r>
        <w:rPr>
          <w:color w:val="000000"/>
        </w:rPr>
        <w:t> = 0.2344) (</w:t>
      </w:r>
      <w:hyperlink r:id="rId156" w:anchor="ppat.1003959.s009" w:history="1">
        <w:r>
          <w:rPr>
            <w:rStyle w:val="InternetLink"/>
            <w:color w:val="000000"/>
            <w:u w:val="none"/>
          </w:rPr>
          <w:t>Figure S9</w:t>
        </w:r>
      </w:hyperlink>
      <w:r>
        <w:rPr>
          <w:color w:val="000000"/>
        </w:rPr>
        <w:t>).</w:t>
      </w:r>
    </w:p>
    <w:p w14:paraId="7EF41323" w14:textId="77777777" w:rsidR="0020061D" w:rsidRDefault="00766C9B">
      <w:pPr>
        <w:pStyle w:val="Heading2"/>
        <w:spacing w:before="227" w:after="227" w:line="360" w:lineRule="auto"/>
        <w:ind w:left="0" w:firstLine="0"/>
        <w:jc w:val="both"/>
        <w:rPr>
          <w:bCs/>
          <w:color w:val="000000"/>
          <w:szCs w:val="28"/>
        </w:rPr>
      </w:pPr>
      <w:bookmarkStart w:id="7023" w:name="__RefHeading___Toc79915_1995552439"/>
      <w:bookmarkEnd w:id="7023"/>
      <w:r>
        <w:rPr>
          <w:bCs/>
          <w:color w:val="000000"/>
          <w:szCs w:val="28"/>
        </w:rPr>
        <w:t>Discussion</w:t>
      </w:r>
    </w:p>
    <w:p w14:paraId="748F13C8" w14:textId="77777777" w:rsidR="0020061D" w:rsidRDefault="00766C9B">
      <w:pPr>
        <w:pStyle w:val="Paragraph"/>
      </w:pPr>
      <w:bookmarkStart w:id="7024" w:name="article1.body1.sec3.p1"/>
      <w:bookmarkEnd w:id="7024"/>
      <w:r>
        <w:rPr>
          <w:color w:val="000000"/>
        </w:rPr>
        <w:tab/>
        <w:t>Although </w:t>
      </w:r>
      <w:r>
        <w:rPr>
          <w:rStyle w:val="Emphasis"/>
          <w:color w:val="000000"/>
        </w:rPr>
        <w:t>Staphylococcus aureus</w:t>
      </w:r>
      <w:r>
        <w:rPr>
          <w:color w:val="000000"/>
        </w:rPr>
        <w:t> is an important and increasingly antibiotic-resistant human pathogen, little is known about its disease progression or how antibiotic levels affect population dynamics. This is particularly pertinent for the understanding of </w:t>
      </w:r>
      <w:r>
        <w:rPr>
          <w:rStyle w:val="Emphasis"/>
          <w:color w:val="000000"/>
        </w:rPr>
        <w:t>S. aureus</w:t>
      </w:r>
      <w:r>
        <w:rPr>
          <w:color w:val="000000"/>
        </w:rPr>
        <w:t> behavior in a hospital environment, in agriculture or even in the community at large, given the failure of some patients to complete prescribed antibiotic courses.</w:t>
      </w:r>
    </w:p>
    <w:p w14:paraId="2FF6D96B" w14:textId="77777777" w:rsidR="0020061D" w:rsidRDefault="00766C9B">
      <w:pPr>
        <w:pStyle w:val="Paragraph"/>
      </w:pPr>
      <w:bookmarkStart w:id="7025" w:name="article1.body1.sec3.p2"/>
      <w:bookmarkEnd w:id="7025"/>
      <w:r>
        <w:rPr>
          <w:color w:val="000000"/>
        </w:rPr>
        <w:tab/>
        <w:t>Construction of a set of isogenic strains that produce clonal lesions in the host demonstrated stochastic strain variance during zebrafish embryo infection. In the mouse it was shown that kidney abscesses form in the later stages of infection and each likely originates from a single bacterial founder. Interestingly, most of the initial inoculum is localized to the liver and spleen during the early stages of infection (up to approximately one day post intravenous administration). It is unknown whether bacterial cells founding renal abscesses were physically associated with the kidneys during this critical period, or whether individual bacteria “seed” the kidneys after travelling from another organ such as the liver, spleen, lungs, heart or blood at a later stage. Observation of a mouse that showed a dramatic, systemic infection of just two strains strongly implies that spread to secondary organs can occur after an initial period of clonal expansion. The variable speed at which growth occurs in the kidneys may be indicative of lesion founders “seeding” the kidneys at different times, especially in the case where two or more strains reach substantial but unequal numbers, given that no strain has a competitive advantage in terms of growth rate. In a peritoneal infection model, Rauch and colleagues reported parenchymal kidney abscesses that were identical to those observed post-intravenous infection, and that peritoneum-associated kidney surface abscesses were not associated with parenchymal abscesses </w:t>
      </w:r>
      <w:hyperlink r:id="rId157" w:anchor="ppat.1003959-Rauch1" w:history="1">
        <w:r>
          <w:rPr>
            <w:rStyle w:val="InternetLink"/>
            <w:color w:val="000000"/>
            <w:u w:val="none"/>
          </w:rPr>
          <w:t>[43]</w:t>
        </w:r>
      </w:hyperlink>
      <w:r>
        <w:rPr>
          <w:color w:val="000000"/>
        </w:rPr>
        <w:t>. Despite their role in controlling infection </w:t>
      </w:r>
      <w:hyperlink r:id="rId158" w:anchor="ppat.1003959-vonKockritzBlickwede1" w:history="1">
        <w:r>
          <w:rPr>
            <w:rStyle w:val="InternetLink"/>
            <w:color w:val="000000"/>
            <w:u w:val="none"/>
          </w:rPr>
          <w:t>[44]</w:t>
        </w:r>
      </w:hyperlink>
      <w:r>
        <w:rPr>
          <w:color w:val="000000"/>
        </w:rPr>
        <w:t>, host phagocytes may form the reservoir or delivery vehicle for </w:t>
      </w:r>
      <w:r>
        <w:rPr>
          <w:rStyle w:val="Emphasis"/>
          <w:color w:val="000000"/>
        </w:rPr>
        <w:t>S. aureus</w:t>
      </w:r>
      <w:r>
        <w:rPr>
          <w:color w:val="000000"/>
        </w:rPr>
        <w:t> infection </w:t>
      </w:r>
      <w:hyperlink r:id="rId159" w:anchor="ppat.1003959-Prajsnar1" w:history="1">
        <w:r>
          <w:rPr>
            <w:rStyle w:val="InternetLink"/>
            <w:color w:val="000000"/>
            <w:u w:val="none"/>
          </w:rPr>
          <w:t>[5]</w:t>
        </w:r>
      </w:hyperlink>
      <w:r>
        <w:rPr>
          <w:color w:val="000000"/>
        </w:rPr>
        <w:t>–</w:t>
      </w:r>
      <w:hyperlink r:id="rId160" w:anchor="ppat.1003959-Gresham1" w:history="1">
        <w:r>
          <w:rPr>
            <w:rStyle w:val="InternetLink"/>
            <w:color w:val="000000"/>
            <w:u w:val="none"/>
          </w:rPr>
          <w:t>[8]</w:t>
        </w:r>
      </w:hyperlink>
      <w:r>
        <w:rPr>
          <w:color w:val="000000"/>
        </w:rPr>
        <w:t>.</w:t>
      </w:r>
    </w:p>
    <w:p w14:paraId="2BFF97CB" w14:textId="77777777" w:rsidR="0020061D" w:rsidRDefault="00766C9B">
      <w:pPr>
        <w:pStyle w:val="Paragraph"/>
      </w:pPr>
      <w:bookmarkStart w:id="7026" w:name="article1.body1.sec3.p3"/>
      <w:bookmarkEnd w:id="7026"/>
      <w:r>
        <w:rPr>
          <w:color w:val="000000"/>
        </w:rPr>
        <w:tab/>
        <w:t>Although </w:t>
      </w:r>
      <w:r>
        <w:rPr>
          <w:rStyle w:val="Emphasis"/>
          <w:color w:val="000000"/>
        </w:rPr>
        <w:t>S. aureus</w:t>
      </w:r>
      <w:r>
        <w:rPr>
          <w:color w:val="000000"/>
        </w:rPr>
        <w:t> colonization is not directly correlated with mortality </w:t>
      </w:r>
      <w:hyperlink r:id="rId161" w:anchor="ppat.1003959-Schweizer1" w:history="1">
        <w:r>
          <w:rPr>
            <w:rStyle w:val="InternetLink"/>
            <w:color w:val="000000"/>
            <w:u w:val="none"/>
          </w:rPr>
          <w:t>[45]</w:t>
        </w:r>
      </w:hyperlink>
      <w:r>
        <w:rPr>
          <w:color w:val="000000"/>
        </w:rPr>
        <w:t xml:space="preserve">, the presence of a mixed population of resistant and sensitive bacteria in the host provides a convenient “head start” for resistant bacteria to outgrow the sensitive strain and reach transmissible levels, should the patient become exposed to antibiotics. In the absence of treatment, however, resistance to antimicrobials has typically been thought to impose a fitness cost that enables the parent strain to outcompete antibiotic-resistant </w:t>
      </w:r>
      <w:r>
        <w:rPr>
          <w:color w:val="000000"/>
        </w:rPr>
        <w:lastRenderedPageBreak/>
        <w:t>strains </w:t>
      </w:r>
      <w:hyperlink r:id="rId162" w:anchor="ppat.1003959-Andersson2" w:history="1">
        <w:r>
          <w:rPr>
            <w:rStyle w:val="InternetLink"/>
            <w:color w:val="000000"/>
            <w:u w:val="none"/>
          </w:rPr>
          <w:t>[18]</w:t>
        </w:r>
      </w:hyperlink>
      <w:r>
        <w:rPr>
          <w:color w:val="000000"/>
        </w:rPr>
        <w:t>. We have shown that this is not always the case, as even in the absence of apparent selective pressure, clonal expansion ensures that a pool of resistant bacteria can grow to dominant levels.</w:t>
      </w:r>
    </w:p>
    <w:p w14:paraId="076F09E3" w14:textId="77777777" w:rsidR="0020061D" w:rsidRDefault="00766C9B">
      <w:pPr>
        <w:pStyle w:val="Paragraph"/>
      </w:pPr>
      <w:bookmarkStart w:id="7027" w:name="article1.body1.sec3.p4"/>
      <w:bookmarkEnd w:id="7027"/>
      <w:r>
        <w:rPr>
          <w:color w:val="000000"/>
        </w:rPr>
        <w:tab/>
        <w:t>The use of antibiotics is the primary driving force behind the development of resistance </w:t>
      </w:r>
      <w:hyperlink r:id="rId163" w:anchor="ppat.1003959-Andersson3" w:history="1">
        <w:r>
          <w:rPr>
            <w:rStyle w:val="InternetLink"/>
            <w:color w:val="000000"/>
            <w:u w:val="none"/>
          </w:rPr>
          <w:t>[24]</w:t>
        </w:r>
      </w:hyperlink>
      <w:r>
        <w:rPr>
          <w:color w:val="000000"/>
        </w:rPr>
        <w:t>. It has been shown in </w:t>
      </w:r>
      <w:r>
        <w:rPr>
          <w:rStyle w:val="Emphasis"/>
          <w:color w:val="000000"/>
        </w:rPr>
        <w:t>S. aureus</w:t>
      </w:r>
      <w:r>
        <w:rPr>
          <w:color w:val="000000"/>
        </w:rPr>
        <w:t> that vancomycin treatment is able to greatly increase a pool of resistant organisms inside a host </w:t>
      </w:r>
      <w:hyperlink r:id="rId164" w:anchor="ppat.1003959-Rodriguez1" w:history="1">
        <w:r>
          <w:rPr>
            <w:rStyle w:val="InternetLink"/>
            <w:color w:val="000000"/>
            <w:u w:val="none"/>
          </w:rPr>
          <w:t>[46]</w:t>
        </w:r>
      </w:hyperlink>
      <w:r>
        <w:rPr>
          <w:color w:val="000000"/>
        </w:rPr>
        <w:t> and that </w:t>
      </w:r>
      <w:r>
        <w:rPr>
          <w:rStyle w:val="Emphasis"/>
          <w:color w:val="000000"/>
        </w:rPr>
        <w:t>de novo</w:t>
      </w:r>
      <w:r>
        <w:rPr>
          <w:color w:val="000000"/>
        </w:rPr>
        <w:t> resistance to tetracycline can arise when the drug is given orally at high levels </w:t>
      </w:r>
      <w:hyperlink r:id="rId165" w:anchor="ppat.1003959-Bornside1" w:history="1">
        <w:r>
          <w:rPr>
            <w:rStyle w:val="InternetLink"/>
            <w:color w:val="000000"/>
            <w:u w:val="none"/>
          </w:rPr>
          <w:t>[47]</w:t>
        </w:r>
      </w:hyperlink>
      <w:r>
        <w:rPr>
          <w:color w:val="000000"/>
        </w:rPr>
        <w:t>. Here, a combination of zebrafish embryo and murine systemic infection models were used to examine the role of sub-curative concentrations of antibiotics against multiple strains of </w:t>
      </w:r>
      <w:r>
        <w:rPr>
          <w:rStyle w:val="Emphasis"/>
          <w:color w:val="000000"/>
        </w:rPr>
        <w:t>S. aureus</w:t>
      </w:r>
      <w:r>
        <w:rPr>
          <w:color w:val="000000"/>
        </w:rPr>
        <w:t> and a Gram-negative pathogen, </w:t>
      </w:r>
      <w:r>
        <w:rPr>
          <w:rStyle w:val="Emphasis"/>
          <w:color w:val="000000"/>
        </w:rPr>
        <w:t>P. aeruginosa</w:t>
      </w:r>
      <w:r>
        <w:rPr>
          <w:color w:val="000000"/>
        </w:rPr>
        <w:t>, </w:t>
      </w:r>
      <w:r>
        <w:rPr>
          <w:rStyle w:val="Emphasis"/>
          <w:color w:val="000000"/>
        </w:rPr>
        <w:t>in vivo</w:t>
      </w:r>
      <w:r>
        <w:rPr>
          <w:color w:val="000000"/>
        </w:rPr>
        <w:t>. A level of drug so low that it does not alter host mortality or bacterial load (i.e. a dose that is sub-curative) is able to produce a statistically significant skew in strain ratios towards a pre-existing resistant subpopulation. In </w:t>
      </w:r>
      <w:r>
        <w:rPr>
          <w:rStyle w:val="Emphasis"/>
          <w:color w:val="000000"/>
        </w:rPr>
        <w:t>Escherichia coli</w:t>
      </w:r>
      <w:r>
        <w:rPr>
          <w:color w:val="000000"/>
        </w:rPr>
        <w:t>, low levels of antibiotics such as β-lactams promote stepwise mutations leading to resistance </w:t>
      </w:r>
      <w:hyperlink r:id="rId166" w:anchor="ppat.1003959-Negri1" w:history="1">
        <w:r>
          <w:rPr>
            <w:rStyle w:val="InternetLink"/>
            <w:color w:val="000000"/>
            <w:u w:val="none"/>
          </w:rPr>
          <w:t>[22]</w:t>
        </w:r>
      </w:hyperlink>
      <w:r>
        <w:rPr>
          <w:color w:val="000000"/>
        </w:rPr>
        <w:t> and in</w:t>
      </w:r>
      <w:r>
        <w:rPr>
          <w:rStyle w:val="Emphasis"/>
          <w:color w:val="000000"/>
        </w:rPr>
        <w:t>Pseudomonas aeruginosa</w:t>
      </w:r>
      <w:r>
        <w:rPr>
          <w:color w:val="000000"/>
        </w:rPr>
        <w:t>, sub-lethal concentrations of several antibiotics increase mutational frequency </w:t>
      </w:r>
      <w:hyperlink r:id="rId167" w:anchor="ppat.1003959-Nair1" w:history="1">
        <w:r>
          <w:rPr>
            <w:rStyle w:val="InternetLink"/>
            <w:color w:val="000000"/>
            <w:u w:val="none"/>
          </w:rPr>
          <w:t>[30]</w:t>
        </w:r>
      </w:hyperlink>
      <w:r>
        <w:rPr>
          <w:color w:val="000000"/>
        </w:rPr>
        <w:t>. Sub-MIC doses of antibiotics have been demonstrated not only to contribute to the generation of resistant mutants, but also to allow a resistant organism to outcompete its sensitive competitors in long-term </w:t>
      </w:r>
      <w:r>
        <w:rPr>
          <w:rStyle w:val="Emphasis"/>
          <w:color w:val="000000"/>
        </w:rPr>
        <w:t>in vitro</w:t>
      </w:r>
      <w:r>
        <w:rPr>
          <w:color w:val="000000"/>
        </w:rPr>
        <w:t> experiments </w:t>
      </w:r>
      <w:hyperlink r:id="rId168" w:anchor="ppat.1003959-Gullberg1" w:history="1">
        <w:r>
          <w:rPr>
            <w:rStyle w:val="InternetLink"/>
            <w:color w:val="000000"/>
            <w:u w:val="none"/>
          </w:rPr>
          <w:t>[23]</w:t>
        </w:r>
      </w:hyperlink>
      <w:r>
        <w:rPr>
          <w:color w:val="000000"/>
        </w:rPr>
        <w:t>.</w:t>
      </w:r>
    </w:p>
    <w:p w14:paraId="49DAF359" w14:textId="77777777" w:rsidR="0020061D" w:rsidRDefault="00766C9B">
      <w:pPr>
        <w:pStyle w:val="Paragraph"/>
      </w:pPr>
      <w:bookmarkStart w:id="7028" w:name="article1.body1.sec3.p5"/>
      <w:bookmarkEnd w:id="7028"/>
      <w:r>
        <w:rPr>
          <w:color w:val="000000"/>
        </w:rPr>
        <w:tab/>
        <w:t>Critically, our result is not dependent upon development of resistance in the sensitive subpopulation. Furthermore, selection of resistant clones is not simply due to retardation of growth of the sensitive bacteria caused by the antibiotic, as phagocyte-depleted zebrafish embryos (wherein bacteria grow exponentially from the outset of infection </w:t>
      </w:r>
      <w:hyperlink r:id="rId169" w:anchor="ppat.1003959-Prajsnar2" w:history="1">
        <w:r>
          <w:rPr>
            <w:rStyle w:val="InternetLink"/>
            <w:color w:val="000000"/>
            <w:u w:val="none"/>
          </w:rPr>
          <w:t>[48]</w:t>
        </w:r>
      </w:hyperlink>
      <w:r>
        <w:rPr>
          <w:color w:val="000000"/>
        </w:rPr>
        <w:t>) do not show a significant skew in favor of the resistant strain, nor did </w:t>
      </w:r>
      <w:r>
        <w:rPr>
          <w:rStyle w:val="Emphasis"/>
          <w:color w:val="000000"/>
        </w:rPr>
        <w:t>in vivo</w:t>
      </w:r>
      <w:r>
        <w:rPr>
          <w:color w:val="000000"/>
        </w:rPr>
        <w:t> growth kinetics experiments reveal a significant difference. Since phagocyte-depleted embryos succumb to even a small bacterial dose within 18 hours </w:t>
      </w:r>
      <w:hyperlink r:id="rId170" w:anchor="ppat.1003959-Prajsnar2" w:history="1">
        <w:r>
          <w:rPr>
            <w:rStyle w:val="InternetLink"/>
            <w:color w:val="000000"/>
            <w:u w:val="none"/>
          </w:rPr>
          <w:t>[48]</w:t>
        </w:r>
      </w:hyperlink>
      <w:r>
        <w:rPr>
          <w:color w:val="000000"/>
        </w:rPr>
        <w:t>, the restricted growth of the pathogen within the first 24 hours during our experiments suggests that all bacterial cells are captured by phagocytes immediately upon infection, therefore preferential phagocytosis is unlikely to be a factor. Instead, it is likely that the antibiotic confers an advantage to the resistant strain over the sensitive strain that allows it to better colonize the pre-expansion “niche” or somehow exploit that “niche” more effectively. This phenomenon may be limited to organisms whose mode of pathogenicity relies upon the stochastic selection of clones during infection, but is not restricted to a single species or class of antibiotic. It may be that such organisms are sensitive to low-dose treatment at a particular stage of their infectious cycle, in a niche-dependent fashion. Since the role of reactive oxygen species (ROS) in the action of antibiotics is currently under debate </w:t>
      </w:r>
      <w:hyperlink r:id="rId171" w:anchor="ppat.1003959-Kohanski1" w:history="1">
        <w:r>
          <w:rPr>
            <w:rStyle w:val="InternetLink"/>
            <w:color w:val="000000"/>
            <w:u w:val="none"/>
          </w:rPr>
          <w:t>[39]</w:t>
        </w:r>
      </w:hyperlink>
      <w:r>
        <w:rPr>
          <w:color w:val="000000"/>
        </w:rPr>
        <w:t>–</w:t>
      </w:r>
      <w:hyperlink r:id="rId172" w:anchor="ppat.1003959-Liu1" w:history="1">
        <w:r>
          <w:rPr>
            <w:rStyle w:val="InternetLink"/>
            <w:color w:val="000000"/>
            <w:u w:val="none"/>
          </w:rPr>
          <w:t>[41]</w:t>
        </w:r>
      </w:hyperlink>
      <w:r>
        <w:rPr>
          <w:color w:val="000000"/>
        </w:rPr>
        <w:t xml:space="preserve"> and could provide an explanation for the </w:t>
      </w:r>
      <w:r>
        <w:rPr>
          <w:color w:val="000000"/>
        </w:rPr>
        <w:lastRenderedPageBreak/>
        <w:t>skewing phenomenon, we examined the effect of ROS during treatment using an </w:t>
      </w:r>
      <w:r>
        <w:rPr>
          <w:rStyle w:val="Emphasis"/>
          <w:color w:val="000000"/>
        </w:rPr>
        <w:t>S. aureus</w:t>
      </w:r>
      <w:r>
        <w:rPr>
          <w:color w:val="000000"/>
        </w:rPr>
        <w:t> strain (</w:t>
      </w:r>
      <w:r>
        <w:rPr>
          <w:rStyle w:val="Emphasis"/>
          <w:color w:val="000000"/>
        </w:rPr>
        <w:t>ahpC katA</w:t>
      </w:r>
      <w:r>
        <w:rPr>
          <w:color w:val="000000"/>
        </w:rPr>
        <w:t>) defective in oxidative stress resistance </w:t>
      </w:r>
      <w:hyperlink r:id="rId173" w:anchor="ppat.1003959-Cosgrove1" w:history="1">
        <w:r>
          <w:rPr>
            <w:rStyle w:val="InternetLink"/>
            <w:color w:val="000000"/>
            <w:u w:val="none"/>
          </w:rPr>
          <w:t>[42]</w:t>
        </w:r>
      </w:hyperlink>
      <w:r>
        <w:rPr>
          <w:color w:val="000000"/>
        </w:rPr>
        <w:t>. Despite extreme sensitivity to oxidative stress the </w:t>
      </w:r>
      <w:r>
        <w:rPr>
          <w:rStyle w:val="Emphasis"/>
          <w:color w:val="000000"/>
        </w:rPr>
        <w:t>ahpC katA</w:t>
      </w:r>
      <w:r>
        <w:rPr>
          <w:color w:val="000000"/>
        </w:rPr>
        <w:t> strain was no more susceptible to tetracycline </w:t>
      </w:r>
      <w:r>
        <w:rPr>
          <w:rStyle w:val="Emphasis"/>
          <w:color w:val="000000"/>
        </w:rPr>
        <w:t>in vivo</w:t>
      </w:r>
      <w:r>
        <w:rPr>
          <w:color w:val="000000"/>
        </w:rPr>
        <w:t> than its isogenic parent, suggesting that ROS may not play a major role in a generalized antibiotic effect. It is well known that the bacterial transcriptome/proteome can fluctuate when exposed to sub-curative antibiotic doses </w:t>
      </w:r>
      <w:hyperlink r:id="rId174" w:anchor="ppat.1003959-GrandeBurgos1" w:history="1">
        <w:r>
          <w:rPr>
            <w:rStyle w:val="InternetLink"/>
            <w:color w:val="000000"/>
            <w:u w:val="none"/>
          </w:rPr>
          <w:t>[49]</w:t>
        </w:r>
      </w:hyperlink>
      <w:r>
        <w:rPr>
          <w:color w:val="000000"/>
        </w:rPr>
        <w:t>–</w:t>
      </w:r>
      <w:hyperlink r:id="rId175" w:anchor="ppat.1003959-Holder1" w:history="1">
        <w:r>
          <w:rPr>
            <w:rStyle w:val="InternetLink"/>
            <w:color w:val="000000"/>
            <w:u w:val="none"/>
          </w:rPr>
          <w:t>[52]</w:t>
        </w:r>
      </w:hyperlink>
      <w:r>
        <w:rPr>
          <w:color w:val="000000"/>
        </w:rPr>
        <w:t>, and this is an area of study that can be pursued in future work.</w:t>
      </w:r>
    </w:p>
    <w:p w14:paraId="6FB68BC6" w14:textId="77777777" w:rsidR="0020061D" w:rsidRDefault="00766C9B">
      <w:pPr>
        <w:pStyle w:val="Paragraph"/>
      </w:pPr>
      <w:bookmarkStart w:id="7029" w:name="article1.body1.sec3.p6"/>
      <w:bookmarkEnd w:id="7029"/>
      <w:r>
        <w:rPr>
          <w:color w:val="000000"/>
        </w:rPr>
        <w:t>Environmental concentrations of antibiotics are commonly found in the ng/L to µg/L range except in extreme cases </w:t>
      </w:r>
      <w:hyperlink r:id="rId176" w:anchor="ppat.1003959-Kummerer1" w:history="1">
        <w:r>
          <w:rPr>
            <w:rStyle w:val="InternetLink"/>
            <w:color w:val="000000"/>
            <w:u w:val="none"/>
          </w:rPr>
          <w:t>[53]</w:t>
        </w:r>
      </w:hyperlink>
      <w:r>
        <w:rPr>
          <w:color w:val="000000"/>
        </w:rPr>
        <w:t>, </w:t>
      </w:r>
      <w:hyperlink r:id="rId177" w:anchor="ppat.1003959-Chander1" w:history="1">
        <w:r>
          <w:rPr>
            <w:rStyle w:val="InternetLink"/>
            <w:color w:val="000000"/>
            <w:u w:val="none"/>
          </w:rPr>
          <w:t>[54]</w:t>
        </w:r>
      </w:hyperlink>
      <w:r>
        <w:rPr>
          <w:color w:val="000000"/>
        </w:rPr>
        <w:t>, several orders of magnitude lower than the concentrations tested in our </w:t>
      </w:r>
      <w:r>
        <w:rPr>
          <w:rStyle w:val="Emphasis"/>
          <w:color w:val="000000"/>
        </w:rPr>
        <w:t>in vivo</w:t>
      </w:r>
      <w:r>
        <w:rPr>
          <w:color w:val="000000"/>
        </w:rPr>
        <w:t> work. We have focused, therefore, on medical treatment of infection. The global spread of antibiotic resistance is a serious threat to human health that must be acted on, as it is inevitable that high-dose antimicrobial chemotherapy increases the selective pressure on the target organism. This has led to an argument that aggressive treatment regimes, such as those currently prescribed, should be reconsidered and that alternative patterns of treatment might be indicated </w:t>
      </w:r>
      <w:hyperlink r:id="rId178" w:anchor="ppat.1003959-Read1" w:history="1">
        <w:r>
          <w:rPr>
            <w:rStyle w:val="InternetLink"/>
            <w:color w:val="000000"/>
            <w:u w:val="none"/>
          </w:rPr>
          <w:t>[55]</w:t>
        </w:r>
      </w:hyperlink>
      <w:r>
        <w:rPr>
          <w:color w:val="000000"/>
        </w:rPr>
        <w:t>. As discussed above, however, it is becoming accepted that lower drug doses promote stepwise development of resistance and that aggressive drug use dramatically reduces the potential pool of clones from which resistance can develop. Given this information and our data showing that sub-curative antibiotic doses are still able to select for pre-existing resistant organisms, we suggest that removal of the sensitive bacteria before they can develop resistance is still the best strategy for control of microbial disease. Although we have not determined the concentrations of antibiotics active in host tissues, we note that the elimination half-lives of the antibiotics tested in this study vary considerably, from 30 minutes (oxacillin) to 6–12 hours (tetracycline) </w:t>
      </w:r>
      <w:hyperlink r:id="rId179" w:anchor="ppat.1003959-Law1" w:history="1">
        <w:r>
          <w:rPr>
            <w:rStyle w:val="InternetLink"/>
            <w:color w:val="000000"/>
            <w:u w:val="none"/>
          </w:rPr>
          <w:t>[56]</w:t>
        </w:r>
      </w:hyperlink>
      <w:r>
        <w:rPr>
          <w:color w:val="000000"/>
        </w:rPr>
        <w:t>. Coupled with our evidence that the sub-curative but selective dose range is two- to four-fold, we hypothesize that bacteria are likely to be in contact with a relevant drug concentration for ample time for selection to occur during treatment. Furthermore, many antibiotics including oxacillin and tetracycline share a renal route of elimination </w:t>
      </w:r>
      <w:hyperlink r:id="rId180" w:anchor="ppat.1003959-Law1" w:history="1">
        <w:r>
          <w:rPr>
            <w:rStyle w:val="InternetLink"/>
            <w:color w:val="000000"/>
            <w:u w:val="none"/>
          </w:rPr>
          <w:t>[56]</w:t>
        </w:r>
      </w:hyperlink>
      <w:r>
        <w:rPr>
          <w:color w:val="000000"/>
        </w:rPr>
        <w:t>, which concurs with our murine experiments suggesting that the kidneys are important for the antibiotic effects discussed. The exposure time would be greatly amplified by “pulsed” antibiotic therapy. The effect of sub-curative antibiotics may seem modest, however, we note that the evolution of any organism does indeed occur as a result of modest competitive advantages. We believe that our results are indicative of a growing trend in the response of bacterial pathogens to antibiotics, and conclude that carefully prescribed, high-dose antimicrobial chemotherapy remains preferable over the alternatives at this time.</w:t>
      </w:r>
    </w:p>
    <w:p w14:paraId="491D2117" w14:textId="77777777" w:rsidR="0020061D" w:rsidRDefault="00766C9B">
      <w:pPr>
        <w:pStyle w:val="TextBody"/>
        <w:spacing w:before="227" w:after="227" w:line="360" w:lineRule="auto"/>
        <w:jc w:val="both"/>
        <w:rPr>
          <w:rFonts w:ascii="Arial" w:hAnsi="Arial"/>
          <w:b/>
          <w:color w:val="000000"/>
          <w:sz w:val="28"/>
          <w:szCs w:val="28"/>
        </w:rPr>
      </w:pPr>
      <w:r>
        <w:rPr>
          <w:rFonts w:ascii="Arial" w:hAnsi="Arial"/>
          <w:b/>
          <w:bCs/>
          <w:color w:val="000000"/>
          <w:sz w:val="28"/>
          <w:szCs w:val="28"/>
        </w:rPr>
        <w:lastRenderedPageBreak/>
        <w:t>Materials and Methods</w:t>
      </w:r>
    </w:p>
    <w:p w14:paraId="7D8B5A6D" w14:textId="77777777" w:rsidR="0020061D" w:rsidRDefault="00766C9B">
      <w:pPr>
        <w:pStyle w:val="Paragraph"/>
        <w:widowControl w:val="0"/>
        <w:rPr>
          <w:b/>
          <w:bCs/>
        </w:rPr>
        <w:pPrChange w:id="7030" w:author="Nelly Wagner" w:date="2017-01-24T21:40:00Z">
          <w:pPr>
            <w:pStyle w:val="Paragraph"/>
          </w:pPr>
        </w:pPrChange>
      </w:pPr>
      <w:bookmarkStart w:id="7031" w:name="__RefHeading___Toc101983_40547708"/>
      <w:bookmarkEnd w:id="7031"/>
      <w:r>
        <w:rPr>
          <w:b/>
          <w:bCs/>
        </w:rPr>
        <w:t>Ethics statement</w:t>
      </w:r>
    </w:p>
    <w:p w14:paraId="6618F717" w14:textId="34D94E28" w:rsidR="0020061D" w:rsidRDefault="00766C9B">
      <w:pPr>
        <w:pStyle w:val="Paragraph"/>
        <w:widowControl w:val="0"/>
        <w:rPr>
          <w:ins w:id="7032" w:author="Nelly Wagner" w:date="2017-01-24T21:41:00Z"/>
        </w:rPr>
        <w:pPrChange w:id="7033" w:author="Nelly Wagner" w:date="2017-01-24T21:40:00Z">
          <w:pPr>
            <w:pStyle w:val="Paragraph"/>
          </w:pPr>
        </w:pPrChange>
      </w:pPr>
      <w:bookmarkStart w:id="7034" w:name="article1.body1.sec4.sec1.p1"/>
      <w:bookmarkEnd w:id="7034"/>
      <w:r>
        <w:t>Animal work (both mice and zebrafish) was carried out according to guidelines and legislation set out in UK law in the Animals (Scientific Procedures) Act 1986, under Project Licenses PPL 40/3123, PPL 40/3699 and PPL 40/3574. Ethical approval was granted by the University of Sheffield Local Ethical Review Panel.</w:t>
      </w:r>
    </w:p>
    <w:p w14:paraId="0F9811FA" w14:textId="77777777" w:rsidR="00421CC2" w:rsidRDefault="00421CC2">
      <w:pPr>
        <w:pStyle w:val="Paragraph"/>
        <w:widowControl w:val="0"/>
        <w:pPrChange w:id="7035" w:author="Nelly Wagner" w:date="2017-01-24T21:40:00Z">
          <w:pPr>
            <w:pStyle w:val="Paragraph"/>
          </w:pPr>
        </w:pPrChange>
      </w:pPr>
    </w:p>
    <w:p w14:paraId="66CC11FB" w14:textId="77777777" w:rsidR="0020061D" w:rsidRDefault="00766C9B">
      <w:pPr>
        <w:pStyle w:val="Paragraph"/>
        <w:widowControl w:val="0"/>
        <w:rPr>
          <w:b/>
          <w:bCs/>
        </w:rPr>
        <w:pPrChange w:id="7036" w:author="Nelly Wagner" w:date="2017-01-24T21:40:00Z">
          <w:pPr>
            <w:pStyle w:val="Paragraph"/>
          </w:pPr>
        </w:pPrChange>
      </w:pPr>
      <w:bookmarkStart w:id="7037" w:name="__RefHeading___Toc101985_40547708"/>
      <w:bookmarkEnd w:id="7037"/>
      <w:r>
        <w:rPr>
          <w:b/>
          <w:bCs/>
        </w:rPr>
        <w:t>Bacterial strains and growth conditions</w:t>
      </w:r>
    </w:p>
    <w:p w14:paraId="3DDAC837" w14:textId="25A6C108" w:rsidR="0020061D" w:rsidRDefault="00766C9B">
      <w:pPr>
        <w:pStyle w:val="Paragraph"/>
        <w:widowControl w:val="0"/>
        <w:rPr>
          <w:ins w:id="7038" w:author="Nelly Wagner" w:date="2017-01-24T21:41:00Z"/>
          <w:color w:val="000000"/>
        </w:rPr>
        <w:pPrChange w:id="7039" w:author="Nelly Wagner" w:date="2017-01-24T21:40:00Z">
          <w:pPr>
            <w:pStyle w:val="Paragraph"/>
          </w:pPr>
        </w:pPrChange>
      </w:pPr>
      <w:bookmarkStart w:id="7040" w:name="article1.body1.sec4.sec2.p1"/>
      <w:bookmarkEnd w:id="7040"/>
      <w:r>
        <w:rPr>
          <w:rStyle w:val="Emphasis"/>
          <w:color w:val="000000"/>
        </w:rPr>
        <w:t>Staphylococcus aureus</w:t>
      </w:r>
      <w:r>
        <w:rPr>
          <w:color w:val="000000"/>
        </w:rPr>
        <w:t> strains (</w:t>
      </w:r>
      <w:r w:rsidR="00F81E68">
        <w:fldChar w:fldCharType="begin"/>
      </w:r>
      <w:r w:rsidR="00F81E68">
        <w:instrText xml:space="preserve"> HYPERLINK "http://journals.plos.org/plospathogens/article?id=10.1371/journal.ppat.1003959" \l "ppat.1003959.s010" </w:instrText>
      </w:r>
      <w:r w:rsidR="00F81E68">
        <w:fldChar w:fldCharType="separate"/>
      </w:r>
      <w:r>
        <w:rPr>
          <w:rStyle w:val="InternetLink"/>
          <w:color w:val="000000"/>
          <w:u w:val="none"/>
        </w:rPr>
        <w:t>Table S1</w:t>
      </w:r>
      <w:r w:rsidR="00F81E68">
        <w:rPr>
          <w:rStyle w:val="InternetLink"/>
          <w:color w:val="000000"/>
          <w:u w:val="none"/>
        </w:rPr>
        <w:fldChar w:fldCharType="end"/>
      </w:r>
      <w:r>
        <w:rPr>
          <w:color w:val="000000"/>
        </w:rPr>
        <w:t>) were grown using brain heart infusion (BHI) liquid or solid medium (Oxoid) at 37°C, supplemented with the following antibiotics where appropriate: kanamycin 50 µg/ml, tetracycline 5 µg/ml or erythromycin 5 µg/ml plus lincomycin 25 µg/ml (Sigma-Aldrich). </w:t>
      </w:r>
      <w:r>
        <w:rPr>
          <w:rStyle w:val="Emphasis"/>
          <w:color w:val="000000"/>
        </w:rPr>
        <w:t>Pseudomonas aeruginosa</w:t>
      </w:r>
      <w:r>
        <w:rPr>
          <w:color w:val="000000"/>
        </w:rPr>
        <w:t> strains (</w:t>
      </w:r>
      <w:r w:rsidR="00F81E68">
        <w:fldChar w:fldCharType="begin"/>
      </w:r>
      <w:r w:rsidR="00F81E68">
        <w:instrText xml:space="preserve"> HYPERLINK "http://journals.plos.org/plospathogens/article?id=10.1371/journal.ppat.1003959" \l "ppat.1003959.s010" </w:instrText>
      </w:r>
      <w:r w:rsidR="00F81E68">
        <w:fldChar w:fldCharType="separate"/>
      </w:r>
      <w:r>
        <w:rPr>
          <w:rStyle w:val="InternetLink"/>
          <w:color w:val="000000"/>
          <w:u w:val="none"/>
        </w:rPr>
        <w:t>Table S1</w:t>
      </w:r>
      <w:r w:rsidR="00F81E68">
        <w:rPr>
          <w:rStyle w:val="InternetLink"/>
          <w:color w:val="000000"/>
          <w:u w:val="none"/>
        </w:rPr>
        <w:fldChar w:fldCharType="end"/>
      </w:r>
      <w:r>
        <w:rPr>
          <w:color w:val="000000"/>
        </w:rPr>
        <w:t>) were grown using Luria-Bertani (LB) liquid or solid medium (Oxoid) at 37°C, supplemented with the following antibiotics where appropriate: tetracycline 125 µg/ml or gentamicin 20 µg/ml (Sigma-Aldrich).</w:t>
      </w:r>
    </w:p>
    <w:p w14:paraId="094807BB" w14:textId="77777777" w:rsidR="00421CC2" w:rsidRDefault="00421CC2">
      <w:pPr>
        <w:pStyle w:val="Paragraph"/>
        <w:widowControl w:val="0"/>
        <w:pPrChange w:id="7041" w:author="Nelly Wagner" w:date="2017-01-24T21:40:00Z">
          <w:pPr>
            <w:pStyle w:val="Paragraph"/>
          </w:pPr>
        </w:pPrChange>
      </w:pPr>
    </w:p>
    <w:p w14:paraId="0D3FAD64" w14:textId="77777777" w:rsidR="0020061D" w:rsidRDefault="00766C9B">
      <w:pPr>
        <w:pStyle w:val="Paragraph"/>
        <w:widowControl w:val="0"/>
        <w:pPrChange w:id="7042" w:author="Nelly Wagner" w:date="2017-01-24T21:40:00Z">
          <w:pPr>
            <w:pStyle w:val="Paragraph"/>
          </w:pPr>
        </w:pPrChange>
      </w:pPr>
      <w:bookmarkStart w:id="7043" w:name="__RefHeading___Toc101987_40547708"/>
      <w:bookmarkEnd w:id="7043"/>
      <w:r>
        <w:rPr>
          <w:b/>
          <w:color w:val="000000"/>
        </w:rPr>
        <w:t>Construction of antibiotic-resistant </w:t>
      </w:r>
      <w:r>
        <w:rPr>
          <w:rStyle w:val="Emphasis"/>
          <w:b/>
          <w:color w:val="000000"/>
        </w:rPr>
        <w:t>S. aureus</w:t>
      </w:r>
      <w:r>
        <w:rPr>
          <w:b/>
          <w:color w:val="000000"/>
        </w:rPr>
        <w:t> strains</w:t>
      </w:r>
    </w:p>
    <w:p w14:paraId="5EEB8CC6" w14:textId="1BB6358C" w:rsidR="0020061D" w:rsidRDefault="00766C9B">
      <w:pPr>
        <w:pStyle w:val="Paragraph"/>
        <w:widowControl w:val="0"/>
        <w:rPr>
          <w:ins w:id="7044" w:author="Nelly Wagner" w:date="2017-01-24T21:41:00Z"/>
          <w:color w:val="000000"/>
        </w:rPr>
        <w:pPrChange w:id="7045" w:author="Nelly Wagner" w:date="2017-01-24T21:40:00Z">
          <w:pPr>
            <w:pStyle w:val="Paragraph"/>
          </w:pPr>
        </w:pPrChange>
      </w:pPr>
      <w:bookmarkStart w:id="7046" w:name="article1.body1.sec4.sec3.p1"/>
      <w:bookmarkEnd w:id="7046"/>
      <w:r>
        <w:rPr>
          <w:color w:val="000000"/>
        </w:rPr>
        <w:t>The suicide vector pMUTIN4 </w:t>
      </w:r>
      <w:r w:rsidR="00F81E68">
        <w:fldChar w:fldCharType="begin"/>
      </w:r>
      <w:r w:rsidR="00F81E68">
        <w:instrText xml:space="preserve"> HYPERLINK "http://journals.plos.org/plospathogens/article?id=10.1371/journal.ppat.1003959" \l "ppat.1003959-Vagner1" </w:instrText>
      </w:r>
      <w:r w:rsidR="00F81E68">
        <w:fldChar w:fldCharType="separate"/>
      </w:r>
      <w:r>
        <w:rPr>
          <w:rStyle w:val="InternetLink"/>
          <w:color w:val="000000"/>
          <w:u w:val="none"/>
        </w:rPr>
        <w:t>[57]</w:t>
      </w:r>
      <w:r w:rsidR="00F81E68">
        <w:rPr>
          <w:rStyle w:val="InternetLink"/>
          <w:color w:val="000000"/>
          <w:u w:val="none"/>
        </w:rPr>
        <w:fldChar w:fldCharType="end"/>
      </w:r>
      <w:r>
        <w:rPr>
          <w:color w:val="000000"/>
        </w:rPr>
        <w:t> was used to integrate various antibiotic resistance cassettes downstream of the </w:t>
      </w:r>
      <w:r>
        <w:rPr>
          <w:rStyle w:val="Emphasis"/>
          <w:color w:val="000000"/>
        </w:rPr>
        <w:t>lysA</w:t>
      </w:r>
      <w:r>
        <w:rPr>
          <w:color w:val="000000"/>
        </w:rPr>
        <w:t> gene (which encodes the terminal enzyme in the lysine biosynthetic pathway) in </w:t>
      </w:r>
      <w:r>
        <w:rPr>
          <w:rStyle w:val="Emphasis"/>
          <w:color w:val="000000"/>
        </w:rPr>
        <w:t>S. aureus</w:t>
      </w:r>
      <w:r>
        <w:rPr>
          <w:color w:val="000000"/>
        </w:rPr>
        <w:t>. This provided a convenient method of screening to ensure that clones retained a wild type phenotype; undesired disruptions of </w:t>
      </w:r>
      <w:r>
        <w:rPr>
          <w:rStyle w:val="Emphasis"/>
          <w:color w:val="000000"/>
        </w:rPr>
        <w:t>lysA</w:t>
      </w:r>
      <w:r>
        <w:rPr>
          <w:color w:val="000000"/>
        </w:rPr>
        <w:t> would result in lysine auxotrophy. Growth of clones in chemically defined minimal medium lacking lysine showed that the wild type </w:t>
      </w:r>
      <w:r>
        <w:rPr>
          <w:rStyle w:val="Emphasis"/>
          <w:color w:val="000000"/>
        </w:rPr>
        <w:t>lysA</w:t>
      </w:r>
      <w:r>
        <w:rPr>
          <w:color w:val="000000"/>
        </w:rPr>
        <w:t> gene remained intact. After construction by standard PCR and restriction/ligation methods, plasmids were introduced into </w:t>
      </w:r>
      <w:r>
        <w:rPr>
          <w:rStyle w:val="Emphasis"/>
          <w:color w:val="000000"/>
        </w:rPr>
        <w:t>S. aureus</w:t>
      </w:r>
      <w:r>
        <w:rPr>
          <w:color w:val="000000"/>
        </w:rPr>
        <w:t> RN4220 by electroporation, whereupon they integrated into the chromosome via homologous recombination. The resulting resistance markers were then transferred into other </w:t>
      </w:r>
      <w:r>
        <w:rPr>
          <w:rStyle w:val="Emphasis"/>
          <w:color w:val="000000"/>
        </w:rPr>
        <w:t>S. aureus</w:t>
      </w:r>
      <w:r>
        <w:rPr>
          <w:color w:val="000000"/>
        </w:rPr>
        <w:t> strains as required by Φ11 transduction. pMUTIN4 provided erythromycin/lincomycin resistance (EryR), whereas pAISH1 </w:t>
      </w:r>
      <w:r w:rsidR="00F81E68">
        <w:fldChar w:fldCharType="begin"/>
      </w:r>
      <w:r w:rsidR="00F81E68">
        <w:instrText xml:space="preserve"> HYPERLINK "http://journals.plos.org/plospathogens/article?id=10.1371/journal.ppat.1003959" \l "ppat.1003959-Aish1" </w:instrText>
      </w:r>
      <w:r w:rsidR="00F81E68">
        <w:fldChar w:fldCharType="separate"/>
      </w:r>
      <w:r>
        <w:rPr>
          <w:rStyle w:val="InternetLink"/>
          <w:color w:val="000000"/>
          <w:u w:val="none"/>
        </w:rPr>
        <w:t>[58]</w:t>
      </w:r>
      <w:r w:rsidR="00F81E68">
        <w:rPr>
          <w:rStyle w:val="InternetLink"/>
          <w:color w:val="000000"/>
          <w:u w:val="none"/>
        </w:rPr>
        <w:fldChar w:fldCharType="end"/>
      </w:r>
      <w:r>
        <w:rPr>
          <w:color w:val="000000"/>
        </w:rPr>
        <w:t> was used to integrate tetracycline resistance (TetR) and pGM072 (pMUTIN4 in which erythromycin resistance was replaced by the resistance cassette from pGL433 </w:t>
      </w:r>
      <w:r w:rsidR="00F81E68">
        <w:fldChar w:fldCharType="begin"/>
      </w:r>
      <w:r w:rsidR="00F81E68">
        <w:instrText xml:space="preserve"> HYPERLINK "http://journals.plos.org/plospathogens/article?id=10.1371/journal.ppat.1003959" \l "ppat.1003959-Cooper1" </w:instrText>
      </w:r>
      <w:r w:rsidR="00F81E68">
        <w:fldChar w:fldCharType="separate"/>
      </w:r>
      <w:r>
        <w:rPr>
          <w:rStyle w:val="InternetLink"/>
          <w:color w:val="000000"/>
          <w:u w:val="none"/>
        </w:rPr>
        <w:t>[59]</w:t>
      </w:r>
      <w:r w:rsidR="00F81E68">
        <w:rPr>
          <w:rStyle w:val="InternetLink"/>
          <w:color w:val="000000"/>
          <w:u w:val="none"/>
        </w:rPr>
        <w:fldChar w:fldCharType="end"/>
      </w:r>
      <w:r>
        <w:rPr>
          <w:color w:val="000000"/>
        </w:rPr>
        <w:t>) was used to integrate kanamycin resistance (KanR). BH1CC and its derivative </w:t>
      </w:r>
      <w:r w:rsidR="00F81E68">
        <w:fldChar w:fldCharType="begin"/>
      </w:r>
      <w:r w:rsidR="00F81E68">
        <w:instrText xml:space="preserve"> HYPERLINK "http://journals.plos.org/plospathogens/article?id=10.1371/journal.ppat.1003959" \l "ppat.1003959-Rudkin1" </w:instrText>
      </w:r>
      <w:r w:rsidR="00F81E68">
        <w:fldChar w:fldCharType="separate"/>
      </w:r>
      <w:r>
        <w:rPr>
          <w:rStyle w:val="InternetLink"/>
          <w:color w:val="000000"/>
          <w:u w:val="none"/>
        </w:rPr>
        <w:t>[38]</w:t>
      </w:r>
      <w:r w:rsidR="00F81E68">
        <w:rPr>
          <w:rStyle w:val="InternetLink"/>
          <w:color w:val="000000"/>
          <w:u w:val="none"/>
        </w:rPr>
        <w:fldChar w:fldCharType="end"/>
      </w:r>
      <w:r>
        <w:rPr>
          <w:color w:val="000000"/>
        </w:rPr>
        <w:t> were kindly provided by James O'Gara (University College Dublin).</w:t>
      </w:r>
    </w:p>
    <w:p w14:paraId="383102BE" w14:textId="77777777" w:rsidR="00421CC2" w:rsidRDefault="00421CC2">
      <w:pPr>
        <w:pStyle w:val="Paragraph"/>
        <w:widowControl w:val="0"/>
        <w:pPrChange w:id="7047" w:author="Nelly Wagner" w:date="2017-01-24T21:40:00Z">
          <w:pPr>
            <w:pStyle w:val="Paragraph"/>
          </w:pPr>
        </w:pPrChange>
      </w:pPr>
    </w:p>
    <w:p w14:paraId="0D8471A8" w14:textId="77777777" w:rsidR="0020061D" w:rsidRDefault="00766C9B">
      <w:pPr>
        <w:pStyle w:val="Paragraph"/>
        <w:widowControl w:val="0"/>
        <w:pPrChange w:id="7048" w:author="Nelly Wagner" w:date="2017-01-24T21:40:00Z">
          <w:pPr>
            <w:pStyle w:val="Paragraph"/>
          </w:pPr>
        </w:pPrChange>
      </w:pPr>
      <w:bookmarkStart w:id="7049" w:name="__RefHeading___Toc101989_40547708"/>
      <w:bookmarkEnd w:id="7049"/>
      <w:r>
        <w:rPr>
          <w:b/>
          <w:color w:val="000000"/>
        </w:rPr>
        <w:t>Construction of antibiotic-resistant </w:t>
      </w:r>
      <w:r>
        <w:rPr>
          <w:rStyle w:val="Emphasis"/>
          <w:b/>
          <w:color w:val="000000"/>
        </w:rPr>
        <w:t>P. aeruginosa</w:t>
      </w:r>
      <w:r>
        <w:rPr>
          <w:b/>
          <w:color w:val="000000"/>
        </w:rPr>
        <w:t> strains</w:t>
      </w:r>
    </w:p>
    <w:p w14:paraId="2D08F8D3" w14:textId="7570CC22" w:rsidR="0020061D" w:rsidRDefault="00766C9B">
      <w:pPr>
        <w:pStyle w:val="Paragraph"/>
        <w:widowControl w:val="0"/>
        <w:rPr>
          <w:ins w:id="7050" w:author="Nelly Wagner" w:date="2017-01-24T21:41:00Z"/>
          <w:color w:val="000000"/>
        </w:rPr>
        <w:pPrChange w:id="7051" w:author="Nelly Wagner" w:date="2017-01-24T21:40:00Z">
          <w:pPr>
            <w:pStyle w:val="Paragraph"/>
          </w:pPr>
        </w:pPrChange>
      </w:pPr>
      <w:bookmarkStart w:id="7052" w:name="article1.body1.sec4.sec4.p1"/>
      <w:bookmarkEnd w:id="7052"/>
      <w:r>
        <w:rPr>
          <w:rStyle w:val="Emphasis"/>
          <w:color w:val="000000"/>
        </w:rPr>
        <w:t>P. aeruginosa</w:t>
      </w:r>
      <w:r>
        <w:rPr>
          <w:color w:val="000000"/>
        </w:rPr>
        <w:t> PAO1-L derivatives were constructed by integration of mini-Tn7 to a neutral locus according to published protocols </w:t>
      </w:r>
      <w:r w:rsidR="00F81E68">
        <w:fldChar w:fldCharType="begin"/>
      </w:r>
      <w:r w:rsidR="00F81E68">
        <w:instrText xml:space="preserve"> HYPERLINK "http://journals.plos.org/plospathogens/article?id=10.1371/journal.ppat.1003959" \l "ppat.1003959-Choi1" </w:instrText>
      </w:r>
      <w:r w:rsidR="00F81E68">
        <w:fldChar w:fldCharType="separate"/>
      </w:r>
      <w:r>
        <w:rPr>
          <w:rStyle w:val="InternetLink"/>
          <w:color w:val="000000"/>
          <w:u w:val="none"/>
        </w:rPr>
        <w:t>[60]</w:t>
      </w:r>
      <w:r w:rsidR="00F81E68">
        <w:rPr>
          <w:rStyle w:val="InternetLink"/>
          <w:color w:val="000000"/>
          <w:u w:val="none"/>
        </w:rPr>
        <w:fldChar w:fldCharType="end"/>
      </w:r>
      <w:r>
        <w:rPr>
          <w:color w:val="000000"/>
        </w:rPr>
        <w:t xml:space="preserve">. Plasmids containing mini-Tn7 </w:t>
      </w:r>
      <w:r>
        <w:rPr>
          <w:color w:val="000000"/>
        </w:rPr>
        <w:lastRenderedPageBreak/>
        <w:t>marked with either a gentamicin or tetracycline resistance cassette (GmR or TetR respectively) were kindly provided, along with invaluable assistance, from Stephan Heeb (University of Nottingham).</w:t>
      </w:r>
    </w:p>
    <w:p w14:paraId="03542160" w14:textId="77777777" w:rsidR="00421CC2" w:rsidRDefault="00421CC2">
      <w:pPr>
        <w:pStyle w:val="Paragraph"/>
        <w:widowControl w:val="0"/>
        <w:pPrChange w:id="7053" w:author="Nelly Wagner" w:date="2017-01-24T21:40:00Z">
          <w:pPr>
            <w:pStyle w:val="Paragraph"/>
          </w:pPr>
        </w:pPrChange>
      </w:pPr>
    </w:p>
    <w:p w14:paraId="4C3E725F" w14:textId="77777777" w:rsidR="0020061D" w:rsidRDefault="00766C9B">
      <w:pPr>
        <w:pStyle w:val="Paragraph"/>
        <w:widowControl w:val="0"/>
        <w:rPr>
          <w:b/>
          <w:bCs/>
        </w:rPr>
        <w:pPrChange w:id="7054" w:author="Nelly Wagner" w:date="2017-01-24T21:40:00Z">
          <w:pPr>
            <w:pStyle w:val="Paragraph"/>
          </w:pPr>
        </w:pPrChange>
      </w:pPr>
      <w:bookmarkStart w:id="7055" w:name="__RefHeading___Toc101991_40547708"/>
      <w:bookmarkEnd w:id="7055"/>
      <w:r>
        <w:rPr>
          <w:b/>
          <w:bCs/>
        </w:rPr>
        <w:t>Zebrafish maintenance and microinjection</w:t>
      </w:r>
    </w:p>
    <w:p w14:paraId="12B67770" w14:textId="0DEF2E33" w:rsidR="0020061D" w:rsidRDefault="00766C9B">
      <w:pPr>
        <w:pStyle w:val="Paragraph"/>
        <w:widowControl w:val="0"/>
        <w:rPr>
          <w:ins w:id="7056" w:author="Nelly Wagner" w:date="2017-01-24T21:41:00Z"/>
          <w:color w:val="000000"/>
        </w:rPr>
        <w:pPrChange w:id="7057" w:author="Nelly Wagner" w:date="2017-01-24T21:40:00Z">
          <w:pPr>
            <w:pStyle w:val="Paragraph"/>
          </w:pPr>
        </w:pPrChange>
      </w:pPr>
      <w:bookmarkStart w:id="7058" w:name="article1.body1.sec4.sec5.p1"/>
      <w:bookmarkEnd w:id="7058"/>
      <w:r>
        <w:rPr>
          <w:color w:val="000000"/>
        </w:rPr>
        <w:t>London wild-type (LWT) zebrafish embryos (bred in the MRC CDBG aquarium facilities at the University of Sheffield; see Ethics Statement) were used for all experiments and were incubated in E3 medium at 28°C according to standard protocols </w:t>
      </w:r>
      <w:r w:rsidR="00F81E68">
        <w:fldChar w:fldCharType="begin"/>
      </w:r>
      <w:r w:rsidR="00F81E68">
        <w:instrText xml:space="preserve"> HYPERLINK "http://journals.plos.org/plospathogens/article?id=10.1371/journal.ppat.1003959" \l "ppat.1003959-NssleinVolhard1" </w:instrText>
      </w:r>
      <w:r w:rsidR="00F81E68">
        <w:fldChar w:fldCharType="separate"/>
      </w:r>
      <w:r>
        <w:rPr>
          <w:rStyle w:val="InternetLink"/>
          <w:color w:val="000000"/>
          <w:u w:val="none"/>
        </w:rPr>
        <w:t>[61]</w:t>
      </w:r>
      <w:r w:rsidR="00F81E68">
        <w:rPr>
          <w:rStyle w:val="InternetLink"/>
          <w:color w:val="000000"/>
          <w:u w:val="none"/>
        </w:rPr>
        <w:fldChar w:fldCharType="end"/>
      </w:r>
      <w:r>
        <w:rPr>
          <w:color w:val="000000"/>
        </w:rPr>
        <w:t>. In order to obtain phagocyte-depleted embryos, morpholino-modified antisense oligomers against </w:t>
      </w:r>
      <w:r>
        <w:rPr>
          <w:rStyle w:val="Emphasis"/>
          <w:color w:val="000000"/>
        </w:rPr>
        <w:t>pu.1</w:t>
      </w:r>
      <w:r>
        <w:rPr>
          <w:color w:val="000000"/>
        </w:rPr>
        <w:t> </w:t>
      </w:r>
      <w:r w:rsidR="00F81E68">
        <w:fldChar w:fldCharType="begin"/>
      </w:r>
      <w:r w:rsidR="00F81E68">
        <w:instrText xml:space="preserve"> HYPERLINK "http://journals.plos.org/plospathogens/article?id=10.1371/journal.ppat.1003959" \l "ppat.1003959-Rhodes1" </w:instrText>
      </w:r>
      <w:r w:rsidR="00F81E68">
        <w:fldChar w:fldCharType="separate"/>
      </w:r>
      <w:r>
        <w:rPr>
          <w:rStyle w:val="InternetLink"/>
          <w:color w:val="000000"/>
          <w:u w:val="none"/>
        </w:rPr>
        <w:t>[62]</w:t>
      </w:r>
      <w:r w:rsidR="00F81E68">
        <w:rPr>
          <w:rStyle w:val="InternetLink"/>
          <w:color w:val="000000"/>
          <w:u w:val="none"/>
        </w:rPr>
        <w:fldChar w:fldCharType="end"/>
      </w:r>
      <w:r>
        <w:rPr>
          <w:color w:val="000000"/>
        </w:rPr>
        <w:t> were injected using a method described previously </w:t>
      </w:r>
      <w:r w:rsidR="00F81E68">
        <w:fldChar w:fldCharType="begin"/>
      </w:r>
      <w:r w:rsidR="00F81E68">
        <w:instrText xml:space="preserve"> HYPERLINK "http://journals.plos.org/plospathogens/article?id=10.1371/journal.ppat.1003959" \l "ppat.1003959-Prajsnar2" </w:instrText>
      </w:r>
      <w:r w:rsidR="00F81E68">
        <w:fldChar w:fldCharType="separate"/>
      </w:r>
      <w:r>
        <w:rPr>
          <w:rStyle w:val="InternetLink"/>
          <w:color w:val="000000"/>
          <w:u w:val="none"/>
        </w:rPr>
        <w:t>[48]</w:t>
      </w:r>
      <w:r w:rsidR="00F81E68">
        <w:rPr>
          <w:rStyle w:val="InternetLink"/>
          <w:color w:val="000000"/>
          <w:u w:val="none"/>
        </w:rPr>
        <w:fldChar w:fldCharType="end"/>
      </w:r>
      <w:r>
        <w:rPr>
          <w:color w:val="000000"/>
        </w:rPr>
        <w:t>. Anaesthetized embryos at 30 hours post fertilization were embedded in 3% w/v methylcellulose and injected individually using microcapillary pipettes filled with bacterial suspension of known concentration into the circulation, as previously described </w:t>
      </w:r>
      <w:r w:rsidR="00F81E68">
        <w:fldChar w:fldCharType="begin"/>
      </w:r>
      <w:r w:rsidR="00F81E68">
        <w:instrText xml:space="preserve"> HYPERLINK "http://journals.plos.org/plospathogens/article?id=10.1371/journal.ppat.1003959" \l "ppat.1003959-Prajsnar2" </w:instrText>
      </w:r>
      <w:r w:rsidR="00F81E68">
        <w:fldChar w:fldCharType="separate"/>
      </w:r>
      <w:r>
        <w:rPr>
          <w:rStyle w:val="InternetLink"/>
          <w:color w:val="000000"/>
          <w:u w:val="none"/>
        </w:rPr>
        <w:t>[48]</w:t>
      </w:r>
      <w:r w:rsidR="00F81E68">
        <w:rPr>
          <w:rStyle w:val="InternetLink"/>
          <w:color w:val="000000"/>
          <w:u w:val="none"/>
        </w:rPr>
        <w:fldChar w:fldCharType="end"/>
      </w:r>
      <w:r>
        <w:rPr>
          <w:color w:val="000000"/>
        </w:rPr>
        <w:t>. Following infection, embryos were kept individually in 100 µl E3 medium (with or without experimental antibiotics), observed frequently up to 92 hours post infection, dead embryos removed and numbers recorded at each time point.</w:t>
      </w:r>
    </w:p>
    <w:p w14:paraId="2BCC248F" w14:textId="77777777" w:rsidR="00421CC2" w:rsidRDefault="00421CC2">
      <w:pPr>
        <w:pStyle w:val="Paragraph"/>
        <w:widowControl w:val="0"/>
        <w:pPrChange w:id="7059" w:author="Nelly Wagner" w:date="2017-01-24T21:40:00Z">
          <w:pPr>
            <w:pStyle w:val="Paragraph"/>
          </w:pPr>
        </w:pPrChange>
      </w:pPr>
    </w:p>
    <w:p w14:paraId="7D10BDC1" w14:textId="77777777" w:rsidR="0020061D" w:rsidRDefault="00766C9B">
      <w:pPr>
        <w:pStyle w:val="Paragraph"/>
        <w:widowControl w:val="0"/>
        <w:rPr>
          <w:b/>
          <w:bCs/>
        </w:rPr>
        <w:pPrChange w:id="7060" w:author="Nelly Wagner" w:date="2017-01-24T21:40:00Z">
          <w:pPr>
            <w:pStyle w:val="Paragraph"/>
          </w:pPr>
        </w:pPrChange>
      </w:pPr>
      <w:bookmarkStart w:id="7061" w:name="__RefHeading___Toc101993_40547708"/>
      <w:bookmarkEnd w:id="7061"/>
      <w:r>
        <w:rPr>
          <w:b/>
          <w:bCs/>
        </w:rPr>
        <w:t>Intravenous mouse injections</w:t>
      </w:r>
    </w:p>
    <w:p w14:paraId="064C8C8E" w14:textId="206F2EC7" w:rsidR="0020061D" w:rsidRDefault="00766C9B">
      <w:pPr>
        <w:pStyle w:val="Paragraph"/>
        <w:widowControl w:val="0"/>
        <w:rPr>
          <w:ins w:id="7062" w:author="Nelly Wagner" w:date="2017-01-24T21:41:00Z"/>
          <w:color w:val="000000"/>
        </w:rPr>
        <w:pPrChange w:id="7063" w:author="Nelly Wagner" w:date="2017-01-24T21:40:00Z">
          <w:pPr>
            <w:pStyle w:val="Paragraph"/>
          </w:pPr>
        </w:pPrChange>
      </w:pPr>
      <w:bookmarkStart w:id="7064" w:name="article1.body1.sec4.sec6.p1"/>
      <w:bookmarkEnd w:id="7064"/>
      <w:r>
        <w:rPr>
          <w:color w:val="000000"/>
        </w:rPr>
        <w:t>Female BALB/c mice were purchased from Harlan (UK) and maintained at the University of Sheffield using standard husbandry procedures. The 7–8 week old mice were inoculated in the tail vein with 100 µl of </w:t>
      </w:r>
      <w:r>
        <w:rPr>
          <w:rStyle w:val="Emphasis"/>
          <w:color w:val="000000"/>
        </w:rPr>
        <w:t>S. aureus</w:t>
      </w:r>
      <w:r>
        <w:rPr>
          <w:color w:val="000000"/>
        </w:rPr>
        <w:t> suspension in endotoxin-free PBS (Sigma) corresponding to 1×107 CFU per mouse. Viable bacteria in the inoculum were plated on BHI (plus appropriate antibiotics) after serial decimal dilution to confirm the accuracy of the bacterial dose. Mice were monitored and sacrificed at various time-points according to experimental design.</w:t>
      </w:r>
    </w:p>
    <w:p w14:paraId="64624CED" w14:textId="77777777" w:rsidR="00421CC2" w:rsidRDefault="00421CC2">
      <w:pPr>
        <w:pStyle w:val="Paragraph"/>
        <w:widowControl w:val="0"/>
        <w:pPrChange w:id="7065" w:author="Nelly Wagner" w:date="2017-01-24T21:40:00Z">
          <w:pPr>
            <w:pStyle w:val="Paragraph"/>
          </w:pPr>
        </w:pPrChange>
      </w:pPr>
    </w:p>
    <w:p w14:paraId="41B8C561" w14:textId="77777777" w:rsidR="0020061D" w:rsidRDefault="00766C9B">
      <w:pPr>
        <w:pStyle w:val="Paragraph"/>
        <w:widowControl w:val="0"/>
        <w:pPrChange w:id="7066" w:author="Nelly Wagner" w:date="2017-01-24T21:40:00Z">
          <w:pPr>
            <w:pStyle w:val="Paragraph"/>
          </w:pPr>
        </w:pPrChange>
      </w:pPr>
      <w:bookmarkStart w:id="7067" w:name="__RefHeading___Toc101995_40547708"/>
      <w:bookmarkEnd w:id="7067"/>
      <w:r>
        <w:rPr>
          <w:b/>
          <w:color w:val="000000"/>
        </w:rPr>
        <w:t>Determination of </w:t>
      </w:r>
      <w:r>
        <w:rPr>
          <w:rStyle w:val="Emphasis"/>
          <w:b/>
          <w:color w:val="000000"/>
        </w:rPr>
        <w:t>in vivo</w:t>
      </w:r>
      <w:r>
        <w:rPr>
          <w:b/>
          <w:color w:val="000000"/>
        </w:rPr>
        <w:t> bacterial load</w:t>
      </w:r>
    </w:p>
    <w:p w14:paraId="6878F101" w14:textId="50C1128B" w:rsidR="0020061D" w:rsidRDefault="00766C9B">
      <w:pPr>
        <w:pStyle w:val="Paragraph"/>
        <w:widowControl w:val="0"/>
        <w:rPr>
          <w:ins w:id="7068" w:author="Nelly Wagner" w:date="2017-01-24T21:41:00Z"/>
          <w:color w:val="000000"/>
        </w:rPr>
        <w:pPrChange w:id="7069" w:author="Nelly Wagner" w:date="2017-01-24T21:40:00Z">
          <w:pPr>
            <w:pStyle w:val="Paragraph"/>
          </w:pPr>
        </w:pPrChange>
      </w:pPr>
      <w:bookmarkStart w:id="7070" w:name="article1.body1.sec4.sec7.p1"/>
      <w:bookmarkEnd w:id="7070"/>
      <w:r>
        <w:rPr>
          <w:color w:val="000000"/>
        </w:rPr>
        <w:t>In order to recover bacteria from host tissues, whole zebrafish embryos or mouse organs were individually homogenized in a suitable volume of PBS using the PreCellys 24-Dual (Peqlab). Homogenates were serially diluted in PBS and plated on BHI (</w:t>
      </w:r>
      <w:r>
        <w:rPr>
          <w:rStyle w:val="Emphasis"/>
          <w:color w:val="000000"/>
        </w:rPr>
        <w:t>S. aureus</w:t>
      </w:r>
      <w:r>
        <w:rPr>
          <w:color w:val="000000"/>
        </w:rPr>
        <w:t>) or LB (</w:t>
      </w:r>
      <w:r>
        <w:rPr>
          <w:rStyle w:val="Emphasis"/>
          <w:color w:val="000000"/>
        </w:rPr>
        <w:t>P. aeruginosa</w:t>
      </w:r>
      <w:r>
        <w:rPr>
          <w:color w:val="000000"/>
        </w:rPr>
        <w:t>) agar supplemented with appropriate antibiotics to determine bacterial numbers.</w:t>
      </w:r>
    </w:p>
    <w:p w14:paraId="19F14E4B" w14:textId="77777777" w:rsidR="00421CC2" w:rsidRDefault="00421CC2">
      <w:pPr>
        <w:pStyle w:val="Paragraph"/>
        <w:widowControl w:val="0"/>
        <w:pPrChange w:id="7071" w:author="Nelly Wagner" w:date="2017-01-24T21:40:00Z">
          <w:pPr>
            <w:pStyle w:val="Paragraph"/>
          </w:pPr>
        </w:pPrChange>
      </w:pPr>
    </w:p>
    <w:p w14:paraId="02C29A3E" w14:textId="77777777" w:rsidR="0020061D" w:rsidRDefault="00766C9B">
      <w:pPr>
        <w:pStyle w:val="Paragraph"/>
        <w:widowControl w:val="0"/>
        <w:rPr>
          <w:b/>
          <w:bCs/>
        </w:rPr>
        <w:pPrChange w:id="7072" w:author="Nelly Wagner" w:date="2017-01-24T21:40:00Z">
          <w:pPr>
            <w:pStyle w:val="Paragraph"/>
          </w:pPr>
        </w:pPrChange>
      </w:pPr>
      <w:bookmarkStart w:id="7073" w:name="__RefHeading___Toc101997_40547708"/>
      <w:bookmarkEnd w:id="7073"/>
      <w:r>
        <w:rPr>
          <w:b/>
          <w:bCs/>
        </w:rPr>
        <w:t>Statistical analysis</w:t>
      </w:r>
    </w:p>
    <w:p w14:paraId="7EA3FF0E" w14:textId="77777777" w:rsidR="0020061D" w:rsidRDefault="00766C9B">
      <w:pPr>
        <w:pStyle w:val="Paragraph"/>
        <w:widowControl w:val="0"/>
        <w:pPrChange w:id="7074" w:author="Nelly Wagner" w:date="2017-01-24T21:40:00Z">
          <w:pPr>
            <w:pStyle w:val="Paragraph"/>
          </w:pPr>
        </w:pPrChange>
      </w:pPr>
      <w:bookmarkStart w:id="7075" w:name="article1.body1.sec4.sec8.p1"/>
      <w:bookmarkEnd w:id="7075"/>
      <w:r>
        <w:rPr>
          <w:color w:val="000000"/>
        </w:rPr>
        <w:t>Survival experiments were evaluated using the Kaplan-Meier method. Comparisons between curves were performed using the log rank test. For comparisons between two CFU groups, a two-tailed, unpaired Student's </w:t>
      </w:r>
      <w:r>
        <w:rPr>
          <w:rStyle w:val="Emphasis"/>
          <w:color w:val="000000"/>
        </w:rPr>
        <w:t>t</w:t>
      </w:r>
      <w:r>
        <w:rPr>
          <w:color w:val="000000"/>
        </w:rPr>
        <w:t xml:space="preserve">-test was used. For comparisons of </w:t>
      </w:r>
      <w:r>
        <w:rPr>
          <w:color w:val="000000"/>
        </w:rPr>
        <w:lastRenderedPageBreak/>
        <w:t>strain ratios between two groups (e.g. treated and non-treated) in zebrafish embryos, a (non-parametric) Mann-Whitney </w:t>
      </w:r>
      <w:r>
        <w:rPr>
          <w:rStyle w:val="Emphasis"/>
          <w:color w:val="000000"/>
        </w:rPr>
        <w:t>U</w:t>
      </w:r>
      <w:r>
        <w:rPr>
          <w:color w:val="000000"/>
        </w:rPr>
        <w:t>test was used. Analysis was performed using Prism version 6.0 (GraphPad) and statistical significance was assumed at p&lt;0.05. In addition, analyses via generalized linear models, linear models on transformed data and Kruskall Wallace tests were performed and provided the same insights. Strain ratios in mice were analyzed by binomial distribution, as explained in</w:t>
      </w:r>
      <w:r w:rsidR="00F81E68">
        <w:fldChar w:fldCharType="begin"/>
      </w:r>
      <w:r w:rsidR="00F81E68">
        <w:instrText xml:space="preserve"> HYPERLINK "http://journals.plos.org/plospathogens/article?id=10.1371/journal.ppat.1003959" \l "s2" </w:instrText>
      </w:r>
      <w:r w:rsidR="00F81E68">
        <w:fldChar w:fldCharType="separate"/>
      </w:r>
      <w:r>
        <w:rPr>
          <w:rStyle w:val="InternetLink"/>
          <w:color w:val="000000"/>
          <w:u w:val="none"/>
        </w:rPr>
        <w:t>Results</w:t>
      </w:r>
      <w:r w:rsidR="00F81E68">
        <w:rPr>
          <w:rStyle w:val="InternetLink"/>
          <w:color w:val="000000"/>
          <w:u w:val="none"/>
        </w:rPr>
        <w:fldChar w:fldCharType="end"/>
      </w:r>
      <w:r>
        <w:rPr>
          <w:color w:val="000000"/>
        </w:rPr>
        <w:t>. Figures show significance to 1 s.f. (</w:t>
      </w:r>
      <w:r>
        <w:rPr>
          <w:rStyle w:val="Emphasis"/>
          <w:color w:val="000000"/>
        </w:rPr>
        <w:t>p</w:t>
      </w:r>
      <w:r>
        <w:rPr>
          <w:color w:val="000000"/>
        </w:rPr>
        <w:t>&lt;0.05) or NS (</w:t>
      </w:r>
      <w:r>
        <w:rPr>
          <w:rStyle w:val="Emphasis"/>
          <w:color w:val="000000"/>
        </w:rPr>
        <w:t>p</w:t>
      </w:r>
      <w:r>
        <w:rPr>
          <w:color w:val="000000"/>
        </w:rPr>
        <w:t>≥0.05), and indicate either mean (CFU comparison) or median (ratio comparison) values as appropriate.</w:t>
      </w:r>
      <w:r>
        <w:br w:type="page"/>
      </w:r>
    </w:p>
    <w:p w14:paraId="747CC7AD" w14:textId="77777777" w:rsidR="0020061D" w:rsidRDefault="0020061D">
      <w:pPr>
        <w:pStyle w:val="Paragraph"/>
        <w:rPr>
          <w:color w:val="000000"/>
        </w:rPr>
      </w:pPr>
    </w:p>
    <w:p w14:paraId="720537E6" w14:textId="77777777" w:rsidR="0020061D" w:rsidRDefault="0020061D">
      <w:pPr>
        <w:pStyle w:val="TextBody"/>
        <w:spacing w:after="0" w:line="360" w:lineRule="auto"/>
        <w:jc w:val="both"/>
        <w:rPr>
          <w:rFonts w:ascii="Arial" w:hAnsi="Arial"/>
          <w:color w:val="000000"/>
        </w:rPr>
      </w:pPr>
    </w:p>
    <w:p w14:paraId="4D3E5CBA" w14:textId="77777777" w:rsidR="0020061D" w:rsidRDefault="00766C9B">
      <w:pPr>
        <w:spacing w:line="360" w:lineRule="auto"/>
        <w:jc w:val="both"/>
      </w:pPr>
      <w:r>
        <w:rPr>
          <w:noProof/>
          <w:lang w:eastAsia="en-GB"/>
        </w:rPr>
        <w:drawing>
          <wp:anchor distT="0" distB="127000" distL="0" distR="0" simplePos="0" relativeHeight="251637248" behindDoc="0" locked="0" layoutInCell="1" allowOverlap="1" wp14:anchorId="0774C46B" wp14:editId="259FDEF7">
            <wp:simplePos x="0" y="0"/>
            <wp:positionH relativeFrom="column">
              <wp:align>center</wp:align>
            </wp:positionH>
            <wp:positionV relativeFrom="paragraph">
              <wp:align>top</wp:align>
            </wp:positionV>
            <wp:extent cx="3790950" cy="2193925"/>
            <wp:effectExtent l="0" t="0" r="0" b="0"/>
            <wp:wrapTopAndBottom/>
            <wp:docPr id="55" name="Image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50"/>
                    <pic:cNvPicPr>
                      <a:picLocks noChangeAspect="1" noChangeArrowheads="1"/>
                    </pic:cNvPicPr>
                  </pic:nvPicPr>
                  <pic:blipFill>
                    <a:blip r:embed="rId181"/>
                    <a:stretch>
                      <a:fillRect/>
                    </a:stretch>
                  </pic:blipFill>
                  <pic:spPr bwMode="auto">
                    <a:xfrm>
                      <a:off x="0" y="0"/>
                      <a:ext cx="3790950" cy="2193925"/>
                    </a:xfrm>
                    <a:prstGeom prst="rect">
                      <a:avLst/>
                    </a:prstGeom>
                    <a:noFill/>
                    <a:ln w="9525">
                      <a:noFill/>
                      <a:miter lim="800000"/>
                      <a:headEnd/>
                      <a:tailEnd/>
                    </a:ln>
                  </pic:spPr>
                </pic:pic>
              </a:graphicData>
            </a:graphic>
          </wp:anchor>
        </w:drawing>
      </w:r>
      <w:r>
        <w:rPr>
          <w:rFonts w:ascii="Arial" w:hAnsi="Arial"/>
          <w:b/>
          <w:color w:val="000000"/>
          <w:sz w:val="20"/>
          <w:szCs w:val="20"/>
        </w:rPr>
        <w:t>Figure 1. The stochastic distribution of bacterial strains </w:t>
      </w:r>
      <w:r>
        <w:rPr>
          <w:rStyle w:val="Emphasis"/>
          <w:rFonts w:ascii="Arial" w:hAnsi="Arial"/>
          <w:b/>
          <w:color w:val="000000"/>
          <w:sz w:val="20"/>
          <w:szCs w:val="20"/>
        </w:rPr>
        <w:t>post mortem</w:t>
      </w:r>
      <w:r>
        <w:rPr>
          <w:rFonts w:ascii="Arial" w:hAnsi="Arial"/>
          <w:b/>
          <w:color w:val="000000"/>
          <w:sz w:val="20"/>
          <w:szCs w:val="20"/>
        </w:rPr>
        <w:t> in zebrafish embryos.</w:t>
      </w:r>
      <w:bookmarkStart w:id="7076" w:name="article1.body1.sec2.sec2.fig1.caption1.p"/>
      <w:bookmarkEnd w:id="7076"/>
      <w:r>
        <w:rPr>
          <w:rFonts w:ascii="Arial" w:hAnsi="Arial"/>
          <w:b/>
          <w:color w:val="000000"/>
          <w:sz w:val="20"/>
          <w:szCs w:val="20"/>
        </w:rPr>
        <w:t xml:space="preserve"> </w:t>
      </w:r>
      <w:r>
        <w:rPr>
          <w:rFonts w:ascii="Arial" w:hAnsi="Arial"/>
          <w:color w:val="000000"/>
          <w:sz w:val="20"/>
          <w:szCs w:val="20"/>
        </w:rPr>
        <w:t>Embryos were infected with a 1∶1∶1 mixture of three antibiotic resistance-marked, but otherwise isogenic, strains. Each pie chart represents a single embryo infected with </w:t>
      </w:r>
      <w:r>
        <w:rPr>
          <w:rStyle w:val="Emphasis"/>
          <w:rFonts w:ascii="Arial" w:hAnsi="Arial"/>
          <w:color w:val="000000"/>
          <w:sz w:val="20"/>
          <w:szCs w:val="20"/>
        </w:rPr>
        <w:t>S. aureus</w:t>
      </w:r>
      <w:r>
        <w:rPr>
          <w:rFonts w:ascii="Arial" w:hAnsi="Arial"/>
          <w:color w:val="000000"/>
          <w:sz w:val="20"/>
          <w:szCs w:val="20"/>
        </w:rPr>
        <w:t> (A) SH1000 variants or (B) NewHG variants. Total bacterial load in each case was approximately 106 CFU.</w:t>
      </w:r>
      <w:r>
        <w:br w:type="page"/>
      </w:r>
    </w:p>
    <w:p w14:paraId="6C78343E" w14:textId="77777777" w:rsidR="0020061D" w:rsidRDefault="0020061D">
      <w:pPr>
        <w:spacing w:line="360" w:lineRule="auto"/>
        <w:jc w:val="both"/>
        <w:rPr>
          <w:rFonts w:ascii="Arial" w:hAnsi="Arial"/>
          <w:color w:val="000000"/>
        </w:rPr>
      </w:pPr>
    </w:p>
    <w:p w14:paraId="5A792535" w14:textId="77777777" w:rsidR="0020061D" w:rsidRDefault="00766C9B">
      <w:pPr>
        <w:spacing w:line="360" w:lineRule="auto"/>
        <w:jc w:val="both"/>
      </w:pPr>
      <w:r>
        <w:rPr>
          <w:noProof/>
          <w:lang w:eastAsia="en-GB"/>
        </w:rPr>
        <w:drawing>
          <wp:anchor distT="0" distB="127000" distL="0" distR="0" simplePos="0" relativeHeight="251638272" behindDoc="0" locked="0" layoutInCell="1" allowOverlap="1" wp14:anchorId="01397603" wp14:editId="1471011F">
            <wp:simplePos x="0" y="0"/>
            <wp:positionH relativeFrom="column">
              <wp:align>center</wp:align>
            </wp:positionH>
            <wp:positionV relativeFrom="paragraph">
              <wp:align>top</wp:align>
            </wp:positionV>
            <wp:extent cx="5141595" cy="5509260"/>
            <wp:effectExtent l="0" t="0" r="0" b="0"/>
            <wp:wrapTopAndBottom/>
            <wp:docPr id="56" name="Image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51"/>
                    <pic:cNvPicPr>
                      <a:picLocks noChangeAspect="1" noChangeArrowheads="1"/>
                    </pic:cNvPicPr>
                  </pic:nvPicPr>
                  <pic:blipFill>
                    <a:blip r:embed="rId182"/>
                    <a:stretch>
                      <a:fillRect/>
                    </a:stretch>
                  </pic:blipFill>
                  <pic:spPr bwMode="auto">
                    <a:xfrm>
                      <a:off x="0" y="0"/>
                      <a:ext cx="5141595" cy="5509260"/>
                    </a:xfrm>
                    <a:prstGeom prst="rect">
                      <a:avLst/>
                    </a:prstGeom>
                    <a:noFill/>
                    <a:ln w="9525">
                      <a:noFill/>
                      <a:miter lim="800000"/>
                      <a:headEnd/>
                      <a:tailEnd/>
                    </a:ln>
                  </pic:spPr>
                </pic:pic>
              </a:graphicData>
            </a:graphic>
          </wp:anchor>
        </w:drawing>
      </w:r>
      <w:r>
        <w:rPr>
          <w:rFonts w:ascii="Arial" w:hAnsi="Arial"/>
          <w:b/>
          <w:color w:val="000000"/>
          <w:sz w:val="20"/>
          <w:szCs w:val="20"/>
        </w:rPr>
        <w:t>Figure 2. The bacterial strain distribution in mouse organs at various time-points post infection.</w:t>
      </w:r>
      <w:bookmarkStart w:id="7077" w:name="article1.body1.sec2.sec3.fig1.caption1.p"/>
      <w:bookmarkEnd w:id="7077"/>
      <w:r>
        <w:rPr>
          <w:rFonts w:ascii="Arial" w:hAnsi="Arial"/>
          <w:b/>
          <w:color w:val="000000"/>
          <w:sz w:val="20"/>
          <w:szCs w:val="20"/>
        </w:rPr>
        <w:t xml:space="preserve"> </w:t>
      </w:r>
      <w:r>
        <w:rPr>
          <w:rFonts w:ascii="Arial" w:hAnsi="Arial"/>
          <w:color w:val="000000"/>
          <w:sz w:val="20"/>
          <w:szCs w:val="20"/>
        </w:rPr>
        <w:t>Mice were infected with a 1∶1∶1 mixture of three marked </w:t>
      </w:r>
      <w:r>
        <w:rPr>
          <w:rStyle w:val="Emphasis"/>
          <w:rFonts w:ascii="Arial" w:hAnsi="Arial"/>
          <w:color w:val="000000"/>
          <w:sz w:val="20"/>
          <w:szCs w:val="20"/>
        </w:rPr>
        <w:t>S. aureus</w:t>
      </w:r>
      <w:r>
        <w:rPr>
          <w:rFonts w:ascii="Arial" w:hAnsi="Arial"/>
          <w:color w:val="000000"/>
          <w:sz w:val="20"/>
          <w:szCs w:val="20"/>
        </w:rPr>
        <w:t xml:space="preserve"> NewHG strains (n = 8–10 mice per time-point). </w:t>
      </w:r>
      <w:r>
        <w:rPr>
          <w:rFonts w:ascii="Arial" w:hAnsi="Arial"/>
          <w:b/>
          <w:bCs/>
          <w:color w:val="000000"/>
          <w:sz w:val="20"/>
          <w:szCs w:val="20"/>
        </w:rPr>
        <w:t>(A)</w:t>
      </w:r>
      <w:r>
        <w:rPr>
          <w:rFonts w:ascii="Arial" w:hAnsi="Arial"/>
          <w:color w:val="000000"/>
          <w:sz w:val="20"/>
          <w:szCs w:val="20"/>
        </w:rPr>
        <w:t xml:space="preserve"> The change in total CFU load over time in each organ (BD: below limit of detection). </w:t>
      </w:r>
      <w:r>
        <w:rPr>
          <w:rFonts w:ascii="Arial" w:hAnsi="Arial"/>
          <w:b/>
          <w:bCs/>
          <w:color w:val="000000"/>
          <w:sz w:val="20"/>
          <w:szCs w:val="20"/>
        </w:rPr>
        <w:t>(B)</w:t>
      </w:r>
      <w:r>
        <w:rPr>
          <w:rFonts w:ascii="Arial" w:hAnsi="Arial"/>
          <w:color w:val="000000"/>
          <w:sz w:val="20"/>
          <w:szCs w:val="20"/>
        </w:rPr>
        <w:t xml:space="preserve"> The number of organs at each time-point that show either single-strain dominance (one strain ≥100× the other two), double-strain dominance (two strains ≥100× the third), spread dominance (highest and lowest strains differ by ≥100×, with the middle strain within 100× of both) or no dominance (all strains are within 100× of one another).</w:t>
      </w:r>
      <w:r>
        <w:br w:type="page"/>
      </w:r>
    </w:p>
    <w:p w14:paraId="749557AA" w14:textId="77777777" w:rsidR="0020061D" w:rsidRDefault="0020061D">
      <w:pPr>
        <w:spacing w:line="360" w:lineRule="auto"/>
        <w:jc w:val="both"/>
        <w:rPr>
          <w:rStyle w:val="Emphasis"/>
          <w:rFonts w:ascii="Arial" w:hAnsi="Arial"/>
          <w:b/>
          <w:i w:val="0"/>
          <w:color w:val="000000"/>
          <w:sz w:val="20"/>
          <w:szCs w:val="20"/>
        </w:rPr>
      </w:pPr>
    </w:p>
    <w:p w14:paraId="205106CD" w14:textId="77777777" w:rsidR="0020061D" w:rsidRDefault="00766C9B">
      <w:pPr>
        <w:spacing w:line="360" w:lineRule="auto"/>
        <w:jc w:val="both"/>
      </w:pPr>
      <w:r>
        <w:rPr>
          <w:noProof/>
          <w:lang w:eastAsia="en-GB"/>
        </w:rPr>
        <w:drawing>
          <wp:anchor distT="0" distB="127000" distL="0" distR="0" simplePos="0" relativeHeight="251640320" behindDoc="0" locked="0" layoutInCell="1" allowOverlap="1" wp14:anchorId="4E44C64C" wp14:editId="3F783441">
            <wp:simplePos x="0" y="0"/>
            <wp:positionH relativeFrom="column">
              <wp:align>center</wp:align>
            </wp:positionH>
            <wp:positionV relativeFrom="paragraph">
              <wp:align>top</wp:align>
            </wp:positionV>
            <wp:extent cx="4720590" cy="3622675"/>
            <wp:effectExtent l="0" t="0" r="0" b="0"/>
            <wp:wrapTopAndBottom/>
            <wp:docPr id="57" name="Image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52"/>
                    <pic:cNvPicPr>
                      <a:picLocks noChangeAspect="1" noChangeArrowheads="1"/>
                    </pic:cNvPicPr>
                  </pic:nvPicPr>
                  <pic:blipFill>
                    <a:blip r:embed="rId183"/>
                    <a:stretch>
                      <a:fillRect/>
                    </a:stretch>
                  </pic:blipFill>
                  <pic:spPr bwMode="auto">
                    <a:xfrm>
                      <a:off x="0" y="0"/>
                      <a:ext cx="4720590" cy="3622675"/>
                    </a:xfrm>
                    <a:prstGeom prst="rect">
                      <a:avLst/>
                    </a:prstGeom>
                    <a:noFill/>
                    <a:ln w="9525">
                      <a:noFill/>
                      <a:miter lim="800000"/>
                      <a:headEnd/>
                      <a:tailEnd/>
                    </a:ln>
                  </pic:spPr>
                </pic:pic>
              </a:graphicData>
            </a:graphic>
          </wp:anchor>
        </w:drawing>
      </w:r>
      <w:r>
        <w:rPr>
          <w:rStyle w:val="Emphasis"/>
          <w:rFonts w:ascii="Arial" w:hAnsi="Arial"/>
          <w:b/>
          <w:i w:val="0"/>
          <w:color w:val="000000"/>
          <w:sz w:val="20"/>
          <w:szCs w:val="20"/>
        </w:rPr>
        <w:t>Figure 3. The effect of a sub-curative antibiotic dose on zebrafish embryos infected with </w:t>
      </w:r>
      <w:r>
        <w:rPr>
          <w:rStyle w:val="Emphasis"/>
          <w:rFonts w:ascii="Arial" w:hAnsi="Arial"/>
          <w:b/>
          <w:color w:val="000000"/>
          <w:sz w:val="20"/>
          <w:szCs w:val="20"/>
        </w:rPr>
        <w:t>S. aureus</w:t>
      </w:r>
      <w:r>
        <w:rPr>
          <w:rStyle w:val="Emphasis"/>
          <w:rFonts w:ascii="Arial" w:hAnsi="Arial"/>
          <w:b/>
          <w:i w:val="0"/>
          <w:color w:val="000000"/>
          <w:sz w:val="20"/>
          <w:szCs w:val="20"/>
        </w:rPr>
        <w:t> SH1000.</w:t>
      </w:r>
      <w:bookmarkStart w:id="7078" w:name="article1.body1.sec2.sec4.fig1.caption1.p"/>
      <w:bookmarkEnd w:id="7078"/>
      <w:r>
        <w:rPr>
          <w:rStyle w:val="Emphasis"/>
          <w:rFonts w:ascii="Arial" w:hAnsi="Arial"/>
          <w:b/>
          <w:i w:val="0"/>
          <w:color w:val="000000"/>
          <w:sz w:val="20"/>
          <w:szCs w:val="20"/>
        </w:rPr>
        <w:t xml:space="preserve"> </w:t>
      </w:r>
      <w:r>
        <w:rPr>
          <w:rFonts w:ascii="Arial" w:hAnsi="Arial"/>
          <w:color w:val="000000"/>
          <w:sz w:val="20"/>
          <w:szCs w:val="20"/>
        </w:rPr>
        <w:t xml:space="preserve">Embryos were infected with a 1∶1 mixture of SH1000 EryR∶TetR bacteria and treated with 2.5 µg/ml or 10 µg/ml tetracycline as indicated. </w:t>
      </w:r>
      <w:r>
        <w:rPr>
          <w:rFonts w:ascii="Arial" w:hAnsi="Arial"/>
          <w:b/>
          <w:bCs/>
          <w:color w:val="000000"/>
          <w:sz w:val="20"/>
          <w:szCs w:val="20"/>
        </w:rPr>
        <w:t>(A)</w:t>
      </w:r>
      <w:r>
        <w:rPr>
          <w:rFonts w:ascii="Arial" w:hAnsi="Arial"/>
          <w:color w:val="000000"/>
          <w:sz w:val="20"/>
          <w:szCs w:val="20"/>
        </w:rPr>
        <w:t xml:space="preserve"> Zebrafish mortality curve (n = 60–65 per group).</w:t>
      </w:r>
      <w:r>
        <w:rPr>
          <w:rFonts w:ascii="Arial" w:hAnsi="Arial"/>
          <w:b/>
          <w:bCs/>
          <w:color w:val="000000"/>
          <w:sz w:val="20"/>
          <w:szCs w:val="20"/>
        </w:rPr>
        <w:t xml:space="preserve"> (B)</w:t>
      </w:r>
      <w:r>
        <w:rPr>
          <w:rFonts w:ascii="Arial" w:hAnsi="Arial"/>
          <w:color w:val="000000"/>
          <w:sz w:val="20"/>
          <w:szCs w:val="20"/>
        </w:rPr>
        <w:t xml:space="preserve"> Total terminal bacterial load per embryo. </w:t>
      </w:r>
      <w:r>
        <w:rPr>
          <w:rFonts w:ascii="Arial" w:hAnsi="Arial"/>
          <w:b/>
          <w:bCs/>
          <w:color w:val="000000"/>
          <w:sz w:val="20"/>
          <w:szCs w:val="20"/>
        </w:rPr>
        <w:t>(C)</w:t>
      </w:r>
      <w:r>
        <w:rPr>
          <w:rFonts w:ascii="Arial" w:hAnsi="Arial"/>
          <w:color w:val="000000"/>
          <w:sz w:val="20"/>
          <w:szCs w:val="20"/>
        </w:rPr>
        <w:t xml:space="preserve"> Terminal EryR/TetR strain ratio per embryo. </w:t>
      </w:r>
      <w:r>
        <w:rPr>
          <w:rFonts w:ascii="Arial" w:hAnsi="Arial"/>
          <w:b/>
          <w:bCs/>
          <w:color w:val="000000"/>
          <w:sz w:val="20"/>
          <w:szCs w:val="20"/>
        </w:rPr>
        <w:t>(D)</w:t>
      </w:r>
      <w:r>
        <w:rPr>
          <w:rFonts w:ascii="Arial" w:hAnsi="Arial"/>
          <w:color w:val="000000"/>
          <w:sz w:val="20"/>
          <w:szCs w:val="20"/>
        </w:rPr>
        <w:t xml:space="preserve"> Terminal EryR/TetR strain ratio per </w:t>
      </w:r>
      <w:r>
        <w:rPr>
          <w:rStyle w:val="Emphasis"/>
          <w:rFonts w:ascii="Arial" w:hAnsi="Arial"/>
          <w:color w:val="000000"/>
          <w:sz w:val="20"/>
          <w:szCs w:val="20"/>
        </w:rPr>
        <w:t>pu</w:t>
      </w:r>
      <w:r>
        <w:rPr>
          <w:rFonts w:ascii="Arial" w:hAnsi="Arial"/>
          <w:color w:val="000000"/>
          <w:sz w:val="20"/>
          <w:szCs w:val="20"/>
        </w:rPr>
        <w:t>.1 morphant (phagocyte-depleted embryo). Solid lines indicate mean (B) and median (C, D) values.</w:t>
      </w:r>
    </w:p>
    <w:p w14:paraId="5F7EABA1" w14:textId="77777777" w:rsidR="0020061D" w:rsidRDefault="00766C9B">
      <w:pPr>
        <w:pStyle w:val="TextBody"/>
        <w:spacing w:after="0" w:line="360" w:lineRule="auto"/>
        <w:jc w:val="both"/>
        <w:rPr>
          <w:rFonts w:ascii="Arial" w:hAnsi="Arial"/>
          <w:color w:val="000000"/>
        </w:rPr>
      </w:pPr>
      <w:r>
        <w:br w:type="page"/>
      </w:r>
    </w:p>
    <w:p w14:paraId="198B326E" w14:textId="77777777" w:rsidR="0020061D" w:rsidRDefault="00766C9B">
      <w:pPr>
        <w:spacing w:line="360" w:lineRule="auto"/>
        <w:jc w:val="both"/>
      </w:pPr>
      <w:r>
        <w:rPr>
          <w:noProof/>
          <w:lang w:eastAsia="en-GB"/>
        </w:rPr>
        <w:lastRenderedPageBreak/>
        <w:drawing>
          <wp:anchor distT="0" distB="127000" distL="0" distR="0" simplePos="0" relativeHeight="251641344" behindDoc="0" locked="0" layoutInCell="1" allowOverlap="1" wp14:anchorId="01796D4C" wp14:editId="2A629B42">
            <wp:simplePos x="0" y="0"/>
            <wp:positionH relativeFrom="column">
              <wp:align>center</wp:align>
            </wp:positionH>
            <wp:positionV relativeFrom="paragraph">
              <wp:align>top</wp:align>
            </wp:positionV>
            <wp:extent cx="4564380" cy="3371850"/>
            <wp:effectExtent l="0" t="0" r="0" b="0"/>
            <wp:wrapTopAndBottom/>
            <wp:docPr id="58" name="Image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53"/>
                    <pic:cNvPicPr>
                      <a:picLocks noChangeAspect="1" noChangeArrowheads="1"/>
                    </pic:cNvPicPr>
                  </pic:nvPicPr>
                  <pic:blipFill>
                    <a:blip r:embed="rId184"/>
                    <a:stretch>
                      <a:fillRect/>
                    </a:stretch>
                  </pic:blipFill>
                  <pic:spPr bwMode="auto">
                    <a:xfrm>
                      <a:off x="0" y="0"/>
                      <a:ext cx="4564380" cy="3371850"/>
                    </a:xfrm>
                    <a:prstGeom prst="rect">
                      <a:avLst/>
                    </a:prstGeom>
                    <a:noFill/>
                    <a:ln w="9525">
                      <a:noFill/>
                      <a:miter lim="800000"/>
                      <a:headEnd/>
                      <a:tailEnd/>
                    </a:ln>
                  </pic:spPr>
                </pic:pic>
              </a:graphicData>
            </a:graphic>
          </wp:anchor>
        </w:drawing>
      </w:r>
      <w:r>
        <w:rPr>
          <w:rStyle w:val="Emphasis"/>
          <w:rFonts w:ascii="Arial" w:hAnsi="Arial"/>
          <w:b/>
          <w:i w:val="0"/>
          <w:color w:val="000000"/>
          <w:sz w:val="20"/>
          <w:szCs w:val="20"/>
        </w:rPr>
        <w:t>Figure 4. The effect of sub-curative antibiotic doses on zebrafish embryos infected with a variety of pathogens.</w:t>
      </w:r>
      <w:bookmarkStart w:id="7079" w:name="article1.body1.sec2.sec5.fig1.caption1.p"/>
      <w:bookmarkEnd w:id="7079"/>
      <w:r>
        <w:rPr>
          <w:rStyle w:val="Emphasis"/>
          <w:rFonts w:ascii="Arial" w:hAnsi="Arial"/>
          <w:b/>
          <w:i w:val="0"/>
          <w:color w:val="000000"/>
          <w:sz w:val="20"/>
          <w:szCs w:val="20"/>
        </w:rPr>
        <w:t xml:space="preserve"> </w:t>
      </w:r>
      <w:r>
        <w:rPr>
          <w:rFonts w:ascii="Arial" w:hAnsi="Arial"/>
          <w:color w:val="000000"/>
          <w:sz w:val="20"/>
          <w:szCs w:val="20"/>
        </w:rPr>
        <w:t xml:space="preserve">Embryos were infected with a 1∶1 mixture of </w:t>
      </w:r>
      <w:r>
        <w:rPr>
          <w:rFonts w:ascii="Arial" w:hAnsi="Arial"/>
          <w:b/>
          <w:bCs/>
          <w:color w:val="000000"/>
          <w:sz w:val="20"/>
          <w:szCs w:val="20"/>
        </w:rPr>
        <w:t>(A)</w:t>
      </w:r>
      <w:r>
        <w:rPr>
          <w:rFonts w:ascii="Arial" w:hAnsi="Arial"/>
          <w:color w:val="000000"/>
          <w:sz w:val="20"/>
          <w:szCs w:val="20"/>
        </w:rPr>
        <w:t> </w:t>
      </w:r>
      <w:r>
        <w:rPr>
          <w:rStyle w:val="Emphasis"/>
          <w:rFonts w:ascii="Arial" w:hAnsi="Arial"/>
          <w:color w:val="000000"/>
          <w:sz w:val="20"/>
          <w:szCs w:val="20"/>
        </w:rPr>
        <w:t>S. aureus</w:t>
      </w:r>
      <w:r>
        <w:rPr>
          <w:rFonts w:ascii="Arial" w:hAnsi="Arial"/>
          <w:color w:val="000000"/>
          <w:sz w:val="20"/>
          <w:szCs w:val="20"/>
        </w:rPr>
        <w:t xml:space="preserve"> NewHG EryR∶TetR bacteria (treated with 2.5 µg/ml tetracycline), </w:t>
      </w:r>
      <w:r>
        <w:rPr>
          <w:rFonts w:ascii="Arial" w:hAnsi="Arial"/>
          <w:b/>
          <w:bCs/>
          <w:color w:val="000000"/>
          <w:sz w:val="20"/>
          <w:szCs w:val="20"/>
        </w:rPr>
        <w:t>(B)</w:t>
      </w:r>
      <w:r>
        <w:rPr>
          <w:rFonts w:ascii="Arial" w:hAnsi="Arial"/>
          <w:color w:val="000000"/>
          <w:sz w:val="20"/>
          <w:szCs w:val="20"/>
        </w:rPr>
        <w:t> </w:t>
      </w:r>
      <w:r>
        <w:rPr>
          <w:rStyle w:val="Emphasis"/>
          <w:rFonts w:ascii="Arial" w:hAnsi="Arial"/>
          <w:color w:val="000000"/>
          <w:sz w:val="20"/>
          <w:szCs w:val="20"/>
        </w:rPr>
        <w:t>P. aeruginosa</w:t>
      </w:r>
      <w:r>
        <w:rPr>
          <w:rFonts w:ascii="Arial" w:hAnsi="Arial"/>
          <w:color w:val="000000"/>
          <w:sz w:val="20"/>
          <w:szCs w:val="20"/>
        </w:rPr>
        <w:t xml:space="preserve"> PAO1-L GmR∶TetR bacteria (treated with 50 µg/ml tetracycline), </w:t>
      </w:r>
      <w:r>
        <w:rPr>
          <w:rFonts w:ascii="Arial" w:hAnsi="Arial"/>
          <w:b/>
          <w:bCs/>
          <w:color w:val="000000"/>
          <w:sz w:val="20"/>
          <w:szCs w:val="20"/>
        </w:rPr>
        <w:t>(C)</w:t>
      </w:r>
      <w:r>
        <w:rPr>
          <w:rFonts w:ascii="Arial" w:hAnsi="Arial"/>
          <w:color w:val="000000"/>
          <w:sz w:val="20"/>
          <w:szCs w:val="20"/>
        </w:rPr>
        <w:t> </w:t>
      </w:r>
      <w:r>
        <w:rPr>
          <w:rStyle w:val="Emphasis"/>
          <w:rFonts w:ascii="Arial" w:hAnsi="Arial"/>
          <w:color w:val="000000"/>
          <w:sz w:val="20"/>
          <w:szCs w:val="20"/>
        </w:rPr>
        <w:t>S. aureus</w:t>
      </w:r>
      <w:r>
        <w:rPr>
          <w:rFonts w:ascii="Arial" w:hAnsi="Arial"/>
          <w:color w:val="000000"/>
          <w:sz w:val="20"/>
          <w:szCs w:val="20"/>
        </w:rPr>
        <w:t xml:space="preserve"> BH1CC OxS∶OxR bacteria (treated with 32 µg/ml oxacillin) or </w:t>
      </w:r>
      <w:r>
        <w:rPr>
          <w:rFonts w:ascii="Arial" w:hAnsi="Arial"/>
          <w:b/>
          <w:bCs/>
          <w:color w:val="000000"/>
          <w:sz w:val="20"/>
          <w:szCs w:val="20"/>
        </w:rPr>
        <w:t>(D) </w:t>
      </w:r>
      <w:r>
        <w:rPr>
          <w:rStyle w:val="Emphasis"/>
          <w:rFonts w:ascii="Arial" w:hAnsi="Arial"/>
          <w:color w:val="000000"/>
          <w:sz w:val="20"/>
          <w:szCs w:val="20"/>
        </w:rPr>
        <w:t>S. aureus</w:t>
      </w:r>
      <w:r>
        <w:rPr>
          <w:rFonts w:ascii="Arial" w:hAnsi="Arial"/>
          <w:color w:val="000000"/>
          <w:sz w:val="20"/>
          <w:szCs w:val="20"/>
        </w:rPr>
        <w:t> SH1000 EryR∶TetR bacteria (treated with 100 µg/ml erythromycin). Terminal sensitive/resistant strain ratio per embryo is shown in each case. Solid lines indicate median values.</w:t>
      </w:r>
      <w:r>
        <w:br w:type="page"/>
      </w:r>
    </w:p>
    <w:p w14:paraId="0C1A71DE" w14:textId="77777777" w:rsidR="0020061D" w:rsidRDefault="0020061D">
      <w:pPr>
        <w:spacing w:line="360" w:lineRule="auto"/>
        <w:jc w:val="both"/>
        <w:rPr>
          <w:rFonts w:ascii="Arial" w:hAnsi="Arial"/>
          <w:color w:val="000000"/>
        </w:rPr>
      </w:pPr>
    </w:p>
    <w:p w14:paraId="6D8F0532" w14:textId="77777777" w:rsidR="0020061D" w:rsidRDefault="00766C9B">
      <w:pPr>
        <w:spacing w:line="360" w:lineRule="auto"/>
        <w:jc w:val="both"/>
        <w:rPr>
          <w:rFonts w:ascii="Arial" w:hAnsi="Arial"/>
          <w:color w:val="000000"/>
        </w:rPr>
      </w:pPr>
      <w:r>
        <w:rPr>
          <w:noProof/>
          <w:lang w:eastAsia="en-GB"/>
        </w:rPr>
        <w:drawing>
          <wp:anchor distT="0" distB="127000" distL="0" distR="0" simplePos="0" relativeHeight="251642368" behindDoc="0" locked="0" layoutInCell="1" allowOverlap="1" wp14:anchorId="23EAF19F" wp14:editId="07441A0C">
            <wp:simplePos x="0" y="0"/>
            <wp:positionH relativeFrom="column">
              <wp:align>center</wp:align>
            </wp:positionH>
            <wp:positionV relativeFrom="paragraph">
              <wp:align>top</wp:align>
            </wp:positionV>
            <wp:extent cx="2978150" cy="4516120"/>
            <wp:effectExtent l="0" t="0" r="0" b="0"/>
            <wp:wrapTopAndBottom/>
            <wp:docPr id="59" name="Image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55"/>
                    <pic:cNvPicPr>
                      <a:picLocks noChangeAspect="1" noChangeArrowheads="1"/>
                    </pic:cNvPicPr>
                  </pic:nvPicPr>
                  <pic:blipFill>
                    <a:blip r:embed="rId185"/>
                    <a:stretch>
                      <a:fillRect/>
                    </a:stretch>
                  </pic:blipFill>
                  <pic:spPr bwMode="auto">
                    <a:xfrm>
                      <a:off x="0" y="0"/>
                      <a:ext cx="2978150" cy="4516120"/>
                    </a:xfrm>
                    <a:prstGeom prst="rect">
                      <a:avLst/>
                    </a:prstGeom>
                    <a:noFill/>
                    <a:ln w="9525">
                      <a:noFill/>
                      <a:miter lim="800000"/>
                      <a:headEnd/>
                      <a:tailEnd/>
                    </a:ln>
                  </pic:spPr>
                </pic:pic>
              </a:graphicData>
            </a:graphic>
          </wp:anchor>
        </w:drawing>
      </w:r>
      <w:r>
        <w:rPr>
          <w:rFonts w:ascii="Arial" w:hAnsi="Arial"/>
          <w:b/>
          <w:color w:val="000000"/>
          <w:sz w:val="20"/>
          <w:szCs w:val="20"/>
        </w:rPr>
        <w:t>Figure 5. The effect of sub-curative antibiotic doses on mice infected with </w:t>
      </w:r>
      <w:r>
        <w:rPr>
          <w:rStyle w:val="Emphasis"/>
          <w:rFonts w:ascii="Arial" w:hAnsi="Arial"/>
          <w:b/>
          <w:color w:val="000000"/>
          <w:sz w:val="20"/>
          <w:szCs w:val="20"/>
        </w:rPr>
        <w:t>S. aureus</w:t>
      </w:r>
      <w:r>
        <w:rPr>
          <w:rFonts w:ascii="Arial" w:hAnsi="Arial"/>
          <w:b/>
          <w:color w:val="000000"/>
          <w:sz w:val="20"/>
          <w:szCs w:val="20"/>
        </w:rPr>
        <w:t> NewHG.</w:t>
      </w:r>
      <w:bookmarkStart w:id="7080" w:name="article1.body1.sec2.sec6.fig1.caption1.p"/>
      <w:bookmarkEnd w:id="7080"/>
      <w:r>
        <w:rPr>
          <w:rFonts w:ascii="Arial" w:hAnsi="Arial"/>
          <w:b/>
          <w:color w:val="000000"/>
          <w:sz w:val="20"/>
          <w:szCs w:val="20"/>
        </w:rPr>
        <w:t xml:space="preserve"> </w:t>
      </w:r>
      <w:r>
        <w:rPr>
          <w:rFonts w:ascii="Arial" w:hAnsi="Arial"/>
          <w:color w:val="000000"/>
          <w:sz w:val="20"/>
          <w:szCs w:val="20"/>
        </w:rPr>
        <w:t xml:space="preserve">Mice were infected intravenously with a 1∶1 mixture of NewHG EryR∶TetR bacteria and were treated by replacing their drinking water with the indicated concentrations of tetracycline prior to sacrifice two days later. </w:t>
      </w:r>
      <w:r>
        <w:rPr>
          <w:rFonts w:ascii="Arial" w:hAnsi="Arial"/>
          <w:b/>
          <w:bCs/>
          <w:color w:val="000000"/>
          <w:sz w:val="20"/>
          <w:szCs w:val="20"/>
        </w:rPr>
        <w:t>(A)</w:t>
      </w:r>
      <w:r>
        <w:rPr>
          <w:rFonts w:ascii="Arial" w:hAnsi="Arial"/>
          <w:color w:val="000000"/>
          <w:sz w:val="20"/>
          <w:szCs w:val="20"/>
        </w:rPr>
        <w:t xml:space="preserve"> Total CFU per mouse at experimental endpoint. </w:t>
      </w:r>
      <w:r>
        <w:rPr>
          <w:rFonts w:ascii="Arial" w:hAnsi="Arial"/>
          <w:b/>
          <w:bCs/>
          <w:color w:val="000000"/>
          <w:sz w:val="20"/>
          <w:szCs w:val="20"/>
        </w:rPr>
        <w:t>(B)</w:t>
      </w:r>
      <w:r>
        <w:rPr>
          <w:rFonts w:ascii="Arial" w:hAnsi="Arial"/>
          <w:color w:val="000000"/>
          <w:sz w:val="20"/>
          <w:szCs w:val="20"/>
        </w:rPr>
        <w:t xml:space="preserve"> Total EryR/TetR strain ratio per mouse at experimental endpoint. Solid lines indicate mean (A) and median (B) values.</w:t>
      </w:r>
    </w:p>
    <w:p w14:paraId="22C74E2B" w14:textId="77777777" w:rsidR="0020061D" w:rsidRDefault="00766C9B">
      <w:pPr>
        <w:pStyle w:val="TextBody"/>
        <w:spacing w:after="0" w:line="360" w:lineRule="auto"/>
        <w:jc w:val="both"/>
        <w:rPr>
          <w:rFonts w:ascii="Arial" w:hAnsi="Arial"/>
          <w:color w:val="000000"/>
        </w:rPr>
      </w:pPr>
      <w:r>
        <w:br w:type="page"/>
      </w:r>
    </w:p>
    <w:p w14:paraId="530E9CF7" w14:textId="77777777" w:rsidR="0020061D" w:rsidRDefault="00766C9B">
      <w:pPr>
        <w:pStyle w:val="TextBody"/>
        <w:spacing w:before="227" w:after="227" w:line="360" w:lineRule="auto"/>
        <w:jc w:val="both"/>
      </w:pPr>
      <w:r>
        <w:rPr>
          <w:rFonts w:ascii="Arial" w:hAnsi="Arial"/>
          <w:b/>
          <w:bCs/>
          <w:color w:val="000000"/>
          <w:sz w:val="28"/>
          <w:szCs w:val="28"/>
        </w:rPr>
        <w:lastRenderedPageBreak/>
        <w:t>Supporting information</w:t>
      </w:r>
    </w:p>
    <w:p w14:paraId="72A8854C" w14:textId="77777777" w:rsidR="0020061D" w:rsidRDefault="00766C9B">
      <w:pPr>
        <w:pStyle w:val="TextBody"/>
        <w:spacing w:line="360" w:lineRule="auto"/>
        <w:jc w:val="both"/>
        <w:rPr>
          <w:rFonts w:ascii="Arial" w:hAnsi="Arial"/>
          <w:color w:val="000000"/>
        </w:rPr>
      </w:pPr>
      <w:r>
        <w:rPr>
          <w:noProof/>
          <w:lang w:eastAsia="en-GB"/>
        </w:rPr>
        <w:drawing>
          <wp:anchor distT="0" distB="127000" distL="0" distR="0" simplePos="0" relativeHeight="251643392" behindDoc="0" locked="0" layoutInCell="1" allowOverlap="1" wp14:anchorId="5AA7FFCF" wp14:editId="7A0D884B">
            <wp:simplePos x="0" y="0"/>
            <wp:positionH relativeFrom="column">
              <wp:align>center</wp:align>
            </wp:positionH>
            <wp:positionV relativeFrom="paragraph">
              <wp:align>top</wp:align>
            </wp:positionV>
            <wp:extent cx="3100070" cy="3790950"/>
            <wp:effectExtent l="0" t="0" r="0" b="0"/>
            <wp:wrapTopAndBottom/>
            <wp:docPr id="60" name="Image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54"/>
                    <pic:cNvPicPr>
                      <a:picLocks noChangeAspect="1" noChangeArrowheads="1"/>
                    </pic:cNvPicPr>
                  </pic:nvPicPr>
                  <pic:blipFill>
                    <a:blip r:embed="rId186"/>
                    <a:stretch>
                      <a:fillRect/>
                    </a:stretch>
                  </pic:blipFill>
                  <pic:spPr bwMode="auto">
                    <a:xfrm>
                      <a:off x="0" y="0"/>
                      <a:ext cx="3100070" cy="3790950"/>
                    </a:xfrm>
                    <a:prstGeom prst="rect">
                      <a:avLst/>
                    </a:prstGeom>
                    <a:noFill/>
                    <a:ln w="9525">
                      <a:noFill/>
                      <a:miter lim="800000"/>
                      <a:headEnd/>
                      <a:tailEnd/>
                    </a:ln>
                  </pic:spPr>
                </pic:pic>
              </a:graphicData>
            </a:graphic>
          </wp:anchor>
        </w:drawing>
      </w:r>
      <w:r>
        <w:rPr>
          <w:rStyle w:val="StrongEmphasis"/>
          <w:rFonts w:ascii="Arial" w:hAnsi="Arial"/>
          <w:color w:val="000000"/>
          <w:sz w:val="20"/>
          <w:szCs w:val="20"/>
        </w:rPr>
        <w:t>Figure S1. Comparison of fitness of antibiotic resistance-tagged SH1000 strains.</w:t>
      </w:r>
      <w:r>
        <w:rPr>
          <w:rFonts w:ascii="Arial" w:hAnsi="Arial"/>
          <w:color w:val="000000"/>
          <w:sz w:val="20"/>
          <w:szCs w:val="20"/>
        </w:rPr>
        <w:t> </w:t>
      </w:r>
      <w:r>
        <w:rPr>
          <w:rFonts w:ascii="Arial" w:hAnsi="Arial"/>
          <w:b/>
          <w:bCs/>
          <w:color w:val="000000"/>
          <w:sz w:val="20"/>
          <w:szCs w:val="20"/>
        </w:rPr>
        <w:t>(A)</w:t>
      </w:r>
      <w:r>
        <w:rPr>
          <w:rFonts w:ascii="Arial" w:hAnsi="Arial"/>
          <w:color w:val="000000"/>
          <w:sz w:val="20"/>
          <w:szCs w:val="20"/>
        </w:rPr>
        <w:t xml:space="preserve"> Growth in aerated BHI medium at 37°C. </w:t>
      </w:r>
      <w:r>
        <w:rPr>
          <w:rFonts w:ascii="Arial" w:hAnsi="Arial"/>
          <w:b/>
          <w:bCs/>
          <w:color w:val="000000"/>
          <w:sz w:val="20"/>
          <w:szCs w:val="20"/>
        </w:rPr>
        <w:t>(B)</w:t>
      </w:r>
      <w:r>
        <w:rPr>
          <w:rFonts w:ascii="Arial" w:hAnsi="Arial"/>
          <w:color w:val="000000"/>
          <w:sz w:val="20"/>
          <w:szCs w:val="20"/>
        </w:rPr>
        <w:t xml:space="preserve"> Mortality of zebrafish embryos infected with each strain (n = 20–25 per group).</w:t>
      </w:r>
      <w:r>
        <w:br w:type="page"/>
      </w:r>
    </w:p>
    <w:p w14:paraId="460E9F15" w14:textId="77777777" w:rsidR="0020061D" w:rsidRDefault="0020061D">
      <w:pPr>
        <w:pStyle w:val="TextBody"/>
        <w:spacing w:line="360" w:lineRule="auto"/>
        <w:jc w:val="both"/>
      </w:pPr>
    </w:p>
    <w:p w14:paraId="39F9C6D1" w14:textId="77777777" w:rsidR="0020061D" w:rsidRDefault="00766C9B">
      <w:pPr>
        <w:pStyle w:val="Heading3"/>
        <w:spacing w:before="0" w:after="0" w:line="360" w:lineRule="auto"/>
        <w:jc w:val="both"/>
      </w:pPr>
      <w:bookmarkStart w:id="7081" w:name="ppat.1003959.s002"/>
      <w:bookmarkStart w:id="7082" w:name="__RefHeading___Toc101999_40547708"/>
      <w:bookmarkEnd w:id="7081"/>
      <w:bookmarkEnd w:id="7082"/>
      <w:r>
        <w:rPr>
          <w:noProof/>
          <w:lang w:eastAsia="en-GB"/>
        </w:rPr>
        <w:drawing>
          <wp:anchor distT="0" distB="127000" distL="0" distR="0" simplePos="0" relativeHeight="251645440" behindDoc="0" locked="0" layoutInCell="1" allowOverlap="1" wp14:anchorId="7432908A" wp14:editId="52E00288">
            <wp:simplePos x="0" y="0"/>
            <wp:positionH relativeFrom="column">
              <wp:align>center</wp:align>
            </wp:positionH>
            <wp:positionV relativeFrom="paragraph">
              <wp:align>top</wp:align>
            </wp:positionV>
            <wp:extent cx="5644515" cy="4620260"/>
            <wp:effectExtent l="0" t="0" r="0" b="0"/>
            <wp:wrapTopAndBottom/>
            <wp:docPr id="61" name="Imag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56"/>
                    <pic:cNvPicPr>
                      <a:picLocks noChangeAspect="1" noChangeArrowheads="1"/>
                    </pic:cNvPicPr>
                  </pic:nvPicPr>
                  <pic:blipFill>
                    <a:blip r:embed="rId187"/>
                    <a:stretch>
                      <a:fillRect/>
                    </a:stretch>
                  </pic:blipFill>
                  <pic:spPr bwMode="auto">
                    <a:xfrm>
                      <a:off x="0" y="0"/>
                      <a:ext cx="5644515" cy="4620260"/>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2. </w:t>
      </w:r>
      <w:r>
        <w:rPr>
          <w:rStyle w:val="StrongEmphasis"/>
          <w:rFonts w:ascii="Arial" w:hAnsi="Arial"/>
          <w:b/>
          <w:color w:val="000000"/>
          <w:sz w:val="20"/>
          <w:szCs w:val="20"/>
        </w:rPr>
        <w:t>The pattern of clonality observed during a systemic murine infection.</w:t>
      </w:r>
      <w:r>
        <w:rPr>
          <w:rFonts w:ascii="Arial" w:hAnsi="Arial"/>
          <w:b w:val="0"/>
          <w:color w:val="000000"/>
          <w:sz w:val="20"/>
          <w:szCs w:val="20"/>
        </w:rPr>
        <w:t> Pie charts show the distribution of three strains in each organ, for each mouse at each time point. Numbers inside rings indicate log10(CFU) in each organ (i.e. the total bacterial load). Where total load was &lt;100 CFU, strain distribution is not given, as presenting data this close to the detection limit would be non-representative of true strain dominance. The mouse marked * was culled 6 hours earlier than the other mice in that group due to ill health and was not included in general analyses throughout the paper.</w:t>
      </w:r>
      <w:r>
        <w:br w:type="page"/>
      </w:r>
    </w:p>
    <w:p w14:paraId="3E4CFFC4" w14:textId="77777777" w:rsidR="0020061D" w:rsidRDefault="0020061D">
      <w:pPr>
        <w:pStyle w:val="TextBody"/>
        <w:spacing w:after="0" w:line="360" w:lineRule="auto"/>
        <w:jc w:val="both"/>
        <w:rPr>
          <w:rFonts w:ascii="Arial" w:hAnsi="Arial"/>
          <w:color w:val="000000"/>
        </w:rPr>
      </w:pPr>
    </w:p>
    <w:p w14:paraId="2AFCD2C1" w14:textId="77777777" w:rsidR="0020061D" w:rsidRDefault="00766C9B">
      <w:pPr>
        <w:pStyle w:val="Heading3"/>
        <w:spacing w:before="0" w:after="0" w:line="360" w:lineRule="auto"/>
        <w:jc w:val="both"/>
      </w:pPr>
      <w:bookmarkStart w:id="7083" w:name="ppat.1003959.s003"/>
      <w:bookmarkStart w:id="7084" w:name="__RefHeading___Toc102001_40547708"/>
      <w:bookmarkEnd w:id="7083"/>
      <w:bookmarkEnd w:id="7084"/>
      <w:r>
        <w:rPr>
          <w:noProof/>
          <w:lang w:eastAsia="en-GB"/>
        </w:rPr>
        <w:drawing>
          <wp:anchor distT="0" distB="127000" distL="0" distR="0" simplePos="0" relativeHeight="251644416" behindDoc="0" locked="0" layoutInCell="1" allowOverlap="1" wp14:anchorId="76CDF3BE" wp14:editId="560CC625">
            <wp:simplePos x="0" y="0"/>
            <wp:positionH relativeFrom="column">
              <wp:align>center</wp:align>
            </wp:positionH>
            <wp:positionV relativeFrom="paragraph">
              <wp:align>top</wp:align>
            </wp:positionV>
            <wp:extent cx="4759325" cy="4008755"/>
            <wp:effectExtent l="0" t="0" r="0" b="0"/>
            <wp:wrapTopAndBottom/>
            <wp:docPr id="62" name="Image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57"/>
                    <pic:cNvPicPr>
                      <a:picLocks noChangeAspect="1" noChangeArrowheads="1"/>
                    </pic:cNvPicPr>
                  </pic:nvPicPr>
                  <pic:blipFill>
                    <a:blip r:embed="rId188"/>
                    <a:stretch>
                      <a:fillRect/>
                    </a:stretch>
                  </pic:blipFill>
                  <pic:spPr bwMode="auto">
                    <a:xfrm>
                      <a:off x="0" y="0"/>
                      <a:ext cx="4759325" cy="4008755"/>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3. </w:t>
      </w:r>
      <w:r>
        <w:rPr>
          <w:rStyle w:val="StrongEmphasis"/>
          <w:rFonts w:ascii="Arial" w:hAnsi="Arial"/>
          <w:b/>
          <w:color w:val="000000"/>
          <w:sz w:val="20"/>
          <w:szCs w:val="20"/>
        </w:rPr>
        <w:t>The effect of tetracycline on zebrafish embryos infected with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 xml:space="preserve">SH1000 strains. </w:t>
      </w:r>
      <w:r>
        <w:rPr>
          <w:rFonts w:ascii="Arial" w:hAnsi="Arial"/>
          <w:color w:val="000000"/>
          <w:sz w:val="20"/>
          <w:szCs w:val="20"/>
        </w:rPr>
        <w:t xml:space="preserve">(A) </w:t>
      </w:r>
      <w:r>
        <w:rPr>
          <w:rFonts w:ascii="Arial" w:hAnsi="Arial"/>
          <w:b w:val="0"/>
          <w:color w:val="000000"/>
          <w:sz w:val="20"/>
          <w:szCs w:val="20"/>
        </w:rPr>
        <w:t>Mortality of zebrafish infected with SH1000 EryR alone and treated with a range of tetracycline doses (n = 25–30 per group).</w:t>
      </w:r>
      <w:r>
        <w:rPr>
          <w:rFonts w:ascii="Arial" w:hAnsi="Arial"/>
          <w:color w:val="000000"/>
          <w:sz w:val="20"/>
          <w:szCs w:val="20"/>
        </w:rPr>
        <w:t xml:space="preserve"> (B)</w:t>
      </w:r>
      <w:r>
        <w:rPr>
          <w:rFonts w:ascii="Arial" w:hAnsi="Arial"/>
          <w:b w:val="0"/>
          <w:color w:val="000000"/>
          <w:sz w:val="20"/>
          <w:szCs w:val="20"/>
        </w:rPr>
        <w:t xml:space="preserve"> Terminal EryR bacterial load per EryR-infected embryo, treated with 2.5 µg/ml tetracycline. </w:t>
      </w:r>
      <w:r>
        <w:rPr>
          <w:rFonts w:ascii="Arial" w:hAnsi="Arial"/>
          <w:color w:val="000000"/>
          <w:sz w:val="20"/>
          <w:szCs w:val="20"/>
        </w:rPr>
        <w:t>(C)</w:t>
      </w:r>
      <w:r>
        <w:rPr>
          <w:rFonts w:ascii="Arial" w:hAnsi="Arial"/>
          <w:b w:val="0"/>
          <w:color w:val="000000"/>
          <w:sz w:val="20"/>
          <w:szCs w:val="20"/>
        </w:rPr>
        <w:t xml:space="preserve"> Terminal EryR/TetR strain ratio per embryo infected with a 1∶1 mixture of SH1000 EryR∶TetR bacteria and treated with 1 µg/ml tetracycline. Solid lines indicate median values.</w:t>
      </w:r>
      <w:r>
        <w:br w:type="page"/>
      </w:r>
    </w:p>
    <w:p w14:paraId="402DF3B4" w14:textId="77777777" w:rsidR="0020061D" w:rsidRDefault="0020061D">
      <w:pPr>
        <w:pStyle w:val="TextBody"/>
        <w:spacing w:after="0" w:line="360" w:lineRule="auto"/>
        <w:jc w:val="both"/>
        <w:rPr>
          <w:rFonts w:ascii="Arial" w:hAnsi="Arial"/>
          <w:color w:val="000000"/>
        </w:rPr>
      </w:pPr>
    </w:p>
    <w:p w14:paraId="3DEB2612" w14:textId="77777777" w:rsidR="0020061D" w:rsidRDefault="00766C9B">
      <w:pPr>
        <w:pStyle w:val="Heading3"/>
        <w:spacing w:before="0" w:after="0" w:line="360" w:lineRule="auto"/>
        <w:jc w:val="both"/>
      </w:pPr>
      <w:bookmarkStart w:id="7085" w:name="ppat.1003959.s004"/>
      <w:bookmarkStart w:id="7086" w:name="__RefHeading___Toc102003_40547708"/>
      <w:bookmarkEnd w:id="7085"/>
      <w:bookmarkEnd w:id="7086"/>
      <w:r>
        <w:rPr>
          <w:noProof/>
          <w:lang w:eastAsia="en-GB"/>
        </w:rPr>
        <w:drawing>
          <wp:anchor distT="0" distB="127000" distL="0" distR="0" simplePos="0" relativeHeight="251639296" behindDoc="0" locked="0" layoutInCell="1" allowOverlap="1" wp14:anchorId="431A58AD" wp14:editId="64C8B984">
            <wp:simplePos x="0" y="0"/>
            <wp:positionH relativeFrom="column">
              <wp:align>center</wp:align>
            </wp:positionH>
            <wp:positionV relativeFrom="paragraph">
              <wp:align>top</wp:align>
            </wp:positionV>
            <wp:extent cx="4340225" cy="4942205"/>
            <wp:effectExtent l="0" t="0" r="0" b="0"/>
            <wp:wrapTopAndBottom/>
            <wp:docPr id="63" name="Image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58"/>
                    <pic:cNvPicPr>
                      <a:picLocks noChangeAspect="1" noChangeArrowheads="1"/>
                    </pic:cNvPicPr>
                  </pic:nvPicPr>
                  <pic:blipFill>
                    <a:blip r:embed="rId189"/>
                    <a:stretch>
                      <a:fillRect/>
                    </a:stretch>
                  </pic:blipFill>
                  <pic:spPr bwMode="auto">
                    <a:xfrm>
                      <a:off x="0" y="0"/>
                      <a:ext cx="4340225" cy="4942205"/>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4. </w:t>
      </w:r>
      <w:r>
        <w:rPr>
          <w:rStyle w:val="StrongEmphasis"/>
          <w:rFonts w:ascii="Arial" w:hAnsi="Arial"/>
          <w:b/>
          <w:color w:val="000000"/>
          <w:sz w:val="20"/>
          <w:szCs w:val="20"/>
        </w:rPr>
        <w:t>The effect of tetracycline on growth of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SH1000 </w:t>
      </w:r>
      <w:r>
        <w:rPr>
          <w:rStyle w:val="Emphasis"/>
          <w:rFonts w:ascii="Arial" w:hAnsi="Arial"/>
          <w:color w:val="000000"/>
          <w:sz w:val="20"/>
          <w:szCs w:val="20"/>
        </w:rPr>
        <w:t>in vivo</w:t>
      </w:r>
      <w:r>
        <w:rPr>
          <w:rStyle w:val="StrongEmphasis"/>
          <w:rFonts w:ascii="Arial" w:hAnsi="Arial"/>
          <w:b/>
          <w:color w:val="000000"/>
          <w:sz w:val="20"/>
          <w:szCs w:val="20"/>
        </w:rPr>
        <w:t>.</w:t>
      </w:r>
      <w:r>
        <w:rPr>
          <w:rFonts w:ascii="Arial" w:hAnsi="Arial"/>
          <w:b w:val="0"/>
          <w:color w:val="000000"/>
          <w:sz w:val="20"/>
          <w:szCs w:val="20"/>
        </w:rPr>
        <w:t xml:space="preserve"> Graphs show growth kinetics of </w:t>
      </w:r>
      <w:r>
        <w:rPr>
          <w:rFonts w:ascii="Arial" w:hAnsi="Arial"/>
          <w:color w:val="000000"/>
          <w:sz w:val="20"/>
          <w:szCs w:val="20"/>
        </w:rPr>
        <w:t>(A)</w:t>
      </w:r>
      <w:r>
        <w:rPr>
          <w:rFonts w:ascii="Arial" w:hAnsi="Arial"/>
          <w:b w:val="0"/>
          <w:color w:val="000000"/>
          <w:sz w:val="20"/>
          <w:szCs w:val="20"/>
        </w:rPr>
        <w:t xml:space="preserve"> EryR and </w:t>
      </w:r>
      <w:r>
        <w:rPr>
          <w:rFonts w:ascii="Arial" w:hAnsi="Arial"/>
          <w:color w:val="000000"/>
          <w:sz w:val="20"/>
          <w:szCs w:val="20"/>
        </w:rPr>
        <w:t>(B)</w:t>
      </w:r>
      <w:r>
        <w:rPr>
          <w:rFonts w:ascii="Arial" w:hAnsi="Arial"/>
          <w:b w:val="0"/>
          <w:color w:val="000000"/>
          <w:sz w:val="20"/>
          <w:szCs w:val="20"/>
        </w:rPr>
        <w:t xml:space="preserve"> TetR. Zebrafish embryos were either left untreated (circles) or treated with 2.5 µg/ml tetracycline (squares). Bacterial CFU loads in living fish (n = 5 per group per time-point) at 1 and 7 hours post infection and every 12 hours thereafter, were determined (white). Bacterial loads in any dead fish at each time-point were also determined (black).</w:t>
      </w:r>
      <w:r>
        <w:br w:type="page"/>
      </w:r>
    </w:p>
    <w:p w14:paraId="012046AD" w14:textId="77777777" w:rsidR="0020061D" w:rsidRDefault="0020061D">
      <w:pPr>
        <w:pStyle w:val="TextBody"/>
        <w:spacing w:after="0" w:line="360" w:lineRule="auto"/>
        <w:jc w:val="both"/>
        <w:rPr>
          <w:rFonts w:ascii="Arial" w:hAnsi="Arial"/>
          <w:color w:val="000000"/>
        </w:rPr>
      </w:pPr>
    </w:p>
    <w:p w14:paraId="4E440EEC" w14:textId="77777777" w:rsidR="0020061D" w:rsidRDefault="00766C9B">
      <w:pPr>
        <w:pStyle w:val="Heading3"/>
        <w:spacing w:before="0" w:after="0" w:line="360" w:lineRule="auto"/>
        <w:jc w:val="both"/>
      </w:pPr>
      <w:bookmarkStart w:id="7087" w:name="ppat.1003959.s005"/>
      <w:bookmarkStart w:id="7088" w:name="__RefHeading___Toc102005_40547708"/>
      <w:bookmarkEnd w:id="7087"/>
      <w:bookmarkEnd w:id="7088"/>
      <w:r>
        <w:rPr>
          <w:noProof/>
          <w:lang w:eastAsia="en-GB"/>
        </w:rPr>
        <w:drawing>
          <wp:anchor distT="0" distB="127000" distL="0" distR="0" simplePos="0" relativeHeight="251635200" behindDoc="0" locked="0" layoutInCell="1" allowOverlap="1" wp14:anchorId="0381E089" wp14:editId="288FAA9B">
            <wp:simplePos x="0" y="0"/>
            <wp:positionH relativeFrom="column">
              <wp:align>center</wp:align>
            </wp:positionH>
            <wp:positionV relativeFrom="paragraph">
              <wp:align>top</wp:align>
            </wp:positionV>
            <wp:extent cx="5374005" cy="3762375"/>
            <wp:effectExtent l="0" t="0" r="0" b="0"/>
            <wp:wrapTopAndBottom/>
            <wp:docPr id="64" name="Image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59"/>
                    <pic:cNvPicPr>
                      <a:picLocks noChangeAspect="1" noChangeArrowheads="1"/>
                    </pic:cNvPicPr>
                  </pic:nvPicPr>
                  <pic:blipFill>
                    <a:blip r:embed="rId190"/>
                    <a:stretch>
                      <a:fillRect/>
                    </a:stretch>
                  </pic:blipFill>
                  <pic:spPr bwMode="auto">
                    <a:xfrm>
                      <a:off x="0" y="0"/>
                      <a:ext cx="5374005" cy="3762375"/>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5. </w:t>
      </w:r>
      <w:r>
        <w:rPr>
          <w:rStyle w:val="StrongEmphasis"/>
          <w:rFonts w:ascii="Arial" w:hAnsi="Arial"/>
          <w:b/>
          <w:color w:val="000000"/>
          <w:sz w:val="20"/>
          <w:szCs w:val="20"/>
        </w:rPr>
        <w:t>The effect of tetracycline on zebrafish embryos infected with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 xml:space="preserve">NewHG strains. </w:t>
      </w:r>
      <w:r>
        <w:rPr>
          <w:rFonts w:ascii="Arial" w:hAnsi="Arial"/>
          <w:color w:val="000000"/>
          <w:sz w:val="20"/>
          <w:szCs w:val="20"/>
        </w:rPr>
        <w:t>(A)</w:t>
      </w:r>
      <w:r>
        <w:rPr>
          <w:rFonts w:ascii="Arial" w:hAnsi="Arial"/>
          <w:b w:val="0"/>
          <w:color w:val="000000"/>
          <w:sz w:val="20"/>
          <w:szCs w:val="20"/>
        </w:rPr>
        <w:t xml:space="preserve"> Mortality of zebrafish infected with NewHG EryR alone, treated with a range of tetracycline doses (n = 30–35 per group).</w:t>
      </w:r>
      <w:r>
        <w:rPr>
          <w:rFonts w:ascii="Arial" w:hAnsi="Arial"/>
          <w:color w:val="000000"/>
          <w:sz w:val="20"/>
          <w:szCs w:val="20"/>
        </w:rPr>
        <w:t xml:space="preserve"> (B)</w:t>
      </w:r>
      <w:r>
        <w:rPr>
          <w:rFonts w:ascii="Arial" w:hAnsi="Arial"/>
          <w:b w:val="0"/>
          <w:color w:val="000000"/>
          <w:sz w:val="20"/>
          <w:szCs w:val="20"/>
        </w:rPr>
        <w:t xml:space="preserve"> Mortality of zebrafish infected with a 1∶1 mixture of NewHG EryR∶TetR, treated with 2.5 µg/ml tetracycline (n = 70–75 per group). </w:t>
      </w:r>
      <w:r>
        <w:rPr>
          <w:rFonts w:ascii="Arial" w:hAnsi="Arial"/>
          <w:color w:val="000000"/>
          <w:sz w:val="20"/>
          <w:szCs w:val="20"/>
        </w:rPr>
        <w:t xml:space="preserve">(C) </w:t>
      </w:r>
      <w:r>
        <w:rPr>
          <w:rFonts w:ascii="Arial" w:hAnsi="Arial"/>
          <w:b w:val="0"/>
          <w:color w:val="000000"/>
          <w:sz w:val="20"/>
          <w:szCs w:val="20"/>
        </w:rPr>
        <w:t xml:space="preserve">Total terminal CFU load per embryo infected with a 1∶1 mixture of NewHG EryR∶TetR, treated with 2.5 µg/ml tetracycline. </w:t>
      </w:r>
      <w:r>
        <w:rPr>
          <w:rFonts w:ascii="Arial" w:hAnsi="Arial"/>
          <w:color w:val="000000"/>
          <w:sz w:val="20"/>
          <w:szCs w:val="20"/>
        </w:rPr>
        <w:t>(D)</w:t>
      </w:r>
      <w:r>
        <w:rPr>
          <w:rFonts w:ascii="Arial" w:hAnsi="Arial"/>
          <w:b w:val="0"/>
          <w:color w:val="000000"/>
          <w:sz w:val="20"/>
          <w:szCs w:val="20"/>
        </w:rPr>
        <w:t xml:space="preserve"> Terminal EryR/TetR strain ratio per </w:t>
      </w:r>
      <w:r>
        <w:rPr>
          <w:rStyle w:val="Emphasis"/>
          <w:rFonts w:ascii="Arial" w:hAnsi="Arial"/>
          <w:b w:val="0"/>
          <w:color w:val="000000"/>
          <w:sz w:val="20"/>
          <w:szCs w:val="20"/>
        </w:rPr>
        <w:t>pu</w:t>
      </w:r>
      <w:r>
        <w:rPr>
          <w:rFonts w:ascii="Arial" w:hAnsi="Arial"/>
          <w:b w:val="0"/>
          <w:color w:val="000000"/>
          <w:sz w:val="20"/>
          <w:szCs w:val="20"/>
        </w:rPr>
        <w:t>.1 morphant (phagocyte-depleted embryo), treated with 10 µg/ml tetracycline. Solid lines indicate mean (C) and median (D) values.</w:t>
      </w:r>
      <w:r>
        <w:br w:type="page"/>
      </w:r>
    </w:p>
    <w:p w14:paraId="23FD56CB" w14:textId="77777777" w:rsidR="0020061D" w:rsidRDefault="0020061D">
      <w:pPr>
        <w:pStyle w:val="TextBody"/>
        <w:spacing w:after="0" w:line="360" w:lineRule="auto"/>
        <w:jc w:val="both"/>
        <w:rPr>
          <w:rFonts w:ascii="Arial" w:hAnsi="Arial"/>
          <w:color w:val="000000"/>
        </w:rPr>
      </w:pPr>
    </w:p>
    <w:p w14:paraId="48F76DA2" w14:textId="77777777" w:rsidR="0020061D" w:rsidRDefault="00766C9B">
      <w:pPr>
        <w:pStyle w:val="Heading3"/>
        <w:spacing w:before="0" w:after="0" w:line="360" w:lineRule="auto"/>
        <w:jc w:val="both"/>
      </w:pPr>
      <w:bookmarkStart w:id="7089" w:name="ppat.1003959.s006"/>
      <w:bookmarkStart w:id="7090" w:name="__RefHeading___Toc102007_40547708"/>
      <w:bookmarkEnd w:id="7089"/>
      <w:bookmarkEnd w:id="7090"/>
      <w:r>
        <w:rPr>
          <w:noProof/>
          <w:lang w:eastAsia="en-GB"/>
        </w:rPr>
        <w:drawing>
          <wp:anchor distT="0" distB="127000" distL="0" distR="0" simplePos="0" relativeHeight="251636224" behindDoc="0" locked="0" layoutInCell="1" allowOverlap="1" wp14:anchorId="2A90D70C" wp14:editId="1196BFEE">
            <wp:simplePos x="0" y="0"/>
            <wp:positionH relativeFrom="column">
              <wp:align>center</wp:align>
            </wp:positionH>
            <wp:positionV relativeFrom="paragraph">
              <wp:align>top</wp:align>
            </wp:positionV>
            <wp:extent cx="5243830" cy="5792470"/>
            <wp:effectExtent l="0" t="0" r="0" b="0"/>
            <wp:wrapTopAndBottom/>
            <wp:docPr id="65" name="Image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60"/>
                    <pic:cNvPicPr>
                      <a:picLocks noChangeAspect="1" noChangeArrowheads="1"/>
                    </pic:cNvPicPr>
                  </pic:nvPicPr>
                  <pic:blipFill>
                    <a:blip r:embed="rId191"/>
                    <a:stretch>
                      <a:fillRect/>
                    </a:stretch>
                  </pic:blipFill>
                  <pic:spPr bwMode="auto">
                    <a:xfrm>
                      <a:off x="0" y="0"/>
                      <a:ext cx="5243830" cy="5792470"/>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6. </w:t>
      </w:r>
      <w:r>
        <w:rPr>
          <w:rStyle w:val="StrongEmphasis"/>
          <w:rFonts w:ascii="Arial" w:hAnsi="Arial"/>
          <w:b/>
          <w:color w:val="000000"/>
          <w:sz w:val="20"/>
          <w:szCs w:val="20"/>
        </w:rPr>
        <w:t>The effect of tetracycline on zebrafish embryos infected with </w:t>
      </w:r>
      <w:r>
        <w:rPr>
          <w:rStyle w:val="Emphasis"/>
          <w:rFonts w:ascii="Arial" w:hAnsi="Arial"/>
          <w:color w:val="000000"/>
          <w:sz w:val="20"/>
          <w:szCs w:val="20"/>
        </w:rPr>
        <w:t>P. aeruginosa</w:t>
      </w:r>
      <w:r>
        <w:rPr>
          <w:rStyle w:val="StrongEmphasis"/>
          <w:rFonts w:ascii="Arial" w:hAnsi="Arial"/>
          <w:color w:val="000000"/>
          <w:sz w:val="20"/>
          <w:szCs w:val="20"/>
        </w:rPr>
        <w:t> </w:t>
      </w:r>
      <w:r>
        <w:rPr>
          <w:rStyle w:val="StrongEmphasis"/>
          <w:rFonts w:ascii="Arial" w:hAnsi="Arial"/>
          <w:b/>
          <w:color w:val="000000"/>
          <w:sz w:val="20"/>
          <w:szCs w:val="20"/>
        </w:rPr>
        <w:t xml:space="preserve">PAO1 strains. </w:t>
      </w:r>
      <w:r>
        <w:rPr>
          <w:rFonts w:ascii="Arial" w:hAnsi="Arial"/>
          <w:color w:val="000000"/>
          <w:sz w:val="20"/>
          <w:szCs w:val="20"/>
        </w:rPr>
        <w:t xml:space="preserve">(A) </w:t>
      </w:r>
      <w:r>
        <w:rPr>
          <w:rFonts w:ascii="Arial" w:hAnsi="Arial"/>
          <w:b w:val="0"/>
          <w:color w:val="000000"/>
          <w:sz w:val="20"/>
          <w:szCs w:val="20"/>
        </w:rPr>
        <w:t xml:space="preserve">Mortality of zebrafish inoculated with either live bacteria, heat-killed bacteria or sterile PBS (n = 30–35 per group). </w:t>
      </w:r>
      <w:r>
        <w:rPr>
          <w:rFonts w:ascii="Arial" w:hAnsi="Arial"/>
          <w:color w:val="000000"/>
          <w:sz w:val="20"/>
          <w:szCs w:val="20"/>
        </w:rPr>
        <w:t>(B)</w:t>
      </w:r>
      <w:r>
        <w:rPr>
          <w:rFonts w:ascii="Arial" w:hAnsi="Arial"/>
          <w:b w:val="0"/>
          <w:color w:val="000000"/>
          <w:sz w:val="20"/>
          <w:szCs w:val="20"/>
        </w:rPr>
        <w:t xml:space="preserve"> Mortality of zebrafish infected with PAO1 GmR alone, treated with a range of tetracycline doses (n = 55–60 per group). </w:t>
      </w:r>
      <w:r>
        <w:rPr>
          <w:rFonts w:ascii="Arial" w:hAnsi="Arial"/>
          <w:color w:val="000000"/>
          <w:sz w:val="20"/>
          <w:szCs w:val="20"/>
        </w:rPr>
        <w:t>(C)</w:t>
      </w:r>
      <w:r>
        <w:rPr>
          <w:rFonts w:ascii="Arial" w:hAnsi="Arial"/>
          <w:b w:val="0"/>
          <w:color w:val="000000"/>
          <w:sz w:val="20"/>
          <w:szCs w:val="20"/>
        </w:rPr>
        <w:t xml:space="preserve"> Mortality of zebrafish infected with a 1∶1 mixture of PAO1 GmR∶TetR, treated with 50 µg/ml tetracycline (n = 65–70 per group). </w:t>
      </w:r>
      <w:r>
        <w:rPr>
          <w:rFonts w:ascii="Arial" w:hAnsi="Arial"/>
          <w:color w:val="000000"/>
          <w:sz w:val="20"/>
          <w:szCs w:val="20"/>
        </w:rPr>
        <w:t>(D)</w:t>
      </w:r>
      <w:r>
        <w:rPr>
          <w:rFonts w:ascii="Arial" w:hAnsi="Arial"/>
          <w:b w:val="0"/>
          <w:color w:val="000000"/>
          <w:sz w:val="20"/>
          <w:szCs w:val="20"/>
        </w:rPr>
        <w:t xml:space="preserve"> Total terminal CFU load per embryo infected with a 1∶1 mixture of PAO1-L GmR∶TetR, treated with 50 µg/ml tetracycline. </w:t>
      </w:r>
      <w:r>
        <w:rPr>
          <w:rFonts w:ascii="Arial" w:hAnsi="Arial"/>
          <w:color w:val="000000"/>
          <w:sz w:val="20"/>
          <w:szCs w:val="20"/>
        </w:rPr>
        <w:t>(E)</w:t>
      </w:r>
      <w:r>
        <w:rPr>
          <w:rFonts w:ascii="Arial" w:hAnsi="Arial"/>
          <w:b w:val="0"/>
          <w:color w:val="000000"/>
          <w:sz w:val="20"/>
          <w:szCs w:val="20"/>
        </w:rPr>
        <w:t xml:space="preserve"> Terminal GmR/TetR strain ratio per </w:t>
      </w:r>
      <w:r>
        <w:rPr>
          <w:rStyle w:val="Emphasis"/>
          <w:rFonts w:ascii="Arial" w:hAnsi="Arial"/>
          <w:b w:val="0"/>
          <w:color w:val="000000"/>
          <w:sz w:val="20"/>
          <w:szCs w:val="20"/>
        </w:rPr>
        <w:t>pu</w:t>
      </w:r>
      <w:r>
        <w:rPr>
          <w:rFonts w:ascii="Arial" w:hAnsi="Arial"/>
          <w:b w:val="0"/>
          <w:color w:val="000000"/>
          <w:sz w:val="20"/>
          <w:szCs w:val="20"/>
        </w:rPr>
        <w:t>.1 morphant (phagocyte-depleted embryo), treated with 50 µg/ml tetracycline. Solid lines indicate mean (D) and median (E) values.</w:t>
      </w:r>
    </w:p>
    <w:p w14:paraId="5735A90E" w14:textId="77777777" w:rsidR="0020061D" w:rsidRDefault="0020061D">
      <w:pPr>
        <w:pStyle w:val="TextBody"/>
        <w:spacing w:after="0" w:line="360" w:lineRule="auto"/>
        <w:jc w:val="both"/>
        <w:rPr>
          <w:rFonts w:ascii="Arial" w:hAnsi="Arial"/>
          <w:color w:val="000000"/>
        </w:rPr>
      </w:pPr>
    </w:p>
    <w:p w14:paraId="40A369AF" w14:textId="77777777" w:rsidR="0020061D" w:rsidRDefault="00766C9B">
      <w:pPr>
        <w:pStyle w:val="Heading3"/>
        <w:spacing w:before="0" w:after="0" w:line="360" w:lineRule="auto"/>
        <w:jc w:val="both"/>
      </w:pPr>
      <w:bookmarkStart w:id="7091" w:name="ppat.1003959.s007"/>
      <w:bookmarkStart w:id="7092" w:name="__RefHeading___Toc102009_40547708"/>
      <w:bookmarkEnd w:id="7091"/>
      <w:bookmarkEnd w:id="7092"/>
      <w:r>
        <w:rPr>
          <w:noProof/>
          <w:lang w:eastAsia="en-GB"/>
        </w:rPr>
        <w:lastRenderedPageBreak/>
        <w:drawing>
          <wp:anchor distT="0" distB="127000" distL="0" distR="0" simplePos="0" relativeHeight="251634176" behindDoc="0" locked="0" layoutInCell="1" allowOverlap="1" wp14:anchorId="5F4DB565" wp14:editId="4334DCC7">
            <wp:simplePos x="0" y="0"/>
            <wp:positionH relativeFrom="column">
              <wp:align>center</wp:align>
            </wp:positionH>
            <wp:positionV relativeFrom="paragraph">
              <wp:align>top</wp:align>
            </wp:positionV>
            <wp:extent cx="4766310" cy="5694680"/>
            <wp:effectExtent l="0" t="0" r="0" b="0"/>
            <wp:wrapTopAndBottom/>
            <wp:docPr id="66" name="Imag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61"/>
                    <pic:cNvPicPr>
                      <a:picLocks noChangeAspect="1" noChangeArrowheads="1"/>
                    </pic:cNvPicPr>
                  </pic:nvPicPr>
                  <pic:blipFill>
                    <a:blip r:embed="rId192"/>
                    <a:stretch>
                      <a:fillRect/>
                    </a:stretch>
                  </pic:blipFill>
                  <pic:spPr bwMode="auto">
                    <a:xfrm>
                      <a:off x="0" y="0"/>
                      <a:ext cx="4766310" cy="5694680"/>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7. </w:t>
      </w:r>
      <w:r>
        <w:rPr>
          <w:rStyle w:val="StrongEmphasis"/>
          <w:rFonts w:ascii="Arial" w:hAnsi="Arial"/>
          <w:b/>
          <w:color w:val="000000"/>
          <w:sz w:val="20"/>
          <w:szCs w:val="20"/>
        </w:rPr>
        <w:t>The effect of oxacillin on zebrafish embryos infected with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strains.</w:t>
      </w:r>
      <w:r>
        <w:rPr>
          <w:rFonts w:ascii="Arial" w:hAnsi="Arial"/>
          <w:b w:val="0"/>
          <w:color w:val="000000"/>
          <w:sz w:val="20"/>
          <w:szCs w:val="20"/>
        </w:rPr>
        <w:t> </w:t>
      </w:r>
      <w:r>
        <w:rPr>
          <w:rFonts w:ascii="Arial" w:hAnsi="Arial"/>
          <w:color w:val="000000"/>
          <w:sz w:val="20"/>
          <w:szCs w:val="20"/>
        </w:rPr>
        <w:t>(A)</w:t>
      </w:r>
      <w:r>
        <w:rPr>
          <w:rFonts w:ascii="Arial" w:hAnsi="Arial"/>
          <w:b w:val="0"/>
          <w:color w:val="000000"/>
          <w:sz w:val="20"/>
          <w:szCs w:val="20"/>
        </w:rPr>
        <w:t xml:space="preserve"> Mortality of zebrafish infected with BH1CC </w:t>
      </w:r>
      <w:r>
        <w:rPr>
          <w:rStyle w:val="Emphasis"/>
          <w:rFonts w:ascii="Arial" w:hAnsi="Arial"/>
          <w:b w:val="0"/>
          <w:color w:val="000000"/>
          <w:sz w:val="20"/>
          <w:szCs w:val="20"/>
        </w:rPr>
        <w:t>ΔmecA</w:t>
      </w:r>
      <w:r>
        <w:rPr>
          <w:rFonts w:ascii="Arial" w:hAnsi="Arial"/>
          <w:b w:val="0"/>
          <w:color w:val="000000"/>
          <w:sz w:val="20"/>
          <w:szCs w:val="20"/>
        </w:rPr>
        <w:t>::</w:t>
      </w:r>
      <w:r>
        <w:rPr>
          <w:rStyle w:val="Emphasis"/>
          <w:rFonts w:ascii="Arial" w:hAnsi="Arial"/>
          <w:b w:val="0"/>
          <w:color w:val="000000"/>
          <w:sz w:val="20"/>
          <w:szCs w:val="20"/>
        </w:rPr>
        <w:t>tetR</w:t>
      </w:r>
      <w:r>
        <w:rPr>
          <w:rFonts w:ascii="Arial" w:hAnsi="Arial"/>
          <w:b w:val="0"/>
          <w:color w:val="000000"/>
          <w:sz w:val="20"/>
          <w:szCs w:val="20"/>
        </w:rPr>
        <w:t xml:space="preserve"> (OxS) alone, treated with a range of oxacillin doses (n = 40–60 per treated group, n = 80 untreated). </w:t>
      </w:r>
      <w:r>
        <w:rPr>
          <w:rFonts w:ascii="Arial" w:hAnsi="Arial"/>
          <w:color w:val="000000"/>
          <w:sz w:val="20"/>
          <w:szCs w:val="20"/>
        </w:rPr>
        <w:t>(B)</w:t>
      </w:r>
      <w:r>
        <w:rPr>
          <w:rFonts w:ascii="Arial" w:hAnsi="Arial"/>
          <w:b w:val="0"/>
          <w:color w:val="000000"/>
          <w:sz w:val="20"/>
          <w:szCs w:val="20"/>
        </w:rPr>
        <w:t xml:space="preserve"> Mortality of zebrafish infected with a 1∶1 mixture of BH1CC OxS∶OxR, treated with 32 µg/ml oxacillin (n = 65–70 per group). </w:t>
      </w:r>
      <w:r>
        <w:rPr>
          <w:rFonts w:ascii="Arial" w:hAnsi="Arial"/>
          <w:color w:val="000000"/>
          <w:sz w:val="20"/>
          <w:szCs w:val="20"/>
        </w:rPr>
        <w:t>(C)</w:t>
      </w:r>
      <w:r>
        <w:rPr>
          <w:rFonts w:ascii="Arial" w:hAnsi="Arial"/>
          <w:b w:val="0"/>
          <w:color w:val="000000"/>
          <w:sz w:val="20"/>
          <w:szCs w:val="20"/>
        </w:rPr>
        <w:t xml:space="preserve"> Total terminal CFU load per embryo infected with a 1∶1 mixture of BH1CC OxS∶OxR, treated with 32 µg/ml oxacillin. </w:t>
      </w:r>
      <w:r>
        <w:rPr>
          <w:rFonts w:ascii="Arial" w:hAnsi="Arial"/>
          <w:color w:val="000000"/>
          <w:sz w:val="20"/>
          <w:szCs w:val="20"/>
        </w:rPr>
        <w:t>(D)</w:t>
      </w:r>
      <w:r>
        <w:rPr>
          <w:rFonts w:ascii="Arial" w:hAnsi="Arial"/>
          <w:b w:val="0"/>
          <w:color w:val="000000"/>
          <w:sz w:val="20"/>
          <w:szCs w:val="20"/>
        </w:rPr>
        <w:t xml:space="preserve"> Terminal BH1CC OxS/OxR strain ratio per </w:t>
      </w:r>
      <w:r>
        <w:rPr>
          <w:rStyle w:val="Emphasis"/>
          <w:rFonts w:ascii="Arial" w:hAnsi="Arial"/>
          <w:b w:val="0"/>
          <w:color w:val="000000"/>
          <w:sz w:val="20"/>
          <w:szCs w:val="20"/>
        </w:rPr>
        <w:t>pu</w:t>
      </w:r>
      <w:r>
        <w:rPr>
          <w:rFonts w:ascii="Arial" w:hAnsi="Arial"/>
          <w:b w:val="0"/>
          <w:color w:val="000000"/>
          <w:sz w:val="20"/>
          <w:szCs w:val="20"/>
        </w:rPr>
        <w:t xml:space="preserve">.1 morphant (phagocyte-depleted embryo), treated with 32 µg/ml oxacillin. </w:t>
      </w:r>
      <w:r>
        <w:rPr>
          <w:rFonts w:ascii="Arial" w:hAnsi="Arial"/>
          <w:color w:val="000000"/>
          <w:sz w:val="20"/>
          <w:szCs w:val="20"/>
        </w:rPr>
        <w:t>(E)</w:t>
      </w:r>
      <w:r>
        <w:rPr>
          <w:rFonts w:ascii="Arial" w:hAnsi="Arial"/>
          <w:b w:val="0"/>
          <w:color w:val="000000"/>
          <w:sz w:val="20"/>
          <w:szCs w:val="20"/>
        </w:rPr>
        <w:t xml:space="preserve"> Terminal BH1CC OxS∶OxR strain ratio in zebrafish treated with 16 µg/ml oxacillin. </w:t>
      </w:r>
      <w:r>
        <w:rPr>
          <w:rFonts w:ascii="Arial" w:hAnsi="Arial"/>
          <w:color w:val="000000"/>
          <w:sz w:val="20"/>
          <w:szCs w:val="20"/>
        </w:rPr>
        <w:t>(F)</w:t>
      </w:r>
      <w:r>
        <w:rPr>
          <w:rFonts w:ascii="Arial" w:hAnsi="Arial"/>
          <w:b w:val="0"/>
          <w:color w:val="000000"/>
          <w:sz w:val="20"/>
          <w:szCs w:val="20"/>
        </w:rPr>
        <w:t xml:space="preserve"> Mortality of zebrafish infected with either SH1000 or KC043 (</w:t>
      </w:r>
      <w:r>
        <w:rPr>
          <w:rStyle w:val="Emphasis"/>
          <w:rFonts w:ascii="Arial" w:hAnsi="Arial"/>
          <w:b w:val="0"/>
          <w:color w:val="000000"/>
          <w:sz w:val="20"/>
          <w:szCs w:val="20"/>
        </w:rPr>
        <w:t>katA ahpC</w:t>
      </w:r>
      <w:r>
        <w:rPr>
          <w:rFonts w:ascii="Arial" w:hAnsi="Arial"/>
          <w:b w:val="0"/>
          <w:color w:val="000000"/>
          <w:sz w:val="20"/>
          <w:szCs w:val="20"/>
        </w:rPr>
        <w:t>), treated with a range of oxacillin doses (n = 20–22 per group). Solid lines indicate mean (C) and median (D, E) values.</w:t>
      </w:r>
    </w:p>
    <w:p w14:paraId="581A321E" w14:textId="77777777" w:rsidR="0020061D" w:rsidRDefault="00766C9B">
      <w:pPr>
        <w:pStyle w:val="Heading3"/>
        <w:spacing w:before="0" w:after="0" w:line="360" w:lineRule="auto"/>
        <w:jc w:val="both"/>
      </w:pPr>
      <w:bookmarkStart w:id="7093" w:name="ppat.1003959.s008"/>
      <w:bookmarkStart w:id="7094" w:name="__RefHeading___Toc102011_40547708"/>
      <w:bookmarkEnd w:id="7093"/>
      <w:bookmarkEnd w:id="7094"/>
      <w:r>
        <w:rPr>
          <w:noProof/>
          <w:lang w:eastAsia="en-GB"/>
        </w:rPr>
        <w:lastRenderedPageBreak/>
        <w:drawing>
          <wp:anchor distT="0" distB="127000" distL="0" distR="0" simplePos="0" relativeHeight="251633152" behindDoc="0" locked="0" layoutInCell="1" allowOverlap="1" wp14:anchorId="5E068626" wp14:editId="3B554110">
            <wp:simplePos x="0" y="0"/>
            <wp:positionH relativeFrom="column">
              <wp:align>center</wp:align>
            </wp:positionH>
            <wp:positionV relativeFrom="paragraph">
              <wp:align>top</wp:align>
            </wp:positionV>
            <wp:extent cx="3556000" cy="7374890"/>
            <wp:effectExtent l="0" t="0" r="0" b="0"/>
            <wp:wrapTopAndBottom/>
            <wp:docPr id="67" name="Imag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62"/>
                    <pic:cNvPicPr>
                      <a:picLocks noChangeAspect="1" noChangeArrowheads="1"/>
                    </pic:cNvPicPr>
                  </pic:nvPicPr>
                  <pic:blipFill>
                    <a:blip r:embed="rId193"/>
                    <a:stretch>
                      <a:fillRect/>
                    </a:stretch>
                  </pic:blipFill>
                  <pic:spPr bwMode="auto">
                    <a:xfrm>
                      <a:off x="0" y="0"/>
                      <a:ext cx="3556000" cy="7374890"/>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8. </w:t>
      </w:r>
      <w:r>
        <w:rPr>
          <w:rStyle w:val="StrongEmphasis"/>
          <w:rFonts w:ascii="Arial" w:hAnsi="Arial"/>
          <w:b/>
          <w:color w:val="000000"/>
          <w:sz w:val="20"/>
          <w:szCs w:val="20"/>
        </w:rPr>
        <w:t>The effect of 100 µg/ml (sub-curing) erythromycin on zebrafish embryos infected with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SH1000 strains.</w:t>
      </w:r>
      <w:r>
        <w:rPr>
          <w:rFonts w:ascii="Arial" w:hAnsi="Arial"/>
          <w:b w:val="0"/>
          <w:color w:val="000000"/>
          <w:sz w:val="20"/>
          <w:szCs w:val="20"/>
        </w:rPr>
        <w:t> </w:t>
      </w:r>
      <w:r>
        <w:rPr>
          <w:rFonts w:ascii="Arial" w:hAnsi="Arial"/>
          <w:color w:val="000000"/>
          <w:sz w:val="20"/>
          <w:szCs w:val="20"/>
        </w:rPr>
        <w:t>(A)</w:t>
      </w:r>
      <w:r>
        <w:rPr>
          <w:rFonts w:ascii="Arial" w:hAnsi="Arial"/>
          <w:b w:val="0"/>
          <w:color w:val="000000"/>
          <w:sz w:val="20"/>
          <w:szCs w:val="20"/>
        </w:rPr>
        <w:t xml:space="preserve"> Mortality of zebrafish infected with either SH1000 EryR or TetR individually (n = 80–90 per group). </w:t>
      </w:r>
      <w:r>
        <w:rPr>
          <w:rFonts w:ascii="Arial" w:hAnsi="Arial"/>
          <w:color w:val="000000"/>
          <w:sz w:val="20"/>
          <w:szCs w:val="20"/>
        </w:rPr>
        <w:t>(B)</w:t>
      </w:r>
      <w:r>
        <w:rPr>
          <w:rFonts w:ascii="Arial" w:hAnsi="Arial"/>
          <w:b w:val="0"/>
          <w:color w:val="000000"/>
          <w:sz w:val="20"/>
          <w:szCs w:val="20"/>
        </w:rPr>
        <w:t xml:space="preserve"> Mortality of zebrafish infected with a 1∶1 mixture of SH1000 EryR∶TetR (n = 80 per group). </w:t>
      </w:r>
      <w:r>
        <w:rPr>
          <w:rFonts w:ascii="Arial" w:hAnsi="Arial"/>
          <w:color w:val="000000"/>
          <w:sz w:val="20"/>
          <w:szCs w:val="20"/>
        </w:rPr>
        <w:t>(C)</w:t>
      </w:r>
      <w:r>
        <w:rPr>
          <w:rFonts w:ascii="Arial" w:hAnsi="Arial"/>
          <w:b w:val="0"/>
          <w:color w:val="000000"/>
          <w:sz w:val="20"/>
          <w:szCs w:val="20"/>
        </w:rPr>
        <w:t xml:space="preserve"> Total terminal CFU load per embryo infected with a 1∶1 mixture of SH1000 EryR∶TetR. Solid lines indicate mean values.</w:t>
      </w:r>
    </w:p>
    <w:p w14:paraId="0001970C" w14:textId="77777777" w:rsidR="0020061D" w:rsidRDefault="0020061D">
      <w:pPr>
        <w:pStyle w:val="TextBody"/>
        <w:spacing w:after="0" w:line="360" w:lineRule="auto"/>
        <w:jc w:val="both"/>
        <w:rPr>
          <w:rFonts w:ascii="Arial" w:hAnsi="Arial"/>
          <w:color w:val="000000"/>
        </w:rPr>
      </w:pPr>
    </w:p>
    <w:p w14:paraId="580C5B49" w14:textId="77777777" w:rsidR="0020061D" w:rsidRDefault="00766C9B">
      <w:pPr>
        <w:pStyle w:val="Heading3"/>
        <w:spacing w:before="0" w:after="0" w:line="360" w:lineRule="auto"/>
        <w:jc w:val="both"/>
      </w:pPr>
      <w:bookmarkStart w:id="7095" w:name="ppat.1003959.s009"/>
      <w:bookmarkStart w:id="7096" w:name="__RefHeading___Toc102013_40547708"/>
      <w:bookmarkEnd w:id="7095"/>
      <w:bookmarkEnd w:id="7096"/>
      <w:r>
        <w:rPr>
          <w:noProof/>
          <w:lang w:eastAsia="en-GB"/>
        </w:rPr>
        <w:lastRenderedPageBreak/>
        <w:drawing>
          <wp:anchor distT="0" distB="127000" distL="0" distR="0" simplePos="0" relativeHeight="251632128" behindDoc="0" locked="0" layoutInCell="1" allowOverlap="1" wp14:anchorId="50ADD3CF" wp14:editId="37A3939A">
            <wp:simplePos x="0" y="0"/>
            <wp:positionH relativeFrom="column">
              <wp:align>center</wp:align>
            </wp:positionH>
            <wp:positionV relativeFrom="paragraph">
              <wp:align>top</wp:align>
            </wp:positionV>
            <wp:extent cx="2899410" cy="7294245"/>
            <wp:effectExtent l="0" t="0" r="0" b="0"/>
            <wp:wrapTopAndBottom/>
            <wp:docPr id="68" name="Image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63"/>
                    <pic:cNvPicPr>
                      <a:picLocks noChangeAspect="1" noChangeArrowheads="1"/>
                    </pic:cNvPicPr>
                  </pic:nvPicPr>
                  <pic:blipFill>
                    <a:blip r:embed="rId194"/>
                    <a:stretch>
                      <a:fillRect/>
                    </a:stretch>
                  </pic:blipFill>
                  <pic:spPr bwMode="auto">
                    <a:xfrm>
                      <a:off x="0" y="0"/>
                      <a:ext cx="2899410" cy="7294245"/>
                    </a:xfrm>
                    <a:prstGeom prst="rect">
                      <a:avLst/>
                    </a:prstGeom>
                    <a:noFill/>
                    <a:ln w="9525">
                      <a:noFill/>
                      <a:miter lim="800000"/>
                      <a:headEnd/>
                      <a:tailEnd/>
                    </a:ln>
                  </pic:spPr>
                </pic:pic>
              </a:graphicData>
            </a:graphic>
          </wp:anchor>
        </w:drawing>
      </w:r>
      <w:r>
        <w:rPr>
          <w:rFonts w:ascii="Arial" w:hAnsi="Arial"/>
          <w:color w:val="000000"/>
          <w:sz w:val="20"/>
          <w:szCs w:val="20"/>
        </w:rPr>
        <w:t xml:space="preserve">Figure S9. </w:t>
      </w:r>
      <w:r>
        <w:rPr>
          <w:rStyle w:val="StrongEmphasis"/>
          <w:rFonts w:ascii="Arial" w:hAnsi="Arial"/>
          <w:b/>
          <w:color w:val="000000"/>
          <w:sz w:val="20"/>
          <w:szCs w:val="20"/>
        </w:rPr>
        <w:t>The effect of sub-curative antibiotic doses on the pattern of </w:t>
      </w:r>
      <w:r>
        <w:rPr>
          <w:rStyle w:val="Emphasis"/>
          <w:rFonts w:ascii="Arial" w:hAnsi="Arial"/>
          <w:color w:val="000000"/>
          <w:sz w:val="20"/>
          <w:szCs w:val="20"/>
        </w:rPr>
        <w:t>S. aureus</w:t>
      </w:r>
      <w:r>
        <w:rPr>
          <w:rStyle w:val="StrongEmphasis"/>
          <w:rFonts w:ascii="Arial" w:hAnsi="Arial"/>
          <w:color w:val="000000"/>
          <w:sz w:val="20"/>
          <w:szCs w:val="20"/>
        </w:rPr>
        <w:t> </w:t>
      </w:r>
      <w:r>
        <w:rPr>
          <w:rStyle w:val="StrongEmphasis"/>
          <w:rFonts w:ascii="Arial" w:hAnsi="Arial"/>
          <w:b/>
          <w:color w:val="000000"/>
          <w:sz w:val="20"/>
          <w:szCs w:val="20"/>
        </w:rPr>
        <w:t>NewHG infection in different murine organs.</w:t>
      </w:r>
      <w:r>
        <w:rPr>
          <w:rFonts w:ascii="Arial" w:hAnsi="Arial"/>
          <w:b w:val="0"/>
          <w:color w:val="000000"/>
          <w:sz w:val="20"/>
          <w:szCs w:val="20"/>
        </w:rPr>
        <w:t xml:space="preserve"> EryR/TetR strain ratio is given for </w:t>
      </w:r>
      <w:r>
        <w:rPr>
          <w:rFonts w:ascii="Arial" w:hAnsi="Arial"/>
          <w:color w:val="000000"/>
          <w:sz w:val="20"/>
          <w:szCs w:val="20"/>
        </w:rPr>
        <w:t>(A)</w:t>
      </w:r>
      <w:r>
        <w:rPr>
          <w:rFonts w:ascii="Arial" w:hAnsi="Arial"/>
          <w:b w:val="0"/>
          <w:color w:val="000000"/>
          <w:sz w:val="20"/>
          <w:szCs w:val="20"/>
        </w:rPr>
        <w:t xml:space="preserve"> kidneys, </w:t>
      </w:r>
      <w:r>
        <w:rPr>
          <w:rFonts w:ascii="Arial" w:hAnsi="Arial"/>
          <w:color w:val="000000"/>
          <w:sz w:val="20"/>
          <w:szCs w:val="20"/>
        </w:rPr>
        <w:t>(B)</w:t>
      </w:r>
      <w:r>
        <w:rPr>
          <w:rFonts w:ascii="Arial" w:hAnsi="Arial"/>
          <w:b w:val="0"/>
          <w:color w:val="000000"/>
          <w:sz w:val="20"/>
          <w:szCs w:val="20"/>
        </w:rPr>
        <w:t xml:space="preserve"> livers and </w:t>
      </w:r>
      <w:r>
        <w:rPr>
          <w:rFonts w:ascii="Arial" w:hAnsi="Arial"/>
          <w:color w:val="000000"/>
          <w:sz w:val="20"/>
          <w:szCs w:val="20"/>
        </w:rPr>
        <w:t>(C)</w:t>
      </w:r>
      <w:r>
        <w:rPr>
          <w:rFonts w:ascii="Arial" w:hAnsi="Arial"/>
          <w:b w:val="0"/>
          <w:color w:val="000000"/>
          <w:sz w:val="20"/>
          <w:szCs w:val="20"/>
        </w:rPr>
        <w:t xml:space="preserve"> spleens at two days post infection. Only organs that contained bacterial CFU above the limit of detection are shown. Solid lines indicate median values.</w:t>
      </w:r>
    </w:p>
    <w:p w14:paraId="6D16D4A3" w14:textId="77777777" w:rsidR="0020061D" w:rsidRDefault="0020061D">
      <w:pPr>
        <w:pStyle w:val="TextBody"/>
        <w:spacing w:after="0" w:line="360" w:lineRule="auto"/>
        <w:jc w:val="both"/>
        <w:rPr>
          <w:rFonts w:ascii="Arial" w:hAnsi="Arial"/>
          <w:color w:val="000000"/>
        </w:rPr>
      </w:pPr>
    </w:p>
    <w:p w14:paraId="1FE8661B" w14:textId="77777777" w:rsidR="0020061D" w:rsidRDefault="0020061D">
      <w:pPr>
        <w:pStyle w:val="TextBody"/>
        <w:spacing w:after="0" w:line="360" w:lineRule="auto"/>
        <w:jc w:val="both"/>
        <w:rPr>
          <w:rFonts w:ascii="Arial" w:hAnsi="Arial"/>
          <w:color w:val="000000"/>
        </w:rPr>
      </w:pPr>
    </w:p>
    <w:p w14:paraId="31A1DB13" w14:textId="77777777" w:rsidR="0020061D" w:rsidRDefault="00766C9B">
      <w:pPr>
        <w:pStyle w:val="Heading3"/>
        <w:spacing w:before="0" w:after="0" w:line="360" w:lineRule="auto"/>
        <w:jc w:val="both"/>
      </w:pPr>
      <w:bookmarkStart w:id="7097" w:name="ppat.1003959.s010"/>
      <w:bookmarkStart w:id="7098" w:name="__RefHeading___Toc102015_40547708"/>
      <w:bookmarkEnd w:id="7097"/>
      <w:bookmarkEnd w:id="7098"/>
      <w:r>
        <w:rPr>
          <w:rFonts w:ascii="Arial" w:hAnsi="Arial"/>
          <w:color w:val="000000"/>
          <w:sz w:val="20"/>
          <w:szCs w:val="20"/>
        </w:rPr>
        <w:lastRenderedPageBreak/>
        <w:t>Table S1.</w:t>
      </w:r>
      <w:bookmarkStart w:id="7099" w:name="article1.body1.sec5.supplementary-materi"/>
      <w:bookmarkEnd w:id="7099"/>
      <w:r>
        <w:rPr>
          <w:rFonts w:ascii="Arial" w:hAnsi="Arial"/>
          <w:color w:val="000000"/>
          <w:sz w:val="20"/>
          <w:szCs w:val="20"/>
        </w:rPr>
        <w:t xml:space="preserve"> </w:t>
      </w:r>
      <w:r>
        <w:rPr>
          <w:rStyle w:val="StrongEmphasis"/>
          <w:rFonts w:ascii="Arial" w:hAnsi="Arial"/>
          <w:b/>
          <w:color w:val="000000"/>
          <w:sz w:val="20"/>
          <w:szCs w:val="20"/>
        </w:rPr>
        <w:t>Bacterial strains and plasmids used in this study.</w:t>
      </w:r>
    </w:p>
    <w:tbl>
      <w:tblPr>
        <w:tblW w:w="8775" w:type="dxa"/>
        <w:tblInd w:w="-255" w:type="dxa"/>
        <w:tblBorders>
          <w:top w:val="single" w:sz="2" w:space="0" w:color="000001"/>
          <w:left w:val="single" w:sz="2" w:space="0" w:color="000001"/>
          <w:bottom w:val="single" w:sz="2" w:space="0" w:color="000001"/>
          <w:insideH w:val="single" w:sz="2" w:space="0" w:color="000001"/>
        </w:tblBorders>
        <w:tblCellMar>
          <w:left w:w="104" w:type="dxa"/>
        </w:tblCellMar>
        <w:tblLook w:val="0000" w:firstRow="0" w:lastRow="0" w:firstColumn="0" w:lastColumn="0" w:noHBand="0" w:noVBand="0"/>
      </w:tblPr>
      <w:tblGrid>
        <w:gridCol w:w="1776"/>
        <w:gridCol w:w="5671"/>
        <w:gridCol w:w="1328"/>
      </w:tblGrid>
      <w:tr w:rsidR="0020061D" w14:paraId="28401231"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295E2366" w14:textId="77777777" w:rsidR="0020061D" w:rsidRDefault="00766C9B">
            <w:pPr>
              <w:spacing w:line="360" w:lineRule="auto"/>
              <w:rPr>
                <w:rFonts w:ascii="Arial" w:hAnsi="Arial"/>
                <w:b/>
                <w:bCs/>
                <w:color w:val="000000"/>
                <w:sz w:val="20"/>
                <w:szCs w:val="20"/>
              </w:rPr>
            </w:pPr>
            <w:r>
              <w:rPr>
                <w:rFonts w:ascii="Arial" w:hAnsi="Arial"/>
                <w:b/>
                <w:bCs/>
                <w:color w:val="000000"/>
                <w:sz w:val="20"/>
                <w:szCs w:val="20"/>
              </w:rPr>
              <w:t>Strain/Plasmid</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1B80BC13" w14:textId="77777777" w:rsidR="0020061D" w:rsidRDefault="00766C9B">
            <w:pPr>
              <w:spacing w:line="360" w:lineRule="auto"/>
              <w:rPr>
                <w:rFonts w:ascii="Arial" w:hAnsi="Arial"/>
                <w:b/>
                <w:bCs/>
                <w:color w:val="000000"/>
                <w:sz w:val="20"/>
                <w:szCs w:val="20"/>
              </w:rPr>
            </w:pPr>
            <w:r>
              <w:rPr>
                <w:rFonts w:ascii="Arial" w:hAnsi="Arial"/>
                <w:b/>
                <w:bCs/>
                <w:color w:val="000000"/>
                <w:sz w:val="20"/>
                <w:szCs w:val="20"/>
              </w:rPr>
              <w:t>Description</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34BBEB56" w14:textId="77777777" w:rsidR="0020061D" w:rsidRDefault="00766C9B">
            <w:pPr>
              <w:spacing w:line="360" w:lineRule="auto"/>
              <w:rPr>
                <w:rFonts w:ascii="Arial" w:hAnsi="Arial"/>
                <w:b/>
                <w:bCs/>
                <w:color w:val="000000"/>
                <w:sz w:val="20"/>
                <w:szCs w:val="20"/>
              </w:rPr>
            </w:pPr>
            <w:r>
              <w:rPr>
                <w:rFonts w:ascii="Arial" w:hAnsi="Arial"/>
                <w:b/>
                <w:bCs/>
                <w:color w:val="000000"/>
                <w:sz w:val="20"/>
                <w:szCs w:val="20"/>
              </w:rPr>
              <w:t>Reference</w:t>
            </w:r>
          </w:p>
        </w:tc>
      </w:tr>
      <w:tr w:rsidR="0020061D" w14:paraId="6228A222"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3D06B45F" w14:textId="77777777" w:rsidR="0020061D" w:rsidRDefault="00766C9B">
            <w:pPr>
              <w:spacing w:line="360" w:lineRule="auto"/>
              <w:rPr>
                <w:rFonts w:ascii="Arial" w:hAnsi="Arial"/>
                <w:color w:val="000000"/>
                <w:sz w:val="20"/>
                <w:szCs w:val="20"/>
              </w:rPr>
            </w:pPr>
            <w:r>
              <w:rPr>
                <w:rFonts w:ascii="Arial" w:hAnsi="Arial"/>
                <w:color w:val="000000"/>
                <w:sz w:val="20"/>
                <w:szCs w:val="20"/>
              </w:rPr>
              <w:t>SH1000</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454280CB"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Functional </w:t>
            </w:r>
            <w:r>
              <w:rPr>
                <w:rFonts w:ascii="Arial" w:hAnsi="Arial"/>
                <w:i/>
                <w:color w:val="000000"/>
                <w:sz w:val="20"/>
                <w:szCs w:val="20"/>
              </w:rPr>
              <w:t>rsbU</w:t>
            </w:r>
            <w:r>
              <w:rPr>
                <w:rFonts w:ascii="Arial" w:hAnsi="Arial"/>
                <w:color w:val="000000"/>
                <w:sz w:val="20"/>
                <w:szCs w:val="20"/>
              </w:rPr>
              <w:t xml:space="preserve">+ derivative of </w:t>
            </w:r>
            <w:r>
              <w:rPr>
                <w:rFonts w:ascii="Arial" w:hAnsi="Arial"/>
                <w:i/>
                <w:iCs/>
                <w:color w:val="000000"/>
                <w:sz w:val="20"/>
                <w:szCs w:val="20"/>
              </w:rPr>
              <w:t>S. aureus</w:t>
            </w:r>
            <w:r>
              <w:rPr>
                <w:rFonts w:ascii="Arial" w:hAnsi="Arial"/>
                <w:color w:val="000000"/>
                <w:sz w:val="20"/>
                <w:szCs w:val="20"/>
              </w:rPr>
              <w:t xml:space="preserve"> 8325-4</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2353D53F" w14:textId="77777777" w:rsidR="0020061D" w:rsidRDefault="00766C9B">
            <w:pPr>
              <w:spacing w:line="360" w:lineRule="auto"/>
              <w:rPr>
                <w:rFonts w:ascii="Arial" w:hAnsi="Arial"/>
                <w:color w:val="000000"/>
                <w:sz w:val="20"/>
                <w:szCs w:val="20"/>
              </w:rPr>
            </w:pPr>
            <w:r>
              <w:rPr>
                <w:rFonts w:ascii="Arial" w:hAnsi="Arial"/>
                <w:color w:val="000000"/>
                <w:sz w:val="20"/>
                <w:szCs w:val="20"/>
              </w:rPr>
              <w:t>[63]</w:t>
            </w:r>
          </w:p>
        </w:tc>
      </w:tr>
      <w:tr w:rsidR="0020061D" w14:paraId="1474A852"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4BE0E0CC"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RN4220</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0D1CC1E9"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Restriction-deficient transformation recipient </w:t>
            </w:r>
            <w:r>
              <w:rPr>
                <w:rFonts w:ascii="Arial" w:hAnsi="Arial"/>
                <w:i/>
                <w:iCs/>
                <w:color w:val="000000"/>
                <w:sz w:val="20"/>
                <w:szCs w:val="20"/>
              </w:rPr>
              <w:t>S. aureus</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2347CC48" w14:textId="77777777" w:rsidR="0020061D" w:rsidRDefault="00766C9B">
            <w:pPr>
              <w:spacing w:line="360" w:lineRule="auto"/>
              <w:rPr>
                <w:rFonts w:ascii="Arial" w:hAnsi="Arial"/>
                <w:color w:val="000000"/>
                <w:sz w:val="20"/>
                <w:szCs w:val="20"/>
              </w:rPr>
            </w:pPr>
            <w:r>
              <w:rPr>
                <w:rFonts w:ascii="Arial" w:hAnsi="Arial"/>
                <w:color w:val="000000"/>
                <w:sz w:val="20"/>
                <w:szCs w:val="20"/>
              </w:rPr>
              <w:t>[64]</w:t>
            </w:r>
          </w:p>
        </w:tc>
      </w:tr>
      <w:tr w:rsidR="0020061D" w14:paraId="05BACE48" w14:textId="77777777">
        <w:trPr>
          <w:trHeight w:hRule="exact" w:val="454"/>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5A6A142D"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NewHG</w:t>
            </w:r>
          </w:p>
        </w:tc>
        <w:tc>
          <w:tcPr>
            <w:tcW w:w="5671"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3294D9A4" w14:textId="77777777" w:rsidR="0020061D" w:rsidRDefault="00766C9B">
            <w:pPr>
              <w:spacing w:line="360" w:lineRule="auto"/>
            </w:pPr>
            <w:r>
              <w:rPr>
                <w:rFonts w:ascii="Arial" w:hAnsi="Arial"/>
                <w:i/>
                <w:iCs/>
                <w:color w:val="000000"/>
                <w:sz w:val="20"/>
                <w:szCs w:val="20"/>
                <w:shd w:val="clear" w:color="auto" w:fill="FFFFFF"/>
              </w:rPr>
              <w:t xml:space="preserve">S. aureus </w:t>
            </w:r>
            <w:r>
              <w:rPr>
                <w:rFonts w:ascii="Arial" w:hAnsi="Arial"/>
                <w:color w:val="000000"/>
                <w:sz w:val="20"/>
                <w:szCs w:val="20"/>
                <w:shd w:val="clear" w:color="auto" w:fill="FFFFFF"/>
              </w:rPr>
              <w:t xml:space="preserve">Newman with </w:t>
            </w:r>
            <w:r>
              <w:rPr>
                <w:rFonts w:ascii="Arial" w:hAnsi="Arial"/>
                <w:i/>
                <w:iCs/>
                <w:color w:val="000000"/>
                <w:sz w:val="20"/>
                <w:szCs w:val="20"/>
                <w:shd w:val="clear" w:color="auto" w:fill="FFFFFF"/>
              </w:rPr>
              <w:t>saeS</w:t>
            </w:r>
            <w:r>
              <w:rPr>
                <w:rFonts w:ascii="Arial" w:hAnsi="Arial"/>
                <w:i/>
                <w:iCs/>
                <w:color w:val="000000"/>
                <w:sz w:val="20"/>
                <w:szCs w:val="20"/>
                <w:shd w:val="clear" w:color="auto" w:fill="FFFFFF"/>
                <w:vertAlign w:val="superscript"/>
              </w:rPr>
              <w:t>L</w:t>
            </w:r>
            <w:r>
              <w:rPr>
                <w:rFonts w:ascii="Arial" w:hAnsi="Arial"/>
                <w:i/>
                <w:iCs/>
                <w:color w:val="000000"/>
                <w:sz w:val="20"/>
                <w:szCs w:val="20"/>
                <w:shd w:val="clear" w:color="auto" w:fill="FFFFFF"/>
              </w:rPr>
              <w:t xml:space="preserve"> </w:t>
            </w:r>
            <w:r>
              <w:rPr>
                <w:rFonts w:ascii="Arial" w:hAnsi="Arial"/>
                <w:color w:val="000000"/>
                <w:sz w:val="20"/>
                <w:szCs w:val="20"/>
                <w:shd w:val="clear" w:color="auto" w:fill="FFFFFF"/>
              </w:rPr>
              <w:t>allele from strain RN1</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136E3382" w14:textId="77777777" w:rsidR="0020061D" w:rsidRDefault="00766C9B">
            <w:pPr>
              <w:spacing w:line="360" w:lineRule="auto"/>
              <w:rPr>
                <w:rFonts w:ascii="Arial" w:hAnsi="Arial"/>
                <w:color w:val="000000"/>
                <w:sz w:val="20"/>
                <w:szCs w:val="20"/>
              </w:rPr>
            </w:pPr>
            <w:r>
              <w:rPr>
                <w:rFonts w:ascii="Arial" w:hAnsi="Arial"/>
                <w:color w:val="000000"/>
                <w:sz w:val="20"/>
                <w:szCs w:val="20"/>
              </w:rPr>
              <w:t>[32]</w:t>
            </w:r>
          </w:p>
        </w:tc>
      </w:tr>
      <w:tr w:rsidR="0020061D" w14:paraId="5B7203AE"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6A8861A4"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15</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0D16C758"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SH1000 </w:t>
            </w:r>
            <w:r>
              <w:rPr>
                <w:rFonts w:ascii="Arial" w:hAnsi="Arial"/>
                <w:i/>
                <w:color w:val="000000"/>
                <w:sz w:val="20"/>
                <w:szCs w:val="20"/>
              </w:rPr>
              <w:t>lysA</w:t>
            </w:r>
            <w:r>
              <w:rPr>
                <w:rFonts w:ascii="Arial" w:hAnsi="Arial"/>
                <w:color w:val="000000"/>
                <w:sz w:val="20"/>
                <w:szCs w:val="20"/>
              </w:rPr>
              <w:t xml:space="preserve">::pGM068 (Ery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3DEA2AA0"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40615851"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400415F5"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16</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77CB397C"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SH1000 </w:t>
            </w:r>
            <w:r>
              <w:rPr>
                <w:rFonts w:ascii="Arial" w:hAnsi="Arial"/>
                <w:i/>
                <w:color w:val="000000"/>
                <w:sz w:val="20"/>
                <w:szCs w:val="20"/>
              </w:rPr>
              <w:t>lysA</w:t>
            </w:r>
            <w:r>
              <w:rPr>
                <w:rFonts w:ascii="Arial" w:hAnsi="Arial"/>
                <w:color w:val="000000"/>
                <w:sz w:val="20"/>
                <w:szCs w:val="20"/>
              </w:rPr>
              <w:t xml:space="preserve">::pGM072 (Kan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4A692FF3"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06A9D5F8"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7185E980"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17</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95BB7AE"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SH1000 </w:t>
            </w:r>
            <w:r>
              <w:rPr>
                <w:rFonts w:ascii="Arial" w:hAnsi="Arial"/>
                <w:i/>
                <w:color w:val="000000"/>
                <w:sz w:val="20"/>
                <w:szCs w:val="20"/>
              </w:rPr>
              <w:t>lysA</w:t>
            </w:r>
            <w:r>
              <w:rPr>
                <w:rFonts w:ascii="Arial" w:hAnsi="Arial"/>
                <w:color w:val="000000"/>
                <w:sz w:val="20"/>
                <w:szCs w:val="20"/>
              </w:rPr>
              <w:t xml:space="preserve">::pGM070 (Tet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0EA26282"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46667E0A"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3C823C2C"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21</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6B4B3CD9" w14:textId="77777777" w:rsidR="0020061D" w:rsidRDefault="00766C9B">
            <w:pPr>
              <w:spacing w:line="360" w:lineRule="auto"/>
              <w:rPr>
                <w:rFonts w:ascii="Arial" w:hAnsi="Arial"/>
                <w:color w:val="000000"/>
                <w:sz w:val="20"/>
                <w:szCs w:val="20"/>
              </w:rPr>
            </w:pPr>
            <w:r>
              <w:rPr>
                <w:rFonts w:ascii="Arial" w:hAnsi="Arial"/>
                <w:color w:val="000000"/>
                <w:sz w:val="20"/>
                <w:szCs w:val="20"/>
              </w:rPr>
              <w:t>NewHG</w:t>
            </w:r>
            <w:r>
              <w:rPr>
                <w:rFonts w:ascii="Arial" w:hAnsi="Arial"/>
                <w:i/>
                <w:color w:val="000000"/>
                <w:sz w:val="20"/>
                <w:szCs w:val="20"/>
              </w:rPr>
              <w:t xml:space="preserve"> lysA</w:t>
            </w:r>
            <w:r>
              <w:rPr>
                <w:rFonts w:ascii="Arial" w:hAnsi="Arial"/>
                <w:color w:val="000000"/>
                <w:sz w:val="20"/>
                <w:szCs w:val="20"/>
              </w:rPr>
              <w:t xml:space="preserve">::pGM068 (Ery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406A3B01"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51999737"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64FE15F4"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22</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029D270F" w14:textId="77777777" w:rsidR="0020061D" w:rsidRDefault="00766C9B">
            <w:pPr>
              <w:spacing w:line="360" w:lineRule="auto"/>
              <w:rPr>
                <w:rFonts w:ascii="Arial" w:hAnsi="Arial"/>
                <w:color w:val="000000"/>
                <w:sz w:val="20"/>
                <w:szCs w:val="20"/>
              </w:rPr>
            </w:pPr>
            <w:r>
              <w:rPr>
                <w:rFonts w:ascii="Arial" w:hAnsi="Arial"/>
                <w:color w:val="000000"/>
                <w:sz w:val="20"/>
                <w:szCs w:val="20"/>
              </w:rPr>
              <w:t>NewHG</w:t>
            </w:r>
            <w:r>
              <w:rPr>
                <w:rFonts w:ascii="Arial" w:hAnsi="Arial"/>
                <w:i/>
                <w:color w:val="000000"/>
                <w:sz w:val="20"/>
                <w:szCs w:val="20"/>
              </w:rPr>
              <w:t xml:space="preserve"> lysA</w:t>
            </w:r>
            <w:r>
              <w:rPr>
                <w:rFonts w:ascii="Arial" w:hAnsi="Arial"/>
                <w:color w:val="000000"/>
                <w:sz w:val="20"/>
                <w:szCs w:val="20"/>
              </w:rPr>
              <w:t xml:space="preserve">::pGM072 (Kan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61F00FC3"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63BC7E58"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0C4AEEA1"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SA023</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1B13B34"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NewHG </w:t>
            </w:r>
            <w:r>
              <w:rPr>
                <w:rFonts w:ascii="Arial" w:hAnsi="Arial"/>
                <w:i/>
                <w:color w:val="000000"/>
                <w:sz w:val="20"/>
                <w:szCs w:val="20"/>
              </w:rPr>
              <w:t>lysA</w:t>
            </w:r>
            <w:r>
              <w:rPr>
                <w:rFonts w:ascii="Arial" w:hAnsi="Arial"/>
                <w:color w:val="000000"/>
                <w:sz w:val="20"/>
                <w:szCs w:val="20"/>
              </w:rPr>
              <w:t xml:space="preserve">::pGM070 (TetR) </w:t>
            </w:r>
            <w:r>
              <w:rPr>
                <w:rFonts w:ascii="Arial" w:hAnsi="Arial"/>
                <w:i/>
                <w:color w:val="000000"/>
                <w:sz w:val="20"/>
                <w:szCs w:val="20"/>
              </w:rPr>
              <w:t>lysA</w:t>
            </w:r>
            <w:r>
              <w:rPr>
                <w:rFonts w:ascii="Arial" w:hAnsi="Arial"/>
                <w:color w:val="000000"/>
                <w:sz w:val="20"/>
                <w:szCs w:val="20"/>
              </w:rPr>
              <w: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773913E0"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1C9712F1"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5147ED7B"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KC043</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4F6E56A8"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SH1000 </w:t>
            </w:r>
            <w:r>
              <w:rPr>
                <w:rFonts w:ascii="Arial" w:hAnsi="Arial"/>
                <w:i/>
                <w:color w:val="000000"/>
                <w:sz w:val="20"/>
                <w:szCs w:val="20"/>
              </w:rPr>
              <w:t>ahpC</w:t>
            </w:r>
            <w:r>
              <w:rPr>
                <w:rFonts w:ascii="Arial" w:hAnsi="Arial"/>
                <w:color w:val="000000"/>
                <w:sz w:val="20"/>
                <w:szCs w:val="20"/>
              </w:rPr>
              <w:t xml:space="preserve">::TetR </w:t>
            </w:r>
            <w:r>
              <w:rPr>
                <w:rFonts w:ascii="Arial" w:hAnsi="Arial"/>
                <w:i/>
                <w:color w:val="000000"/>
                <w:sz w:val="20"/>
                <w:szCs w:val="20"/>
              </w:rPr>
              <w:t>katA</w:t>
            </w:r>
            <w:r>
              <w:rPr>
                <w:rFonts w:ascii="Arial" w:hAnsi="Arial"/>
                <w:color w:val="000000"/>
                <w:sz w:val="20"/>
                <w:szCs w:val="20"/>
              </w:rPr>
              <w:t>::Tn</w:t>
            </w:r>
            <w:r>
              <w:rPr>
                <w:rFonts w:ascii="Arial" w:hAnsi="Arial"/>
                <w:i/>
                <w:color w:val="000000"/>
                <w:sz w:val="20"/>
                <w:szCs w:val="20"/>
              </w:rPr>
              <w:t>917</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56FF561A" w14:textId="77777777" w:rsidR="0020061D" w:rsidRDefault="00766C9B">
            <w:pPr>
              <w:spacing w:line="360" w:lineRule="auto"/>
              <w:rPr>
                <w:rFonts w:ascii="Arial" w:hAnsi="Arial"/>
                <w:color w:val="000000"/>
                <w:sz w:val="20"/>
                <w:szCs w:val="20"/>
              </w:rPr>
            </w:pPr>
            <w:r>
              <w:rPr>
                <w:rFonts w:ascii="Arial" w:hAnsi="Arial"/>
                <w:color w:val="000000"/>
                <w:sz w:val="20"/>
                <w:szCs w:val="20"/>
              </w:rPr>
              <w:t>[42]</w:t>
            </w:r>
          </w:p>
        </w:tc>
      </w:tr>
      <w:tr w:rsidR="0020061D" w14:paraId="58B497EF"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6ABE65D0"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AO1-L</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2554DA98" w14:textId="77777777" w:rsidR="0020061D" w:rsidRDefault="00766C9B">
            <w:pPr>
              <w:spacing w:line="360" w:lineRule="auto"/>
              <w:rPr>
                <w:rFonts w:ascii="Arial" w:hAnsi="Arial"/>
                <w:color w:val="000000"/>
                <w:sz w:val="20"/>
                <w:szCs w:val="20"/>
              </w:rPr>
            </w:pPr>
            <w:r>
              <w:rPr>
                <w:rFonts w:ascii="Arial" w:hAnsi="Arial"/>
                <w:color w:val="000000"/>
                <w:sz w:val="20"/>
                <w:szCs w:val="20"/>
              </w:rPr>
              <w:t>Wild type</w:t>
            </w:r>
            <w:r>
              <w:rPr>
                <w:rFonts w:ascii="Arial" w:hAnsi="Arial"/>
                <w:i/>
                <w:color w:val="000000"/>
                <w:sz w:val="20"/>
                <w:szCs w:val="20"/>
              </w:rPr>
              <w:t xml:space="preserve"> Pseudomonas aeruginosa</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4352C0A0" w14:textId="77777777" w:rsidR="0020061D" w:rsidRDefault="00766C9B">
            <w:pPr>
              <w:spacing w:line="360" w:lineRule="auto"/>
              <w:rPr>
                <w:rFonts w:ascii="Arial" w:hAnsi="Arial"/>
                <w:color w:val="000000"/>
                <w:sz w:val="20"/>
                <w:szCs w:val="20"/>
              </w:rPr>
            </w:pPr>
            <w:r>
              <w:rPr>
                <w:rFonts w:ascii="Arial" w:hAnsi="Arial"/>
                <w:color w:val="000000"/>
                <w:sz w:val="20"/>
                <w:szCs w:val="20"/>
              </w:rPr>
              <w:t>[65]</w:t>
            </w:r>
          </w:p>
        </w:tc>
      </w:tr>
      <w:tr w:rsidR="0020061D" w14:paraId="34F612E8"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2335958D"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PA001</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59B70103" w14:textId="77777777" w:rsidR="0020061D" w:rsidRDefault="00766C9B">
            <w:pPr>
              <w:spacing w:line="360" w:lineRule="auto"/>
              <w:rPr>
                <w:rFonts w:ascii="Arial" w:hAnsi="Arial"/>
                <w:color w:val="000000"/>
                <w:sz w:val="20"/>
                <w:szCs w:val="20"/>
              </w:rPr>
            </w:pPr>
            <w:r>
              <w:rPr>
                <w:rFonts w:ascii="Arial" w:hAnsi="Arial"/>
                <w:color w:val="000000"/>
                <w:sz w:val="20"/>
                <w:szCs w:val="20"/>
              </w:rPr>
              <w:t>PAO1-L mini-Tn7(Gm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5CAEB22B"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798ECE0C"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5F402EB6"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GMPA002</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C4CF38E" w14:textId="77777777" w:rsidR="0020061D" w:rsidRDefault="00766C9B">
            <w:pPr>
              <w:spacing w:line="360" w:lineRule="auto"/>
              <w:rPr>
                <w:rFonts w:ascii="Arial" w:hAnsi="Arial"/>
                <w:color w:val="000000"/>
                <w:sz w:val="20"/>
                <w:szCs w:val="20"/>
              </w:rPr>
            </w:pPr>
            <w:r>
              <w:rPr>
                <w:rFonts w:ascii="Arial" w:hAnsi="Arial"/>
                <w:color w:val="000000"/>
                <w:sz w:val="20"/>
                <w:szCs w:val="20"/>
              </w:rPr>
              <w:t>PAO1-L mini-Tn7(Tet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6F285697"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38C1C3F2"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7683917A"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BH1CC</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070DD8C" w14:textId="77777777" w:rsidR="0020061D" w:rsidRDefault="00766C9B">
            <w:pPr>
              <w:spacing w:line="360" w:lineRule="auto"/>
              <w:rPr>
                <w:rFonts w:ascii="Arial" w:hAnsi="Arial"/>
                <w:color w:val="000000"/>
                <w:sz w:val="20"/>
                <w:szCs w:val="20"/>
              </w:rPr>
            </w:pPr>
            <w:r>
              <w:rPr>
                <w:rFonts w:ascii="Arial" w:hAnsi="Arial"/>
                <w:i/>
                <w:iCs/>
                <w:color w:val="000000"/>
                <w:sz w:val="20"/>
                <w:szCs w:val="20"/>
              </w:rPr>
              <w:t>S. aureus</w:t>
            </w:r>
            <w:r>
              <w:rPr>
                <w:rFonts w:ascii="Arial" w:hAnsi="Arial"/>
                <w:color w:val="000000"/>
                <w:sz w:val="20"/>
                <w:szCs w:val="20"/>
              </w:rPr>
              <w:t xml:space="preserve"> MRSA isolate</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74F010CF" w14:textId="77777777" w:rsidR="0020061D" w:rsidRDefault="00766C9B">
            <w:pPr>
              <w:spacing w:line="360" w:lineRule="auto"/>
              <w:rPr>
                <w:rFonts w:ascii="Arial" w:hAnsi="Arial"/>
                <w:color w:val="000000"/>
                <w:sz w:val="20"/>
                <w:szCs w:val="20"/>
              </w:rPr>
            </w:pPr>
            <w:r>
              <w:rPr>
                <w:rFonts w:ascii="Arial" w:hAnsi="Arial"/>
                <w:color w:val="000000"/>
                <w:sz w:val="20"/>
                <w:szCs w:val="20"/>
              </w:rPr>
              <w:t>[38]</w:t>
            </w:r>
          </w:p>
        </w:tc>
      </w:tr>
      <w:tr w:rsidR="0020061D" w14:paraId="7A0A53F5"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7C86E05F"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BH1CC</w:t>
            </w:r>
            <w:r>
              <w:rPr>
                <w:rFonts w:ascii="Arial" w:hAnsi="Arial"/>
                <w:color w:val="000000"/>
                <w:sz w:val="20"/>
                <w:szCs w:val="20"/>
                <w:shd w:val="clear" w:color="auto" w:fill="FFFFFF"/>
              </w:rPr>
              <w:t>Δ</w:t>
            </w:r>
            <w:r>
              <w:rPr>
                <w:rFonts w:ascii="Arial" w:hAnsi="Arial"/>
                <w:i/>
                <w:iCs/>
                <w:color w:val="000000"/>
                <w:sz w:val="20"/>
                <w:szCs w:val="20"/>
              </w:rPr>
              <w:t>mecA</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5D5A84F6"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BH1CC </w:t>
            </w:r>
            <w:r>
              <w:rPr>
                <w:rFonts w:ascii="Arial" w:hAnsi="Arial"/>
                <w:color w:val="000000"/>
                <w:sz w:val="20"/>
                <w:szCs w:val="20"/>
                <w:shd w:val="clear" w:color="auto" w:fill="FFFFFF"/>
              </w:rPr>
              <w:t>Δ</w:t>
            </w:r>
            <w:r>
              <w:rPr>
                <w:rFonts w:ascii="Arial" w:hAnsi="Arial"/>
                <w:i/>
                <w:iCs/>
                <w:color w:val="000000"/>
                <w:sz w:val="20"/>
                <w:szCs w:val="20"/>
              </w:rPr>
              <w:t>mec</w:t>
            </w:r>
            <w:r>
              <w:rPr>
                <w:rFonts w:ascii="Arial" w:hAnsi="Arial"/>
                <w:i/>
                <w:color w:val="000000"/>
                <w:sz w:val="20"/>
                <w:szCs w:val="20"/>
                <w:shd w:val="clear" w:color="auto" w:fill="FFFFFF"/>
              </w:rPr>
              <w:t>A</w:t>
            </w:r>
            <w:r>
              <w:rPr>
                <w:rFonts w:ascii="Arial" w:hAnsi="Arial"/>
                <w:color w:val="000000"/>
                <w:sz w:val="20"/>
                <w:szCs w:val="20"/>
                <w:shd w:val="clear" w:color="auto" w:fill="FFFFFF"/>
              </w:rPr>
              <w:t>::Tet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74ABB34C" w14:textId="77777777" w:rsidR="0020061D" w:rsidRDefault="00766C9B">
            <w:pPr>
              <w:spacing w:line="360" w:lineRule="auto"/>
              <w:rPr>
                <w:rFonts w:ascii="Arial" w:hAnsi="Arial"/>
                <w:color w:val="000000"/>
                <w:sz w:val="20"/>
                <w:szCs w:val="20"/>
              </w:rPr>
            </w:pPr>
            <w:r>
              <w:rPr>
                <w:rFonts w:ascii="Arial" w:hAnsi="Arial"/>
                <w:color w:val="000000"/>
                <w:sz w:val="20"/>
                <w:szCs w:val="20"/>
              </w:rPr>
              <w:t>[38]</w:t>
            </w:r>
          </w:p>
        </w:tc>
      </w:tr>
      <w:tr w:rsidR="0020061D" w14:paraId="45108522"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7943C6D3"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MUTIN4</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82F915A" w14:textId="77777777" w:rsidR="0020061D" w:rsidRDefault="00766C9B">
            <w:pPr>
              <w:spacing w:line="360" w:lineRule="auto"/>
              <w:rPr>
                <w:rFonts w:ascii="Arial" w:hAnsi="Arial"/>
                <w:color w:val="000000"/>
                <w:sz w:val="20"/>
                <w:szCs w:val="20"/>
              </w:rPr>
            </w:pPr>
            <w:r>
              <w:rPr>
                <w:rFonts w:ascii="Arial" w:hAnsi="Arial"/>
                <w:color w:val="000000"/>
                <w:sz w:val="20"/>
                <w:szCs w:val="20"/>
              </w:rPr>
              <w:t>Cloning suicide vector (Ery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13E7F78C" w14:textId="77777777" w:rsidR="0020061D" w:rsidRDefault="00766C9B">
            <w:pPr>
              <w:spacing w:line="360" w:lineRule="auto"/>
              <w:rPr>
                <w:rFonts w:ascii="Arial" w:hAnsi="Arial"/>
                <w:color w:val="000000"/>
                <w:sz w:val="20"/>
                <w:szCs w:val="20"/>
              </w:rPr>
            </w:pPr>
            <w:r>
              <w:rPr>
                <w:rFonts w:ascii="Arial" w:hAnsi="Arial"/>
                <w:color w:val="000000"/>
                <w:sz w:val="20"/>
                <w:szCs w:val="20"/>
              </w:rPr>
              <w:t>[57]</w:t>
            </w:r>
          </w:p>
        </w:tc>
      </w:tr>
      <w:tr w:rsidR="0020061D" w14:paraId="1DF405CF"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25D049F0"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AISH1</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42B134D5" w14:textId="77777777" w:rsidR="0020061D" w:rsidRDefault="00766C9B">
            <w:pPr>
              <w:spacing w:line="360" w:lineRule="auto"/>
              <w:rPr>
                <w:rFonts w:ascii="Arial" w:hAnsi="Arial"/>
                <w:color w:val="000000"/>
                <w:sz w:val="20"/>
                <w:szCs w:val="20"/>
              </w:rPr>
            </w:pPr>
            <w:r>
              <w:rPr>
                <w:rFonts w:ascii="Arial" w:hAnsi="Arial"/>
                <w:color w:val="000000"/>
                <w:sz w:val="20"/>
                <w:szCs w:val="20"/>
              </w:rPr>
              <w:t>pMUTIN4 EryR- Tet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2344B582" w14:textId="77777777" w:rsidR="0020061D" w:rsidRDefault="00766C9B">
            <w:pPr>
              <w:spacing w:line="360" w:lineRule="auto"/>
              <w:rPr>
                <w:rFonts w:ascii="Arial" w:hAnsi="Arial"/>
                <w:color w:val="000000"/>
                <w:sz w:val="20"/>
                <w:szCs w:val="20"/>
              </w:rPr>
            </w:pPr>
            <w:r>
              <w:rPr>
                <w:rFonts w:ascii="Arial" w:hAnsi="Arial"/>
                <w:color w:val="000000"/>
                <w:sz w:val="20"/>
                <w:szCs w:val="20"/>
              </w:rPr>
              <w:t>[58]</w:t>
            </w:r>
          </w:p>
        </w:tc>
      </w:tr>
      <w:tr w:rsidR="0020061D" w14:paraId="0DC49A82"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358F97EA"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GL433</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60C3AAF2" w14:textId="77777777" w:rsidR="0020061D" w:rsidRDefault="00766C9B">
            <w:pPr>
              <w:spacing w:line="360" w:lineRule="auto"/>
              <w:rPr>
                <w:rFonts w:ascii="Arial" w:hAnsi="Arial"/>
                <w:color w:val="000000"/>
                <w:sz w:val="20"/>
                <w:szCs w:val="20"/>
              </w:rPr>
            </w:pPr>
            <w:r>
              <w:rPr>
                <w:rFonts w:ascii="Arial" w:hAnsi="Arial"/>
                <w:color w:val="000000"/>
                <w:sz w:val="20"/>
                <w:szCs w:val="20"/>
              </w:rPr>
              <w:t>TAP-tag-KanR cassette</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4D81F5EE" w14:textId="77777777" w:rsidR="0020061D" w:rsidRDefault="00766C9B">
            <w:pPr>
              <w:spacing w:line="360" w:lineRule="auto"/>
              <w:rPr>
                <w:rFonts w:ascii="Arial" w:hAnsi="Arial"/>
                <w:color w:val="000000"/>
                <w:sz w:val="20"/>
                <w:szCs w:val="20"/>
              </w:rPr>
            </w:pPr>
            <w:r>
              <w:rPr>
                <w:rFonts w:ascii="Arial" w:hAnsi="Arial"/>
                <w:color w:val="000000"/>
                <w:sz w:val="20"/>
                <w:szCs w:val="20"/>
              </w:rPr>
              <w:t>[59]</w:t>
            </w:r>
          </w:p>
        </w:tc>
      </w:tr>
      <w:tr w:rsidR="0020061D" w14:paraId="4B5532FD"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4A68280C"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GM068</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18D51E64"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pMUTIN4 including </w:t>
            </w:r>
            <w:r>
              <w:rPr>
                <w:rFonts w:ascii="Arial" w:hAnsi="Arial"/>
                <w:i/>
                <w:color w:val="000000"/>
                <w:sz w:val="20"/>
                <w:szCs w:val="20"/>
              </w:rPr>
              <w:t>lysA</w:t>
            </w:r>
            <w:r>
              <w:rPr>
                <w:rFonts w:ascii="Arial" w:hAnsi="Arial"/>
                <w:color w:val="000000"/>
                <w:sz w:val="20"/>
                <w:szCs w:val="20"/>
              </w:rPr>
              <w:t xml:space="preserve"> 3’ fragmen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42FBA77D"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00929AA4"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1E91DFD1"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GM071</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5D44087A" w14:textId="77777777" w:rsidR="0020061D" w:rsidRDefault="00766C9B">
            <w:pPr>
              <w:spacing w:line="360" w:lineRule="auto"/>
              <w:rPr>
                <w:rFonts w:ascii="Arial" w:hAnsi="Arial"/>
                <w:color w:val="000000"/>
                <w:sz w:val="20"/>
                <w:szCs w:val="20"/>
              </w:rPr>
            </w:pPr>
            <w:r>
              <w:rPr>
                <w:rFonts w:ascii="Arial" w:hAnsi="Arial"/>
                <w:color w:val="000000"/>
                <w:sz w:val="20"/>
                <w:szCs w:val="20"/>
              </w:rPr>
              <w:t>pMUTIN4 EryR- KanR+</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160608F7"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7C9C869B"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13432DD1"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GM070</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13417329"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pAISH1 including </w:t>
            </w:r>
            <w:r>
              <w:rPr>
                <w:rFonts w:ascii="Arial" w:hAnsi="Arial"/>
                <w:i/>
                <w:color w:val="000000"/>
                <w:sz w:val="20"/>
                <w:szCs w:val="20"/>
              </w:rPr>
              <w:t>lysA</w:t>
            </w:r>
            <w:r>
              <w:rPr>
                <w:rFonts w:ascii="Arial" w:hAnsi="Arial"/>
                <w:color w:val="000000"/>
                <w:sz w:val="20"/>
                <w:szCs w:val="20"/>
              </w:rPr>
              <w:t xml:space="preserve"> 3’ fragmen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50EBAEC4"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r w:rsidR="0020061D" w14:paraId="7B17A4E7" w14:textId="77777777">
        <w:trPr>
          <w:trHeight w:val="283"/>
        </w:trPr>
        <w:tc>
          <w:tcPr>
            <w:tcW w:w="1776" w:type="dxa"/>
            <w:tcBorders>
              <w:top w:val="single" w:sz="2" w:space="0" w:color="000001"/>
              <w:left w:val="single" w:sz="2" w:space="0" w:color="000001"/>
              <w:bottom w:val="single" w:sz="2" w:space="0" w:color="000001"/>
            </w:tcBorders>
            <w:shd w:val="clear" w:color="auto" w:fill="auto"/>
            <w:tcMar>
              <w:left w:w="104" w:type="dxa"/>
            </w:tcMar>
            <w:vAlign w:val="center"/>
          </w:tcPr>
          <w:p w14:paraId="1BE4D1F6" w14:textId="77777777" w:rsidR="0020061D" w:rsidRDefault="00766C9B">
            <w:pPr>
              <w:spacing w:line="360" w:lineRule="auto"/>
              <w:jc w:val="both"/>
              <w:rPr>
                <w:rFonts w:ascii="Arial" w:hAnsi="Arial"/>
                <w:color w:val="000000"/>
                <w:sz w:val="20"/>
                <w:szCs w:val="20"/>
              </w:rPr>
            </w:pPr>
            <w:r>
              <w:rPr>
                <w:rFonts w:ascii="Arial" w:hAnsi="Arial"/>
                <w:color w:val="000000"/>
                <w:sz w:val="20"/>
                <w:szCs w:val="20"/>
              </w:rPr>
              <w:t>pGM072</w:t>
            </w:r>
          </w:p>
        </w:tc>
        <w:tc>
          <w:tcPr>
            <w:tcW w:w="5671" w:type="dxa"/>
            <w:tcBorders>
              <w:top w:val="single" w:sz="2" w:space="0" w:color="000001"/>
              <w:left w:val="single" w:sz="2" w:space="0" w:color="000001"/>
              <w:bottom w:val="single" w:sz="2" w:space="0" w:color="000001"/>
            </w:tcBorders>
            <w:shd w:val="clear" w:color="auto" w:fill="auto"/>
            <w:tcMar>
              <w:left w:w="104" w:type="dxa"/>
            </w:tcMar>
            <w:vAlign w:val="center"/>
          </w:tcPr>
          <w:p w14:paraId="34578257" w14:textId="77777777" w:rsidR="0020061D" w:rsidRDefault="00766C9B">
            <w:pPr>
              <w:spacing w:line="360" w:lineRule="auto"/>
              <w:rPr>
                <w:rFonts w:ascii="Arial" w:hAnsi="Arial"/>
                <w:color w:val="000000"/>
                <w:sz w:val="20"/>
                <w:szCs w:val="20"/>
              </w:rPr>
            </w:pPr>
            <w:r>
              <w:rPr>
                <w:rFonts w:ascii="Arial" w:hAnsi="Arial"/>
                <w:color w:val="000000"/>
                <w:sz w:val="20"/>
                <w:szCs w:val="20"/>
              </w:rPr>
              <w:t xml:space="preserve">pGM071 including </w:t>
            </w:r>
            <w:r>
              <w:rPr>
                <w:rFonts w:ascii="Arial" w:hAnsi="Arial"/>
                <w:i/>
                <w:color w:val="000000"/>
                <w:sz w:val="20"/>
                <w:szCs w:val="20"/>
              </w:rPr>
              <w:t>lysA</w:t>
            </w:r>
            <w:r>
              <w:rPr>
                <w:rFonts w:ascii="Arial" w:hAnsi="Arial"/>
                <w:color w:val="000000"/>
                <w:sz w:val="20"/>
                <w:szCs w:val="20"/>
              </w:rPr>
              <w:t xml:space="preserve"> 3’ fragment</w:t>
            </w:r>
          </w:p>
        </w:tc>
        <w:tc>
          <w:tcPr>
            <w:tcW w:w="1328" w:type="dxa"/>
            <w:tcBorders>
              <w:top w:val="single" w:sz="2" w:space="0" w:color="000001"/>
              <w:left w:val="single" w:sz="2" w:space="0" w:color="000001"/>
              <w:bottom w:val="single" w:sz="2" w:space="0" w:color="000001"/>
              <w:right w:val="single" w:sz="2" w:space="0" w:color="000001"/>
            </w:tcBorders>
            <w:shd w:val="clear" w:color="auto" w:fill="auto"/>
            <w:tcMar>
              <w:left w:w="104" w:type="dxa"/>
            </w:tcMar>
            <w:vAlign w:val="center"/>
          </w:tcPr>
          <w:p w14:paraId="1C301162" w14:textId="77777777" w:rsidR="0020061D" w:rsidRDefault="00766C9B">
            <w:pPr>
              <w:spacing w:line="360" w:lineRule="auto"/>
              <w:rPr>
                <w:rFonts w:ascii="Arial" w:hAnsi="Arial"/>
                <w:color w:val="000000"/>
                <w:sz w:val="20"/>
                <w:szCs w:val="20"/>
              </w:rPr>
            </w:pPr>
            <w:r>
              <w:rPr>
                <w:rFonts w:ascii="Arial" w:hAnsi="Arial"/>
                <w:color w:val="000000"/>
                <w:sz w:val="20"/>
                <w:szCs w:val="20"/>
              </w:rPr>
              <w:t>This study</w:t>
            </w:r>
          </w:p>
        </w:tc>
      </w:tr>
    </w:tbl>
    <w:p w14:paraId="551E3CFC" w14:textId="77777777" w:rsidR="0020061D" w:rsidRDefault="0020061D"/>
    <w:p w14:paraId="6ABD5133" w14:textId="77777777" w:rsidR="00421CC2" w:rsidRDefault="00421CC2">
      <w:pPr>
        <w:suppressAutoHyphens w:val="0"/>
        <w:rPr>
          <w:ins w:id="7100" w:author="Nelly Wagner" w:date="2017-01-24T21:41:00Z"/>
          <w:rFonts w:ascii="Arial" w:eastAsia="SimSun" w:hAnsi="Arial" w:cs="Mangal"/>
          <w:b/>
          <w:bCs/>
          <w:color w:val="000000"/>
          <w:sz w:val="28"/>
          <w:szCs w:val="28"/>
        </w:rPr>
      </w:pPr>
      <w:bookmarkStart w:id="7101" w:name="__RefHeading___Toc102017_40547708"/>
      <w:bookmarkEnd w:id="7101"/>
      <w:ins w:id="7102" w:author="Nelly Wagner" w:date="2017-01-24T21:41:00Z">
        <w:r>
          <w:rPr>
            <w:bCs/>
            <w:color w:val="000000"/>
            <w:szCs w:val="28"/>
          </w:rPr>
          <w:br w:type="page"/>
        </w:r>
      </w:ins>
    </w:p>
    <w:p w14:paraId="04166E2F" w14:textId="0E8DA345" w:rsidR="0020061D" w:rsidRDefault="00766C9B">
      <w:pPr>
        <w:pStyle w:val="Heading2"/>
        <w:spacing w:before="227" w:after="227" w:line="360" w:lineRule="auto"/>
        <w:ind w:left="0" w:firstLine="0"/>
        <w:rPr>
          <w:bCs/>
          <w:color w:val="000000"/>
          <w:szCs w:val="28"/>
        </w:rPr>
      </w:pPr>
      <w:r>
        <w:rPr>
          <w:bCs/>
          <w:color w:val="000000"/>
          <w:szCs w:val="28"/>
        </w:rPr>
        <w:lastRenderedPageBreak/>
        <w:t>References</w:t>
      </w:r>
    </w:p>
    <w:p w14:paraId="6B8DC45C" w14:textId="77777777" w:rsidR="0020061D" w:rsidRDefault="00766C9B">
      <w:pPr>
        <w:pStyle w:val="TextBody"/>
        <w:numPr>
          <w:ilvl w:val="0"/>
          <w:numId w:val="19"/>
        </w:numPr>
        <w:spacing w:after="0" w:line="360" w:lineRule="auto"/>
        <w:jc w:val="both"/>
      </w:pPr>
      <w:bookmarkStart w:id="7103" w:name="ppat.1003959-Thwaites1"/>
      <w:bookmarkStart w:id="7104" w:name="ref1"/>
      <w:bookmarkEnd w:id="7103"/>
      <w:bookmarkEnd w:id="7104"/>
      <w:r>
        <w:rPr>
          <w:rFonts w:ascii="Arial" w:hAnsi="Arial"/>
          <w:color w:val="000000"/>
          <w:sz w:val="18"/>
          <w:szCs w:val="18"/>
        </w:rPr>
        <w:t>Thwaites GE, Edgeworth JD, Gkrania-Klotsas E, Kirby A, Tilley R, et al. (2011) Clinical management of </w:t>
      </w:r>
      <w:r>
        <w:rPr>
          <w:rStyle w:val="Emphasis"/>
          <w:rFonts w:ascii="Arial" w:hAnsi="Arial"/>
          <w:color w:val="000000"/>
          <w:sz w:val="18"/>
          <w:szCs w:val="18"/>
        </w:rPr>
        <w:t>Staphylococcus aureus</w:t>
      </w:r>
      <w:r>
        <w:rPr>
          <w:rFonts w:ascii="Arial" w:hAnsi="Arial"/>
          <w:color w:val="000000"/>
          <w:sz w:val="18"/>
          <w:szCs w:val="18"/>
        </w:rPr>
        <w:t> bacteraemia. Lancet Infect Dis 11: 208–222.</w:t>
      </w:r>
    </w:p>
    <w:p w14:paraId="38B2DB9C" w14:textId="77777777" w:rsidR="0020061D" w:rsidRDefault="00766C9B">
      <w:pPr>
        <w:pStyle w:val="TextBody"/>
        <w:numPr>
          <w:ilvl w:val="0"/>
          <w:numId w:val="19"/>
        </w:numPr>
        <w:spacing w:after="0" w:line="360" w:lineRule="auto"/>
        <w:jc w:val="both"/>
      </w:pPr>
      <w:bookmarkStart w:id="7105" w:name="ppat.1003959-Cheng1"/>
      <w:bookmarkStart w:id="7106" w:name="ref2"/>
      <w:bookmarkEnd w:id="7105"/>
      <w:bookmarkEnd w:id="7106"/>
      <w:r>
        <w:rPr>
          <w:rFonts w:ascii="Arial" w:hAnsi="Arial"/>
          <w:color w:val="000000"/>
          <w:sz w:val="18"/>
          <w:szCs w:val="18"/>
        </w:rPr>
        <w:t xml:space="preserve">Cheng AG, DeDent AC, Schneewind O, Missiakas D (2011) A play in four acts: </w:t>
      </w:r>
      <w:r>
        <w:rPr>
          <w:rStyle w:val="Emphasis"/>
          <w:rFonts w:ascii="Arial" w:hAnsi="Arial"/>
          <w:color w:val="000000"/>
          <w:sz w:val="18"/>
          <w:szCs w:val="18"/>
        </w:rPr>
        <w:t>Staphylococcus aureus</w:t>
      </w:r>
      <w:r>
        <w:rPr>
          <w:rFonts w:ascii="Arial" w:hAnsi="Arial"/>
          <w:color w:val="000000"/>
          <w:sz w:val="18"/>
          <w:szCs w:val="18"/>
        </w:rPr>
        <w:t> abscess formation. Trends Microbiol 19: 225–232.</w:t>
      </w:r>
    </w:p>
    <w:p w14:paraId="409FAF96" w14:textId="77777777" w:rsidR="0020061D" w:rsidRDefault="00766C9B">
      <w:pPr>
        <w:pStyle w:val="TextBody"/>
        <w:numPr>
          <w:ilvl w:val="0"/>
          <w:numId w:val="19"/>
        </w:numPr>
        <w:spacing w:after="0" w:line="360" w:lineRule="auto"/>
        <w:jc w:val="both"/>
      </w:pPr>
      <w:bookmarkStart w:id="7107" w:name="ppat.1003959-Horst1"/>
      <w:bookmarkStart w:id="7108" w:name="ref3"/>
      <w:bookmarkEnd w:id="7107"/>
      <w:bookmarkEnd w:id="7108"/>
      <w:r>
        <w:rPr>
          <w:rFonts w:ascii="Arial" w:hAnsi="Arial"/>
          <w:color w:val="000000"/>
          <w:sz w:val="18"/>
          <w:szCs w:val="18"/>
        </w:rPr>
        <w:t>Horst SA, Hoerr V, Beineke A, Kreis C, Tuchscherr L, et al. (2012) A novel mouse model of </w:t>
      </w:r>
      <w:r>
        <w:rPr>
          <w:rStyle w:val="Emphasis"/>
          <w:rFonts w:ascii="Arial" w:hAnsi="Arial"/>
          <w:color w:val="000000"/>
          <w:sz w:val="18"/>
          <w:szCs w:val="18"/>
        </w:rPr>
        <w:t>Staphylococcus aureus</w:t>
      </w:r>
      <w:r>
        <w:rPr>
          <w:rFonts w:ascii="Arial" w:hAnsi="Arial"/>
          <w:color w:val="000000"/>
          <w:sz w:val="18"/>
          <w:szCs w:val="18"/>
        </w:rPr>
        <w:t> chronic osteomyelitis that closely mimics the human infection: an integrated view of disease pathogenesis. Am J Pathol 181: 1206–1214.</w:t>
      </w:r>
    </w:p>
    <w:p w14:paraId="491FE502" w14:textId="77777777" w:rsidR="0020061D" w:rsidRDefault="00766C9B">
      <w:pPr>
        <w:pStyle w:val="TextBody"/>
        <w:numPr>
          <w:ilvl w:val="0"/>
          <w:numId w:val="19"/>
        </w:numPr>
        <w:spacing w:after="0" w:line="360" w:lineRule="auto"/>
        <w:jc w:val="both"/>
      </w:pPr>
      <w:bookmarkStart w:id="7109" w:name="ppat.1003959-Hume1"/>
      <w:bookmarkStart w:id="7110" w:name="ref4"/>
      <w:bookmarkEnd w:id="7109"/>
      <w:bookmarkEnd w:id="7110"/>
      <w:r>
        <w:rPr>
          <w:rFonts w:ascii="Arial" w:hAnsi="Arial"/>
          <w:color w:val="000000"/>
          <w:sz w:val="18"/>
          <w:szCs w:val="18"/>
        </w:rPr>
        <w:t>Hume EB, Cole N, Khan S, Garthwaite LL, Aliwarga Y, et al. (2005) A </w:t>
      </w:r>
      <w:r>
        <w:rPr>
          <w:rStyle w:val="Emphasis"/>
          <w:rFonts w:ascii="Arial" w:hAnsi="Arial"/>
          <w:color w:val="000000"/>
          <w:sz w:val="18"/>
          <w:szCs w:val="18"/>
        </w:rPr>
        <w:t>Staphylococcus aureus</w:t>
      </w:r>
      <w:r>
        <w:rPr>
          <w:rFonts w:ascii="Arial" w:hAnsi="Arial"/>
          <w:color w:val="000000"/>
          <w:sz w:val="18"/>
          <w:szCs w:val="18"/>
        </w:rPr>
        <w:t xml:space="preserve"> mouse keratitis topical infection model: cytokine balance in different strains of mice. Immunol Cell Biol 83: 294–300. </w:t>
      </w:r>
    </w:p>
    <w:p w14:paraId="67A15D8F" w14:textId="77777777" w:rsidR="0020061D" w:rsidRDefault="00766C9B">
      <w:pPr>
        <w:pStyle w:val="TextBody"/>
        <w:numPr>
          <w:ilvl w:val="0"/>
          <w:numId w:val="19"/>
        </w:numPr>
        <w:spacing w:after="0" w:line="360" w:lineRule="auto"/>
        <w:jc w:val="both"/>
      </w:pPr>
      <w:bookmarkStart w:id="7111" w:name="ppat.1003959-Prajsnar1"/>
      <w:bookmarkStart w:id="7112" w:name="ref5"/>
      <w:bookmarkEnd w:id="7111"/>
      <w:bookmarkEnd w:id="7112"/>
      <w:r>
        <w:rPr>
          <w:rFonts w:ascii="Arial" w:hAnsi="Arial"/>
          <w:color w:val="000000"/>
          <w:sz w:val="18"/>
          <w:szCs w:val="18"/>
        </w:rPr>
        <w:t xml:space="preserve">Prajsnar TK, Hamilton R, Garcia-Lara J, McVicker G, Williams A, et al. (2012) A privileged intraphagocyte niche is responsible for disseminated infection of </w:t>
      </w:r>
      <w:r>
        <w:rPr>
          <w:rStyle w:val="Emphasis"/>
          <w:rFonts w:ascii="Arial" w:hAnsi="Arial"/>
          <w:color w:val="000000"/>
          <w:sz w:val="18"/>
          <w:szCs w:val="18"/>
        </w:rPr>
        <w:t>Staphylococcus aureus</w:t>
      </w:r>
      <w:r>
        <w:rPr>
          <w:rFonts w:ascii="Arial" w:hAnsi="Arial"/>
          <w:color w:val="000000"/>
          <w:sz w:val="18"/>
          <w:szCs w:val="18"/>
        </w:rPr>
        <w:t> in a zebrafish model. Cell Microbiol 14: 1600–1619.</w:t>
      </w:r>
    </w:p>
    <w:p w14:paraId="348F1D01"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13" w:name="ppat.1003959-Rogers1"/>
      <w:bookmarkStart w:id="7114" w:name="ref6"/>
      <w:bookmarkEnd w:id="7113"/>
      <w:bookmarkEnd w:id="7114"/>
      <w:r>
        <w:rPr>
          <w:rFonts w:ascii="Arial" w:hAnsi="Arial"/>
          <w:color w:val="000000"/>
          <w:sz w:val="18"/>
          <w:szCs w:val="18"/>
        </w:rPr>
        <w:t>Rogers DE, Tompsett R (1952) The survival of staphylococci within human leukocytes. J Exp Med 95: 209–230.</w:t>
      </w:r>
    </w:p>
    <w:p w14:paraId="715871F9" w14:textId="77777777" w:rsidR="0020061D" w:rsidRDefault="00766C9B">
      <w:pPr>
        <w:pStyle w:val="TextBody"/>
        <w:numPr>
          <w:ilvl w:val="0"/>
          <w:numId w:val="19"/>
        </w:numPr>
        <w:spacing w:after="0" w:line="360" w:lineRule="auto"/>
        <w:jc w:val="both"/>
      </w:pPr>
      <w:bookmarkStart w:id="7115" w:name="ppat.1003959-Thwaites2"/>
      <w:bookmarkStart w:id="7116" w:name="ref7"/>
      <w:bookmarkEnd w:id="7115"/>
      <w:bookmarkEnd w:id="7116"/>
      <w:r>
        <w:rPr>
          <w:rFonts w:ascii="Arial" w:hAnsi="Arial"/>
          <w:color w:val="000000"/>
          <w:sz w:val="18"/>
          <w:szCs w:val="18"/>
        </w:rPr>
        <w:t>Thwaites GE, Gant V (2011) Are bloodstream leukocytes Trojan Horses for the metastasis of </w:t>
      </w:r>
      <w:r>
        <w:rPr>
          <w:rStyle w:val="Emphasis"/>
          <w:rFonts w:ascii="Arial" w:hAnsi="Arial"/>
          <w:color w:val="000000"/>
          <w:sz w:val="18"/>
          <w:szCs w:val="18"/>
        </w:rPr>
        <w:t>Staphylococcus aureus</w:t>
      </w:r>
      <w:r>
        <w:rPr>
          <w:rFonts w:ascii="Arial" w:hAnsi="Arial"/>
          <w:color w:val="000000"/>
          <w:sz w:val="18"/>
          <w:szCs w:val="18"/>
        </w:rPr>
        <w:t>? Nat Rev Microbiol 9: 215–222.</w:t>
      </w:r>
    </w:p>
    <w:p w14:paraId="691949A7" w14:textId="77777777" w:rsidR="0020061D" w:rsidRDefault="00766C9B">
      <w:pPr>
        <w:pStyle w:val="TextBody"/>
        <w:numPr>
          <w:ilvl w:val="0"/>
          <w:numId w:val="19"/>
        </w:numPr>
        <w:spacing w:after="0" w:line="360" w:lineRule="auto"/>
        <w:jc w:val="both"/>
      </w:pPr>
      <w:bookmarkStart w:id="7117" w:name="ppat.1003959-Gresham1"/>
      <w:bookmarkStart w:id="7118" w:name="ref8"/>
      <w:bookmarkEnd w:id="7117"/>
      <w:bookmarkEnd w:id="7118"/>
      <w:r>
        <w:rPr>
          <w:rFonts w:ascii="Arial" w:hAnsi="Arial"/>
          <w:color w:val="000000"/>
          <w:sz w:val="18"/>
          <w:szCs w:val="18"/>
        </w:rPr>
        <w:t>Gresham HD, Lowrance JH, Caver TE, Wilson BS, Cheung AL, et al. (2000) Survival of</w:t>
      </w:r>
      <w:r>
        <w:rPr>
          <w:rStyle w:val="Emphasis"/>
          <w:rFonts w:ascii="Arial" w:hAnsi="Arial"/>
          <w:color w:val="000000"/>
          <w:sz w:val="18"/>
          <w:szCs w:val="18"/>
        </w:rPr>
        <w:t>Staphylococcus aureus</w:t>
      </w:r>
      <w:r>
        <w:rPr>
          <w:rFonts w:ascii="Arial" w:hAnsi="Arial"/>
          <w:color w:val="000000"/>
          <w:sz w:val="18"/>
          <w:szCs w:val="18"/>
        </w:rPr>
        <w:t xml:space="preserve"> inside neutrophils contributes to infection. J Immunol 164: 3713–3722. </w:t>
      </w:r>
    </w:p>
    <w:p w14:paraId="0A2B709A"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19" w:name="ppat.1003959-Grant1"/>
      <w:bookmarkStart w:id="7120" w:name="ref9"/>
      <w:bookmarkEnd w:id="7119"/>
      <w:bookmarkEnd w:id="7120"/>
      <w:r>
        <w:rPr>
          <w:rFonts w:ascii="Arial" w:hAnsi="Arial"/>
          <w:color w:val="000000"/>
          <w:sz w:val="18"/>
          <w:szCs w:val="18"/>
        </w:rPr>
        <w:t>Grant AJ, Restif O, McKinley TJ, Sheppard M, Maskell DJ, et al. (2008) Modelling within-host spatiotemporal dynamics of invasive bacterial disease. PLoS Biol 6: e74.</w:t>
      </w:r>
    </w:p>
    <w:p w14:paraId="3F8B6AC2"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21" w:name="ppat.1003959-Plaut1"/>
      <w:bookmarkStart w:id="7122" w:name="ref10"/>
      <w:bookmarkEnd w:id="7121"/>
      <w:bookmarkEnd w:id="7122"/>
      <w:r>
        <w:rPr>
          <w:rFonts w:ascii="Arial" w:hAnsi="Arial"/>
          <w:color w:val="000000"/>
          <w:sz w:val="18"/>
          <w:szCs w:val="18"/>
        </w:rPr>
        <w:t>Plaut RD, Kelly VK, Lee GM, Stibitz S, Merkel TJ (2012) Dissemination bottleneck in a murine model of inhalational anthrax. Infect Immun 80: 3189–3193.</w:t>
      </w:r>
    </w:p>
    <w:p w14:paraId="628B71C3" w14:textId="77777777" w:rsidR="0020061D" w:rsidRDefault="00766C9B">
      <w:pPr>
        <w:pStyle w:val="TextBody"/>
        <w:numPr>
          <w:ilvl w:val="0"/>
          <w:numId w:val="19"/>
        </w:numPr>
        <w:spacing w:after="0" w:line="360" w:lineRule="auto"/>
        <w:jc w:val="both"/>
      </w:pPr>
      <w:bookmarkStart w:id="7123" w:name="ppat.1003959-Mertens1"/>
      <w:bookmarkStart w:id="7124" w:name="ref11"/>
      <w:bookmarkEnd w:id="7123"/>
      <w:bookmarkEnd w:id="7124"/>
      <w:r>
        <w:rPr>
          <w:rFonts w:ascii="Arial" w:hAnsi="Arial"/>
          <w:color w:val="000000"/>
          <w:sz w:val="18"/>
          <w:szCs w:val="18"/>
        </w:rPr>
        <w:t>Mertens R, Seyler L, Lacor P, Denis O (2012) Community associated methicillin-resistant </w:t>
      </w:r>
      <w:r>
        <w:rPr>
          <w:rStyle w:val="Emphasis"/>
          <w:rFonts w:ascii="Arial" w:hAnsi="Arial"/>
          <w:color w:val="000000"/>
          <w:sz w:val="18"/>
          <w:szCs w:val="18"/>
        </w:rPr>
        <w:t>Staphylococcus aureus</w:t>
      </w:r>
      <w:r>
        <w:rPr>
          <w:rFonts w:ascii="Arial" w:hAnsi="Arial"/>
          <w:color w:val="000000"/>
          <w:sz w:val="18"/>
          <w:szCs w:val="18"/>
        </w:rPr>
        <w:t>. Acta Clin Belg 67: 235–240.</w:t>
      </w:r>
    </w:p>
    <w:p w14:paraId="1A982527" w14:textId="77777777" w:rsidR="0020061D" w:rsidRDefault="00766C9B">
      <w:pPr>
        <w:pStyle w:val="TextBody"/>
        <w:numPr>
          <w:ilvl w:val="0"/>
          <w:numId w:val="19"/>
        </w:numPr>
        <w:spacing w:after="0" w:line="360" w:lineRule="auto"/>
        <w:jc w:val="both"/>
      </w:pPr>
      <w:bookmarkStart w:id="7125" w:name="ppat.1003959-Otter1"/>
      <w:bookmarkStart w:id="7126" w:name="ref12"/>
      <w:bookmarkEnd w:id="7125"/>
      <w:bookmarkEnd w:id="7126"/>
      <w:r>
        <w:rPr>
          <w:rFonts w:ascii="Arial" w:hAnsi="Arial"/>
          <w:color w:val="000000"/>
          <w:sz w:val="18"/>
          <w:szCs w:val="18"/>
        </w:rPr>
        <w:t>Otter JA, French GL (2012) Community-associated meticillin-resistant </w:t>
      </w:r>
      <w:r>
        <w:rPr>
          <w:rStyle w:val="Emphasis"/>
          <w:rFonts w:ascii="Arial" w:hAnsi="Arial"/>
          <w:color w:val="000000"/>
          <w:sz w:val="18"/>
          <w:szCs w:val="18"/>
        </w:rPr>
        <w:t>Staphylococcus aureus</w:t>
      </w:r>
      <w:r>
        <w:rPr>
          <w:rFonts w:ascii="Arial" w:hAnsi="Arial"/>
          <w:color w:val="000000"/>
          <w:sz w:val="18"/>
          <w:szCs w:val="18"/>
        </w:rPr>
        <w:t>: the case for a genotypic definition. J Hosp Infect 81: 143–148.</w:t>
      </w:r>
    </w:p>
    <w:p w14:paraId="59D5FE71"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27" w:name="ppat.1003959-Levy1"/>
      <w:bookmarkStart w:id="7128" w:name="ref13"/>
      <w:bookmarkEnd w:id="7127"/>
      <w:bookmarkEnd w:id="7128"/>
      <w:r>
        <w:rPr>
          <w:rFonts w:ascii="Arial" w:hAnsi="Arial"/>
          <w:color w:val="000000"/>
          <w:sz w:val="18"/>
          <w:szCs w:val="18"/>
        </w:rPr>
        <w:t>Levy SB, FitzGerald GB, Macone AB (1976) Changes in intestinal flora of farm personnel after introduction of a tetracycline-supplemented feed on a farm. N Engl J Med 295: 583–588.</w:t>
      </w:r>
    </w:p>
    <w:p w14:paraId="018F1483" w14:textId="77777777" w:rsidR="0020061D" w:rsidRDefault="00766C9B">
      <w:pPr>
        <w:pStyle w:val="TextBody"/>
        <w:numPr>
          <w:ilvl w:val="0"/>
          <w:numId w:val="19"/>
        </w:numPr>
        <w:spacing w:after="0" w:line="360" w:lineRule="auto"/>
        <w:jc w:val="both"/>
      </w:pPr>
      <w:bookmarkStart w:id="7129" w:name="ppat.1003959-Rinsky1"/>
      <w:bookmarkStart w:id="7130" w:name="ref14"/>
      <w:bookmarkEnd w:id="7129"/>
      <w:bookmarkEnd w:id="7130"/>
      <w:r>
        <w:rPr>
          <w:rFonts w:ascii="Arial" w:hAnsi="Arial"/>
          <w:color w:val="000000"/>
          <w:sz w:val="18"/>
          <w:szCs w:val="18"/>
        </w:rPr>
        <w:t>Rinsky JL, Nadimpalli M, Wing S, Hall D, Baron D, et al. (2013) Livestock-associated methicillin and multidrug resistant </w:t>
      </w:r>
      <w:r>
        <w:rPr>
          <w:rStyle w:val="Emphasis"/>
          <w:rFonts w:ascii="Arial" w:hAnsi="Arial"/>
          <w:color w:val="000000"/>
          <w:sz w:val="18"/>
          <w:szCs w:val="18"/>
        </w:rPr>
        <w:t>Staphylococcus aureus</w:t>
      </w:r>
      <w:r>
        <w:rPr>
          <w:rFonts w:ascii="Arial" w:hAnsi="Arial"/>
          <w:color w:val="000000"/>
          <w:sz w:val="18"/>
          <w:szCs w:val="18"/>
        </w:rPr>
        <w:t> is present among industrial, not antibiotic-free livestock operation workers in North Carolina. PLoS One 8: e67641.</w:t>
      </w:r>
    </w:p>
    <w:p w14:paraId="6912A8CC"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31" w:name="ppat.1003959-Handwerger1"/>
      <w:bookmarkStart w:id="7132" w:name="ref15"/>
      <w:bookmarkEnd w:id="7131"/>
      <w:bookmarkEnd w:id="7132"/>
      <w:r>
        <w:rPr>
          <w:rFonts w:ascii="Arial" w:hAnsi="Arial"/>
          <w:color w:val="000000"/>
          <w:sz w:val="18"/>
          <w:szCs w:val="18"/>
        </w:rPr>
        <w:t>Handwerger S, Tomasz A (1985) Antibiotic tolerance among clinical isolates of bacteria. Annu Rev Pharmacol Toxicol 25: 349–380.</w:t>
      </w:r>
    </w:p>
    <w:p w14:paraId="0BE297B2"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33" w:name="ppat.1003959-MaisnierPatin1"/>
      <w:bookmarkStart w:id="7134" w:name="ref16"/>
      <w:bookmarkEnd w:id="7133"/>
      <w:bookmarkEnd w:id="7134"/>
      <w:r>
        <w:rPr>
          <w:rFonts w:ascii="Arial" w:hAnsi="Arial"/>
          <w:color w:val="000000"/>
          <w:sz w:val="18"/>
          <w:szCs w:val="18"/>
        </w:rPr>
        <w:t>Maisnier-Patin S, Andersson DI (2004) Adaptation to the deleterious effects of antimicrobial drug resistance mutations by compensatory evolution. Res Microbiol 155: 360–369.</w:t>
      </w:r>
    </w:p>
    <w:p w14:paraId="0EE230BA"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35" w:name="ppat.1003959-Andersson1"/>
      <w:bookmarkStart w:id="7136" w:name="ref17"/>
      <w:bookmarkEnd w:id="7135"/>
      <w:bookmarkEnd w:id="7136"/>
      <w:r>
        <w:rPr>
          <w:rFonts w:ascii="Arial" w:hAnsi="Arial"/>
          <w:color w:val="000000"/>
          <w:sz w:val="18"/>
          <w:szCs w:val="18"/>
        </w:rPr>
        <w:t>Andersson DI, Hughes D (2011) Persistence of antibiotic resistance in bacterial populations. FEMS Microbiol Rev 35: 901–911.</w:t>
      </w:r>
    </w:p>
    <w:p w14:paraId="167417BB"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37" w:name="ppat.1003959-Andersson2"/>
      <w:bookmarkStart w:id="7138" w:name="ref18"/>
      <w:bookmarkEnd w:id="7137"/>
      <w:bookmarkEnd w:id="7138"/>
      <w:r>
        <w:rPr>
          <w:rFonts w:ascii="Arial" w:hAnsi="Arial"/>
          <w:color w:val="000000"/>
          <w:sz w:val="18"/>
          <w:szCs w:val="18"/>
        </w:rPr>
        <w:t>Andersson DI, Levin BR (1999) The biological cost of antibiotic resistance. Curr Opin Microbiol 2: 489–493.</w:t>
      </w:r>
    </w:p>
    <w:p w14:paraId="7EBF1155" w14:textId="77777777" w:rsidR="0020061D" w:rsidRDefault="00766C9B">
      <w:pPr>
        <w:pStyle w:val="TextBody"/>
        <w:numPr>
          <w:ilvl w:val="0"/>
          <w:numId w:val="19"/>
        </w:numPr>
        <w:spacing w:after="0" w:line="360" w:lineRule="auto"/>
        <w:jc w:val="both"/>
      </w:pPr>
      <w:bookmarkStart w:id="7139" w:name="ppat.1003959-Massey1"/>
      <w:bookmarkStart w:id="7140" w:name="ref19"/>
      <w:bookmarkEnd w:id="7139"/>
      <w:bookmarkEnd w:id="7140"/>
      <w:r>
        <w:rPr>
          <w:rFonts w:ascii="Arial" w:hAnsi="Arial"/>
          <w:color w:val="000000"/>
          <w:sz w:val="18"/>
          <w:szCs w:val="18"/>
        </w:rPr>
        <w:lastRenderedPageBreak/>
        <w:t>Massey RC, Buckling A, Peacock SJ (2001) Phenotypic switching of antibiotic resistance circumvents permanent costs in </w:t>
      </w:r>
      <w:r>
        <w:rPr>
          <w:rStyle w:val="Emphasis"/>
          <w:rFonts w:ascii="Arial" w:hAnsi="Arial"/>
          <w:color w:val="000000"/>
          <w:sz w:val="18"/>
          <w:szCs w:val="18"/>
        </w:rPr>
        <w:t>Staphylococcus aureus</w:t>
      </w:r>
      <w:r>
        <w:rPr>
          <w:rFonts w:ascii="Arial" w:hAnsi="Arial"/>
          <w:color w:val="000000"/>
          <w:sz w:val="18"/>
          <w:szCs w:val="18"/>
        </w:rPr>
        <w:t>. Curr Biol 11: 1810–1814.</w:t>
      </w:r>
    </w:p>
    <w:p w14:paraId="0308F71F" w14:textId="77777777" w:rsidR="0020061D" w:rsidRDefault="00766C9B">
      <w:pPr>
        <w:pStyle w:val="TextBody"/>
        <w:numPr>
          <w:ilvl w:val="0"/>
          <w:numId w:val="19"/>
        </w:numPr>
        <w:spacing w:after="0" w:line="360" w:lineRule="auto"/>
        <w:jc w:val="both"/>
      </w:pPr>
      <w:bookmarkStart w:id="7141" w:name="ppat.1003959-Trzcinski1"/>
      <w:bookmarkStart w:id="7142" w:name="ref20"/>
      <w:bookmarkEnd w:id="7141"/>
      <w:bookmarkEnd w:id="7142"/>
      <w:r>
        <w:rPr>
          <w:rFonts w:ascii="Arial" w:hAnsi="Arial"/>
          <w:color w:val="000000"/>
          <w:sz w:val="18"/>
          <w:szCs w:val="18"/>
        </w:rPr>
        <w:t>Trzcinski K, Cooper BS, Hryniewicz W, Dowson CG (2000) Expression of resistance to tetracyclines in strains of methicillin-resistant </w:t>
      </w:r>
      <w:r>
        <w:rPr>
          <w:rStyle w:val="Emphasis"/>
          <w:rFonts w:ascii="Arial" w:hAnsi="Arial"/>
          <w:color w:val="000000"/>
          <w:sz w:val="18"/>
          <w:szCs w:val="18"/>
        </w:rPr>
        <w:t>Staphylococcus aureus</w:t>
      </w:r>
      <w:r>
        <w:rPr>
          <w:rFonts w:ascii="Arial" w:hAnsi="Arial"/>
          <w:color w:val="000000"/>
          <w:sz w:val="18"/>
          <w:szCs w:val="18"/>
        </w:rPr>
        <w:t>. J Antimicrob Chemother 45: 763–770.</w:t>
      </w:r>
    </w:p>
    <w:p w14:paraId="09FD22E0" w14:textId="77777777" w:rsidR="0020061D" w:rsidRDefault="00766C9B">
      <w:pPr>
        <w:pStyle w:val="TextBody"/>
        <w:numPr>
          <w:ilvl w:val="0"/>
          <w:numId w:val="19"/>
        </w:numPr>
        <w:spacing w:after="0" w:line="360" w:lineRule="auto"/>
        <w:jc w:val="both"/>
      </w:pPr>
      <w:bookmarkStart w:id="7143" w:name="ppat.1003959-Hao1"/>
      <w:bookmarkStart w:id="7144" w:name="ref21"/>
      <w:bookmarkEnd w:id="7143"/>
      <w:bookmarkEnd w:id="7144"/>
      <w:r>
        <w:rPr>
          <w:rFonts w:ascii="Arial" w:hAnsi="Arial"/>
          <w:color w:val="000000"/>
          <w:sz w:val="18"/>
          <w:szCs w:val="18"/>
        </w:rPr>
        <w:t>Hao H, Dai M, Wang Y, Huang L, Yuan Z (2012) Key genetic elements and regulation systems in methicillin-resistant </w:t>
      </w:r>
      <w:r>
        <w:rPr>
          <w:rStyle w:val="Emphasis"/>
          <w:rFonts w:ascii="Arial" w:hAnsi="Arial"/>
          <w:color w:val="000000"/>
          <w:sz w:val="18"/>
          <w:szCs w:val="18"/>
        </w:rPr>
        <w:t>Staphylococcus aureus</w:t>
      </w:r>
      <w:r>
        <w:rPr>
          <w:rFonts w:ascii="Arial" w:hAnsi="Arial"/>
          <w:color w:val="000000"/>
          <w:sz w:val="18"/>
          <w:szCs w:val="18"/>
        </w:rPr>
        <w:t>. Future Microbiol 7: 1315–1329.</w:t>
      </w:r>
    </w:p>
    <w:p w14:paraId="4F2FB136"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45" w:name="ppat.1003959-Negri1"/>
      <w:bookmarkStart w:id="7146" w:name="ref22"/>
      <w:bookmarkEnd w:id="7145"/>
      <w:bookmarkEnd w:id="7146"/>
      <w:r>
        <w:rPr>
          <w:rFonts w:ascii="Arial" w:hAnsi="Arial"/>
          <w:color w:val="000000"/>
          <w:sz w:val="18"/>
          <w:szCs w:val="18"/>
        </w:rPr>
        <w:t>Negri MC, Lipsitch M, Blazquez J, Levin BR, Baquero F (2000) Concentration-dependent selection of small phenotypic differences in TEM beta-lactamase-mediated antibiotic resistance. Antimicrob Agents Chemother 44: 2485–2491.</w:t>
      </w:r>
    </w:p>
    <w:p w14:paraId="73AE3A2C"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47" w:name="ppat.1003959-Gullberg1"/>
      <w:bookmarkStart w:id="7148" w:name="ref23"/>
      <w:bookmarkEnd w:id="7147"/>
      <w:bookmarkEnd w:id="7148"/>
      <w:r>
        <w:rPr>
          <w:rFonts w:ascii="Arial" w:hAnsi="Arial"/>
          <w:color w:val="000000"/>
          <w:sz w:val="18"/>
          <w:szCs w:val="18"/>
        </w:rPr>
        <w:t>Gullberg E, Cao S, Berg OG, Ilback C, Sandegren L, et al. (2011) Selection of resistant bacteria at very low antibiotic concentrations. PLoS Pathog 7: e1002158.</w:t>
      </w:r>
    </w:p>
    <w:p w14:paraId="7DFAAB88"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49" w:name="ppat.1003959-Andersson3"/>
      <w:bookmarkStart w:id="7150" w:name="ref24"/>
      <w:bookmarkEnd w:id="7149"/>
      <w:bookmarkEnd w:id="7150"/>
      <w:r>
        <w:rPr>
          <w:rFonts w:ascii="Arial" w:hAnsi="Arial"/>
          <w:color w:val="000000"/>
          <w:sz w:val="18"/>
          <w:szCs w:val="18"/>
        </w:rPr>
        <w:t>Andersson DI, Hughes D (2012) Evolution of antibiotic resistance at non-lethal drug concentrations. Drug Resist Updat 15: 162–172.</w:t>
      </w:r>
    </w:p>
    <w:p w14:paraId="149382DC" w14:textId="77777777" w:rsidR="0020061D" w:rsidRDefault="00766C9B">
      <w:pPr>
        <w:pStyle w:val="TextBody"/>
        <w:numPr>
          <w:ilvl w:val="0"/>
          <w:numId w:val="19"/>
        </w:numPr>
        <w:spacing w:after="0" w:line="360" w:lineRule="auto"/>
        <w:jc w:val="both"/>
      </w:pPr>
      <w:bookmarkStart w:id="7151" w:name="ppat.1003959-Pengov1"/>
      <w:bookmarkStart w:id="7152" w:name="ref25"/>
      <w:bookmarkEnd w:id="7151"/>
      <w:bookmarkEnd w:id="7152"/>
      <w:r>
        <w:rPr>
          <w:rFonts w:ascii="Arial" w:hAnsi="Arial"/>
          <w:color w:val="000000"/>
          <w:sz w:val="18"/>
          <w:szCs w:val="18"/>
        </w:rPr>
        <w:t>Pengov A, Ceru S (2003) Antimicrobial drug susceptibility of </w:t>
      </w:r>
      <w:r>
        <w:rPr>
          <w:rStyle w:val="Emphasis"/>
          <w:rFonts w:ascii="Arial" w:hAnsi="Arial"/>
          <w:color w:val="000000"/>
          <w:sz w:val="18"/>
          <w:szCs w:val="18"/>
        </w:rPr>
        <w:t>Staphylococcus aureus</w:t>
      </w:r>
      <w:r>
        <w:rPr>
          <w:rFonts w:ascii="Arial" w:hAnsi="Arial"/>
          <w:color w:val="000000"/>
          <w:sz w:val="18"/>
          <w:szCs w:val="18"/>
        </w:rPr>
        <w:t>strains isolated from bovine and ovine mammary glands. J Dairy Sci 86: 3157–3163.</w:t>
      </w:r>
    </w:p>
    <w:p w14:paraId="7A0FEE89" w14:textId="77777777" w:rsidR="0020061D" w:rsidRDefault="00766C9B">
      <w:pPr>
        <w:pStyle w:val="TextBody"/>
        <w:numPr>
          <w:ilvl w:val="0"/>
          <w:numId w:val="19"/>
        </w:numPr>
        <w:spacing w:after="0" w:line="360" w:lineRule="auto"/>
        <w:jc w:val="both"/>
      </w:pPr>
      <w:bookmarkStart w:id="7153" w:name="ppat.1003959-Harrison1"/>
      <w:bookmarkStart w:id="7154" w:name="ref26"/>
      <w:bookmarkEnd w:id="7153"/>
      <w:bookmarkEnd w:id="7154"/>
      <w:r>
        <w:rPr>
          <w:rFonts w:ascii="Arial" w:hAnsi="Arial"/>
          <w:color w:val="000000"/>
          <w:sz w:val="18"/>
          <w:szCs w:val="18"/>
        </w:rPr>
        <w:t>Harrison EM, Paterson GK, Holden MT, Larsen J, Stegger M, et al. (2013) Whole genome sequencing identifies zoonotic transmission of MRSA isolates with the novel</w:t>
      </w:r>
      <w:r>
        <w:rPr>
          <w:rStyle w:val="Emphasis"/>
          <w:rFonts w:ascii="Arial" w:hAnsi="Arial"/>
          <w:color w:val="000000"/>
          <w:sz w:val="18"/>
          <w:szCs w:val="18"/>
        </w:rPr>
        <w:t>mecA</w:t>
      </w:r>
      <w:r>
        <w:rPr>
          <w:rFonts w:ascii="Arial" w:hAnsi="Arial"/>
          <w:color w:val="000000"/>
          <w:sz w:val="18"/>
          <w:szCs w:val="18"/>
        </w:rPr>
        <w:t> homologue </w:t>
      </w:r>
      <w:r>
        <w:rPr>
          <w:rStyle w:val="Emphasis"/>
          <w:rFonts w:ascii="Arial" w:hAnsi="Arial"/>
          <w:color w:val="000000"/>
          <w:sz w:val="18"/>
          <w:szCs w:val="18"/>
        </w:rPr>
        <w:t>mecC</w:t>
      </w:r>
      <w:r>
        <w:rPr>
          <w:rFonts w:ascii="Arial" w:hAnsi="Arial"/>
          <w:color w:val="000000"/>
          <w:sz w:val="18"/>
          <w:szCs w:val="18"/>
        </w:rPr>
        <w:t>. EMBO Mol Med 5: 509–515.</w:t>
      </w:r>
    </w:p>
    <w:p w14:paraId="503EFBF3" w14:textId="77777777" w:rsidR="0020061D" w:rsidRDefault="00766C9B">
      <w:pPr>
        <w:pStyle w:val="TextBody"/>
        <w:numPr>
          <w:ilvl w:val="0"/>
          <w:numId w:val="19"/>
        </w:numPr>
        <w:spacing w:after="0" w:line="360" w:lineRule="auto"/>
        <w:jc w:val="both"/>
      </w:pPr>
      <w:bookmarkStart w:id="7155" w:name="ppat.1003959-Johnson1"/>
      <w:bookmarkStart w:id="7156" w:name="ref27"/>
      <w:bookmarkEnd w:id="7155"/>
      <w:bookmarkEnd w:id="7156"/>
      <w:r>
        <w:rPr>
          <w:rFonts w:ascii="Arial" w:hAnsi="Arial"/>
          <w:color w:val="000000"/>
          <w:sz w:val="18"/>
          <w:szCs w:val="18"/>
        </w:rPr>
        <w:t>Johnson PJ, Levin BR (2013) Pharmacodynamics, Population Dynamics, and the Evolution of Persistence in </w:t>
      </w:r>
      <w:r>
        <w:rPr>
          <w:rStyle w:val="Emphasis"/>
          <w:rFonts w:ascii="Arial" w:hAnsi="Arial"/>
          <w:color w:val="000000"/>
          <w:sz w:val="18"/>
          <w:szCs w:val="18"/>
        </w:rPr>
        <w:t>Staphylococcus aureus</w:t>
      </w:r>
      <w:r>
        <w:rPr>
          <w:rFonts w:ascii="Arial" w:hAnsi="Arial"/>
          <w:color w:val="000000"/>
          <w:sz w:val="18"/>
          <w:szCs w:val="18"/>
        </w:rPr>
        <w:t>. PLoS Genet 9: e1003123.</w:t>
      </w:r>
    </w:p>
    <w:p w14:paraId="1B546EA0" w14:textId="77777777" w:rsidR="0020061D" w:rsidRDefault="00766C9B">
      <w:pPr>
        <w:pStyle w:val="TextBody"/>
        <w:numPr>
          <w:ilvl w:val="0"/>
          <w:numId w:val="19"/>
        </w:numPr>
        <w:spacing w:after="0" w:line="360" w:lineRule="auto"/>
        <w:jc w:val="both"/>
      </w:pPr>
      <w:bookmarkStart w:id="7157" w:name="ppat.1003959-AbdelHady1"/>
      <w:bookmarkStart w:id="7158" w:name="ref28"/>
      <w:bookmarkEnd w:id="7157"/>
      <w:bookmarkEnd w:id="7158"/>
      <w:r>
        <w:rPr>
          <w:rFonts w:ascii="Arial" w:hAnsi="Arial"/>
          <w:color w:val="000000"/>
          <w:sz w:val="18"/>
          <w:szCs w:val="18"/>
        </w:rPr>
        <w:t>Abdel Hady W, Bayer AS, Seidl K, Nast CC, Kiedrowski MR, et al. (2013) Reduced Vancomycin Susceptibility in an </w:t>
      </w:r>
      <w:r>
        <w:rPr>
          <w:rStyle w:val="Emphasis"/>
          <w:rFonts w:ascii="Arial" w:hAnsi="Arial"/>
          <w:color w:val="000000"/>
          <w:sz w:val="18"/>
          <w:szCs w:val="18"/>
        </w:rPr>
        <w:t>in vitro</w:t>
      </w:r>
      <w:r>
        <w:rPr>
          <w:rFonts w:ascii="Arial" w:hAnsi="Arial"/>
          <w:color w:val="000000"/>
          <w:sz w:val="18"/>
          <w:szCs w:val="18"/>
        </w:rPr>
        <w:t> Catheter-Related Biofilm Model Correlates with Poor Therapeutic Outcomes in Experimental Endocarditis due to Methicillin-Resistant</w:t>
      </w:r>
      <w:r>
        <w:rPr>
          <w:rStyle w:val="Emphasis"/>
          <w:rFonts w:ascii="Arial" w:hAnsi="Arial"/>
          <w:color w:val="000000"/>
          <w:sz w:val="18"/>
          <w:szCs w:val="18"/>
        </w:rPr>
        <w:t>Staphylococcus aureus</w:t>
      </w:r>
      <w:r>
        <w:rPr>
          <w:rFonts w:ascii="Arial" w:hAnsi="Arial"/>
          <w:color w:val="000000"/>
          <w:sz w:val="18"/>
          <w:szCs w:val="18"/>
        </w:rPr>
        <w:t xml:space="preserve">. Antimicrob Agents Chemother </w:t>
      </w:r>
    </w:p>
    <w:p w14:paraId="11249F55"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59" w:name="ppat.1003959-Kjeldgaard1"/>
      <w:bookmarkStart w:id="7160" w:name="ref29"/>
      <w:bookmarkEnd w:id="7159"/>
      <w:bookmarkEnd w:id="7160"/>
      <w:r>
        <w:rPr>
          <w:rFonts w:ascii="Arial" w:hAnsi="Arial"/>
          <w:color w:val="000000"/>
          <w:sz w:val="18"/>
          <w:szCs w:val="18"/>
        </w:rPr>
        <w:t>Kjeldgaard J, Cohn MT, Casey PG, Hill C, Ingmer H (2012) Residual antibiotics disrupt meat fermentation and increase risk of infection. MBio 3: e00190–00112.</w:t>
      </w:r>
    </w:p>
    <w:p w14:paraId="450143FD" w14:textId="77777777" w:rsidR="0020061D" w:rsidRDefault="00766C9B">
      <w:pPr>
        <w:pStyle w:val="TextBody"/>
        <w:numPr>
          <w:ilvl w:val="0"/>
          <w:numId w:val="19"/>
        </w:numPr>
        <w:spacing w:after="0" w:line="360" w:lineRule="auto"/>
        <w:jc w:val="both"/>
      </w:pPr>
      <w:bookmarkStart w:id="7161" w:name="ppat.1003959-Nair1"/>
      <w:bookmarkStart w:id="7162" w:name="ref30"/>
      <w:bookmarkEnd w:id="7161"/>
      <w:bookmarkEnd w:id="7162"/>
      <w:r>
        <w:rPr>
          <w:rFonts w:ascii="Arial" w:hAnsi="Arial"/>
          <w:color w:val="000000"/>
          <w:sz w:val="18"/>
          <w:szCs w:val="18"/>
        </w:rPr>
        <w:t>Nair CG, Chao C, Ryall B, Williams HD (2013) Sub-lethal concentrations of antibiotics increase mutation frequency in the cystic fibrosis pathogen </w:t>
      </w:r>
      <w:r>
        <w:rPr>
          <w:rStyle w:val="Emphasis"/>
          <w:rFonts w:ascii="Arial" w:hAnsi="Arial"/>
          <w:color w:val="000000"/>
          <w:sz w:val="18"/>
          <w:szCs w:val="18"/>
        </w:rPr>
        <w:t>Pseudomonas aeruginosa</w:t>
      </w:r>
      <w:r>
        <w:rPr>
          <w:rFonts w:ascii="Arial" w:hAnsi="Arial"/>
          <w:color w:val="000000"/>
          <w:sz w:val="18"/>
          <w:szCs w:val="18"/>
        </w:rPr>
        <w:t>. Lett Appl Microbiol 56: 149–154.</w:t>
      </w:r>
    </w:p>
    <w:p w14:paraId="5C9A1F05"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63" w:name="ppat.1003959-Davies1"/>
      <w:bookmarkStart w:id="7164" w:name="ref31"/>
      <w:bookmarkEnd w:id="7163"/>
      <w:bookmarkEnd w:id="7164"/>
      <w:r>
        <w:rPr>
          <w:rFonts w:ascii="Arial" w:hAnsi="Arial"/>
          <w:color w:val="000000"/>
          <w:sz w:val="18"/>
          <w:szCs w:val="18"/>
        </w:rPr>
        <w:t>Davies JC, Bilton D (2009) Bugs, biofilms, and resistance in cystic fibrosis. Respir Care 54: 628–640.</w:t>
      </w:r>
    </w:p>
    <w:p w14:paraId="1FA4E20D" w14:textId="77777777" w:rsidR="0020061D" w:rsidRDefault="00766C9B">
      <w:pPr>
        <w:pStyle w:val="TextBody"/>
        <w:numPr>
          <w:ilvl w:val="0"/>
          <w:numId w:val="19"/>
        </w:numPr>
        <w:spacing w:after="0" w:line="360" w:lineRule="auto"/>
        <w:jc w:val="both"/>
      </w:pPr>
      <w:bookmarkStart w:id="7165" w:name="ppat.1003959-Mainiero1"/>
      <w:bookmarkStart w:id="7166" w:name="ref32"/>
      <w:bookmarkEnd w:id="7165"/>
      <w:bookmarkEnd w:id="7166"/>
      <w:r>
        <w:rPr>
          <w:rFonts w:ascii="Arial" w:hAnsi="Arial"/>
          <w:color w:val="000000"/>
          <w:sz w:val="18"/>
          <w:szCs w:val="18"/>
        </w:rPr>
        <w:t>Mainiero M, Goerke C, Geiger T, Gonser C, Herbert S, et al. (2010) Differential target gene activation by the </w:t>
      </w:r>
      <w:r>
        <w:rPr>
          <w:rStyle w:val="Emphasis"/>
          <w:rFonts w:ascii="Arial" w:hAnsi="Arial"/>
          <w:color w:val="000000"/>
          <w:sz w:val="18"/>
          <w:szCs w:val="18"/>
        </w:rPr>
        <w:t>Staphylococcus aureus</w:t>
      </w:r>
      <w:r>
        <w:rPr>
          <w:rFonts w:ascii="Arial" w:hAnsi="Arial"/>
          <w:color w:val="000000"/>
          <w:sz w:val="18"/>
          <w:szCs w:val="18"/>
        </w:rPr>
        <w:t> two-component system </w:t>
      </w:r>
      <w:r>
        <w:rPr>
          <w:rStyle w:val="Emphasis"/>
          <w:rFonts w:ascii="Arial" w:hAnsi="Arial"/>
          <w:color w:val="000000"/>
          <w:sz w:val="18"/>
          <w:szCs w:val="18"/>
        </w:rPr>
        <w:t>saeRS</w:t>
      </w:r>
      <w:r>
        <w:rPr>
          <w:rFonts w:ascii="Arial" w:hAnsi="Arial"/>
          <w:color w:val="000000"/>
          <w:sz w:val="18"/>
          <w:szCs w:val="18"/>
        </w:rPr>
        <w:t>. J Bacteriol 192: 613–623.</w:t>
      </w:r>
    </w:p>
    <w:p w14:paraId="1380E165" w14:textId="77777777" w:rsidR="0020061D" w:rsidRDefault="00766C9B">
      <w:pPr>
        <w:pStyle w:val="TextBody"/>
        <w:numPr>
          <w:ilvl w:val="0"/>
          <w:numId w:val="19"/>
        </w:numPr>
        <w:spacing w:after="0" w:line="360" w:lineRule="auto"/>
        <w:jc w:val="both"/>
      </w:pPr>
      <w:bookmarkStart w:id="7167" w:name="ppat.1003959-Cheng2"/>
      <w:bookmarkStart w:id="7168" w:name="ref33"/>
      <w:bookmarkEnd w:id="7167"/>
      <w:bookmarkEnd w:id="7168"/>
      <w:r>
        <w:rPr>
          <w:rFonts w:ascii="Arial" w:hAnsi="Arial"/>
          <w:color w:val="000000"/>
          <w:sz w:val="18"/>
          <w:szCs w:val="18"/>
        </w:rPr>
        <w:t>Cheng AG, Kim HK, Burts ML, Krausz T, Schneewind O, et al. (2009) Genetic requirements for </w:t>
      </w:r>
      <w:r>
        <w:rPr>
          <w:rStyle w:val="Emphasis"/>
          <w:rFonts w:ascii="Arial" w:hAnsi="Arial"/>
          <w:color w:val="000000"/>
          <w:sz w:val="18"/>
          <w:szCs w:val="18"/>
        </w:rPr>
        <w:t>Staphylococcus aureus</w:t>
      </w:r>
      <w:r>
        <w:rPr>
          <w:rFonts w:ascii="Arial" w:hAnsi="Arial"/>
          <w:color w:val="000000"/>
          <w:sz w:val="18"/>
          <w:szCs w:val="18"/>
        </w:rPr>
        <w:t> abscess formation and persistence in host tissues. FASEB J 23: 3393–3404.</w:t>
      </w:r>
    </w:p>
    <w:p w14:paraId="52539CE8" w14:textId="77777777" w:rsidR="0020061D" w:rsidRDefault="00766C9B">
      <w:pPr>
        <w:pStyle w:val="TextBody"/>
        <w:numPr>
          <w:ilvl w:val="0"/>
          <w:numId w:val="19"/>
        </w:numPr>
        <w:spacing w:after="0" w:line="360" w:lineRule="auto"/>
        <w:jc w:val="both"/>
      </w:pPr>
      <w:bookmarkStart w:id="7169" w:name="ppat.1003959-Barnes1"/>
      <w:bookmarkStart w:id="7170" w:name="ref34"/>
      <w:bookmarkEnd w:id="7169"/>
      <w:bookmarkEnd w:id="7170"/>
      <w:r>
        <w:rPr>
          <w:rFonts w:ascii="Arial" w:hAnsi="Arial"/>
          <w:color w:val="000000"/>
          <w:sz w:val="18"/>
          <w:szCs w:val="18"/>
        </w:rPr>
        <w:t>Barnes PD, Bergman MA, Mecsas J, Isberg RR (2006) </w:t>
      </w:r>
      <w:r>
        <w:rPr>
          <w:rStyle w:val="Emphasis"/>
          <w:rFonts w:ascii="Arial" w:hAnsi="Arial"/>
          <w:color w:val="000000"/>
          <w:sz w:val="18"/>
          <w:szCs w:val="18"/>
        </w:rPr>
        <w:t>Yersinia pseudotuberculosis</w:t>
      </w:r>
      <w:r>
        <w:rPr>
          <w:rFonts w:ascii="Arial" w:hAnsi="Arial"/>
          <w:color w:val="000000"/>
          <w:sz w:val="18"/>
          <w:szCs w:val="18"/>
        </w:rPr>
        <w:t>disseminates directly from a replicating bacterial pool in the intestine. J Exp Med 203: 1591–1601.</w:t>
      </w:r>
    </w:p>
    <w:p w14:paraId="6CB7597A" w14:textId="77777777" w:rsidR="0020061D" w:rsidRDefault="00766C9B">
      <w:pPr>
        <w:pStyle w:val="TextBody"/>
        <w:numPr>
          <w:ilvl w:val="0"/>
          <w:numId w:val="19"/>
        </w:numPr>
        <w:spacing w:after="0" w:line="360" w:lineRule="auto"/>
        <w:jc w:val="both"/>
      </w:pPr>
      <w:bookmarkStart w:id="7171" w:name="ppat.1003959-Pastar1"/>
      <w:bookmarkStart w:id="7172" w:name="ref35"/>
      <w:bookmarkEnd w:id="7171"/>
      <w:bookmarkEnd w:id="7172"/>
      <w:r>
        <w:rPr>
          <w:rFonts w:ascii="Arial" w:hAnsi="Arial"/>
          <w:color w:val="000000"/>
          <w:sz w:val="18"/>
          <w:szCs w:val="18"/>
        </w:rPr>
        <w:t>Pastar I, Nusbaum AG, Gil J, Patel SB, Chen J, et al. (2013) Interactions of Methicillin Resistant </w:t>
      </w:r>
      <w:r>
        <w:rPr>
          <w:rStyle w:val="Emphasis"/>
          <w:rFonts w:ascii="Arial" w:hAnsi="Arial"/>
          <w:color w:val="000000"/>
          <w:sz w:val="18"/>
          <w:szCs w:val="18"/>
        </w:rPr>
        <w:t>Staphylococcus aureus</w:t>
      </w:r>
      <w:r>
        <w:rPr>
          <w:rFonts w:ascii="Arial" w:hAnsi="Arial"/>
          <w:color w:val="000000"/>
          <w:sz w:val="18"/>
          <w:szCs w:val="18"/>
        </w:rPr>
        <w:t> USA300 and </w:t>
      </w:r>
      <w:r>
        <w:rPr>
          <w:rStyle w:val="Emphasis"/>
          <w:rFonts w:ascii="Arial" w:hAnsi="Arial"/>
          <w:color w:val="000000"/>
          <w:sz w:val="18"/>
          <w:szCs w:val="18"/>
        </w:rPr>
        <w:t>Pseudomonas aeruginosa</w:t>
      </w:r>
      <w:r>
        <w:rPr>
          <w:rFonts w:ascii="Arial" w:hAnsi="Arial"/>
          <w:color w:val="000000"/>
          <w:sz w:val="18"/>
          <w:szCs w:val="18"/>
        </w:rPr>
        <w:t> in Polymicrobial Wound Infection. PLoS One 8: e56846.</w:t>
      </w:r>
    </w:p>
    <w:p w14:paraId="50F09E6C" w14:textId="77777777" w:rsidR="0020061D" w:rsidRDefault="00766C9B">
      <w:pPr>
        <w:pStyle w:val="TextBody"/>
        <w:numPr>
          <w:ilvl w:val="0"/>
          <w:numId w:val="19"/>
        </w:numPr>
        <w:spacing w:after="0" w:line="360" w:lineRule="auto"/>
        <w:jc w:val="both"/>
      </w:pPr>
      <w:bookmarkStart w:id="7173" w:name="ppat.1003959-Clatworthy1"/>
      <w:bookmarkStart w:id="7174" w:name="ref36"/>
      <w:bookmarkEnd w:id="7173"/>
      <w:bookmarkEnd w:id="7174"/>
      <w:r>
        <w:rPr>
          <w:rFonts w:ascii="Arial" w:hAnsi="Arial"/>
          <w:color w:val="000000"/>
          <w:sz w:val="18"/>
          <w:szCs w:val="18"/>
        </w:rPr>
        <w:lastRenderedPageBreak/>
        <w:t>Clatworthy AE, Lee JS, Leibman M, Kostun Z, Davidson AJ, et al. (2009)</w:t>
      </w:r>
      <w:r>
        <w:rPr>
          <w:rStyle w:val="Emphasis"/>
          <w:rFonts w:ascii="Arial" w:hAnsi="Arial"/>
          <w:color w:val="000000"/>
          <w:sz w:val="18"/>
          <w:szCs w:val="18"/>
        </w:rPr>
        <w:t>Pseudomonas aeruginosa</w:t>
      </w:r>
      <w:r>
        <w:rPr>
          <w:rFonts w:ascii="Arial" w:hAnsi="Arial"/>
          <w:color w:val="000000"/>
          <w:sz w:val="18"/>
          <w:szCs w:val="18"/>
        </w:rPr>
        <w:t> infection of zebrafish involves both host and pathogen determinants. Infect Immun 77: 1293–1303.</w:t>
      </w:r>
    </w:p>
    <w:p w14:paraId="39FA6DE0" w14:textId="77777777" w:rsidR="0020061D" w:rsidRDefault="00766C9B">
      <w:pPr>
        <w:pStyle w:val="TextBody"/>
        <w:numPr>
          <w:ilvl w:val="0"/>
          <w:numId w:val="19"/>
        </w:numPr>
        <w:spacing w:after="0" w:line="360" w:lineRule="auto"/>
        <w:jc w:val="both"/>
      </w:pPr>
      <w:bookmarkStart w:id="7175" w:name="ppat.1003959-Brannon1"/>
      <w:bookmarkStart w:id="7176" w:name="ref37"/>
      <w:bookmarkEnd w:id="7175"/>
      <w:bookmarkEnd w:id="7176"/>
      <w:r>
        <w:rPr>
          <w:rFonts w:ascii="Arial" w:hAnsi="Arial"/>
          <w:color w:val="000000"/>
          <w:sz w:val="18"/>
          <w:szCs w:val="18"/>
        </w:rPr>
        <w:t>Brannon MK, Davis JM, Mathias JR, Hall CJ, Emerson JC, et al. (2009) </w:t>
      </w:r>
      <w:r>
        <w:rPr>
          <w:rStyle w:val="Emphasis"/>
          <w:rFonts w:ascii="Arial" w:hAnsi="Arial"/>
          <w:color w:val="000000"/>
          <w:sz w:val="18"/>
          <w:szCs w:val="18"/>
        </w:rPr>
        <w:t>Pseudomonas aeruginosa</w:t>
      </w:r>
      <w:r>
        <w:rPr>
          <w:rFonts w:ascii="Arial" w:hAnsi="Arial"/>
          <w:color w:val="000000"/>
          <w:sz w:val="18"/>
          <w:szCs w:val="18"/>
        </w:rPr>
        <w:t> Type III secretion system interacts with phagocytes to modulate systemic infection of zebrafish embryos. Cell Microbiol 11: 755–768.</w:t>
      </w:r>
    </w:p>
    <w:p w14:paraId="5755FFA4" w14:textId="77777777" w:rsidR="0020061D" w:rsidRDefault="00766C9B">
      <w:pPr>
        <w:pStyle w:val="TextBody"/>
        <w:numPr>
          <w:ilvl w:val="0"/>
          <w:numId w:val="19"/>
        </w:numPr>
        <w:spacing w:after="0" w:line="360" w:lineRule="auto"/>
        <w:jc w:val="both"/>
      </w:pPr>
      <w:bookmarkStart w:id="7177" w:name="ppat.1003959-Rudkin1"/>
      <w:bookmarkStart w:id="7178" w:name="ref38"/>
      <w:bookmarkEnd w:id="7177"/>
      <w:bookmarkEnd w:id="7178"/>
      <w:r>
        <w:rPr>
          <w:rFonts w:ascii="Arial" w:hAnsi="Arial"/>
          <w:color w:val="000000"/>
          <w:sz w:val="18"/>
          <w:szCs w:val="18"/>
        </w:rPr>
        <w:t>Rudkin JK, Edwards AM, Bowden MG, Brown EL, Pozzi C, et al. (2012) Methicillin resistance reduces the virulence of healthcare-associated methicillin-resistant</w:t>
      </w:r>
      <w:r>
        <w:rPr>
          <w:rStyle w:val="Emphasis"/>
          <w:rFonts w:ascii="Arial" w:hAnsi="Arial"/>
          <w:color w:val="000000"/>
          <w:sz w:val="18"/>
          <w:szCs w:val="18"/>
        </w:rPr>
        <w:t>Staphylococcus aureus</w:t>
      </w:r>
      <w:r>
        <w:rPr>
          <w:rFonts w:ascii="Arial" w:hAnsi="Arial"/>
          <w:color w:val="000000"/>
          <w:sz w:val="18"/>
          <w:szCs w:val="18"/>
        </w:rPr>
        <w:t> by interfering with the </w:t>
      </w:r>
      <w:r>
        <w:rPr>
          <w:rStyle w:val="Emphasis"/>
          <w:rFonts w:ascii="Arial" w:hAnsi="Arial"/>
          <w:color w:val="000000"/>
          <w:sz w:val="18"/>
          <w:szCs w:val="18"/>
        </w:rPr>
        <w:t>agr</w:t>
      </w:r>
      <w:r>
        <w:rPr>
          <w:rFonts w:ascii="Arial" w:hAnsi="Arial"/>
          <w:color w:val="000000"/>
          <w:sz w:val="18"/>
          <w:szCs w:val="18"/>
        </w:rPr>
        <w:t> quorum sensing system. J Infect Dis 205: 798–806.</w:t>
      </w:r>
    </w:p>
    <w:p w14:paraId="193D2B8B"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79" w:name="ppat.1003959-Kohanski1"/>
      <w:bookmarkStart w:id="7180" w:name="ref39"/>
      <w:bookmarkEnd w:id="7179"/>
      <w:bookmarkEnd w:id="7180"/>
      <w:r>
        <w:rPr>
          <w:rFonts w:ascii="Arial" w:hAnsi="Arial"/>
          <w:color w:val="000000"/>
          <w:sz w:val="18"/>
          <w:szCs w:val="18"/>
        </w:rPr>
        <w:t>Kohanski MA, Dwyer DJ, Hayete B, Lawrence CA, Collins JJ (2007) A common mechanism of cellular death induced by bactericidal antibiotics. Cell 130: 797–810.</w:t>
      </w:r>
    </w:p>
    <w:p w14:paraId="5ABC3BBA"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81" w:name="ppat.1003959-Keren1"/>
      <w:bookmarkStart w:id="7182" w:name="ref40"/>
      <w:bookmarkEnd w:id="7181"/>
      <w:bookmarkEnd w:id="7182"/>
      <w:r>
        <w:rPr>
          <w:rFonts w:ascii="Arial" w:hAnsi="Arial"/>
          <w:color w:val="000000"/>
          <w:sz w:val="18"/>
          <w:szCs w:val="18"/>
        </w:rPr>
        <w:t>Keren I, Wu Y, Inocencio J, Mulcahy LR, Lewis K (2013) Killing by bactericidal antibiotics does not depend on reactive oxygen species. Science 339: 1213–1216.</w:t>
      </w:r>
    </w:p>
    <w:p w14:paraId="024C2C4F"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183" w:name="ppat.1003959-Liu1"/>
      <w:bookmarkStart w:id="7184" w:name="ref41"/>
      <w:bookmarkEnd w:id="7183"/>
      <w:bookmarkEnd w:id="7184"/>
      <w:r>
        <w:rPr>
          <w:rFonts w:ascii="Arial" w:hAnsi="Arial"/>
          <w:color w:val="000000"/>
          <w:sz w:val="18"/>
          <w:szCs w:val="18"/>
        </w:rPr>
        <w:t>Liu Y, Imlay JA (2013) Cell death from antibiotics without the involvement of reactive oxygen species. Science 339: 1210–1213.</w:t>
      </w:r>
    </w:p>
    <w:p w14:paraId="3F4C8F17" w14:textId="77777777" w:rsidR="0020061D" w:rsidRDefault="00766C9B">
      <w:pPr>
        <w:pStyle w:val="TextBody"/>
        <w:numPr>
          <w:ilvl w:val="0"/>
          <w:numId w:val="19"/>
        </w:numPr>
        <w:spacing w:after="0" w:line="360" w:lineRule="auto"/>
        <w:jc w:val="both"/>
      </w:pPr>
      <w:bookmarkStart w:id="7185" w:name="ppat.1003959-Cosgrove1"/>
      <w:bookmarkStart w:id="7186" w:name="ref42"/>
      <w:bookmarkEnd w:id="7185"/>
      <w:bookmarkEnd w:id="7186"/>
      <w:r>
        <w:rPr>
          <w:rFonts w:ascii="Arial" w:hAnsi="Arial"/>
          <w:color w:val="000000"/>
          <w:sz w:val="18"/>
          <w:szCs w:val="18"/>
        </w:rPr>
        <w:t>Cosgrove K, Coutts G, Jonsson IM, Tarkowski A, Kokai-Kun JF, et al. (2007) Catalase (KatA) and alkyl hydroperoxide reductase (AhpC) have compensatory roles in peroxide stress resistance and are required for survival, persistence, and nasal colonization in</w:t>
      </w:r>
      <w:r>
        <w:rPr>
          <w:rStyle w:val="Emphasis"/>
          <w:rFonts w:ascii="Arial" w:hAnsi="Arial"/>
          <w:color w:val="000000"/>
          <w:sz w:val="18"/>
          <w:szCs w:val="18"/>
        </w:rPr>
        <w:t>Staphylococcus aureus</w:t>
      </w:r>
      <w:r>
        <w:rPr>
          <w:rFonts w:ascii="Arial" w:hAnsi="Arial"/>
          <w:color w:val="000000"/>
          <w:sz w:val="18"/>
          <w:szCs w:val="18"/>
        </w:rPr>
        <w:t>. J Bacteriol 189: 1025–1035.</w:t>
      </w:r>
    </w:p>
    <w:p w14:paraId="771A4EA1" w14:textId="77777777" w:rsidR="0020061D" w:rsidRDefault="00766C9B">
      <w:pPr>
        <w:pStyle w:val="TextBody"/>
        <w:numPr>
          <w:ilvl w:val="0"/>
          <w:numId w:val="19"/>
        </w:numPr>
        <w:spacing w:after="0" w:line="360" w:lineRule="auto"/>
        <w:jc w:val="both"/>
      </w:pPr>
      <w:bookmarkStart w:id="7187" w:name="ppat.1003959-Rauch1"/>
      <w:bookmarkStart w:id="7188" w:name="ref43"/>
      <w:bookmarkEnd w:id="7187"/>
      <w:bookmarkEnd w:id="7188"/>
      <w:r>
        <w:rPr>
          <w:rFonts w:ascii="Arial" w:hAnsi="Arial"/>
          <w:color w:val="000000"/>
          <w:sz w:val="18"/>
          <w:szCs w:val="18"/>
        </w:rPr>
        <w:t>Rauch S, DeDent AC, Kim HK, Bubeck Wardenburg J, Missiakas DM, et al. (2012) Abscess formation and alpha-hemolysin induced toxicity in a mouse model of</w:t>
      </w:r>
      <w:r>
        <w:rPr>
          <w:rStyle w:val="Emphasis"/>
          <w:rFonts w:ascii="Arial" w:hAnsi="Arial"/>
          <w:color w:val="000000"/>
          <w:sz w:val="18"/>
          <w:szCs w:val="18"/>
        </w:rPr>
        <w:t>Staphylococcus aureus</w:t>
      </w:r>
      <w:r>
        <w:rPr>
          <w:rFonts w:ascii="Arial" w:hAnsi="Arial"/>
          <w:color w:val="000000"/>
          <w:sz w:val="18"/>
          <w:szCs w:val="18"/>
        </w:rPr>
        <w:t> peritoneal infection. Infect Immun 80: 3721–3732.</w:t>
      </w:r>
    </w:p>
    <w:p w14:paraId="47476F33" w14:textId="77777777" w:rsidR="0020061D" w:rsidRDefault="00766C9B">
      <w:pPr>
        <w:pStyle w:val="TextBody"/>
        <w:numPr>
          <w:ilvl w:val="0"/>
          <w:numId w:val="19"/>
        </w:numPr>
        <w:spacing w:after="0" w:line="360" w:lineRule="auto"/>
        <w:jc w:val="both"/>
      </w:pPr>
      <w:bookmarkStart w:id="7189" w:name="ppat.1003959-vonKockritzBlickwede1"/>
      <w:bookmarkStart w:id="7190" w:name="ref44"/>
      <w:bookmarkEnd w:id="7189"/>
      <w:bookmarkEnd w:id="7190"/>
      <w:r>
        <w:rPr>
          <w:rFonts w:ascii="Arial" w:hAnsi="Arial"/>
          <w:color w:val="000000"/>
          <w:sz w:val="18"/>
          <w:szCs w:val="18"/>
        </w:rPr>
        <w:t>von Kockritz-Blickwede M, Rohde M, Oehmcke S, Miller LS, Cheung AL, et al. (2008) Immunological mechanisms underlying the genetic predisposition to severe</w:t>
      </w:r>
      <w:r>
        <w:rPr>
          <w:rStyle w:val="Emphasis"/>
          <w:rFonts w:ascii="Arial" w:hAnsi="Arial"/>
          <w:color w:val="000000"/>
          <w:sz w:val="18"/>
          <w:szCs w:val="18"/>
        </w:rPr>
        <w:t>Staphylococcus aureus</w:t>
      </w:r>
      <w:r>
        <w:rPr>
          <w:rFonts w:ascii="Arial" w:hAnsi="Arial"/>
          <w:color w:val="000000"/>
          <w:sz w:val="18"/>
          <w:szCs w:val="18"/>
        </w:rPr>
        <w:t> infection in the mouse model. Am J Pathol 173: 1657–1668.</w:t>
      </w:r>
    </w:p>
    <w:p w14:paraId="1A81C2FC" w14:textId="77777777" w:rsidR="0020061D" w:rsidRDefault="00766C9B">
      <w:pPr>
        <w:pStyle w:val="TextBody"/>
        <w:numPr>
          <w:ilvl w:val="0"/>
          <w:numId w:val="19"/>
        </w:numPr>
        <w:spacing w:after="0" w:line="360" w:lineRule="auto"/>
        <w:jc w:val="both"/>
      </w:pPr>
      <w:bookmarkStart w:id="7191" w:name="ppat.1003959-Schweizer1"/>
      <w:bookmarkStart w:id="7192" w:name="ref45"/>
      <w:bookmarkEnd w:id="7191"/>
      <w:bookmarkEnd w:id="7192"/>
      <w:r>
        <w:rPr>
          <w:rFonts w:ascii="Arial" w:hAnsi="Arial"/>
          <w:color w:val="000000"/>
          <w:sz w:val="18"/>
          <w:szCs w:val="18"/>
        </w:rPr>
        <w:t>Schweizer ML, Bossen A, McDanel JS, Dennis LK (2012) </w:t>
      </w:r>
      <w:r>
        <w:rPr>
          <w:rStyle w:val="Emphasis"/>
          <w:rFonts w:ascii="Arial" w:hAnsi="Arial"/>
          <w:color w:val="000000"/>
          <w:sz w:val="18"/>
          <w:szCs w:val="18"/>
        </w:rPr>
        <w:t>Staphylococcus aureus</w:t>
      </w:r>
      <w:r>
        <w:rPr>
          <w:rFonts w:ascii="Arial" w:hAnsi="Arial"/>
          <w:color w:val="000000"/>
          <w:sz w:val="18"/>
          <w:szCs w:val="18"/>
        </w:rPr>
        <w:t>colonization before infection is not associated with mortality among </w:t>
      </w:r>
      <w:r>
        <w:rPr>
          <w:rStyle w:val="Emphasis"/>
          <w:rFonts w:ascii="Arial" w:hAnsi="Arial"/>
          <w:color w:val="000000"/>
          <w:sz w:val="18"/>
          <w:szCs w:val="18"/>
        </w:rPr>
        <w:t>S. aureus</w:t>
      </w:r>
      <w:r>
        <w:rPr>
          <w:rFonts w:ascii="Arial" w:hAnsi="Arial"/>
          <w:color w:val="000000"/>
          <w:sz w:val="18"/>
          <w:szCs w:val="18"/>
        </w:rPr>
        <w:t>-infected patients: a meta-analysis. Infect Control Hosp Epidemiol 33: 796–802.</w:t>
      </w:r>
    </w:p>
    <w:p w14:paraId="7F21EDA6" w14:textId="77777777" w:rsidR="0020061D" w:rsidRDefault="00766C9B">
      <w:pPr>
        <w:pStyle w:val="TextBody"/>
        <w:numPr>
          <w:ilvl w:val="0"/>
          <w:numId w:val="19"/>
        </w:numPr>
        <w:spacing w:after="0" w:line="360" w:lineRule="auto"/>
        <w:jc w:val="both"/>
      </w:pPr>
      <w:bookmarkStart w:id="7193" w:name="ppat.1003959-Rodriguez1"/>
      <w:bookmarkStart w:id="7194" w:name="ref46"/>
      <w:bookmarkEnd w:id="7193"/>
      <w:bookmarkEnd w:id="7194"/>
      <w:r>
        <w:rPr>
          <w:rFonts w:ascii="Arial" w:hAnsi="Arial"/>
          <w:color w:val="000000"/>
          <w:sz w:val="18"/>
          <w:szCs w:val="18"/>
        </w:rPr>
        <w:t>Rodriguez CA, Agudelo M, Zuluaga AF, Vesga O (2012) Generic vancomycin enriches resistant subpopulations of </w:t>
      </w:r>
      <w:r>
        <w:rPr>
          <w:rStyle w:val="Emphasis"/>
          <w:rFonts w:ascii="Arial" w:hAnsi="Arial"/>
          <w:color w:val="000000"/>
          <w:sz w:val="18"/>
          <w:szCs w:val="18"/>
        </w:rPr>
        <w:t>Staphylococcus aureus</w:t>
      </w:r>
      <w:r>
        <w:rPr>
          <w:rFonts w:ascii="Arial" w:hAnsi="Arial"/>
          <w:color w:val="000000"/>
          <w:sz w:val="18"/>
          <w:szCs w:val="18"/>
        </w:rPr>
        <w:t> after exposure in a neutropenic mouse thigh infection model. Antimicrob Agents Chemother 56: 243–247.</w:t>
      </w:r>
    </w:p>
    <w:p w14:paraId="53A6EAAC" w14:textId="77777777" w:rsidR="0020061D" w:rsidRDefault="00766C9B">
      <w:pPr>
        <w:pStyle w:val="TextBody"/>
        <w:numPr>
          <w:ilvl w:val="0"/>
          <w:numId w:val="19"/>
        </w:numPr>
        <w:spacing w:after="0" w:line="360" w:lineRule="auto"/>
        <w:jc w:val="both"/>
      </w:pPr>
      <w:bookmarkStart w:id="7195" w:name="ppat.1003959-Bornside1"/>
      <w:bookmarkStart w:id="7196" w:name="ref47"/>
      <w:bookmarkEnd w:id="7195"/>
      <w:bookmarkEnd w:id="7196"/>
      <w:r>
        <w:rPr>
          <w:rFonts w:ascii="Arial" w:hAnsi="Arial"/>
          <w:color w:val="000000"/>
          <w:sz w:val="18"/>
          <w:szCs w:val="18"/>
        </w:rPr>
        <w:t>Bornside GH, Bornside BB, Cohn I Jr (1972) Development of tetracycline-resistant</w:t>
      </w:r>
      <w:r>
        <w:rPr>
          <w:rStyle w:val="Emphasis"/>
          <w:rFonts w:ascii="Arial" w:hAnsi="Arial"/>
          <w:color w:val="000000"/>
          <w:sz w:val="18"/>
          <w:szCs w:val="18"/>
        </w:rPr>
        <w:t>Staphylococcus aureus</w:t>
      </w:r>
      <w:r>
        <w:rPr>
          <w:rFonts w:ascii="Arial" w:hAnsi="Arial"/>
          <w:color w:val="000000"/>
          <w:sz w:val="18"/>
          <w:szCs w:val="18"/>
        </w:rPr>
        <w:t> in gnotobiotic mice. Infect Immun 5: 505–512.</w:t>
      </w:r>
    </w:p>
    <w:p w14:paraId="45859B94" w14:textId="77777777" w:rsidR="0020061D" w:rsidRDefault="00766C9B">
      <w:pPr>
        <w:pStyle w:val="TextBody"/>
        <w:numPr>
          <w:ilvl w:val="0"/>
          <w:numId w:val="19"/>
        </w:numPr>
        <w:spacing w:after="0" w:line="360" w:lineRule="auto"/>
        <w:jc w:val="both"/>
      </w:pPr>
      <w:bookmarkStart w:id="7197" w:name="ppat.1003959-Prajsnar2"/>
      <w:bookmarkStart w:id="7198" w:name="ref48"/>
      <w:bookmarkEnd w:id="7197"/>
      <w:bookmarkEnd w:id="7198"/>
      <w:r>
        <w:rPr>
          <w:rFonts w:ascii="Arial" w:hAnsi="Arial"/>
          <w:color w:val="000000"/>
          <w:sz w:val="18"/>
          <w:szCs w:val="18"/>
        </w:rPr>
        <w:t>Prajsnar TK, Cunliffe VT, Foster SJ, Renshaw SA (2008) A novel vertebrate model of</w:t>
      </w:r>
      <w:r>
        <w:rPr>
          <w:rStyle w:val="Emphasis"/>
          <w:rFonts w:ascii="Arial" w:hAnsi="Arial"/>
          <w:color w:val="000000"/>
          <w:sz w:val="18"/>
          <w:szCs w:val="18"/>
        </w:rPr>
        <w:t>Staphylococcus aureus</w:t>
      </w:r>
      <w:r>
        <w:rPr>
          <w:rFonts w:ascii="Arial" w:hAnsi="Arial"/>
          <w:color w:val="000000"/>
          <w:sz w:val="18"/>
          <w:szCs w:val="18"/>
        </w:rPr>
        <w:t> infection reveals phagocyte-dependent resistance of zebrafish to non-host specialized pathogens. Cell Microbiol 10: 2312–2325.</w:t>
      </w:r>
    </w:p>
    <w:p w14:paraId="31AE6777" w14:textId="77777777" w:rsidR="0020061D" w:rsidRDefault="00766C9B">
      <w:pPr>
        <w:pStyle w:val="TextBody"/>
        <w:numPr>
          <w:ilvl w:val="0"/>
          <w:numId w:val="19"/>
        </w:numPr>
        <w:spacing w:after="0" w:line="360" w:lineRule="auto"/>
        <w:jc w:val="both"/>
      </w:pPr>
      <w:bookmarkStart w:id="7199" w:name="ppat.1003959-GrandeBurgos1"/>
      <w:bookmarkStart w:id="7200" w:name="ref49"/>
      <w:bookmarkEnd w:id="7199"/>
      <w:bookmarkEnd w:id="7200"/>
      <w:r>
        <w:rPr>
          <w:rFonts w:ascii="Arial" w:hAnsi="Arial"/>
          <w:color w:val="000000"/>
          <w:sz w:val="18"/>
          <w:szCs w:val="18"/>
        </w:rPr>
        <w:t>Grande Burgos MJ, Kovacs AT, Mironczuk AM, Abriouel H, Galvez A, et al. (2009) Response of </w:t>
      </w:r>
      <w:r>
        <w:rPr>
          <w:rStyle w:val="Emphasis"/>
          <w:rFonts w:ascii="Arial" w:hAnsi="Arial"/>
          <w:color w:val="000000"/>
          <w:sz w:val="18"/>
          <w:szCs w:val="18"/>
        </w:rPr>
        <w:t>Bacillus cereus</w:t>
      </w:r>
      <w:r>
        <w:rPr>
          <w:rFonts w:ascii="Arial" w:hAnsi="Arial"/>
          <w:color w:val="000000"/>
          <w:sz w:val="18"/>
          <w:szCs w:val="18"/>
        </w:rPr>
        <w:t> ATCC 14579 to challenges with sublethal concentrations of enterocin AS-48. BMC Microbiol 9: 227.</w:t>
      </w:r>
    </w:p>
    <w:p w14:paraId="0AC40CE3" w14:textId="77777777" w:rsidR="0020061D" w:rsidRDefault="00766C9B">
      <w:pPr>
        <w:pStyle w:val="TextBody"/>
        <w:numPr>
          <w:ilvl w:val="0"/>
          <w:numId w:val="19"/>
        </w:numPr>
        <w:spacing w:after="0" w:line="360" w:lineRule="auto"/>
        <w:jc w:val="both"/>
      </w:pPr>
      <w:bookmarkStart w:id="7201" w:name="ppat.1003959-Nanduri1"/>
      <w:bookmarkStart w:id="7202" w:name="ref50"/>
      <w:bookmarkEnd w:id="7201"/>
      <w:bookmarkEnd w:id="7202"/>
      <w:r>
        <w:rPr>
          <w:rFonts w:ascii="Arial" w:hAnsi="Arial"/>
          <w:color w:val="000000"/>
          <w:sz w:val="18"/>
          <w:szCs w:val="18"/>
        </w:rPr>
        <w:t>Nanduri B, Shack LA, Burgess SC, Lawrence ML (2009) The transcriptional response of </w:t>
      </w:r>
      <w:r>
        <w:rPr>
          <w:rStyle w:val="Emphasis"/>
          <w:rFonts w:ascii="Arial" w:hAnsi="Arial"/>
          <w:color w:val="000000"/>
          <w:sz w:val="18"/>
          <w:szCs w:val="18"/>
        </w:rPr>
        <w:t>Pasteurella multocida</w:t>
      </w:r>
      <w:r>
        <w:rPr>
          <w:rFonts w:ascii="Arial" w:hAnsi="Arial"/>
          <w:color w:val="000000"/>
          <w:sz w:val="18"/>
          <w:szCs w:val="18"/>
        </w:rPr>
        <w:t> to three classes of antibiotics. BMC Genomics 10 Suppl 2: S4.</w:t>
      </w:r>
    </w:p>
    <w:p w14:paraId="1E2F0CFA" w14:textId="77777777" w:rsidR="0020061D" w:rsidRDefault="00766C9B">
      <w:pPr>
        <w:pStyle w:val="TextBody"/>
        <w:numPr>
          <w:ilvl w:val="0"/>
          <w:numId w:val="19"/>
        </w:numPr>
        <w:spacing w:after="0" w:line="360" w:lineRule="auto"/>
        <w:jc w:val="both"/>
      </w:pPr>
      <w:bookmarkStart w:id="7203" w:name="ppat.1003959-Petek1"/>
      <w:bookmarkStart w:id="7204" w:name="ref51"/>
      <w:bookmarkEnd w:id="7203"/>
      <w:bookmarkEnd w:id="7204"/>
      <w:r>
        <w:rPr>
          <w:rFonts w:ascii="Arial" w:hAnsi="Arial"/>
          <w:color w:val="000000"/>
          <w:sz w:val="18"/>
          <w:szCs w:val="18"/>
        </w:rPr>
        <w:lastRenderedPageBreak/>
        <w:t>Petek M, Baebler S, Kuzman D, Rotter A, Podlesek Z, et al. (2010) Revealing fosfomycin primary effect on </w:t>
      </w:r>
      <w:r>
        <w:rPr>
          <w:rStyle w:val="Emphasis"/>
          <w:rFonts w:ascii="Arial" w:hAnsi="Arial"/>
          <w:color w:val="000000"/>
          <w:sz w:val="18"/>
          <w:szCs w:val="18"/>
        </w:rPr>
        <w:t>Staphylococcus aureus</w:t>
      </w:r>
      <w:r>
        <w:rPr>
          <w:rFonts w:ascii="Arial" w:hAnsi="Arial"/>
          <w:color w:val="000000"/>
          <w:sz w:val="18"/>
          <w:szCs w:val="18"/>
        </w:rPr>
        <w:t> transcriptome: modulation of cell envelope biosynthesis and phosphoenolpyruvate induced starvation. BMC Microbiol 10: 159.</w:t>
      </w:r>
    </w:p>
    <w:p w14:paraId="0E118241" w14:textId="77777777" w:rsidR="0020061D" w:rsidRDefault="00766C9B">
      <w:pPr>
        <w:pStyle w:val="TextBody"/>
        <w:numPr>
          <w:ilvl w:val="0"/>
          <w:numId w:val="19"/>
        </w:numPr>
        <w:spacing w:after="0" w:line="360" w:lineRule="auto"/>
        <w:jc w:val="both"/>
      </w:pPr>
      <w:bookmarkStart w:id="7205" w:name="ppat.1003959-Holder1"/>
      <w:bookmarkStart w:id="7206" w:name="ref52"/>
      <w:bookmarkEnd w:id="7205"/>
      <w:bookmarkEnd w:id="7206"/>
      <w:r>
        <w:rPr>
          <w:rFonts w:ascii="Arial" w:hAnsi="Arial"/>
          <w:color w:val="000000"/>
          <w:sz w:val="18"/>
          <w:szCs w:val="18"/>
        </w:rPr>
        <w:t>Holder D, Berry D, Dai D, Raskin L, Xi C (2013) A dynamic and complex monochloramine stress response in </w:t>
      </w:r>
      <w:r>
        <w:rPr>
          <w:rStyle w:val="Emphasis"/>
          <w:rFonts w:ascii="Arial" w:hAnsi="Arial"/>
          <w:color w:val="000000"/>
          <w:sz w:val="18"/>
          <w:szCs w:val="18"/>
        </w:rPr>
        <w:t>Escherichia coli</w:t>
      </w:r>
      <w:r>
        <w:rPr>
          <w:rFonts w:ascii="Arial" w:hAnsi="Arial"/>
          <w:color w:val="000000"/>
          <w:sz w:val="18"/>
          <w:szCs w:val="18"/>
        </w:rPr>
        <w:t> revealed by transcriptome analysis. Water Res 47: 4978–4985.</w:t>
      </w:r>
    </w:p>
    <w:p w14:paraId="50BEAA44"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207" w:name="ppat.1003959-Kummerer1"/>
      <w:bookmarkStart w:id="7208" w:name="ref53"/>
      <w:bookmarkEnd w:id="7207"/>
      <w:bookmarkEnd w:id="7208"/>
      <w:r>
        <w:rPr>
          <w:rFonts w:ascii="Arial" w:hAnsi="Arial"/>
          <w:color w:val="000000"/>
          <w:sz w:val="18"/>
          <w:szCs w:val="18"/>
        </w:rPr>
        <w:t>Kummerer K, Henninger A (2003) Promoting resistance by the emission of antibiotics from hospitals and households into effluent. Clin Microbiol Infect 9: 1203–1214.</w:t>
      </w:r>
    </w:p>
    <w:p w14:paraId="3D96C473"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209" w:name="ppat.1003959-Chander1"/>
      <w:bookmarkStart w:id="7210" w:name="ref54"/>
      <w:bookmarkEnd w:id="7209"/>
      <w:bookmarkEnd w:id="7210"/>
      <w:r>
        <w:rPr>
          <w:rFonts w:ascii="Arial" w:hAnsi="Arial"/>
          <w:color w:val="000000"/>
          <w:sz w:val="18"/>
          <w:szCs w:val="18"/>
        </w:rPr>
        <w:t>Chander Y, Kumar K, Goyal SM, Gupta SC (2005) Antibacterial activity of soil-bound antibiotics. J Environ Qual 34: 1952–1957.</w:t>
      </w:r>
    </w:p>
    <w:p w14:paraId="5BFB5022"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211" w:name="ppat.1003959-Read1"/>
      <w:bookmarkStart w:id="7212" w:name="ref55"/>
      <w:bookmarkEnd w:id="7211"/>
      <w:bookmarkEnd w:id="7212"/>
      <w:r>
        <w:rPr>
          <w:rFonts w:ascii="Arial" w:hAnsi="Arial"/>
          <w:color w:val="000000"/>
          <w:sz w:val="18"/>
          <w:szCs w:val="18"/>
        </w:rPr>
        <w:t>Read AF, Day T, Huijben S (2011) The evolution of drug resistance and the curious orthodoxy of aggressive chemotherapy. Proc Natl Acad Sci U S A 108 Suppl 2: 10871–10877.</w:t>
      </w:r>
    </w:p>
    <w:p w14:paraId="533E18D1" w14:textId="77777777" w:rsidR="0020061D" w:rsidRDefault="00766C9B">
      <w:pPr>
        <w:pStyle w:val="TextBody"/>
        <w:numPr>
          <w:ilvl w:val="0"/>
          <w:numId w:val="19"/>
        </w:numPr>
        <w:spacing w:after="0" w:line="360" w:lineRule="auto"/>
        <w:jc w:val="both"/>
        <w:rPr>
          <w:rFonts w:ascii="Arial" w:hAnsi="Arial"/>
          <w:color w:val="000000"/>
          <w:sz w:val="18"/>
          <w:szCs w:val="18"/>
        </w:rPr>
      </w:pPr>
      <w:bookmarkStart w:id="7213" w:name="ppat.1003959-Law1"/>
      <w:bookmarkStart w:id="7214" w:name="ref56"/>
      <w:bookmarkEnd w:id="7213"/>
      <w:bookmarkEnd w:id="7214"/>
      <w:r>
        <w:rPr>
          <w:rFonts w:ascii="Arial" w:hAnsi="Arial"/>
          <w:color w:val="000000"/>
          <w:sz w:val="18"/>
          <w:szCs w:val="18"/>
        </w:rPr>
        <w:t>Law V, Knox C, Djoumbou Y, Jewison T, Guo AC, et al. (2013) DrugBank 4.0: shedding new light on drug metabolism. Nucleic Acids Res.</w:t>
      </w:r>
    </w:p>
    <w:p w14:paraId="104AFC6B" w14:textId="77777777" w:rsidR="0020061D" w:rsidRDefault="00766C9B">
      <w:pPr>
        <w:pStyle w:val="TextBody"/>
        <w:numPr>
          <w:ilvl w:val="0"/>
          <w:numId w:val="19"/>
        </w:numPr>
        <w:spacing w:after="0" w:line="360" w:lineRule="auto"/>
        <w:jc w:val="both"/>
      </w:pPr>
      <w:bookmarkStart w:id="7215" w:name="ppat.1003959-Vagner1"/>
      <w:bookmarkStart w:id="7216" w:name="ref57"/>
      <w:bookmarkEnd w:id="7215"/>
      <w:bookmarkEnd w:id="7216"/>
      <w:r>
        <w:rPr>
          <w:rFonts w:ascii="Arial" w:hAnsi="Arial"/>
          <w:color w:val="000000"/>
          <w:sz w:val="18"/>
          <w:szCs w:val="18"/>
        </w:rPr>
        <w:t>Vagner V, Dervyn E, Ehrlich SD (1998) A vector for systematic gene inactivation in</w:t>
      </w:r>
      <w:r>
        <w:rPr>
          <w:rStyle w:val="Emphasis"/>
          <w:rFonts w:ascii="Arial" w:hAnsi="Arial"/>
          <w:color w:val="000000"/>
          <w:sz w:val="18"/>
          <w:szCs w:val="18"/>
        </w:rPr>
        <w:t>Bacillus subtilis</w:t>
      </w:r>
      <w:r>
        <w:rPr>
          <w:rFonts w:ascii="Arial" w:hAnsi="Arial"/>
          <w:color w:val="000000"/>
          <w:sz w:val="18"/>
          <w:szCs w:val="18"/>
        </w:rPr>
        <w:t>. Microbiology 144 (Pt 11) 3097–3104.</w:t>
      </w:r>
    </w:p>
    <w:p w14:paraId="27C25D54" w14:textId="77777777" w:rsidR="0020061D" w:rsidRDefault="00766C9B">
      <w:pPr>
        <w:pStyle w:val="TextBody"/>
        <w:numPr>
          <w:ilvl w:val="0"/>
          <w:numId w:val="19"/>
        </w:numPr>
        <w:spacing w:after="0" w:line="360" w:lineRule="auto"/>
        <w:jc w:val="both"/>
      </w:pPr>
      <w:bookmarkStart w:id="7217" w:name="ppat.1003959-Aish1"/>
      <w:bookmarkStart w:id="7218" w:name="ref58"/>
      <w:bookmarkEnd w:id="7217"/>
      <w:bookmarkEnd w:id="7218"/>
      <w:r>
        <w:rPr>
          <w:rFonts w:ascii="Arial" w:hAnsi="Arial"/>
          <w:color w:val="000000"/>
          <w:sz w:val="18"/>
          <w:szCs w:val="18"/>
        </w:rPr>
        <w:t>Aish J (2003) Environmental regulation of virulence determinant expression in</w:t>
      </w:r>
      <w:r>
        <w:rPr>
          <w:rStyle w:val="Emphasis"/>
          <w:rFonts w:ascii="Arial" w:hAnsi="Arial"/>
          <w:color w:val="000000"/>
          <w:sz w:val="18"/>
          <w:szCs w:val="18"/>
        </w:rPr>
        <w:t>Staphylococcus aureus</w:t>
      </w:r>
      <w:r>
        <w:rPr>
          <w:rFonts w:ascii="Arial" w:hAnsi="Arial"/>
          <w:color w:val="000000"/>
          <w:sz w:val="18"/>
          <w:szCs w:val="18"/>
        </w:rPr>
        <w:t>. Dissertation. University of Sheffield, Sheffield, United Kingdom.</w:t>
      </w:r>
    </w:p>
    <w:p w14:paraId="66832BCA" w14:textId="77777777" w:rsidR="0020061D" w:rsidRDefault="00766C9B">
      <w:pPr>
        <w:pStyle w:val="TextBody"/>
        <w:numPr>
          <w:ilvl w:val="0"/>
          <w:numId w:val="19"/>
        </w:numPr>
        <w:spacing w:after="0" w:line="360" w:lineRule="auto"/>
        <w:jc w:val="both"/>
      </w:pPr>
      <w:bookmarkStart w:id="7219" w:name="ppat.1003959-Cooper1"/>
      <w:bookmarkStart w:id="7220" w:name="ref59"/>
      <w:bookmarkEnd w:id="7219"/>
      <w:bookmarkEnd w:id="7220"/>
      <w:r>
        <w:rPr>
          <w:rFonts w:ascii="Arial" w:hAnsi="Arial"/>
          <w:color w:val="000000"/>
          <w:sz w:val="18"/>
          <w:szCs w:val="18"/>
        </w:rPr>
        <w:t>Cooper EL, Garcia-Lara J, Foster SJ (2009) YsxC, an essential protein in</w:t>
      </w:r>
      <w:r>
        <w:rPr>
          <w:rStyle w:val="Emphasis"/>
          <w:rFonts w:ascii="Arial" w:hAnsi="Arial"/>
          <w:color w:val="000000"/>
          <w:sz w:val="18"/>
          <w:szCs w:val="18"/>
        </w:rPr>
        <w:t>Staphylococcus aureus</w:t>
      </w:r>
      <w:r>
        <w:rPr>
          <w:rFonts w:ascii="Arial" w:hAnsi="Arial"/>
          <w:color w:val="000000"/>
          <w:sz w:val="18"/>
          <w:szCs w:val="18"/>
        </w:rPr>
        <w:t xml:space="preserve"> crucial for ribosome assembly/stability. BMC Microbiol 9: 266. </w:t>
      </w:r>
    </w:p>
    <w:p w14:paraId="5133E123" w14:textId="77777777" w:rsidR="0020061D" w:rsidRDefault="00766C9B">
      <w:pPr>
        <w:pStyle w:val="TextBody"/>
        <w:numPr>
          <w:ilvl w:val="0"/>
          <w:numId w:val="19"/>
        </w:numPr>
        <w:spacing w:after="0" w:line="360" w:lineRule="auto"/>
        <w:jc w:val="both"/>
      </w:pPr>
      <w:bookmarkStart w:id="7221" w:name="ppat.1003959-Choi1"/>
      <w:bookmarkStart w:id="7222" w:name="ref60"/>
      <w:bookmarkEnd w:id="7221"/>
      <w:bookmarkEnd w:id="7222"/>
      <w:r>
        <w:rPr>
          <w:rFonts w:ascii="Arial" w:hAnsi="Arial"/>
          <w:color w:val="000000"/>
          <w:sz w:val="18"/>
          <w:szCs w:val="18"/>
        </w:rPr>
        <w:t>Choi KH, Schweizer HP (2006) mini-Tn7 insertion in bacteria with single </w:t>
      </w:r>
      <w:r>
        <w:rPr>
          <w:rStyle w:val="Emphasis"/>
          <w:rFonts w:ascii="Arial" w:hAnsi="Arial"/>
          <w:color w:val="000000"/>
          <w:sz w:val="18"/>
          <w:szCs w:val="18"/>
        </w:rPr>
        <w:t>att</w:t>
      </w:r>
      <w:r>
        <w:rPr>
          <w:rFonts w:ascii="Arial" w:hAnsi="Arial"/>
          <w:color w:val="000000"/>
          <w:sz w:val="18"/>
          <w:szCs w:val="18"/>
        </w:rPr>
        <w:t>Tn7 sites: example </w:t>
      </w:r>
      <w:r>
        <w:rPr>
          <w:rStyle w:val="Emphasis"/>
          <w:rFonts w:ascii="Arial" w:hAnsi="Arial"/>
          <w:color w:val="000000"/>
          <w:sz w:val="18"/>
          <w:szCs w:val="18"/>
        </w:rPr>
        <w:t>Pseudomonas aeruginosa</w:t>
      </w:r>
      <w:r>
        <w:rPr>
          <w:rFonts w:ascii="Arial" w:hAnsi="Arial"/>
          <w:color w:val="000000"/>
          <w:sz w:val="18"/>
          <w:szCs w:val="18"/>
        </w:rPr>
        <w:t xml:space="preserve">. Nat Protoc 1: 153–161. </w:t>
      </w:r>
      <w:bookmarkStart w:id="7223" w:name="ref61"/>
      <w:bookmarkStart w:id="7224" w:name="ppat.1003959-NssleinVolhard1"/>
      <w:bookmarkEnd w:id="7223"/>
      <w:bookmarkEnd w:id="7224"/>
      <w:r>
        <w:rPr>
          <w:rFonts w:ascii="Arial" w:hAnsi="Arial"/>
          <w:color w:val="000000"/>
          <w:sz w:val="18"/>
          <w:szCs w:val="18"/>
        </w:rPr>
        <w:t>Nüsslein-Volhard C, Dahm R (2002) Zebrafish: a practical approach. New York: Oxford University Press. 303 p.</w:t>
      </w:r>
    </w:p>
    <w:p w14:paraId="4E50E61D" w14:textId="77777777" w:rsidR="0020061D" w:rsidRDefault="00766C9B">
      <w:pPr>
        <w:numPr>
          <w:ilvl w:val="0"/>
          <w:numId w:val="19"/>
        </w:numPr>
        <w:spacing w:line="360" w:lineRule="auto"/>
        <w:jc w:val="both"/>
        <w:rPr>
          <w:rFonts w:ascii="Arial" w:hAnsi="Arial"/>
          <w:color w:val="000000"/>
          <w:sz w:val="18"/>
          <w:szCs w:val="18"/>
        </w:rPr>
      </w:pPr>
      <w:bookmarkStart w:id="7225" w:name="ppat.1003959-Rhodes1"/>
      <w:bookmarkStart w:id="7226" w:name="ref62"/>
      <w:bookmarkEnd w:id="7225"/>
      <w:bookmarkEnd w:id="7226"/>
      <w:r>
        <w:rPr>
          <w:rFonts w:ascii="Arial" w:hAnsi="Arial"/>
          <w:color w:val="000000"/>
          <w:sz w:val="18"/>
          <w:szCs w:val="18"/>
        </w:rPr>
        <w:t>Rhodes J, Hagen A, Hsu K, Deng M, Liu TX, et al. (2005) Interplay of Pu.1 and Gata1 determines myelo-erythroid progenitor cell fate in zebrafish. Dev Cell 8: 97–108.</w:t>
      </w:r>
    </w:p>
    <w:p w14:paraId="1098BDAE" w14:textId="77777777" w:rsidR="0020061D" w:rsidRDefault="00766C9B">
      <w:pPr>
        <w:spacing w:line="360" w:lineRule="auto"/>
        <w:jc w:val="both"/>
        <w:rPr>
          <w:rFonts w:ascii="Arial" w:hAnsi="Arial"/>
          <w:color w:val="000000"/>
          <w:sz w:val="18"/>
          <w:szCs w:val="18"/>
        </w:rPr>
      </w:pPr>
      <w:r>
        <w:br w:type="page"/>
      </w:r>
    </w:p>
    <w:p w14:paraId="4EB17934" w14:textId="77777777" w:rsidR="0020061D" w:rsidRDefault="00766C9B">
      <w:pPr>
        <w:pStyle w:val="Chaptertitle"/>
      </w:pPr>
      <w:bookmarkStart w:id="7227" w:name="__RefHeading___Toc102019_40547708"/>
      <w:bookmarkEnd w:id="7227"/>
      <w:r>
        <w:lastRenderedPageBreak/>
        <w:t>Appendix B: Observation of n</w:t>
      </w:r>
      <w:bookmarkStart w:id="7228" w:name="_Toc345581943280"/>
      <w:bookmarkStart w:id="7229" w:name="_Toc357557332280"/>
      <w:r>
        <w:t>eutrophils extracellular trap</w:t>
      </w:r>
      <w:bookmarkEnd w:id="7228"/>
      <w:bookmarkEnd w:id="7229"/>
      <w:r>
        <w:t xml:space="preserve"> (NET) formation </w:t>
      </w:r>
      <w:r>
        <w:rPr>
          <w:i/>
          <w:iCs/>
        </w:rPr>
        <w:t>in vivo</w:t>
      </w:r>
    </w:p>
    <w:p w14:paraId="09839430" w14:textId="77777777" w:rsidR="0020061D" w:rsidRDefault="00766C9B">
      <w:pPr>
        <w:pStyle w:val="41"/>
        <w:rPr>
          <w:szCs w:val="28"/>
        </w:rPr>
      </w:pPr>
      <w:bookmarkStart w:id="7230" w:name="__RefHeading___Toc79917_1995552439"/>
      <w:bookmarkEnd w:id="7230"/>
      <w:r>
        <w:rPr>
          <w:color w:val="000000"/>
          <w:szCs w:val="28"/>
        </w:rPr>
        <w:t>B1. Introduction</w:t>
      </w:r>
    </w:p>
    <w:p w14:paraId="17D8B62E" w14:textId="3259EF69" w:rsidR="0020061D" w:rsidRDefault="00766C9B">
      <w:pPr>
        <w:pStyle w:val="Paragraph"/>
      </w:pPr>
      <w:r>
        <w:rPr>
          <w:color w:val="000000"/>
        </w:rPr>
        <w:tab/>
        <w:t xml:space="preserve">Extracellular traps are a relatively newly discovered immune mechanism by which phagocytes can ensnare or kill microorganisms extracellularly </w:t>
      </w:r>
      <w:bookmarkStart w:id="7231" w:name="__UnoMark__47228_1995552439"/>
      <w:r>
        <w:rPr>
          <w:color w:val="000000"/>
        </w:rPr>
        <w:t>(Brinkmann et al. 2004)</w:t>
      </w:r>
      <w:bookmarkEnd w:id="7231"/>
      <w:del w:id="7232" w:author="Nelly Wagner" w:date="2017-01-22T18:06:00Z">
        <w:r w:rsidDel="00742AD1">
          <w:rPr>
            <w:color w:val="000000"/>
          </w:rPr>
          <w:delText>⁠</w:delText>
        </w:r>
      </w:del>
      <w:r>
        <w:rPr>
          <w:color w:val="000000"/>
        </w:rPr>
        <w:t xml:space="preserve">. This immune mechanism is a type of programmed cell death distinct from apoptosis and necrosis </w:t>
      </w:r>
      <w:bookmarkStart w:id="7233" w:name="__UnoMark__47232_1995552439"/>
      <w:r>
        <w:rPr>
          <w:color w:val="000000"/>
        </w:rPr>
        <w:t>(Fuchs et al. 2007)</w:t>
      </w:r>
      <w:bookmarkEnd w:id="7233"/>
      <w:del w:id="7234" w:author="Nelly Wagner" w:date="2017-01-22T18:06:00Z">
        <w:r w:rsidDel="00742AD1">
          <w:rPr>
            <w:color w:val="000000"/>
          </w:rPr>
          <w:delText>⁠</w:delText>
        </w:r>
      </w:del>
      <w:r>
        <w:rPr>
          <w:color w:val="000000"/>
        </w:rPr>
        <w:t>. Therefore</w:t>
      </w:r>
      <w:ins w:id="7235" w:author="Nelly Wagner" w:date="2017-01-22T18:06:00Z">
        <w:r w:rsidR="00742AD1">
          <w:rPr>
            <w:color w:val="000000"/>
          </w:rPr>
          <w:t>,</w:t>
        </w:r>
      </w:ins>
      <w:r>
        <w:rPr>
          <w:color w:val="000000"/>
        </w:rPr>
        <w:t xml:space="preserve"> the term ETosis describes extracellular trap formation. Most studies on the regulation and function of extracellular traps have been done </w:t>
      </w:r>
      <w:r>
        <w:rPr>
          <w:i/>
          <w:iCs/>
          <w:color w:val="000000"/>
        </w:rPr>
        <w:t xml:space="preserve">in vitro </w:t>
      </w:r>
      <w:r>
        <w:rPr>
          <w:color w:val="000000"/>
        </w:rPr>
        <w:t xml:space="preserve">using artificial stimuli. The rapid development of new imaging techniques has allowed for complex animal models to be used, thereby validating a functional role </w:t>
      </w:r>
      <w:r>
        <w:rPr>
          <w:i/>
          <w:iCs/>
          <w:color w:val="000000"/>
        </w:rPr>
        <w:t>in vivo</w:t>
      </w:r>
      <w:r>
        <w:rPr>
          <w:color w:val="000000"/>
        </w:rPr>
        <w:t xml:space="preserve"> for ETosis. Previous work has indicated that neutrophils are the primary cells leading to clonal expansion of </w:t>
      </w:r>
      <w:r>
        <w:rPr>
          <w:i/>
          <w:iCs/>
          <w:color w:val="000000"/>
        </w:rPr>
        <w:t>S. aureus</w:t>
      </w:r>
      <w:r>
        <w:rPr>
          <w:color w:val="000000"/>
        </w:rPr>
        <w:t xml:space="preserve"> inside the host </w:t>
      </w:r>
      <w:bookmarkStart w:id="7236" w:name="__UnoMark__47236_1995552439"/>
      <w:r>
        <w:rPr>
          <w:color w:val="000000"/>
        </w:rPr>
        <w:t>(Prajsnar et al. 2012)</w:t>
      </w:r>
      <w:bookmarkEnd w:id="7236"/>
      <w:del w:id="7237" w:author="Nelly Wagner" w:date="2017-01-22T18:06:00Z">
        <w:r w:rsidDel="00742AD1">
          <w:rPr>
            <w:color w:val="000000"/>
          </w:rPr>
          <w:delText>⁠</w:delText>
        </w:r>
      </w:del>
      <w:r>
        <w:rPr>
          <w:color w:val="000000"/>
        </w:rPr>
        <w:t xml:space="preserve">. Having a better understanding of the mechanisms used by these host cells to fight the disease and their efficiency </w:t>
      </w:r>
      <w:r>
        <w:rPr>
          <w:i/>
          <w:iCs/>
          <w:color w:val="000000"/>
        </w:rPr>
        <w:t xml:space="preserve">in vivo </w:t>
      </w:r>
      <w:r>
        <w:rPr>
          <w:color w:val="000000"/>
        </w:rPr>
        <w:t xml:space="preserve">can open new therapeutic windows for staphylococcal infections. The power of the zebrafish model was here developed to specifically investigate neutrophil extracellular traps in the context of </w:t>
      </w:r>
      <w:r>
        <w:rPr>
          <w:i/>
          <w:iCs/>
          <w:color w:val="000000"/>
        </w:rPr>
        <w:t>S. aureus</w:t>
      </w:r>
      <w:r>
        <w:rPr>
          <w:color w:val="000000"/>
        </w:rPr>
        <w:t xml:space="preserve"> infection.</w:t>
      </w:r>
    </w:p>
    <w:p w14:paraId="6FD1B3C9" w14:textId="77777777" w:rsidR="0020061D" w:rsidRDefault="00766C9B">
      <w:pPr>
        <w:pStyle w:val="Paragraph"/>
      </w:pPr>
      <w:r>
        <w:rPr>
          <w:color w:val="000000"/>
        </w:rPr>
        <w:tab/>
        <w:t xml:space="preserve">Briefly, extracellular traps are formed by phagocytic cells in three steps: 1) decondensation of chromatin and rupture of the nuclear membrane, 2) release of lytic enzymes from the granules and 3) extrusion of a mixture of chromatin and lytic enzymes in the extracellular milieu. The presence of reactive oxygen species is necessary to induce the release of lytic enzymes from the granules </w:t>
      </w:r>
      <w:bookmarkStart w:id="7238" w:name="__UnoMark__47240_1995552439"/>
      <w:r>
        <w:rPr>
          <w:color w:val="000000"/>
        </w:rPr>
        <w:t>(Fuchs et al. 2007)</w:t>
      </w:r>
      <w:bookmarkEnd w:id="7238"/>
      <w:del w:id="7239" w:author="Nelly Wagner" w:date="2017-01-22T18:06:00Z">
        <w:r w:rsidDel="00742AD1">
          <w:rPr>
            <w:color w:val="000000"/>
          </w:rPr>
          <w:delText>⁠</w:delText>
        </w:r>
      </w:del>
      <w:r>
        <w:rPr>
          <w:color w:val="000000"/>
        </w:rPr>
        <w:t xml:space="preserve">. Myeloperoxidase and elastase are lytic enzymes contained in neutrophil granules. These two enzymes regulate chromatin decondensation and nuclear rupture during extracellular trap formation </w:t>
      </w:r>
      <w:bookmarkStart w:id="7240" w:name="__UnoMark__47244_1995552439"/>
      <w:r>
        <w:rPr>
          <w:color w:val="000000"/>
        </w:rPr>
        <w:t>(Papayannopoulos et al. 2010)</w:t>
      </w:r>
      <w:bookmarkEnd w:id="7240"/>
      <w:del w:id="7241" w:author="Nelly Wagner" w:date="2017-01-22T18:06:00Z">
        <w:r w:rsidDel="00742AD1">
          <w:rPr>
            <w:color w:val="000000"/>
          </w:rPr>
          <w:delText>⁠</w:delText>
        </w:r>
      </w:del>
      <w:r>
        <w:rPr>
          <w:color w:val="000000"/>
        </w:rPr>
        <w:t xml:space="preserve">. The study also shows that, later in the process, elastase and myeloperoxidase associate with the decondensed chromatin and are released together from the cell. Myeloperoxidase, as part of the enzymatic component of extracellular traps, retains its lytic activity after release from the cell and is involved in microbial killing </w:t>
      </w:r>
      <w:bookmarkStart w:id="7242" w:name="__UnoMark__47248_1995552439"/>
      <w:r>
        <w:rPr>
          <w:color w:val="000000"/>
        </w:rPr>
        <w:t>(Parker et al. 2012)</w:t>
      </w:r>
      <w:bookmarkEnd w:id="7242"/>
      <w:del w:id="7243" w:author="Nelly Wagner" w:date="2017-01-22T18:06:00Z">
        <w:r w:rsidDel="00742AD1">
          <w:rPr>
            <w:color w:val="000000"/>
          </w:rPr>
          <w:delText>⁠</w:delText>
        </w:r>
      </w:del>
      <w:r>
        <w:rPr>
          <w:color w:val="000000"/>
        </w:rPr>
        <w:t xml:space="preserve">. Neutrophil elastase has also been shown to degrade bacterial virulence factors, although not in the context of extracellular traps </w:t>
      </w:r>
      <w:bookmarkStart w:id="7244" w:name="__UnoMark__47252_1995552439"/>
      <w:r>
        <w:rPr>
          <w:color w:val="000000"/>
        </w:rPr>
        <w:t>(Weinrauch et al. 2002)</w:t>
      </w:r>
      <w:bookmarkEnd w:id="7244"/>
      <w:del w:id="7245" w:author="Nelly Wagner" w:date="2017-01-22T18:06:00Z">
        <w:r w:rsidDel="00742AD1">
          <w:rPr>
            <w:color w:val="000000"/>
          </w:rPr>
          <w:delText>⁠</w:delText>
        </w:r>
      </w:del>
      <w:r>
        <w:rPr>
          <w:color w:val="000000"/>
        </w:rPr>
        <w:t xml:space="preserve">. The chromatin component likely exerts an antimicrobial activity too as histone proteins can be processed into antimicrobial peptides </w:t>
      </w:r>
      <w:bookmarkStart w:id="7246" w:name="__UnoMark__47256_1995552439"/>
      <w:r>
        <w:rPr>
          <w:color w:val="000000"/>
        </w:rPr>
        <w:t>(Kim et al. 2000)</w:t>
      </w:r>
      <w:bookmarkEnd w:id="7246"/>
      <w:del w:id="7247" w:author="Nelly Wagner" w:date="2017-01-22T18:07:00Z">
        <w:r w:rsidDel="00742AD1">
          <w:rPr>
            <w:color w:val="000000"/>
          </w:rPr>
          <w:delText>⁠</w:delText>
        </w:r>
      </w:del>
      <w:r>
        <w:rPr>
          <w:color w:val="000000"/>
        </w:rPr>
        <w:t>.</w:t>
      </w:r>
    </w:p>
    <w:p w14:paraId="5AEB253F" w14:textId="77777777" w:rsidR="0020061D" w:rsidRDefault="00766C9B">
      <w:pPr>
        <w:pStyle w:val="Paragraph"/>
      </w:pPr>
      <w:r>
        <w:rPr>
          <w:color w:val="000000"/>
        </w:rPr>
        <w:lastRenderedPageBreak/>
        <w:tab/>
      </w:r>
      <w:r>
        <w:rPr>
          <w:i/>
          <w:iCs/>
          <w:color w:val="000000"/>
        </w:rPr>
        <w:t>In vitro</w:t>
      </w:r>
      <w:r>
        <w:rPr>
          <w:color w:val="000000"/>
        </w:rPr>
        <w:t xml:space="preserve"> and </w:t>
      </w:r>
      <w:r>
        <w:rPr>
          <w:i/>
          <w:iCs/>
          <w:color w:val="000000"/>
        </w:rPr>
        <w:t xml:space="preserve">in vivo </w:t>
      </w:r>
      <w:r>
        <w:rPr>
          <w:color w:val="000000"/>
        </w:rPr>
        <w:t xml:space="preserve">studies have confirmed that extracellular trap formation is triggered in response to infection </w:t>
      </w:r>
      <w:bookmarkStart w:id="7248" w:name="__UnoMark__47260_1995552439"/>
      <w:r>
        <w:rPr>
          <w:color w:val="000000"/>
        </w:rPr>
        <w:t>(Hasenberg et al. 2011)</w:t>
      </w:r>
      <w:bookmarkEnd w:id="7248"/>
      <w:del w:id="7249" w:author="Nelly Wagner" w:date="2017-01-22T18:07:00Z">
        <w:r w:rsidDel="00742AD1">
          <w:rPr>
            <w:color w:val="000000"/>
          </w:rPr>
          <w:delText>⁠</w:delText>
        </w:r>
      </w:del>
      <w:r>
        <w:rPr>
          <w:color w:val="000000"/>
        </w:rPr>
        <w:t xml:space="preserve"> </w:t>
      </w:r>
      <w:bookmarkStart w:id="7250" w:name="__UnoMark__47264_1995552439"/>
      <w:r>
        <w:rPr>
          <w:color w:val="000000"/>
        </w:rPr>
        <w:t>(Liu et al. 2014)</w:t>
      </w:r>
      <w:bookmarkEnd w:id="7250"/>
      <w:del w:id="7251" w:author="Nelly Wagner" w:date="2017-01-22T18:07:00Z">
        <w:r w:rsidDel="00742AD1">
          <w:rPr>
            <w:color w:val="000000"/>
          </w:rPr>
          <w:delText>⁠</w:delText>
        </w:r>
      </w:del>
      <w:r>
        <w:rPr>
          <w:color w:val="000000"/>
        </w:rPr>
        <w:t xml:space="preserve">. Depletion of extracellular traps formation in a mouse model of sepsis resulted in increased morbidity </w:t>
      </w:r>
      <w:bookmarkStart w:id="7252" w:name="__UnoMark__47268_1995552439"/>
      <w:r>
        <w:rPr>
          <w:color w:val="000000"/>
        </w:rPr>
        <w:t>(Meng et al. 2012)</w:t>
      </w:r>
      <w:bookmarkEnd w:id="7252"/>
      <w:del w:id="7253" w:author="Nelly Wagner" w:date="2017-01-22T18:07:00Z">
        <w:r w:rsidDel="00742AD1">
          <w:rPr>
            <w:color w:val="000000"/>
          </w:rPr>
          <w:delText>⁠</w:delText>
        </w:r>
      </w:del>
      <w:r>
        <w:rPr>
          <w:color w:val="000000"/>
        </w:rPr>
        <w:t xml:space="preserve">, demonstrating the efficiency and importance of ETosis </w:t>
      </w:r>
      <w:r>
        <w:rPr>
          <w:i/>
          <w:iCs/>
          <w:color w:val="000000"/>
        </w:rPr>
        <w:t>in vivo</w:t>
      </w:r>
      <w:r>
        <w:rPr>
          <w:color w:val="000000"/>
        </w:rPr>
        <w:t xml:space="preserve">. The </w:t>
      </w:r>
      <w:r>
        <w:rPr>
          <w:i/>
          <w:iCs/>
          <w:color w:val="000000"/>
        </w:rPr>
        <w:t xml:space="preserve">S. aureus </w:t>
      </w:r>
      <w:r>
        <w:rPr>
          <w:color w:val="000000"/>
        </w:rPr>
        <w:t xml:space="preserve">virulence factor leukotoxin GH has even been shown to promote extracellular trap formation </w:t>
      </w:r>
      <w:bookmarkStart w:id="7254" w:name="__UnoMark__47272_1995552439"/>
      <w:r>
        <w:rPr>
          <w:color w:val="000000"/>
        </w:rPr>
        <w:t>(Malachowa, Kobayashi, Freedman, Dorward &amp; Deleo 2013)</w:t>
      </w:r>
      <w:bookmarkEnd w:id="7254"/>
      <w:del w:id="7255" w:author="Nelly Wagner" w:date="2017-01-22T18:07:00Z">
        <w:r w:rsidDel="00742AD1">
          <w:rPr>
            <w:color w:val="000000"/>
          </w:rPr>
          <w:delText>⁠</w:delText>
        </w:r>
      </w:del>
      <w:r>
        <w:rPr>
          <w:color w:val="000000"/>
        </w:rPr>
        <w:t xml:space="preserve">. Other bacterial virulence factors, especially DNases, are involved in the degradation of extracellular traps </w:t>
      </w:r>
      <w:bookmarkStart w:id="7256" w:name="__UnoMark__47276_1995552439"/>
      <w:r>
        <w:rPr>
          <w:color w:val="000000"/>
        </w:rPr>
        <w:t>(Berends et al. 2010)</w:t>
      </w:r>
      <w:bookmarkEnd w:id="7256"/>
      <w:del w:id="7257" w:author="Nelly Wagner" w:date="2017-01-22T18:07:00Z">
        <w:r w:rsidDel="00742AD1">
          <w:rPr>
            <w:color w:val="000000"/>
          </w:rPr>
          <w:delText>⁠</w:delText>
        </w:r>
      </w:del>
      <w:r>
        <w:rPr>
          <w:color w:val="000000"/>
        </w:rPr>
        <w:t xml:space="preserve">, promoting bacterial escape and macrophage apoptosis in the case of </w:t>
      </w:r>
      <w:r>
        <w:rPr>
          <w:i/>
          <w:iCs/>
          <w:color w:val="000000"/>
        </w:rPr>
        <w:t>S. aureus</w:t>
      </w:r>
      <w:r>
        <w:rPr>
          <w:color w:val="000000"/>
        </w:rPr>
        <w:t xml:space="preserve"> </w:t>
      </w:r>
      <w:bookmarkStart w:id="7258" w:name="__UnoMark__47280_1995552439"/>
      <w:r>
        <w:rPr>
          <w:color w:val="000000"/>
        </w:rPr>
        <w:t>(Thammavongsa et al. 2013)</w:t>
      </w:r>
      <w:bookmarkEnd w:id="7258"/>
      <w:del w:id="7259" w:author="Nelly Wagner" w:date="2017-01-22T18:07:00Z">
        <w:r w:rsidDel="00742AD1">
          <w:rPr>
            <w:color w:val="000000"/>
          </w:rPr>
          <w:delText>⁠</w:delText>
        </w:r>
      </w:del>
      <w:r>
        <w:rPr>
          <w:color w:val="000000"/>
        </w:rPr>
        <w:t xml:space="preserve">. TLR signalling is also required to promote neutrophil extracellular trap formation in response to </w:t>
      </w:r>
      <w:r>
        <w:rPr>
          <w:i/>
          <w:iCs/>
          <w:color w:val="000000"/>
        </w:rPr>
        <w:t xml:space="preserve">S. aureus </w:t>
      </w:r>
      <w:r>
        <w:rPr>
          <w:color w:val="000000"/>
        </w:rPr>
        <w:t xml:space="preserve">infection and depletion of NETs after infection resulted in increased bacterial invasion and numbers in the infected mice </w:t>
      </w:r>
      <w:bookmarkStart w:id="7260" w:name="__UnoMark__47284_1995552439"/>
      <w:r>
        <w:rPr>
          <w:color w:val="000000"/>
        </w:rPr>
        <w:t>(Yipp et al. 2012)</w:t>
      </w:r>
      <w:bookmarkEnd w:id="7260"/>
      <w:del w:id="7261" w:author="Nelly Wagner" w:date="2017-01-22T18:07:00Z">
        <w:r w:rsidDel="00742AD1">
          <w:rPr>
            <w:color w:val="000000"/>
          </w:rPr>
          <w:delText>⁠</w:delText>
        </w:r>
      </w:del>
      <w:r>
        <w:rPr>
          <w:color w:val="000000"/>
        </w:rPr>
        <w:t>.</w:t>
      </w:r>
    </w:p>
    <w:p w14:paraId="0A00CC37" w14:textId="77777777" w:rsidR="0020061D" w:rsidRDefault="00766C9B">
      <w:pPr>
        <w:pStyle w:val="Paragraph"/>
      </w:pPr>
      <w:r>
        <w:rPr>
          <w:color w:val="000000"/>
        </w:rPr>
        <w:tab/>
        <w:t xml:space="preserve">All these studies have demonstrated that </w:t>
      </w:r>
      <w:r>
        <w:rPr>
          <w:i/>
          <w:iCs/>
          <w:color w:val="000000"/>
        </w:rPr>
        <w:t>S. aureus</w:t>
      </w:r>
      <w:r>
        <w:rPr>
          <w:color w:val="000000"/>
        </w:rPr>
        <w:t xml:space="preserve"> is a good pathogen to study extracellular traps </w:t>
      </w:r>
      <w:r>
        <w:rPr>
          <w:i/>
          <w:iCs/>
          <w:color w:val="000000"/>
        </w:rPr>
        <w:t>in vivo</w:t>
      </w:r>
      <w:r>
        <w:rPr>
          <w:color w:val="000000"/>
        </w:rPr>
        <w:t xml:space="preserve"> as it induces their formation, can block their activity and manipulate them to its own advantage. The objective was therefore to use the power of the zebrafish model to facilitate the study of extracellular traps, particularly those formed by neutrophils, by:</w:t>
      </w:r>
    </w:p>
    <w:p w14:paraId="5BA703CA" w14:textId="77777777" w:rsidR="0020061D" w:rsidRDefault="00766C9B">
      <w:pPr>
        <w:pStyle w:val="Paragraph"/>
        <w:numPr>
          <w:ilvl w:val="0"/>
          <w:numId w:val="15"/>
        </w:numPr>
      </w:pPr>
      <w:r>
        <w:t>Creating transgenic construct to express fluorescent components of NETs in zebrafish</w:t>
      </w:r>
    </w:p>
    <w:p w14:paraId="314943DC" w14:textId="77777777" w:rsidR="0020061D" w:rsidRDefault="00766C9B">
      <w:pPr>
        <w:pStyle w:val="Paragraph"/>
        <w:numPr>
          <w:ilvl w:val="0"/>
          <w:numId w:val="15"/>
        </w:numPr>
      </w:pPr>
      <w:r>
        <w:t>Injecting the transgenes in zebrafish</w:t>
      </w:r>
    </w:p>
    <w:p w14:paraId="62BD22D7" w14:textId="77777777" w:rsidR="0020061D" w:rsidRDefault="00766C9B">
      <w:pPr>
        <w:pStyle w:val="Paragraph"/>
        <w:numPr>
          <w:ilvl w:val="0"/>
          <w:numId w:val="15"/>
        </w:numPr>
      </w:pPr>
      <w:r>
        <w:t>Testing the transgenic zebrafish for correct expression of the transgenes</w:t>
      </w:r>
    </w:p>
    <w:p w14:paraId="0CEE7CBB" w14:textId="77777777" w:rsidR="0020061D" w:rsidRDefault="00766C9B">
      <w:pPr>
        <w:pStyle w:val="Paragraph"/>
        <w:numPr>
          <w:ilvl w:val="0"/>
          <w:numId w:val="15"/>
        </w:numPr>
      </w:pPr>
      <w:r>
        <w:rPr>
          <w:color w:val="000000"/>
        </w:rPr>
        <w:t xml:space="preserve">Determining if NETs can be induced in zebrafish upon </w:t>
      </w:r>
      <w:r>
        <w:rPr>
          <w:i/>
          <w:iCs/>
          <w:color w:val="000000"/>
        </w:rPr>
        <w:t>S. aureus</w:t>
      </w:r>
      <w:r>
        <w:rPr>
          <w:color w:val="000000"/>
        </w:rPr>
        <w:t xml:space="preserve"> infection</w:t>
      </w:r>
    </w:p>
    <w:p w14:paraId="3433D79E" w14:textId="77777777" w:rsidR="0020061D" w:rsidRDefault="00766C9B">
      <w:pPr>
        <w:pStyle w:val="41"/>
      </w:pPr>
      <w:bookmarkStart w:id="7262" w:name="__RefHeading___Toc79919_1995552439"/>
      <w:bookmarkEnd w:id="7262"/>
      <w:r>
        <w:t>B2. Results</w:t>
      </w:r>
    </w:p>
    <w:p w14:paraId="43E39F64" w14:textId="77777777" w:rsidR="0020061D" w:rsidRDefault="00766C9B">
      <w:pPr>
        <w:pStyle w:val="411"/>
      </w:pPr>
      <w:bookmarkStart w:id="7263" w:name="__RefHeading___Toc102021_40547708"/>
      <w:bookmarkEnd w:id="7263"/>
      <w:r>
        <w:t>B.2.1. Generation of the transgenic lines</w:t>
      </w:r>
    </w:p>
    <w:p w14:paraId="0E6694C0" w14:textId="77777777" w:rsidR="0020061D" w:rsidRDefault="00766C9B">
      <w:pPr>
        <w:pStyle w:val="4111"/>
      </w:pPr>
      <w:bookmarkStart w:id="7264" w:name="__RefHeading___Toc102023_40547708"/>
      <w:bookmarkEnd w:id="7264"/>
      <w:r>
        <w:t>B.2.</w:t>
      </w:r>
      <w:bookmarkStart w:id="7265" w:name="_Toc357557378"/>
      <w:r>
        <w:t>1.1. Fluorescent</w:t>
      </w:r>
      <w:bookmarkEnd w:id="7265"/>
      <w:r>
        <w:t xml:space="preserve"> histone transgene</w:t>
      </w:r>
    </w:p>
    <w:p w14:paraId="10653FED" w14:textId="77777777" w:rsidR="0020061D" w:rsidRDefault="00766C9B">
      <w:pPr>
        <w:pStyle w:val="Paragraph"/>
      </w:pPr>
      <w:r>
        <w:tab/>
        <w:t>Histones are the proteins decorating DNA to form chromatin, which becomes the major component of extracellular traps during ETosis (see introduction of this appendix). The Tol2kit (http://tol2kit.genetics.utah.edu/), which uses the multisite Gateway cloning technique, already contained a construct with mCherry fused to the C terminus of the zebrafish Histone 2A.</w:t>
      </w:r>
    </w:p>
    <w:p w14:paraId="17522717" w14:textId="77777777" w:rsidR="0020061D" w:rsidRDefault="00766C9B">
      <w:pPr>
        <w:pStyle w:val="Paragraph"/>
      </w:pPr>
      <w:r>
        <w:tab/>
        <w:t xml:space="preserve">Dr. Katherine Henry generated the transgene expression vector by cloning the </w:t>
      </w:r>
      <w:r>
        <w:rPr>
          <w:i/>
          <w:iCs/>
        </w:rPr>
        <w:t xml:space="preserve">h2a-mCherry </w:t>
      </w:r>
      <w:r>
        <w:t xml:space="preserve">gene fusion under the control of the lysozyme C promoter (Figure B1). This particular promoter drives expression of genes in granulocytes and a subset of macrophages in zebrafish </w:t>
      </w:r>
      <w:bookmarkStart w:id="7266" w:name="__UnoMark__47288_1995552439"/>
      <w:r>
        <w:t>(Hall et al. 2007)</w:t>
      </w:r>
      <w:bookmarkEnd w:id="7266"/>
      <w:del w:id="7267" w:author="Nelly Wagner" w:date="2017-01-22T18:07:00Z">
        <w:r w:rsidDel="00742AD1">
          <w:delText>⁠</w:delText>
        </w:r>
      </w:del>
      <w:r>
        <w:t xml:space="preserve">. The transgene also contained a selection </w:t>
      </w:r>
      <w:r>
        <w:lastRenderedPageBreak/>
        <w:t xml:space="preserve">marker which drives expression of GFP in the cardiac tissue. Under normal conditions, chromatin is contained in the nucleus of cells. The localisation of the transgene expression was confirmed by injection into i114 eggs, an established transgenic line expressing GFP-labelled neutrophils. These neutrophils express GFP in the whole cytoplasm, therefore expression of the mCherry histone construct within a confined space of these cells could indicate a nuclear localisation. At 4 days post-fertilisation, green neutrophils displaying mCherry expression were found in the injected embryos (Figure B2). The red fluorescence seemed to be confined to a compartment inside the green neutrophils, consistent with the expected expression in the nucleus. The transgene was then injected in wild-type eggs. Embryos expressing the green heart selection marker and mCherry in cells that seemed to correspond to myeloid tissue were raised to adults. Embryos obtained from an in-crossing between adults were tested for cell behaviour. Tail fin injury in zebrafish embryos causes recruitment of myeloid cells to the wound </w:t>
      </w:r>
      <w:bookmarkStart w:id="7268" w:name="__UnoMark__47292_1995552439"/>
      <w:r>
        <w:t>(Robertson et al. 2014)</w:t>
      </w:r>
      <w:bookmarkEnd w:id="7268"/>
      <w:del w:id="7269" w:author="Nelly Wagner" w:date="2017-01-22T18:07:00Z">
        <w:r w:rsidDel="00742AD1">
          <w:delText>⁠</w:delText>
        </w:r>
      </w:del>
      <w:r>
        <w:t>. Therefore, embryos obtained from the in-cross were injured and observed in real-time on a confocal microscope. Highly motile cells expressing mCherry were observed moving toward and away from the wound, consistent with neutrophil behaviour (Figure B3). At high magnification, the compartment in which mCherry was expressed could be seen changing shape as the cells migrated through tissues (Figure B4). The global shape of the red compartment was multilobular, comparable to the nucleus of granulocytes.</w:t>
      </w:r>
    </w:p>
    <w:p w14:paraId="45B2557A" w14:textId="0C22DA1B" w:rsidR="0020061D" w:rsidRDefault="00766C9B">
      <w:pPr>
        <w:pStyle w:val="Paragraph"/>
      </w:pPr>
      <w:r>
        <w:tab/>
        <w:t>Microscopy analysis showed that the cells expressing mCherry in lysC:</w:t>
      </w:r>
      <w:r>
        <w:rPr>
          <w:i/>
          <w:iCs/>
        </w:rPr>
        <w:t>h2a-mCherry</w:t>
      </w:r>
      <w:r>
        <w:t xml:space="preserve"> embryos have behaviour and shape characteristic of myeloid cells and more importantly that the transgene expression is confined to what appears to be the nucleus of these cells. Thus</w:t>
      </w:r>
      <w:ins w:id="7270" w:author="Nelly Wagner" w:date="2017-01-22T18:07:00Z">
        <w:r w:rsidR="00742AD1">
          <w:t>,</w:t>
        </w:r>
      </w:ins>
      <w:r>
        <w:t xml:space="preserve"> more embryos were raised to adults to establish the transgenic line.</w:t>
      </w:r>
    </w:p>
    <w:p w14:paraId="65860508" w14:textId="77777777" w:rsidR="0020061D" w:rsidRDefault="00766C9B">
      <w:pPr>
        <w:pStyle w:val="4111"/>
      </w:pPr>
      <w:bookmarkStart w:id="7271" w:name="__RefHeading___Toc79921_1995552439"/>
      <w:bookmarkEnd w:id="7271"/>
      <w:r>
        <w:t>B.2.</w:t>
      </w:r>
      <w:bookmarkStart w:id="7272" w:name="_Toc357557379"/>
      <w:r>
        <w:t>1.2. Fluorescent myeloperoxidase</w:t>
      </w:r>
      <w:bookmarkEnd w:id="7272"/>
      <w:r>
        <w:t xml:space="preserve"> transgene</w:t>
      </w:r>
    </w:p>
    <w:p w14:paraId="617BEA55" w14:textId="77777777" w:rsidR="0020061D" w:rsidRDefault="00766C9B">
      <w:pPr>
        <w:pStyle w:val="Paragraph"/>
      </w:pPr>
      <w:r>
        <w:tab/>
        <w:t xml:space="preserve">The myeloid-specific peroxidase (Mpx) is the fish homologue of the human myeloperoxidase enzyme. In neutrophils, the myeloperoxidase uses hydrogen peroxide to generates powerful oxidants with antimicrobial activity </w:t>
      </w:r>
      <w:bookmarkStart w:id="7273" w:name="__UnoMark__47296_1995552439"/>
      <w:r>
        <w:t>(Klebanoff et al. 2012)</w:t>
      </w:r>
      <w:bookmarkEnd w:id="7273"/>
      <w:del w:id="7274" w:author="Nelly Wagner" w:date="2017-01-22T18:07:00Z">
        <w:r w:rsidDel="00742AD1">
          <w:delText>⁠</w:delText>
        </w:r>
      </w:del>
      <w:r>
        <w:t xml:space="preserve">. Under normal circumstances, this enzyme is found in the neutrophil granules from which it can be released to exert its function as a regulator and component of NETs </w:t>
      </w:r>
      <w:bookmarkStart w:id="7275" w:name="__UnoMark__47300_1995552439"/>
      <w:r>
        <w:t>(Björnsdottir et al. 2015)</w:t>
      </w:r>
      <w:bookmarkEnd w:id="7275"/>
      <w:del w:id="7276" w:author="Nelly Wagner" w:date="2017-01-22T18:07:00Z">
        <w:r w:rsidDel="00742AD1">
          <w:delText>⁠</w:delText>
        </w:r>
      </w:del>
      <w:r>
        <w:t>.</w:t>
      </w:r>
      <w:r>
        <w:br w:type="page"/>
      </w:r>
    </w:p>
    <w:p w14:paraId="69D9A454" w14:textId="77777777" w:rsidR="0020061D" w:rsidRDefault="00766C9B">
      <w:pPr>
        <w:spacing w:line="360" w:lineRule="auto"/>
        <w:jc w:val="both"/>
        <w:rPr>
          <w:rFonts w:ascii="Arial" w:hAnsi="Arial"/>
          <w:b/>
          <w:bCs/>
          <w:sz w:val="20"/>
          <w:szCs w:val="20"/>
        </w:rPr>
      </w:pPr>
      <w:r>
        <w:rPr>
          <w:rFonts w:ascii="Arial" w:hAnsi="Arial"/>
          <w:b/>
          <w:bCs/>
          <w:noProof/>
          <w:sz w:val="20"/>
          <w:szCs w:val="20"/>
          <w:lang w:eastAsia="en-GB"/>
        </w:rPr>
        <w:lastRenderedPageBreak/>
        <w:drawing>
          <wp:anchor distT="0" distB="127000" distL="0" distR="0" simplePos="0" relativeHeight="251631104" behindDoc="0" locked="0" layoutInCell="1" allowOverlap="1" wp14:anchorId="196247E6" wp14:editId="6A6D0AEF">
            <wp:simplePos x="0" y="0"/>
            <wp:positionH relativeFrom="column">
              <wp:align>center</wp:align>
            </wp:positionH>
            <wp:positionV relativeFrom="paragraph">
              <wp:align>top</wp:align>
            </wp:positionV>
            <wp:extent cx="5182870" cy="4919345"/>
            <wp:effectExtent l="0" t="0" r="0" b="0"/>
            <wp:wrapTopAndBottom/>
            <wp:docPr id="69" name="Image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64"/>
                    <pic:cNvPicPr>
                      <a:picLocks noChangeAspect="1" noChangeArrowheads="1"/>
                    </pic:cNvPicPr>
                  </pic:nvPicPr>
                  <pic:blipFill>
                    <a:blip r:embed="rId195"/>
                    <a:stretch>
                      <a:fillRect/>
                    </a:stretch>
                  </pic:blipFill>
                  <pic:spPr bwMode="auto">
                    <a:xfrm>
                      <a:off x="0" y="0"/>
                      <a:ext cx="5182870" cy="4919345"/>
                    </a:xfrm>
                    <a:prstGeom prst="rect">
                      <a:avLst/>
                    </a:prstGeom>
                    <a:noFill/>
                    <a:ln w="9525">
                      <a:noFill/>
                      <a:miter lim="800000"/>
                      <a:headEnd/>
                      <a:tailEnd/>
                    </a:ln>
                  </pic:spPr>
                </pic:pic>
              </a:graphicData>
            </a:graphic>
          </wp:anchor>
        </w:drawing>
      </w:r>
    </w:p>
    <w:p w14:paraId="5D822878" w14:textId="77777777" w:rsidR="0020061D" w:rsidRDefault="00766C9B">
      <w:pPr>
        <w:spacing w:line="360" w:lineRule="auto"/>
        <w:jc w:val="both"/>
        <w:rPr>
          <w:rFonts w:ascii="Arial" w:hAnsi="Arial"/>
          <w:b/>
          <w:bCs/>
          <w:sz w:val="20"/>
          <w:szCs w:val="20"/>
        </w:rPr>
      </w:pPr>
      <w:r>
        <w:rPr>
          <w:rFonts w:ascii="Arial" w:hAnsi="Arial"/>
          <w:b/>
          <w:bCs/>
          <w:sz w:val="20"/>
          <w:szCs w:val="20"/>
        </w:rPr>
        <w:t>Figure B1. Map of the transgenic vector lysC:h2a-mCherry.</w:t>
      </w:r>
      <w:r>
        <w:rPr>
          <w:rFonts w:ascii="Arial" w:hAnsi="Arial"/>
          <w:sz w:val="20"/>
          <w:szCs w:val="20"/>
        </w:rPr>
        <w:t xml:space="preserve"> Attb sites are the Gateway recombination sites. The lysozyme C (lysC) promoter drives the expression of the in-frame fusion of histone 2A and mCherry. The cardiac myosin light chain 2 promoter (</w:t>
      </w:r>
      <w:r>
        <w:rPr>
          <w:rFonts w:ascii="Arial" w:hAnsi="Arial"/>
          <w:i/>
          <w:iCs/>
          <w:sz w:val="20"/>
          <w:szCs w:val="20"/>
        </w:rPr>
        <w:t>cmlc2</w:t>
      </w:r>
      <w:r>
        <w:rPr>
          <w:rFonts w:ascii="Arial" w:hAnsi="Arial"/>
          <w:sz w:val="20"/>
          <w:szCs w:val="20"/>
        </w:rPr>
        <w:t>) drives expression of GFP in the cardiac tissue as a selection marker for transgene insertion.</w:t>
      </w:r>
    </w:p>
    <w:p w14:paraId="65576A65" w14:textId="77777777" w:rsidR="0020061D" w:rsidRDefault="00766C9B">
      <w:bookmarkStart w:id="7277" w:name="__UnoMark__28357_1995552439"/>
      <w:bookmarkStart w:id="7278" w:name="__UnoMark__28359_1995552439"/>
      <w:bookmarkEnd w:id="7277"/>
      <w:bookmarkEnd w:id="7278"/>
      <w:r>
        <w:rPr>
          <w:noProof/>
          <w:lang w:eastAsia="en-GB"/>
        </w:rPr>
        <mc:AlternateContent>
          <mc:Choice Requires="wps">
            <w:drawing>
              <wp:anchor distT="0" distB="0" distL="114300" distR="114300" simplePos="0" relativeHeight="251617792" behindDoc="1" locked="0" layoutInCell="1" allowOverlap="1" wp14:anchorId="74495E7E" wp14:editId="3DBB08A7">
                <wp:simplePos x="0" y="0"/>
                <wp:positionH relativeFrom="column">
                  <wp:posOffset>4251960</wp:posOffset>
                </wp:positionH>
                <wp:positionV relativeFrom="paragraph">
                  <wp:posOffset>1527175</wp:posOffset>
                </wp:positionV>
                <wp:extent cx="10795" cy="229870"/>
                <wp:effectExtent l="0" t="0" r="0" b="0"/>
                <wp:wrapNone/>
                <wp:docPr id="70" name="Straight Arrow Connector 70"/>
                <wp:cNvGraphicFramePr/>
                <a:graphic xmlns:a="http://schemas.openxmlformats.org/drawingml/2006/main">
                  <a:graphicData uri="http://schemas.microsoft.com/office/word/2010/wordprocessingShape">
                    <wps:wsp>
                      <wps:cNvCnPr/>
                      <wps:spPr>
                        <a:xfrm flipV="1">
                          <a:off x="0" y="0"/>
                          <a:ext cx="10080" cy="229320"/>
                        </a:xfrm>
                        <a:prstGeom prst="straightConnector1">
                          <a:avLst/>
                        </a:prstGeom>
                        <a:noFill/>
                        <a:ln>
                          <a:solidFill>
                            <a:srgbClr val="FFFFFF"/>
                          </a:solidFill>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type w14:anchorId="2B84ED64" id="_x0000_t32" coordsize="21600,21600" o:spt="32" o:oned="t" path="m,l21600,21600e" filled="f">
                <v:path arrowok="t" fillok="f" o:connecttype="none"/>
                <o:lock v:ext="edit" shapetype="t"/>
              </v:shapetype>
              <v:shape id="Straight Arrow Connector 70" o:spid="_x0000_s1026" type="#_x0000_t32" style="position:absolute;margin-left:334.8pt;margin-top:120.25pt;width:.85pt;height:18.1pt;flip:y;z-index:-251698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" strokecolor="white">
                <v:stroke endarrow="block"/>
              </v:shape>
            </w:pict>
          </mc:Fallback>
        </mc:AlternateContent>
      </w:r>
      <w:r>
        <w:rPr>
          <w:noProof/>
          <w:lang w:eastAsia="en-GB"/>
        </w:rPr>
        <mc:AlternateContent>
          <mc:Choice Requires="wps">
            <w:drawing>
              <wp:anchor distT="0" distB="0" distL="114300" distR="114300" simplePos="0" relativeHeight="251618816" behindDoc="1" locked="0" layoutInCell="1" allowOverlap="1" wp14:anchorId="4B47B254" wp14:editId="18911B2E">
                <wp:simplePos x="0" y="0"/>
                <wp:positionH relativeFrom="column">
                  <wp:posOffset>4128135</wp:posOffset>
                </wp:positionH>
                <wp:positionV relativeFrom="paragraph">
                  <wp:posOffset>1441450</wp:posOffset>
                </wp:positionV>
                <wp:extent cx="10795" cy="229870"/>
                <wp:effectExtent l="0" t="0" r="0" b="0"/>
                <wp:wrapNone/>
                <wp:docPr id="71" name="Straight Arrow Connector 71"/>
                <wp:cNvGraphicFramePr/>
                <a:graphic xmlns:a="http://schemas.openxmlformats.org/drawingml/2006/main">
                  <a:graphicData uri="http://schemas.microsoft.com/office/word/2010/wordprocessingShape">
                    <wps:wsp>
                      <wps:cNvCnPr/>
                      <wps:spPr>
                        <a:xfrm flipV="1">
                          <a:off x="0" y="0"/>
                          <a:ext cx="10080" cy="229320"/>
                        </a:xfrm>
                        <a:prstGeom prst="straightConnector1">
                          <a:avLst/>
                        </a:prstGeom>
                        <a:noFill/>
                        <a:ln>
                          <a:solidFill>
                            <a:srgbClr val="FFFFFF"/>
                          </a:solidFill>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w14:anchorId="5B20E5CC" id="Straight Arrow Connector 71" o:spid="_x0000_s1026" type="#_x0000_t32" style="position:absolute;margin-left:325.05pt;margin-top:113.5pt;width:.85pt;height:18.1pt;flip:y;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" strokecolor="white">
                <v:stroke endarrow="block"/>
              </v:shape>
            </w:pict>
          </mc:Fallback>
        </mc:AlternateContent>
      </w:r>
    </w:p>
    <w:p w14:paraId="6599869F" w14:textId="77777777" w:rsidR="0020061D" w:rsidRDefault="00766C9B">
      <w:pPr>
        <w:spacing w:line="360" w:lineRule="auto"/>
        <w:jc w:val="both"/>
        <w:rPr>
          <w:rFonts w:ascii="Arial" w:hAnsi="Arial"/>
          <w:b/>
          <w:sz w:val="20"/>
          <w:szCs w:val="20"/>
        </w:rPr>
      </w:pPr>
      <w:r>
        <w:br w:type="page"/>
      </w:r>
    </w:p>
    <w:p w14:paraId="4DCE6B1C" w14:textId="77777777" w:rsidR="0020061D" w:rsidRDefault="00766C9B">
      <w:pPr>
        <w:spacing w:line="360" w:lineRule="auto"/>
        <w:jc w:val="both"/>
        <w:rPr>
          <w:rFonts w:ascii="Arial" w:hAnsi="Arial"/>
          <w:sz w:val="20"/>
          <w:szCs w:val="20"/>
        </w:rPr>
      </w:pPr>
      <w:r>
        <w:rPr>
          <w:noProof/>
          <w:lang w:eastAsia="en-GB"/>
        </w:rPr>
        <w:lastRenderedPageBreak/>
        <w:drawing>
          <wp:anchor distT="0" distB="127000" distL="0" distR="0" simplePos="0" relativeHeight="251630080" behindDoc="0" locked="0" layoutInCell="1" allowOverlap="1" wp14:anchorId="11CC8550" wp14:editId="6E22FA1E">
            <wp:simplePos x="0" y="0"/>
            <wp:positionH relativeFrom="column">
              <wp:align>center</wp:align>
            </wp:positionH>
            <wp:positionV relativeFrom="paragraph">
              <wp:align>top</wp:align>
            </wp:positionV>
            <wp:extent cx="5381625" cy="4106545"/>
            <wp:effectExtent l="0" t="0" r="0" b="0"/>
            <wp:wrapSquare wrapText="largest"/>
            <wp:docPr id="72" name="Image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65"/>
                    <pic:cNvPicPr>
                      <a:picLocks noChangeAspect="1" noChangeArrowheads="1"/>
                    </pic:cNvPicPr>
                  </pic:nvPicPr>
                  <pic:blipFill>
                    <a:blip r:embed="rId196"/>
                    <a:stretch>
                      <a:fillRect/>
                    </a:stretch>
                  </pic:blipFill>
                  <pic:spPr bwMode="auto">
                    <a:xfrm>
                      <a:off x="0" y="0"/>
                      <a:ext cx="5381625" cy="4106545"/>
                    </a:xfrm>
                    <a:prstGeom prst="rect">
                      <a:avLst/>
                    </a:prstGeom>
                    <a:noFill/>
                    <a:ln w="9525">
                      <a:noFill/>
                      <a:miter lim="800000"/>
                      <a:headEnd/>
                      <a:tailEnd/>
                    </a:ln>
                  </pic:spPr>
                </pic:pic>
              </a:graphicData>
            </a:graphic>
          </wp:anchor>
        </w:drawing>
      </w:r>
      <w:r>
        <w:rPr>
          <w:rFonts w:ascii="Arial" w:hAnsi="Arial"/>
          <w:b/>
          <w:sz w:val="20"/>
          <w:szCs w:val="20"/>
        </w:rPr>
        <w:t xml:space="preserve">Figure B2. Transient expression of lysC:h2a-mCherry inside GFP-labelled neutrophils. </w:t>
      </w:r>
      <w:r>
        <w:rPr>
          <w:rFonts w:ascii="Arial" w:hAnsi="Arial"/>
          <w:sz w:val="20"/>
          <w:szCs w:val="20"/>
        </w:rPr>
        <w:t>The vector was injected in mpx:GFP eggs and developed embryos were analysed for transient expression. Expression of mCherry-tagged histone 2A can be seen inside some of the GFP-labelled neutrophils. The image was taken in the region of the yolk circulation valley in a representative 3 days-post-fertilisation embryo. Exposure times: GFP channel 80 ms, mCherry channel 200 ms and brightfield 20 ms. Objective: 20x. Scale bar: 40 µm.</w:t>
      </w:r>
    </w:p>
    <w:p w14:paraId="02EFF9DA" w14:textId="77777777" w:rsidR="0020061D" w:rsidRDefault="00766C9B">
      <w:pPr>
        <w:spacing w:line="360" w:lineRule="auto"/>
        <w:jc w:val="both"/>
        <w:rPr>
          <w:rFonts w:ascii="Arial" w:hAnsi="Arial"/>
          <w:sz w:val="20"/>
          <w:szCs w:val="20"/>
        </w:rPr>
      </w:pPr>
      <w:r>
        <w:br w:type="page"/>
      </w:r>
    </w:p>
    <w:p w14:paraId="4B50CA28" w14:textId="77777777" w:rsidR="0020061D" w:rsidRDefault="00766C9B">
      <w:pPr>
        <w:pStyle w:val="Heading3"/>
        <w:spacing w:before="0" w:after="119" w:line="360" w:lineRule="auto"/>
        <w:jc w:val="both"/>
        <w:rPr>
          <w:rFonts w:ascii="Arial" w:hAnsi="Arial"/>
          <w:sz w:val="20"/>
          <w:szCs w:val="20"/>
        </w:rPr>
      </w:pPr>
      <w:bookmarkStart w:id="7279" w:name="__RefHeading___Toc102025_40547708"/>
      <w:bookmarkEnd w:id="7279"/>
      <w:r>
        <w:rPr>
          <w:noProof/>
          <w:lang w:eastAsia="en-GB"/>
        </w:rPr>
        <w:lastRenderedPageBreak/>
        <w:drawing>
          <wp:anchor distT="0" distB="127000" distL="0" distR="0" simplePos="0" relativeHeight="251629056" behindDoc="0" locked="0" layoutInCell="1" allowOverlap="1" wp14:anchorId="4EE2499B" wp14:editId="5A2EB120">
            <wp:simplePos x="0" y="0"/>
            <wp:positionH relativeFrom="column">
              <wp:align>center</wp:align>
            </wp:positionH>
            <wp:positionV relativeFrom="paragraph">
              <wp:align>top</wp:align>
            </wp:positionV>
            <wp:extent cx="5408295" cy="3763645"/>
            <wp:effectExtent l="0" t="0" r="0" b="0"/>
            <wp:wrapSquare wrapText="largest"/>
            <wp:docPr id="73" name="Image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66"/>
                    <pic:cNvPicPr>
                      <a:picLocks noChangeAspect="1" noChangeArrowheads="1"/>
                    </pic:cNvPicPr>
                  </pic:nvPicPr>
                  <pic:blipFill>
                    <a:blip r:embed="rId197"/>
                    <a:stretch>
                      <a:fillRect/>
                    </a:stretch>
                  </pic:blipFill>
                  <pic:spPr bwMode="auto">
                    <a:xfrm>
                      <a:off x="0" y="0"/>
                      <a:ext cx="5408295" cy="3763645"/>
                    </a:xfrm>
                    <a:prstGeom prst="rect">
                      <a:avLst/>
                    </a:prstGeom>
                    <a:noFill/>
                    <a:ln w="9525">
                      <a:noFill/>
                      <a:miter lim="800000"/>
                      <a:headEnd/>
                      <a:tailEnd/>
                    </a:ln>
                  </pic:spPr>
                </pic:pic>
              </a:graphicData>
            </a:graphic>
          </wp:anchor>
        </w:drawing>
      </w:r>
      <w:r>
        <w:rPr>
          <w:rFonts w:ascii="Arial" w:hAnsi="Arial"/>
          <w:sz w:val="20"/>
          <w:szCs w:val="20"/>
        </w:rPr>
        <w:t xml:space="preserve">Figure B3. Recruitment of neutrophils expressing mCherry-tagged histone 2A to a tail fin wound. </w:t>
      </w:r>
      <w:r>
        <w:rPr>
          <w:rFonts w:ascii="Arial" w:hAnsi="Arial"/>
          <w:b w:val="0"/>
          <w:bCs w:val="0"/>
          <w:sz w:val="20"/>
          <w:szCs w:val="20"/>
        </w:rPr>
        <w:t>F1 embryos were injured at the end of the tail fin (dotted line on the right). Myeloid cells expressing histone 2A-mCherry were recruited to the wound as seen on this extended focus of a representative image. Exposure times: 100 ms for mCherry and 30 ms for brightfield. Objective: 10x. Scale bar: 100 µm.</w:t>
      </w:r>
      <w:r>
        <w:br w:type="page"/>
      </w:r>
    </w:p>
    <w:p w14:paraId="75682F94" w14:textId="77777777" w:rsidR="0020061D" w:rsidRDefault="00766C9B">
      <w:r>
        <w:rPr>
          <w:noProof/>
          <w:lang w:eastAsia="en-GB"/>
        </w:rPr>
        <w:lastRenderedPageBreak/>
        <w:drawing>
          <wp:anchor distT="0" distB="127000" distL="0" distR="0" simplePos="0" relativeHeight="251628032" behindDoc="0" locked="0" layoutInCell="1" allowOverlap="1" wp14:anchorId="4C4DEF18" wp14:editId="64DA36B8">
            <wp:simplePos x="0" y="0"/>
            <wp:positionH relativeFrom="column">
              <wp:align>center</wp:align>
            </wp:positionH>
            <wp:positionV relativeFrom="paragraph">
              <wp:align>top</wp:align>
            </wp:positionV>
            <wp:extent cx="2677160" cy="9053195"/>
            <wp:effectExtent l="0" t="0" r="0" b="0"/>
            <wp:wrapSquare wrapText="largest"/>
            <wp:docPr id="74" name="Imag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67"/>
                    <pic:cNvPicPr>
                      <a:picLocks noChangeAspect="1" noChangeArrowheads="1"/>
                    </pic:cNvPicPr>
                  </pic:nvPicPr>
                  <pic:blipFill>
                    <a:blip r:embed="rId198"/>
                    <a:stretch>
                      <a:fillRect/>
                    </a:stretch>
                  </pic:blipFill>
                  <pic:spPr bwMode="auto">
                    <a:xfrm>
                      <a:off x="0" y="0"/>
                      <a:ext cx="2677160" cy="9053195"/>
                    </a:xfrm>
                    <a:prstGeom prst="rect">
                      <a:avLst/>
                    </a:prstGeom>
                    <a:noFill/>
                    <a:ln w="9525">
                      <a:noFill/>
                      <a:miter lim="800000"/>
                      <a:headEnd/>
                      <a:tailEnd/>
                    </a:ln>
                  </pic:spPr>
                </pic:pic>
              </a:graphicData>
            </a:graphic>
          </wp:anchor>
        </w:drawing>
      </w:r>
      <w:r>
        <w:br w:type="page"/>
      </w:r>
    </w:p>
    <w:p w14:paraId="38F649CF" w14:textId="77777777" w:rsidR="0020061D" w:rsidRDefault="00766C9B">
      <w:pPr>
        <w:spacing w:line="360" w:lineRule="auto"/>
        <w:jc w:val="both"/>
        <w:rPr>
          <w:rFonts w:ascii="Arial" w:hAnsi="Arial"/>
          <w:b/>
          <w:bCs/>
          <w:sz w:val="20"/>
          <w:szCs w:val="20"/>
        </w:rPr>
      </w:pPr>
      <w:r>
        <w:rPr>
          <w:rFonts w:ascii="Arial" w:hAnsi="Arial"/>
          <w:b/>
          <w:bCs/>
          <w:sz w:val="20"/>
          <w:szCs w:val="20"/>
        </w:rPr>
        <w:lastRenderedPageBreak/>
        <w:t xml:space="preserve">Figure B4. Time-lapse of a myeloid cell expressing mCherry-tagged histone 2A migrating through tissue. </w:t>
      </w:r>
      <w:r>
        <w:rPr>
          <w:rFonts w:ascii="Arial" w:hAnsi="Arial"/>
          <w:sz w:val="20"/>
          <w:szCs w:val="20"/>
        </w:rPr>
        <w:t>A single myeloid cell was imaged every 15 seconds for over a minute as it was moving through tissue. The extended focus of the mCherry channel shows the changing multilobular shape of the compartment harbouring the fluorescent histone, reminiscent of the nucleus of granulocytes. Exposure times: mCherry 50 ms, brightfield 100 ms. Objective: 60x oil. Scale bar: 10 µm.</w:t>
      </w:r>
    </w:p>
    <w:p w14:paraId="5B7A6C94" w14:textId="77777777" w:rsidR="0020061D" w:rsidRDefault="00766C9B">
      <w:r>
        <w:br w:type="page"/>
      </w:r>
    </w:p>
    <w:p w14:paraId="02A45691" w14:textId="77777777" w:rsidR="0020061D" w:rsidRDefault="00766C9B">
      <w:pPr>
        <w:pStyle w:val="Paragraph"/>
      </w:pPr>
      <w:r>
        <w:lastRenderedPageBreak/>
        <w:tab/>
        <w:t>The transgene vectors were made by Dr. Katherine Henry using the Gateway cloning technique. Mpx was tagged with GFP on either its N (</w:t>
      </w:r>
      <w:r>
        <w:rPr>
          <w:i/>
          <w:iCs/>
        </w:rPr>
        <w:t>GFP-mpx</w:t>
      </w:r>
      <w:r>
        <w:t>) or C (</w:t>
      </w:r>
      <w:r>
        <w:rPr>
          <w:i/>
          <w:iCs/>
        </w:rPr>
        <w:t>mpx-GFP</w:t>
      </w:r>
      <w:r>
        <w:t xml:space="preserve">) terminus and the gene fusions were cloned under the control of the lysC promoter (Figure B5). The expression vectors also contained the green-heart selection marker, like the histone construct. Wild-type eggs were injected with each vector by Dr. Henry and embryos displaying the green heart marker were raised to adults. Embryos obtained from the adult fish were screened for transgene expression. In many cases the transgene was absent from the F1 generation. In the F1 embryos that expressed the green heart marker, no fluorescence was detected in myeloid cells. In a few cases with the </w:t>
      </w:r>
      <w:r>
        <w:rPr>
          <w:i/>
          <w:iCs/>
        </w:rPr>
        <w:t>GFP-mpx</w:t>
      </w:r>
      <w:r>
        <w:t xml:space="preserve"> vector, dots of green fluorescence were detected in the tip of the tails (Figure B6). They did not appear to be in myeloid cells and therefore were most likely autofluorescence artefacts or off-target expression. The vectors were injected again in wild-type eggs but no transient expression of the fluorescent myeloperoxidase could be detected.</w:t>
      </w:r>
    </w:p>
    <w:p w14:paraId="7599A242" w14:textId="77777777" w:rsidR="0020061D" w:rsidRDefault="00766C9B">
      <w:pPr>
        <w:pStyle w:val="Paragraph"/>
      </w:pPr>
      <w:r>
        <w:tab/>
        <w:t>Fluorescence screening indicated that the fluorescent myeloperoxidase constructs were not expressed in either transient or stable insertion. Alternative constructs were therefore generated.</w:t>
      </w:r>
    </w:p>
    <w:p w14:paraId="21F2B6EA" w14:textId="77777777" w:rsidR="0020061D" w:rsidRDefault="00766C9B">
      <w:pPr>
        <w:pStyle w:val="4111"/>
      </w:pPr>
      <w:bookmarkStart w:id="7280" w:name="__RefHeading___Toc102029_40547708"/>
      <w:bookmarkEnd w:id="7280"/>
      <w:r>
        <w:t>B.2.</w:t>
      </w:r>
      <w:bookmarkStart w:id="7281" w:name="_Toc35755737928"/>
      <w:r>
        <w:t xml:space="preserve">1.3. Fluorescent </w:t>
      </w:r>
      <w:bookmarkEnd w:id="7281"/>
      <w:r>
        <w:t>neutrophil elastase transgene</w:t>
      </w:r>
    </w:p>
    <w:p w14:paraId="77600001" w14:textId="77777777" w:rsidR="0020061D" w:rsidRDefault="00766C9B">
      <w:pPr>
        <w:pStyle w:val="Paragraph"/>
      </w:pPr>
      <w:r>
        <w:tab/>
        <w:t xml:space="preserve">Several reasons could explain the failure of the myeloperoxidase constructs. First, the human version of myeloperoxidase is highly processed post-translationally, in both its N and C terminus ends </w:t>
      </w:r>
      <w:bookmarkStart w:id="7282" w:name="__UnoMark__47310_1995552439"/>
      <w:r>
        <w:t>(Hansson et al. 2006)</w:t>
      </w:r>
      <w:bookmarkEnd w:id="7282"/>
      <w:del w:id="7283" w:author="Nelly Wagner" w:date="2017-01-22T18:07:00Z">
        <w:r w:rsidDel="00742AD1">
          <w:delText>⁠</w:delText>
        </w:r>
      </w:del>
      <w:r>
        <w:t xml:space="preserve">, making gene fusion less likely to be functional.  Secondly, the GFP fluorescence might be quenched in the environment of the neutrophil granules as they contain oxidising enzymes. Therefore, mVenus, a variant of YFP (yellow fluorescent protein) that is more resistant to low pH and oxidation was considered instead of GFP. Additionally, the neutrophil elastase, another important component and regulator of NETs, was selected as a candidate for new constructs. Indeed this enzyme appears less processed post-translationally than the myeloperoxidase in human cells </w:t>
      </w:r>
      <w:bookmarkStart w:id="7284" w:name="__UnoMark__47314_1995552439"/>
      <w:r>
        <w:t>(Lindmark et al. 1990)</w:t>
      </w:r>
      <w:bookmarkEnd w:id="7284"/>
      <w:del w:id="7285" w:author="Nelly Wagner" w:date="2017-01-22T18:07:00Z">
        <w:r w:rsidDel="00742AD1">
          <w:delText>⁠</w:delText>
        </w:r>
      </w:del>
      <w:r>
        <w:t>. Analysis of the protein structure also revealed that the human elastase has its N terminus end hidden inside the structure while the C terminus end is accessible from the outside (Protein Data Bank structure 3Q76). An mVenus fusion in C terminus of the zebrafish neutrophil elastase was therefore made.</w:t>
      </w:r>
    </w:p>
    <w:p w14:paraId="38ED0DC4" w14:textId="77777777" w:rsidR="0020061D" w:rsidRDefault="00766C9B">
      <w:pPr>
        <w:pStyle w:val="Paragraph"/>
      </w:pPr>
      <w:r>
        <w:br w:type="page"/>
      </w:r>
    </w:p>
    <w:p w14:paraId="7935E527" w14:textId="77777777" w:rsidR="0020061D" w:rsidRDefault="00766C9B">
      <w:pPr>
        <w:widowControl w:val="0"/>
        <w:spacing w:line="360" w:lineRule="auto"/>
        <w:jc w:val="both"/>
        <w:rPr>
          <w:rFonts w:ascii="Arial" w:eastAsia="SimSun" w:hAnsi="Arial" w:cs="Mangal"/>
        </w:rPr>
      </w:pPr>
      <w:r>
        <w:rPr>
          <w:noProof/>
          <w:lang w:eastAsia="en-GB"/>
        </w:rPr>
        <w:lastRenderedPageBreak/>
        <w:drawing>
          <wp:anchor distT="0" distB="127000" distL="0" distR="0" simplePos="0" relativeHeight="251627008" behindDoc="0" locked="0" layoutInCell="1" allowOverlap="1" wp14:anchorId="22722A3B" wp14:editId="10CAD6CE">
            <wp:simplePos x="0" y="0"/>
            <wp:positionH relativeFrom="column">
              <wp:align>center</wp:align>
            </wp:positionH>
            <wp:positionV relativeFrom="paragraph">
              <wp:align>top</wp:align>
            </wp:positionV>
            <wp:extent cx="4098290" cy="7379970"/>
            <wp:effectExtent l="0" t="0" r="0" b="0"/>
            <wp:wrapTopAndBottom/>
            <wp:docPr id="75" name="Image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68"/>
                    <pic:cNvPicPr>
                      <a:picLocks noChangeAspect="1" noChangeArrowheads="1"/>
                    </pic:cNvPicPr>
                  </pic:nvPicPr>
                  <pic:blipFill>
                    <a:blip r:embed="rId199"/>
                    <a:stretch>
                      <a:fillRect/>
                    </a:stretch>
                  </pic:blipFill>
                  <pic:spPr bwMode="auto">
                    <a:xfrm>
                      <a:off x="0" y="0"/>
                      <a:ext cx="4098290" cy="7379970"/>
                    </a:xfrm>
                    <a:prstGeom prst="rect">
                      <a:avLst/>
                    </a:prstGeom>
                    <a:noFill/>
                    <a:ln w="9525">
                      <a:noFill/>
                      <a:miter lim="800000"/>
                      <a:headEnd/>
                      <a:tailEnd/>
                    </a:ln>
                  </pic:spPr>
                </pic:pic>
              </a:graphicData>
            </a:graphic>
          </wp:anchor>
        </w:drawing>
      </w:r>
      <w:r>
        <w:rPr>
          <w:rFonts w:ascii="Arial" w:eastAsia="SimSun" w:hAnsi="Arial" w:cs="Mangal"/>
          <w:b/>
          <w:bCs/>
          <w:sz w:val="20"/>
          <w:szCs w:val="20"/>
        </w:rPr>
        <w:t>Figure B5. Map of the transgenic vectors lysC:GFP-mpx and lysC:mpx-GFP.</w:t>
      </w:r>
      <w:r>
        <w:rPr>
          <w:rFonts w:ascii="Arial" w:eastAsia="SimSun" w:hAnsi="Arial" w:cs="Mangal"/>
          <w:sz w:val="20"/>
          <w:szCs w:val="20"/>
        </w:rPr>
        <w:t xml:space="preserve"> Attb sites are the Gateway recombination sites. The lysozyme C (lysC) promoter drives the expression of the in-frame fusion of myeloperoxidase and GFP. The cardiac myosin light chain 2 promoter (</w:t>
      </w:r>
      <w:r>
        <w:rPr>
          <w:rFonts w:ascii="Arial" w:eastAsia="SimSun" w:hAnsi="Arial" w:cs="Mangal"/>
          <w:i/>
          <w:iCs/>
          <w:sz w:val="20"/>
          <w:szCs w:val="20"/>
        </w:rPr>
        <w:t>cmlc2</w:t>
      </w:r>
      <w:r>
        <w:rPr>
          <w:rFonts w:ascii="Arial" w:eastAsia="SimSun" w:hAnsi="Arial" w:cs="Mangal"/>
          <w:sz w:val="20"/>
          <w:szCs w:val="20"/>
        </w:rPr>
        <w:t xml:space="preserve">) drives expression of GFP in the cardiac tissue as a selection marker for transgene insertion. </w:t>
      </w:r>
      <w:r>
        <w:rPr>
          <w:rFonts w:ascii="Arial" w:eastAsia="SimSun" w:hAnsi="Arial" w:cs="Mangal"/>
          <w:b/>
          <w:bCs/>
          <w:sz w:val="20"/>
          <w:szCs w:val="20"/>
        </w:rPr>
        <w:t>(A)</w:t>
      </w:r>
      <w:r>
        <w:rPr>
          <w:rFonts w:ascii="Arial" w:eastAsia="SimSun" w:hAnsi="Arial" w:cs="Mangal"/>
          <w:sz w:val="20"/>
          <w:szCs w:val="20"/>
        </w:rPr>
        <w:t xml:space="preserve"> Version of the vector with GFP fusion in N terminus end of the myeloperoxidase. </w:t>
      </w:r>
      <w:r>
        <w:rPr>
          <w:rFonts w:ascii="Arial" w:eastAsia="SimSun" w:hAnsi="Arial" w:cs="Mangal"/>
          <w:b/>
          <w:bCs/>
          <w:sz w:val="20"/>
          <w:szCs w:val="20"/>
        </w:rPr>
        <w:t>(B)</w:t>
      </w:r>
      <w:r>
        <w:rPr>
          <w:rFonts w:ascii="Arial" w:eastAsia="SimSun" w:hAnsi="Arial" w:cs="Mangal"/>
          <w:sz w:val="20"/>
          <w:szCs w:val="20"/>
        </w:rPr>
        <w:t xml:space="preserve"> Version of the vector with GFP fusion in C terminus end of the myeloperoxidase.</w:t>
      </w:r>
      <w:r>
        <w:br w:type="page"/>
      </w:r>
    </w:p>
    <w:p w14:paraId="23A4F7EA" w14:textId="77777777" w:rsidR="0020061D" w:rsidRDefault="00766C9B">
      <w:pPr>
        <w:spacing w:line="360" w:lineRule="auto"/>
        <w:jc w:val="both"/>
        <w:rPr>
          <w:rFonts w:ascii="Arial" w:eastAsia="SimSun" w:hAnsi="Arial" w:cs="Mangal"/>
          <w:b/>
          <w:bCs/>
          <w:sz w:val="20"/>
          <w:szCs w:val="20"/>
        </w:rPr>
      </w:pPr>
      <w:r>
        <w:rPr>
          <w:noProof/>
          <w:lang w:eastAsia="en-GB"/>
        </w:rPr>
        <w:lastRenderedPageBreak/>
        <w:drawing>
          <wp:anchor distT="0" distB="127000" distL="0" distR="0" simplePos="0" relativeHeight="251625984" behindDoc="0" locked="0" layoutInCell="1" allowOverlap="1" wp14:anchorId="509F473F" wp14:editId="097D0E63">
            <wp:simplePos x="0" y="0"/>
            <wp:positionH relativeFrom="column">
              <wp:align>center</wp:align>
            </wp:positionH>
            <wp:positionV relativeFrom="paragraph">
              <wp:align>top</wp:align>
            </wp:positionV>
            <wp:extent cx="3652520" cy="6434455"/>
            <wp:effectExtent l="0" t="0" r="0" b="0"/>
            <wp:wrapTopAndBottom/>
            <wp:docPr id="76" name="Image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70"/>
                    <pic:cNvPicPr>
                      <a:picLocks noChangeAspect="1" noChangeArrowheads="1"/>
                    </pic:cNvPicPr>
                  </pic:nvPicPr>
                  <pic:blipFill>
                    <a:blip r:embed="rId200"/>
                    <a:stretch>
                      <a:fillRect/>
                    </a:stretch>
                  </pic:blipFill>
                  <pic:spPr bwMode="auto">
                    <a:xfrm>
                      <a:off x="0" y="0"/>
                      <a:ext cx="3652520" cy="6434455"/>
                    </a:xfrm>
                    <a:prstGeom prst="rect">
                      <a:avLst/>
                    </a:prstGeom>
                    <a:noFill/>
                    <a:ln w="9525">
                      <a:noFill/>
                      <a:miter lim="800000"/>
                      <a:headEnd/>
                      <a:tailEnd/>
                    </a:ln>
                  </pic:spPr>
                </pic:pic>
              </a:graphicData>
            </a:graphic>
          </wp:anchor>
        </w:drawing>
      </w:r>
      <w:r>
        <w:rPr>
          <w:rFonts w:ascii="Arial" w:eastAsia="SimSun" w:hAnsi="Arial" w:cs="Mangal"/>
          <w:b/>
          <w:bCs/>
          <w:sz w:val="20"/>
          <w:szCs w:val="20"/>
        </w:rPr>
        <w:t xml:space="preserve">Figure B6. Expression of the lysC:GFP-mpx vector in F1 embryos. </w:t>
      </w:r>
      <w:r>
        <w:rPr>
          <w:rFonts w:ascii="Arial" w:eastAsia="SimSun" w:hAnsi="Arial" w:cs="Mangal"/>
          <w:sz w:val="20"/>
          <w:szCs w:val="20"/>
        </w:rPr>
        <w:t>Example of a 3 days post-fertilisation embryo exhibiting GFP expression at the tip of the tail that cannot be matched to any particular cell structure.</w:t>
      </w:r>
      <w:r>
        <w:rPr>
          <w:rFonts w:ascii="Arial" w:eastAsia="SimSun" w:hAnsi="Arial" w:cs="Mangal"/>
          <w:b/>
          <w:bCs/>
          <w:sz w:val="20"/>
          <w:szCs w:val="20"/>
        </w:rPr>
        <w:t xml:space="preserve"> </w:t>
      </w:r>
      <w:r>
        <w:rPr>
          <w:rFonts w:ascii="Arial" w:eastAsia="SimSun" w:hAnsi="Arial" w:cs="Mangal"/>
          <w:sz w:val="20"/>
          <w:szCs w:val="20"/>
        </w:rPr>
        <w:t>Exposure times: GFP 400 ms, brightfield 30 ms. Objective: 10x. Scale bar: 100 µm.</w:t>
      </w:r>
      <w:r>
        <w:br w:type="page"/>
      </w:r>
    </w:p>
    <w:p w14:paraId="0AC79178" w14:textId="77777777" w:rsidR="0020061D" w:rsidRDefault="00766C9B">
      <w:pPr>
        <w:pStyle w:val="Paragraph"/>
      </w:pPr>
      <w:r>
        <w:lastRenderedPageBreak/>
        <w:tab/>
        <w:t>The zebrafish version of neutrophil elastase (</w:t>
      </w:r>
      <w:r>
        <w:rPr>
          <w:i/>
          <w:iCs/>
        </w:rPr>
        <w:t>ela2</w:t>
      </w:r>
      <w:r>
        <w:t xml:space="preserve">) was obtained from an expressed-sequence tag cDNA clone (IMAGE 6923454). Using the Gateway cloning technique, the gene fusion </w:t>
      </w:r>
      <w:r>
        <w:rPr>
          <w:i/>
          <w:iCs/>
        </w:rPr>
        <w:t>ela2-mVenus</w:t>
      </w:r>
      <w:r>
        <w:t xml:space="preserve"> was put under the control of the </w:t>
      </w:r>
      <w:r>
        <w:rPr>
          <w:i/>
          <w:iCs/>
        </w:rPr>
        <w:t>mpx</w:t>
      </w:r>
      <w:r>
        <w:t xml:space="preserve"> (myeloperoxidase) promoter, which is mostly specific to neutrophils </w:t>
      </w:r>
      <w:bookmarkStart w:id="7286" w:name="__UnoMark__47318_1995552439"/>
      <w:r>
        <w:t>(Renshaw et al. 2006)</w:t>
      </w:r>
      <w:bookmarkEnd w:id="7286"/>
      <w:del w:id="7287" w:author="Nelly Wagner" w:date="2017-01-22T18:09:00Z">
        <w:r w:rsidDel="00742AD1">
          <w:delText>⁠</w:delText>
        </w:r>
      </w:del>
      <w:r>
        <w:t>. An alternate version of this construct was also made by inserting an in-frame linker DNA between the elastase and mVenus genes in order to reduce the possibility of steric hindrance (Figure B7). Both vectors contained a blue-eye selection marker (</w:t>
      </w:r>
      <w:r>
        <w:rPr>
          <w:i/>
          <w:iCs/>
        </w:rPr>
        <w:t>cry:CFP</w:t>
      </w:r>
      <w:r>
        <w:t>). The vectors were injected into wild-type eggs and the resulting embryos that displayed blue eyes were analysed further. At first no fluorescence could be detected in myeloid cells with either version of the vector. Transient expression was tested again by increasing the exposure time. Yellow fluorescent cells could be observed at low magnification (Figure B8), albeit at a very impractical exposure time (5 s). Imaging at higher magnification in order to observe the precise cellular localisation of the fluorescence was unsuccessful due to the combination of increased background fluorescence and high exposure times. However it is clear that the fluorescence did not form discreet dots inside the cells as would be expected since elastase is contained in the granules.</w:t>
      </w:r>
    </w:p>
    <w:p w14:paraId="25246AAF" w14:textId="77777777" w:rsidR="0020061D" w:rsidRDefault="00766C9B">
      <w:pPr>
        <w:pStyle w:val="Paragraph"/>
      </w:pPr>
      <w:r>
        <w:tab/>
        <w:t>The fluorescent elastase vector was more promising than the fluorescent myeloperoxidase one. However, proper cellular localisation could not be assessed and the weak fluorescence would not be suitable for live imaging unless the fluorescence yield is improved.</w:t>
      </w:r>
    </w:p>
    <w:p w14:paraId="011D76FF" w14:textId="77777777" w:rsidR="0020061D" w:rsidRDefault="00766C9B">
      <w:pPr>
        <w:pStyle w:val="411"/>
      </w:pPr>
      <w:r>
        <w:t xml:space="preserve">B.2.2. Observation of NETs </w:t>
      </w:r>
      <w:r>
        <w:rPr>
          <w:i/>
          <w:iCs/>
        </w:rPr>
        <w:t>in vivo</w:t>
      </w:r>
    </w:p>
    <w:p w14:paraId="626AC9AF" w14:textId="41B4811F" w:rsidR="0020061D" w:rsidRDefault="00766C9B">
      <w:pPr>
        <w:pStyle w:val="Paragraph"/>
      </w:pPr>
      <w:r>
        <w:tab/>
        <w:t xml:space="preserve">Although the fluorescent histone line was working, it was anticipated that observing NETs in the absence of a fluorescent elastase or myeloperoxidase would be difficult due to 1) no previous </w:t>
      </w:r>
      <w:r>
        <w:rPr>
          <w:i/>
          <w:iCs/>
        </w:rPr>
        <w:t xml:space="preserve">in vivo </w:t>
      </w:r>
      <w:r>
        <w:t xml:space="preserve">imaging of NETs in zebrafish and 2) no awareness as to which infectious conditions create NETs. Most studies on NETs have been done </w:t>
      </w:r>
      <w:r>
        <w:rPr>
          <w:i/>
          <w:iCs/>
        </w:rPr>
        <w:t>in vitro</w:t>
      </w:r>
      <w:r>
        <w:t xml:space="preserve">, with the absence of tissue hindrance giving a clear appearance of extracellular traps. However, </w:t>
      </w:r>
      <w:r>
        <w:rPr>
          <w:i/>
          <w:iCs/>
        </w:rPr>
        <w:t>in vivo</w:t>
      </w:r>
      <w:r>
        <w:t xml:space="preserve"> it can be difficult to observe extracellular DNA as cell edges can be difficult to detect in thick tissues. It is also unknown if neutrophils of zebrafish embryos have the ability to form extracellular traps, although NETs have been reported in adult zebrafish </w:t>
      </w:r>
      <w:bookmarkStart w:id="7288" w:name="__UnoMark__47322_1995552439"/>
      <w:bookmarkStart w:id="7289" w:name="__UnoMark__47329_1995552439"/>
      <w:r>
        <w:t>(Palić et al. 2007)</w:t>
      </w:r>
      <w:bookmarkEnd w:id="7288"/>
      <w:bookmarkEnd w:id="7289"/>
      <w:del w:id="7290" w:author="Nelly Wagner" w:date="2017-01-22T18:08:00Z">
        <w:r w:rsidDel="00742AD1">
          <w:delText>⁠</w:delText>
        </w:r>
      </w:del>
      <w:r>
        <w:t>. Therefore</w:t>
      </w:r>
      <w:ins w:id="7291" w:author="Nelly Wagner" w:date="2017-01-22T18:08:00Z">
        <w:r w:rsidR="00742AD1">
          <w:t>,</w:t>
        </w:r>
      </w:ins>
      <w:r>
        <w:t xml:space="preserve"> the fluorescent histone line was tested in combination with SYTOX® Green in order to detect extracellular DNA.</w:t>
      </w:r>
    </w:p>
    <w:p w14:paraId="35C82F7E" w14:textId="1C5E0525" w:rsidR="0020061D" w:rsidRDefault="00766C9B">
      <w:pPr>
        <w:pStyle w:val="Paragraph"/>
      </w:pPr>
      <w:r>
        <w:tab/>
        <w:t xml:space="preserve">SYTOX dyes are nucleic acid stains that cannot penetrate through cell membranes and are usually used for </w:t>
      </w:r>
      <w:r>
        <w:rPr>
          <w:i/>
          <w:iCs/>
        </w:rPr>
        <w:t>in vitro</w:t>
      </w:r>
      <w:r>
        <w:t xml:space="preserve"> studies </w:t>
      </w:r>
      <w:bookmarkStart w:id="7292" w:name="__UnoMark__47332_1995552439"/>
      <w:r>
        <w:t>(Kraaij et al. 2016)</w:t>
      </w:r>
      <w:bookmarkEnd w:id="7292"/>
      <w:del w:id="7293" w:author="Nelly Wagner" w:date="2017-01-22T18:08:00Z">
        <w:r w:rsidDel="00742AD1">
          <w:delText>⁠</w:delText>
        </w:r>
      </w:del>
      <w:r>
        <w:t>. In the fluorescent histone line, extracellular DNA from myeloid cells would therefore be labelled red and green. Embryos were infected sub-cutaneously at 30 hours post-</w:t>
      </w:r>
      <w:r>
        <w:lastRenderedPageBreak/>
        <w:t xml:space="preserve">fertilisation with mCherry-expressing SH1000. This site of injection was selected as it allows neutrophils to be the primary cells involved in bacterial killing </w:t>
      </w:r>
      <w:bookmarkStart w:id="7294" w:name="__UnoMark__47336_1995552439"/>
      <w:r>
        <w:t>(Colucci-Guyon et al. 2011)</w:t>
      </w:r>
      <w:bookmarkEnd w:id="7294"/>
      <w:del w:id="7295" w:author="Nelly Wagner" w:date="2017-01-22T18:08:00Z">
        <w:r w:rsidDel="00742AD1">
          <w:delText>⁠</w:delText>
        </w:r>
      </w:del>
      <w:r>
        <w:t xml:space="preserve">. Then embryos were injected at 22 or 46 hours post-infection with a nanolitre of 1 mM SYTOX Green and imaged 2 hours afterwards. The SYTOX Green dye was visualised in the GFP channel. </w:t>
      </w:r>
      <w:r>
        <w:rPr>
          <w:rFonts w:eastAsia="SimSun" w:cs="Mangal"/>
        </w:rPr>
        <w:t>Surprisingly, lots of non-specific staining was observed with epithelial cells around the yolk appearing bright green in both PBS-injected and infected embryos (Figure B9A and B respectively). Discreet green dots were also present, especially in the brain, of both control and infected embryos. When imaging at higher magnification, most red neutrophils and bacteria were surrounded by a diffuse green stain in the tail (Figure B10A). However</w:t>
      </w:r>
      <w:ins w:id="7296" w:author="Nelly Wagner" w:date="2017-01-22T18:08:00Z">
        <w:r w:rsidR="00742AD1">
          <w:rPr>
            <w:rFonts w:eastAsia="SimSun" w:cs="Mangal"/>
          </w:rPr>
          <w:t>,</w:t>
        </w:r>
      </w:ins>
      <w:r>
        <w:rPr>
          <w:rFonts w:eastAsia="SimSun" w:cs="Mangal"/>
        </w:rPr>
        <w:t xml:space="preserve"> such green staining patterns were also observed in PBS-injected embryos (Figure B9C), therefore likely not specific to infection or DNA. In one instance, a diffuse green stain and mCherry expression were observed together</w:t>
      </w:r>
      <w:del w:id="7297" w:author="Nelly Wagner" w:date="2017-01-22T18:08:00Z">
        <w:r w:rsidDel="00742AD1">
          <w:rPr>
            <w:rFonts w:eastAsia="SimSun" w:cs="Mangal"/>
          </w:rPr>
          <w:delText xml:space="preserve"> </w:delText>
        </w:r>
      </w:del>
      <w:r>
        <w:rPr>
          <w:rFonts w:eastAsia="SimSun" w:cs="Mangal"/>
        </w:rPr>
        <w:t xml:space="preserve"> (Figure B10B). The green pattern was different from the unspecific stain but it was difficult to determine if the mCherry was from bacteria or a neutrophil that extruded its DNA or both. Hence, it could be either a non-specific staining, an extracellular trap or a cell that was damaged. The SYTOX Green stain was also seemingly targeting dying bacteria as green and red dots much smaller than whole cells were sometimes observed (Figure B10C). The ability of myeloid cells expressing the fluorescent histone construct to form extracellular traps remains to be established. Using the SYTOX Green </w:t>
      </w:r>
      <w:r>
        <w:rPr>
          <w:rFonts w:eastAsia="SimSun" w:cs="Mangal"/>
          <w:i/>
          <w:iCs/>
        </w:rPr>
        <w:t xml:space="preserve">in vivo </w:t>
      </w:r>
      <w:r>
        <w:rPr>
          <w:rFonts w:eastAsia="SimSun" w:cs="Mangal"/>
        </w:rPr>
        <w:t>had more drawbacks than advantages as non-specific staining was considerable. Lowering the concentration of the dye had minimal effect on the brightness of the stain. Thus, using the dye alone instead of the transgenic line for observing NETs would likely be ineffectual.</w:t>
      </w:r>
    </w:p>
    <w:p w14:paraId="5BD2CFCF" w14:textId="77777777" w:rsidR="0020061D" w:rsidRDefault="00766C9B">
      <w:pPr>
        <w:pStyle w:val="411"/>
        <w:rPr>
          <w:sz w:val="28"/>
        </w:rPr>
      </w:pPr>
      <w:r>
        <w:rPr>
          <w:sz w:val="28"/>
        </w:rPr>
        <w:t>B.3. Discussion</w:t>
      </w:r>
    </w:p>
    <w:p w14:paraId="417B2CA3" w14:textId="77777777" w:rsidR="0020061D" w:rsidRDefault="00766C9B">
      <w:pPr>
        <w:pStyle w:val="Paragraph"/>
      </w:pPr>
      <w:r>
        <w:tab/>
        <w:t xml:space="preserve">Extracellular traps are a relatively newly discovered immune mechanism that has sparked lots of debate. Their relevance and importance </w:t>
      </w:r>
      <w:r>
        <w:rPr>
          <w:i/>
          <w:iCs/>
        </w:rPr>
        <w:t>in vivo</w:t>
      </w:r>
      <w:r>
        <w:t xml:space="preserve"> is not contested any more, as well as the fact that they affect the host </w:t>
      </w:r>
      <w:bookmarkStart w:id="7298" w:name="__UnoMark__47340_1995552439"/>
      <w:r>
        <w:t>(Czaikoski et al. 2016)</w:t>
      </w:r>
      <w:bookmarkEnd w:id="7298"/>
      <w:del w:id="7299" w:author="Nelly Wagner" w:date="2017-01-22T18:08:00Z">
        <w:r w:rsidDel="00742AD1">
          <w:delText>⁠</w:delText>
        </w:r>
      </w:del>
      <w:r>
        <w:t xml:space="preserve">. Therefore they constitute a possible breakpoint for improving the survival of infected patients. Developing an </w:t>
      </w:r>
      <w:r>
        <w:rPr>
          <w:i/>
          <w:iCs/>
        </w:rPr>
        <w:t xml:space="preserve">in vivo </w:t>
      </w:r>
      <w:r>
        <w:t>model of ETosis easy to manipulate, like zebrafish embryos, would boost research in this area. To summarise this appendix:</w:t>
      </w:r>
    </w:p>
    <w:p w14:paraId="2D6C4D65" w14:textId="77777777" w:rsidR="0020061D" w:rsidRDefault="00766C9B">
      <w:pPr>
        <w:pStyle w:val="Paragraph"/>
        <w:numPr>
          <w:ilvl w:val="0"/>
          <w:numId w:val="16"/>
        </w:numPr>
      </w:pPr>
      <w:r>
        <w:t>A line expressing fluorescent histones in what appeared to be myeloid cells was successfully generated</w:t>
      </w:r>
    </w:p>
    <w:p w14:paraId="2EE1EFEA" w14:textId="77777777" w:rsidR="0020061D" w:rsidRDefault="00766C9B">
      <w:pPr>
        <w:pStyle w:val="Paragraph"/>
        <w:numPr>
          <w:ilvl w:val="0"/>
          <w:numId w:val="16"/>
        </w:numPr>
      </w:pPr>
      <w:r>
        <w:t>The generation of transgenic lines expressing fluorescent enzymes involved in NETs was not achieved</w:t>
      </w:r>
    </w:p>
    <w:p w14:paraId="2CBD9DC7" w14:textId="77777777" w:rsidR="0020061D" w:rsidRDefault="00766C9B">
      <w:pPr>
        <w:pStyle w:val="Paragraph"/>
        <w:numPr>
          <w:ilvl w:val="0"/>
          <w:numId w:val="16"/>
        </w:numPr>
      </w:pPr>
      <w:r>
        <w:lastRenderedPageBreak/>
        <w:t xml:space="preserve">The release of NETs against </w:t>
      </w:r>
      <w:r>
        <w:rPr>
          <w:i/>
          <w:iCs/>
        </w:rPr>
        <w:t xml:space="preserve">S. aureus </w:t>
      </w:r>
      <w:r>
        <w:t>in zebrafish embryos remains to be established</w:t>
      </w:r>
    </w:p>
    <w:p w14:paraId="015AB6DC" w14:textId="77777777" w:rsidR="0020061D" w:rsidRDefault="00766C9B">
      <w:pPr>
        <w:pStyle w:val="Paragraph"/>
      </w:pPr>
      <w:r>
        <w:tab/>
      </w:r>
    </w:p>
    <w:p w14:paraId="1025C80D" w14:textId="77777777" w:rsidR="0020061D" w:rsidRDefault="00766C9B">
      <w:pPr>
        <w:pStyle w:val="Paragraph"/>
      </w:pPr>
      <w:r>
        <w:tab/>
        <w:t xml:space="preserve">Zebrafish embryos are a powerful </w:t>
      </w:r>
      <w:r>
        <w:rPr>
          <w:i/>
          <w:iCs/>
        </w:rPr>
        <w:t xml:space="preserve">in vivo </w:t>
      </w:r>
      <w:r>
        <w:t>model for real-time fluorescence imaging of cells. Analysing the role of specific cellular components relies on the ability of creating fusion proteins with a fluorophore. The structure of the target protein can sometimes make it impossible to tag with a fluorophore because its terminus ends are not accessible, it undergoes additional enzymatic processing or the folding causes steric hindrance. Although the human myeloperoxidase is highly processed, mouse constructs containing GFP-tagged myeloperoxidase are available. Yet, in this study, the vectors with the zebrafish version did not work. It is possible that higher exposure times could have revealed weak expression of the GFP, similar to the elastase construct. Using a smaller and quenching resistant fluorophore could bring better results. GFP-tagged mouse elastase constructs are also available but again the vectors generated in this study were ineffective. Although the human elastase seemed to only have its C terminus end available for fusion to a fluorophore (Protein Data Bank structure 3Q76), the zebrafish elastase structure could be different. Hence, a mVenus fusion to the N terminus end of the elastase should be considered.</w:t>
      </w:r>
    </w:p>
    <w:p w14:paraId="1478620F" w14:textId="63FD907C" w:rsidR="0020061D" w:rsidRDefault="00766C9B">
      <w:pPr>
        <w:pStyle w:val="Paragraph"/>
      </w:pPr>
      <w:r>
        <w:tab/>
        <w:t xml:space="preserve">Expression of the fluorescent histone construct was visualised in non-infected and infected embryos, although extracellular neutrophil DNA was not observed. During ETosis, histones are modified to promote chromatin decondensation and release. No modifications of histone 2A during the process have been reported so far </w:t>
      </w:r>
      <w:bookmarkStart w:id="7300" w:name="__UnoMark__47344_1995552439"/>
      <w:r>
        <w:t>(Neeli et al. 2009)</w:t>
      </w:r>
      <w:bookmarkEnd w:id="7300"/>
      <w:del w:id="7301" w:author="Nelly Wagner" w:date="2017-01-22T18:08:00Z">
        <w:r w:rsidDel="00742AD1">
          <w:delText>⁠</w:delText>
        </w:r>
      </w:del>
      <w:r>
        <w:t xml:space="preserve"> </w:t>
      </w:r>
      <w:bookmarkStart w:id="7302" w:name="__UnoMark__47348_1995552439"/>
      <w:bookmarkStart w:id="7303" w:name="__UnoMark__47349_1995552439"/>
      <w:r>
        <w:t>(Liu et al. 2012)</w:t>
      </w:r>
      <w:bookmarkEnd w:id="7302"/>
      <w:bookmarkEnd w:id="7303"/>
      <w:del w:id="7304" w:author="Nelly Wagner" w:date="2017-01-22T18:08:00Z">
        <w:r w:rsidDel="00742AD1">
          <w:delText>⁠</w:delText>
        </w:r>
      </w:del>
      <w:r>
        <w:t>. However</w:t>
      </w:r>
      <w:ins w:id="7305" w:author="Nelly Wagner" w:date="2017-01-22T18:08:00Z">
        <w:r w:rsidR="00742AD1">
          <w:t>,</w:t>
        </w:r>
      </w:ins>
      <w:r>
        <w:t xml:space="preserve"> we cannot exclude the possibility that tagging histone 2A with a fluorophore could prevent its function and therefore block extracellular trap formation. More likely, the conditions in which NETs are formed in zebrafish embryos need to be evaluated, especially at which time after infection they are best observed. Here, only sub-cutaneous infection by </w:t>
      </w:r>
      <w:r>
        <w:rPr>
          <w:i/>
          <w:iCs/>
        </w:rPr>
        <w:t>S. aureus</w:t>
      </w:r>
      <w:r>
        <w:t xml:space="preserve"> was tested, and solely at 24 and 48 hours post-infection.</w:t>
      </w:r>
    </w:p>
    <w:p w14:paraId="6956956D" w14:textId="66C7AF94" w:rsidR="0020061D" w:rsidRDefault="00766C9B">
      <w:pPr>
        <w:pStyle w:val="Paragraph"/>
      </w:pPr>
      <w:r>
        <w:tab/>
        <w:t xml:space="preserve">Before generating more transgenic constructs, further work analysing the </w:t>
      </w:r>
      <w:del w:id="7306" w:author="Nelly Wagner" w:date="2017-01-22T18:08:00Z">
        <w:r w:rsidDel="00742AD1">
          <w:delText xml:space="preserve">whole </w:delText>
        </w:r>
      </w:del>
      <w:ins w:id="7307" w:author="Nelly Wagner" w:date="2017-01-22T18:08:00Z">
        <w:r w:rsidR="00742AD1">
          <w:t>e</w:t>
        </w:r>
      </w:ins>
      <w:ins w:id="7308" w:author="Nelly Wagner" w:date="2017-01-22T18:09:00Z">
        <w:r w:rsidR="00742AD1">
          <w:t>ntire</w:t>
        </w:r>
      </w:ins>
      <w:ins w:id="7309" w:author="Nelly Wagner" w:date="2017-01-22T18:08:00Z">
        <w:r w:rsidR="00742AD1">
          <w:t xml:space="preserve"> </w:t>
        </w:r>
      </w:ins>
      <w:r>
        <w:t xml:space="preserve">time course of </w:t>
      </w:r>
      <w:r>
        <w:rPr>
          <w:i/>
          <w:iCs/>
        </w:rPr>
        <w:t>S. aureus</w:t>
      </w:r>
      <w:r>
        <w:t xml:space="preserve"> infection with the fluorescent histone line and an optimised Sytox dye assay could tell if zebrafish embryos can form NETs. In the prospect that they can, the zebrafish would be an easy and powerful model to study ETosis regulation and activity in a wide range of infections and diseases.</w:t>
      </w:r>
      <w:r>
        <w:br w:type="page"/>
      </w:r>
    </w:p>
    <w:p w14:paraId="39AF7317" w14:textId="77777777" w:rsidR="0020061D" w:rsidRDefault="00766C9B">
      <w:pPr>
        <w:spacing w:line="360" w:lineRule="auto"/>
        <w:jc w:val="both"/>
        <w:rPr>
          <w:rFonts w:ascii="Arial" w:eastAsia="SimSun" w:hAnsi="Arial" w:cs="Mangal"/>
          <w:b/>
        </w:rPr>
      </w:pPr>
      <w:r>
        <w:rPr>
          <w:noProof/>
          <w:lang w:eastAsia="en-GB"/>
        </w:rPr>
        <w:lastRenderedPageBreak/>
        <w:drawing>
          <wp:anchor distT="0" distB="127000" distL="0" distR="0" simplePos="0" relativeHeight="251624960" behindDoc="0" locked="0" layoutInCell="1" allowOverlap="1" wp14:anchorId="1D9D9EEB" wp14:editId="42E664A1">
            <wp:simplePos x="0" y="0"/>
            <wp:positionH relativeFrom="column">
              <wp:align>center</wp:align>
            </wp:positionH>
            <wp:positionV relativeFrom="paragraph">
              <wp:align>top</wp:align>
            </wp:positionV>
            <wp:extent cx="4039870" cy="7052945"/>
            <wp:effectExtent l="0" t="0" r="0" b="0"/>
            <wp:wrapTopAndBottom/>
            <wp:docPr id="77" name="Imag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69"/>
                    <pic:cNvPicPr>
                      <a:picLocks noChangeAspect="1" noChangeArrowheads="1"/>
                    </pic:cNvPicPr>
                  </pic:nvPicPr>
                  <pic:blipFill>
                    <a:blip r:embed="rId201"/>
                    <a:stretch>
                      <a:fillRect/>
                    </a:stretch>
                  </pic:blipFill>
                  <pic:spPr bwMode="auto">
                    <a:xfrm>
                      <a:off x="0" y="0"/>
                      <a:ext cx="4039870" cy="7052945"/>
                    </a:xfrm>
                    <a:prstGeom prst="rect">
                      <a:avLst/>
                    </a:prstGeom>
                    <a:noFill/>
                    <a:ln w="9525">
                      <a:noFill/>
                      <a:miter lim="800000"/>
                      <a:headEnd/>
                      <a:tailEnd/>
                    </a:ln>
                  </pic:spPr>
                </pic:pic>
              </a:graphicData>
            </a:graphic>
          </wp:anchor>
        </w:drawing>
      </w:r>
      <w:r>
        <w:rPr>
          <w:rFonts w:ascii="Arial" w:eastAsia="SimSun" w:hAnsi="Arial" w:cs="Mangal"/>
          <w:b/>
          <w:bCs/>
          <w:sz w:val="20"/>
          <w:szCs w:val="20"/>
        </w:rPr>
        <w:t>Figure B7. Map of the transgenic vectors mpx:ela2-mVenus.</w:t>
      </w:r>
      <w:r>
        <w:rPr>
          <w:rFonts w:ascii="Arial" w:eastAsia="SimSun" w:hAnsi="Arial" w:cs="Mangal"/>
          <w:sz w:val="20"/>
          <w:szCs w:val="20"/>
        </w:rPr>
        <w:t xml:space="preserve"> Attb sites are the Gateway recombination sites. The myeloperoxidase (mpx) promoter drives the expression of the neutrophil elastase fused to the N terminus end of mVenus. The crystallin promoter (</w:t>
      </w:r>
      <w:r>
        <w:rPr>
          <w:rFonts w:ascii="Arial" w:eastAsia="SimSun" w:hAnsi="Arial" w:cs="Mangal"/>
          <w:i/>
          <w:iCs/>
          <w:sz w:val="20"/>
          <w:szCs w:val="20"/>
        </w:rPr>
        <w:t>cry</w:t>
      </w:r>
      <w:r>
        <w:rPr>
          <w:rFonts w:ascii="Arial" w:eastAsia="SimSun" w:hAnsi="Arial" w:cs="Mangal"/>
          <w:sz w:val="20"/>
          <w:szCs w:val="20"/>
        </w:rPr>
        <w:t xml:space="preserve">) drives expression of CFP (cyan fluorescent protein) in the eye lens as a selection marker for transgene insertion. </w:t>
      </w:r>
      <w:r>
        <w:rPr>
          <w:rFonts w:ascii="Arial" w:eastAsia="SimSun" w:hAnsi="Arial" w:cs="Mangal"/>
          <w:b/>
          <w:bCs/>
          <w:sz w:val="20"/>
          <w:szCs w:val="20"/>
        </w:rPr>
        <w:t>(A)</w:t>
      </w:r>
      <w:r>
        <w:rPr>
          <w:rFonts w:ascii="Arial" w:eastAsia="SimSun" w:hAnsi="Arial" w:cs="Mangal"/>
          <w:sz w:val="20"/>
          <w:szCs w:val="20"/>
        </w:rPr>
        <w:t xml:space="preserve"> Version of the vector without in-frame linker DNA between the elastase and mVenus genes. </w:t>
      </w:r>
      <w:r>
        <w:rPr>
          <w:rFonts w:ascii="Arial" w:eastAsia="SimSun" w:hAnsi="Arial" w:cs="Mangal"/>
          <w:b/>
          <w:bCs/>
          <w:sz w:val="20"/>
          <w:szCs w:val="20"/>
        </w:rPr>
        <w:t>(B)</w:t>
      </w:r>
      <w:r>
        <w:rPr>
          <w:rFonts w:ascii="Arial" w:eastAsia="SimSun" w:hAnsi="Arial" w:cs="Mangal"/>
          <w:sz w:val="20"/>
          <w:szCs w:val="20"/>
        </w:rPr>
        <w:t xml:space="preserve"> Version of the vector with an in-frame insertion of 8 codons for the glycine amino-acid.</w:t>
      </w:r>
      <w:r>
        <w:br w:type="page"/>
      </w:r>
    </w:p>
    <w:p w14:paraId="1ADF1E83" w14:textId="77777777" w:rsidR="0020061D" w:rsidRDefault="00766C9B">
      <w:pPr>
        <w:spacing w:line="360" w:lineRule="auto"/>
        <w:jc w:val="both"/>
        <w:rPr>
          <w:rFonts w:ascii="Arial" w:eastAsia="SimSun" w:hAnsi="Arial" w:cs="Mangal"/>
          <w:b/>
          <w:bCs/>
          <w:sz w:val="20"/>
          <w:szCs w:val="20"/>
        </w:rPr>
      </w:pPr>
      <w:r>
        <w:rPr>
          <w:noProof/>
          <w:lang w:eastAsia="en-GB"/>
        </w:rPr>
        <w:lastRenderedPageBreak/>
        <w:drawing>
          <wp:anchor distT="0" distB="127000" distL="0" distR="0" simplePos="0" relativeHeight="251623936" behindDoc="0" locked="0" layoutInCell="1" allowOverlap="1" wp14:anchorId="1BAF445D" wp14:editId="2DDE6F64">
            <wp:simplePos x="0" y="0"/>
            <wp:positionH relativeFrom="column">
              <wp:align>center</wp:align>
            </wp:positionH>
            <wp:positionV relativeFrom="paragraph">
              <wp:align>top</wp:align>
            </wp:positionV>
            <wp:extent cx="4536440" cy="6096000"/>
            <wp:effectExtent l="0" t="0" r="0" b="0"/>
            <wp:wrapTopAndBottom/>
            <wp:docPr id="78" name="Image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71"/>
                    <pic:cNvPicPr>
                      <a:picLocks noChangeAspect="1" noChangeArrowheads="1"/>
                    </pic:cNvPicPr>
                  </pic:nvPicPr>
                  <pic:blipFill>
                    <a:blip r:embed="rId202"/>
                    <a:stretch>
                      <a:fillRect/>
                    </a:stretch>
                  </pic:blipFill>
                  <pic:spPr bwMode="auto">
                    <a:xfrm>
                      <a:off x="0" y="0"/>
                      <a:ext cx="4536440" cy="6096000"/>
                    </a:xfrm>
                    <a:prstGeom prst="rect">
                      <a:avLst/>
                    </a:prstGeom>
                    <a:noFill/>
                    <a:ln w="9525">
                      <a:noFill/>
                      <a:miter lim="800000"/>
                      <a:headEnd/>
                      <a:tailEnd/>
                    </a:ln>
                  </pic:spPr>
                </pic:pic>
              </a:graphicData>
            </a:graphic>
          </wp:anchor>
        </w:drawing>
      </w:r>
      <w:r>
        <w:rPr>
          <w:rFonts w:ascii="Arial" w:eastAsia="SimSun" w:hAnsi="Arial" w:cs="Mangal"/>
          <w:b/>
          <w:bCs/>
          <w:sz w:val="20"/>
          <w:szCs w:val="20"/>
        </w:rPr>
        <w:t xml:space="preserve">Figure B8. Transient expression of mpx:ela2-mVenus in myeloid cells. </w:t>
      </w:r>
      <w:r>
        <w:rPr>
          <w:rFonts w:ascii="Arial" w:eastAsia="SimSun" w:hAnsi="Arial" w:cs="Mangal"/>
          <w:sz w:val="20"/>
          <w:szCs w:val="20"/>
        </w:rPr>
        <w:t>Example of a 3 days post-fertilisation embryo displaying YFP-labelled cells. The fluorescent cells moved like myeloid cells but the fluorescence pattern did not correspond to what would be expected of neutrophil granules in which elastase is normally localised, i.e. discreet bright dots in the cytoplasm.</w:t>
      </w:r>
      <w:r>
        <w:rPr>
          <w:rFonts w:ascii="Arial" w:eastAsia="SimSun" w:hAnsi="Arial" w:cs="Mangal"/>
          <w:b/>
          <w:bCs/>
          <w:sz w:val="20"/>
          <w:szCs w:val="20"/>
        </w:rPr>
        <w:t xml:space="preserve"> </w:t>
      </w:r>
      <w:r>
        <w:rPr>
          <w:rFonts w:ascii="Arial" w:eastAsia="SimSun" w:hAnsi="Arial" w:cs="Mangal"/>
          <w:sz w:val="20"/>
          <w:szCs w:val="20"/>
        </w:rPr>
        <w:t>Exposure times: YFP (mVenus) 5 s, brightfield 20 ms. Objective: 10x. Scale bar: 100 µm.</w:t>
      </w:r>
      <w:r>
        <w:br w:type="page"/>
      </w:r>
    </w:p>
    <w:p w14:paraId="7CA2434E" w14:textId="77777777" w:rsidR="0020061D" w:rsidRDefault="00766C9B">
      <w:pPr>
        <w:spacing w:line="360" w:lineRule="auto"/>
        <w:jc w:val="both"/>
        <w:rPr>
          <w:rFonts w:ascii="Arial" w:eastAsia="SimSun" w:hAnsi="Arial" w:cs="Mangal"/>
          <w:b/>
          <w:bCs/>
          <w:sz w:val="20"/>
          <w:szCs w:val="20"/>
        </w:rPr>
      </w:pPr>
      <w:r>
        <w:rPr>
          <w:noProof/>
          <w:lang w:eastAsia="en-GB"/>
        </w:rPr>
        <w:lastRenderedPageBreak/>
        <w:drawing>
          <wp:anchor distT="0" distB="127000" distL="0" distR="0" simplePos="0" relativeHeight="251622912" behindDoc="0" locked="0" layoutInCell="1" allowOverlap="1" wp14:anchorId="49640D5E" wp14:editId="1E61B846">
            <wp:simplePos x="0" y="0"/>
            <wp:positionH relativeFrom="column">
              <wp:align>center</wp:align>
            </wp:positionH>
            <wp:positionV relativeFrom="paragraph">
              <wp:align>top</wp:align>
            </wp:positionV>
            <wp:extent cx="6120130" cy="4633595"/>
            <wp:effectExtent l="0" t="0" r="0" b="0"/>
            <wp:wrapSquare wrapText="largest"/>
            <wp:docPr id="79" name="Image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72"/>
                    <pic:cNvPicPr>
                      <a:picLocks noChangeAspect="1" noChangeArrowheads="1"/>
                    </pic:cNvPicPr>
                  </pic:nvPicPr>
                  <pic:blipFill>
                    <a:blip r:embed="rId203"/>
                    <a:stretch>
                      <a:fillRect/>
                    </a:stretch>
                  </pic:blipFill>
                  <pic:spPr bwMode="auto">
                    <a:xfrm>
                      <a:off x="0" y="0"/>
                      <a:ext cx="6120130" cy="4633595"/>
                    </a:xfrm>
                    <a:prstGeom prst="rect">
                      <a:avLst/>
                    </a:prstGeom>
                    <a:noFill/>
                    <a:ln w="9525">
                      <a:noFill/>
                      <a:miter lim="800000"/>
                      <a:headEnd/>
                      <a:tailEnd/>
                    </a:ln>
                  </pic:spPr>
                </pic:pic>
              </a:graphicData>
            </a:graphic>
          </wp:anchor>
        </w:drawing>
      </w:r>
      <w:r>
        <w:rPr>
          <w:rFonts w:ascii="Arial" w:eastAsia="SimSun" w:hAnsi="Arial" w:cs="Mangal"/>
          <w:b/>
          <w:bCs/>
          <w:sz w:val="20"/>
          <w:szCs w:val="20"/>
        </w:rPr>
        <w:t xml:space="preserve">Figure B9. Sytox Green distribution in PBS and SH1000 injected zebrafish embryos. </w:t>
      </w:r>
      <w:r>
        <w:rPr>
          <w:rFonts w:ascii="Arial" w:eastAsia="SimSun" w:hAnsi="Arial" w:cs="Mangal"/>
          <w:sz w:val="20"/>
          <w:szCs w:val="20"/>
        </w:rPr>
        <w:t xml:space="preserve">Similar off-target fluorescence of the nucleic acid dye (Sytox Green) can be observed throughout the body of embryos injected with </w:t>
      </w:r>
      <w:r>
        <w:rPr>
          <w:rFonts w:ascii="Arial" w:eastAsia="SimSun" w:hAnsi="Arial" w:cs="Mangal"/>
          <w:b/>
          <w:bCs/>
          <w:sz w:val="20"/>
          <w:szCs w:val="20"/>
        </w:rPr>
        <w:t xml:space="preserve">(A) </w:t>
      </w:r>
      <w:r>
        <w:rPr>
          <w:rFonts w:ascii="Arial" w:eastAsia="SimSun" w:hAnsi="Arial" w:cs="Mangal"/>
          <w:sz w:val="20"/>
          <w:szCs w:val="20"/>
        </w:rPr>
        <w:t xml:space="preserve">PBS and </w:t>
      </w:r>
      <w:r>
        <w:rPr>
          <w:rFonts w:ascii="Arial" w:eastAsia="SimSun" w:hAnsi="Arial" w:cs="Mangal"/>
          <w:b/>
          <w:bCs/>
          <w:sz w:val="20"/>
          <w:szCs w:val="20"/>
        </w:rPr>
        <w:t>(B)</w:t>
      </w:r>
      <w:r>
        <w:rPr>
          <w:rFonts w:ascii="Arial" w:eastAsia="SimSun" w:hAnsi="Arial" w:cs="Mangal"/>
          <w:sz w:val="20"/>
          <w:szCs w:val="20"/>
        </w:rPr>
        <w:t xml:space="preserve"> SH1000. Exposure times: GFP 100 ms, brightfield 40 ms. Objective: 2x. Scale bars: 500 µm. </w:t>
      </w:r>
      <w:r>
        <w:rPr>
          <w:rFonts w:ascii="Arial" w:eastAsia="SimSun" w:hAnsi="Arial" w:cs="Mangal"/>
          <w:b/>
          <w:bCs/>
          <w:sz w:val="20"/>
          <w:szCs w:val="20"/>
        </w:rPr>
        <w:t xml:space="preserve">(C) </w:t>
      </w:r>
      <w:r>
        <w:rPr>
          <w:rFonts w:ascii="Arial" w:eastAsia="SimSun" w:hAnsi="Arial" w:cs="Mangal"/>
          <w:sz w:val="20"/>
          <w:szCs w:val="20"/>
        </w:rPr>
        <w:t>Example of diffuse fluorescence of the nucleic acid dye in a PBS-injected embryos. Exposure times: GFP 100 ms, brightfield 100 ms. Objective: 60x air. Scale bars: 20 µm.</w:t>
      </w:r>
      <w:r>
        <w:br w:type="page"/>
      </w:r>
    </w:p>
    <w:p w14:paraId="77FCFE9E" w14:textId="77777777" w:rsidR="0020061D" w:rsidRDefault="00766C9B">
      <w:pPr>
        <w:spacing w:line="360" w:lineRule="auto"/>
        <w:jc w:val="both"/>
        <w:rPr>
          <w:rFonts w:ascii="Arial" w:eastAsia="SimSun" w:hAnsi="Arial" w:cs="Mangal"/>
          <w:b/>
          <w:bCs/>
          <w:sz w:val="20"/>
          <w:szCs w:val="20"/>
        </w:rPr>
      </w:pPr>
      <w:r>
        <w:rPr>
          <w:noProof/>
          <w:lang w:eastAsia="en-GB"/>
        </w:rPr>
        <w:lastRenderedPageBreak/>
        <w:drawing>
          <wp:anchor distT="0" distB="127000" distL="0" distR="0" simplePos="0" relativeHeight="251621888" behindDoc="0" locked="0" layoutInCell="1" allowOverlap="1" wp14:anchorId="25E72934" wp14:editId="30246637">
            <wp:simplePos x="0" y="0"/>
            <wp:positionH relativeFrom="column">
              <wp:align>center</wp:align>
            </wp:positionH>
            <wp:positionV relativeFrom="paragraph">
              <wp:align>top</wp:align>
            </wp:positionV>
            <wp:extent cx="3442335" cy="7409815"/>
            <wp:effectExtent l="0" t="0" r="0" b="0"/>
            <wp:wrapTopAndBottom/>
            <wp:docPr id="80" name="Image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73"/>
                    <pic:cNvPicPr>
                      <a:picLocks noChangeAspect="1" noChangeArrowheads="1"/>
                    </pic:cNvPicPr>
                  </pic:nvPicPr>
                  <pic:blipFill>
                    <a:blip r:embed="rId204"/>
                    <a:stretch>
                      <a:fillRect/>
                    </a:stretch>
                  </pic:blipFill>
                  <pic:spPr bwMode="auto">
                    <a:xfrm>
                      <a:off x="0" y="0"/>
                      <a:ext cx="3442335" cy="7409815"/>
                    </a:xfrm>
                    <a:prstGeom prst="rect">
                      <a:avLst/>
                    </a:prstGeom>
                    <a:noFill/>
                    <a:ln w="9525">
                      <a:noFill/>
                      <a:miter lim="800000"/>
                      <a:headEnd/>
                      <a:tailEnd/>
                    </a:ln>
                  </pic:spPr>
                </pic:pic>
              </a:graphicData>
            </a:graphic>
          </wp:anchor>
        </w:drawing>
      </w:r>
      <w:r>
        <w:rPr>
          <w:rFonts w:ascii="Arial" w:eastAsia="SimSun" w:hAnsi="Arial" w:cs="Mangal"/>
          <w:b/>
          <w:bCs/>
          <w:sz w:val="20"/>
          <w:szCs w:val="20"/>
        </w:rPr>
        <w:t xml:space="preserve">Figure B10. Sytox Green distribution in lysC:h2a-mCherry embryos infected with SH1000-mCherry. (A) </w:t>
      </w:r>
      <w:r>
        <w:rPr>
          <w:rFonts w:ascii="Arial" w:eastAsia="SimSun" w:hAnsi="Arial" w:cs="Mangal"/>
          <w:sz w:val="20"/>
          <w:szCs w:val="20"/>
        </w:rPr>
        <w:t xml:space="preserve">Diffuse green fluorescence created by the nucleic acid dye surrounding the red nucleus of myeloid cells and the red fluorescent bacteria. Exposure times: GFP 40 ms, mCherry 100 ms. Objective: 20x. Scale bar: 50 µm. </w:t>
      </w:r>
      <w:r>
        <w:rPr>
          <w:rFonts w:ascii="Arial" w:eastAsia="SimSun" w:hAnsi="Arial" w:cs="Mangal"/>
          <w:b/>
          <w:bCs/>
          <w:sz w:val="20"/>
          <w:szCs w:val="20"/>
        </w:rPr>
        <w:t>(B)</w:t>
      </w:r>
      <w:r>
        <w:rPr>
          <w:rFonts w:ascii="Arial" w:eastAsia="SimSun" w:hAnsi="Arial" w:cs="Mangal"/>
          <w:sz w:val="20"/>
          <w:szCs w:val="20"/>
        </w:rPr>
        <w:t xml:space="preserve"> Green fluorescence of the nucleic acid dye potentially indicating extracellular DNA either from a damaged myeloid cell (red fluorescent histones) or from another cell near red fluorescent bacteria. Exposure times: GFP 40 ms, </w:t>
      </w:r>
      <w:r>
        <w:rPr>
          <w:rFonts w:ascii="Arial" w:eastAsia="SimSun" w:hAnsi="Arial" w:cs="Mangal"/>
          <w:sz w:val="20"/>
          <w:szCs w:val="20"/>
        </w:rPr>
        <w:lastRenderedPageBreak/>
        <w:t xml:space="preserve">mCherry 70 ms, brightfield 80 ms. Objective: 60x air. Scale bar: 50 µm. </w:t>
      </w:r>
      <w:r>
        <w:rPr>
          <w:rFonts w:ascii="Arial" w:eastAsia="SimSun" w:hAnsi="Arial" w:cs="Mangal"/>
          <w:b/>
          <w:bCs/>
          <w:sz w:val="20"/>
          <w:szCs w:val="20"/>
        </w:rPr>
        <w:t xml:space="preserve">(C) </w:t>
      </w:r>
      <w:r>
        <w:rPr>
          <w:rFonts w:ascii="Arial" w:eastAsia="SimSun" w:hAnsi="Arial" w:cs="Mangal"/>
          <w:sz w:val="20"/>
          <w:szCs w:val="20"/>
        </w:rPr>
        <w:t>Green nucleic acid dye tagging red fluorescent bacteria, indicating that they are likely damaged or dead. Exposure times: GFP 10 ms, mCherry 700 ms, brightfield 90 ms. Objective: 20x. Scale bar: 50 µm.</w:t>
      </w:r>
      <w:r>
        <w:br w:type="page"/>
      </w:r>
    </w:p>
    <w:p w14:paraId="3FC0FA32" w14:textId="77777777" w:rsidR="0020061D" w:rsidRDefault="00766C9B">
      <w:pPr>
        <w:pStyle w:val="41"/>
      </w:pPr>
      <w:bookmarkStart w:id="7310" w:name="__RefHeading___Toc79923_1995552439"/>
      <w:bookmarkEnd w:id="7310"/>
      <w:r>
        <w:rPr>
          <w:sz w:val="32"/>
          <w:szCs w:val="32"/>
        </w:rPr>
        <w:lastRenderedPageBreak/>
        <w:t xml:space="preserve">B.4. </w:t>
      </w:r>
      <w:bookmarkStart w:id="7311" w:name="__UnoMark__49545_1995552439"/>
      <w:r>
        <w:rPr>
          <w:sz w:val="32"/>
          <w:szCs w:val="32"/>
        </w:rPr>
        <w:t>References</w:t>
      </w:r>
    </w:p>
    <w:p w14:paraId="694B214F" w14:textId="77777777" w:rsidR="0020061D" w:rsidRDefault="0020061D">
      <w:pPr>
        <w:sectPr w:rsidR="0020061D">
          <w:type w:val="continuous"/>
          <w:pgSz w:w="11906" w:h="16838"/>
          <w:pgMar w:top="1134" w:right="1134" w:bottom="1700" w:left="2268" w:header="0" w:footer="1134" w:gutter="0"/>
          <w:cols w:space="720"/>
          <w:formProt w:val="0"/>
          <w:docGrid w:linePitch="240" w:charSpace="-2049"/>
        </w:sectPr>
      </w:pPr>
    </w:p>
    <w:p w14:paraId="150ABAE7" w14:textId="3C9BB5AB" w:rsidR="003F1029" w:rsidRPr="00C634D0" w:rsidRDefault="003F1029">
      <w:pPr>
        <w:spacing w:line="360" w:lineRule="auto"/>
        <w:ind w:left="480" w:hanging="480"/>
        <w:jc w:val="both"/>
        <w:rPr>
          <w:ins w:id="7312" w:author="Nelly Wagner" w:date="2017-01-22T13:22:00Z"/>
          <w:rFonts w:ascii="Arial" w:hAnsi="Arial"/>
          <w:sz w:val="18"/>
          <w:szCs w:val="18"/>
          <w:rPrChange w:id="7313" w:author="Nelly Wagner" w:date="2017-01-22T13:57:00Z">
            <w:rPr>
              <w:ins w:id="7314" w:author="Nelly Wagner" w:date="2017-01-22T13:22:00Z"/>
            </w:rPr>
          </w:rPrChange>
        </w:rPr>
      </w:pPr>
      <w:ins w:id="7315" w:author="Nelly Wagner" w:date="2017-01-22T13:21:00Z">
        <w:r w:rsidRPr="00C634D0">
          <w:rPr>
            <w:rFonts w:ascii="Arial" w:hAnsi="Arial"/>
            <w:sz w:val="18"/>
            <w:szCs w:val="18"/>
            <w:rPrChange w:id="7316" w:author="Nelly Wagner" w:date="2017-01-22T13:57:00Z">
              <w:rPr/>
            </w:rPrChange>
          </w:rPr>
          <w:t xml:space="preserve">Berends ETM, Horswill AR, Haste NM, Monestier M, Nizet V, von Köckritz-Blickwede M. Nuclease expression by </w:t>
        </w:r>
        <w:r w:rsidRPr="00C634D0">
          <w:rPr>
            <w:rFonts w:ascii="Arial" w:hAnsi="Arial"/>
            <w:i/>
            <w:sz w:val="18"/>
            <w:szCs w:val="18"/>
            <w:rPrChange w:id="7317" w:author="Nelly Wagner" w:date="2017-01-22T13:57:00Z">
              <w:rPr/>
            </w:rPrChange>
          </w:rPr>
          <w:t>Staphylococcus aureus</w:t>
        </w:r>
        <w:r w:rsidRPr="00C634D0">
          <w:rPr>
            <w:rFonts w:ascii="Arial" w:hAnsi="Arial"/>
            <w:sz w:val="18"/>
            <w:szCs w:val="18"/>
            <w:rPrChange w:id="7318" w:author="Nelly Wagner" w:date="2017-01-22T13:57:00Z">
              <w:rPr/>
            </w:rPrChange>
          </w:rPr>
          <w:t xml:space="preserve"> facilitates escape from neutrophil extracellular traps. Journal of Innate Immunity. 2010;2(6):576–86. </w:t>
        </w:r>
      </w:ins>
    </w:p>
    <w:p w14:paraId="3C952C20" w14:textId="3EE6B8F0" w:rsidR="003F1029" w:rsidRPr="00C634D0" w:rsidRDefault="003F1029">
      <w:pPr>
        <w:spacing w:line="360" w:lineRule="auto"/>
        <w:ind w:left="480" w:hanging="480"/>
        <w:jc w:val="both"/>
        <w:rPr>
          <w:ins w:id="7319" w:author="Nelly Wagner" w:date="2017-01-22T13:21:00Z"/>
          <w:rFonts w:ascii="Arial" w:hAnsi="Arial"/>
          <w:sz w:val="18"/>
          <w:szCs w:val="18"/>
          <w:rPrChange w:id="7320" w:author="Nelly Wagner" w:date="2017-01-22T13:57:00Z">
            <w:rPr>
              <w:ins w:id="7321" w:author="Nelly Wagner" w:date="2017-01-22T13:21:00Z"/>
            </w:rPr>
          </w:rPrChange>
        </w:rPr>
      </w:pPr>
      <w:ins w:id="7322" w:author="Nelly Wagner" w:date="2017-01-22T13:22:00Z">
        <w:r w:rsidRPr="00C634D0">
          <w:rPr>
            <w:rFonts w:ascii="Arial" w:hAnsi="Arial"/>
            <w:sz w:val="18"/>
            <w:szCs w:val="18"/>
            <w:rPrChange w:id="7323" w:author="Nelly Wagner" w:date="2017-01-22T13:57:00Z">
              <w:rPr/>
            </w:rPrChange>
          </w:rPr>
          <w:t xml:space="preserve">Björnsdottir H, Welin A, Michaëlsson E, Osla V, Berg S, Christenson K, et al. Neutrophil NET formation is regulated from the inside by myeloperoxidase-processed reactive oxygen species. </w:t>
        </w:r>
        <w:r w:rsidRPr="008E76CC">
          <w:rPr>
            <w:rFonts w:ascii="Arial" w:hAnsi="Arial"/>
            <w:i/>
            <w:color w:val="000000"/>
            <w:sz w:val="18"/>
            <w:szCs w:val="18"/>
          </w:rPr>
          <w:t>Free Radical Biology and Medicine</w:t>
        </w:r>
        <w:r w:rsidRPr="00C634D0">
          <w:rPr>
            <w:rFonts w:ascii="Arial" w:hAnsi="Arial"/>
            <w:sz w:val="18"/>
            <w:szCs w:val="18"/>
            <w:rPrChange w:id="7324" w:author="Nelly Wagner" w:date="2017-01-22T13:57:00Z">
              <w:rPr/>
            </w:rPrChange>
          </w:rPr>
          <w:t xml:space="preserve">. 2015;89:1024–35. </w:t>
        </w:r>
      </w:ins>
    </w:p>
    <w:p w14:paraId="36B5D24A" w14:textId="7AA887EA" w:rsidR="003F1029" w:rsidRPr="00C634D0" w:rsidRDefault="003F1029">
      <w:pPr>
        <w:spacing w:line="360" w:lineRule="auto"/>
        <w:ind w:left="480" w:hanging="480"/>
        <w:jc w:val="both"/>
        <w:rPr>
          <w:ins w:id="7325" w:author="Nelly Wagner" w:date="2017-01-22T13:24:00Z"/>
          <w:rFonts w:ascii="Arial" w:hAnsi="Arial"/>
          <w:sz w:val="18"/>
          <w:szCs w:val="18"/>
          <w:rPrChange w:id="7326" w:author="Nelly Wagner" w:date="2017-01-22T13:57:00Z">
            <w:rPr>
              <w:ins w:id="7327" w:author="Nelly Wagner" w:date="2017-01-22T13:24:00Z"/>
            </w:rPr>
          </w:rPrChange>
        </w:rPr>
      </w:pPr>
      <w:ins w:id="7328" w:author="Nelly Wagner" w:date="2017-01-22T13:23:00Z">
        <w:r w:rsidRPr="00C634D0">
          <w:rPr>
            <w:rFonts w:ascii="Arial" w:hAnsi="Arial"/>
            <w:sz w:val="18"/>
            <w:szCs w:val="18"/>
            <w:rPrChange w:id="7329" w:author="Nelly Wagner" w:date="2017-01-22T13:57:00Z">
              <w:rPr/>
            </w:rPrChange>
          </w:rPr>
          <w:t xml:space="preserve">Brinkmann V, Reichard U, Goosmann C, Fauler B, Uhlemann Y, Weiss DS, et al. Neutrophil extracellular traps kill bacteria. </w:t>
        </w:r>
        <w:r w:rsidRPr="00C634D0">
          <w:rPr>
            <w:rFonts w:ascii="Arial" w:hAnsi="Arial"/>
            <w:i/>
            <w:sz w:val="18"/>
            <w:szCs w:val="18"/>
            <w:rPrChange w:id="7330" w:author="Nelly Wagner" w:date="2017-01-22T13:57:00Z">
              <w:rPr/>
            </w:rPrChange>
          </w:rPr>
          <w:t>Scien</w:t>
        </w:r>
        <w:r w:rsidR="003D3586" w:rsidRPr="00C634D0">
          <w:rPr>
            <w:rFonts w:ascii="Arial" w:hAnsi="Arial"/>
            <w:i/>
            <w:sz w:val="18"/>
            <w:szCs w:val="18"/>
            <w:rPrChange w:id="7331" w:author="Nelly Wagner" w:date="2017-01-22T13:57:00Z">
              <w:rPr/>
            </w:rPrChange>
          </w:rPr>
          <w:t>ce</w:t>
        </w:r>
        <w:r w:rsidR="003D3586" w:rsidRPr="00C634D0">
          <w:rPr>
            <w:rFonts w:ascii="Arial" w:hAnsi="Arial"/>
            <w:sz w:val="18"/>
            <w:szCs w:val="18"/>
            <w:rPrChange w:id="7332" w:author="Nelly Wagner" w:date="2017-01-22T13:57:00Z">
              <w:rPr/>
            </w:rPrChange>
          </w:rPr>
          <w:t>. 2004</w:t>
        </w:r>
        <w:r w:rsidRPr="00C634D0">
          <w:rPr>
            <w:rFonts w:ascii="Arial" w:hAnsi="Arial"/>
            <w:sz w:val="18"/>
            <w:szCs w:val="18"/>
            <w:rPrChange w:id="7333" w:author="Nelly Wagner" w:date="2017-01-22T13:57:00Z">
              <w:rPr/>
            </w:rPrChange>
          </w:rPr>
          <w:t xml:space="preserve">;303(5663):1532–5. </w:t>
        </w:r>
      </w:ins>
    </w:p>
    <w:p w14:paraId="2E731A6A" w14:textId="39B9FF04" w:rsidR="003D3586" w:rsidRPr="00C634D0" w:rsidRDefault="003D3586">
      <w:pPr>
        <w:spacing w:line="360" w:lineRule="auto"/>
        <w:ind w:left="480" w:hanging="480"/>
        <w:jc w:val="both"/>
        <w:rPr>
          <w:ins w:id="7334" w:author="Nelly Wagner" w:date="2017-01-22T13:25:00Z"/>
          <w:rFonts w:ascii="Arial" w:hAnsi="Arial"/>
          <w:sz w:val="18"/>
          <w:szCs w:val="18"/>
          <w:rPrChange w:id="7335" w:author="Nelly Wagner" w:date="2017-01-22T13:57:00Z">
            <w:rPr>
              <w:ins w:id="7336" w:author="Nelly Wagner" w:date="2017-01-22T13:25:00Z"/>
            </w:rPr>
          </w:rPrChange>
        </w:rPr>
      </w:pPr>
      <w:ins w:id="7337" w:author="Nelly Wagner" w:date="2017-01-22T13:24:00Z">
        <w:r w:rsidRPr="00C634D0">
          <w:rPr>
            <w:rFonts w:ascii="Arial" w:hAnsi="Arial"/>
            <w:sz w:val="18"/>
            <w:szCs w:val="18"/>
            <w:rPrChange w:id="7338" w:author="Nelly Wagner" w:date="2017-01-22T13:57:00Z">
              <w:rPr/>
            </w:rPrChange>
          </w:rPr>
          <w:t xml:space="preserve">Colucci-Guyon E, Tinevez J-Y, Renshaw S a, Herbomel P. Strategies of professional phagocytes </w:t>
        </w:r>
        <w:r w:rsidRPr="00C634D0">
          <w:rPr>
            <w:rFonts w:ascii="Arial" w:hAnsi="Arial"/>
            <w:i/>
            <w:sz w:val="18"/>
            <w:szCs w:val="18"/>
            <w:rPrChange w:id="7339" w:author="Nelly Wagner" w:date="2017-01-22T13:57:00Z">
              <w:rPr/>
            </w:rPrChange>
          </w:rPr>
          <w:t>in vivo</w:t>
        </w:r>
        <w:r w:rsidRPr="00C634D0">
          <w:rPr>
            <w:rFonts w:ascii="Arial" w:hAnsi="Arial"/>
            <w:sz w:val="18"/>
            <w:szCs w:val="18"/>
            <w:rPrChange w:id="7340" w:author="Nelly Wagner" w:date="2017-01-22T13:57:00Z">
              <w:rPr/>
            </w:rPrChange>
          </w:rPr>
          <w:t>: unlike macrophages, neutrophils engulf only surface-associated microbes.</w:t>
        </w:r>
        <w:r w:rsidRPr="00C634D0">
          <w:rPr>
            <w:rFonts w:ascii="Arial" w:hAnsi="Arial"/>
            <w:i/>
            <w:sz w:val="18"/>
            <w:szCs w:val="18"/>
            <w:rPrChange w:id="7341" w:author="Nelly Wagner" w:date="2017-01-22T13:57:00Z">
              <w:rPr/>
            </w:rPrChange>
          </w:rPr>
          <w:t xml:space="preserve"> Journal of Cell Science</w:t>
        </w:r>
        <w:r w:rsidRPr="00C634D0">
          <w:rPr>
            <w:rFonts w:ascii="Arial" w:hAnsi="Arial"/>
            <w:sz w:val="18"/>
            <w:szCs w:val="18"/>
            <w:rPrChange w:id="7342" w:author="Nelly Wagner" w:date="2017-01-22T13:57:00Z">
              <w:rPr/>
            </w:rPrChange>
          </w:rPr>
          <w:t>. 2011;124(Pt 18):3053–9.</w:t>
        </w:r>
      </w:ins>
    </w:p>
    <w:p w14:paraId="2F7907FB" w14:textId="642732E8" w:rsidR="003D3586" w:rsidRPr="00C634D0" w:rsidRDefault="003D3586">
      <w:pPr>
        <w:spacing w:line="360" w:lineRule="auto"/>
        <w:ind w:left="480" w:hanging="480"/>
        <w:jc w:val="both"/>
        <w:rPr>
          <w:ins w:id="7343" w:author="Nelly Wagner" w:date="2017-01-22T13:26:00Z"/>
          <w:rFonts w:ascii="Arial" w:hAnsi="Arial"/>
          <w:sz w:val="18"/>
          <w:szCs w:val="18"/>
          <w:rPrChange w:id="7344" w:author="Nelly Wagner" w:date="2017-01-22T13:57:00Z">
            <w:rPr>
              <w:ins w:id="7345" w:author="Nelly Wagner" w:date="2017-01-22T13:26:00Z"/>
            </w:rPr>
          </w:rPrChange>
        </w:rPr>
      </w:pPr>
      <w:ins w:id="7346" w:author="Nelly Wagner" w:date="2017-01-22T13:25:00Z">
        <w:r w:rsidRPr="00C634D0">
          <w:rPr>
            <w:rFonts w:ascii="Arial" w:hAnsi="Arial"/>
            <w:sz w:val="18"/>
            <w:szCs w:val="18"/>
            <w:rPrChange w:id="7347" w:author="Nelly Wagner" w:date="2017-01-22T13:57:00Z">
              <w:rPr/>
            </w:rPrChange>
          </w:rPr>
          <w:t>Czaikoski PG, Mota JMSC, Nascimento DC, Sônego F, Castanheira FV</w:t>
        </w:r>
      </w:ins>
      <w:ins w:id="7348" w:author="Nelly Wagner" w:date="2017-01-22T13:26:00Z">
        <w:r w:rsidRPr="00C634D0">
          <w:rPr>
            <w:rFonts w:ascii="Arial" w:hAnsi="Arial"/>
            <w:sz w:val="18"/>
            <w:szCs w:val="18"/>
            <w:rPrChange w:id="7349" w:author="Nelly Wagner" w:date="2017-01-22T13:57:00Z">
              <w:rPr/>
            </w:rPrChange>
          </w:rPr>
          <w:t>E</w:t>
        </w:r>
      </w:ins>
      <w:ins w:id="7350" w:author="Nelly Wagner" w:date="2017-01-22T13:25:00Z">
        <w:r w:rsidRPr="00C634D0">
          <w:rPr>
            <w:rFonts w:ascii="Arial" w:hAnsi="Arial"/>
            <w:sz w:val="18"/>
            <w:szCs w:val="18"/>
            <w:rPrChange w:id="7351" w:author="Nelly Wagner" w:date="2017-01-22T13:57:00Z">
              <w:rPr/>
            </w:rPrChange>
          </w:rPr>
          <w:t xml:space="preserve">S, Melo PH, et al. Neutrophil Extracellular Traps Induce Organ Damage during Experimental and Clinical Sepsis. </w:t>
        </w:r>
        <w:r w:rsidRPr="00C634D0">
          <w:rPr>
            <w:rFonts w:ascii="Arial" w:hAnsi="Arial"/>
            <w:i/>
            <w:sz w:val="18"/>
            <w:szCs w:val="18"/>
            <w:rPrChange w:id="7352" w:author="Nelly Wagner" w:date="2017-01-22T13:57:00Z">
              <w:rPr/>
            </w:rPrChange>
          </w:rPr>
          <w:t>PLoS One</w:t>
        </w:r>
        <w:r w:rsidRPr="00C634D0">
          <w:rPr>
            <w:rFonts w:ascii="Arial" w:hAnsi="Arial"/>
            <w:sz w:val="18"/>
            <w:szCs w:val="18"/>
            <w:rPrChange w:id="7353" w:author="Nelly Wagner" w:date="2017-01-22T13:57:00Z">
              <w:rPr/>
            </w:rPrChange>
          </w:rPr>
          <w:t>. 2016;11(2):e0148142.</w:t>
        </w:r>
      </w:ins>
    </w:p>
    <w:p w14:paraId="4ED8E711" w14:textId="696F89B5" w:rsidR="003D3586" w:rsidRPr="00C634D0" w:rsidRDefault="003D3586">
      <w:pPr>
        <w:spacing w:line="360" w:lineRule="auto"/>
        <w:ind w:left="480" w:hanging="480"/>
        <w:jc w:val="both"/>
        <w:rPr>
          <w:ins w:id="7354" w:author="Nelly Wagner" w:date="2017-01-22T13:27:00Z"/>
          <w:rFonts w:ascii="Arial" w:hAnsi="Arial"/>
          <w:sz w:val="18"/>
          <w:szCs w:val="18"/>
          <w:rPrChange w:id="7355" w:author="Nelly Wagner" w:date="2017-01-22T13:57:00Z">
            <w:rPr>
              <w:ins w:id="7356" w:author="Nelly Wagner" w:date="2017-01-22T13:27:00Z"/>
            </w:rPr>
          </w:rPrChange>
        </w:rPr>
      </w:pPr>
      <w:ins w:id="7357" w:author="Nelly Wagner" w:date="2017-01-22T13:26:00Z">
        <w:r w:rsidRPr="00C634D0">
          <w:rPr>
            <w:rFonts w:ascii="Arial" w:hAnsi="Arial"/>
            <w:sz w:val="18"/>
            <w:szCs w:val="18"/>
            <w:rPrChange w:id="7358" w:author="Nelly Wagner" w:date="2017-01-22T13:57:00Z">
              <w:rPr/>
            </w:rPrChange>
          </w:rPr>
          <w:t xml:space="preserve">Fuchs T a, Abed U, Goosmann C, Hurwitz R, Schulze I, Wahn V, et al. Novel cell death program leads to neutrophil extracellular traps. </w:t>
        </w:r>
        <w:r w:rsidRPr="00C634D0">
          <w:rPr>
            <w:rFonts w:ascii="Arial" w:hAnsi="Arial"/>
            <w:i/>
            <w:sz w:val="18"/>
            <w:szCs w:val="18"/>
            <w:rPrChange w:id="7359" w:author="Nelly Wagner" w:date="2017-01-22T13:57:00Z">
              <w:rPr/>
            </w:rPrChange>
          </w:rPr>
          <w:t>J</w:t>
        </w:r>
      </w:ins>
      <w:ins w:id="7360" w:author="Nelly Wagner" w:date="2017-01-22T13:27:00Z">
        <w:r w:rsidRPr="00C634D0">
          <w:rPr>
            <w:rFonts w:ascii="Arial" w:hAnsi="Arial"/>
            <w:i/>
            <w:sz w:val="18"/>
            <w:szCs w:val="18"/>
            <w:rPrChange w:id="7361" w:author="Nelly Wagner" w:date="2017-01-22T13:57:00Z">
              <w:rPr/>
            </w:rPrChange>
          </w:rPr>
          <w:t>ournal of</w:t>
        </w:r>
      </w:ins>
      <w:ins w:id="7362" w:author="Nelly Wagner" w:date="2017-01-22T13:26:00Z">
        <w:r w:rsidRPr="00C634D0">
          <w:rPr>
            <w:rFonts w:ascii="Arial" w:hAnsi="Arial"/>
            <w:i/>
            <w:sz w:val="18"/>
            <w:szCs w:val="18"/>
            <w:rPrChange w:id="7363" w:author="Nelly Wagner" w:date="2017-01-22T13:57:00Z">
              <w:rPr/>
            </w:rPrChange>
          </w:rPr>
          <w:t xml:space="preserve"> Cell Biol</w:t>
        </w:r>
      </w:ins>
      <w:ins w:id="7364" w:author="Nelly Wagner" w:date="2017-01-22T13:27:00Z">
        <w:r w:rsidRPr="00C634D0">
          <w:rPr>
            <w:rFonts w:ascii="Arial" w:hAnsi="Arial"/>
            <w:i/>
            <w:sz w:val="18"/>
            <w:szCs w:val="18"/>
            <w:rPrChange w:id="7365" w:author="Nelly Wagner" w:date="2017-01-22T13:57:00Z">
              <w:rPr/>
            </w:rPrChange>
          </w:rPr>
          <w:t>ogy</w:t>
        </w:r>
      </w:ins>
      <w:ins w:id="7366" w:author="Nelly Wagner" w:date="2017-01-22T13:26:00Z">
        <w:r w:rsidRPr="00C634D0">
          <w:rPr>
            <w:rFonts w:ascii="Arial" w:hAnsi="Arial"/>
            <w:sz w:val="18"/>
            <w:szCs w:val="18"/>
            <w:rPrChange w:id="7367" w:author="Nelly Wagner" w:date="2017-01-22T13:57:00Z">
              <w:rPr/>
            </w:rPrChange>
          </w:rPr>
          <w:t>. 2007;176(2):231–41.</w:t>
        </w:r>
      </w:ins>
    </w:p>
    <w:p w14:paraId="7702E2DB" w14:textId="7ED79340" w:rsidR="003D3586" w:rsidRPr="00C634D0" w:rsidRDefault="003D3586">
      <w:pPr>
        <w:spacing w:line="360" w:lineRule="auto"/>
        <w:ind w:left="480" w:hanging="480"/>
        <w:jc w:val="both"/>
        <w:rPr>
          <w:ins w:id="7368" w:author="Nelly Wagner" w:date="2017-01-22T13:28:00Z"/>
          <w:rFonts w:ascii="Arial" w:hAnsi="Arial"/>
          <w:sz w:val="18"/>
          <w:szCs w:val="18"/>
          <w:rPrChange w:id="7369" w:author="Nelly Wagner" w:date="2017-01-22T13:57:00Z">
            <w:rPr>
              <w:ins w:id="7370" w:author="Nelly Wagner" w:date="2017-01-22T13:28:00Z"/>
            </w:rPr>
          </w:rPrChange>
        </w:rPr>
      </w:pPr>
      <w:ins w:id="7371" w:author="Nelly Wagner" w:date="2017-01-22T13:27:00Z">
        <w:r w:rsidRPr="00C634D0">
          <w:rPr>
            <w:rFonts w:ascii="Arial" w:hAnsi="Arial"/>
            <w:sz w:val="18"/>
            <w:szCs w:val="18"/>
            <w:rPrChange w:id="7372" w:author="Nelly Wagner" w:date="2017-01-22T13:57:00Z">
              <w:rPr/>
            </w:rPrChange>
          </w:rPr>
          <w:t xml:space="preserve">Hall C, Flores MV, Storm T, Crosier K, Crosier P. The zebrafish lysozyme C promoter drives myeloid-specific expression in transgenic fish. </w:t>
        </w:r>
        <w:r w:rsidRPr="00C634D0">
          <w:rPr>
            <w:rFonts w:ascii="Arial" w:hAnsi="Arial"/>
            <w:i/>
            <w:sz w:val="18"/>
            <w:szCs w:val="18"/>
            <w:rPrChange w:id="7373" w:author="Nelly Wagner" w:date="2017-01-22T13:57:00Z">
              <w:rPr/>
            </w:rPrChange>
          </w:rPr>
          <w:t>BMC Developmental Biology</w:t>
        </w:r>
        <w:r w:rsidRPr="00C634D0">
          <w:rPr>
            <w:rFonts w:ascii="Arial" w:hAnsi="Arial"/>
            <w:sz w:val="18"/>
            <w:szCs w:val="18"/>
            <w:rPrChange w:id="7374" w:author="Nelly Wagner" w:date="2017-01-22T13:57:00Z">
              <w:rPr/>
            </w:rPrChange>
          </w:rPr>
          <w:t>. 2007;7:42.</w:t>
        </w:r>
      </w:ins>
    </w:p>
    <w:p w14:paraId="2F38F922" w14:textId="7894D1E5" w:rsidR="003D3586" w:rsidRPr="00C634D0" w:rsidRDefault="003D3586">
      <w:pPr>
        <w:spacing w:line="360" w:lineRule="auto"/>
        <w:ind w:left="480" w:hanging="480"/>
        <w:jc w:val="both"/>
        <w:rPr>
          <w:ins w:id="7375" w:author="Nelly Wagner" w:date="2017-01-22T13:29:00Z"/>
          <w:rFonts w:ascii="Arial" w:hAnsi="Arial"/>
          <w:sz w:val="18"/>
          <w:szCs w:val="18"/>
          <w:rPrChange w:id="7376" w:author="Nelly Wagner" w:date="2017-01-22T13:57:00Z">
            <w:rPr>
              <w:ins w:id="7377" w:author="Nelly Wagner" w:date="2017-01-22T13:29:00Z"/>
            </w:rPr>
          </w:rPrChange>
        </w:rPr>
      </w:pPr>
      <w:ins w:id="7378" w:author="Nelly Wagner" w:date="2017-01-22T13:28:00Z">
        <w:r w:rsidRPr="00C634D0">
          <w:rPr>
            <w:rFonts w:ascii="Arial" w:hAnsi="Arial"/>
            <w:sz w:val="18"/>
            <w:szCs w:val="18"/>
            <w:rPrChange w:id="7379" w:author="Nelly Wagner" w:date="2017-01-22T13:57:00Z">
              <w:rPr/>
            </w:rPrChange>
          </w:rPr>
          <w:t xml:space="preserve">Hansson M, Olsson I, Nauseef WM. Biosynthesis, processing, and sorting of human myeloperoxidase. </w:t>
        </w:r>
        <w:r w:rsidRPr="008E76CC">
          <w:rPr>
            <w:rFonts w:ascii="Arial" w:hAnsi="Arial"/>
            <w:i/>
            <w:color w:val="000000"/>
            <w:sz w:val="18"/>
            <w:szCs w:val="18"/>
          </w:rPr>
          <w:t>Archives of B</w:t>
        </w:r>
        <w:r w:rsidRPr="00BA0DDA">
          <w:rPr>
            <w:rFonts w:ascii="Arial" w:hAnsi="Arial"/>
            <w:i/>
            <w:color w:val="000000"/>
            <w:sz w:val="18"/>
            <w:szCs w:val="18"/>
          </w:rPr>
          <w:t>iochemistry and Biophysics</w:t>
        </w:r>
        <w:r w:rsidRPr="00C634D0">
          <w:rPr>
            <w:rFonts w:ascii="Arial" w:hAnsi="Arial"/>
            <w:sz w:val="18"/>
            <w:szCs w:val="18"/>
            <w:rPrChange w:id="7380" w:author="Nelly Wagner" w:date="2017-01-22T13:57:00Z">
              <w:rPr/>
            </w:rPrChange>
          </w:rPr>
          <w:t>. 2006;445(2):214–24.</w:t>
        </w:r>
      </w:ins>
    </w:p>
    <w:p w14:paraId="00453B7A" w14:textId="2780A685" w:rsidR="003D3586" w:rsidRPr="008E76CC" w:rsidRDefault="003D3586">
      <w:pPr>
        <w:spacing w:line="360" w:lineRule="auto"/>
        <w:ind w:left="480" w:hanging="480"/>
        <w:jc w:val="both"/>
        <w:rPr>
          <w:ins w:id="7381" w:author="Nelly Wagner" w:date="2017-01-22T13:20:00Z"/>
          <w:rFonts w:ascii="Arial" w:hAnsi="Arial"/>
          <w:color w:val="000000"/>
          <w:sz w:val="18"/>
          <w:szCs w:val="18"/>
        </w:rPr>
      </w:pPr>
      <w:ins w:id="7382" w:author="Nelly Wagner" w:date="2017-01-22T13:29:00Z">
        <w:r w:rsidRPr="00C634D0">
          <w:rPr>
            <w:rFonts w:ascii="Arial" w:hAnsi="Arial"/>
            <w:sz w:val="18"/>
            <w:szCs w:val="18"/>
            <w:rPrChange w:id="7383" w:author="Nelly Wagner" w:date="2017-01-22T13:57:00Z">
              <w:rPr/>
            </w:rPrChange>
          </w:rPr>
          <w:t xml:space="preserve">Hasenberg M, Köhler A, Bonifatius S, Jeron A, Gunzer M. Direct observation of phagocytosis and NET-formation by neutrophils in infected lungs using 2-photon microscopy. </w:t>
        </w:r>
      </w:ins>
      <w:ins w:id="7384" w:author="Nelly Wagner" w:date="2017-01-22T13:30:00Z">
        <w:r w:rsidRPr="008E76CC">
          <w:rPr>
            <w:rFonts w:ascii="Arial" w:hAnsi="Arial"/>
            <w:i/>
            <w:color w:val="000000"/>
            <w:sz w:val="18"/>
            <w:szCs w:val="18"/>
          </w:rPr>
          <w:t>Journal of visualized experiments : JoVE</w:t>
        </w:r>
      </w:ins>
      <w:ins w:id="7385" w:author="Nelly Wagner" w:date="2017-01-22T13:29:00Z">
        <w:r w:rsidRPr="00C634D0">
          <w:rPr>
            <w:rFonts w:ascii="Arial" w:hAnsi="Arial"/>
            <w:sz w:val="18"/>
            <w:szCs w:val="18"/>
            <w:rPrChange w:id="7386" w:author="Nelly Wagner" w:date="2017-01-22T13:57:00Z">
              <w:rPr/>
            </w:rPrChange>
          </w:rPr>
          <w:t>. 2011;(52):4–9.</w:t>
        </w:r>
      </w:ins>
    </w:p>
    <w:p w14:paraId="44BB9F52" w14:textId="051FD080" w:rsidR="003F1029" w:rsidRPr="00C634D0" w:rsidDel="003F1029" w:rsidRDefault="00766C9B" w:rsidP="008E76CC">
      <w:pPr>
        <w:spacing w:line="360" w:lineRule="auto"/>
        <w:ind w:left="480" w:hanging="480"/>
        <w:jc w:val="both"/>
        <w:rPr>
          <w:del w:id="7387" w:author="Nelly Wagner" w:date="2017-01-22T13:22:00Z"/>
          <w:rFonts w:ascii="Arial" w:hAnsi="Arial"/>
          <w:color w:val="000000"/>
          <w:sz w:val="18"/>
          <w:szCs w:val="18"/>
        </w:rPr>
      </w:pPr>
      <w:del w:id="7388" w:author="Nelly Wagner" w:date="2017-01-22T13:22:00Z">
        <w:r w:rsidRPr="00BA0DDA" w:rsidDel="003F1029">
          <w:rPr>
            <w:rFonts w:ascii="Arial" w:hAnsi="Arial"/>
            <w:color w:val="000000"/>
            <w:sz w:val="18"/>
            <w:szCs w:val="18"/>
          </w:rPr>
          <w:delText xml:space="preserve">Berends, E.T.M. et al., 2010. Nuclease expression by </w:delText>
        </w:r>
        <w:r w:rsidRPr="005955B6" w:rsidDel="003F1029">
          <w:rPr>
            <w:rFonts w:ascii="Arial" w:hAnsi="Arial"/>
            <w:i/>
            <w:iCs/>
            <w:color w:val="000000"/>
            <w:sz w:val="18"/>
            <w:szCs w:val="18"/>
          </w:rPr>
          <w:delText>Staphylococcus aureus</w:delText>
        </w:r>
        <w:r w:rsidRPr="00C374EF" w:rsidDel="003F1029">
          <w:rPr>
            <w:rFonts w:ascii="Arial" w:hAnsi="Arial"/>
            <w:color w:val="000000"/>
            <w:sz w:val="18"/>
            <w:szCs w:val="18"/>
          </w:rPr>
          <w:delText xml:space="preserve"> facilitates escape from neut</w:delText>
        </w:r>
        <w:r w:rsidRPr="00C634D0" w:rsidDel="003F1029">
          <w:rPr>
            <w:rFonts w:ascii="Arial" w:hAnsi="Arial"/>
            <w:color w:val="000000"/>
            <w:sz w:val="18"/>
            <w:szCs w:val="18"/>
          </w:rPr>
          <w:delText xml:space="preserve">rophil extracellular traps. </w:delText>
        </w:r>
        <w:r w:rsidRPr="00C634D0" w:rsidDel="003F1029">
          <w:rPr>
            <w:rFonts w:ascii="Arial" w:hAnsi="Arial"/>
            <w:i/>
            <w:color w:val="000000"/>
            <w:sz w:val="18"/>
            <w:szCs w:val="18"/>
          </w:rPr>
          <w:delText>Journal of innate immunity</w:delText>
        </w:r>
        <w:r w:rsidRPr="00C634D0" w:rsidDel="003F1029">
          <w:rPr>
            <w:rFonts w:ascii="Arial" w:hAnsi="Arial"/>
            <w:color w:val="000000"/>
            <w:sz w:val="18"/>
            <w:szCs w:val="18"/>
          </w:rPr>
          <w:delText>, 2(6), pp.576–86.</w:delText>
        </w:r>
      </w:del>
    </w:p>
    <w:p w14:paraId="63B24957" w14:textId="17A83753" w:rsidR="0020061D" w:rsidRPr="00C634D0" w:rsidRDefault="00766C9B">
      <w:pPr>
        <w:spacing w:line="360" w:lineRule="auto"/>
        <w:ind w:left="480" w:hanging="480"/>
        <w:jc w:val="both"/>
        <w:rPr>
          <w:ins w:id="7389" w:author="Nelly Wagner" w:date="2017-01-22T13:31:00Z"/>
          <w:rFonts w:ascii="Arial" w:hAnsi="Arial"/>
          <w:sz w:val="18"/>
          <w:szCs w:val="18"/>
          <w:rPrChange w:id="7390" w:author="Nelly Wagner" w:date="2017-01-22T13:57:00Z">
            <w:rPr>
              <w:ins w:id="7391" w:author="Nelly Wagner" w:date="2017-01-22T13:31:00Z"/>
            </w:rPr>
          </w:rPrChange>
        </w:rPr>
      </w:pPr>
      <w:del w:id="7392" w:author="Nelly Wagner" w:date="2017-01-22T13:22:00Z">
        <w:r w:rsidRPr="00C634D0" w:rsidDel="003F1029">
          <w:rPr>
            <w:rFonts w:ascii="Arial" w:hAnsi="Arial"/>
            <w:color w:val="000000"/>
            <w:sz w:val="18"/>
            <w:szCs w:val="18"/>
          </w:rPr>
          <w:delText xml:space="preserve">Björnsdottir, H. et al., 2015. Neutrophil NET formation is regulated from the inside by myeloperoxidase-processed reactive oxygen species. </w:delText>
        </w:r>
        <w:r w:rsidRPr="00C634D0" w:rsidDel="003F1029">
          <w:rPr>
            <w:rFonts w:ascii="Arial" w:hAnsi="Arial"/>
            <w:i/>
            <w:color w:val="000000"/>
            <w:sz w:val="18"/>
            <w:szCs w:val="18"/>
          </w:rPr>
          <w:delText>Free Radical Biology and Medicine</w:delText>
        </w:r>
        <w:r w:rsidRPr="00C634D0" w:rsidDel="003F1029">
          <w:rPr>
            <w:rFonts w:ascii="Arial" w:hAnsi="Arial"/>
            <w:color w:val="000000"/>
            <w:sz w:val="18"/>
            <w:szCs w:val="18"/>
          </w:rPr>
          <w:delText>, 89, pp.1024–1035</w:delText>
        </w:r>
      </w:del>
      <w:del w:id="7393" w:author="Nelly Wagner" w:date="2017-01-22T13:30:00Z">
        <w:r w:rsidRPr="00C634D0" w:rsidDel="003D3586">
          <w:rPr>
            <w:rFonts w:ascii="Arial" w:hAnsi="Arial"/>
            <w:color w:val="000000"/>
            <w:sz w:val="18"/>
            <w:szCs w:val="18"/>
          </w:rPr>
          <w:delText xml:space="preserve">. </w:delText>
        </w:r>
      </w:del>
      <w:ins w:id="7394" w:author="Nelly Wagner" w:date="2017-01-22T13:30:00Z">
        <w:r w:rsidR="003D3586" w:rsidRPr="00C634D0">
          <w:rPr>
            <w:rFonts w:ascii="Arial" w:hAnsi="Arial"/>
            <w:sz w:val="18"/>
            <w:szCs w:val="18"/>
            <w:rPrChange w:id="7395" w:author="Nelly Wagner" w:date="2017-01-22T13:57:00Z">
              <w:rPr/>
            </w:rPrChange>
          </w:rPr>
          <w:t xml:space="preserve">Kim HS, Yoon H, Minn I, Park CB, Lee WT, Zasloff M, et al. Pepsin-mediated processing of the cytoplasmic histone H2A to strong antimicrobial peptide buforin I. </w:t>
        </w:r>
        <w:r w:rsidR="003D3586" w:rsidRPr="00C634D0">
          <w:rPr>
            <w:rFonts w:ascii="Arial" w:hAnsi="Arial"/>
            <w:i/>
            <w:sz w:val="18"/>
            <w:szCs w:val="18"/>
            <w:rPrChange w:id="7396" w:author="Nelly Wagner" w:date="2017-01-22T13:57:00Z">
              <w:rPr/>
            </w:rPrChange>
          </w:rPr>
          <w:t>J</w:t>
        </w:r>
      </w:ins>
      <w:ins w:id="7397" w:author="Nelly Wagner" w:date="2017-01-22T13:31:00Z">
        <w:r w:rsidR="003D3586" w:rsidRPr="00C634D0">
          <w:rPr>
            <w:rFonts w:ascii="Arial" w:hAnsi="Arial"/>
            <w:i/>
            <w:sz w:val="18"/>
            <w:szCs w:val="18"/>
            <w:rPrChange w:id="7398" w:author="Nelly Wagner" w:date="2017-01-22T13:57:00Z">
              <w:rPr/>
            </w:rPrChange>
          </w:rPr>
          <w:t>ournal of</w:t>
        </w:r>
      </w:ins>
      <w:ins w:id="7399" w:author="Nelly Wagner" w:date="2017-01-22T13:30:00Z">
        <w:r w:rsidR="003D3586" w:rsidRPr="00C634D0">
          <w:rPr>
            <w:rFonts w:ascii="Arial" w:hAnsi="Arial"/>
            <w:i/>
            <w:sz w:val="18"/>
            <w:szCs w:val="18"/>
            <w:rPrChange w:id="7400" w:author="Nelly Wagner" w:date="2017-01-22T13:57:00Z">
              <w:rPr/>
            </w:rPrChange>
          </w:rPr>
          <w:t xml:space="preserve"> Immunol</w:t>
        </w:r>
      </w:ins>
      <w:ins w:id="7401" w:author="Nelly Wagner" w:date="2017-01-22T13:31:00Z">
        <w:r w:rsidR="003D3586" w:rsidRPr="00C634D0">
          <w:rPr>
            <w:rFonts w:ascii="Arial" w:hAnsi="Arial"/>
            <w:i/>
            <w:sz w:val="18"/>
            <w:szCs w:val="18"/>
            <w:rPrChange w:id="7402" w:author="Nelly Wagner" w:date="2017-01-22T13:57:00Z">
              <w:rPr/>
            </w:rPrChange>
          </w:rPr>
          <w:t>ogy</w:t>
        </w:r>
      </w:ins>
      <w:ins w:id="7403" w:author="Nelly Wagner" w:date="2017-01-22T13:30:00Z">
        <w:r w:rsidR="003D3586" w:rsidRPr="00C634D0">
          <w:rPr>
            <w:rFonts w:ascii="Arial" w:hAnsi="Arial"/>
            <w:sz w:val="18"/>
            <w:szCs w:val="18"/>
            <w:rPrChange w:id="7404" w:author="Nelly Wagner" w:date="2017-01-22T13:57:00Z">
              <w:rPr/>
            </w:rPrChange>
          </w:rPr>
          <w:t>. 2000;165(6):3268–74.</w:t>
        </w:r>
      </w:ins>
    </w:p>
    <w:p w14:paraId="2B5F199C" w14:textId="5132BE64" w:rsidR="003D3586" w:rsidRPr="00C634D0" w:rsidRDefault="003D3586">
      <w:pPr>
        <w:spacing w:line="360" w:lineRule="auto"/>
        <w:ind w:left="480" w:hanging="480"/>
        <w:jc w:val="both"/>
        <w:rPr>
          <w:ins w:id="7405" w:author="Nelly Wagner" w:date="2017-01-22T13:32:00Z"/>
          <w:rFonts w:ascii="Arial" w:hAnsi="Arial"/>
          <w:sz w:val="18"/>
          <w:szCs w:val="18"/>
          <w:rPrChange w:id="7406" w:author="Nelly Wagner" w:date="2017-01-22T13:57:00Z">
            <w:rPr>
              <w:ins w:id="7407" w:author="Nelly Wagner" w:date="2017-01-22T13:32:00Z"/>
            </w:rPr>
          </w:rPrChange>
        </w:rPr>
      </w:pPr>
      <w:ins w:id="7408" w:author="Nelly Wagner" w:date="2017-01-22T13:31:00Z">
        <w:r w:rsidRPr="00C634D0">
          <w:rPr>
            <w:rFonts w:ascii="Arial" w:hAnsi="Arial"/>
            <w:sz w:val="18"/>
            <w:szCs w:val="18"/>
            <w:rPrChange w:id="7409" w:author="Nelly Wagner" w:date="2017-01-22T13:57:00Z">
              <w:rPr/>
            </w:rPrChange>
          </w:rPr>
          <w:t xml:space="preserve">Klebanoff SJ, Kettle AJ, Rosen H, Winterbourn CC, Nauseef WM. Myeloperoxidase: a front-line defender against phagocytosed microorganisms. </w:t>
        </w:r>
        <w:r w:rsidRPr="00C634D0">
          <w:rPr>
            <w:rFonts w:ascii="Arial" w:hAnsi="Arial"/>
            <w:i/>
            <w:sz w:val="18"/>
            <w:szCs w:val="18"/>
            <w:rPrChange w:id="7410" w:author="Nelly Wagner" w:date="2017-01-22T13:57:00Z">
              <w:rPr/>
            </w:rPrChange>
          </w:rPr>
          <w:t>Journal of Leukocyte Biology</w:t>
        </w:r>
        <w:r w:rsidRPr="00C634D0">
          <w:rPr>
            <w:rFonts w:ascii="Arial" w:hAnsi="Arial"/>
            <w:sz w:val="18"/>
            <w:szCs w:val="18"/>
            <w:rPrChange w:id="7411" w:author="Nelly Wagner" w:date="2017-01-22T13:57:00Z">
              <w:rPr/>
            </w:rPrChange>
          </w:rPr>
          <w:t>. 2012;93(February):185–98.</w:t>
        </w:r>
      </w:ins>
    </w:p>
    <w:p w14:paraId="22BED068" w14:textId="7ADBC137" w:rsidR="003D3586" w:rsidRPr="00C634D0" w:rsidRDefault="003D3586">
      <w:pPr>
        <w:spacing w:line="360" w:lineRule="auto"/>
        <w:ind w:left="480" w:hanging="480"/>
        <w:jc w:val="both"/>
        <w:rPr>
          <w:ins w:id="7412" w:author="Nelly Wagner" w:date="2017-01-22T13:33:00Z"/>
          <w:rFonts w:ascii="Arial" w:hAnsi="Arial"/>
          <w:sz w:val="18"/>
          <w:szCs w:val="18"/>
          <w:rPrChange w:id="7413" w:author="Nelly Wagner" w:date="2017-01-22T13:57:00Z">
            <w:rPr>
              <w:ins w:id="7414" w:author="Nelly Wagner" w:date="2017-01-22T13:33:00Z"/>
            </w:rPr>
          </w:rPrChange>
        </w:rPr>
      </w:pPr>
      <w:ins w:id="7415" w:author="Nelly Wagner" w:date="2017-01-22T13:32:00Z">
        <w:r w:rsidRPr="00C634D0">
          <w:rPr>
            <w:rFonts w:ascii="Arial" w:hAnsi="Arial"/>
            <w:sz w:val="18"/>
            <w:szCs w:val="18"/>
            <w:rPrChange w:id="7416" w:author="Nelly Wagner" w:date="2017-01-22T13:57:00Z">
              <w:rPr/>
            </w:rPrChange>
          </w:rPr>
          <w:t xml:space="preserve">Kraaij T, Tengström FC, Kamerling SWA, Pusey CD, Scherer HU, Toes REM, et al. A novel method for high-throughput detection and quantification of neutrophil extracellular traps reveals ROS-independent NET release with immune complexes. </w:t>
        </w:r>
        <w:r w:rsidRPr="008E76CC">
          <w:rPr>
            <w:rFonts w:ascii="Arial" w:hAnsi="Arial"/>
            <w:i/>
            <w:color w:val="000000"/>
            <w:sz w:val="18"/>
            <w:szCs w:val="18"/>
          </w:rPr>
          <w:t>Autoimmunity Reviews</w:t>
        </w:r>
        <w:r w:rsidRPr="00C634D0">
          <w:rPr>
            <w:rFonts w:ascii="Arial" w:hAnsi="Arial"/>
            <w:sz w:val="18"/>
            <w:szCs w:val="18"/>
            <w:rPrChange w:id="7417" w:author="Nelly Wagner" w:date="2017-01-22T13:57:00Z">
              <w:rPr/>
            </w:rPrChange>
          </w:rPr>
          <w:t>. 2016;</w:t>
        </w:r>
      </w:ins>
      <w:ins w:id="7418" w:author="Nelly Wagner" w:date="2017-01-22T13:33:00Z">
        <w:r w:rsidRPr="00C634D0">
          <w:rPr>
            <w:rFonts w:ascii="Arial" w:hAnsi="Arial"/>
            <w:sz w:val="18"/>
            <w:szCs w:val="18"/>
            <w:rPrChange w:id="7419" w:author="Nelly Wagner" w:date="2017-01-22T13:57:00Z">
              <w:rPr/>
            </w:rPrChange>
          </w:rPr>
          <w:t>15(6):577-84.</w:t>
        </w:r>
      </w:ins>
    </w:p>
    <w:p w14:paraId="5B905E07" w14:textId="14268649" w:rsidR="003D3586" w:rsidRPr="00C634D0" w:rsidRDefault="003D3586">
      <w:pPr>
        <w:spacing w:line="360" w:lineRule="auto"/>
        <w:ind w:left="480" w:hanging="480"/>
        <w:jc w:val="both"/>
        <w:rPr>
          <w:ins w:id="7420" w:author="Nelly Wagner" w:date="2017-01-22T13:34:00Z"/>
          <w:rFonts w:ascii="Arial" w:hAnsi="Arial"/>
          <w:sz w:val="18"/>
          <w:szCs w:val="18"/>
          <w:rPrChange w:id="7421" w:author="Nelly Wagner" w:date="2017-01-22T13:57:00Z">
            <w:rPr>
              <w:ins w:id="7422" w:author="Nelly Wagner" w:date="2017-01-22T13:34:00Z"/>
            </w:rPr>
          </w:rPrChange>
        </w:rPr>
      </w:pPr>
      <w:ins w:id="7423" w:author="Nelly Wagner" w:date="2017-01-22T13:33:00Z">
        <w:r w:rsidRPr="00C634D0">
          <w:rPr>
            <w:rFonts w:ascii="Arial" w:hAnsi="Arial"/>
            <w:sz w:val="18"/>
            <w:szCs w:val="18"/>
            <w:rPrChange w:id="7424" w:author="Nelly Wagner" w:date="2017-01-22T13:57:00Z">
              <w:rPr/>
            </w:rPrChange>
          </w:rPr>
          <w:t xml:space="preserve">Lindmark A, Persson AM, Olsson I. Biosynthesis and processing of cathepsin G and neutrophil elastase in the leukemic myeloid cell line U-937. </w:t>
        </w:r>
        <w:r w:rsidRPr="00C634D0">
          <w:rPr>
            <w:rFonts w:ascii="Arial" w:hAnsi="Arial"/>
            <w:i/>
            <w:sz w:val="18"/>
            <w:szCs w:val="18"/>
            <w:rPrChange w:id="7425" w:author="Nelly Wagner" w:date="2017-01-22T13:57:00Z">
              <w:rPr/>
            </w:rPrChange>
          </w:rPr>
          <w:t>Bloo</w:t>
        </w:r>
        <w:r w:rsidR="00CD20E3" w:rsidRPr="00C634D0">
          <w:rPr>
            <w:rFonts w:ascii="Arial" w:hAnsi="Arial"/>
            <w:i/>
            <w:sz w:val="18"/>
            <w:szCs w:val="18"/>
            <w:rPrChange w:id="7426" w:author="Nelly Wagner" w:date="2017-01-22T13:57:00Z">
              <w:rPr/>
            </w:rPrChange>
          </w:rPr>
          <w:t>d</w:t>
        </w:r>
        <w:r w:rsidR="00CD20E3" w:rsidRPr="00C634D0">
          <w:rPr>
            <w:rFonts w:ascii="Arial" w:hAnsi="Arial"/>
            <w:sz w:val="18"/>
            <w:szCs w:val="18"/>
            <w:rPrChange w:id="7427" w:author="Nelly Wagner" w:date="2017-01-22T13:57:00Z">
              <w:rPr/>
            </w:rPrChange>
          </w:rPr>
          <w:t>. 1990</w:t>
        </w:r>
        <w:r w:rsidRPr="00C634D0">
          <w:rPr>
            <w:rFonts w:ascii="Arial" w:hAnsi="Arial"/>
            <w:sz w:val="18"/>
            <w:szCs w:val="18"/>
            <w:rPrChange w:id="7428" w:author="Nelly Wagner" w:date="2017-01-22T13:57:00Z">
              <w:rPr/>
            </w:rPrChange>
          </w:rPr>
          <w:t>;76(11):2374–80.</w:t>
        </w:r>
      </w:ins>
    </w:p>
    <w:p w14:paraId="24FA6A93" w14:textId="2C8E19E5" w:rsidR="00CD20E3" w:rsidRPr="00C634D0" w:rsidRDefault="00CD20E3">
      <w:pPr>
        <w:spacing w:line="360" w:lineRule="auto"/>
        <w:ind w:left="480" w:hanging="480"/>
        <w:jc w:val="both"/>
        <w:rPr>
          <w:ins w:id="7429" w:author="Nelly Wagner" w:date="2017-01-22T13:35:00Z"/>
          <w:rFonts w:ascii="Arial" w:hAnsi="Arial"/>
          <w:sz w:val="18"/>
          <w:szCs w:val="18"/>
          <w:rPrChange w:id="7430" w:author="Nelly Wagner" w:date="2017-01-22T13:57:00Z">
            <w:rPr>
              <w:ins w:id="7431" w:author="Nelly Wagner" w:date="2017-01-22T13:35:00Z"/>
            </w:rPr>
          </w:rPrChange>
        </w:rPr>
      </w:pPr>
      <w:ins w:id="7432" w:author="Nelly Wagner" w:date="2017-01-22T13:34:00Z">
        <w:r w:rsidRPr="00C634D0">
          <w:rPr>
            <w:rFonts w:ascii="Arial" w:hAnsi="Arial"/>
            <w:sz w:val="18"/>
            <w:szCs w:val="18"/>
            <w:rPrChange w:id="7433" w:author="Nelly Wagner" w:date="2017-01-22T13:57:00Z">
              <w:rPr/>
            </w:rPrChange>
          </w:rPr>
          <w:t xml:space="preserve">Liu CL, Tangsombatvisit S, Rosenberg JM, Mandelbaum G, Gillespie EC, Gozani OP, et al. Specific post-translational histone modifications of neutrophil extracellular traps as immunogens and potential targets of lupus autoantibodies. </w:t>
        </w:r>
      </w:ins>
      <w:ins w:id="7434" w:author="Nelly Wagner" w:date="2017-01-22T13:35:00Z">
        <w:r w:rsidRPr="008E76CC">
          <w:rPr>
            <w:rFonts w:ascii="Arial" w:hAnsi="Arial"/>
            <w:i/>
            <w:color w:val="000000"/>
            <w:sz w:val="18"/>
            <w:szCs w:val="18"/>
          </w:rPr>
          <w:t>Arthritis R</w:t>
        </w:r>
        <w:r w:rsidRPr="00BA0DDA">
          <w:rPr>
            <w:rFonts w:ascii="Arial" w:hAnsi="Arial"/>
            <w:i/>
            <w:color w:val="000000"/>
            <w:sz w:val="18"/>
            <w:szCs w:val="18"/>
          </w:rPr>
          <w:t>esearch &amp; Therapy</w:t>
        </w:r>
      </w:ins>
      <w:ins w:id="7435" w:author="Nelly Wagner" w:date="2017-01-22T13:34:00Z">
        <w:r w:rsidRPr="00C634D0">
          <w:rPr>
            <w:rFonts w:ascii="Arial" w:hAnsi="Arial"/>
            <w:sz w:val="18"/>
            <w:szCs w:val="18"/>
            <w:rPrChange w:id="7436" w:author="Nelly Wagner" w:date="2017-01-22T13:57:00Z">
              <w:rPr/>
            </w:rPrChange>
          </w:rPr>
          <w:t>. 2012;14(1):R25.</w:t>
        </w:r>
      </w:ins>
    </w:p>
    <w:p w14:paraId="62843E61" w14:textId="7BFD07FA" w:rsidR="00CD20E3" w:rsidRPr="00C634D0" w:rsidRDefault="00CD20E3">
      <w:pPr>
        <w:spacing w:line="360" w:lineRule="auto"/>
        <w:ind w:left="480" w:hanging="480"/>
        <w:jc w:val="both"/>
        <w:rPr>
          <w:ins w:id="7437" w:author="Nelly Wagner" w:date="2017-01-22T13:36:00Z"/>
          <w:rFonts w:ascii="Arial" w:hAnsi="Arial"/>
          <w:sz w:val="18"/>
          <w:szCs w:val="18"/>
          <w:rPrChange w:id="7438" w:author="Nelly Wagner" w:date="2017-01-22T13:57:00Z">
            <w:rPr>
              <w:ins w:id="7439" w:author="Nelly Wagner" w:date="2017-01-22T13:36:00Z"/>
            </w:rPr>
          </w:rPrChange>
        </w:rPr>
      </w:pPr>
      <w:ins w:id="7440" w:author="Nelly Wagner" w:date="2017-01-22T13:35:00Z">
        <w:r w:rsidRPr="00C634D0">
          <w:rPr>
            <w:rFonts w:ascii="Arial" w:hAnsi="Arial"/>
            <w:sz w:val="18"/>
            <w:szCs w:val="18"/>
            <w:rPrChange w:id="7441" w:author="Nelly Wagner" w:date="2017-01-22T13:57:00Z">
              <w:rPr/>
            </w:rPrChange>
          </w:rPr>
          <w:t xml:space="preserve">Liu P, Wu X, Liao C, Liu X, Du J, Shi H, et al. </w:t>
        </w:r>
        <w:r w:rsidRPr="00C634D0">
          <w:rPr>
            <w:rFonts w:ascii="Arial" w:hAnsi="Arial"/>
            <w:i/>
            <w:sz w:val="18"/>
            <w:szCs w:val="18"/>
            <w:rPrChange w:id="7442" w:author="Nelly Wagner" w:date="2017-01-22T13:57:00Z">
              <w:rPr/>
            </w:rPrChange>
          </w:rPr>
          <w:t>Escherichia coli</w:t>
        </w:r>
        <w:r w:rsidRPr="00C634D0">
          <w:rPr>
            <w:rFonts w:ascii="Arial" w:hAnsi="Arial"/>
            <w:sz w:val="18"/>
            <w:szCs w:val="18"/>
            <w:rPrChange w:id="7443" w:author="Nelly Wagner" w:date="2017-01-22T13:57:00Z">
              <w:rPr/>
            </w:rPrChange>
          </w:rPr>
          <w:t xml:space="preserve"> and </w:t>
        </w:r>
        <w:r w:rsidRPr="00C634D0">
          <w:rPr>
            <w:rFonts w:ascii="Arial" w:hAnsi="Arial"/>
            <w:i/>
            <w:sz w:val="18"/>
            <w:szCs w:val="18"/>
            <w:rPrChange w:id="7444" w:author="Nelly Wagner" w:date="2017-01-22T13:57:00Z">
              <w:rPr/>
            </w:rPrChange>
          </w:rPr>
          <w:t>Candida albicans</w:t>
        </w:r>
        <w:r w:rsidRPr="00C634D0">
          <w:rPr>
            <w:rFonts w:ascii="Arial" w:hAnsi="Arial"/>
            <w:sz w:val="18"/>
            <w:szCs w:val="18"/>
            <w:rPrChange w:id="7445" w:author="Nelly Wagner" w:date="2017-01-22T13:57:00Z">
              <w:rPr/>
            </w:rPrChange>
          </w:rPr>
          <w:t xml:space="preserve"> Induced Macrophage Extracellular Trap-Like Structures with Limited Microbicidal Activity. </w:t>
        </w:r>
        <w:r w:rsidRPr="00C634D0">
          <w:rPr>
            <w:rFonts w:ascii="Arial" w:hAnsi="Arial"/>
            <w:i/>
            <w:sz w:val="18"/>
            <w:szCs w:val="18"/>
            <w:rPrChange w:id="7446" w:author="Nelly Wagner" w:date="2017-01-22T13:57:00Z">
              <w:rPr/>
            </w:rPrChange>
          </w:rPr>
          <w:t>PLoS One</w:t>
        </w:r>
        <w:r w:rsidRPr="00C634D0">
          <w:rPr>
            <w:rFonts w:ascii="Arial" w:hAnsi="Arial"/>
            <w:sz w:val="18"/>
            <w:szCs w:val="18"/>
            <w:rPrChange w:id="7447" w:author="Nelly Wagner" w:date="2017-01-22T13:57:00Z">
              <w:rPr/>
            </w:rPrChange>
          </w:rPr>
          <w:t>. 2014;9(2):e90042.</w:t>
        </w:r>
      </w:ins>
    </w:p>
    <w:p w14:paraId="3527FBA8" w14:textId="19ADBB83" w:rsidR="00CD20E3" w:rsidRPr="00C634D0" w:rsidRDefault="00CD20E3">
      <w:pPr>
        <w:spacing w:line="360" w:lineRule="auto"/>
        <w:ind w:left="480" w:hanging="480"/>
        <w:jc w:val="both"/>
        <w:rPr>
          <w:ins w:id="7448" w:author="Nelly Wagner" w:date="2017-01-22T13:37:00Z"/>
          <w:rFonts w:ascii="Arial" w:hAnsi="Arial"/>
          <w:sz w:val="18"/>
          <w:szCs w:val="18"/>
          <w:rPrChange w:id="7449" w:author="Nelly Wagner" w:date="2017-01-22T13:57:00Z">
            <w:rPr>
              <w:ins w:id="7450" w:author="Nelly Wagner" w:date="2017-01-22T13:37:00Z"/>
            </w:rPr>
          </w:rPrChange>
        </w:rPr>
      </w:pPr>
      <w:ins w:id="7451" w:author="Nelly Wagner" w:date="2017-01-22T13:36:00Z">
        <w:r w:rsidRPr="00C634D0">
          <w:rPr>
            <w:rFonts w:ascii="Arial" w:hAnsi="Arial"/>
            <w:sz w:val="18"/>
            <w:szCs w:val="18"/>
            <w:rPrChange w:id="7452" w:author="Nelly Wagner" w:date="2017-01-22T13:57:00Z">
              <w:rPr/>
            </w:rPrChange>
          </w:rPr>
          <w:t xml:space="preserve">Malachowa N, Kobayashi SD, Freedman B, Dorward DW, DeLeo FR. </w:t>
        </w:r>
        <w:r w:rsidRPr="00C634D0">
          <w:rPr>
            <w:rFonts w:ascii="Arial" w:hAnsi="Arial"/>
            <w:i/>
            <w:sz w:val="18"/>
            <w:szCs w:val="18"/>
            <w:rPrChange w:id="7453" w:author="Nelly Wagner" w:date="2017-01-22T13:57:00Z">
              <w:rPr/>
            </w:rPrChange>
          </w:rPr>
          <w:t>Staphylococcus aureus</w:t>
        </w:r>
        <w:r w:rsidRPr="00C634D0">
          <w:rPr>
            <w:rFonts w:ascii="Arial" w:hAnsi="Arial"/>
            <w:sz w:val="18"/>
            <w:szCs w:val="18"/>
            <w:rPrChange w:id="7454" w:author="Nelly Wagner" w:date="2017-01-22T13:57:00Z">
              <w:rPr/>
            </w:rPrChange>
          </w:rPr>
          <w:t xml:space="preserve"> leukotoxin GH promotes formation of neutrophil extracellular traps. Journal of Immunology. 2013;191(12):6022–9.</w:t>
        </w:r>
      </w:ins>
    </w:p>
    <w:p w14:paraId="38FF5C58" w14:textId="1FF6BD2B" w:rsidR="00CD20E3" w:rsidRPr="00C634D0" w:rsidRDefault="00CD20E3">
      <w:pPr>
        <w:spacing w:line="360" w:lineRule="auto"/>
        <w:ind w:left="480" w:hanging="480"/>
        <w:jc w:val="both"/>
        <w:rPr>
          <w:ins w:id="7455" w:author="Nelly Wagner" w:date="2017-01-22T13:38:00Z"/>
          <w:rFonts w:ascii="Arial" w:hAnsi="Arial"/>
          <w:sz w:val="18"/>
          <w:szCs w:val="18"/>
          <w:rPrChange w:id="7456" w:author="Nelly Wagner" w:date="2017-01-22T13:57:00Z">
            <w:rPr>
              <w:ins w:id="7457" w:author="Nelly Wagner" w:date="2017-01-22T13:38:00Z"/>
            </w:rPr>
          </w:rPrChange>
        </w:rPr>
      </w:pPr>
      <w:ins w:id="7458" w:author="Nelly Wagner" w:date="2017-01-22T13:37:00Z">
        <w:r w:rsidRPr="00C634D0">
          <w:rPr>
            <w:rFonts w:ascii="Arial" w:hAnsi="Arial"/>
            <w:sz w:val="18"/>
            <w:szCs w:val="18"/>
            <w:rPrChange w:id="7459" w:author="Nelly Wagner" w:date="2017-01-22T13:57:00Z">
              <w:rPr/>
            </w:rPrChange>
          </w:rPr>
          <w:lastRenderedPageBreak/>
          <w:t xml:space="preserve">Meng W, Paunel-Gorgulu A, Flohe S, Hoffmann A, Witte I, Mackenzie C, et al. Depletion of neutrophil extracellular traps </w:t>
        </w:r>
        <w:r w:rsidRPr="00C634D0">
          <w:rPr>
            <w:rFonts w:ascii="Arial" w:hAnsi="Arial"/>
            <w:i/>
            <w:sz w:val="18"/>
            <w:szCs w:val="18"/>
            <w:rPrChange w:id="7460" w:author="Nelly Wagner" w:date="2017-01-22T13:57:00Z">
              <w:rPr/>
            </w:rPrChange>
          </w:rPr>
          <w:t>in vivo</w:t>
        </w:r>
        <w:r w:rsidRPr="00C634D0">
          <w:rPr>
            <w:rFonts w:ascii="Arial" w:hAnsi="Arial"/>
            <w:sz w:val="18"/>
            <w:szCs w:val="18"/>
            <w:rPrChange w:id="7461" w:author="Nelly Wagner" w:date="2017-01-22T13:57:00Z">
              <w:rPr/>
            </w:rPrChange>
          </w:rPr>
          <w:t xml:space="preserve"> results in hypersusceptibility to polymicrobial sepsis in mice. </w:t>
        </w:r>
        <w:r w:rsidRPr="00C634D0">
          <w:rPr>
            <w:rFonts w:ascii="Arial" w:hAnsi="Arial"/>
            <w:i/>
            <w:sz w:val="18"/>
            <w:szCs w:val="18"/>
            <w:rPrChange w:id="7462" w:author="Nelly Wagner" w:date="2017-01-22T13:57:00Z">
              <w:rPr/>
            </w:rPrChange>
          </w:rPr>
          <w:t>Critical Care</w:t>
        </w:r>
        <w:r w:rsidRPr="00C634D0">
          <w:rPr>
            <w:rFonts w:ascii="Arial" w:hAnsi="Arial"/>
            <w:sz w:val="18"/>
            <w:szCs w:val="18"/>
            <w:rPrChange w:id="7463" w:author="Nelly Wagner" w:date="2017-01-22T13:57:00Z">
              <w:rPr/>
            </w:rPrChange>
          </w:rPr>
          <w:t>. 2012;16(4):R137.</w:t>
        </w:r>
      </w:ins>
    </w:p>
    <w:p w14:paraId="57C3DCDB" w14:textId="2DCB3ED4" w:rsidR="00CD20E3" w:rsidRPr="00C634D0" w:rsidRDefault="00CD20E3">
      <w:pPr>
        <w:spacing w:line="360" w:lineRule="auto"/>
        <w:ind w:left="480" w:hanging="480"/>
        <w:jc w:val="both"/>
        <w:rPr>
          <w:ins w:id="7464" w:author="Nelly Wagner" w:date="2017-01-22T13:38:00Z"/>
          <w:rFonts w:ascii="Arial" w:hAnsi="Arial"/>
          <w:sz w:val="18"/>
          <w:szCs w:val="18"/>
          <w:rPrChange w:id="7465" w:author="Nelly Wagner" w:date="2017-01-22T13:57:00Z">
            <w:rPr>
              <w:ins w:id="7466" w:author="Nelly Wagner" w:date="2017-01-22T13:38:00Z"/>
            </w:rPr>
          </w:rPrChange>
        </w:rPr>
      </w:pPr>
      <w:ins w:id="7467" w:author="Nelly Wagner" w:date="2017-01-22T13:38:00Z">
        <w:r w:rsidRPr="00C634D0">
          <w:rPr>
            <w:rFonts w:ascii="Arial" w:hAnsi="Arial"/>
            <w:sz w:val="18"/>
            <w:szCs w:val="18"/>
            <w:rPrChange w:id="7468" w:author="Nelly Wagner" w:date="2017-01-22T13:57:00Z">
              <w:rPr/>
            </w:rPrChange>
          </w:rPr>
          <w:t xml:space="preserve">Neeli I, Dwivedi N, Khan S, Radic M. Regulation of extracellular chromatin release from neutrophils. </w:t>
        </w:r>
        <w:r w:rsidRPr="008E76CC">
          <w:rPr>
            <w:rFonts w:ascii="Arial" w:hAnsi="Arial"/>
            <w:i/>
            <w:color w:val="000000"/>
            <w:sz w:val="18"/>
            <w:szCs w:val="18"/>
          </w:rPr>
          <w:t>Journal of I</w:t>
        </w:r>
        <w:r w:rsidRPr="00BA0DDA">
          <w:rPr>
            <w:rFonts w:ascii="Arial" w:hAnsi="Arial"/>
            <w:i/>
            <w:color w:val="000000"/>
            <w:sz w:val="18"/>
            <w:szCs w:val="18"/>
          </w:rPr>
          <w:t>nnate Immunity</w:t>
        </w:r>
        <w:r w:rsidRPr="00C634D0">
          <w:rPr>
            <w:rFonts w:ascii="Arial" w:hAnsi="Arial"/>
            <w:sz w:val="18"/>
            <w:szCs w:val="18"/>
            <w:rPrChange w:id="7469" w:author="Nelly Wagner" w:date="2017-01-22T13:57:00Z">
              <w:rPr/>
            </w:rPrChange>
          </w:rPr>
          <w:t>. 2009;1(3):194–201.</w:t>
        </w:r>
      </w:ins>
    </w:p>
    <w:p w14:paraId="6936254D" w14:textId="75BB84AE" w:rsidR="00CD20E3" w:rsidRPr="00C634D0" w:rsidRDefault="00CD20E3">
      <w:pPr>
        <w:spacing w:line="360" w:lineRule="auto"/>
        <w:ind w:left="480" w:hanging="480"/>
        <w:jc w:val="both"/>
        <w:rPr>
          <w:ins w:id="7470" w:author="Nelly Wagner" w:date="2017-01-22T13:40:00Z"/>
          <w:rFonts w:ascii="Arial" w:hAnsi="Arial"/>
          <w:sz w:val="18"/>
          <w:szCs w:val="18"/>
          <w:rPrChange w:id="7471" w:author="Nelly Wagner" w:date="2017-01-22T13:57:00Z">
            <w:rPr>
              <w:ins w:id="7472" w:author="Nelly Wagner" w:date="2017-01-22T13:40:00Z"/>
            </w:rPr>
          </w:rPrChange>
        </w:rPr>
      </w:pPr>
      <w:ins w:id="7473" w:author="Nelly Wagner" w:date="2017-01-22T13:39:00Z">
        <w:r w:rsidRPr="00C634D0">
          <w:rPr>
            <w:rFonts w:ascii="Arial" w:hAnsi="Arial"/>
            <w:sz w:val="18"/>
            <w:szCs w:val="18"/>
            <w:rPrChange w:id="7474" w:author="Nelly Wagner" w:date="2017-01-22T13:57:00Z">
              <w:rPr/>
            </w:rPrChange>
          </w:rPr>
          <w:t>Palić D, Andreasen CB, Ostojić J, Tell RM, Roth JA. Zebrafish (</w:t>
        </w:r>
        <w:r w:rsidRPr="00C634D0">
          <w:rPr>
            <w:rFonts w:ascii="Arial" w:hAnsi="Arial"/>
            <w:i/>
            <w:sz w:val="18"/>
            <w:szCs w:val="18"/>
            <w:rPrChange w:id="7475" w:author="Nelly Wagner" w:date="2017-01-22T13:57:00Z">
              <w:rPr/>
            </w:rPrChange>
          </w:rPr>
          <w:t>Danio rerio</w:t>
        </w:r>
        <w:r w:rsidRPr="00C634D0">
          <w:rPr>
            <w:rFonts w:ascii="Arial" w:hAnsi="Arial"/>
            <w:sz w:val="18"/>
            <w:szCs w:val="18"/>
            <w:rPrChange w:id="7476" w:author="Nelly Wagner" w:date="2017-01-22T13:57:00Z">
              <w:rPr/>
            </w:rPrChange>
          </w:rPr>
          <w:t xml:space="preserve">) whole kidney assays to measure neutrophil extracellular trap release and degranulation of primary granules. </w:t>
        </w:r>
        <w:r w:rsidRPr="00C634D0">
          <w:rPr>
            <w:rFonts w:ascii="Arial" w:hAnsi="Arial"/>
            <w:i/>
            <w:sz w:val="18"/>
            <w:szCs w:val="18"/>
            <w:rPrChange w:id="7477" w:author="Nelly Wagner" w:date="2017-01-22T13:57:00Z">
              <w:rPr/>
            </w:rPrChange>
          </w:rPr>
          <w:t>Journal of Immunological Methods</w:t>
        </w:r>
        <w:r w:rsidRPr="00C634D0">
          <w:rPr>
            <w:rFonts w:ascii="Arial" w:hAnsi="Arial"/>
            <w:sz w:val="18"/>
            <w:szCs w:val="18"/>
            <w:rPrChange w:id="7478" w:author="Nelly Wagner" w:date="2017-01-22T13:57:00Z">
              <w:rPr/>
            </w:rPrChange>
          </w:rPr>
          <w:t>. 2007;319(1–2):87–97.</w:t>
        </w:r>
      </w:ins>
    </w:p>
    <w:p w14:paraId="35DDF13C" w14:textId="760029D1" w:rsidR="00CD20E3" w:rsidRPr="00C634D0" w:rsidRDefault="00CD20E3">
      <w:pPr>
        <w:spacing w:line="360" w:lineRule="auto"/>
        <w:ind w:left="480" w:hanging="480"/>
        <w:jc w:val="both"/>
        <w:rPr>
          <w:ins w:id="7479" w:author="Nelly Wagner" w:date="2017-01-22T13:44:00Z"/>
          <w:rFonts w:ascii="Arial" w:hAnsi="Arial"/>
          <w:sz w:val="18"/>
          <w:szCs w:val="18"/>
          <w:rPrChange w:id="7480" w:author="Nelly Wagner" w:date="2017-01-22T13:57:00Z">
            <w:rPr>
              <w:ins w:id="7481" w:author="Nelly Wagner" w:date="2017-01-22T13:44:00Z"/>
            </w:rPr>
          </w:rPrChange>
        </w:rPr>
      </w:pPr>
      <w:ins w:id="7482" w:author="Nelly Wagner" w:date="2017-01-22T13:40:00Z">
        <w:r w:rsidRPr="00C634D0">
          <w:rPr>
            <w:rFonts w:ascii="Arial" w:hAnsi="Arial"/>
            <w:sz w:val="18"/>
            <w:szCs w:val="18"/>
            <w:rPrChange w:id="7483" w:author="Nelly Wagner" w:date="2017-01-22T13:57:00Z">
              <w:rPr/>
            </w:rPrChange>
          </w:rPr>
          <w:t>Papayannopoulos V, Metzler KD, Hakkim A, Zychlinsky A. Neutrophil elastase and myeloperoxidase regulate the formation of neutrophil extracellular traps. The Journal of Cell Biology. 2010;191(3):677–91.</w:t>
        </w:r>
      </w:ins>
    </w:p>
    <w:p w14:paraId="7F5134F4" w14:textId="437985C3" w:rsidR="00663EEF" w:rsidRPr="00C634D0" w:rsidRDefault="00663EEF">
      <w:pPr>
        <w:spacing w:line="360" w:lineRule="auto"/>
        <w:ind w:left="480" w:hanging="480"/>
        <w:jc w:val="both"/>
        <w:rPr>
          <w:ins w:id="7484" w:author="Nelly Wagner" w:date="2017-01-22T13:45:00Z"/>
          <w:rFonts w:ascii="Arial" w:hAnsi="Arial"/>
          <w:sz w:val="18"/>
          <w:szCs w:val="18"/>
          <w:rPrChange w:id="7485" w:author="Nelly Wagner" w:date="2017-01-22T13:57:00Z">
            <w:rPr>
              <w:ins w:id="7486" w:author="Nelly Wagner" w:date="2017-01-22T13:45:00Z"/>
            </w:rPr>
          </w:rPrChange>
        </w:rPr>
      </w:pPr>
      <w:ins w:id="7487" w:author="Nelly Wagner" w:date="2017-01-22T13:44:00Z">
        <w:r w:rsidRPr="00C634D0">
          <w:rPr>
            <w:rFonts w:ascii="Arial" w:hAnsi="Arial"/>
            <w:sz w:val="18"/>
            <w:szCs w:val="18"/>
            <w:rPrChange w:id="7488" w:author="Nelly Wagner" w:date="2017-01-22T13:57:00Z">
              <w:rPr/>
            </w:rPrChange>
          </w:rPr>
          <w:t>Parker H, Albrett AM, Kettle AJ, Winterbourn CC. Myeloperoxidase associated with neutrophil extracellular traps is active and mediates bacterial killing in the presence of hydrogen peroxide.</w:t>
        </w:r>
        <w:r w:rsidRPr="00C634D0">
          <w:rPr>
            <w:rFonts w:ascii="Arial" w:hAnsi="Arial"/>
            <w:i/>
            <w:sz w:val="18"/>
            <w:szCs w:val="18"/>
            <w:rPrChange w:id="7489" w:author="Nelly Wagner" w:date="2017-01-22T13:57:00Z">
              <w:rPr/>
            </w:rPrChange>
          </w:rPr>
          <w:t xml:space="preserve"> J</w:t>
        </w:r>
      </w:ins>
      <w:ins w:id="7490" w:author="Nelly Wagner" w:date="2017-01-22T13:45:00Z">
        <w:r w:rsidRPr="00C634D0">
          <w:rPr>
            <w:rFonts w:ascii="Arial" w:hAnsi="Arial"/>
            <w:i/>
            <w:sz w:val="18"/>
            <w:szCs w:val="18"/>
            <w:rPrChange w:id="7491" w:author="Nelly Wagner" w:date="2017-01-22T13:57:00Z">
              <w:rPr/>
            </w:rPrChange>
          </w:rPr>
          <w:t>ournal of</w:t>
        </w:r>
      </w:ins>
      <w:ins w:id="7492" w:author="Nelly Wagner" w:date="2017-01-22T13:44:00Z">
        <w:r w:rsidRPr="00C634D0">
          <w:rPr>
            <w:rFonts w:ascii="Arial" w:hAnsi="Arial"/>
            <w:i/>
            <w:sz w:val="18"/>
            <w:szCs w:val="18"/>
            <w:rPrChange w:id="7493" w:author="Nelly Wagner" w:date="2017-01-22T13:57:00Z">
              <w:rPr/>
            </w:rPrChange>
          </w:rPr>
          <w:t xml:space="preserve"> Leukoc</w:t>
        </w:r>
      </w:ins>
      <w:ins w:id="7494" w:author="Nelly Wagner" w:date="2017-01-22T13:45:00Z">
        <w:r w:rsidRPr="00C634D0">
          <w:rPr>
            <w:rFonts w:ascii="Arial" w:hAnsi="Arial"/>
            <w:i/>
            <w:sz w:val="18"/>
            <w:szCs w:val="18"/>
            <w:rPrChange w:id="7495" w:author="Nelly Wagner" w:date="2017-01-22T13:57:00Z">
              <w:rPr/>
            </w:rPrChange>
          </w:rPr>
          <w:t>yte</w:t>
        </w:r>
      </w:ins>
      <w:ins w:id="7496" w:author="Nelly Wagner" w:date="2017-01-22T13:44:00Z">
        <w:r w:rsidRPr="00C634D0">
          <w:rPr>
            <w:rFonts w:ascii="Arial" w:hAnsi="Arial"/>
            <w:i/>
            <w:sz w:val="18"/>
            <w:szCs w:val="18"/>
            <w:rPrChange w:id="7497" w:author="Nelly Wagner" w:date="2017-01-22T13:57:00Z">
              <w:rPr/>
            </w:rPrChange>
          </w:rPr>
          <w:t xml:space="preserve"> Biol</w:t>
        </w:r>
      </w:ins>
      <w:ins w:id="7498" w:author="Nelly Wagner" w:date="2017-01-22T13:45:00Z">
        <w:r w:rsidRPr="00C634D0">
          <w:rPr>
            <w:rFonts w:ascii="Arial" w:hAnsi="Arial"/>
            <w:i/>
            <w:sz w:val="18"/>
            <w:szCs w:val="18"/>
            <w:rPrChange w:id="7499" w:author="Nelly Wagner" w:date="2017-01-22T13:57:00Z">
              <w:rPr/>
            </w:rPrChange>
          </w:rPr>
          <w:t>ogy</w:t>
        </w:r>
      </w:ins>
      <w:ins w:id="7500" w:author="Nelly Wagner" w:date="2017-01-22T13:44:00Z">
        <w:r w:rsidRPr="00C634D0">
          <w:rPr>
            <w:rFonts w:ascii="Arial" w:hAnsi="Arial"/>
            <w:sz w:val="18"/>
            <w:szCs w:val="18"/>
            <w:rPrChange w:id="7501" w:author="Nelly Wagner" w:date="2017-01-22T13:57:00Z">
              <w:rPr/>
            </w:rPrChange>
          </w:rPr>
          <w:t xml:space="preserve">. 2012;91(3):369–76. </w:t>
        </w:r>
      </w:ins>
    </w:p>
    <w:p w14:paraId="280D6AF3" w14:textId="34334110" w:rsidR="00663EEF" w:rsidRPr="00C634D0" w:rsidRDefault="00663EEF">
      <w:pPr>
        <w:spacing w:line="360" w:lineRule="auto"/>
        <w:ind w:left="480" w:hanging="480"/>
        <w:jc w:val="both"/>
        <w:rPr>
          <w:ins w:id="7502" w:author="Nelly Wagner" w:date="2017-01-22T13:47:00Z"/>
          <w:rFonts w:ascii="Arial" w:hAnsi="Arial"/>
          <w:sz w:val="18"/>
          <w:szCs w:val="18"/>
          <w:rPrChange w:id="7503" w:author="Nelly Wagner" w:date="2017-01-22T13:57:00Z">
            <w:rPr>
              <w:ins w:id="7504" w:author="Nelly Wagner" w:date="2017-01-22T13:47:00Z"/>
            </w:rPr>
          </w:rPrChange>
        </w:rPr>
      </w:pPr>
      <w:ins w:id="7505" w:author="Nelly Wagner" w:date="2017-01-22T13:45:00Z">
        <w:r w:rsidRPr="00C634D0">
          <w:rPr>
            <w:rFonts w:ascii="Arial" w:hAnsi="Arial"/>
            <w:sz w:val="18"/>
            <w:szCs w:val="18"/>
            <w:rPrChange w:id="7506" w:author="Nelly Wagner" w:date="2017-01-22T13:57:00Z">
              <w:rPr/>
            </w:rPrChange>
          </w:rPr>
          <w:t>Prajsnar TK, Hamilton R, Garcia-Lara J, McVicker G, Williams A, Boots M, et al. A privileged intraphagocyte niche is responsible for disseminated infection of</w:t>
        </w:r>
        <w:r w:rsidRPr="00C634D0">
          <w:rPr>
            <w:rFonts w:ascii="Arial" w:hAnsi="Arial"/>
            <w:i/>
            <w:sz w:val="18"/>
            <w:szCs w:val="18"/>
            <w:rPrChange w:id="7507" w:author="Nelly Wagner" w:date="2017-01-22T13:57:00Z">
              <w:rPr/>
            </w:rPrChange>
          </w:rPr>
          <w:t xml:space="preserve"> Staphylococcus aureus </w:t>
        </w:r>
        <w:r w:rsidRPr="00C634D0">
          <w:rPr>
            <w:rFonts w:ascii="Arial" w:hAnsi="Arial"/>
            <w:sz w:val="18"/>
            <w:szCs w:val="18"/>
            <w:rPrChange w:id="7508" w:author="Nelly Wagner" w:date="2017-01-22T13:57:00Z">
              <w:rPr/>
            </w:rPrChange>
          </w:rPr>
          <w:t>in a zebrafish model. Cell</w:t>
        </w:r>
      </w:ins>
      <w:ins w:id="7509" w:author="Nelly Wagner" w:date="2017-01-22T13:46:00Z">
        <w:r w:rsidRPr="00C634D0">
          <w:rPr>
            <w:rFonts w:ascii="Arial" w:hAnsi="Arial"/>
            <w:sz w:val="18"/>
            <w:szCs w:val="18"/>
            <w:rPrChange w:id="7510" w:author="Nelly Wagner" w:date="2017-01-22T13:57:00Z">
              <w:rPr/>
            </w:rPrChange>
          </w:rPr>
          <w:t>ular</w:t>
        </w:r>
      </w:ins>
      <w:ins w:id="7511" w:author="Nelly Wagner" w:date="2017-01-22T13:45:00Z">
        <w:r w:rsidRPr="00C634D0">
          <w:rPr>
            <w:rFonts w:ascii="Arial" w:hAnsi="Arial"/>
            <w:sz w:val="18"/>
            <w:szCs w:val="18"/>
            <w:rPrChange w:id="7512" w:author="Nelly Wagner" w:date="2017-01-22T13:57:00Z">
              <w:rPr/>
            </w:rPrChange>
          </w:rPr>
          <w:t xml:space="preserve"> Microbiol</w:t>
        </w:r>
      </w:ins>
      <w:ins w:id="7513" w:author="Nelly Wagner" w:date="2017-01-22T13:46:00Z">
        <w:r w:rsidRPr="00C634D0">
          <w:rPr>
            <w:rFonts w:ascii="Arial" w:hAnsi="Arial"/>
            <w:sz w:val="18"/>
            <w:szCs w:val="18"/>
            <w:rPrChange w:id="7514" w:author="Nelly Wagner" w:date="2017-01-22T13:57:00Z">
              <w:rPr/>
            </w:rPrChange>
          </w:rPr>
          <w:t>ogy</w:t>
        </w:r>
      </w:ins>
      <w:ins w:id="7515" w:author="Nelly Wagner" w:date="2017-01-22T13:45:00Z">
        <w:r w:rsidRPr="00C634D0">
          <w:rPr>
            <w:rFonts w:ascii="Arial" w:hAnsi="Arial"/>
            <w:sz w:val="18"/>
            <w:szCs w:val="18"/>
            <w:rPrChange w:id="7516" w:author="Nelly Wagner" w:date="2017-01-22T13:57:00Z">
              <w:rPr/>
            </w:rPrChange>
          </w:rPr>
          <w:t>. 2012;14(10)</w:t>
        </w:r>
      </w:ins>
      <w:ins w:id="7517" w:author="Nelly Wagner" w:date="2017-01-22T14:16:00Z">
        <w:r w:rsidR="00F51DD9">
          <w:rPr>
            <w:rFonts w:ascii="Arial" w:hAnsi="Arial"/>
            <w:sz w:val="18"/>
            <w:szCs w:val="18"/>
          </w:rPr>
          <w:t>:1600-19</w:t>
        </w:r>
      </w:ins>
      <w:ins w:id="7518" w:author="Nelly Wagner" w:date="2017-01-22T13:45:00Z">
        <w:r w:rsidRPr="00C634D0">
          <w:rPr>
            <w:rFonts w:ascii="Arial" w:hAnsi="Arial"/>
            <w:sz w:val="18"/>
            <w:szCs w:val="18"/>
            <w:rPrChange w:id="7519" w:author="Nelly Wagner" w:date="2017-01-22T13:57:00Z">
              <w:rPr/>
            </w:rPrChange>
          </w:rPr>
          <w:t>.</w:t>
        </w:r>
      </w:ins>
    </w:p>
    <w:p w14:paraId="70E996A3" w14:textId="035512C0" w:rsidR="00663EEF" w:rsidRPr="00C634D0" w:rsidRDefault="00663EEF">
      <w:pPr>
        <w:spacing w:line="360" w:lineRule="auto"/>
        <w:ind w:left="480" w:hanging="480"/>
        <w:jc w:val="both"/>
        <w:rPr>
          <w:ins w:id="7520" w:author="Nelly Wagner" w:date="2017-01-22T13:48:00Z"/>
          <w:rFonts w:ascii="Arial" w:hAnsi="Arial"/>
          <w:sz w:val="18"/>
          <w:szCs w:val="18"/>
          <w:rPrChange w:id="7521" w:author="Nelly Wagner" w:date="2017-01-22T13:57:00Z">
            <w:rPr>
              <w:ins w:id="7522" w:author="Nelly Wagner" w:date="2017-01-22T13:48:00Z"/>
            </w:rPr>
          </w:rPrChange>
        </w:rPr>
      </w:pPr>
      <w:ins w:id="7523" w:author="Nelly Wagner" w:date="2017-01-22T13:47:00Z">
        <w:r w:rsidRPr="00C634D0">
          <w:rPr>
            <w:rFonts w:ascii="Arial" w:hAnsi="Arial"/>
            <w:sz w:val="18"/>
            <w:szCs w:val="18"/>
            <w:rPrChange w:id="7524" w:author="Nelly Wagner" w:date="2017-01-22T13:57:00Z">
              <w:rPr/>
            </w:rPrChange>
          </w:rPr>
          <w:t xml:space="preserve">Renshaw SA, Loynes CA, Trushell DMI, Elworthy S, Ingham PW, Whyte MKB. A transgenic zebrafish model of neutrophilic inflammation. </w:t>
        </w:r>
        <w:r w:rsidRPr="00C634D0">
          <w:rPr>
            <w:rFonts w:ascii="Arial" w:hAnsi="Arial"/>
            <w:i/>
            <w:sz w:val="18"/>
            <w:szCs w:val="18"/>
            <w:rPrChange w:id="7525" w:author="Nelly Wagner" w:date="2017-01-22T13:57:00Z">
              <w:rPr/>
            </w:rPrChange>
          </w:rPr>
          <w:t>Blood</w:t>
        </w:r>
        <w:r w:rsidRPr="00C634D0">
          <w:rPr>
            <w:rFonts w:ascii="Arial" w:hAnsi="Arial"/>
            <w:sz w:val="18"/>
            <w:szCs w:val="18"/>
            <w:rPrChange w:id="7526" w:author="Nelly Wagner" w:date="2017-01-22T13:57:00Z">
              <w:rPr/>
            </w:rPrChange>
          </w:rPr>
          <w:t>. 2006;108(13):3976–8.</w:t>
        </w:r>
      </w:ins>
    </w:p>
    <w:p w14:paraId="71BD0F70" w14:textId="50636898" w:rsidR="00663EEF" w:rsidRPr="00C634D0" w:rsidRDefault="00663EEF">
      <w:pPr>
        <w:spacing w:line="360" w:lineRule="auto"/>
        <w:ind w:left="480" w:hanging="480"/>
        <w:jc w:val="both"/>
        <w:rPr>
          <w:ins w:id="7527" w:author="Nelly Wagner" w:date="2017-01-22T13:48:00Z"/>
          <w:rFonts w:ascii="Arial" w:hAnsi="Arial"/>
          <w:sz w:val="18"/>
          <w:szCs w:val="18"/>
          <w:rPrChange w:id="7528" w:author="Nelly Wagner" w:date="2017-01-22T13:57:00Z">
            <w:rPr>
              <w:ins w:id="7529" w:author="Nelly Wagner" w:date="2017-01-22T13:48:00Z"/>
            </w:rPr>
          </w:rPrChange>
        </w:rPr>
      </w:pPr>
      <w:ins w:id="7530" w:author="Nelly Wagner" w:date="2017-01-22T13:48:00Z">
        <w:r w:rsidRPr="00C634D0">
          <w:rPr>
            <w:rFonts w:ascii="Arial" w:hAnsi="Arial"/>
            <w:sz w:val="18"/>
            <w:szCs w:val="18"/>
            <w:rPrChange w:id="7531" w:author="Nelly Wagner" w:date="2017-01-22T13:57:00Z">
              <w:rPr/>
            </w:rPrChange>
          </w:rPr>
          <w:t xml:space="preserve">Robertson AL, Holmes GR, Bojarczuk AN, Burgon J, Loynes CA, Chimen M, et al. A zebrafish compound screen reveals modulation of neutrophil reverse migration as an anti-inflammatory mechanism. </w:t>
        </w:r>
        <w:r w:rsidRPr="00C634D0">
          <w:rPr>
            <w:rFonts w:ascii="Arial" w:hAnsi="Arial"/>
            <w:i/>
            <w:sz w:val="18"/>
            <w:szCs w:val="18"/>
            <w:rPrChange w:id="7532" w:author="Nelly Wagner" w:date="2017-01-22T13:57:00Z">
              <w:rPr/>
            </w:rPrChange>
          </w:rPr>
          <w:t>Science Translational Medicine</w:t>
        </w:r>
        <w:r w:rsidRPr="00C634D0">
          <w:rPr>
            <w:rFonts w:ascii="Arial" w:hAnsi="Arial"/>
            <w:sz w:val="18"/>
            <w:szCs w:val="18"/>
            <w:rPrChange w:id="7533" w:author="Nelly Wagner" w:date="2017-01-22T13:57:00Z">
              <w:rPr/>
            </w:rPrChange>
          </w:rPr>
          <w:t>. 2014;6(225):225ra29.</w:t>
        </w:r>
      </w:ins>
    </w:p>
    <w:p w14:paraId="10B07426" w14:textId="60F4226D" w:rsidR="00663EEF" w:rsidRPr="008E76CC" w:rsidRDefault="00663EEF">
      <w:pPr>
        <w:spacing w:line="360" w:lineRule="auto"/>
        <w:ind w:left="480" w:hanging="480"/>
        <w:jc w:val="both"/>
        <w:rPr>
          <w:rFonts w:ascii="Arial" w:hAnsi="Arial"/>
          <w:color w:val="000000"/>
          <w:sz w:val="18"/>
          <w:szCs w:val="18"/>
        </w:rPr>
      </w:pPr>
      <w:ins w:id="7534" w:author="Nelly Wagner" w:date="2017-01-22T13:49:00Z">
        <w:r w:rsidRPr="00C634D0">
          <w:rPr>
            <w:rFonts w:ascii="Arial" w:hAnsi="Arial"/>
            <w:sz w:val="18"/>
            <w:szCs w:val="18"/>
            <w:rPrChange w:id="7535" w:author="Nelly Wagner" w:date="2017-01-22T13:57:00Z">
              <w:rPr/>
            </w:rPrChange>
          </w:rPr>
          <w:t xml:space="preserve">Thammavongsa V, Missiakas DM, Schneewind O. </w:t>
        </w:r>
        <w:r w:rsidRPr="00C634D0">
          <w:rPr>
            <w:rFonts w:ascii="Arial" w:hAnsi="Arial"/>
            <w:i/>
            <w:sz w:val="18"/>
            <w:szCs w:val="18"/>
            <w:rPrChange w:id="7536" w:author="Nelly Wagner" w:date="2017-01-22T13:57:00Z">
              <w:rPr/>
            </w:rPrChange>
          </w:rPr>
          <w:t>Staphylococcus aureus</w:t>
        </w:r>
        <w:r w:rsidRPr="00C634D0">
          <w:rPr>
            <w:rFonts w:ascii="Arial" w:hAnsi="Arial"/>
            <w:sz w:val="18"/>
            <w:szCs w:val="18"/>
            <w:rPrChange w:id="7537" w:author="Nelly Wagner" w:date="2017-01-22T13:57:00Z">
              <w:rPr/>
            </w:rPrChange>
          </w:rPr>
          <w:t xml:space="preserve"> Degrades Neutrophil Extracellular Traps to Promote Immune Cell Death. </w:t>
        </w:r>
        <w:r w:rsidRPr="00C634D0">
          <w:rPr>
            <w:rFonts w:ascii="Arial" w:hAnsi="Arial"/>
            <w:i/>
            <w:sz w:val="18"/>
            <w:szCs w:val="18"/>
            <w:rPrChange w:id="7538" w:author="Nelly Wagner" w:date="2017-01-22T13:57:00Z">
              <w:rPr/>
            </w:rPrChange>
          </w:rPr>
          <w:t>Science</w:t>
        </w:r>
        <w:r w:rsidRPr="00C634D0">
          <w:rPr>
            <w:rFonts w:ascii="Arial" w:hAnsi="Arial"/>
            <w:sz w:val="18"/>
            <w:szCs w:val="18"/>
            <w:rPrChange w:id="7539" w:author="Nelly Wagner" w:date="2017-01-22T13:57:00Z">
              <w:rPr/>
            </w:rPrChange>
          </w:rPr>
          <w:t>. 2013;342(6160):863–6.</w:t>
        </w:r>
      </w:ins>
    </w:p>
    <w:p w14:paraId="49B47E1A" w14:textId="0FBC3770" w:rsidR="0020061D" w:rsidRPr="00C374EF" w:rsidDel="003D3586" w:rsidRDefault="00663EEF" w:rsidP="008E76CC">
      <w:pPr>
        <w:spacing w:line="360" w:lineRule="auto"/>
        <w:ind w:left="480" w:hanging="480"/>
        <w:jc w:val="both"/>
        <w:rPr>
          <w:del w:id="7540" w:author="Nelly Wagner" w:date="2017-01-22T13:24:00Z"/>
          <w:rFonts w:ascii="Arial" w:hAnsi="Arial"/>
          <w:sz w:val="18"/>
          <w:szCs w:val="18"/>
        </w:rPr>
      </w:pPr>
      <w:ins w:id="7541" w:author="Nelly Wagner" w:date="2017-01-22T13:50:00Z">
        <w:r w:rsidRPr="00C634D0">
          <w:rPr>
            <w:rFonts w:ascii="Arial" w:hAnsi="Arial"/>
            <w:sz w:val="18"/>
            <w:szCs w:val="18"/>
            <w:rPrChange w:id="7542" w:author="Nelly Wagner" w:date="2017-01-22T13:57:00Z">
              <w:rPr/>
            </w:rPrChange>
          </w:rPr>
          <w:t xml:space="preserve">Weinrauch Y, Drujan D, Shapiro SD, Weiss J, Zychlinsky A. Neutrophil elastase targets virulence factors of enterobacteria. </w:t>
        </w:r>
        <w:r w:rsidRPr="00C634D0">
          <w:rPr>
            <w:rFonts w:ascii="Arial" w:hAnsi="Arial"/>
            <w:i/>
            <w:sz w:val="18"/>
            <w:szCs w:val="18"/>
            <w:rPrChange w:id="7543" w:author="Nelly Wagner" w:date="2017-01-22T13:57:00Z">
              <w:rPr/>
            </w:rPrChange>
          </w:rPr>
          <w:t>Natur</w:t>
        </w:r>
        <w:r w:rsidRPr="00C634D0">
          <w:rPr>
            <w:rFonts w:ascii="Arial" w:hAnsi="Arial"/>
            <w:i/>
            <w:sz w:val="18"/>
            <w:szCs w:val="18"/>
            <w:rPrChange w:id="7544" w:author="Nelly Wagner" w:date="2017-01-22T13:57:00Z">
              <w:rPr>
                <w:i/>
              </w:rPr>
            </w:rPrChange>
          </w:rPr>
          <w:t>e</w:t>
        </w:r>
        <w:r w:rsidRPr="00C634D0">
          <w:rPr>
            <w:rFonts w:ascii="Arial" w:hAnsi="Arial"/>
            <w:sz w:val="18"/>
            <w:szCs w:val="18"/>
            <w:rPrChange w:id="7545" w:author="Nelly Wagner" w:date="2017-01-22T13:57:00Z">
              <w:rPr/>
            </w:rPrChange>
          </w:rPr>
          <w:t xml:space="preserve">. 200;417(6884):91–4. </w:t>
        </w:r>
      </w:ins>
      <w:del w:id="7546" w:author="Nelly Wagner" w:date="2017-01-22T13:24:00Z">
        <w:r w:rsidR="00766C9B" w:rsidRPr="008E76CC" w:rsidDel="003D3586">
          <w:rPr>
            <w:rFonts w:ascii="Arial" w:hAnsi="Arial"/>
            <w:color w:val="000000"/>
            <w:sz w:val="18"/>
            <w:szCs w:val="18"/>
          </w:rPr>
          <w:delText>Brinkmann, V. et</w:delText>
        </w:r>
        <w:r w:rsidR="00766C9B" w:rsidRPr="00BA0DDA" w:rsidDel="003D3586">
          <w:rPr>
            <w:rFonts w:ascii="Arial" w:hAnsi="Arial"/>
            <w:color w:val="000000"/>
            <w:sz w:val="18"/>
            <w:szCs w:val="18"/>
          </w:rPr>
          <w:delText xml:space="preserve"> al., 2004. Neutrophil extracellular traps kill bacteria. </w:delText>
        </w:r>
        <w:r w:rsidR="00766C9B" w:rsidRPr="005955B6" w:rsidDel="003D3586">
          <w:rPr>
            <w:rFonts w:ascii="Arial" w:hAnsi="Arial"/>
            <w:i/>
            <w:color w:val="000000"/>
            <w:sz w:val="18"/>
            <w:szCs w:val="18"/>
          </w:rPr>
          <w:delText>Science</w:delText>
        </w:r>
        <w:r w:rsidR="00766C9B" w:rsidRPr="00C374EF" w:rsidDel="003D3586">
          <w:rPr>
            <w:rFonts w:ascii="Arial" w:hAnsi="Arial"/>
            <w:color w:val="000000"/>
            <w:sz w:val="18"/>
            <w:szCs w:val="18"/>
          </w:rPr>
          <w:delText>, 303(5663), pp.1532–5.</w:delText>
        </w:r>
      </w:del>
    </w:p>
    <w:p w14:paraId="2C5680B7" w14:textId="27117593" w:rsidR="0020061D" w:rsidRPr="00C634D0" w:rsidDel="003D3586" w:rsidRDefault="00766C9B" w:rsidP="00BA0DDA">
      <w:pPr>
        <w:spacing w:line="360" w:lineRule="auto"/>
        <w:ind w:left="480" w:hanging="480"/>
        <w:jc w:val="both"/>
        <w:rPr>
          <w:del w:id="7547" w:author="Nelly Wagner" w:date="2017-01-22T13:25:00Z"/>
          <w:rFonts w:ascii="Arial" w:hAnsi="Arial"/>
          <w:color w:val="000000"/>
          <w:sz w:val="18"/>
          <w:szCs w:val="18"/>
        </w:rPr>
      </w:pPr>
      <w:del w:id="7548" w:author="Nelly Wagner" w:date="2017-01-22T13:25:00Z">
        <w:r w:rsidRPr="00C634D0" w:rsidDel="003D3586">
          <w:rPr>
            <w:rFonts w:ascii="Arial" w:hAnsi="Arial"/>
            <w:color w:val="000000"/>
            <w:sz w:val="18"/>
            <w:szCs w:val="18"/>
          </w:rPr>
          <w:delText xml:space="preserve">Colucci-Guyon, E. et al., 2011. Strategies of professional phagocytes </w:delText>
        </w:r>
        <w:r w:rsidRPr="00C634D0" w:rsidDel="003D3586">
          <w:rPr>
            <w:rFonts w:ascii="Arial" w:hAnsi="Arial"/>
            <w:i/>
            <w:iCs/>
            <w:color w:val="000000"/>
            <w:sz w:val="18"/>
            <w:szCs w:val="18"/>
          </w:rPr>
          <w:delText>in vivo</w:delText>
        </w:r>
        <w:r w:rsidRPr="00C634D0" w:rsidDel="003D3586">
          <w:rPr>
            <w:rFonts w:ascii="Arial" w:hAnsi="Arial"/>
            <w:color w:val="000000"/>
            <w:sz w:val="18"/>
            <w:szCs w:val="18"/>
          </w:rPr>
          <w:delText xml:space="preserve">: unlike macrophages, neutrophils engulf only surface-associated microbes. </w:delText>
        </w:r>
        <w:r w:rsidRPr="00C634D0" w:rsidDel="003D3586">
          <w:rPr>
            <w:rFonts w:ascii="Arial" w:hAnsi="Arial"/>
            <w:i/>
            <w:color w:val="000000"/>
            <w:sz w:val="18"/>
            <w:szCs w:val="18"/>
          </w:rPr>
          <w:delText>Journal of cell science</w:delText>
        </w:r>
        <w:r w:rsidRPr="00C634D0" w:rsidDel="003D3586">
          <w:rPr>
            <w:rFonts w:ascii="Arial" w:hAnsi="Arial"/>
            <w:color w:val="000000"/>
            <w:sz w:val="18"/>
            <w:szCs w:val="18"/>
          </w:rPr>
          <w:delText xml:space="preserve">, 124(Pt 18), pp.3053–9. </w:delText>
        </w:r>
      </w:del>
    </w:p>
    <w:p w14:paraId="0D94BB15" w14:textId="65A17423" w:rsidR="0020061D" w:rsidRPr="00C634D0" w:rsidDel="003D3586" w:rsidRDefault="00766C9B" w:rsidP="005955B6">
      <w:pPr>
        <w:spacing w:line="360" w:lineRule="auto"/>
        <w:ind w:left="480" w:hanging="480"/>
        <w:jc w:val="both"/>
        <w:rPr>
          <w:del w:id="7549" w:author="Nelly Wagner" w:date="2017-01-22T13:26:00Z"/>
          <w:rFonts w:ascii="Arial" w:hAnsi="Arial"/>
          <w:color w:val="000000"/>
          <w:sz w:val="18"/>
          <w:szCs w:val="18"/>
        </w:rPr>
      </w:pPr>
      <w:del w:id="7550" w:author="Nelly Wagner" w:date="2017-01-22T13:26:00Z">
        <w:r w:rsidRPr="00C634D0" w:rsidDel="003D3586">
          <w:rPr>
            <w:rFonts w:ascii="Arial" w:hAnsi="Arial"/>
            <w:color w:val="000000"/>
            <w:sz w:val="18"/>
            <w:szCs w:val="18"/>
          </w:rPr>
          <w:delText xml:space="preserve">Czaikoski, P.G. et al., 2016. Neutrophil Extracellular Traps Induce Organ Damage during Experimental and Clinical Sepsis. </w:delText>
        </w:r>
        <w:r w:rsidRPr="00C634D0" w:rsidDel="003D3586">
          <w:rPr>
            <w:rFonts w:ascii="Arial" w:hAnsi="Arial"/>
            <w:i/>
            <w:color w:val="000000"/>
            <w:sz w:val="18"/>
            <w:szCs w:val="18"/>
          </w:rPr>
          <w:delText>Plos One</w:delText>
        </w:r>
        <w:r w:rsidRPr="00C634D0" w:rsidDel="003D3586">
          <w:rPr>
            <w:rFonts w:ascii="Arial" w:hAnsi="Arial"/>
            <w:color w:val="000000"/>
            <w:sz w:val="18"/>
            <w:szCs w:val="18"/>
          </w:rPr>
          <w:delText>, 11(2), p.e0148142.</w:delText>
        </w:r>
      </w:del>
    </w:p>
    <w:p w14:paraId="1DD9DCDD" w14:textId="1C9D8DAB" w:rsidR="0020061D" w:rsidRPr="00C634D0" w:rsidDel="003D3586" w:rsidRDefault="00766C9B" w:rsidP="00C374EF">
      <w:pPr>
        <w:spacing w:line="360" w:lineRule="auto"/>
        <w:ind w:left="480" w:hanging="480"/>
        <w:jc w:val="both"/>
        <w:rPr>
          <w:del w:id="7551" w:author="Nelly Wagner" w:date="2017-01-22T13:27:00Z"/>
          <w:rFonts w:ascii="Arial" w:hAnsi="Arial"/>
          <w:color w:val="000000"/>
          <w:sz w:val="18"/>
          <w:szCs w:val="18"/>
        </w:rPr>
      </w:pPr>
      <w:del w:id="7552" w:author="Nelly Wagner" w:date="2017-01-22T13:27:00Z">
        <w:r w:rsidRPr="00C634D0" w:rsidDel="003D3586">
          <w:rPr>
            <w:rFonts w:ascii="Arial" w:hAnsi="Arial"/>
            <w:color w:val="000000"/>
            <w:sz w:val="18"/>
            <w:szCs w:val="18"/>
          </w:rPr>
          <w:delText xml:space="preserve">Fuchs, T.A. et al., 2007. Novel cell death program leads to neutrophil extracellular traps. </w:delText>
        </w:r>
        <w:r w:rsidRPr="00C634D0" w:rsidDel="003D3586">
          <w:rPr>
            <w:rFonts w:ascii="Arial" w:hAnsi="Arial"/>
            <w:i/>
            <w:color w:val="000000"/>
            <w:sz w:val="18"/>
            <w:szCs w:val="18"/>
          </w:rPr>
          <w:delText>Journal of Cell Biology</w:delText>
        </w:r>
        <w:r w:rsidRPr="00C634D0" w:rsidDel="003D3586">
          <w:rPr>
            <w:rFonts w:ascii="Arial" w:hAnsi="Arial"/>
            <w:color w:val="000000"/>
            <w:sz w:val="18"/>
            <w:szCs w:val="18"/>
          </w:rPr>
          <w:delText>, 176(2), pp.231–241.</w:delText>
        </w:r>
      </w:del>
    </w:p>
    <w:p w14:paraId="49FAC1A8" w14:textId="563AEBC9" w:rsidR="0020061D" w:rsidRPr="00C634D0" w:rsidDel="003D3586" w:rsidRDefault="00766C9B">
      <w:pPr>
        <w:spacing w:line="360" w:lineRule="auto"/>
        <w:ind w:left="480" w:hanging="480"/>
        <w:jc w:val="both"/>
        <w:rPr>
          <w:del w:id="7553" w:author="Nelly Wagner" w:date="2017-01-22T13:28:00Z"/>
          <w:rFonts w:ascii="Arial" w:hAnsi="Arial"/>
          <w:color w:val="000000"/>
          <w:sz w:val="18"/>
          <w:szCs w:val="18"/>
        </w:rPr>
      </w:pPr>
      <w:del w:id="7554" w:author="Nelly Wagner" w:date="2017-01-22T13:28:00Z">
        <w:r w:rsidRPr="00C634D0" w:rsidDel="003D3586">
          <w:rPr>
            <w:rFonts w:ascii="Arial" w:hAnsi="Arial"/>
            <w:color w:val="000000"/>
            <w:sz w:val="18"/>
            <w:szCs w:val="18"/>
          </w:rPr>
          <w:delText xml:space="preserve">Hall, C. et al., 2007. The zebrafish lysozyme C promoter drives myeloid-specific expression in transgenic fish. </w:delText>
        </w:r>
        <w:r w:rsidRPr="00C634D0" w:rsidDel="003D3586">
          <w:rPr>
            <w:rFonts w:ascii="Arial" w:hAnsi="Arial"/>
            <w:i/>
            <w:color w:val="000000"/>
            <w:sz w:val="18"/>
            <w:szCs w:val="18"/>
          </w:rPr>
          <w:delText>BMC developmental biology</w:delText>
        </w:r>
        <w:r w:rsidRPr="00C634D0" w:rsidDel="003D3586">
          <w:rPr>
            <w:rFonts w:ascii="Arial" w:hAnsi="Arial"/>
            <w:color w:val="000000"/>
            <w:sz w:val="18"/>
            <w:szCs w:val="18"/>
          </w:rPr>
          <w:delText>, 7, p.42.</w:delText>
        </w:r>
      </w:del>
    </w:p>
    <w:p w14:paraId="33E42CCA" w14:textId="1DFE33F1" w:rsidR="0020061D" w:rsidRPr="00C634D0" w:rsidDel="003D3586" w:rsidRDefault="00766C9B">
      <w:pPr>
        <w:spacing w:line="360" w:lineRule="auto"/>
        <w:ind w:left="480" w:hanging="480"/>
        <w:jc w:val="both"/>
        <w:rPr>
          <w:del w:id="7555" w:author="Nelly Wagner" w:date="2017-01-22T13:29:00Z"/>
          <w:rFonts w:ascii="Arial" w:hAnsi="Arial"/>
          <w:color w:val="000000"/>
          <w:sz w:val="18"/>
          <w:szCs w:val="18"/>
        </w:rPr>
      </w:pPr>
      <w:del w:id="7556" w:author="Nelly Wagner" w:date="2017-01-22T13:29:00Z">
        <w:r w:rsidRPr="00C634D0" w:rsidDel="003D3586">
          <w:rPr>
            <w:rFonts w:ascii="Arial" w:hAnsi="Arial"/>
            <w:color w:val="000000"/>
            <w:sz w:val="18"/>
            <w:szCs w:val="18"/>
          </w:rPr>
          <w:delText xml:space="preserve">Hansson, M., Olsson, I. &amp; Nauseef, W.M., 2006. Biosynthesis, processing, and sorting of human myeloperoxidase. </w:delText>
        </w:r>
        <w:r w:rsidRPr="00C634D0" w:rsidDel="003D3586">
          <w:rPr>
            <w:rFonts w:ascii="Arial" w:hAnsi="Arial"/>
            <w:i/>
            <w:color w:val="000000"/>
            <w:sz w:val="18"/>
            <w:szCs w:val="18"/>
          </w:rPr>
          <w:delText>Archives of biochemistry and biophysics</w:delText>
        </w:r>
        <w:r w:rsidRPr="00C634D0" w:rsidDel="003D3586">
          <w:rPr>
            <w:rFonts w:ascii="Arial" w:hAnsi="Arial"/>
            <w:color w:val="000000"/>
            <w:sz w:val="18"/>
            <w:szCs w:val="18"/>
          </w:rPr>
          <w:delText>, 445(2), pp.214–24.</w:delText>
        </w:r>
      </w:del>
    </w:p>
    <w:p w14:paraId="67AB396F" w14:textId="77777777" w:rsidR="003D3586" w:rsidRPr="00C634D0" w:rsidRDefault="003D3586">
      <w:pPr>
        <w:spacing w:line="360" w:lineRule="auto"/>
        <w:ind w:left="480" w:hanging="480"/>
        <w:jc w:val="both"/>
        <w:rPr>
          <w:ins w:id="7557" w:author="Nelly Wagner" w:date="2017-01-22T13:29:00Z"/>
          <w:rFonts w:ascii="Arial" w:hAnsi="Arial"/>
          <w:color w:val="000000"/>
          <w:sz w:val="18"/>
          <w:szCs w:val="18"/>
        </w:rPr>
      </w:pPr>
    </w:p>
    <w:p w14:paraId="5397044B" w14:textId="59EFE208" w:rsidR="0020061D" w:rsidRPr="00C374EF" w:rsidDel="003D3586" w:rsidRDefault="00663EEF">
      <w:pPr>
        <w:spacing w:line="360" w:lineRule="auto"/>
        <w:ind w:left="480" w:hanging="480"/>
        <w:jc w:val="both"/>
        <w:rPr>
          <w:del w:id="7558" w:author="Nelly Wagner" w:date="2017-01-22T13:30:00Z"/>
          <w:rFonts w:ascii="Arial" w:hAnsi="Arial"/>
          <w:color w:val="000000"/>
          <w:sz w:val="18"/>
          <w:szCs w:val="18"/>
        </w:rPr>
      </w:pPr>
      <w:ins w:id="7559" w:author="Nelly Wagner" w:date="2017-01-22T13:50:00Z">
        <w:r w:rsidRPr="00C634D0">
          <w:rPr>
            <w:rFonts w:ascii="Arial" w:hAnsi="Arial"/>
            <w:sz w:val="18"/>
            <w:szCs w:val="18"/>
            <w:rPrChange w:id="7560" w:author="Nelly Wagner" w:date="2017-01-22T13:57:00Z">
              <w:rPr/>
            </w:rPrChange>
          </w:rPr>
          <w:t xml:space="preserve">Yipp BG, Petri B, Salina D, Jenne CN, Scott BN V, Zbytnuik LD, et al. Infection-induced NETosis is a dynamic process involving neutrophil multitasking </w:t>
        </w:r>
        <w:r w:rsidRPr="00C634D0">
          <w:rPr>
            <w:rFonts w:ascii="Arial" w:hAnsi="Arial"/>
            <w:i/>
            <w:sz w:val="18"/>
            <w:szCs w:val="18"/>
            <w:rPrChange w:id="7561" w:author="Nelly Wagner" w:date="2017-01-22T13:57:00Z">
              <w:rPr/>
            </w:rPrChange>
          </w:rPr>
          <w:t>in vivo</w:t>
        </w:r>
        <w:r w:rsidRPr="00C634D0">
          <w:rPr>
            <w:rFonts w:ascii="Arial" w:hAnsi="Arial"/>
            <w:sz w:val="18"/>
            <w:szCs w:val="18"/>
            <w:rPrChange w:id="7562" w:author="Nelly Wagner" w:date="2017-01-22T13:57:00Z">
              <w:rPr/>
            </w:rPrChange>
          </w:rPr>
          <w:t xml:space="preserve">. </w:t>
        </w:r>
        <w:r w:rsidRPr="00C634D0">
          <w:rPr>
            <w:rFonts w:ascii="Arial" w:hAnsi="Arial"/>
            <w:i/>
            <w:sz w:val="18"/>
            <w:szCs w:val="18"/>
            <w:rPrChange w:id="7563" w:author="Nelly Wagner" w:date="2017-01-22T13:57:00Z">
              <w:rPr/>
            </w:rPrChange>
          </w:rPr>
          <w:t>Nat</w:t>
        </w:r>
      </w:ins>
      <w:ins w:id="7564" w:author="Nelly Wagner" w:date="2017-01-22T13:51:00Z">
        <w:r w:rsidRPr="00C634D0">
          <w:rPr>
            <w:rFonts w:ascii="Arial" w:hAnsi="Arial"/>
            <w:i/>
            <w:sz w:val="18"/>
            <w:szCs w:val="18"/>
            <w:rPrChange w:id="7565" w:author="Nelly Wagner" w:date="2017-01-22T13:57:00Z">
              <w:rPr/>
            </w:rPrChange>
          </w:rPr>
          <w:t>ure</w:t>
        </w:r>
      </w:ins>
      <w:ins w:id="7566" w:author="Nelly Wagner" w:date="2017-01-22T13:50:00Z">
        <w:r w:rsidRPr="00C634D0">
          <w:rPr>
            <w:rFonts w:ascii="Arial" w:hAnsi="Arial"/>
            <w:i/>
            <w:sz w:val="18"/>
            <w:szCs w:val="18"/>
            <w:rPrChange w:id="7567" w:author="Nelly Wagner" w:date="2017-01-22T13:57:00Z">
              <w:rPr/>
            </w:rPrChange>
          </w:rPr>
          <w:t xml:space="preserve"> Medicine</w:t>
        </w:r>
        <w:r w:rsidRPr="00C634D0">
          <w:rPr>
            <w:rFonts w:ascii="Arial" w:hAnsi="Arial"/>
            <w:sz w:val="18"/>
            <w:szCs w:val="18"/>
            <w:rPrChange w:id="7568" w:author="Nelly Wagner" w:date="2017-01-22T13:57:00Z">
              <w:rPr/>
            </w:rPrChange>
          </w:rPr>
          <w:t>. 2012</w:t>
        </w:r>
      </w:ins>
      <w:ins w:id="7569" w:author="Nelly Wagner" w:date="2017-01-22T14:17:00Z">
        <w:r w:rsidR="00F51DD9">
          <w:rPr>
            <w:rFonts w:ascii="Arial" w:hAnsi="Arial"/>
            <w:sz w:val="18"/>
            <w:szCs w:val="18"/>
          </w:rPr>
          <w:t>;</w:t>
        </w:r>
      </w:ins>
      <w:ins w:id="7570" w:author="Nelly Wagner" w:date="2017-01-22T13:50:00Z">
        <w:r w:rsidR="00F51DD9" w:rsidRPr="008E76CC">
          <w:rPr>
            <w:rFonts w:ascii="Arial" w:hAnsi="Arial"/>
            <w:sz w:val="18"/>
            <w:szCs w:val="18"/>
          </w:rPr>
          <w:t>18(</w:t>
        </w:r>
        <w:r w:rsidR="00F51DD9" w:rsidRPr="00BA0DDA">
          <w:rPr>
            <w:rFonts w:ascii="Arial" w:hAnsi="Arial"/>
            <w:sz w:val="18"/>
            <w:szCs w:val="18"/>
          </w:rPr>
          <w:t>9</w:t>
        </w:r>
        <w:r w:rsidRPr="00C634D0">
          <w:rPr>
            <w:rFonts w:ascii="Arial" w:hAnsi="Arial"/>
            <w:sz w:val="18"/>
            <w:szCs w:val="18"/>
            <w:rPrChange w:id="7571" w:author="Nelly Wagner" w:date="2017-01-22T13:57:00Z">
              <w:rPr/>
            </w:rPrChange>
          </w:rPr>
          <w:t>)</w:t>
        </w:r>
      </w:ins>
      <w:ins w:id="7572" w:author="Nelly Wagner" w:date="2017-01-22T14:17:00Z">
        <w:r w:rsidR="00F51DD9">
          <w:rPr>
            <w:rFonts w:ascii="Arial" w:hAnsi="Arial"/>
            <w:sz w:val="18"/>
            <w:szCs w:val="18"/>
          </w:rPr>
          <w:t>:1386-93</w:t>
        </w:r>
      </w:ins>
      <w:ins w:id="7573" w:author="Nelly Wagner" w:date="2017-01-22T13:50:00Z">
        <w:r w:rsidRPr="00C634D0">
          <w:rPr>
            <w:rFonts w:ascii="Arial" w:hAnsi="Arial"/>
            <w:sz w:val="18"/>
            <w:szCs w:val="18"/>
            <w:rPrChange w:id="7574" w:author="Nelly Wagner" w:date="2017-01-22T13:57:00Z">
              <w:rPr/>
            </w:rPrChange>
          </w:rPr>
          <w:t>.</w:t>
        </w:r>
      </w:ins>
      <w:ins w:id="7575" w:author="Nelly Wagner" w:date="2017-01-22T13:51:00Z">
        <w:r w:rsidRPr="008E76CC" w:rsidDel="003D3586">
          <w:rPr>
            <w:rFonts w:ascii="Arial" w:hAnsi="Arial"/>
            <w:color w:val="000000"/>
            <w:sz w:val="18"/>
            <w:szCs w:val="18"/>
          </w:rPr>
          <w:t xml:space="preserve"> </w:t>
        </w:r>
      </w:ins>
      <w:del w:id="7576" w:author="Nelly Wagner" w:date="2017-01-22T13:30:00Z">
        <w:r w:rsidR="00766C9B" w:rsidRPr="00BA0DDA" w:rsidDel="003D3586">
          <w:rPr>
            <w:rFonts w:ascii="Arial" w:hAnsi="Arial"/>
            <w:color w:val="000000"/>
            <w:sz w:val="18"/>
            <w:szCs w:val="18"/>
          </w:rPr>
          <w:delText xml:space="preserve">Hasenberg, M. et al., 2011. Direct observation of phagocytosis and NET-formation by neutrophils in infected lungs using 2-photon microscopy. </w:delText>
        </w:r>
        <w:r w:rsidR="00766C9B" w:rsidRPr="005955B6" w:rsidDel="003D3586">
          <w:rPr>
            <w:rFonts w:ascii="Arial" w:hAnsi="Arial"/>
            <w:i/>
            <w:color w:val="000000"/>
            <w:sz w:val="18"/>
            <w:szCs w:val="18"/>
          </w:rPr>
          <w:delText>Journal of visualized experiments : JoVE</w:delText>
        </w:r>
        <w:r w:rsidR="00766C9B" w:rsidRPr="00C374EF" w:rsidDel="003D3586">
          <w:rPr>
            <w:rFonts w:ascii="Arial" w:hAnsi="Arial"/>
            <w:color w:val="000000"/>
            <w:sz w:val="18"/>
            <w:szCs w:val="18"/>
          </w:rPr>
          <w:delText xml:space="preserve">, (52), pp.4–9. </w:delText>
        </w:r>
      </w:del>
    </w:p>
    <w:p w14:paraId="638C92F3" w14:textId="54A1BF69" w:rsidR="0020061D" w:rsidRPr="00C634D0" w:rsidDel="003D3586" w:rsidRDefault="00766C9B">
      <w:pPr>
        <w:spacing w:line="360" w:lineRule="auto"/>
        <w:ind w:left="480" w:hanging="480"/>
        <w:jc w:val="both"/>
        <w:rPr>
          <w:del w:id="7577" w:author="Nelly Wagner" w:date="2017-01-22T13:31:00Z"/>
          <w:rFonts w:ascii="Arial" w:hAnsi="Arial"/>
          <w:color w:val="000000"/>
          <w:sz w:val="18"/>
          <w:szCs w:val="18"/>
        </w:rPr>
      </w:pPr>
      <w:del w:id="7578" w:author="Nelly Wagner" w:date="2017-01-22T13:31:00Z">
        <w:r w:rsidRPr="00C634D0" w:rsidDel="003D3586">
          <w:rPr>
            <w:rFonts w:ascii="Arial" w:hAnsi="Arial"/>
            <w:color w:val="000000"/>
            <w:sz w:val="18"/>
            <w:szCs w:val="18"/>
          </w:rPr>
          <w:delText xml:space="preserve">Kim, H.S. et al., 2000. Pepsin-mediated processing of the cytoplasmic histone H2A to strong antimicrobial peptide buforin I. </w:delText>
        </w:r>
        <w:r w:rsidRPr="00C634D0" w:rsidDel="003D3586">
          <w:rPr>
            <w:rFonts w:ascii="Arial" w:hAnsi="Arial"/>
            <w:i/>
            <w:color w:val="000000"/>
            <w:sz w:val="18"/>
            <w:szCs w:val="18"/>
          </w:rPr>
          <w:delText>Journal of immunology</w:delText>
        </w:r>
        <w:r w:rsidRPr="00C634D0" w:rsidDel="003D3586">
          <w:rPr>
            <w:rFonts w:ascii="Arial" w:hAnsi="Arial"/>
            <w:color w:val="000000"/>
            <w:sz w:val="18"/>
            <w:szCs w:val="18"/>
          </w:rPr>
          <w:delText>, 165(6), pp.3268–74.</w:delText>
        </w:r>
      </w:del>
    </w:p>
    <w:p w14:paraId="22EE6F16" w14:textId="4D77ECDF" w:rsidR="0020061D" w:rsidRPr="00C634D0" w:rsidDel="003D3586" w:rsidRDefault="00766C9B">
      <w:pPr>
        <w:spacing w:line="360" w:lineRule="auto"/>
        <w:ind w:left="480" w:hanging="480"/>
        <w:jc w:val="both"/>
        <w:rPr>
          <w:del w:id="7579" w:author="Nelly Wagner" w:date="2017-01-22T13:32:00Z"/>
          <w:rFonts w:ascii="Arial" w:hAnsi="Arial"/>
          <w:color w:val="000000"/>
          <w:sz w:val="18"/>
          <w:szCs w:val="18"/>
        </w:rPr>
      </w:pPr>
      <w:del w:id="7580" w:author="Nelly Wagner" w:date="2017-01-22T13:32:00Z">
        <w:r w:rsidRPr="00C634D0" w:rsidDel="003D3586">
          <w:rPr>
            <w:rFonts w:ascii="Arial" w:hAnsi="Arial"/>
            <w:color w:val="000000"/>
            <w:sz w:val="18"/>
            <w:szCs w:val="18"/>
          </w:rPr>
          <w:delText xml:space="preserve">Klebanoff, S.J. et al., 2012. Myeloperoxidase: a front-line defender against phagocytosed microorganisms. </w:delText>
        </w:r>
        <w:r w:rsidRPr="00C634D0" w:rsidDel="003D3586">
          <w:rPr>
            <w:rFonts w:ascii="Arial" w:hAnsi="Arial"/>
            <w:i/>
            <w:color w:val="000000"/>
            <w:sz w:val="18"/>
            <w:szCs w:val="18"/>
          </w:rPr>
          <w:delText>Journal of Leukocyte Biology</w:delText>
        </w:r>
        <w:r w:rsidRPr="00C634D0" w:rsidDel="003D3586">
          <w:rPr>
            <w:rFonts w:ascii="Arial" w:hAnsi="Arial"/>
            <w:color w:val="000000"/>
            <w:sz w:val="18"/>
            <w:szCs w:val="18"/>
          </w:rPr>
          <w:delText>, 93(February), pp.185–198.</w:delText>
        </w:r>
      </w:del>
    </w:p>
    <w:p w14:paraId="30286DAB" w14:textId="48FED525" w:rsidR="0020061D" w:rsidRPr="00C634D0" w:rsidDel="003D3586" w:rsidRDefault="00766C9B">
      <w:pPr>
        <w:spacing w:line="360" w:lineRule="auto"/>
        <w:ind w:left="480" w:hanging="480"/>
        <w:jc w:val="both"/>
        <w:rPr>
          <w:del w:id="7581" w:author="Nelly Wagner" w:date="2017-01-22T13:33:00Z"/>
          <w:rFonts w:ascii="Arial" w:hAnsi="Arial"/>
          <w:sz w:val="18"/>
          <w:szCs w:val="18"/>
        </w:rPr>
      </w:pPr>
      <w:del w:id="7582" w:author="Nelly Wagner" w:date="2017-01-22T13:33:00Z">
        <w:r w:rsidRPr="00C634D0" w:rsidDel="003D3586">
          <w:rPr>
            <w:rFonts w:ascii="Arial" w:hAnsi="Arial"/>
            <w:color w:val="000000"/>
            <w:sz w:val="18"/>
            <w:szCs w:val="18"/>
          </w:rPr>
          <w:delText xml:space="preserve">Kraaij, T. et al., 2016. A novel method for high-throughput detection and quantification of neutrophil extracellular traps reveals ROS-independent NET release with immune complexes. </w:delText>
        </w:r>
        <w:r w:rsidRPr="00C634D0" w:rsidDel="003D3586">
          <w:rPr>
            <w:rFonts w:ascii="Arial" w:hAnsi="Arial"/>
            <w:i/>
            <w:color w:val="000000"/>
            <w:sz w:val="18"/>
            <w:szCs w:val="18"/>
          </w:rPr>
          <w:delText>Autoimmunity Reviews,</w:delText>
        </w:r>
        <w:r w:rsidRPr="00C634D0" w:rsidDel="003D3586">
          <w:rPr>
            <w:rFonts w:ascii="Arial" w:hAnsi="Arial"/>
            <w:color w:val="000000"/>
            <w:sz w:val="18"/>
            <w:szCs w:val="18"/>
          </w:rPr>
          <w:delText xml:space="preserve"> 15(6):577-84.</w:delText>
        </w:r>
      </w:del>
    </w:p>
    <w:p w14:paraId="1A040853" w14:textId="540381F5" w:rsidR="0020061D" w:rsidRPr="00C634D0" w:rsidDel="00CD20E3" w:rsidRDefault="00766C9B">
      <w:pPr>
        <w:spacing w:line="360" w:lineRule="auto"/>
        <w:ind w:left="480" w:hanging="480"/>
        <w:jc w:val="both"/>
        <w:rPr>
          <w:del w:id="7583" w:author="Nelly Wagner" w:date="2017-01-22T13:34:00Z"/>
          <w:rFonts w:ascii="Arial" w:hAnsi="Arial"/>
          <w:color w:val="000000"/>
          <w:sz w:val="18"/>
          <w:szCs w:val="18"/>
        </w:rPr>
      </w:pPr>
      <w:del w:id="7584" w:author="Nelly Wagner" w:date="2017-01-22T13:34:00Z">
        <w:r w:rsidRPr="00C634D0" w:rsidDel="00CD20E3">
          <w:rPr>
            <w:rFonts w:ascii="Arial" w:hAnsi="Arial"/>
            <w:color w:val="000000"/>
            <w:sz w:val="18"/>
            <w:szCs w:val="18"/>
          </w:rPr>
          <w:delText xml:space="preserve">Lindmark,  A, Persson,  A. M. &amp; Olsson, I., 1990. Biosynthesis and processing of cathepsin G and neutrophil elastase in the leukemic myeloid cell line U-937. </w:delText>
        </w:r>
        <w:r w:rsidRPr="00C634D0" w:rsidDel="00CD20E3">
          <w:rPr>
            <w:rFonts w:ascii="Arial" w:hAnsi="Arial"/>
            <w:i/>
            <w:color w:val="000000"/>
            <w:sz w:val="18"/>
            <w:szCs w:val="18"/>
          </w:rPr>
          <w:delText>Blood</w:delText>
        </w:r>
        <w:r w:rsidRPr="00C634D0" w:rsidDel="00CD20E3">
          <w:rPr>
            <w:rFonts w:ascii="Arial" w:hAnsi="Arial"/>
            <w:color w:val="000000"/>
            <w:sz w:val="18"/>
            <w:szCs w:val="18"/>
          </w:rPr>
          <w:delText>, 76(11), pp.2374–80.</w:delText>
        </w:r>
      </w:del>
    </w:p>
    <w:p w14:paraId="27C00B68" w14:textId="3EBAA1BD" w:rsidR="0020061D" w:rsidRPr="00C634D0" w:rsidDel="00CD20E3" w:rsidRDefault="00766C9B">
      <w:pPr>
        <w:spacing w:line="360" w:lineRule="auto"/>
        <w:ind w:left="480" w:hanging="480"/>
        <w:jc w:val="both"/>
        <w:rPr>
          <w:del w:id="7585" w:author="Nelly Wagner" w:date="2017-01-22T13:35:00Z"/>
          <w:rFonts w:ascii="Arial" w:hAnsi="Arial"/>
          <w:color w:val="000000"/>
          <w:sz w:val="18"/>
          <w:szCs w:val="18"/>
        </w:rPr>
      </w:pPr>
      <w:del w:id="7586" w:author="Nelly Wagner" w:date="2017-01-22T13:35:00Z">
        <w:r w:rsidRPr="00C634D0" w:rsidDel="00CD20E3">
          <w:rPr>
            <w:rFonts w:ascii="Arial" w:hAnsi="Arial"/>
            <w:color w:val="000000"/>
            <w:sz w:val="18"/>
            <w:szCs w:val="18"/>
          </w:rPr>
          <w:delText xml:space="preserve">Liu, C.L. et al., 2012. Specific post-translational histone modifications of neutrophil extracellular traps as immunogens and potential targets of lupus autoantibodies. </w:delText>
        </w:r>
        <w:r w:rsidRPr="00C634D0" w:rsidDel="00CD20E3">
          <w:rPr>
            <w:rFonts w:ascii="Arial" w:hAnsi="Arial"/>
            <w:i/>
            <w:color w:val="000000"/>
            <w:sz w:val="18"/>
            <w:szCs w:val="18"/>
          </w:rPr>
          <w:delText>Arthritis research &amp; therapy</w:delText>
        </w:r>
        <w:r w:rsidRPr="00C634D0" w:rsidDel="00CD20E3">
          <w:rPr>
            <w:rFonts w:ascii="Arial" w:hAnsi="Arial"/>
            <w:color w:val="000000"/>
            <w:sz w:val="18"/>
            <w:szCs w:val="18"/>
          </w:rPr>
          <w:delText xml:space="preserve">, 14(1), p.R25. </w:delText>
        </w:r>
      </w:del>
    </w:p>
    <w:p w14:paraId="0D82518D" w14:textId="6ED61822" w:rsidR="0020061D" w:rsidRPr="00C634D0" w:rsidDel="00CD20E3" w:rsidRDefault="00766C9B">
      <w:pPr>
        <w:spacing w:line="360" w:lineRule="auto"/>
        <w:ind w:left="480" w:hanging="480"/>
        <w:jc w:val="both"/>
        <w:rPr>
          <w:del w:id="7587" w:author="Nelly Wagner" w:date="2017-01-22T13:36:00Z"/>
          <w:rFonts w:ascii="Arial" w:hAnsi="Arial"/>
          <w:color w:val="000000"/>
          <w:sz w:val="18"/>
          <w:szCs w:val="18"/>
        </w:rPr>
      </w:pPr>
      <w:del w:id="7588" w:author="Nelly Wagner" w:date="2017-01-22T13:36:00Z">
        <w:r w:rsidRPr="00C634D0" w:rsidDel="00CD20E3">
          <w:rPr>
            <w:rFonts w:ascii="Arial" w:hAnsi="Arial"/>
            <w:color w:val="000000"/>
            <w:sz w:val="18"/>
            <w:szCs w:val="18"/>
          </w:rPr>
          <w:delText xml:space="preserve">Liu, P. et al., 2014. </w:delText>
        </w:r>
        <w:r w:rsidRPr="00C634D0" w:rsidDel="00CD20E3">
          <w:rPr>
            <w:rFonts w:ascii="Arial" w:hAnsi="Arial"/>
            <w:i/>
            <w:iCs/>
            <w:color w:val="000000"/>
            <w:sz w:val="18"/>
            <w:szCs w:val="18"/>
          </w:rPr>
          <w:delText xml:space="preserve">Escherichia coli </w:delText>
        </w:r>
        <w:r w:rsidRPr="00C634D0" w:rsidDel="00CD20E3">
          <w:rPr>
            <w:rFonts w:ascii="Arial" w:hAnsi="Arial"/>
            <w:color w:val="000000"/>
            <w:sz w:val="18"/>
            <w:szCs w:val="18"/>
          </w:rPr>
          <w:delText xml:space="preserve">and </w:delText>
        </w:r>
        <w:r w:rsidRPr="00C634D0" w:rsidDel="00CD20E3">
          <w:rPr>
            <w:rFonts w:ascii="Arial" w:hAnsi="Arial"/>
            <w:i/>
            <w:iCs/>
            <w:color w:val="000000"/>
            <w:sz w:val="18"/>
            <w:szCs w:val="18"/>
          </w:rPr>
          <w:delText xml:space="preserve">Candida albicans </w:delText>
        </w:r>
        <w:r w:rsidRPr="00C634D0" w:rsidDel="00CD20E3">
          <w:rPr>
            <w:rFonts w:ascii="Arial" w:hAnsi="Arial"/>
            <w:color w:val="000000"/>
            <w:sz w:val="18"/>
            <w:szCs w:val="18"/>
          </w:rPr>
          <w:delText xml:space="preserve">Induced Macrophage Extracellular Trap-Like Structures with Limited Microbicidal Activity. </w:delText>
        </w:r>
        <w:r w:rsidRPr="00C634D0" w:rsidDel="00CD20E3">
          <w:rPr>
            <w:rFonts w:ascii="Arial" w:hAnsi="Arial"/>
            <w:i/>
            <w:color w:val="000000"/>
            <w:sz w:val="18"/>
            <w:szCs w:val="18"/>
          </w:rPr>
          <w:delText>PloS one</w:delText>
        </w:r>
        <w:r w:rsidRPr="00C634D0" w:rsidDel="00CD20E3">
          <w:rPr>
            <w:rFonts w:ascii="Arial" w:hAnsi="Arial"/>
            <w:color w:val="000000"/>
            <w:sz w:val="18"/>
            <w:szCs w:val="18"/>
          </w:rPr>
          <w:delText>, 9(2), p.e90042.</w:delText>
        </w:r>
      </w:del>
    </w:p>
    <w:p w14:paraId="5B7F4D9C" w14:textId="5380F649" w:rsidR="0020061D" w:rsidRPr="00C634D0" w:rsidDel="00CD20E3" w:rsidRDefault="00766C9B">
      <w:pPr>
        <w:spacing w:line="360" w:lineRule="auto"/>
        <w:ind w:left="480" w:hanging="480"/>
        <w:jc w:val="both"/>
        <w:rPr>
          <w:del w:id="7589" w:author="Nelly Wagner" w:date="2017-01-22T13:37:00Z"/>
          <w:rFonts w:ascii="Arial" w:hAnsi="Arial"/>
          <w:color w:val="000000"/>
          <w:sz w:val="18"/>
          <w:szCs w:val="18"/>
        </w:rPr>
      </w:pPr>
      <w:del w:id="7590" w:author="Nelly Wagner" w:date="2017-01-22T13:37:00Z">
        <w:r w:rsidRPr="00C634D0" w:rsidDel="00CD20E3">
          <w:rPr>
            <w:rFonts w:ascii="Arial" w:hAnsi="Arial"/>
            <w:color w:val="000000"/>
            <w:sz w:val="18"/>
            <w:szCs w:val="18"/>
          </w:rPr>
          <w:delText xml:space="preserve">Malachowa, N., Kobayashi, S.D., Freedman, B., Dorward, D.W. &amp; Deleo, F.R., 2013. </w:delText>
        </w:r>
        <w:r w:rsidRPr="00C634D0" w:rsidDel="00CD20E3">
          <w:rPr>
            <w:rFonts w:ascii="Arial" w:hAnsi="Arial"/>
            <w:i/>
            <w:iCs/>
            <w:color w:val="000000"/>
            <w:sz w:val="18"/>
            <w:szCs w:val="18"/>
          </w:rPr>
          <w:delText>Staphylococcus aureus</w:delText>
        </w:r>
        <w:r w:rsidRPr="00C634D0" w:rsidDel="00CD20E3">
          <w:rPr>
            <w:rFonts w:ascii="Arial" w:hAnsi="Arial"/>
            <w:color w:val="000000"/>
            <w:sz w:val="18"/>
            <w:szCs w:val="18"/>
          </w:rPr>
          <w:delText xml:space="preserve"> Leukotoxin GH Promotes Formation of Neutrophil Extracellular Traps. </w:delText>
        </w:r>
        <w:r w:rsidRPr="00C634D0" w:rsidDel="00CD20E3">
          <w:rPr>
            <w:rFonts w:ascii="Arial" w:hAnsi="Arial"/>
            <w:i/>
            <w:color w:val="000000"/>
            <w:sz w:val="18"/>
            <w:szCs w:val="18"/>
          </w:rPr>
          <w:delText>Journal of immunology</w:delText>
        </w:r>
        <w:r w:rsidRPr="00C634D0" w:rsidDel="00CD20E3">
          <w:rPr>
            <w:rFonts w:ascii="Arial" w:hAnsi="Arial"/>
            <w:color w:val="000000"/>
            <w:sz w:val="18"/>
            <w:szCs w:val="18"/>
          </w:rPr>
          <w:delText>, 191(12), pp.6022–9.</w:delText>
        </w:r>
      </w:del>
    </w:p>
    <w:p w14:paraId="3DD14D23" w14:textId="4CC4788E" w:rsidR="0020061D" w:rsidRPr="00C634D0" w:rsidDel="00CD20E3" w:rsidRDefault="00766C9B">
      <w:pPr>
        <w:spacing w:line="360" w:lineRule="auto"/>
        <w:ind w:left="480" w:hanging="480"/>
        <w:jc w:val="both"/>
        <w:rPr>
          <w:del w:id="7591" w:author="Nelly Wagner" w:date="2017-01-22T13:38:00Z"/>
          <w:rFonts w:ascii="Arial" w:hAnsi="Arial"/>
          <w:color w:val="000000"/>
          <w:sz w:val="18"/>
          <w:szCs w:val="18"/>
        </w:rPr>
      </w:pPr>
      <w:del w:id="7592" w:author="Nelly Wagner" w:date="2017-01-22T13:38:00Z">
        <w:r w:rsidRPr="00C634D0" w:rsidDel="00CD20E3">
          <w:rPr>
            <w:rFonts w:ascii="Arial" w:hAnsi="Arial"/>
            <w:color w:val="000000"/>
            <w:sz w:val="18"/>
            <w:szCs w:val="18"/>
          </w:rPr>
          <w:delText xml:space="preserve">Meng, W. et al., 2012. Depletion of neutrophil extracellular traps </w:delText>
        </w:r>
        <w:r w:rsidRPr="00C634D0" w:rsidDel="00CD20E3">
          <w:rPr>
            <w:rFonts w:ascii="Arial" w:hAnsi="Arial"/>
            <w:i/>
            <w:iCs/>
            <w:color w:val="000000"/>
            <w:sz w:val="18"/>
            <w:szCs w:val="18"/>
          </w:rPr>
          <w:delText>in vivo</w:delText>
        </w:r>
        <w:r w:rsidRPr="00C634D0" w:rsidDel="00CD20E3">
          <w:rPr>
            <w:rFonts w:ascii="Arial" w:hAnsi="Arial"/>
            <w:color w:val="000000"/>
            <w:sz w:val="18"/>
            <w:szCs w:val="18"/>
          </w:rPr>
          <w:delText xml:space="preserve"> results in hypersusceptibility to polymicrobial sepsis in mice. </w:delText>
        </w:r>
        <w:r w:rsidRPr="00C634D0" w:rsidDel="00CD20E3">
          <w:rPr>
            <w:rFonts w:ascii="Arial" w:hAnsi="Arial"/>
            <w:i/>
            <w:color w:val="000000"/>
            <w:sz w:val="18"/>
            <w:szCs w:val="18"/>
          </w:rPr>
          <w:delText>Critical care</w:delText>
        </w:r>
        <w:r w:rsidRPr="00C634D0" w:rsidDel="00CD20E3">
          <w:rPr>
            <w:rFonts w:ascii="Arial" w:hAnsi="Arial"/>
            <w:color w:val="000000"/>
            <w:sz w:val="18"/>
            <w:szCs w:val="18"/>
          </w:rPr>
          <w:delText>, 16(4), p.R137.</w:delText>
        </w:r>
      </w:del>
    </w:p>
    <w:p w14:paraId="21890E09" w14:textId="489DAAD1" w:rsidR="0020061D" w:rsidRPr="00C634D0" w:rsidDel="00CD20E3" w:rsidRDefault="00766C9B">
      <w:pPr>
        <w:spacing w:line="360" w:lineRule="auto"/>
        <w:ind w:left="480" w:hanging="480"/>
        <w:jc w:val="both"/>
        <w:rPr>
          <w:del w:id="7593" w:author="Nelly Wagner" w:date="2017-01-22T13:38:00Z"/>
          <w:rFonts w:ascii="Arial" w:hAnsi="Arial"/>
          <w:color w:val="000000"/>
          <w:sz w:val="18"/>
          <w:szCs w:val="18"/>
        </w:rPr>
      </w:pPr>
      <w:del w:id="7594" w:author="Nelly Wagner" w:date="2017-01-22T13:38:00Z">
        <w:r w:rsidRPr="00C634D0" w:rsidDel="00CD20E3">
          <w:rPr>
            <w:rFonts w:ascii="Arial" w:hAnsi="Arial"/>
            <w:color w:val="000000"/>
            <w:sz w:val="18"/>
            <w:szCs w:val="18"/>
          </w:rPr>
          <w:delText xml:space="preserve">Neeli, I. et al., 2009. Regulation of extracellular chromatin release from neutrophils. </w:delText>
        </w:r>
        <w:r w:rsidRPr="00C634D0" w:rsidDel="00CD20E3">
          <w:rPr>
            <w:rFonts w:ascii="Arial" w:hAnsi="Arial"/>
            <w:i/>
            <w:color w:val="000000"/>
            <w:sz w:val="18"/>
            <w:szCs w:val="18"/>
          </w:rPr>
          <w:delText>Journal of innate immunity</w:delText>
        </w:r>
        <w:r w:rsidRPr="00C634D0" w:rsidDel="00CD20E3">
          <w:rPr>
            <w:rFonts w:ascii="Arial" w:hAnsi="Arial"/>
            <w:color w:val="000000"/>
            <w:sz w:val="18"/>
            <w:szCs w:val="18"/>
          </w:rPr>
          <w:delText>, 1(3), pp.194–201.</w:delText>
        </w:r>
      </w:del>
    </w:p>
    <w:p w14:paraId="21EC2C57" w14:textId="2DF96333" w:rsidR="0020061D" w:rsidRPr="00C634D0" w:rsidDel="00CD20E3" w:rsidRDefault="00766C9B">
      <w:pPr>
        <w:spacing w:line="360" w:lineRule="auto"/>
        <w:ind w:left="480" w:hanging="480"/>
        <w:jc w:val="both"/>
        <w:rPr>
          <w:del w:id="7595" w:author="Nelly Wagner" w:date="2017-01-22T13:40:00Z"/>
          <w:rFonts w:ascii="Arial" w:hAnsi="Arial"/>
          <w:color w:val="000000"/>
          <w:sz w:val="18"/>
          <w:szCs w:val="18"/>
        </w:rPr>
      </w:pPr>
      <w:del w:id="7596" w:author="Nelly Wagner" w:date="2017-01-22T13:40:00Z">
        <w:r w:rsidRPr="00C634D0" w:rsidDel="00CD20E3">
          <w:rPr>
            <w:rFonts w:ascii="Arial" w:hAnsi="Arial"/>
            <w:color w:val="000000"/>
            <w:sz w:val="18"/>
            <w:szCs w:val="18"/>
          </w:rPr>
          <w:delText>Palić, D. et al., 2007. Zebrafish (</w:delText>
        </w:r>
        <w:r w:rsidRPr="00C634D0" w:rsidDel="00CD20E3">
          <w:rPr>
            <w:rFonts w:ascii="Arial" w:hAnsi="Arial"/>
            <w:i/>
            <w:iCs/>
            <w:color w:val="000000"/>
            <w:sz w:val="18"/>
            <w:szCs w:val="18"/>
          </w:rPr>
          <w:delText>Danio rerio</w:delText>
        </w:r>
        <w:r w:rsidRPr="00C634D0" w:rsidDel="00CD20E3">
          <w:rPr>
            <w:rFonts w:ascii="Arial" w:hAnsi="Arial"/>
            <w:color w:val="000000"/>
            <w:sz w:val="18"/>
            <w:szCs w:val="18"/>
          </w:rPr>
          <w:delText xml:space="preserve">) whole kidney assays to measure neutrophil extracellular trap release and degranulation of primary granules. </w:delText>
        </w:r>
        <w:r w:rsidRPr="00C634D0" w:rsidDel="00CD20E3">
          <w:rPr>
            <w:rFonts w:ascii="Arial" w:hAnsi="Arial"/>
            <w:i/>
            <w:color w:val="000000"/>
            <w:sz w:val="18"/>
            <w:szCs w:val="18"/>
          </w:rPr>
          <w:delText>Journal of immunological methods</w:delText>
        </w:r>
        <w:r w:rsidRPr="00C634D0" w:rsidDel="00CD20E3">
          <w:rPr>
            <w:rFonts w:ascii="Arial" w:hAnsi="Arial"/>
            <w:color w:val="000000"/>
            <w:sz w:val="18"/>
            <w:szCs w:val="18"/>
          </w:rPr>
          <w:delText>, 319(1-2), pp.87–97.</w:delText>
        </w:r>
      </w:del>
    </w:p>
    <w:p w14:paraId="7C6DBA80" w14:textId="00FA40FB" w:rsidR="0020061D" w:rsidRPr="00C634D0" w:rsidDel="00CD20E3" w:rsidRDefault="00766C9B">
      <w:pPr>
        <w:spacing w:line="360" w:lineRule="auto"/>
        <w:ind w:left="480" w:hanging="480"/>
        <w:jc w:val="both"/>
        <w:rPr>
          <w:del w:id="7597" w:author="Nelly Wagner" w:date="2017-01-22T13:41:00Z"/>
          <w:rFonts w:ascii="Arial" w:hAnsi="Arial"/>
          <w:color w:val="000000"/>
          <w:sz w:val="18"/>
          <w:szCs w:val="18"/>
        </w:rPr>
      </w:pPr>
      <w:del w:id="7598" w:author="Nelly Wagner" w:date="2017-01-22T13:41:00Z">
        <w:r w:rsidRPr="00C634D0" w:rsidDel="00CD20E3">
          <w:rPr>
            <w:rFonts w:ascii="Arial" w:hAnsi="Arial"/>
            <w:color w:val="000000"/>
            <w:sz w:val="18"/>
            <w:szCs w:val="18"/>
          </w:rPr>
          <w:delText xml:space="preserve">Papayannopoulos, V. et al., 2010. Neutrophil elastase and myeloperoxidase regulate the formation of neutrophil extracellular traps. </w:delText>
        </w:r>
        <w:r w:rsidRPr="00C634D0" w:rsidDel="00CD20E3">
          <w:rPr>
            <w:rFonts w:ascii="Arial" w:hAnsi="Arial"/>
            <w:i/>
            <w:color w:val="000000"/>
            <w:sz w:val="18"/>
            <w:szCs w:val="18"/>
          </w:rPr>
          <w:delText>The Journal of cell biology</w:delText>
        </w:r>
        <w:r w:rsidRPr="00C634D0" w:rsidDel="00CD20E3">
          <w:rPr>
            <w:rFonts w:ascii="Arial" w:hAnsi="Arial"/>
            <w:color w:val="000000"/>
            <w:sz w:val="18"/>
            <w:szCs w:val="18"/>
          </w:rPr>
          <w:delText>, 191(3), pp.677–91.</w:delText>
        </w:r>
      </w:del>
    </w:p>
    <w:p w14:paraId="1898C9D9" w14:textId="31BF7A1F" w:rsidR="0020061D" w:rsidRPr="00C634D0" w:rsidDel="00663EEF" w:rsidRDefault="00766C9B">
      <w:pPr>
        <w:spacing w:line="360" w:lineRule="auto"/>
        <w:ind w:left="480" w:hanging="480"/>
        <w:jc w:val="both"/>
        <w:rPr>
          <w:del w:id="7599" w:author="Nelly Wagner" w:date="2017-01-22T13:45:00Z"/>
          <w:rFonts w:ascii="Arial" w:hAnsi="Arial"/>
          <w:color w:val="000000"/>
          <w:sz w:val="18"/>
          <w:szCs w:val="18"/>
        </w:rPr>
      </w:pPr>
      <w:del w:id="7600" w:author="Nelly Wagner" w:date="2017-01-22T13:45:00Z">
        <w:r w:rsidRPr="00C634D0" w:rsidDel="00663EEF">
          <w:rPr>
            <w:rFonts w:ascii="Arial" w:hAnsi="Arial"/>
            <w:color w:val="000000"/>
            <w:sz w:val="18"/>
            <w:szCs w:val="18"/>
          </w:rPr>
          <w:delText xml:space="preserve">Parker, H. et al., 2012. Myeloperoxidase associated with neutrophil extracellular traps is active and mediates bacterial killing in the presence of hydrogen peroxide. </w:delText>
        </w:r>
        <w:r w:rsidRPr="00C634D0" w:rsidDel="00663EEF">
          <w:rPr>
            <w:rFonts w:ascii="Arial" w:hAnsi="Arial"/>
            <w:i/>
            <w:color w:val="000000"/>
            <w:sz w:val="18"/>
            <w:szCs w:val="18"/>
          </w:rPr>
          <w:delText>Journal of leukocyte biology</w:delText>
        </w:r>
        <w:r w:rsidRPr="00C634D0" w:rsidDel="00663EEF">
          <w:rPr>
            <w:rFonts w:ascii="Arial" w:hAnsi="Arial"/>
            <w:color w:val="000000"/>
            <w:sz w:val="18"/>
            <w:szCs w:val="18"/>
          </w:rPr>
          <w:delText>, 91(3), pp.369–76.</w:delText>
        </w:r>
      </w:del>
    </w:p>
    <w:p w14:paraId="38843B5C" w14:textId="258F0A7E" w:rsidR="0020061D" w:rsidRPr="00C634D0" w:rsidDel="00663EEF" w:rsidRDefault="00766C9B">
      <w:pPr>
        <w:spacing w:line="360" w:lineRule="auto"/>
        <w:ind w:left="480" w:hanging="480"/>
        <w:jc w:val="both"/>
        <w:rPr>
          <w:del w:id="7601" w:author="Nelly Wagner" w:date="2017-01-22T13:46:00Z"/>
          <w:rFonts w:ascii="Arial" w:hAnsi="Arial"/>
          <w:color w:val="000000"/>
          <w:sz w:val="18"/>
          <w:szCs w:val="18"/>
        </w:rPr>
      </w:pPr>
      <w:del w:id="7602" w:author="Nelly Wagner" w:date="2017-01-22T13:46:00Z">
        <w:r w:rsidRPr="00C634D0" w:rsidDel="00663EEF">
          <w:rPr>
            <w:rFonts w:ascii="Arial" w:hAnsi="Arial"/>
            <w:color w:val="000000"/>
            <w:sz w:val="18"/>
            <w:szCs w:val="18"/>
          </w:rPr>
          <w:delText xml:space="preserve">Prajsnar, T.K. et al., 2012. A privileged intraphagocyte niche is responsible for disseminated infection of </w:delText>
        </w:r>
        <w:r w:rsidRPr="00C634D0" w:rsidDel="00663EEF">
          <w:rPr>
            <w:rFonts w:ascii="Arial" w:hAnsi="Arial"/>
            <w:i/>
            <w:iCs/>
            <w:color w:val="000000"/>
            <w:sz w:val="18"/>
            <w:szCs w:val="18"/>
          </w:rPr>
          <w:delText>Staphylococcus aureus</w:delText>
        </w:r>
        <w:r w:rsidRPr="00C634D0" w:rsidDel="00663EEF">
          <w:rPr>
            <w:rFonts w:ascii="Arial" w:hAnsi="Arial"/>
            <w:color w:val="000000"/>
            <w:sz w:val="18"/>
            <w:szCs w:val="18"/>
          </w:rPr>
          <w:delText xml:space="preserve"> in a zebrafish model. </w:delText>
        </w:r>
        <w:r w:rsidRPr="00C634D0" w:rsidDel="00663EEF">
          <w:rPr>
            <w:rFonts w:ascii="Arial" w:hAnsi="Arial"/>
            <w:i/>
            <w:color w:val="000000"/>
            <w:sz w:val="18"/>
            <w:szCs w:val="18"/>
          </w:rPr>
          <w:delText>Cellular microbiology</w:delText>
        </w:r>
        <w:r w:rsidRPr="00C634D0" w:rsidDel="00663EEF">
          <w:rPr>
            <w:rFonts w:ascii="Arial" w:hAnsi="Arial"/>
            <w:color w:val="000000"/>
            <w:sz w:val="18"/>
            <w:szCs w:val="18"/>
          </w:rPr>
          <w:delText>, 14(10).</w:delText>
        </w:r>
      </w:del>
    </w:p>
    <w:p w14:paraId="43E614BC" w14:textId="26A6074E" w:rsidR="0020061D" w:rsidRPr="00C634D0" w:rsidDel="00663EEF" w:rsidRDefault="00766C9B">
      <w:pPr>
        <w:spacing w:line="360" w:lineRule="auto"/>
        <w:ind w:left="480" w:hanging="480"/>
        <w:jc w:val="both"/>
        <w:rPr>
          <w:del w:id="7603" w:author="Nelly Wagner" w:date="2017-01-22T13:48:00Z"/>
          <w:rFonts w:ascii="Arial" w:hAnsi="Arial"/>
          <w:color w:val="000000"/>
          <w:sz w:val="18"/>
          <w:szCs w:val="18"/>
        </w:rPr>
      </w:pPr>
      <w:del w:id="7604" w:author="Nelly Wagner" w:date="2017-01-22T13:48:00Z">
        <w:r w:rsidRPr="00C634D0" w:rsidDel="00663EEF">
          <w:rPr>
            <w:rFonts w:ascii="Arial" w:hAnsi="Arial"/>
            <w:color w:val="000000"/>
            <w:sz w:val="18"/>
            <w:szCs w:val="18"/>
          </w:rPr>
          <w:delText xml:space="preserve">Renshaw, S.A. et al., 2006. A transgenic zebrafish model of neutrophilic inflammation. </w:delText>
        </w:r>
        <w:r w:rsidRPr="00C634D0" w:rsidDel="00663EEF">
          <w:rPr>
            <w:rFonts w:ascii="Arial" w:hAnsi="Arial"/>
            <w:i/>
            <w:color w:val="000000"/>
            <w:sz w:val="18"/>
            <w:szCs w:val="18"/>
          </w:rPr>
          <w:delText>Blood</w:delText>
        </w:r>
        <w:r w:rsidRPr="00C634D0" w:rsidDel="00663EEF">
          <w:rPr>
            <w:rFonts w:ascii="Arial" w:hAnsi="Arial"/>
            <w:color w:val="000000"/>
            <w:sz w:val="18"/>
            <w:szCs w:val="18"/>
          </w:rPr>
          <w:delText>, 108(13), pp.3976–8.</w:delText>
        </w:r>
      </w:del>
    </w:p>
    <w:p w14:paraId="6CB641BE" w14:textId="13C9E5BB" w:rsidR="0020061D" w:rsidRPr="00C634D0" w:rsidDel="00663EEF" w:rsidRDefault="00766C9B">
      <w:pPr>
        <w:spacing w:line="360" w:lineRule="auto"/>
        <w:ind w:left="480" w:hanging="480"/>
        <w:jc w:val="both"/>
        <w:rPr>
          <w:del w:id="7605" w:author="Nelly Wagner" w:date="2017-01-22T13:48:00Z"/>
          <w:rFonts w:ascii="Arial" w:hAnsi="Arial"/>
          <w:color w:val="000000"/>
          <w:sz w:val="18"/>
          <w:szCs w:val="18"/>
        </w:rPr>
      </w:pPr>
      <w:del w:id="7606" w:author="Nelly Wagner" w:date="2017-01-22T13:48:00Z">
        <w:r w:rsidRPr="00C634D0" w:rsidDel="00663EEF">
          <w:rPr>
            <w:rFonts w:ascii="Arial" w:hAnsi="Arial"/>
            <w:color w:val="000000"/>
            <w:sz w:val="18"/>
            <w:szCs w:val="18"/>
          </w:rPr>
          <w:delText xml:space="preserve">Robertson, A.L. et al., 2014. A zebrafish compound screen reveals modulation of neutrophil reverse migration as an anti-inflammatory mechanism. </w:delText>
        </w:r>
        <w:r w:rsidRPr="00C634D0" w:rsidDel="00663EEF">
          <w:rPr>
            <w:rFonts w:ascii="Arial" w:hAnsi="Arial"/>
            <w:i/>
            <w:color w:val="000000"/>
            <w:sz w:val="18"/>
            <w:szCs w:val="18"/>
          </w:rPr>
          <w:delText>Science translational medicine</w:delText>
        </w:r>
        <w:r w:rsidRPr="00C634D0" w:rsidDel="00663EEF">
          <w:rPr>
            <w:rFonts w:ascii="Arial" w:hAnsi="Arial"/>
            <w:color w:val="000000"/>
            <w:sz w:val="18"/>
            <w:szCs w:val="18"/>
          </w:rPr>
          <w:delText xml:space="preserve">, 6(225), p.225ra29. </w:delText>
        </w:r>
      </w:del>
    </w:p>
    <w:p w14:paraId="4BFC77C1" w14:textId="77777777" w:rsidR="00663EEF" w:rsidRPr="00C634D0" w:rsidRDefault="00663EEF">
      <w:pPr>
        <w:spacing w:line="360" w:lineRule="auto"/>
        <w:ind w:left="480" w:hanging="480"/>
        <w:jc w:val="both"/>
        <w:rPr>
          <w:ins w:id="7607" w:author="Nelly Wagner" w:date="2017-01-22T13:49:00Z"/>
          <w:rFonts w:ascii="Arial" w:hAnsi="Arial"/>
          <w:color w:val="000000"/>
          <w:sz w:val="18"/>
          <w:szCs w:val="18"/>
        </w:rPr>
      </w:pPr>
    </w:p>
    <w:p w14:paraId="270500DF" w14:textId="0B90C5AF" w:rsidR="0020061D" w:rsidDel="00663EEF" w:rsidRDefault="00766C9B">
      <w:pPr>
        <w:spacing w:line="360" w:lineRule="auto"/>
        <w:ind w:left="480" w:hanging="480"/>
        <w:jc w:val="both"/>
        <w:rPr>
          <w:del w:id="7608" w:author="Nelly Wagner" w:date="2017-01-22T13:49:00Z"/>
          <w:rFonts w:ascii="Arial" w:hAnsi="Arial"/>
          <w:color w:val="000000"/>
          <w:sz w:val="18"/>
          <w:szCs w:val="18"/>
        </w:rPr>
      </w:pPr>
      <w:del w:id="7609" w:author="Nelly Wagner" w:date="2017-01-22T13:49:00Z">
        <w:r w:rsidDel="00663EEF">
          <w:rPr>
            <w:rFonts w:ascii="Arial" w:hAnsi="Arial"/>
            <w:color w:val="000000"/>
            <w:sz w:val="18"/>
            <w:szCs w:val="18"/>
          </w:rPr>
          <w:delText xml:space="preserve">Thammavongsa, V., Missiakas, D.M. &amp; Schneewind, O., 2013. </w:delText>
        </w:r>
        <w:r w:rsidDel="00663EEF">
          <w:rPr>
            <w:rFonts w:ascii="Arial" w:hAnsi="Arial"/>
            <w:i/>
            <w:iCs/>
            <w:color w:val="000000"/>
            <w:sz w:val="18"/>
            <w:szCs w:val="18"/>
          </w:rPr>
          <w:delText>Staphylococcus aureus</w:delText>
        </w:r>
        <w:r w:rsidDel="00663EEF">
          <w:rPr>
            <w:rFonts w:ascii="Arial" w:hAnsi="Arial"/>
            <w:color w:val="000000"/>
            <w:sz w:val="18"/>
            <w:szCs w:val="18"/>
          </w:rPr>
          <w:delText xml:space="preserve"> Degrades Neutrophil Extracellular Traps to Promote Immune Cell Death. </w:delText>
        </w:r>
        <w:r w:rsidDel="00663EEF">
          <w:rPr>
            <w:rFonts w:ascii="Arial" w:hAnsi="Arial"/>
            <w:i/>
            <w:color w:val="000000"/>
            <w:sz w:val="18"/>
            <w:szCs w:val="18"/>
          </w:rPr>
          <w:delText>Science</w:delText>
        </w:r>
        <w:r w:rsidDel="00663EEF">
          <w:rPr>
            <w:rFonts w:ascii="Arial" w:hAnsi="Arial"/>
            <w:color w:val="000000"/>
            <w:sz w:val="18"/>
            <w:szCs w:val="18"/>
          </w:rPr>
          <w:delText xml:space="preserve">, 342(6160), pp.863–866. </w:delText>
        </w:r>
      </w:del>
    </w:p>
    <w:p w14:paraId="05FF45C1" w14:textId="38AC4893" w:rsidR="0020061D" w:rsidDel="00663EEF" w:rsidRDefault="00766C9B">
      <w:pPr>
        <w:spacing w:line="360" w:lineRule="auto"/>
        <w:ind w:left="480" w:hanging="480"/>
        <w:jc w:val="both"/>
        <w:rPr>
          <w:del w:id="7610" w:author="Nelly Wagner" w:date="2017-01-22T13:51:00Z"/>
          <w:rFonts w:ascii="Arial" w:hAnsi="Arial"/>
          <w:color w:val="000000"/>
          <w:sz w:val="18"/>
          <w:szCs w:val="18"/>
        </w:rPr>
      </w:pPr>
      <w:del w:id="7611" w:author="Nelly Wagner" w:date="2017-01-22T13:51:00Z">
        <w:r w:rsidDel="00663EEF">
          <w:rPr>
            <w:rFonts w:ascii="Arial" w:hAnsi="Arial"/>
            <w:color w:val="000000"/>
            <w:sz w:val="18"/>
            <w:szCs w:val="18"/>
          </w:rPr>
          <w:delText xml:space="preserve">Weinrauch, Y. et al., 2002. Neutrophil elastase targets virulence factors of enterobacteria. </w:delText>
        </w:r>
        <w:r w:rsidDel="00663EEF">
          <w:rPr>
            <w:rFonts w:ascii="Arial" w:hAnsi="Arial"/>
            <w:i/>
            <w:color w:val="000000"/>
            <w:sz w:val="18"/>
            <w:szCs w:val="18"/>
          </w:rPr>
          <w:delText>Nature</w:delText>
        </w:r>
        <w:r w:rsidDel="00663EEF">
          <w:rPr>
            <w:rFonts w:ascii="Arial" w:hAnsi="Arial"/>
            <w:color w:val="000000"/>
            <w:sz w:val="18"/>
            <w:szCs w:val="18"/>
          </w:rPr>
          <w:delText>, 417(6884), pp.91–4.</w:delText>
        </w:r>
      </w:del>
    </w:p>
    <w:p w14:paraId="2D23AF51" w14:textId="7E194BF2" w:rsidR="0020061D" w:rsidDel="00663EEF" w:rsidRDefault="00766C9B">
      <w:pPr>
        <w:spacing w:line="360" w:lineRule="auto"/>
        <w:ind w:left="480" w:hanging="480"/>
        <w:jc w:val="both"/>
        <w:rPr>
          <w:del w:id="7612" w:author="Nelly Wagner" w:date="2017-01-22T13:51:00Z"/>
          <w:rFonts w:ascii="Arial" w:hAnsi="Arial"/>
          <w:color w:val="000000"/>
          <w:sz w:val="18"/>
          <w:szCs w:val="18"/>
        </w:rPr>
      </w:pPr>
      <w:del w:id="7613" w:author="Nelly Wagner" w:date="2017-01-22T13:51:00Z">
        <w:r w:rsidDel="00663EEF">
          <w:rPr>
            <w:rFonts w:ascii="Arial" w:hAnsi="Arial"/>
            <w:color w:val="000000"/>
            <w:sz w:val="18"/>
            <w:szCs w:val="18"/>
          </w:rPr>
          <w:delText xml:space="preserve">Yipp, B.G. et al., 2012. Infection-induced NETosis is a dynamic process involving neutrophil multitasking </w:delText>
        </w:r>
        <w:r w:rsidDel="00663EEF">
          <w:rPr>
            <w:rFonts w:ascii="Arial" w:hAnsi="Arial"/>
            <w:i/>
            <w:iCs/>
            <w:color w:val="000000"/>
            <w:sz w:val="18"/>
            <w:szCs w:val="18"/>
          </w:rPr>
          <w:delText>in vivo</w:delText>
        </w:r>
        <w:r w:rsidDel="00663EEF">
          <w:rPr>
            <w:rFonts w:ascii="Arial" w:hAnsi="Arial"/>
            <w:color w:val="000000"/>
            <w:sz w:val="18"/>
            <w:szCs w:val="18"/>
          </w:rPr>
          <w:delText xml:space="preserve">. </w:delText>
        </w:r>
        <w:r w:rsidDel="00663EEF">
          <w:rPr>
            <w:rFonts w:ascii="Arial" w:hAnsi="Arial"/>
            <w:i/>
            <w:color w:val="000000"/>
            <w:sz w:val="18"/>
            <w:szCs w:val="18"/>
          </w:rPr>
          <w:delText>Nature Medicine</w:delText>
        </w:r>
        <w:r w:rsidDel="00663EEF">
          <w:rPr>
            <w:rFonts w:ascii="Arial" w:hAnsi="Arial"/>
            <w:color w:val="000000"/>
            <w:sz w:val="18"/>
            <w:szCs w:val="18"/>
          </w:rPr>
          <w:delText>, (August).</w:delText>
        </w:r>
      </w:del>
    </w:p>
    <w:bookmarkEnd w:id="7311"/>
    <w:p w14:paraId="4D0984BA" w14:textId="77777777" w:rsidR="0020061D" w:rsidDel="00663EEF" w:rsidRDefault="0020061D">
      <w:pPr>
        <w:spacing w:line="360" w:lineRule="auto"/>
        <w:rPr>
          <w:del w:id="7614" w:author="Nelly Wagner" w:date="2017-01-22T13:51:00Z"/>
          <w:rFonts w:eastAsia="Arial"/>
          <w:color w:val="000000"/>
          <w:lang w:eastAsia="en-GB"/>
        </w:rPr>
      </w:pPr>
    </w:p>
    <w:p w14:paraId="0135A64C" w14:textId="77777777" w:rsidR="0020061D" w:rsidRDefault="0020061D">
      <w:pPr>
        <w:sectPr w:rsidR="0020061D">
          <w:type w:val="continuous"/>
          <w:pgSz w:w="11906" w:h="16838"/>
          <w:pgMar w:top="1134" w:right="1134" w:bottom="1700" w:left="2268" w:header="0" w:footer="1134" w:gutter="0"/>
          <w:cols w:space="720"/>
          <w:formProt w:val="0"/>
          <w:docGrid w:linePitch="240" w:charSpace="-2049"/>
        </w:sectPr>
      </w:pPr>
    </w:p>
    <w:p w14:paraId="0239531B" w14:textId="77777777" w:rsidR="0020061D" w:rsidDel="00421CC2" w:rsidRDefault="0020061D">
      <w:pPr>
        <w:spacing w:line="240" w:lineRule="auto"/>
        <w:contextualSpacing/>
        <w:rPr>
          <w:del w:id="7615" w:author="Nelly Wagner" w:date="2017-01-24T21:42:00Z"/>
          <w:rFonts w:ascii="Times New Roman" w:eastAsia="Times New Roman" w:hAnsi="Times New Roman" w:cs="Times New Roman"/>
          <w:color w:val="000000"/>
          <w:sz w:val="24"/>
          <w:szCs w:val="24"/>
          <w:lang w:eastAsia="en-GB"/>
        </w:rPr>
      </w:pPr>
    </w:p>
    <w:p w14:paraId="6C35EDB3" w14:textId="77777777" w:rsidR="0020061D" w:rsidDel="00421CC2" w:rsidRDefault="0020061D">
      <w:pPr>
        <w:spacing w:line="240" w:lineRule="auto"/>
        <w:contextualSpacing/>
        <w:rPr>
          <w:del w:id="7616" w:author="Nelly Wagner" w:date="2017-01-24T21:42:00Z"/>
          <w:rFonts w:ascii="Times New Roman" w:hAnsi="Times New Roman" w:cs="Times New Roman"/>
          <w:sz w:val="24"/>
          <w:szCs w:val="24"/>
        </w:rPr>
      </w:pPr>
    </w:p>
    <w:p w14:paraId="6BECEEE3" w14:textId="7F8E8F92" w:rsidR="0020061D" w:rsidDel="00421CC2" w:rsidRDefault="0020061D">
      <w:pPr>
        <w:spacing w:line="240" w:lineRule="auto"/>
        <w:contextualSpacing/>
        <w:rPr>
          <w:del w:id="7617" w:author="Nelly Wagner" w:date="2017-01-24T21:42:00Z"/>
          <w:rFonts w:ascii="Times New Roman" w:hAnsi="Times New Roman" w:cs="Times New Roman"/>
          <w:sz w:val="24"/>
          <w:szCs w:val="24"/>
        </w:rPr>
      </w:pPr>
    </w:p>
    <w:p w14:paraId="7B95598C" w14:textId="1B26E3AE" w:rsidR="0020061D" w:rsidDel="00421CC2" w:rsidRDefault="0020061D">
      <w:pPr>
        <w:spacing w:line="240" w:lineRule="auto"/>
        <w:contextualSpacing/>
        <w:rPr>
          <w:del w:id="7618" w:author="Nelly Wagner" w:date="2017-01-24T21:42:00Z"/>
          <w:rFonts w:ascii="Times New Roman" w:hAnsi="Times New Roman" w:cs="Times New Roman"/>
          <w:sz w:val="24"/>
          <w:szCs w:val="24"/>
        </w:rPr>
      </w:pPr>
    </w:p>
    <w:p w14:paraId="2B993D08" w14:textId="4B00A3BC" w:rsidR="0020061D" w:rsidDel="00421CC2" w:rsidRDefault="0020061D">
      <w:pPr>
        <w:spacing w:line="240" w:lineRule="auto"/>
        <w:contextualSpacing/>
        <w:rPr>
          <w:del w:id="7619" w:author="Nelly Wagner" w:date="2017-01-24T21:42:00Z"/>
          <w:rFonts w:ascii="Times New Roman" w:hAnsi="Times New Roman" w:cs="Times New Roman"/>
          <w:sz w:val="24"/>
          <w:szCs w:val="24"/>
        </w:rPr>
        <w:pPrChange w:id="7620" w:author="Nelly Wagner" w:date="2017-01-24T21:42:00Z">
          <w:pPr>
            <w:spacing w:line="240" w:lineRule="auto"/>
            <w:contextualSpacing/>
            <w:jc w:val="center"/>
          </w:pPr>
        </w:pPrChange>
      </w:pPr>
    </w:p>
    <w:p w14:paraId="30C72869" w14:textId="729639E9" w:rsidR="0020061D" w:rsidDel="00421CC2" w:rsidRDefault="0020061D">
      <w:pPr>
        <w:spacing w:line="240" w:lineRule="auto"/>
        <w:contextualSpacing/>
        <w:rPr>
          <w:del w:id="7621" w:author="Nelly Wagner" w:date="2017-01-24T21:42:00Z"/>
          <w:rFonts w:ascii="Times New Roman" w:hAnsi="Times New Roman" w:cs="Times New Roman"/>
          <w:sz w:val="24"/>
          <w:szCs w:val="24"/>
        </w:rPr>
        <w:pPrChange w:id="7622" w:author="Nelly Wagner" w:date="2017-01-24T21:42:00Z">
          <w:pPr>
            <w:spacing w:line="240" w:lineRule="auto"/>
            <w:contextualSpacing/>
            <w:jc w:val="center"/>
          </w:pPr>
        </w:pPrChange>
      </w:pPr>
    </w:p>
    <w:p w14:paraId="63660914" w14:textId="08389EF4" w:rsidR="0020061D" w:rsidDel="00421CC2" w:rsidRDefault="0020061D">
      <w:pPr>
        <w:spacing w:line="240" w:lineRule="auto"/>
        <w:contextualSpacing/>
        <w:rPr>
          <w:del w:id="7623" w:author="Nelly Wagner" w:date="2017-01-24T21:42:00Z"/>
          <w:rFonts w:ascii="Times New Roman" w:hAnsi="Times New Roman" w:cs="Times New Roman"/>
          <w:sz w:val="24"/>
          <w:szCs w:val="24"/>
        </w:rPr>
        <w:pPrChange w:id="7624" w:author="Nelly Wagner" w:date="2017-01-24T21:42:00Z">
          <w:pPr>
            <w:spacing w:line="240" w:lineRule="auto"/>
            <w:contextualSpacing/>
            <w:jc w:val="center"/>
          </w:pPr>
        </w:pPrChange>
      </w:pPr>
    </w:p>
    <w:p w14:paraId="5C77224D" w14:textId="7F369B21" w:rsidR="0020061D" w:rsidDel="00421CC2" w:rsidRDefault="0020061D">
      <w:pPr>
        <w:spacing w:line="240" w:lineRule="auto"/>
        <w:contextualSpacing/>
        <w:rPr>
          <w:del w:id="7625" w:author="Nelly Wagner" w:date="2017-01-24T21:42:00Z"/>
          <w:rFonts w:ascii="Times New Roman" w:hAnsi="Times New Roman" w:cs="Times New Roman"/>
          <w:sz w:val="24"/>
          <w:szCs w:val="24"/>
        </w:rPr>
        <w:pPrChange w:id="7626" w:author="Nelly Wagner" w:date="2017-01-24T21:42:00Z">
          <w:pPr>
            <w:spacing w:line="240" w:lineRule="auto"/>
            <w:contextualSpacing/>
            <w:jc w:val="center"/>
          </w:pPr>
        </w:pPrChange>
      </w:pPr>
    </w:p>
    <w:p w14:paraId="616BBC3D" w14:textId="6CEA2C6F" w:rsidR="0020061D" w:rsidDel="00421CC2" w:rsidRDefault="0020061D">
      <w:pPr>
        <w:spacing w:line="240" w:lineRule="auto"/>
        <w:contextualSpacing/>
        <w:rPr>
          <w:del w:id="7627" w:author="Nelly Wagner" w:date="2017-01-24T21:42:00Z"/>
          <w:rFonts w:ascii="Times New Roman" w:hAnsi="Times New Roman" w:cs="Times New Roman"/>
          <w:sz w:val="24"/>
          <w:szCs w:val="24"/>
        </w:rPr>
        <w:pPrChange w:id="7628" w:author="Nelly Wagner" w:date="2017-01-24T21:42:00Z">
          <w:pPr>
            <w:spacing w:line="240" w:lineRule="auto"/>
            <w:contextualSpacing/>
            <w:jc w:val="center"/>
          </w:pPr>
        </w:pPrChange>
      </w:pPr>
    </w:p>
    <w:p w14:paraId="7D2148F2" w14:textId="6EB78A71" w:rsidR="0020061D" w:rsidDel="00421CC2" w:rsidRDefault="0020061D">
      <w:pPr>
        <w:spacing w:line="240" w:lineRule="auto"/>
        <w:contextualSpacing/>
        <w:rPr>
          <w:del w:id="7629" w:author="Nelly Wagner" w:date="2017-01-24T21:42:00Z"/>
          <w:rFonts w:ascii="Times New Roman" w:hAnsi="Times New Roman" w:cs="Times New Roman"/>
          <w:sz w:val="24"/>
          <w:szCs w:val="24"/>
        </w:rPr>
        <w:pPrChange w:id="7630" w:author="Nelly Wagner" w:date="2017-01-24T21:42:00Z">
          <w:pPr>
            <w:spacing w:line="240" w:lineRule="auto"/>
            <w:contextualSpacing/>
            <w:jc w:val="center"/>
          </w:pPr>
        </w:pPrChange>
      </w:pPr>
    </w:p>
    <w:p w14:paraId="00F8757D" w14:textId="12471574" w:rsidR="0020061D" w:rsidDel="00421CC2" w:rsidRDefault="0020061D">
      <w:pPr>
        <w:spacing w:line="240" w:lineRule="auto"/>
        <w:contextualSpacing/>
        <w:rPr>
          <w:del w:id="7631" w:author="Nelly Wagner" w:date="2017-01-24T21:42:00Z"/>
          <w:rFonts w:ascii="Times New Roman" w:hAnsi="Times New Roman" w:cs="Times New Roman"/>
          <w:b/>
          <w:bCs/>
          <w:color w:val="222222"/>
          <w:sz w:val="28"/>
          <w:szCs w:val="28"/>
          <w:shd w:val="clear" w:color="auto" w:fill="FFFFFF"/>
        </w:rPr>
        <w:pPrChange w:id="7632" w:author="Nelly Wagner" w:date="2017-01-24T21:42:00Z">
          <w:pPr>
            <w:spacing w:line="240" w:lineRule="auto"/>
            <w:contextualSpacing/>
            <w:jc w:val="center"/>
          </w:pPr>
        </w:pPrChange>
      </w:pPr>
      <w:bookmarkStart w:id="7633" w:name="_GoBack364"/>
      <w:bookmarkEnd w:id="7633"/>
    </w:p>
    <w:p w14:paraId="56BFDC67" w14:textId="77777777" w:rsidR="0020061D" w:rsidRDefault="0020061D">
      <w:pPr>
        <w:pPrChange w:id="7634" w:author="Nelly Wagner" w:date="2017-01-24T21:42:00Z">
          <w:pPr>
            <w:jc w:val="center"/>
          </w:pPr>
        </w:pPrChange>
      </w:pPr>
    </w:p>
    <w:sectPr w:rsidR="0020061D">
      <w:type w:val="continuous"/>
      <w:pgSz w:w="11906" w:h="16838"/>
      <w:pgMar w:top="1134" w:right="1134" w:bottom="1700" w:left="2268" w:header="0" w:footer="1134" w:gutter="0"/>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81531" w14:textId="77777777" w:rsidR="00F66B74" w:rsidRDefault="00F66B74">
      <w:pPr>
        <w:spacing w:line="240" w:lineRule="auto"/>
      </w:pPr>
      <w:r>
        <w:separator/>
      </w:r>
    </w:p>
  </w:endnote>
  <w:endnote w:type="continuationSeparator" w:id="0">
    <w:p w14:paraId="51F9C2CB" w14:textId="77777777" w:rsidR="00F66B74" w:rsidRDefault="00F66B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panose1 w:val="05010000000000000000"/>
    <w:charset w:val="01"/>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UOS Blake">
    <w:charset w:val="00"/>
    <w:family w:val="roman"/>
    <w:pitch w:val="variable"/>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rial Greek">
    <w:charset w:val="00"/>
    <w:family w:val="swiss"/>
    <w:pitch w:val="variable"/>
    <w:sig w:usb0="E0002AFF" w:usb1="C0007843" w:usb2="00000009" w:usb3="00000000" w:csb0="000001FF" w:csb1="00000000"/>
  </w:font>
  <w:font w:name="arial;helvetica;clean;sans-seri">
    <w:altName w:val="Arial"/>
    <w:panose1 w:val="00000000000000000000"/>
    <w:charset w:val="00"/>
    <w:family w:val="roman"/>
    <w:notTrueType/>
    <w:pitch w:val="default"/>
  </w:font>
  <w:font w:name="Segoe UI Symbol">
    <w:panose1 w:val="020B0502040204020203"/>
    <w:charset w:val="00"/>
    <w:family w:val="swiss"/>
    <w:pitch w:val="variable"/>
    <w:sig w:usb0="800001E3" w:usb1="1200FF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Lucida Grande">
    <w:panose1 w:val="00000000000000000000"/>
    <w:charset w:val="00"/>
    <w:family w:val="roman"/>
    <w:notTrueType/>
    <w:pitch w:val="default"/>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717CB" w14:textId="36A74C75" w:rsidR="001A2AE3" w:rsidRDefault="001A2AE3">
    <w:pPr>
      <w:pStyle w:val="Footer"/>
      <w:jc w:val="center"/>
    </w:pPr>
    <w:r>
      <w:fldChar w:fldCharType="begin"/>
    </w:r>
    <w:r w:rsidRPr="00F655E8">
      <w:instrText>PAGE</w:instrText>
    </w:r>
    <w:r>
      <w:fldChar w:fldCharType="separate"/>
    </w:r>
    <w:r w:rsidR="00437544">
      <w:rPr>
        <w:noProof/>
      </w:rPr>
      <w:t>x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C8616" w14:textId="023EE7EF" w:rsidR="001A2AE3" w:rsidRDefault="001A2AE3">
    <w:pPr>
      <w:pStyle w:val="Footer"/>
      <w:jc w:val="center"/>
    </w:pPr>
    <w:r>
      <w:fldChar w:fldCharType="begin"/>
    </w:r>
    <w:r w:rsidRPr="009F2E4E">
      <w:instrText>PAGE</w:instrText>
    </w:r>
    <w:r>
      <w:fldChar w:fldCharType="separate"/>
    </w:r>
    <w:r w:rsidR="00437544">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204497" w14:textId="77777777" w:rsidR="00F66B74" w:rsidRDefault="00F66B74">
      <w:pPr>
        <w:spacing w:line="240" w:lineRule="auto"/>
      </w:pPr>
      <w:r>
        <w:separator/>
      </w:r>
    </w:p>
  </w:footnote>
  <w:footnote w:type="continuationSeparator" w:id="0">
    <w:p w14:paraId="49EFC883" w14:textId="77777777" w:rsidR="00F66B74" w:rsidRDefault="00F66B7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91E54"/>
    <w:multiLevelType w:val="multilevel"/>
    <w:tmpl w:val="43FCB10E"/>
    <w:lvl w:ilvl="0">
      <w:start w:val="1"/>
      <w:numFmt w:val="decimal"/>
      <w:suff w:val="space"/>
      <w:lvlText w:val="%1."/>
      <w:lvlJc w:val="left"/>
      <w:pPr>
        <w:ind w:left="360" w:hanging="360"/>
      </w:pPr>
      <w:rPr>
        <w:rFonts w:hint="default"/>
      </w:rPr>
    </w:lvl>
    <w:lvl w:ilvl="1">
      <w:start w:val="4"/>
      <w:numFmt w:val="decimal"/>
      <w:suff w:val="space"/>
      <w:lvlText w:val="%1.%2."/>
      <w:lvlJc w:val="left"/>
      <w:pPr>
        <w:ind w:left="363" w:hanging="363"/>
      </w:pPr>
      <w:rPr>
        <w:rFonts w:hint="default"/>
        <w:b/>
        <w:bCs/>
        <w:sz w:val="24"/>
        <w:szCs w:val="22"/>
      </w:rPr>
    </w:lvl>
    <w:lvl w:ilvl="2">
      <w:start w:val="2"/>
      <w:numFmt w:val="decimal"/>
      <w:suff w:val="space"/>
      <w:lvlText w:val="%1.%2.%3."/>
      <w:lvlJc w:val="left"/>
      <w:pPr>
        <w:ind w:left="363" w:hanging="363"/>
      </w:pPr>
      <w:rPr>
        <w:rFonts w:hint="default"/>
        <w:b/>
        <w:bCs/>
        <w:sz w:val="24"/>
        <w:szCs w:val="22"/>
      </w:rPr>
    </w:lvl>
    <w:lvl w:ilvl="3">
      <w:start w:val="3"/>
      <w:numFmt w:val="decimal"/>
      <w:suff w:val="space"/>
      <w:lvlText w:val="%1.%2.%3.%4."/>
      <w:lvlJc w:val="left"/>
      <w:pPr>
        <w:ind w:left="363" w:hanging="363"/>
      </w:pPr>
      <w:rPr>
        <w:rFonts w:hint="default"/>
        <w:b/>
        <w:bCs/>
        <w:sz w:val="24"/>
        <w:szCs w:val="22"/>
      </w:rPr>
    </w:lvl>
    <w:lvl w:ilvl="4">
      <w:start w:val="1"/>
      <w:numFmt w:val="decimal"/>
      <w:suff w:val="space"/>
      <w:lvlText w:val="%1.%2.%3.%4.%5."/>
      <w:lvlJc w:val="left"/>
      <w:pPr>
        <w:ind w:left="363" w:hanging="363"/>
      </w:pPr>
      <w:rPr>
        <w:rFonts w:hint="default"/>
        <w:b/>
        <w:bCs/>
        <w:sz w:val="24"/>
        <w:szCs w:val="22"/>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C513E9D"/>
    <w:multiLevelType w:val="multilevel"/>
    <w:tmpl w:val="9CD4FA04"/>
    <w:lvl w:ilvl="0">
      <w:start w:val="1"/>
      <w:numFmt w:val="decimal"/>
      <w:suff w:val="nothing"/>
      <w:lvlText w:val="%1"/>
      <w:lvlJc w:val="left"/>
      <w:pPr>
        <w:ind w:left="0" w:firstLine="0"/>
      </w:pPr>
    </w:lvl>
    <w:lvl w:ilvl="1">
      <w:start w:val="3"/>
      <w:numFmt w:val="decimal"/>
      <w:suff w:val="space"/>
      <w:lvlText w:val="%2."/>
      <w:lvlJc w:val="left"/>
      <w:pPr>
        <w:ind w:left="0" w:firstLine="0"/>
      </w:pPr>
    </w:lvl>
    <w:lvl w:ilvl="2">
      <w:start w:val="1"/>
      <w:numFmt w:val="decimal"/>
      <w:suff w:val="space"/>
      <w:lvlText w:val="%2.%3."/>
      <w:lvlJc w:val="left"/>
      <w:pPr>
        <w:ind w:left="0" w:firstLine="0"/>
      </w:pPr>
    </w:lvl>
    <w:lvl w:ilvl="3">
      <w:start w:val="1"/>
      <w:numFmt w:val="decimal"/>
      <w:suff w:val="space"/>
      <w:lvlText w:val="%2.%3.%4"/>
      <w:lvlJc w:val="left"/>
      <w:pPr>
        <w:ind w:left="0" w:firstLine="0"/>
      </w:pPr>
    </w:lvl>
    <w:lvl w:ilvl="4">
      <w:start w:val="1"/>
      <w:numFmt w:val="decimal"/>
      <w:suff w:val="space"/>
      <w:lvlText w:val="%2.%3.%4.%5"/>
      <w:lvlJc w:val="left"/>
      <w:pPr>
        <w:ind w:left="0" w:firstLine="0"/>
      </w:pPr>
    </w:lvl>
    <w:lvl w:ilvl="5">
      <w:start w:val="1"/>
      <w:numFmt w:val="decimal"/>
      <w:suff w:val="space"/>
      <w:lvlText w:val="%2.%3.%4.%5.%6"/>
      <w:lvlJc w:val="left"/>
      <w:pPr>
        <w:ind w:left="0" w:firstLine="0"/>
      </w:pPr>
    </w:lvl>
    <w:lvl w:ilvl="6">
      <w:start w:val="1"/>
      <w:numFmt w:val="decimal"/>
      <w:lvlText w:val="%7"/>
      <w:lvlJc w:val="left"/>
      <w:pPr>
        <w:tabs>
          <w:tab w:val="num" w:pos="1296"/>
        </w:tabs>
        <w:ind w:left="1296" w:hanging="1296"/>
      </w:pPr>
    </w:lvl>
    <w:lvl w:ilvl="7">
      <w:start w:val="1"/>
      <w:numFmt w:val="decimal"/>
      <w:suff w:val="nothing"/>
      <w:lvlText w:val="%8"/>
      <w:lvlJc w:val="left"/>
      <w:pPr>
        <w:ind w:left="1440" w:hanging="1440"/>
      </w:pPr>
    </w:lvl>
    <w:lvl w:ilvl="8">
      <w:start w:val="1"/>
      <w:numFmt w:val="decimal"/>
      <w:suff w:val="nothing"/>
      <w:lvlText w:val="%9"/>
      <w:lvlJc w:val="left"/>
      <w:pPr>
        <w:ind w:left="1584" w:hanging="1584"/>
      </w:pPr>
    </w:lvl>
  </w:abstractNum>
  <w:abstractNum w:abstractNumId="2" w15:restartNumberingAfterBreak="0">
    <w:nsid w:val="0E156A0A"/>
    <w:multiLevelType w:val="multilevel"/>
    <w:tmpl w:val="797037F8"/>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3" w15:restartNumberingAfterBreak="0">
    <w:nsid w:val="0EE7631E"/>
    <w:multiLevelType w:val="multilevel"/>
    <w:tmpl w:val="5D7251EA"/>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4" w15:restartNumberingAfterBreak="0">
    <w:nsid w:val="11E06896"/>
    <w:multiLevelType w:val="multilevel"/>
    <w:tmpl w:val="31FCF4B2"/>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5" w15:restartNumberingAfterBreak="0">
    <w:nsid w:val="152032E2"/>
    <w:multiLevelType w:val="multilevel"/>
    <w:tmpl w:val="A0C2BC7C"/>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6" w15:restartNumberingAfterBreak="0">
    <w:nsid w:val="16090246"/>
    <w:multiLevelType w:val="multilevel"/>
    <w:tmpl w:val="BBD4676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7" w15:restartNumberingAfterBreak="0">
    <w:nsid w:val="1E1F4378"/>
    <w:multiLevelType w:val="multilevel"/>
    <w:tmpl w:val="41A841CC"/>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15:restartNumberingAfterBreak="0">
    <w:nsid w:val="2F8E06EF"/>
    <w:multiLevelType w:val="multilevel"/>
    <w:tmpl w:val="7A22CC5A"/>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15:restartNumberingAfterBreak="0">
    <w:nsid w:val="323904C5"/>
    <w:multiLevelType w:val="multilevel"/>
    <w:tmpl w:val="40E871D6"/>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0" w15:restartNumberingAfterBreak="0">
    <w:nsid w:val="33285395"/>
    <w:multiLevelType w:val="multilevel"/>
    <w:tmpl w:val="A808D968"/>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1" w15:restartNumberingAfterBreak="0">
    <w:nsid w:val="37C36872"/>
    <w:multiLevelType w:val="multilevel"/>
    <w:tmpl w:val="3D8EBDE8"/>
    <w:lvl w:ilvl="0">
      <w:start w:val="2"/>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435316EA"/>
    <w:multiLevelType w:val="multilevel"/>
    <w:tmpl w:val="714CD6B2"/>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3" w15:restartNumberingAfterBreak="0">
    <w:nsid w:val="4B024991"/>
    <w:multiLevelType w:val="multilevel"/>
    <w:tmpl w:val="F26A5B00"/>
    <w:lvl w:ilvl="0">
      <w:start w:val="1"/>
      <w:numFmt w:val="bullet"/>
      <w:lvlText w:val=""/>
      <w:lvlJc w:val="left"/>
      <w:pPr>
        <w:tabs>
          <w:tab w:val="num" w:pos="1037"/>
        </w:tabs>
        <w:ind w:left="1037" w:hanging="357"/>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4" w15:restartNumberingAfterBreak="0">
    <w:nsid w:val="4E641E74"/>
    <w:multiLevelType w:val="multilevel"/>
    <w:tmpl w:val="00A40CAA"/>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5" w15:restartNumberingAfterBreak="0">
    <w:nsid w:val="54772E76"/>
    <w:multiLevelType w:val="multilevel"/>
    <w:tmpl w:val="3B4096A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54C26E0D"/>
    <w:multiLevelType w:val="multilevel"/>
    <w:tmpl w:val="86888D38"/>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17" w15:restartNumberingAfterBreak="0">
    <w:nsid w:val="55DB7A26"/>
    <w:multiLevelType w:val="multilevel"/>
    <w:tmpl w:val="AF085376"/>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8" w15:restartNumberingAfterBreak="0">
    <w:nsid w:val="590D1CEC"/>
    <w:multiLevelType w:val="multilevel"/>
    <w:tmpl w:val="5BDEA932"/>
    <w:lvl w:ilvl="0">
      <w:start w:val="1"/>
      <w:numFmt w:val="bullet"/>
      <w:lvlText w:val=""/>
      <w:lvlJc w:val="left"/>
      <w:pPr>
        <w:tabs>
          <w:tab w:val="num" w:pos="1394"/>
        </w:tabs>
        <w:ind w:left="1394" w:hanging="360"/>
      </w:pPr>
      <w:rPr>
        <w:rFonts w:ascii="Symbol" w:hAnsi="Symbol" w:cs="Symbol" w:hint="default"/>
        <w:sz w:val="22"/>
        <w:szCs w:val="40"/>
      </w:rPr>
    </w:lvl>
    <w:lvl w:ilvl="1">
      <w:start w:val="1"/>
      <w:numFmt w:val="bullet"/>
      <w:lvlText w:val="◦"/>
      <w:lvlJc w:val="left"/>
      <w:pPr>
        <w:tabs>
          <w:tab w:val="num" w:pos="1754"/>
        </w:tabs>
        <w:ind w:left="1754" w:hanging="360"/>
      </w:pPr>
      <w:rPr>
        <w:rFonts w:ascii="OpenSymbol" w:hAnsi="OpenSymbol" w:cs="OpenSymbol" w:hint="default"/>
        <w:sz w:val="40"/>
        <w:szCs w:val="40"/>
      </w:rPr>
    </w:lvl>
    <w:lvl w:ilvl="2">
      <w:start w:val="1"/>
      <w:numFmt w:val="bullet"/>
      <w:lvlText w:val="▪"/>
      <w:lvlJc w:val="left"/>
      <w:pPr>
        <w:tabs>
          <w:tab w:val="num" w:pos="2114"/>
        </w:tabs>
        <w:ind w:left="2114" w:hanging="360"/>
      </w:pPr>
      <w:rPr>
        <w:rFonts w:ascii="OpenSymbol" w:hAnsi="OpenSymbol" w:cs="OpenSymbol" w:hint="default"/>
        <w:sz w:val="40"/>
        <w:szCs w:val="40"/>
      </w:rPr>
    </w:lvl>
    <w:lvl w:ilvl="3">
      <w:start w:val="1"/>
      <w:numFmt w:val="bullet"/>
      <w:lvlText w:val=""/>
      <w:lvlJc w:val="left"/>
      <w:pPr>
        <w:tabs>
          <w:tab w:val="num" w:pos="2474"/>
        </w:tabs>
        <w:ind w:left="2474" w:hanging="360"/>
      </w:pPr>
      <w:rPr>
        <w:rFonts w:ascii="Symbol" w:hAnsi="Symbol" w:cs="Symbol" w:hint="default"/>
        <w:sz w:val="22"/>
        <w:szCs w:val="40"/>
      </w:rPr>
    </w:lvl>
    <w:lvl w:ilvl="4">
      <w:start w:val="1"/>
      <w:numFmt w:val="bullet"/>
      <w:lvlText w:val="◦"/>
      <w:lvlJc w:val="left"/>
      <w:pPr>
        <w:tabs>
          <w:tab w:val="num" w:pos="2834"/>
        </w:tabs>
        <w:ind w:left="2834" w:hanging="360"/>
      </w:pPr>
      <w:rPr>
        <w:rFonts w:ascii="OpenSymbol" w:hAnsi="OpenSymbol" w:cs="OpenSymbol" w:hint="default"/>
        <w:sz w:val="40"/>
        <w:szCs w:val="40"/>
      </w:rPr>
    </w:lvl>
    <w:lvl w:ilvl="5">
      <w:start w:val="1"/>
      <w:numFmt w:val="bullet"/>
      <w:lvlText w:val="▪"/>
      <w:lvlJc w:val="left"/>
      <w:pPr>
        <w:tabs>
          <w:tab w:val="num" w:pos="3194"/>
        </w:tabs>
        <w:ind w:left="3194" w:hanging="360"/>
      </w:pPr>
      <w:rPr>
        <w:rFonts w:ascii="OpenSymbol" w:hAnsi="OpenSymbol" w:cs="OpenSymbol" w:hint="default"/>
        <w:sz w:val="40"/>
        <w:szCs w:val="40"/>
      </w:rPr>
    </w:lvl>
    <w:lvl w:ilvl="6">
      <w:start w:val="1"/>
      <w:numFmt w:val="bullet"/>
      <w:lvlText w:val=""/>
      <w:lvlJc w:val="left"/>
      <w:pPr>
        <w:tabs>
          <w:tab w:val="num" w:pos="3554"/>
        </w:tabs>
        <w:ind w:left="3554" w:hanging="360"/>
      </w:pPr>
      <w:rPr>
        <w:rFonts w:ascii="Symbol" w:hAnsi="Symbol" w:cs="Symbol" w:hint="default"/>
        <w:sz w:val="22"/>
        <w:szCs w:val="40"/>
      </w:rPr>
    </w:lvl>
    <w:lvl w:ilvl="7">
      <w:start w:val="1"/>
      <w:numFmt w:val="bullet"/>
      <w:lvlText w:val="◦"/>
      <w:lvlJc w:val="left"/>
      <w:pPr>
        <w:tabs>
          <w:tab w:val="num" w:pos="3914"/>
        </w:tabs>
        <w:ind w:left="3914" w:hanging="360"/>
      </w:pPr>
      <w:rPr>
        <w:rFonts w:ascii="OpenSymbol" w:hAnsi="OpenSymbol" w:cs="OpenSymbol" w:hint="default"/>
        <w:sz w:val="40"/>
        <w:szCs w:val="40"/>
      </w:rPr>
    </w:lvl>
    <w:lvl w:ilvl="8">
      <w:start w:val="1"/>
      <w:numFmt w:val="bullet"/>
      <w:lvlText w:val="▪"/>
      <w:lvlJc w:val="left"/>
      <w:pPr>
        <w:tabs>
          <w:tab w:val="num" w:pos="4274"/>
        </w:tabs>
        <w:ind w:left="4274" w:hanging="360"/>
      </w:pPr>
      <w:rPr>
        <w:rFonts w:ascii="OpenSymbol" w:hAnsi="OpenSymbol" w:cs="OpenSymbol" w:hint="default"/>
        <w:sz w:val="40"/>
        <w:szCs w:val="40"/>
      </w:rPr>
    </w:lvl>
  </w:abstractNum>
  <w:abstractNum w:abstractNumId="19" w15:restartNumberingAfterBreak="0">
    <w:nsid w:val="76421F70"/>
    <w:multiLevelType w:val="multilevel"/>
    <w:tmpl w:val="CDC0DFBC"/>
    <w:lvl w:ilvl="0">
      <w:start w:val="1"/>
      <w:numFmt w:val="decimal"/>
      <w:suff w:val="space"/>
      <w:lvlText w:val="%1."/>
      <w:lvlJc w:val="left"/>
      <w:pPr>
        <w:ind w:left="360" w:hanging="360"/>
      </w:pPr>
      <w:rPr>
        <w:rFonts w:hint="default"/>
      </w:rPr>
    </w:lvl>
    <w:lvl w:ilvl="1">
      <w:start w:val="5"/>
      <w:numFmt w:val="decimal"/>
      <w:suff w:val="space"/>
      <w:lvlText w:val="%1.%2."/>
      <w:lvlJc w:val="left"/>
      <w:pPr>
        <w:ind w:left="363" w:hanging="363"/>
      </w:pPr>
      <w:rPr>
        <w:rFonts w:hint="default"/>
        <w:b/>
        <w:bCs/>
        <w:sz w:val="24"/>
        <w:szCs w:val="22"/>
      </w:rPr>
    </w:lvl>
    <w:lvl w:ilvl="2">
      <w:start w:val="1"/>
      <w:numFmt w:val="decimal"/>
      <w:suff w:val="space"/>
      <w:lvlText w:val="%1.%2.%3."/>
      <w:lvlJc w:val="left"/>
      <w:pPr>
        <w:ind w:left="363" w:hanging="363"/>
      </w:pPr>
      <w:rPr>
        <w:rFonts w:hint="default"/>
        <w:b/>
        <w:bCs/>
        <w:sz w:val="24"/>
        <w:szCs w:val="22"/>
      </w:rPr>
    </w:lvl>
    <w:lvl w:ilvl="3">
      <w:start w:val="3"/>
      <w:numFmt w:val="decimal"/>
      <w:suff w:val="space"/>
      <w:lvlText w:val="%1.%2.%3.%4."/>
      <w:lvlJc w:val="left"/>
      <w:pPr>
        <w:ind w:left="363" w:hanging="363"/>
      </w:pPr>
      <w:rPr>
        <w:rFonts w:hint="default"/>
        <w:b/>
        <w:bCs/>
        <w:sz w:val="24"/>
        <w:szCs w:val="22"/>
      </w:rPr>
    </w:lvl>
    <w:lvl w:ilvl="4">
      <w:start w:val="1"/>
      <w:numFmt w:val="decimal"/>
      <w:suff w:val="space"/>
      <w:lvlText w:val="%1.%2.%3.%4.%5."/>
      <w:lvlJc w:val="left"/>
      <w:pPr>
        <w:ind w:left="363" w:hanging="363"/>
      </w:pPr>
      <w:rPr>
        <w:rFonts w:hint="default"/>
        <w:b/>
        <w:bCs/>
        <w:sz w:val="24"/>
        <w:szCs w:val="22"/>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771F2C1C"/>
    <w:multiLevelType w:val="multilevel"/>
    <w:tmpl w:val="C166E2FC"/>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21" w15:restartNumberingAfterBreak="0">
    <w:nsid w:val="77205E62"/>
    <w:multiLevelType w:val="multilevel"/>
    <w:tmpl w:val="2FE4AF90"/>
    <w:lvl w:ilvl="0">
      <w:start w:val="1"/>
      <w:numFmt w:val="bullet"/>
      <w:lvlText w:val=""/>
      <w:lvlJc w:val="left"/>
      <w:pPr>
        <w:tabs>
          <w:tab w:val="num" w:pos="720"/>
        </w:tabs>
        <w:ind w:left="720" w:hanging="360"/>
      </w:pPr>
      <w:rPr>
        <w:rFonts w:ascii="Symbol" w:hAnsi="Symbol" w:cs="Symbol" w:hint="default"/>
        <w:sz w:val="22"/>
        <w:szCs w:val="40"/>
      </w:rPr>
    </w:lvl>
    <w:lvl w:ilvl="1">
      <w:start w:val="1"/>
      <w:numFmt w:val="bullet"/>
      <w:lvlText w:val="◦"/>
      <w:lvlJc w:val="left"/>
      <w:pPr>
        <w:tabs>
          <w:tab w:val="num" w:pos="1080"/>
        </w:tabs>
        <w:ind w:left="1080" w:hanging="360"/>
      </w:pPr>
      <w:rPr>
        <w:rFonts w:ascii="OpenSymbol" w:hAnsi="OpenSymbol" w:cs="OpenSymbol" w:hint="default"/>
        <w:sz w:val="40"/>
        <w:szCs w:val="40"/>
      </w:rPr>
    </w:lvl>
    <w:lvl w:ilvl="2">
      <w:start w:val="1"/>
      <w:numFmt w:val="bullet"/>
      <w:lvlText w:val="▪"/>
      <w:lvlJc w:val="left"/>
      <w:pPr>
        <w:tabs>
          <w:tab w:val="num" w:pos="1440"/>
        </w:tabs>
        <w:ind w:left="1440" w:hanging="360"/>
      </w:pPr>
      <w:rPr>
        <w:rFonts w:ascii="OpenSymbol" w:hAnsi="OpenSymbol" w:cs="OpenSymbol" w:hint="default"/>
        <w:sz w:val="40"/>
        <w:szCs w:val="40"/>
      </w:rPr>
    </w:lvl>
    <w:lvl w:ilvl="3">
      <w:start w:val="1"/>
      <w:numFmt w:val="bullet"/>
      <w:lvlText w:val=""/>
      <w:lvlJc w:val="left"/>
      <w:pPr>
        <w:tabs>
          <w:tab w:val="num" w:pos="1800"/>
        </w:tabs>
        <w:ind w:left="1800" w:hanging="360"/>
      </w:pPr>
      <w:rPr>
        <w:rFonts w:ascii="Symbol" w:hAnsi="Symbol" w:cs="Symbol" w:hint="default"/>
        <w:sz w:val="22"/>
        <w:szCs w:val="40"/>
      </w:rPr>
    </w:lvl>
    <w:lvl w:ilvl="4">
      <w:start w:val="1"/>
      <w:numFmt w:val="bullet"/>
      <w:lvlText w:val="◦"/>
      <w:lvlJc w:val="left"/>
      <w:pPr>
        <w:tabs>
          <w:tab w:val="num" w:pos="2160"/>
        </w:tabs>
        <w:ind w:left="2160" w:hanging="360"/>
      </w:pPr>
      <w:rPr>
        <w:rFonts w:ascii="OpenSymbol" w:hAnsi="OpenSymbol" w:cs="OpenSymbol" w:hint="default"/>
        <w:sz w:val="40"/>
        <w:szCs w:val="40"/>
      </w:rPr>
    </w:lvl>
    <w:lvl w:ilvl="5">
      <w:start w:val="1"/>
      <w:numFmt w:val="bullet"/>
      <w:lvlText w:val="▪"/>
      <w:lvlJc w:val="left"/>
      <w:pPr>
        <w:tabs>
          <w:tab w:val="num" w:pos="2520"/>
        </w:tabs>
        <w:ind w:left="2520" w:hanging="360"/>
      </w:pPr>
      <w:rPr>
        <w:rFonts w:ascii="OpenSymbol" w:hAnsi="OpenSymbol" w:cs="OpenSymbol" w:hint="default"/>
        <w:sz w:val="40"/>
        <w:szCs w:val="40"/>
      </w:rPr>
    </w:lvl>
    <w:lvl w:ilvl="6">
      <w:start w:val="1"/>
      <w:numFmt w:val="bullet"/>
      <w:lvlText w:val=""/>
      <w:lvlJc w:val="left"/>
      <w:pPr>
        <w:tabs>
          <w:tab w:val="num" w:pos="2880"/>
        </w:tabs>
        <w:ind w:left="2880" w:hanging="360"/>
      </w:pPr>
      <w:rPr>
        <w:rFonts w:ascii="Symbol" w:hAnsi="Symbol" w:cs="Symbol" w:hint="default"/>
        <w:sz w:val="22"/>
        <w:szCs w:val="40"/>
      </w:rPr>
    </w:lvl>
    <w:lvl w:ilvl="7">
      <w:start w:val="1"/>
      <w:numFmt w:val="bullet"/>
      <w:lvlText w:val="◦"/>
      <w:lvlJc w:val="left"/>
      <w:pPr>
        <w:tabs>
          <w:tab w:val="num" w:pos="3240"/>
        </w:tabs>
        <w:ind w:left="3240" w:hanging="360"/>
      </w:pPr>
      <w:rPr>
        <w:rFonts w:ascii="OpenSymbol" w:hAnsi="OpenSymbol" w:cs="OpenSymbol" w:hint="default"/>
        <w:sz w:val="40"/>
        <w:szCs w:val="40"/>
      </w:rPr>
    </w:lvl>
    <w:lvl w:ilvl="8">
      <w:start w:val="1"/>
      <w:numFmt w:val="bullet"/>
      <w:lvlText w:val="▪"/>
      <w:lvlJc w:val="left"/>
      <w:pPr>
        <w:tabs>
          <w:tab w:val="num" w:pos="3600"/>
        </w:tabs>
        <w:ind w:left="3600" w:hanging="360"/>
      </w:pPr>
      <w:rPr>
        <w:rFonts w:ascii="OpenSymbol" w:hAnsi="OpenSymbol" w:cs="OpenSymbol" w:hint="default"/>
        <w:sz w:val="40"/>
        <w:szCs w:val="40"/>
      </w:rPr>
    </w:lvl>
  </w:abstractNum>
  <w:abstractNum w:abstractNumId="22" w15:restartNumberingAfterBreak="0">
    <w:nsid w:val="78785F42"/>
    <w:multiLevelType w:val="multilevel"/>
    <w:tmpl w:val="ED3A7298"/>
    <w:lvl w:ilvl="0">
      <w:start w:val="1"/>
      <w:numFmt w:val="decimal"/>
      <w:suff w:val="space"/>
      <w:lvlText w:val="%1."/>
      <w:lvlJc w:val="left"/>
      <w:pPr>
        <w:ind w:left="360" w:hanging="360"/>
      </w:pPr>
      <w:rPr>
        <w:rFonts w:hint="default"/>
      </w:rPr>
    </w:lvl>
    <w:lvl w:ilvl="1">
      <w:start w:val="1"/>
      <w:numFmt w:val="decimal"/>
      <w:suff w:val="space"/>
      <w:lvlText w:val="%1.%2."/>
      <w:lvlJc w:val="left"/>
      <w:pPr>
        <w:ind w:left="363" w:hanging="363"/>
      </w:pPr>
      <w:rPr>
        <w:rFonts w:hint="default"/>
        <w:b/>
        <w:bCs/>
        <w:sz w:val="24"/>
        <w:szCs w:val="22"/>
      </w:rPr>
    </w:lvl>
    <w:lvl w:ilvl="2">
      <w:start w:val="1"/>
      <w:numFmt w:val="decimal"/>
      <w:suff w:val="space"/>
      <w:lvlText w:val="%1.%2.%3."/>
      <w:lvlJc w:val="left"/>
      <w:pPr>
        <w:ind w:left="0" w:firstLine="0"/>
      </w:pPr>
      <w:rPr>
        <w:rFonts w:hint="default"/>
        <w:b/>
        <w:bCs/>
        <w:sz w:val="24"/>
        <w:szCs w:val="22"/>
      </w:rPr>
    </w:lvl>
    <w:lvl w:ilvl="3">
      <w:start w:val="1"/>
      <w:numFmt w:val="decimal"/>
      <w:suff w:val="space"/>
      <w:lvlText w:val="%1.%2.%3.%4."/>
      <w:lvlJc w:val="left"/>
      <w:pPr>
        <w:ind w:left="363" w:hanging="363"/>
      </w:pPr>
      <w:rPr>
        <w:rFonts w:hint="default"/>
        <w:b/>
        <w:bCs/>
        <w:sz w:val="24"/>
        <w:szCs w:val="22"/>
      </w:rPr>
    </w:lvl>
    <w:lvl w:ilvl="4">
      <w:start w:val="1"/>
      <w:numFmt w:val="decimal"/>
      <w:suff w:val="space"/>
      <w:lvlText w:val="%1.%2.%3.%4.%5."/>
      <w:lvlJc w:val="left"/>
      <w:pPr>
        <w:ind w:left="363" w:hanging="363"/>
      </w:pPr>
      <w:rPr>
        <w:rFonts w:hint="default"/>
        <w:b/>
        <w:bCs/>
        <w:sz w:val="24"/>
        <w:szCs w:val="22"/>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3" w15:restartNumberingAfterBreak="0">
    <w:nsid w:val="7E090568"/>
    <w:multiLevelType w:val="multilevel"/>
    <w:tmpl w:val="537C50EE"/>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4" w15:restartNumberingAfterBreak="0">
    <w:nsid w:val="7F232605"/>
    <w:multiLevelType w:val="multilevel"/>
    <w:tmpl w:val="A2840C94"/>
    <w:lvl w:ilvl="0">
      <w:numFmt w:val="decimal"/>
      <w:suff w:val="nothing"/>
      <w:lvlText w:val="%1"/>
      <w:lvlJc w:val="left"/>
      <w:pPr>
        <w:ind w:left="0" w:firstLine="0"/>
      </w:pPr>
    </w:lvl>
    <w:lvl w:ilvl="1">
      <w:start w:val="3"/>
      <w:numFmt w:val="decimal"/>
      <w:suff w:val="space"/>
      <w:lvlText w:val="%2."/>
      <w:lvlJc w:val="left"/>
      <w:pPr>
        <w:ind w:left="0" w:firstLine="0"/>
      </w:pPr>
    </w:lvl>
    <w:lvl w:ilvl="2">
      <w:start w:val="1"/>
      <w:numFmt w:val="decimal"/>
      <w:suff w:val="space"/>
      <w:lvlText w:val="%2.%3."/>
      <w:lvlJc w:val="left"/>
      <w:pPr>
        <w:ind w:left="0" w:firstLine="0"/>
      </w:pPr>
    </w:lvl>
    <w:lvl w:ilvl="3">
      <w:start w:val="1"/>
      <w:numFmt w:val="decimal"/>
      <w:suff w:val="space"/>
      <w:lvlText w:val="%2.%3.%4"/>
      <w:lvlJc w:val="left"/>
      <w:pPr>
        <w:ind w:left="0" w:firstLine="0"/>
      </w:pPr>
    </w:lvl>
    <w:lvl w:ilvl="4">
      <w:start w:val="1"/>
      <w:numFmt w:val="decimal"/>
      <w:suff w:val="space"/>
      <w:lvlText w:val="%2.%3.%4.%5"/>
      <w:lvlJc w:val="left"/>
      <w:pPr>
        <w:ind w:left="0" w:firstLine="0"/>
      </w:pPr>
    </w:lvl>
    <w:lvl w:ilvl="5">
      <w:start w:val="1"/>
      <w:numFmt w:val="decimal"/>
      <w:suff w:val="space"/>
      <w:lvlText w:val="%2.%3.%4.%5.%6"/>
      <w:lvlJc w:val="left"/>
      <w:pPr>
        <w:ind w:left="0" w:firstLine="0"/>
      </w:pPr>
    </w:lvl>
    <w:lvl w:ilvl="6">
      <w:start w:val="1"/>
      <w:numFmt w:val="decimal"/>
      <w:lvlText w:val="%7"/>
      <w:lvlJc w:val="left"/>
      <w:pPr>
        <w:tabs>
          <w:tab w:val="num" w:pos="1296"/>
        </w:tabs>
        <w:ind w:left="1296" w:hanging="1296"/>
      </w:pPr>
    </w:lvl>
    <w:lvl w:ilvl="7">
      <w:start w:val="1"/>
      <w:numFmt w:val="decimal"/>
      <w:suff w:val="nothing"/>
      <w:lvlText w:val="%8"/>
      <w:lvlJc w:val="left"/>
      <w:pPr>
        <w:ind w:left="1440" w:hanging="1440"/>
      </w:pPr>
    </w:lvl>
    <w:lvl w:ilvl="8">
      <w:start w:val="1"/>
      <w:numFmt w:val="decimal"/>
      <w:suff w:val="nothing"/>
      <w:lvlText w:val="%9"/>
      <w:lvlJc w:val="left"/>
      <w:pPr>
        <w:ind w:left="1584" w:hanging="1584"/>
      </w:pPr>
    </w:lvl>
  </w:abstractNum>
  <w:num w:numId="1">
    <w:abstractNumId w:val="24"/>
  </w:num>
  <w:num w:numId="2">
    <w:abstractNumId w:val="22"/>
  </w:num>
  <w:num w:numId="3">
    <w:abstractNumId w:val="16"/>
  </w:num>
  <w:num w:numId="4">
    <w:abstractNumId w:val="4"/>
  </w:num>
  <w:num w:numId="5">
    <w:abstractNumId w:val="23"/>
  </w:num>
  <w:num w:numId="6">
    <w:abstractNumId w:val="7"/>
  </w:num>
  <w:num w:numId="7">
    <w:abstractNumId w:val="17"/>
  </w:num>
  <w:num w:numId="8">
    <w:abstractNumId w:val="8"/>
  </w:num>
  <w:num w:numId="9">
    <w:abstractNumId w:val="2"/>
  </w:num>
  <w:num w:numId="10">
    <w:abstractNumId w:val="12"/>
  </w:num>
  <w:num w:numId="11">
    <w:abstractNumId w:val="6"/>
  </w:num>
  <w:num w:numId="12">
    <w:abstractNumId w:val="9"/>
  </w:num>
  <w:num w:numId="13">
    <w:abstractNumId w:val="13"/>
  </w:num>
  <w:num w:numId="14">
    <w:abstractNumId w:val="10"/>
  </w:num>
  <w:num w:numId="15">
    <w:abstractNumId w:val="20"/>
  </w:num>
  <w:num w:numId="16">
    <w:abstractNumId w:val="14"/>
  </w:num>
  <w:num w:numId="17">
    <w:abstractNumId w:val="3"/>
  </w:num>
  <w:num w:numId="18">
    <w:abstractNumId w:val="21"/>
  </w:num>
  <w:num w:numId="19">
    <w:abstractNumId w:val="15"/>
  </w:num>
  <w:num w:numId="20">
    <w:abstractNumId w:val="18"/>
  </w:num>
  <w:num w:numId="21">
    <w:abstractNumId w:val="11"/>
  </w:num>
  <w:num w:numId="22">
    <w:abstractNumId w:val="1"/>
  </w:num>
  <w:num w:numId="23">
    <w:abstractNumId w:val="5"/>
  </w:num>
  <w:num w:numId="24">
    <w:abstractNumId w:val="0"/>
  </w:num>
  <w:num w:numId="2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lly Wagner">
    <w15:presenceInfo w15:providerId="Windows Live" w15:userId="0bb97ccef283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rMwsjAyMTU1NjIwMzZV0lEKTi0uzszPAykwrgUAqAZhCCwAAAA="/>
  </w:docVars>
  <w:rsids>
    <w:rsidRoot w:val="0020061D"/>
    <w:rsid w:val="00020FD5"/>
    <w:rsid w:val="000214D8"/>
    <w:rsid w:val="00027E3F"/>
    <w:rsid w:val="000421E6"/>
    <w:rsid w:val="0006239F"/>
    <w:rsid w:val="0006764D"/>
    <w:rsid w:val="0007418E"/>
    <w:rsid w:val="000762EB"/>
    <w:rsid w:val="00076657"/>
    <w:rsid w:val="000801A9"/>
    <w:rsid w:val="0008212E"/>
    <w:rsid w:val="00091032"/>
    <w:rsid w:val="00091D6F"/>
    <w:rsid w:val="000A6023"/>
    <w:rsid w:val="000B797E"/>
    <w:rsid w:val="000C49EB"/>
    <w:rsid w:val="000D6921"/>
    <w:rsid w:val="000E1B54"/>
    <w:rsid w:val="00105D89"/>
    <w:rsid w:val="0012028B"/>
    <w:rsid w:val="001241C3"/>
    <w:rsid w:val="0013282C"/>
    <w:rsid w:val="0018043C"/>
    <w:rsid w:val="001838CE"/>
    <w:rsid w:val="001873FC"/>
    <w:rsid w:val="001A162B"/>
    <w:rsid w:val="001A2AE3"/>
    <w:rsid w:val="001E2C9E"/>
    <w:rsid w:val="001F45A5"/>
    <w:rsid w:val="0020061D"/>
    <w:rsid w:val="00200CEB"/>
    <w:rsid w:val="0022652E"/>
    <w:rsid w:val="002367EC"/>
    <w:rsid w:val="00246057"/>
    <w:rsid w:val="002460AF"/>
    <w:rsid w:val="00266120"/>
    <w:rsid w:val="00266C7E"/>
    <w:rsid w:val="00275B37"/>
    <w:rsid w:val="00283246"/>
    <w:rsid w:val="00292A0C"/>
    <w:rsid w:val="002C62AD"/>
    <w:rsid w:val="002D1117"/>
    <w:rsid w:val="002E2BAD"/>
    <w:rsid w:val="002F6C66"/>
    <w:rsid w:val="003173F7"/>
    <w:rsid w:val="003223C2"/>
    <w:rsid w:val="00323ED0"/>
    <w:rsid w:val="00325DA0"/>
    <w:rsid w:val="00343EB9"/>
    <w:rsid w:val="003B75A0"/>
    <w:rsid w:val="003C54AB"/>
    <w:rsid w:val="003D3586"/>
    <w:rsid w:val="003F1029"/>
    <w:rsid w:val="003F3390"/>
    <w:rsid w:val="0041239D"/>
    <w:rsid w:val="00416D94"/>
    <w:rsid w:val="00421CC2"/>
    <w:rsid w:val="00421E9B"/>
    <w:rsid w:val="00424DC1"/>
    <w:rsid w:val="00425A63"/>
    <w:rsid w:val="004268DD"/>
    <w:rsid w:val="00434CF6"/>
    <w:rsid w:val="00437544"/>
    <w:rsid w:val="00446611"/>
    <w:rsid w:val="004530B8"/>
    <w:rsid w:val="00456899"/>
    <w:rsid w:val="00462FE4"/>
    <w:rsid w:val="00465503"/>
    <w:rsid w:val="004B10FB"/>
    <w:rsid w:val="004B5C73"/>
    <w:rsid w:val="004D1997"/>
    <w:rsid w:val="004D4C4D"/>
    <w:rsid w:val="004D78D5"/>
    <w:rsid w:val="004F129B"/>
    <w:rsid w:val="004F7520"/>
    <w:rsid w:val="00500DFE"/>
    <w:rsid w:val="00506EB4"/>
    <w:rsid w:val="00521380"/>
    <w:rsid w:val="005258DF"/>
    <w:rsid w:val="00536B99"/>
    <w:rsid w:val="00563C55"/>
    <w:rsid w:val="00572587"/>
    <w:rsid w:val="0057706F"/>
    <w:rsid w:val="00580DC4"/>
    <w:rsid w:val="005955B6"/>
    <w:rsid w:val="005B4C16"/>
    <w:rsid w:val="005B7AF0"/>
    <w:rsid w:val="005E2F5E"/>
    <w:rsid w:val="005F2DE7"/>
    <w:rsid w:val="00603EE6"/>
    <w:rsid w:val="00612EDF"/>
    <w:rsid w:val="006255A4"/>
    <w:rsid w:val="00642341"/>
    <w:rsid w:val="00663EEF"/>
    <w:rsid w:val="00676627"/>
    <w:rsid w:val="00682A85"/>
    <w:rsid w:val="0069686A"/>
    <w:rsid w:val="00696C08"/>
    <w:rsid w:val="006A512A"/>
    <w:rsid w:val="006A6B76"/>
    <w:rsid w:val="006B72E2"/>
    <w:rsid w:val="006C1B38"/>
    <w:rsid w:val="006E4B9C"/>
    <w:rsid w:val="0070187C"/>
    <w:rsid w:val="00726AA0"/>
    <w:rsid w:val="00736482"/>
    <w:rsid w:val="00736A90"/>
    <w:rsid w:val="00742AD1"/>
    <w:rsid w:val="0074393B"/>
    <w:rsid w:val="00754CEF"/>
    <w:rsid w:val="00766C9B"/>
    <w:rsid w:val="007930B7"/>
    <w:rsid w:val="007B4AE6"/>
    <w:rsid w:val="007E305B"/>
    <w:rsid w:val="0081788F"/>
    <w:rsid w:val="0082593A"/>
    <w:rsid w:val="00834460"/>
    <w:rsid w:val="0085438C"/>
    <w:rsid w:val="00860F5E"/>
    <w:rsid w:val="00876D25"/>
    <w:rsid w:val="00881CBA"/>
    <w:rsid w:val="00892743"/>
    <w:rsid w:val="00894843"/>
    <w:rsid w:val="00895555"/>
    <w:rsid w:val="008A2DF9"/>
    <w:rsid w:val="008B13E6"/>
    <w:rsid w:val="008B1747"/>
    <w:rsid w:val="008B773F"/>
    <w:rsid w:val="008C5906"/>
    <w:rsid w:val="008E19C9"/>
    <w:rsid w:val="008E427D"/>
    <w:rsid w:val="008E76CC"/>
    <w:rsid w:val="008F1053"/>
    <w:rsid w:val="008F4F07"/>
    <w:rsid w:val="00914633"/>
    <w:rsid w:val="00930FF1"/>
    <w:rsid w:val="00933C34"/>
    <w:rsid w:val="00944F49"/>
    <w:rsid w:val="00947374"/>
    <w:rsid w:val="00952F27"/>
    <w:rsid w:val="0096269C"/>
    <w:rsid w:val="0097014F"/>
    <w:rsid w:val="00980F1F"/>
    <w:rsid w:val="00996208"/>
    <w:rsid w:val="009A1F0C"/>
    <w:rsid w:val="009A33D4"/>
    <w:rsid w:val="009A512B"/>
    <w:rsid w:val="009B2528"/>
    <w:rsid w:val="009B5D63"/>
    <w:rsid w:val="009C0A9F"/>
    <w:rsid w:val="009C3A44"/>
    <w:rsid w:val="009D0EB8"/>
    <w:rsid w:val="009D4C8A"/>
    <w:rsid w:val="009E5F48"/>
    <w:rsid w:val="009F2E4E"/>
    <w:rsid w:val="00A00319"/>
    <w:rsid w:val="00A0239E"/>
    <w:rsid w:val="00A0377C"/>
    <w:rsid w:val="00A055A5"/>
    <w:rsid w:val="00A151DD"/>
    <w:rsid w:val="00A20662"/>
    <w:rsid w:val="00A34B06"/>
    <w:rsid w:val="00A6483E"/>
    <w:rsid w:val="00A72282"/>
    <w:rsid w:val="00A73D8C"/>
    <w:rsid w:val="00A82CBC"/>
    <w:rsid w:val="00A962B0"/>
    <w:rsid w:val="00AA60D1"/>
    <w:rsid w:val="00AA7E33"/>
    <w:rsid w:val="00AB01D7"/>
    <w:rsid w:val="00AB17FC"/>
    <w:rsid w:val="00AB7C8E"/>
    <w:rsid w:val="00AC0F4C"/>
    <w:rsid w:val="00AE3D42"/>
    <w:rsid w:val="00B05B01"/>
    <w:rsid w:val="00B12F19"/>
    <w:rsid w:val="00B161E6"/>
    <w:rsid w:val="00B22296"/>
    <w:rsid w:val="00B23D88"/>
    <w:rsid w:val="00B57BFC"/>
    <w:rsid w:val="00B63CF5"/>
    <w:rsid w:val="00B87B1D"/>
    <w:rsid w:val="00BA0DDA"/>
    <w:rsid w:val="00BC430F"/>
    <w:rsid w:val="00BC5E20"/>
    <w:rsid w:val="00BD4DF5"/>
    <w:rsid w:val="00BD716A"/>
    <w:rsid w:val="00BF189F"/>
    <w:rsid w:val="00C16F26"/>
    <w:rsid w:val="00C22962"/>
    <w:rsid w:val="00C260B7"/>
    <w:rsid w:val="00C35E29"/>
    <w:rsid w:val="00C374EF"/>
    <w:rsid w:val="00C43D77"/>
    <w:rsid w:val="00C469F3"/>
    <w:rsid w:val="00C634D0"/>
    <w:rsid w:val="00C8111F"/>
    <w:rsid w:val="00CB4B1E"/>
    <w:rsid w:val="00CC1648"/>
    <w:rsid w:val="00CD20E3"/>
    <w:rsid w:val="00D17C26"/>
    <w:rsid w:val="00D23255"/>
    <w:rsid w:val="00D358BB"/>
    <w:rsid w:val="00D9298F"/>
    <w:rsid w:val="00DA5941"/>
    <w:rsid w:val="00DE5716"/>
    <w:rsid w:val="00E02652"/>
    <w:rsid w:val="00E20918"/>
    <w:rsid w:val="00E257DA"/>
    <w:rsid w:val="00E374D4"/>
    <w:rsid w:val="00E41EC0"/>
    <w:rsid w:val="00E53616"/>
    <w:rsid w:val="00E639A6"/>
    <w:rsid w:val="00E72BDA"/>
    <w:rsid w:val="00E90EDB"/>
    <w:rsid w:val="00E93530"/>
    <w:rsid w:val="00EA16C9"/>
    <w:rsid w:val="00EC0858"/>
    <w:rsid w:val="00EC087A"/>
    <w:rsid w:val="00EC4ABA"/>
    <w:rsid w:val="00F30637"/>
    <w:rsid w:val="00F34C2D"/>
    <w:rsid w:val="00F3537A"/>
    <w:rsid w:val="00F41760"/>
    <w:rsid w:val="00F51DD9"/>
    <w:rsid w:val="00F54257"/>
    <w:rsid w:val="00F655E8"/>
    <w:rsid w:val="00F66B74"/>
    <w:rsid w:val="00F706C6"/>
    <w:rsid w:val="00F81E68"/>
    <w:rsid w:val="00F85E7D"/>
    <w:rsid w:val="00FA5136"/>
    <w:rsid w:val="00FB7A95"/>
    <w:rsid w:val="00FB7D8A"/>
    <w:rsid w:val="00FD7C48"/>
    <w:rsid w:val="00FE51F3"/>
    <w:rsid w:val="00FF0140"/>
    <w:rsid w:val="00FF6C5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9110A0"/>
  <w15:docId w15:val="{E0020F50-333D-46B0-81AC-CC111026D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2"/>
        <w:szCs w:val="22"/>
        <w:lang w:val="en-GB" w:eastAsia="en-US"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pPr>
  </w:style>
  <w:style w:type="paragraph" w:styleId="Heading1">
    <w:name w:val="heading 1"/>
    <w:basedOn w:val="Heading"/>
    <w:qFormat/>
    <w:pPr>
      <w:outlineLvl w:val="0"/>
    </w:pPr>
    <w:rPr>
      <w:rFonts w:ascii="Liberation Serif" w:eastAsia="SimSun" w:hAnsi="Liberation Serif"/>
      <w:b/>
      <w:bCs/>
      <w:sz w:val="48"/>
      <w:szCs w:val="48"/>
    </w:rPr>
  </w:style>
  <w:style w:type="paragraph" w:styleId="Heading2">
    <w:name w:val="heading 2"/>
    <w:basedOn w:val="Heading"/>
    <w:next w:val="Normal"/>
    <w:qFormat/>
    <w:pPr>
      <w:ind w:left="357" w:hanging="357"/>
      <w:outlineLvl w:val="1"/>
    </w:pPr>
    <w:rPr>
      <w:rFonts w:ascii="Arial" w:eastAsia="SimSun" w:hAnsi="Arial"/>
      <w:b/>
      <w:szCs w:val="26"/>
    </w:rPr>
  </w:style>
  <w:style w:type="paragraph" w:styleId="Heading3">
    <w:name w:val="heading 3"/>
    <w:basedOn w:val="Heading"/>
    <w:qFormat/>
    <w:pPr>
      <w:spacing w:before="140"/>
      <w:outlineLvl w:val="2"/>
    </w:pPr>
    <w:rPr>
      <w:rFonts w:ascii="Liberation Serif" w:eastAsia="SimSun" w:hAnsi="Liberation Serif"/>
      <w:b/>
      <w:bCs/>
    </w:rPr>
  </w:style>
  <w:style w:type="paragraph" w:styleId="Heading4">
    <w:name w:val="heading 4"/>
    <w:basedOn w:val="Heading"/>
    <w:next w:val="Normal"/>
    <w:qFormat/>
    <w:pPr>
      <w:keepLines/>
      <w:spacing w:line="360" w:lineRule="auto"/>
      <w:outlineLvl w:val="3"/>
    </w:pPr>
    <w:rPr>
      <w:rFonts w:ascii="Arial" w:eastAsia="SimSun" w:hAnsi="Arial"/>
      <w:b/>
      <w:bCs/>
      <w:iCs/>
      <w:sz w:val="24"/>
      <w:szCs w:val="22"/>
    </w:rPr>
  </w:style>
  <w:style w:type="paragraph" w:styleId="Heading5">
    <w:name w:val="heading 5"/>
    <w:next w:val="Normal"/>
    <w:qFormat/>
    <w:pPr>
      <w:keepNext/>
      <w:suppressAutoHyphens/>
      <w:spacing w:before="120" w:after="60" w:line="240" w:lineRule="auto"/>
      <w:contextualSpacing/>
      <w:outlineLvl w:val="4"/>
    </w:pPr>
    <w:rPr>
      <w:rFonts w:ascii="Verdana" w:eastAsia="Verdana" w:hAnsi="Verdana" w:cs="Verdana"/>
      <w:b/>
      <w:sz w:val="24"/>
      <w:szCs w:val="24"/>
    </w:rPr>
  </w:style>
  <w:style w:type="paragraph" w:styleId="Heading6">
    <w:name w:val="heading 6"/>
    <w:next w:val="Normal"/>
    <w:qFormat/>
    <w:pPr>
      <w:keepNext/>
      <w:suppressAutoHyphens/>
      <w:spacing w:before="60" w:after="60" w:line="240" w:lineRule="auto"/>
      <w:contextualSpacing/>
      <w:outlineLvl w:val="5"/>
    </w:pPr>
    <w:rPr>
      <w:rFonts w:ascii="Verdana" w:eastAsia="Verdana" w:hAnsi="Verdana" w:cs="Verdana"/>
      <w:b/>
      <w:i/>
      <w:sz w:val="24"/>
      <w:szCs w:val="24"/>
    </w:rPr>
  </w:style>
  <w:style w:type="paragraph" w:styleId="Heading7">
    <w:name w:val="heading 7"/>
    <w:basedOn w:val="Heading"/>
    <w:qFormat/>
    <w:pPr>
      <w:spacing w:before="60" w:after="60"/>
      <w:outlineLvl w:val="6"/>
    </w:pPr>
    <w:rPr>
      <w:b/>
      <w:bCs/>
      <w:sz w:val="22"/>
      <w:szCs w:val="22"/>
    </w:rPr>
  </w:style>
  <w:style w:type="paragraph" w:styleId="Heading8">
    <w:name w:val="heading 8"/>
    <w:basedOn w:val="Heading"/>
    <w:qFormat/>
    <w:pPr>
      <w:spacing w:before="60" w:after="60"/>
      <w:outlineLvl w:val="7"/>
    </w:pPr>
    <w:rPr>
      <w:b/>
      <w:bCs/>
      <w:i/>
      <w:iCs/>
      <w:sz w:val="22"/>
      <w:szCs w:val="22"/>
    </w:rPr>
  </w:style>
  <w:style w:type="paragraph" w:styleId="Heading9">
    <w:name w:val="heading 9"/>
    <w:basedOn w:val="Heading"/>
    <w:qFormat/>
    <w:p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styleId="Emphasis">
    <w:name w:val="Emphasis"/>
    <w:qFormat/>
    <w:rPr>
      <w:i/>
      <w:iCs/>
    </w:rPr>
  </w:style>
  <w:style w:type="character" w:customStyle="1" w:styleId="Titre1Car">
    <w:name w:val="Titre 1 Car"/>
    <w:basedOn w:val="DefaultParagraphFont"/>
    <w:qFormat/>
    <w:rPr>
      <w:rFonts w:ascii="Arial" w:eastAsia="Calibri" w:hAnsi="Arial" w:cs="Times New Roman"/>
      <w:b/>
      <w:bCs/>
      <w:sz w:val="28"/>
      <w:szCs w:val="28"/>
      <w:lang w:eastAsia="en-US"/>
    </w:rPr>
  </w:style>
  <w:style w:type="character" w:customStyle="1" w:styleId="Titre2Car">
    <w:name w:val="Titre 2 Car"/>
    <w:basedOn w:val="DefaultParagraphFont"/>
    <w:qFormat/>
    <w:rPr>
      <w:rFonts w:ascii="Arial" w:eastAsia="Calibri" w:hAnsi="Arial" w:cs="Times New Roman"/>
      <w:b/>
      <w:sz w:val="28"/>
      <w:szCs w:val="26"/>
      <w:lang w:eastAsia="en-US"/>
    </w:rPr>
  </w:style>
  <w:style w:type="character" w:customStyle="1" w:styleId="Titre3Car">
    <w:name w:val="Titre 3 Car"/>
    <w:basedOn w:val="DefaultParagraphFont"/>
    <w:qFormat/>
    <w:rPr>
      <w:rFonts w:ascii="Arial" w:eastAsia="Calibri" w:hAnsi="Arial" w:cs="Times New Roman"/>
      <w:b/>
      <w:bCs/>
      <w:sz w:val="24"/>
      <w:szCs w:val="22"/>
      <w:lang w:eastAsia="en-US"/>
    </w:rPr>
  </w:style>
  <w:style w:type="character" w:customStyle="1" w:styleId="Titre4Car">
    <w:name w:val="Titre 4 Car"/>
    <w:basedOn w:val="DefaultParagraphFont"/>
    <w:qFormat/>
    <w:rPr>
      <w:rFonts w:ascii="Arial" w:eastAsia="Calibri" w:hAnsi="Arial" w:cs="Times New Roman"/>
      <w:b/>
      <w:bCs/>
      <w:iCs/>
      <w:sz w:val="24"/>
      <w:szCs w:val="22"/>
      <w:lang w:eastAsia="en-US"/>
    </w:rPr>
  </w:style>
  <w:style w:type="character" w:customStyle="1" w:styleId="NumberingSymbols">
    <w:name w:val="Numbering Symbols"/>
    <w:qFormat/>
    <w:rPr>
      <w:rFonts w:ascii="Arial" w:hAnsi="Arial"/>
      <w:b/>
      <w:bCs/>
      <w:sz w:val="22"/>
      <w:szCs w:val="22"/>
    </w:rPr>
  </w:style>
  <w:style w:type="character" w:customStyle="1" w:styleId="ListLabel1">
    <w:name w:val="ListLabel 1"/>
    <w:qFormat/>
    <w:rPr>
      <w:rFonts w:ascii="TUOS Blake" w:eastAsia="Calibri" w:hAnsi="TUOS Blake" w:cs="Times New Roman"/>
    </w:rPr>
  </w:style>
  <w:style w:type="character" w:customStyle="1" w:styleId="ListLabel2">
    <w:name w:val="ListLabel 2"/>
    <w:qFormat/>
    <w:rPr>
      <w:rFonts w:cs="Courier New"/>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rPr>
      <w:rFonts w:ascii="Arial" w:hAnsi="Arial"/>
      <w:sz w:val="24"/>
      <w:szCs w:val="24"/>
      <w:lang w:eastAsia="en-US"/>
    </w:rPr>
  </w:style>
  <w:style w:type="character" w:customStyle="1" w:styleId="CommentSubjectChar">
    <w:name w:val="Comment Subject Char"/>
    <w:basedOn w:val="CommentTextChar"/>
    <w:qFormat/>
    <w:rPr>
      <w:rFonts w:ascii="Arial" w:hAnsi="Arial"/>
      <w:b/>
      <w:bCs/>
      <w:sz w:val="24"/>
      <w:szCs w:val="24"/>
      <w:lang w:eastAsia="en-US"/>
    </w:rPr>
  </w:style>
  <w:style w:type="character" w:customStyle="1" w:styleId="BalloonTextChar">
    <w:name w:val="Balloon Text Char"/>
    <w:basedOn w:val="DefaultParagraphFont"/>
    <w:qFormat/>
    <w:rPr>
      <w:rFonts w:ascii="Tahoma" w:hAnsi="Tahoma" w:cs="Tahoma"/>
      <w:sz w:val="16"/>
      <w:szCs w:val="16"/>
    </w:rPr>
  </w:style>
  <w:style w:type="character" w:customStyle="1" w:styleId="ListLabel3">
    <w:name w:val="ListLabel 3"/>
    <w:qFormat/>
    <w:rPr>
      <w:rFonts w:cs="TUOS Blake"/>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Bullets">
    <w:name w:val="Bullets"/>
    <w:qFormat/>
    <w:rPr>
      <w:rFonts w:ascii="OpenSymbol" w:eastAsia="OpenSymbol" w:hAnsi="OpenSymbol" w:cs="OpenSymbol"/>
      <w:sz w:val="40"/>
      <w:szCs w:val="40"/>
    </w:rPr>
  </w:style>
  <w:style w:type="character" w:customStyle="1" w:styleId="WWCharLFO1LVL2">
    <w:name w:val="WW_CharLFO1LVL2"/>
    <w:qFormat/>
    <w:rPr>
      <w:rFonts w:ascii="OpenSymbol" w:hAnsi="OpenSymbol" w:cs="OpenSymbol"/>
      <w:sz w:val="40"/>
      <w:szCs w:val="40"/>
    </w:rPr>
  </w:style>
  <w:style w:type="character" w:customStyle="1" w:styleId="WWCharLFO1LVL3">
    <w:name w:val="WW_CharLFO1LVL3"/>
    <w:qFormat/>
    <w:rPr>
      <w:rFonts w:ascii="OpenSymbol" w:hAnsi="OpenSymbol" w:cs="OpenSymbol"/>
      <w:sz w:val="40"/>
      <w:szCs w:val="40"/>
    </w:rPr>
  </w:style>
  <w:style w:type="character" w:customStyle="1" w:styleId="WWCharLFO1LVL4">
    <w:name w:val="WW_CharLFO1LVL4"/>
    <w:qFormat/>
    <w:rPr>
      <w:rFonts w:ascii="Symbol" w:hAnsi="Symbol" w:cs="Symbol"/>
      <w:sz w:val="40"/>
      <w:szCs w:val="40"/>
    </w:rPr>
  </w:style>
  <w:style w:type="character" w:customStyle="1" w:styleId="WWCharLFO1LVL5">
    <w:name w:val="WW_CharLFO1LVL5"/>
    <w:qFormat/>
    <w:rPr>
      <w:rFonts w:ascii="OpenSymbol" w:hAnsi="OpenSymbol" w:cs="OpenSymbol"/>
      <w:sz w:val="40"/>
      <w:szCs w:val="40"/>
    </w:rPr>
  </w:style>
  <w:style w:type="character" w:customStyle="1" w:styleId="WWCharLFO1LVL6">
    <w:name w:val="WW_CharLFO1LVL6"/>
    <w:qFormat/>
    <w:rPr>
      <w:rFonts w:ascii="OpenSymbol" w:hAnsi="OpenSymbol" w:cs="OpenSymbol"/>
      <w:sz w:val="40"/>
      <w:szCs w:val="40"/>
    </w:rPr>
  </w:style>
  <w:style w:type="character" w:customStyle="1" w:styleId="WWCharLFO1LVL7">
    <w:name w:val="WW_CharLFO1LVL7"/>
    <w:qFormat/>
    <w:rPr>
      <w:rFonts w:ascii="Symbol" w:hAnsi="Symbol" w:cs="Symbol"/>
      <w:sz w:val="40"/>
      <w:szCs w:val="40"/>
    </w:rPr>
  </w:style>
  <w:style w:type="character" w:customStyle="1" w:styleId="WWCharLFO1LVL8">
    <w:name w:val="WW_CharLFO1LVL8"/>
    <w:qFormat/>
    <w:rPr>
      <w:rFonts w:ascii="OpenSymbol" w:hAnsi="OpenSymbol" w:cs="OpenSymbol"/>
      <w:sz w:val="40"/>
      <w:szCs w:val="40"/>
    </w:rPr>
  </w:style>
  <w:style w:type="character" w:customStyle="1" w:styleId="WWCharLFO1LVL9">
    <w:name w:val="WW_CharLFO1LVL9"/>
    <w:qFormat/>
    <w:rPr>
      <w:rFonts w:ascii="OpenSymbol" w:hAnsi="OpenSymbol" w:cs="OpenSymbol"/>
      <w:sz w:val="40"/>
      <w:szCs w:val="40"/>
    </w:rPr>
  </w:style>
  <w:style w:type="character" w:customStyle="1" w:styleId="WWCharLFO1LVL1">
    <w:name w:val="WW_CharLFO1LVL1"/>
    <w:qFormat/>
    <w:rPr>
      <w:rFonts w:ascii="Symbol" w:hAnsi="Symbol" w:cs="Symbol"/>
      <w:sz w:val="40"/>
      <w:szCs w:val="40"/>
    </w:rPr>
  </w:style>
  <w:style w:type="character" w:customStyle="1" w:styleId="ListLabel7">
    <w:name w:val="ListLabel 7"/>
    <w:qFormat/>
    <w:rPr>
      <w:rFonts w:eastAsia="Times New Roman"/>
    </w:rPr>
  </w:style>
  <w:style w:type="character" w:customStyle="1" w:styleId="StrongEmphasis">
    <w:name w:val="Strong Emphasis"/>
    <w:rPr>
      <w:b/>
      <w:bCs/>
    </w:rPr>
  </w:style>
  <w:style w:type="character" w:customStyle="1" w:styleId="apple-converted-space">
    <w:name w:val="apple-converted-space"/>
    <w:basedOn w:val="DefaultParagraphFont"/>
    <w:qFormat/>
  </w:style>
  <w:style w:type="character" w:customStyle="1" w:styleId="IndexLink">
    <w:name w:val="Index Link"/>
    <w:qFormat/>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Characters">
    <w:name w:val="Endnote Characters"/>
    <w:qFormat/>
  </w:style>
  <w:style w:type="character" w:customStyle="1" w:styleId="EndnoteAnchor">
    <w:name w:val="Endnote Anchor"/>
    <w:rPr>
      <w:vertAlign w:val="superscript"/>
    </w:rPr>
  </w:style>
  <w:style w:type="character" w:customStyle="1" w:styleId="LineNumbering">
    <w:name w:val="Line Numbering"/>
  </w:style>
  <w:style w:type="character" w:customStyle="1" w:styleId="Quotation">
    <w:name w:val="Quotation"/>
    <w:qFormat/>
    <w:rPr>
      <w:i/>
      <w:iCs/>
    </w:rPr>
  </w:style>
  <w:style w:type="character" w:customStyle="1" w:styleId="ListLabel8">
    <w:name w:val="ListLabel 8"/>
    <w:qFormat/>
    <w:rPr>
      <w:rFonts w:ascii="Arial" w:hAnsi="Arial"/>
      <w:b/>
      <w:bCs/>
      <w:sz w:val="24"/>
      <w:szCs w:val="22"/>
    </w:rPr>
  </w:style>
  <w:style w:type="character" w:customStyle="1" w:styleId="ListLabel9">
    <w:name w:val="ListLabel 9"/>
    <w:qFormat/>
    <w:rPr>
      <w:rFonts w:ascii="Arial" w:hAnsi="Arial" w:cs="Symbol"/>
      <w:sz w:val="22"/>
      <w:szCs w:val="40"/>
    </w:rPr>
  </w:style>
  <w:style w:type="character" w:customStyle="1" w:styleId="ListLabel10">
    <w:name w:val="ListLabel 10"/>
    <w:qFormat/>
    <w:rPr>
      <w:rFonts w:cs="OpenSymbol"/>
      <w:sz w:val="40"/>
      <w:szCs w:val="40"/>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qFormat/>
    <w:pPr>
      <w:suppressLineNumbers/>
      <w:spacing w:before="120" w:after="120"/>
    </w:pPr>
    <w:rPr>
      <w:rFonts w:cs="Mangal"/>
      <w:i/>
      <w:iCs/>
      <w:szCs w:val="24"/>
    </w:rPr>
  </w:style>
  <w:style w:type="paragraph" w:customStyle="1" w:styleId="Index">
    <w:name w:val="Index"/>
    <w:basedOn w:val="Normal"/>
    <w:qFormat/>
    <w:pPr>
      <w:suppressLineNumbers/>
    </w:pPr>
    <w:rPr>
      <w:rFonts w:cs="Mangal"/>
    </w:rPr>
  </w:style>
  <w:style w:type="paragraph" w:customStyle="1" w:styleId="TableContents">
    <w:name w:val="Table Contents"/>
    <w:basedOn w:val="Normal"/>
    <w:qFormat/>
    <w:pPr>
      <w:suppressLineNumbers/>
    </w:pPr>
  </w:style>
  <w:style w:type="paragraph" w:styleId="Footer">
    <w:name w:val="footer"/>
    <w:basedOn w:val="Normal"/>
    <w:pPr>
      <w:tabs>
        <w:tab w:val="center" w:pos="4536"/>
        <w:tab w:val="right" w:pos="9072"/>
      </w:tabs>
    </w:pPr>
  </w:style>
  <w:style w:type="paragraph" w:customStyle="1" w:styleId="FrameContents">
    <w:name w:val="Frame Contents"/>
    <w:basedOn w:val="Normal"/>
    <w:qFormat/>
  </w:style>
  <w:style w:type="paragraph" w:styleId="ListParagraph">
    <w:name w:val="List Paragraph"/>
    <w:basedOn w:val="Normal"/>
    <w:qFormat/>
    <w:pPr>
      <w:ind w:left="720"/>
      <w:contextualSpacing/>
    </w:pPr>
  </w:style>
  <w:style w:type="paragraph" w:customStyle="1" w:styleId="TableHeading">
    <w:name w:val="Table Heading"/>
    <w:basedOn w:val="TableContents"/>
    <w:qFormat/>
  </w:style>
  <w:style w:type="paragraph" w:styleId="CommentText">
    <w:name w:val="annotation text"/>
    <w:basedOn w:val="Normal"/>
    <w:qFormat/>
    <w:rPr>
      <w:szCs w:val="24"/>
    </w:rPr>
  </w:style>
  <w:style w:type="paragraph" w:styleId="CommentSubject">
    <w:name w:val="annotation subject"/>
    <w:basedOn w:val="CommentText"/>
    <w:qFormat/>
    <w:rPr>
      <w:b/>
      <w:bCs/>
      <w:sz w:val="20"/>
      <w:szCs w:val="20"/>
    </w:rPr>
  </w:style>
  <w:style w:type="paragraph" w:styleId="BalloonText">
    <w:name w:val="Balloon Text"/>
    <w:basedOn w:val="Normal"/>
    <w:qFormat/>
    <w:pPr>
      <w:spacing w:line="240" w:lineRule="auto"/>
      <w:contextualSpacing/>
    </w:pPr>
    <w:rPr>
      <w:rFonts w:ascii="Tahoma" w:hAnsi="Tahoma" w:cs="Tahoma"/>
      <w:sz w:val="16"/>
      <w:szCs w:val="16"/>
    </w:rPr>
  </w:style>
  <w:style w:type="paragraph" w:customStyle="1" w:styleId="LO-normal1">
    <w:name w:val="LO-normal1"/>
    <w:qFormat/>
    <w:pPr>
      <w:suppressAutoHyphens/>
    </w:pPr>
    <w:rPr>
      <w:color w:val="00000A"/>
      <w:shd w:val="clear" w:color="auto" w:fill="FFFFFF"/>
    </w:rPr>
  </w:style>
  <w:style w:type="paragraph" w:styleId="Title">
    <w:name w:val="Title"/>
    <w:basedOn w:val="LO-normal1"/>
    <w:next w:val="Normal"/>
    <w:qFormat/>
    <w:pPr>
      <w:keepNext/>
      <w:spacing w:before="240" w:after="120" w:line="240" w:lineRule="auto"/>
      <w:contextualSpacing/>
      <w:jc w:val="center"/>
    </w:pPr>
    <w:rPr>
      <w:rFonts w:ascii="Verdana" w:eastAsia="Verdana" w:hAnsi="Verdana" w:cs="Verdana"/>
      <w:b/>
      <w:sz w:val="56"/>
      <w:szCs w:val="56"/>
    </w:rPr>
  </w:style>
  <w:style w:type="paragraph" w:styleId="Subtitle">
    <w:name w:val="Subtitle"/>
    <w:basedOn w:val="LO-normal1"/>
    <w:next w:val="Normal"/>
    <w:qFormat/>
    <w:pPr>
      <w:keepNext/>
      <w:spacing w:before="60" w:after="120" w:line="240" w:lineRule="auto"/>
      <w:contextualSpacing/>
      <w:jc w:val="center"/>
    </w:pPr>
    <w:rPr>
      <w:rFonts w:ascii="Verdana" w:eastAsia="Verdana" w:hAnsi="Verdana" w:cs="Verdana"/>
      <w:sz w:val="36"/>
      <w:szCs w:val="36"/>
    </w:rPr>
  </w:style>
  <w:style w:type="paragraph" w:customStyle="1" w:styleId="LO-Normal10">
    <w:name w:val="LO-Normal1"/>
    <w:qFormat/>
    <w:pPr>
      <w:suppressAutoHyphens/>
    </w:pPr>
    <w:rPr>
      <w:color w:val="00000A"/>
      <w:shd w:val="clear" w:color="auto" w:fill="FFFFFF"/>
    </w:rPr>
  </w:style>
  <w:style w:type="paragraph" w:customStyle="1" w:styleId="LO-normal">
    <w:name w:val="LO-normal"/>
    <w:qFormat/>
    <w:pPr>
      <w:suppressAutoHyphens/>
    </w:pPr>
    <w:rPr>
      <w:color w:val="00000A"/>
      <w:shd w:val="clear" w:color="auto" w:fill="FFFFFF"/>
    </w:rPr>
  </w:style>
  <w:style w:type="paragraph" w:customStyle="1" w:styleId="Default">
    <w:name w:val="Default"/>
    <w:qFormat/>
    <w:pPr>
      <w:suppressAutoHyphens/>
    </w:pPr>
    <w:rPr>
      <w:rFonts w:ascii="MS PGothic" w:eastAsia="Tahoma" w:hAnsi="MS PGothic" w:cs="Liberation Sans"/>
      <w:color w:val="FFFFFF"/>
      <w:sz w:val="40"/>
      <w:szCs w:val="24"/>
      <w:shd w:val="clear" w:color="auto" w:fill="FFFFFF"/>
    </w:rPr>
  </w:style>
  <w:style w:type="paragraph" w:customStyle="1" w:styleId="Objectwitharrow">
    <w:name w:val="Object with arrow"/>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Objectwithshadow">
    <w:name w:val="Object with shadow"/>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Objectwithoutfill">
    <w:name w:val="Object without fill"/>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Objectwithnofillandnoline">
    <w:name w:val="Object with no fill and no line"/>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Textbody0">
    <w:name w:val="Text body"/>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Textbodyjustified">
    <w:name w:val="Text body justified"/>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Title1">
    <w:name w:val="Title1"/>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jc w:val="center"/>
    </w:pPr>
  </w:style>
  <w:style w:type="paragraph" w:customStyle="1" w:styleId="Title2">
    <w:name w:val="Title2"/>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before="57" w:after="57" w:line="240" w:lineRule="auto"/>
      <w:ind w:right="113"/>
      <w:jc w:val="center"/>
    </w:pPr>
  </w:style>
  <w:style w:type="paragraph" w:customStyle="1" w:styleId="DimensionLine">
    <w:name w:val="Dimension Line"/>
    <w:basedOn w:val="Default"/>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line="240" w:lineRule="auto"/>
    </w:pPr>
  </w:style>
  <w:style w:type="paragraph" w:customStyle="1" w:styleId="DefaultLTGliederung1">
    <w:name w:val="Default~LT~Gliederung 1"/>
    <w:qFormat/>
    <w:pPr>
      <w:suppressAutoHyphens/>
    </w:pPr>
    <w:rPr>
      <w:rFonts w:ascii="MS PGothic" w:eastAsia="Tahoma" w:hAnsi="MS PGothic" w:cs="Liberation Sans"/>
      <w:color w:val="FFFFFF"/>
      <w:sz w:val="292"/>
      <w:szCs w:val="24"/>
      <w:shd w:val="clear" w:color="auto" w:fill="FFFFFF"/>
    </w:rPr>
  </w:style>
  <w:style w:type="paragraph" w:customStyle="1" w:styleId="DefaultLTGliederung2">
    <w:name w:val="Default~LT~Gliederung 2"/>
    <w:basedOn w:val="DefaultLTGliederung1"/>
    <w:qFormat/>
    <w:pPr>
      <w:tabs>
        <w:tab w:val="left" w:pos="1225"/>
        <w:tab w:val="left" w:pos="7765"/>
      </w:tabs>
      <w:spacing w:before="635" w:line="240" w:lineRule="auto"/>
    </w:pPr>
    <w:rPr>
      <w:sz w:val="254"/>
    </w:rPr>
  </w:style>
  <w:style w:type="paragraph" w:customStyle="1" w:styleId="DefaultLTGliederung3">
    <w:name w:val="Default~LT~Gliederung 3"/>
    <w:basedOn w:val="DefaultLTGliederung2"/>
    <w:qFormat/>
    <w:pPr>
      <w:tabs>
        <w:tab w:val="left" w:pos="4905"/>
      </w:tabs>
      <w:spacing w:before="550"/>
    </w:pPr>
    <w:rPr>
      <w:sz w:val="220"/>
    </w:rPr>
  </w:style>
  <w:style w:type="paragraph" w:customStyle="1" w:styleId="DefaultLTGliederung4">
    <w:name w:val="Default~LT~Gliederung 4"/>
    <w:basedOn w:val="DefaultLTGliederung3"/>
    <w:qFormat/>
    <w:pPr>
      <w:tabs>
        <w:tab w:val="left" w:pos="1637"/>
      </w:tabs>
      <w:spacing w:before="450"/>
    </w:pPr>
    <w:rPr>
      <w:sz w:val="180"/>
    </w:rPr>
  </w:style>
  <w:style w:type="paragraph" w:customStyle="1" w:styleId="DefaultLTGliederung5">
    <w:name w:val="Default~LT~Gliederung 5"/>
    <w:basedOn w:val="DefaultLTGliederung4"/>
    <w:qFormat/>
  </w:style>
  <w:style w:type="paragraph" w:customStyle="1" w:styleId="DefaultLTGliederung6">
    <w:name w:val="Default~LT~Gliederung 6"/>
    <w:basedOn w:val="DefaultLTGliederung5"/>
    <w:qFormat/>
  </w:style>
  <w:style w:type="paragraph" w:customStyle="1" w:styleId="DefaultLTGliederung7">
    <w:name w:val="Default~LT~Gliederung 7"/>
    <w:basedOn w:val="DefaultLTGliederung6"/>
    <w:qFormat/>
  </w:style>
  <w:style w:type="paragraph" w:customStyle="1" w:styleId="DefaultLTGliederung8">
    <w:name w:val="Default~LT~Gliederung 8"/>
    <w:basedOn w:val="DefaultLTGliederung7"/>
    <w:qFormat/>
  </w:style>
  <w:style w:type="paragraph" w:customStyle="1" w:styleId="DefaultLTGliederung9">
    <w:name w:val="Default~LT~Gliederung 9"/>
    <w:basedOn w:val="DefaultLTGliederung8"/>
    <w:qFormat/>
  </w:style>
  <w:style w:type="paragraph" w:customStyle="1" w:styleId="DefaultLTTitel">
    <w:name w:val="Default~LT~Titel"/>
    <w:qFormat/>
    <w:pPr>
      <w:suppressAutoHyphens/>
    </w:pPr>
    <w:rPr>
      <w:rFonts w:ascii="MS PGothic" w:eastAsia="Tahoma" w:hAnsi="MS PGothic" w:cs="Liberation Sans"/>
      <w:color w:val="E5E5FF"/>
      <w:sz w:val="400"/>
      <w:szCs w:val="24"/>
      <w:shd w:val="clear" w:color="auto" w:fill="FFFFFF"/>
    </w:rPr>
  </w:style>
  <w:style w:type="paragraph" w:customStyle="1" w:styleId="DefaultLTUntertitel">
    <w:name w:val="Default~LT~Untertitel"/>
    <w:qFormat/>
    <w:pPr>
      <w:suppressAutoHyphens/>
    </w:pPr>
    <w:rPr>
      <w:rFonts w:ascii="MS PGothic" w:eastAsia="Tahoma" w:hAnsi="MS PGothic" w:cs="Liberation Sans"/>
      <w:color w:val="FFFFFF"/>
      <w:sz w:val="292"/>
      <w:szCs w:val="24"/>
      <w:shd w:val="clear" w:color="auto" w:fill="FFFFFF"/>
    </w:rPr>
  </w:style>
  <w:style w:type="paragraph" w:customStyle="1" w:styleId="DefaultLTNotizen">
    <w:name w:val="Default~LT~Notizen"/>
    <w:qFormat/>
    <w:pPr>
      <w:suppressAutoHyphens/>
    </w:pPr>
    <w:rPr>
      <w:rFonts w:ascii="MS PGothic" w:eastAsia="Tahoma" w:hAnsi="MS PGothic" w:cs="Liberation Sans"/>
      <w:color w:val="000000"/>
      <w:sz w:val="68"/>
      <w:szCs w:val="24"/>
      <w:shd w:val="clear" w:color="auto" w:fill="FFFFFF"/>
    </w:rPr>
  </w:style>
  <w:style w:type="paragraph" w:customStyle="1" w:styleId="DefaultLTHintergrundobjekte">
    <w:name w:val="Default~LT~Hintergrundobjekte"/>
    <w:qFormat/>
    <w:pPr>
      <w:suppressAutoHyphens/>
    </w:pPr>
    <w:rPr>
      <w:rFonts w:ascii="MS PGothic" w:eastAsia="Tahoma" w:hAnsi="MS PGothic" w:cs="Liberation Sans"/>
      <w:color w:val="000000"/>
      <w:sz w:val="40"/>
      <w:szCs w:val="24"/>
      <w:shd w:val="clear" w:color="auto" w:fill="FFFFFF"/>
    </w:rPr>
  </w:style>
  <w:style w:type="paragraph" w:customStyle="1" w:styleId="DefaultLTHintergrund">
    <w:name w:val="Default~LT~Hintergrund"/>
    <w:qFormat/>
    <w:pPr>
      <w:suppressAutoHyphens/>
    </w:pPr>
    <w:rPr>
      <w:rFonts w:ascii="Liberation Serif" w:eastAsia="Tahoma" w:hAnsi="Liberation Serif" w:cs="Liberation Sans"/>
      <w:color w:val="00000A"/>
      <w:sz w:val="24"/>
      <w:szCs w:val="24"/>
      <w:shd w:val="clear" w:color="auto" w:fill="FFFFFF"/>
    </w:rPr>
  </w:style>
  <w:style w:type="paragraph" w:customStyle="1" w:styleId="default0">
    <w:name w:val="default"/>
    <w:qFormat/>
    <w:pPr>
      <w:suppressAutoHyphens/>
    </w:pPr>
    <w:rPr>
      <w:rFonts w:ascii="Mangal" w:eastAsia="Tahoma" w:hAnsi="Mangal" w:cs="Liberation Sans"/>
      <w:color w:val="000000"/>
      <w:sz w:val="36"/>
      <w:szCs w:val="24"/>
      <w:shd w:val="clear" w:color="auto" w:fill="FFFFFF"/>
    </w:rPr>
  </w:style>
  <w:style w:type="paragraph" w:customStyle="1" w:styleId="gray1">
    <w:name w:val="gray1"/>
    <w:basedOn w:val="default0"/>
    <w:qFormat/>
    <w:pPr>
      <w:spacing w:line="200" w:lineRule="atLeast"/>
    </w:pPr>
  </w:style>
  <w:style w:type="paragraph" w:customStyle="1" w:styleId="gray2">
    <w:name w:val="gray2"/>
    <w:basedOn w:val="default0"/>
    <w:qFormat/>
    <w:pPr>
      <w:spacing w:line="200" w:lineRule="atLeast"/>
    </w:pPr>
  </w:style>
  <w:style w:type="paragraph" w:customStyle="1" w:styleId="gray3">
    <w:name w:val="gray3"/>
    <w:basedOn w:val="default0"/>
    <w:qFormat/>
    <w:pPr>
      <w:spacing w:line="200" w:lineRule="atLeast"/>
    </w:pPr>
  </w:style>
  <w:style w:type="paragraph" w:customStyle="1" w:styleId="bw1">
    <w:name w:val="bw1"/>
    <w:basedOn w:val="default0"/>
    <w:qFormat/>
    <w:pPr>
      <w:spacing w:line="200" w:lineRule="atLeast"/>
    </w:pPr>
  </w:style>
  <w:style w:type="paragraph" w:customStyle="1" w:styleId="bw2">
    <w:name w:val="bw2"/>
    <w:basedOn w:val="default0"/>
    <w:qFormat/>
    <w:pPr>
      <w:spacing w:line="200" w:lineRule="atLeast"/>
    </w:pPr>
  </w:style>
  <w:style w:type="paragraph" w:customStyle="1" w:styleId="bw3">
    <w:name w:val="bw3"/>
    <w:basedOn w:val="default0"/>
    <w:qFormat/>
    <w:pPr>
      <w:spacing w:line="200" w:lineRule="atLeast"/>
    </w:pPr>
  </w:style>
  <w:style w:type="paragraph" w:customStyle="1" w:styleId="orange1">
    <w:name w:val="orange1"/>
    <w:basedOn w:val="default0"/>
    <w:qFormat/>
    <w:pPr>
      <w:spacing w:line="200" w:lineRule="atLeast"/>
    </w:pPr>
  </w:style>
  <w:style w:type="paragraph" w:customStyle="1" w:styleId="orange2">
    <w:name w:val="orange2"/>
    <w:basedOn w:val="default0"/>
    <w:qFormat/>
    <w:pPr>
      <w:spacing w:line="200" w:lineRule="atLeast"/>
    </w:pPr>
  </w:style>
  <w:style w:type="paragraph" w:customStyle="1" w:styleId="orange3">
    <w:name w:val="orange3"/>
    <w:basedOn w:val="default0"/>
    <w:qFormat/>
    <w:pPr>
      <w:spacing w:line="200" w:lineRule="atLeast"/>
    </w:pPr>
  </w:style>
  <w:style w:type="paragraph" w:customStyle="1" w:styleId="turquoise1">
    <w:name w:val="turquoise1"/>
    <w:basedOn w:val="default0"/>
    <w:qFormat/>
    <w:pPr>
      <w:spacing w:line="200" w:lineRule="atLeast"/>
    </w:pPr>
  </w:style>
  <w:style w:type="paragraph" w:customStyle="1" w:styleId="turquoise2">
    <w:name w:val="turquoise2"/>
    <w:basedOn w:val="default0"/>
    <w:qFormat/>
    <w:pPr>
      <w:spacing w:line="200" w:lineRule="atLeast"/>
    </w:pPr>
  </w:style>
  <w:style w:type="paragraph" w:customStyle="1" w:styleId="turquoise3">
    <w:name w:val="turquoise3"/>
    <w:basedOn w:val="default0"/>
    <w:qFormat/>
    <w:pPr>
      <w:spacing w:line="200" w:lineRule="atLeast"/>
    </w:pPr>
  </w:style>
  <w:style w:type="paragraph" w:customStyle="1" w:styleId="blue1">
    <w:name w:val="blue1"/>
    <w:basedOn w:val="default0"/>
    <w:qFormat/>
    <w:pPr>
      <w:spacing w:line="200" w:lineRule="atLeast"/>
    </w:pPr>
  </w:style>
  <w:style w:type="paragraph" w:customStyle="1" w:styleId="blue2">
    <w:name w:val="blue2"/>
    <w:basedOn w:val="default0"/>
    <w:qFormat/>
    <w:pPr>
      <w:spacing w:line="200" w:lineRule="atLeast"/>
    </w:pPr>
  </w:style>
  <w:style w:type="paragraph" w:customStyle="1" w:styleId="blue3">
    <w:name w:val="blue3"/>
    <w:basedOn w:val="default0"/>
    <w:qFormat/>
    <w:pPr>
      <w:spacing w:line="200" w:lineRule="atLeast"/>
    </w:pPr>
  </w:style>
  <w:style w:type="paragraph" w:customStyle="1" w:styleId="sun1">
    <w:name w:val="sun1"/>
    <w:basedOn w:val="default0"/>
    <w:qFormat/>
    <w:pPr>
      <w:spacing w:line="200" w:lineRule="atLeast"/>
    </w:pPr>
  </w:style>
  <w:style w:type="paragraph" w:customStyle="1" w:styleId="sun2">
    <w:name w:val="sun2"/>
    <w:basedOn w:val="default0"/>
    <w:qFormat/>
    <w:pPr>
      <w:spacing w:line="200" w:lineRule="atLeast"/>
    </w:pPr>
  </w:style>
  <w:style w:type="paragraph" w:customStyle="1" w:styleId="sun3">
    <w:name w:val="sun3"/>
    <w:basedOn w:val="default0"/>
    <w:qFormat/>
    <w:pPr>
      <w:spacing w:line="200" w:lineRule="atLeast"/>
    </w:pPr>
  </w:style>
  <w:style w:type="paragraph" w:customStyle="1" w:styleId="earth1">
    <w:name w:val="earth1"/>
    <w:basedOn w:val="default0"/>
    <w:qFormat/>
    <w:pPr>
      <w:spacing w:line="200" w:lineRule="atLeast"/>
    </w:pPr>
  </w:style>
  <w:style w:type="paragraph" w:customStyle="1" w:styleId="earth2">
    <w:name w:val="earth2"/>
    <w:basedOn w:val="default0"/>
    <w:qFormat/>
    <w:pPr>
      <w:spacing w:line="200" w:lineRule="atLeast"/>
    </w:pPr>
  </w:style>
  <w:style w:type="paragraph" w:customStyle="1" w:styleId="earth3">
    <w:name w:val="earth3"/>
    <w:basedOn w:val="default0"/>
    <w:qFormat/>
    <w:pPr>
      <w:spacing w:line="200" w:lineRule="atLeast"/>
    </w:pPr>
  </w:style>
  <w:style w:type="paragraph" w:customStyle="1" w:styleId="green1">
    <w:name w:val="green1"/>
    <w:basedOn w:val="default0"/>
    <w:qFormat/>
    <w:pPr>
      <w:spacing w:line="200" w:lineRule="atLeast"/>
    </w:pPr>
  </w:style>
  <w:style w:type="paragraph" w:customStyle="1" w:styleId="green2">
    <w:name w:val="green2"/>
    <w:basedOn w:val="default0"/>
    <w:qFormat/>
    <w:pPr>
      <w:spacing w:line="200" w:lineRule="atLeast"/>
    </w:pPr>
  </w:style>
  <w:style w:type="paragraph" w:customStyle="1" w:styleId="green3">
    <w:name w:val="green3"/>
    <w:basedOn w:val="default0"/>
    <w:qFormat/>
    <w:pPr>
      <w:spacing w:line="200" w:lineRule="atLeast"/>
    </w:pPr>
  </w:style>
  <w:style w:type="paragraph" w:customStyle="1" w:styleId="seetang1">
    <w:name w:val="seetang1"/>
    <w:basedOn w:val="default0"/>
    <w:qFormat/>
    <w:pPr>
      <w:spacing w:line="200" w:lineRule="atLeast"/>
    </w:pPr>
  </w:style>
  <w:style w:type="paragraph" w:customStyle="1" w:styleId="seetang2">
    <w:name w:val="seetang2"/>
    <w:basedOn w:val="default0"/>
    <w:qFormat/>
    <w:pPr>
      <w:spacing w:line="200" w:lineRule="atLeast"/>
    </w:pPr>
  </w:style>
  <w:style w:type="paragraph" w:customStyle="1" w:styleId="seetang3">
    <w:name w:val="seetang3"/>
    <w:basedOn w:val="default0"/>
    <w:qFormat/>
    <w:pPr>
      <w:spacing w:line="200" w:lineRule="atLeast"/>
    </w:pPr>
  </w:style>
  <w:style w:type="paragraph" w:customStyle="1" w:styleId="lightblue1">
    <w:name w:val="lightblue1"/>
    <w:basedOn w:val="default0"/>
    <w:qFormat/>
    <w:pPr>
      <w:spacing w:line="200" w:lineRule="atLeast"/>
    </w:pPr>
  </w:style>
  <w:style w:type="paragraph" w:customStyle="1" w:styleId="lightblue2">
    <w:name w:val="lightblue2"/>
    <w:basedOn w:val="default0"/>
    <w:qFormat/>
    <w:pPr>
      <w:spacing w:line="200" w:lineRule="atLeast"/>
    </w:pPr>
  </w:style>
  <w:style w:type="paragraph" w:customStyle="1" w:styleId="lightblue3">
    <w:name w:val="lightblue3"/>
    <w:basedOn w:val="default0"/>
    <w:qFormat/>
    <w:pPr>
      <w:spacing w:line="200" w:lineRule="atLeast"/>
    </w:pPr>
  </w:style>
  <w:style w:type="paragraph" w:customStyle="1" w:styleId="yellow1">
    <w:name w:val="yellow1"/>
    <w:basedOn w:val="default0"/>
    <w:qFormat/>
    <w:pPr>
      <w:spacing w:line="200" w:lineRule="atLeast"/>
    </w:pPr>
  </w:style>
  <w:style w:type="paragraph" w:customStyle="1" w:styleId="yellow2">
    <w:name w:val="yellow2"/>
    <w:basedOn w:val="default0"/>
    <w:qFormat/>
    <w:pPr>
      <w:spacing w:line="200" w:lineRule="atLeast"/>
    </w:pPr>
  </w:style>
  <w:style w:type="paragraph" w:customStyle="1" w:styleId="yellow3">
    <w:name w:val="yellow3"/>
    <w:basedOn w:val="default0"/>
    <w:qFormat/>
    <w:pPr>
      <w:spacing w:line="200" w:lineRule="atLeast"/>
    </w:pPr>
  </w:style>
  <w:style w:type="paragraph" w:customStyle="1" w:styleId="Backgroundobjects">
    <w:name w:val="Background objects"/>
    <w:qFormat/>
    <w:pPr>
      <w:suppressAutoHyphens/>
    </w:pPr>
    <w:rPr>
      <w:rFonts w:ascii="MS PGothic" w:eastAsia="Tahoma" w:hAnsi="MS PGothic" w:cs="Liberation Sans"/>
      <w:color w:val="000000"/>
      <w:sz w:val="40"/>
      <w:szCs w:val="24"/>
      <w:shd w:val="clear" w:color="auto" w:fill="FFFFFF"/>
    </w:rPr>
  </w:style>
  <w:style w:type="paragraph" w:customStyle="1" w:styleId="Background">
    <w:name w:val="Background"/>
    <w:qFormat/>
    <w:pPr>
      <w:suppressAutoHyphens/>
    </w:pPr>
    <w:rPr>
      <w:rFonts w:ascii="Liberation Serif" w:eastAsia="Tahoma" w:hAnsi="Liberation Serif" w:cs="Liberation Sans"/>
      <w:color w:val="00000A"/>
      <w:sz w:val="24"/>
      <w:szCs w:val="24"/>
      <w:shd w:val="clear" w:color="auto" w:fill="FFFFFF"/>
    </w:rPr>
  </w:style>
  <w:style w:type="paragraph" w:customStyle="1" w:styleId="Notes">
    <w:name w:val="Notes"/>
    <w:qFormat/>
    <w:pPr>
      <w:suppressAutoHyphens/>
    </w:pPr>
    <w:rPr>
      <w:rFonts w:ascii="MS PGothic" w:eastAsia="Tahoma" w:hAnsi="MS PGothic" w:cs="Liberation Sans"/>
      <w:color w:val="000000"/>
      <w:sz w:val="68"/>
      <w:szCs w:val="24"/>
      <w:shd w:val="clear" w:color="auto" w:fill="FFFFFF"/>
    </w:rPr>
  </w:style>
  <w:style w:type="paragraph" w:customStyle="1" w:styleId="Outline1">
    <w:name w:val="Outline 1"/>
    <w:qFormat/>
    <w:pPr>
      <w:suppressAutoHyphens/>
    </w:pPr>
    <w:rPr>
      <w:rFonts w:ascii="MS PGothic" w:eastAsia="Tahoma" w:hAnsi="MS PGothic" w:cs="Liberation Sans"/>
      <w:color w:val="FFFFFF"/>
      <w:sz w:val="292"/>
      <w:szCs w:val="24"/>
      <w:shd w:val="clear" w:color="auto" w:fill="FFFFFF"/>
    </w:rPr>
  </w:style>
  <w:style w:type="paragraph" w:customStyle="1" w:styleId="Outline2">
    <w:name w:val="Outline 2"/>
    <w:basedOn w:val="Outline1"/>
    <w:qFormat/>
    <w:pPr>
      <w:tabs>
        <w:tab w:val="left" w:pos="1225"/>
        <w:tab w:val="left" w:pos="7765"/>
      </w:tabs>
      <w:spacing w:before="635" w:line="240" w:lineRule="auto"/>
    </w:pPr>
    <w:rPr>
      <w:sz w:val="254"/>
    </w:rPr>
  </w:style>
  <w:style w:type="paragraph" w:customStyle="1" w:styleId="Outline3">
    <w:name w:val="Outline 3"/>
    <w:basedOn w:val="Outline2"/>
    <w:qFormat/>
    <w:pPr>
      <w:tabs>
        <w:tab w:val="left" w:pos="4905"/>
      </w:tabs>
      <w:spacing w:before="550"/>
    </w:pPr>
    <w:rPr>
      <w:sz w:val="220"/>
    </w:rPr>
  </w:style>
  <w:style w:type="paragraph" w:customStyle="1" w:styleId="Outline4">
    <w:name w:val="Outline 4"/>
    <w:basedOn w:val="Outline3"/>
    <w:qFormat/>
    <w:pPr>
      <w:tabs>
        <w:tab w:val="left" w:pos="1637"/>
      </w:tabs>
      <w:spacing w:before="450"/>
    </w:pPr>
    <w:rPr>
      <w:sz w:val="180"/>
    </w:rPr>
  </w:style>
  <w:style w:type="paragraph" w:customStyle="1" w:styleId="Outline5">
    <w:name w:val="Outline 5"/>
    <w:basedOn w:val="Outline4"/>
    <w:qFormat/>
  </w:style>
  <w:style w:type="paragraph" w:customStyle="1" w:styleId="Outline6">
    <w:name w:val="Outline 6"/>
    <w:basedOn w:val="Outline5"/>
    <w:qFormat/>
  </w:style>
  <w:style w:type="paragraph" w:customStyle="1" w:styleId="Outline7">
    <w:name w:val="Outline 7"/>
    <w:basedOn w:val="Outline6"/>
    <w:qFormat/>
  </w:style>
  <w:style w:type="paragraph" w:customStyle="1" w:styleId="Outline8">
    <w:name w:val="Outline 8"/>
    <w:basedOn w:val="Outline7"/>
    <w:qFormat/>
  </w:style>
  <w:style w:type="paragraph" w:customStyle="1" w:styleId="Outline9">
    <w:name w:val="Outline 9"/>
    <w:basedOn w:val="Outline8"/>
    <w:qFormat/>
  </w:style>
  <w:style w:type="paragraph" w:customStyle="1" w:styleId="Title1LTGliederung1">
    <w:name w:val="Title1~LT~Gliederung 1"/>
    <w:qFormat/>
    <w:pPr>
      <w:suppressAutoHyphens/>
    </w:pPr>
    <w:rPr>
      <w:rFonts w:ascii="MS PGothic" w:eastAsia="Tahoma" w:hAnsi="MS PGothic" w:cs="Liberation Sans"/>
      <w:color w:val="FFFFFF"/>
      <w:sz w:val="292"/>
      <w:szCs w:val="24"/>
      <w:shd w:val="clear" w:color="auto" w:fill="FFFFFF"/>
    </w:rPr>
  </w:style>
  <w:style w:type="paragraph" w:customStyle="1" w:styleId="Title1LTGliederung2">
    <w:name w:val="Title1~LT~Gliederung 2"/>
    <w:basedOn w:val="Title1LTGliederung1"/>
    <w:qFormat/>
    <w:pPr>
      <w:tabs>
        <w:tab w:val="left" w:pos="1225"/>
        <w:tab w:val="left" w:pos="7765"/>
      </w:tabs>
      <w:spacing w:before="635" w:line="240" w:lineRule="auto"/>
    </w:pPr>
    <w:rPr>
      <w:sz w:val="254"/>
    </w:rPr>
  </w:style>
  <w:style w:type="paragraph" w:customStyle="1" w:styleId="Title1LTGliederung3">
    <w:name w:val="Title1~LT~Gliederung 3"/>
    <w:basedOn w:val="Title1LTGliederung2"/>
    <w:qFormat/>
    <w:pPr>
      <w:tabs>
        <w:tab w:val="left" w:pos="4905"/>
      </w:tabs>
      <w:spacing w:before="550"/>
    </w:pPr>
    <w:rPr>
      <w:sz w:val="220"/>
    </w:rPr>
  </w:style>
  <w:style w:type="paragraph" w:customStyle="1" w:styleId="Title1LTGliederung4">
    <w:name w:val="Title1~LT~Gliederung 4"/>
    <w:basedOn w:val="Title1LTGliederung3"/>
    <w:qFormat/>
    <w:pPr>
      <w:tabs>
        <w:tab w:val="left" w:pos="1637"/>
      </w:tabs>
      <w:spacing w:before="450"/>
    </w:pPr>
    <w:rPr>
      <w:sz w:val="180"/>
    </w:rPr>
  </w:style>
  <w:style w:type="paragraph" w:customStyle="1" w:styleId="Title1LTGliederung5">
    <w:name w:val="Title1~LT~Gliederung 5"/>
    <w:basedOn w:val="Title1LTGliederung4"/>
    <w:qFormat/>
  </w:style>
  <w:style w:type="paragraph" w:customStyle="1" w:styleId="Title1LTGliederung6">
    <w:name w:val="Title1~LT~Gliederung 6"/>
    <w:basedOn w:val="Title1LTGliederung5"/>
    <w:qFormat/>
  </w:style>
  <w:style w:type="paragraph" w:customStyle="1" w:styleId="Title1LTGliederung7">
    <w:name w:val="Title1~LT~Gliederung 7"/>
    <w:basedOn w:val="Title1LTGliederung6"/>
    <w:qFormat/>
  </w:style>
  <w:style w:type="paragraph" w:customStyle="1" w:styleId="Title1LTGliederung8">
    <w:name w:val="Title1~LT~Gliederung 8"/>
    <w:basedOn w:val="Title1LTGliederung7"/>
    <w:qFormat/>
  </w:style>
  <w:style w:type="paragraph" w:customStyle="1" w:styleId="Title1LTGliederung9">
    <w:name w:val="Title1~LT~Gliederung 9"/>
    <w:basedOn w:val="Title1LTGliederung8"/>
    <w:qFormat/>
  </w:style>
  <w:style w:type="paragraph" w:customStyle="1" w:styleId="Title1LTTitel">
    <w:name w:val="Title1~LT~Titel"/>
    <w:qFormat/>
    <w:pPr>
      <w:suppressAutoHyphens/>
    </w:pPr>
    <w:rPr>
      <w:rFonts w:ascii="MS PGothic" w:eastAsia="Tahoma" w:hAnsi="MS PGothic" w:cs="Liberation Sans"/>
      <w:color w:val="E5E5FF"/>
      <w:sz w:val="400"/>
      <w:szCs w:val="24"/>
      <w:shd w:val="clear" w:color="auto" w:fill="FFFFFF"/>
    </w:rPr>
  </w:style>
  <w:style w:type="paragraph" w:customStyle="1" w:styleId="Title1LTUntertitel">
    <w:name w:val="Title1~LT~Untertitel"/>
    <w:qFormat/>
    <w:pPr>
      <w:suppressAutoHyphens/>
    </w:pPr>
    <w:rPr>
      <w:rFonts w:ascii="MS PGothic" w:eastAsia="Tahoma" w:hAnsi="MS PGothic" w:cs="Liberation Sans"/>
      <w:color w:val="FFFFFF"/>
      <w:sz w:val="292"/>
      <w:szCs w:val="24"/>
      <w:shd w:val="clear" w:color="auto" w:fill="FFFFFF"/>
    </w:rPr>
  </w:style>
  <w:style w:type="paragraph" w:customStyle="1" w:styleId="Title1LTNotizen">
    <w:name w:val="Title1~LT~Notizen"/>
    <w:qFormat/>
    <w:pPr>
      <w:suppressAutoHyphens/>
    </w:pPr>
    <w:rPr>
      <w:rFonts w:ascii="MS PGothic" w:eastAsia="Tahoma" w:hAnsi="MS PGothic" w:cs="Liberation Sans"/>
      <w:color w:val="000000"/>
      <w:sz w:val="68"/>
      <w:szCs w:val="24"/>
      <w:shd w:val="clear" w:color="auto" w:fill="FFFFFF"/>
    </w:rPr>
  </w:style>
  <w:style w:type="paragraph" w:customStyle="1" w:styleId="Title1LTHintergrundobjekte">
    <w:name w:val="Title1~LT~Hintergrundobjekte"/>
    <w:qFormat/>
    <w:pPr>
      <w:suppressAutoHyphens/>
    </w:pPr>
    <w:rPr>
      <w:rFonts w:ascii="Liberation Serif" w:eastAsia="Tahoma" w:hAnsi="Liberation Serif" w:cs="Liberation Sans"/>
      <w:color w:val="00000A"/>
      <w:sz w:val="24"/>
      <w:szCs w:val="24"/>
      <w:shd w:val="clear" w:color="auto" w:fill="FFFFFF"/>
    </w:rPr>
  </w:style>
  <w:style w:type="paragraph" w:customStyle="1" w:styleId="Title1LTHintergrund">
    <w:name w:val="Title1~LT~Hintergrund"/>
    <w:qFormat/>
    <w:pPr>
      <w:suppressAutoHyphens/>
    </w:pPr>
    <w:rPr>
      <w:rFonts w:ascii="Liberation Serif" w:eastAsia="Tahoma" w:hAnsi="Liberation Serif" w:cs="Liberation Sans"/>
      <w:color w:val="00000A"/>
      <w:sz w:val="24"/>
      <w:szCs w:val="24"/>
      <w:shd w:val="clear" w:color="auto" w:fill="FFFFFF"/>
    </w:rPr>
  </w:style>
  <w:style w:type="paragraph" w:customStyle="1" w:styleId="DocumentMap">
    <w:name w:val="DocumentMap"/>
    <w:qFormat/>
    <w:pPr>
      <w:suppressAutoHyphens/>
    </w:pPr>
    <w:rPr>
      <w:rFonts w:ascii="Times New Roman" w:eastAsia="Liberation Serif" w:hAnsi="Times New Roman" w:cs="Liberation Serif"/>
      <w:color w:val="000000"/>
      <w:sz w:val="20"/>
      <w:szCs w:val="24"/>
      <w:shd w:val="clear" w:color="auto" w:fill="FFFFFF"/>
      <w:lang w:eastAsia="hi-IN"/>
    </w:rPr>
  </w:style>
  <w:style w:type="paragraph" w:styleId="Revision">
    <w:name w:val="Revision"/>
    <w:qFormat/>
    <w:pPr>
      <w:suppressAutoHyphens/>
    </w:pPr>
    <w:rPr>
      <w:rFonts w:ascii="Times New Roman" w:eastAsia="Liberation Serif" w:hAnsi="Times New Roman" w:cs="Liberation Serif"/>
      <w:color w:val="000000"/>
      <w:sz w:val="20"/>
      <w:szCs w:val="24"/>
      <w:shd w:val="clear" w:color="auto" w:fill="FFFFFF"/>
      <w:lang w:eastAsia="hi-IN"/>
    </w:rPr>
  </w:style>
  <w:style w:type="paragraph" w:customStyle="1" w:styleId="FirstLineIndent">
    <w:name w:val="First Line Indent"/>
    <w:basedOn w:val="TextBody"/>
  </w:style>
  <w:style w:type="paragraph" w:customStyle="1" w:styleId="Verticaltable">
    <w:name w:val="Vertical table"/>
    <w:basedOn w:val="TableContents"/>
    <w:qFormat/>
    <w:rPr>
      <w:eastAsianLayout w:id="1286425088" w:vert="1"/>
    </w:rPr>
  </w:style>
  <w:style w:type="paragraph" w:customStyle="1" w:styleId="Chaptertitle">
    <w:name w:val="Chapter title"/>
    <w:basedOn w:val="Heading1"/>
    <w:qFormat/>
    <w:pPr>
      <w:spacing w:before="0" w:after="0" w:line="360" w:lineRule="auto"/>
      <w:jc w:val="both"/>
    </w:pPr>
    <w:rPr>
      <w:rFonts w:ascii="Arial" w:hAnsi="Arial"/>
      <w:sz w:val="36"/>
      <w:szCs w:val="36"/>
    </w:rPr>
  </w:style>
  <w:style w:type="paragraph" w:customStyle="1" w:styleId="Heading10">
    <w:name w:val="Heading 10"/>
    <w:basedOn w:val="Heading"/>
    <w:qFormat/>
    <w:pPr>
      <w:spacing w:before="60" w:after="60"/>
      <w:outlineLvl w:val="8"/>
    </w:pPr>
    <w:rPr>
      <w:b/>
      <w:bCs/>
      <w:sz w:val="21"/>
      <w:szCs w:val="21"/>
    </w:rPr>
  </w:style>
  <w:style w:type="paragraph" w:customStyle="1" w:styleId="11">
    <w:name w:val="1.1."/>
    <w:basedOn w:val="Heading2"/>
    <w:qFormat/>
    <w:pPr>
      <w:spacing w:before="227" w:after="227"/>
    </w:pPr>
  </w:style>
  <w:style w:type="paragraph" w:customStyle="1" w:styleId="111">
    <w:name w:val="1.1.1."/>
    <w:basedOn w:val="Heading3"/>
    <w:qFormat/>
    <w:pPr>
      <w:spacing w:before="227" w:after="227" w:line="360" w:lineRule="auto"/>
      <w:jc w:val="both"/>
    </w:pPr>
    <w:rPr>
      <w:rFonts w:ascii="Arial" w:hAnsi="Arial"/>
      <w:sz w:val="22"/>
      <w:szCs w:val="22"/>
    </w:rPr>
  </w:style>
  <w:style w:type="paragraph" w:customStyle="1" w:styleId="ContentsHeading">
    <w:name w:val="Contents Heading"/>
    <w:basedOn w:val="Heading"/>
    <w:pPr>
      <w:spacing w:before="113" w:after="227"/>
      <w:jc w:val="center"/>
    </w:pPr>
    <w:rPr>
      <w:rFonts w:ascii="Arial" w:hAnsi="Arial"/>
      <w:b/>
      <w:sz w:val="32"/>
    </w:rPr>
  </w:style>
  <w:style w:type="paragraph" w:customStyle="1" w:styleId="Abstract">
    <w:name w:val="Abstract"/>
    <w:basedOn w:val="Normal"/>
    <w:qFormat/>
    <w:pPr>
      <w:spacing w:line="360" w:lineRule="auto"/>
      <w:ind w:firstLine="720"/>
      <w:jc w:val="center"/>
    </w:pPr>
    <w:rPr>
      <w:rFonts w:ascii="Arial" w:hAnsi="Arial"/>
      <w:b/>
      <w:bCs/>
      <w:sz w:val="32"/>
      <w:szCs w:val="32"/>
    </w:rPr>
  </w:style>
  <w:style w:type="paragraph" w:customStyle="1" w:styleId="Contents1">
    <w:name w:val="Contents 1"/>
    <w:basedOn w:val="Index"/>
  </w:style>
  <w:style w:type="paragraph" w:customStyle="1" w:styleId="Contents3">
    <w:name w:val="Contents 3"/>
    <w:basedOn w:val="Index"/>
  </w:style>
  <w:style w:type="paragraph" w:customStyle="1" w:styleId="Contents4">
    <w:name w:val="Contents 4"/>
    <w:basedOn w:val="Index"/>
  </w:style>
  <w:style w:type="paragraph" w:customStyle="1" w:styleId="Contents2">
    <w:name w:val="Contents 2"/>
    <w:basedOn w:val="Index"/>
  </w:style>
  <w:style w:type="paragraph" w:customStyle="1" w:styleId="Contenttitle">
    <w:name w:val="Content title"/>
    <w:basedOn w:val="ContentsHeading"/>
    <w:qFormat/>
    <w:pPr>
      <w:spacing w:before="227"/>
    </w:pPr>
  </w:style>
  <w:style w:type="paragraph" w:customStyle="1" w:styleId="Paragraph">
    <w:name w:val="Paragraph"/>
    <w:basedOn w:val="TextBody"/>
    <w:qFormat/>
    <w:pPr>
      <w:spacing w:after="0" w:line="360" w:lineRule="auto"/>
      <w:jc w:val="both"/>
    </w:pPr>
    <w:rPr>
      <w:rFonts w:ascii="Arial" w:hAnsi="Arial"/>
    </w:rPr>
  </w:style>
  <w:style w:type="paragraph" w:customStyle="1" w:styleId="1111">
    <w:name w:val="1.1.1.1."/>
    <w:basedOn w:val="Heading4"/>
    <w:qFormat/>
    <w:pPr>
      <w:spacing w:before="227" w:after="227"/>
    </w:pPr>
    <w:rPr>
      <w:sz w:val="22"/>
    </w:rPr>
  </w:style>
  <w:style w:type="paragraph" w:customStyle="1" w:styleId="Contents5">
    <w:name w:val="Contents 5"/>
    <w:basedOn w:val="Index"/>
  </w:style>
  <w:style w:type="paragraph" w:customStyle="1" w:styleId="21">
    <w:name w:val="2.1."/>
    <w:basedOn w:val="11"/>
    <w:qFormat/>
    <w:pPr>
      <w:ind w:left="0" w:hanging="431"/>
    </w:pPr>
  </w:style>
  <w:style w:type="paragraph" w:customStyle="1" w:styleId="211">
    <w:name w:val="2.1.1."/>
    <w:basedOn w:val="111"/>
    <w:qFormat/>
  </w:style>
  <w:style w:type="paragraph" w:customStyle="1" w:styleId="2111">
    <w:name w:val="2.1.1.1."/>
    <w:basedOn w:val="1111"/>
    <w:qFormat/>
  </w:style>
  <w:style w:type="paragraph" w:customStyle="1" w:styleId="TableTable">
    <w:name w:val="TableTable"/>
    <w:basedOn w:val="Paragraph"/>
    <w:next w:val="Paragraph"/>
    <w:qFormat/>
    <w:rPr>
      <w:sz w:val="20"/>
    </w:rPr>
  </w:style>
  <w:style w:type="paragraph" w:customStyle="1" w:styleId="31">
    <w:name w:val="3.1."/>
    <w:basedOn w:val="11"/>
    <w:qFormat/>
    <w:pPr>
      <w:ind w:left="0" w:firstLine="0"/>
      <w:outlineLvl w:val="2"/>
    </w:pPr>
  </w:style>
  <w:style w:type="paragraph" w:customStyle="1" w:styleId="311">
    <w:name w:val="3.1.1."/>
    <w:basedOn w:val="111"/>
    <w:qFormat/>
    <w:pPr>
      <w:outlineLvl w:val="3"/>
    </w:pPr>
    <w:rPr>
      <w:sz w:val="24"/>
    </w:rPr>
  </w:style>
  <w:style w:type="paragraph" w:customStyle="1" w:styleId="3111">
    <w:name w:val="3.1.1.1."/>
    <w:basedOn w:val="1111"/>
    <w:qFormat/>
    <w:pPr>
      <w:outlineLvl w:val="4"/>
    </w:pPr>
  </w:style>
  <w:style w:type="paragraph" w:customStyle="1" w:styleId="Figurelegend">
    <w:name w:val="Figure legend"/>
    <w:basedOn w:val="TextBody"/>
    <w:qFormat/>
    <w:pPr>
      <w:widowControl w:val="0"/>
      <w:spacing w:after="0" w:line="360" w:lineRule="auto"/>
      <w:jc w:val="both"/>
    </w:pPr>
    <w:rPr>
      <w:rFonts w:ascii="Arial" w:hAnsi="Arial"/>
      <w:sz w:val="20"/>
      <w:szCs w:val="20"/>
    </w:rPr>
  </w:style>
  <w:style w:type="paragraph" w:customStyle="1" w:styleId="Marginalia">
    <w:name w:val="Marginalia"/>
    <w:basedOn w:val="TextBody"/>
  </w:style>
  <w:style w:type="paragraph" w:customStyle="1" w:styleId="ListIndent">
    <w:name w:val="List Indent"/>
    <w:basedOn w:val="TextBody"/>
    <w:qFormat/>
  </w:style>
  <w:style w:type="paragraph" w:customStyle="1" w:styleId="41">
    <w:name w:val="4.1"/>
    <w:basedOn w:val="Heading2"/>
    <w:qFormat/>
    <w:pPr>
      <w:spacing w:before="227" w:after="227"/>
      <w:ind w:left="0" w:firstLine="0"/>
    </w:pPr>
  </w:style>
  <w:style w:type="paragraph" w:customStyle="1" w:styleId="411">
    <w:name w:val="4.1.1."/>
    <w:basedOn w:val="Heading3"/>
    <w:qFormat/>
    <w:pPr>
      <w:spacing w:before="227" w:after="227"/>
    </w:pPr>
    <w:rPr>
      <w:rFonts w:ascii="Arial" w:hAnsi="Arial"/>
      <w:sz w:val="24"/>
    </w:rPr>
  </w:style>
  <w:style w:type="paragraph" w:customStyle="1" w:styleId="4111">
    <w:name w:val="4.1.1.1."/>
    <w:basedOn w:val="Heading4"/>
    <w:qFormat/>
    <w:pPr>
      <w:spacing w:before="227" w:after="227"/>
    </w:pPr>
    <w:rPr>
      <w:sz w:val="22"/>
    </w:rPr>
  </w:style>
  <w:style w:type="paragraph" w:customStyle="1" w:styleId="IllustrationIndexHeading">
    <w:name w:val="Illustration Index Heading"/>
    <w:basedOn w:val="Heading"/>
    <w:qFormat/>
  </w:style>
  <w:style w:type="paragraph" w:customStyle="1" w:styleId="TableIndexHeading">
    <w:name w:val="Table Index Heading"/>
    <w:basedOn w:val="Heading"/>
    <w:qFormat/>
  </w:style>
  <w:style w:type="numbering" w:customStyle="1" w:styleId="Numbering1">
    <w:name w:val="Numbering 1"/>
  </w:style>
  <w:style w:type="paragraph" w:customStyle="1" w:styleId="paragraph-western">
    <w:name w:val="paragraph-western"/>
    <w:basedOn w:val="Normal"/>
    <w:rsid w:val="00766C9B"/>
    <w:pPr>
      <w:suppressAutoHyphens w:val="0"/>
      <w:spacing w:before="100" w:beforeAutospacing="1" w:line="360" w:lineRule="auto"/>
      <w:jc w:val="both"/>
    </w:pPr>
    <w:rPr>
      <w:rFonts w:ascii="Arial" w:eastAsia="Times New Roman" w:hAnsi="Arial"/>
      <w:sz w:val="24"/>
      <w:szCs w:val="24"/>
      <w:lang w:eastAsia="en-GB"/>
    </w:rPr>
  </w:style>
  <w:style w:type="character" w:styleId="Hyperlink">
    <w:name w:val="Hyperlink"/>
    <w:basedOn w:val="DefaultParagraphFont"/>
    <w:uiPriority w:val="99"/>
    <w:unhideWhenUsed/>
    <w:rsid w:val="009A33D4"/>
    <w:rPr>
      <w:color w:val="0563C1" w:themeColor="hyperlink"/>
      <w:u w:val="single"/>
    </w:rPr>
  </w:style>
  <w:style w:type="character" w:customStyle="1" w:styleId="cit-issue">
    <w:name w:val="cit-issue"/>
    <w:basedOn w:val="DefaultParagraphFont"/>
    <w:rsid w:val="002E2BAD"/>
  </w:style>
  <w:style w:type="character" w:customStyle="1" w:styleId="cit-first-page">
    <w:name w:val="cit-first-page"/>
    <w:basedOn w:val="DefaultParagraphFont"/>
    <w:rsid w:val="002E2BAD"/>
  </w:style>
  <w:style w:type="character" w:customStyle="1" w:styleId="cit-sep">
    <w:name w:val="cit-sep"/>
    <w:basedOn w:val="DefaultParagraphFont"/>
    <w:rsid w:val="002E2BAD"/>
  </w:style>
  <w:style w:type="character" w:customStyle="1" w:styleId="cit-last-page">
    <w:name w:val="cit-last-page"/>
    <w:basedOn w:val="DefaultParagraphFont"/>
    <w:rsid w:val="002E2BAD"/>
  </w:style>
  <w:style w:type="paragraph" w:styleId="Header">
    <w:name w:val="header"/>
    <w:basedOn w:val="Normal"/>
    <w:link w:val="HeaderChar"/>
    <w:uiPriority w:val="99"/>
    <w:unhideWhenUsed/>
    <w:rsid w:val="00F655E8"/>
    <w:pPr>
      <w:tabs>
        <w:tab w:val="center" w:pos="4513"/>
        <w:tab w:val="right" w:pos="9026"/>
      </w:tabs>
      <w:spacing w:line="240" w:lineRule="auto"/>
    </w:pPr>
  </w:style>
  <w:style w:type="character" w:customStyle="1" w:styleId="HeaderChar">
    <w:name w:val="Header Char"/>
    <w:basedOn w:val="DefaultParagraphFont"/>
    <w:link w:val="Header"/>
    <w:uiPriority w:val="99"/>
    <w:rsid w:val="00F6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375043">
      <w:bodyDiv w:val="1"/>
      <w:marLeft w:val="0"/>
      <w:marRight w:val="0"/>
      <w:marTop w:val="0"/>
      <w:marBottom w:val="0"/>
      <w:divBdr>
        <w:top w:val="none" w:sz="0" w:space="0" w:color="auto"/>
        <w:left w:val="none" w:sz="0" w:space="0" w:color="auto"/>
        <w:bottom w:val="none" w:sz="0" w:space="0" w:color="auto"/>
        <w:right w:val="none" w:sz="0" w:space="0" w:color="auto"/>
      </w:divBdr>
    </w:div>
    <w:div w:id="457376520">
      <w:bodyDiv w:val="1"/>
      <w:marLeft w:val="0"/>
      <w:marRight w:val="0"/>
      <w:marTop w:val="0"/>
      <w:marBottom w:val="0"/>
      <w:divBdr>
        <w:top w:val="none" w:sz="0" w:space="0" w:color="auto"/>
        <w:left w:val="none" w:sz="0" w:space="0" w:color="auto"/>
        <w:bottom w:val="none" w:sz="0" w:space="0" w:color="auto"/>
        <w:right w:val="none" w:sz="0" w:space="0" w:color="auto"/>
      </w:divBdr>
    </w:div>
    <w:div w:id="847057363">
      <w:bodyDiv w:val="1"/>
      <w:marLeft w:val="0"/>
      <w:marRight w:val="0"/>
      <w:marTop w:val="0"/>
      <w:marBottom w:val="0"/>
      <w:divBdr>
        <w:top w:val="none" w:sz="0" w:space="0" w:color="auto"/>
        <w:left w:val="none" w:sz="0" w:space="0" w:color="auto"/>
        <w:bottom w:val="none" w:sz="0" w:space="0" w:color="auto"/>
        <w:right w:val="none" w:sz="0" w:space="0" w:color="auto"/>
      </w:divBdr>
    </w:div>
    <w:div w:id="9163251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journals.plos.org/plospathogens/article?id=10.1371/journal.ppat.1003959" TargetMode="External"/><Relationship Id="rId21" Type="http://schemas.openxmlformats.org/officeDocument/2006/relationships/image" Target="media/image13.tif"/><Relationship Id="rId42" Type="http://schemas.openxmlformats.org/officeDocument/2006/relationships/image" Target="media/image34.tif"/><Relationship Id="rId63" Type="http://schemas.openxmlformats.org/officeDocument/2006/relationships/image" Target="media/image55.png"/><Relationship Id="rId84" Type="http://schemas.openxmlformats.org/officeDocument/2006/relationships/hyperlink" Target="http://journals.plos.org/plospathogens/article?id=10.1371/journal.ppat.1003959" TargetMode="External"/><Relationship Id="rId138" Type="http://schemas.openxmlformats.org/officeDocument/2006/relationships/hyperlink" Target="http://journals.plos.org/plospathogens/article?id=10.1371/journal.ppat.1003959" TargetMode="External"/><Relationship Id="rId159" Type="http://schemas.openxmlformats.org/officeDocument/2006/relationships/hyperlink" Target="http://journals.plos.org/plospathogens/article?id=10.1371/journal.ppat.1003959" TargetMode="External"/><Relationship Id="rId170" Type="http://schemas.openxmlformats.org/officeDocument/2006/relationships/hyperlink" Target="http://journals.plos.org/plospathogens/article?id=10.1371/journal.ppat.1003959" TargetMode="External"/><Relationship Id="rId191" Type="http://schemas.openxmlformats.org/officeDocument/2006/relationships/image" Target="media/image66.tif"/><Relationship Id="rId205" Type="http://schemas.openxmlformats.org/officeDocument/2006/relationships/fontTable" Target="fontTable.xml"/><Relationship Id="rId107" Type="http://schemas.openxmlformats.org/officeDocument/2006/relationships/hyperlink" Target="http://journals.plos.org/plospathogens/article?id=10.1371/journal.ppat.1003959" TargetMode="External"/><Relationship Id="rId11" Type="http://schemas.openxmlformats.org/officeDocument/2006/relationships/image" Target="media/image3.jpeg"/><Relationship Id="rId32" Type="http://schemas.openxmlformats.org/officeDocument/2006/relationships/image" Target="media/image24.tif"/><Relationship Id="rId53" Type="http://schemas.openxmlformats.org/officeDocument/2006/relationships/image" Target="media/image45.tif"/><Relationship Id="rId74" Type="http://schemas.openxmlformats.org/officeDocument/2006/relationships/hyperlink" Target="http://journals.plos.org/plospathogens/article?id=10.1371/journal.ppat.1003959" TargetMode="External"/><Relationship Id="rId128" Type="http://schemas.openxmlformats.org/officeDocument/2006/relationships/hyperlink" Target="http://journals.plos.org/plospathogens/article?id=10.1371/journal.ppat.1003959" TargetMode="External"/><Relationship Id="rId149" Type="http://schemas.openxmlformats.org/officeDocument/2006/relationships/hyperlink" Target="http://journals.plos.org/plospathogens/article?id=10.1371/journal.ppat.1003959" TargetMode="External"/><Relationship Id="rId5" Type="http://schemas.openxmlformats.org/officeDocument/2006/relationships/webSettings" Target="webSettings.xml"/><Relationship Id="rId95" Type="http://schemas.openxmlformats.org/officeDocument/2006/relationships/hyperlink" Target="http://journals.plos.org/plospathogens/article?id=10.1371/journal.ppat.1003959" TargetMode="External"/><Relationship Id="rId160" Type="http://schemas.openxmlformats.org/officeDocument/2006/relationships/hyperlink" Target="http://journals.plos.org/plospathogens/article?id=10.1371/journal.ppat.1003959" TargetMode="External"/><Relationship Id="rId181" Type="http://schemas.openxmlformats.org/officeDocument/2006/relationships/image" Target="media/image56.tif"/><Relationship Id="rId22" Type="http://schemas.openxmlformats.org/officeDocument/2006/relationships/image" Target="media/image14.tif"/><Relationship Id="rId43" Type="http://schemas.openxmlformats.org/officeDocument/2006/relationships/image" Target="media/image35.tif"/><Relationship Id="rId64" Type="http://schemas.openxmlformats.org/officeDocument/2006/relationships/footer" Target="footer2.xml"/><Relationship Id="rId118" Type="http://schemas.openxmlformats.org/officeDocument/2006/relationships/hyperlink" Target="http://journals.plos.org/plospathogens/article?id=10.1371/journal.ppat.1003959" TargetMode="External"/><Relationship Id="rId139" Type="http://schemas.openxmlformats.org/officeDocument/2006/relationships/hyperlink" Target="http://journals.plos.org/plospathogens/article?id=10.1371/journal.ppat.1003959" TargetMode="External"/><Relationship Id="rId85" Type="http://schemas.openxmlformats.org/officeDocument/2006/relationships/hyperlink" Target="http://journals.plos.org/plospathogens/article?id=10.1371/journal.ppat.1003959" TargetMode="External"/><Relationship Id="rId150" Type="http://schemas.openxmlformats.org/officeDocument/2006/relationships/hyperlink" Target="http://journals.plos.org/plospathogens/article?id=10.1371/journal.ppat.1003959" TargetMode="External"/><Relationship Id="rId171" Type="http://schemas.openxmlformats.org/officeDocument/2006/relationships/hyperlink" Target="http://journals.plos.org/plospathogens/article?id=10.1371/journal.ppat.1003959" TargetMode="External"/><Relationship Id="rId192" Type="http://schemas.openxmlformats.org/officeDocument/2006/relationships/image" Target="media/image67.tif"/><Relationship Id="rId206" Type="http://schemas.microsoft.com/office/2011/relationships/people" Target="people.xml"/><Relationship Id="rId12" Type="http://schemas.openxmlformats.org/officeDocument/2006/relationships/image" Target="media/image4.jpeg"/><Relationship Id="rId33" Type="http://schemas.openxmlformats.org/officeDocument/2006/relationships/image" Target="media/image25.tif"/><Relationship Id="rId108" Type="http://schemas.openxmlformats.org/officeDocument/2006/relationships/hyperlink" Target="http://journals.plos.org/plospathogens/article?id=10.1371/journal.ppat.1003959" TargetMode="External"/><Relationship Id="rId129" Type="http://schemas.openxmlformats.org/officeDocument/2006/relationships/hyperlink" Target="http://journals.plos.org/plospathogens/article?id=10.1371/journal.ppat.1003959" TargetMode="External"/><Relationship Id="rId54" Type="http://schemas.openxmlformats.org/officeDocument/2006/relationships/image" Target="media/image46.tif"/><Relationship Id="rId75" Type="http://schemas.openxmlformats.org/officeDocument/2006/relationships/hyperlink" Target="http://journals.plos.org/plospathogens/article?id=10.1371/journal.ppat.1003959" TargetMode="External"/><Relationship Id="rId96" Type="http://schemas.openxmlformats.org/officeDocument/2006/relationships/hyperlink" Target="http://journals.plos.org/plospathogens/article?id=10.1371/journal.ppat.1003959" TargetMode="External"/><Relationship Id="rId140" Type="http://schemas.openxmlformats.org/officeDocument/2006/relationships/hyperlink" Target="http://journals.plos.org/plospathogens/article?id=10.1371/journal.ppat.1003959" TargetMode="External"/><Relationship Id="rId161" Type="http://schemas.openxmlformats.org/officeDocument/2006/relationships/hyperlink" Target="http://journals.plos.org/plospathogens/article?id=10.1371/journal.ppat.1003959" TargetMode="External"/><Relationship Id="rId182" Type="http://schemas.openxmlformats.org/officeDocument/2006/relationships/image" Target="media/image57.tif"/><Relationship Id="rId6" Type="http://schemas.openxmlformats.org/officeDocument/2006/relationships/footnotes" Target="footnotes.xml"/><Relationship Id="rId23" Type="http://schemas.openxmlformats.org/officeDocument/2006/relationships/image" Target="media/image15.tif"/><Relationship Id="rId119" Type="http://schemas.openxmlformats.org/officeDocument/2006/relationships/hyperlink" Target="http://journals.plos.org/plospathogens/article?id=10.1371/journal.ppat.1003959" TargetMode="External"/><Relationship Id="rId44" Type="http://schemas.openxmlformats.org/officeDocument/2006/relationships/image" Target="media/image36.tif"/><Relationship Id="rId65" Type="http://schemas.openxmlformats.org/officeDocument/2006/relationships/hyperlink" Target="http://journals.plos.org/plospathogens/article?id=10.1371/journal.ppat.1003959" TargetMode="External"/><Relationship Id="rId86" Type="http://schemas.openxmlformats.org/officeDocument/2006/relationships/hyperlink" Target="http://journals.plos.org/plospathogens/article?id=10.1371/journal.ppat.1003959" TargetMode="External"/><Relationship Id="rId130" Type="http://schemas.openxmlformats.org/officeDocument/2006/relationships/hyperlink" Target="http://journals.plos.org/plospathogens/article?id=10.1371/journal.ppat.1003959" TargetMode="External"/><Relationship Id="rId151" Type="http://schemas.openxmlformats.org/officeDocument/2006/relationships/hyperlink" Target="http://journals.plos.org/plospathogens/article?id=10.1371/journal.ppat.1003959" TargetMode="External"/><Relationship Id="rId172" Type="http://schemas.openxmlformats.org/officeDocument/2006/relationships/hyperlink" Target="http://journals.plos.org/plospathogens/article?id=10.1371/journal.ppat.1003959" TargetMode="External"/><Relationship Id="rId193" Type="http://schemas.openxmlformats.org/officeDocument/2006/relationships/image" Target="media/image68.tif"/><Relationship Id="rId207" Type="http://schemas.openxmlformats.org/officeDocument/2006/relationships/theme" Target="theme/theme1.xml"/><Relationship Id="rId13" Type="http://schemas.openxmlformats.org/officeDocument/2006/relationships/image" Target="media/image5.tif"/><Relationship Id="rId109" Type="http://schemas.openxmlformats.org/officeDocument/2006/relationships/hyperlink" Target="http://journals.plos.org/plospathogens/article?id=10.1371/journal.ppat.1003959" TargetMode="External"/><Relationship Id="rId34" Type="http://schemas.openxmlformats.org/officeDocument/2006/relationships/image" Target="media/image26.tif"/><Relationship Id="rId55" Type="http://schemas.openxmlformats.org/officeDocument/2006/relationships/image" Target="media/image47.tif"/><Relationship Id="rId76" Type="http://schemas.openxmlformats.org/officeDocument/2006/relationships/hyperlink" Target="http://journals.plos.org/plospathogens/article?id=10.1371/journal.ppat.1003959" TargetMode="External"/><Relationship Id="rId97" Type="http://schemas.openxmlformats.org/officeDocument/2006/relationships/hyperlink" Target="http://journals.plos.org/plospathogens/article?id=10.1371/journal.ppat.1003959" TargetMode="External"/><Relationship Id="rId120" Type="http://schemas.openxmlformats.org/officeDocument/2006/relationships/hyperlink" Target="http://journals.plos.org/plospathogens/article?id=10.1371/journal.ppat.1003959" TargetMode="External"/><Relationship Id="rId141" Type="http://schemas.openxmlformats.org/officeDocument/2006/relationships/hyperlink" Target="http://journals.plos.org/plospathogens/article?id=10.1371/journal.ppat.1003959" TargetMode="External"/><Relationship Id="rId7" Type="http://schemas.openxmlformats.org/officeDocument/2006/relationships/endnotes" Target="endnotes.xml"/><Relationship Id="rId162" Type="http://schemas.openxmlformats.org/officeDocument/2006/relationships/hyperlink" Target="http://journals.plos.org/plospathogens/article?id=10.1371/journal.ppat.1003959" TargetMode="External"/><Relationship Id="rId183" Type="http://schemas.openxmlformats.org/officeDocument/2006/relationships/image" Target="media/image58.tif"/><Relationship Id="rId24" Type="http://schemas.openxmlformats.org/officeDocument/2006/relationships/image" Target="media/image16.tif"/><Relationship Id="rId40" Type="http://schemas.openxmlformats.org/officeDocument/2006/relationships/image" Target="media/image32.tif"/><Relationship Id="rId45" Type="http://schemas.openxmlformats.org/officeDocument/2006/relationships/image" Target="media/image37.tif"/><Relationship Id="rId66" Type="http://schemas.openxmlformats.org/officeDocument/2006/relationships/hyperlink" Target="http://journals.plos.org/plospathogens/article?id=10.1371/journal.ppat.1003959" TargetMode="External"/><Relationship Id="rId87" Type="http://schemas.openxmlformats.org/officeDocument/2006/relationships/hyperlink" Target="http://journals.plos.org/plospathogens/article?id=10.1371/journal.ppat.1003959" TargetMode="External"/><Relationship Id="rId110" Type="http://schemas.openxmlformats.org/officeDocument/2006/relationships/hyperlink" Target="http://journals.plos.org/plospathogens/article?id=10.1371/journal.ppat.1003959" TargetMode="External"/><Relationship Id="rId115" Type="http://schemas.openxmlformats.org/officeDocument/2006/relationships/hyperlink" Target="http://journals.plos.org/plospathogens/article?id=10.1371/journal.ppat.1003959" TargetMode="External"/><Relationship Id="rId131" Type="http://schemas.openxmlformats.org/officeDocument/2006/relationships/hyperlink" Target="http://journals.plos.org/plospathogens/article?id=10.1371/journal.ppat.1003959" TargetMode="External"/><Relationship Id="rId136" Type="http://schemas.openxmlformats.org/officeDocument/2006/relationships/hyperlink" Target="http://journals.plos.org/plospathogens/article?id=10.1371/journal.ppat.1003959" TargetMode="External"/><Relationship Id="rId157" Type="http://schemas.openxmlformats.org/officeDocument/2006/relationships/hyperlink" Target="http://journals.plos.org/plospathogens/article?id=10.1371/journal.ppat.1003959" TargetMode="External"/><Relationship Id="rId178" Type="http://schemas.openxmlformats.org/officeDocument/2006/relationships/hyperlink" Target="http://journals.plos.org/plospathogens/article?id=10.1371/journal.ppat.1003959" TargetMode="External"/><Relationship Id="rId61" Type="http://schemas.openxmlformats.org/officeDocument/2006/relationships/image" Target="media/image53.tif"/><Relationship Id="rId82" Type="http://schemas.openxmlformats.org/officeDocument/2006/relationships/hyperlink" Target="http://journals.plos.org/plospathogens/article?id=10.1371/journal.ppat.1003959" TargetMode="External"/><Relationship Id="rId152" Type="http://schemas.openxmlformats.org/officeDocument/2006/relationships/hyperlink" Target="http://journals.plos.org/plospathogens/article?id=10.1371/journal.ppat.1003959" TargetMode="External"/><Relationship Id="rId173" Type="http://schemas.openxmlformats.org/officeDocument/2006/relationships/hyperlink" Target="http://journals.plos.org/plospathogens/article?id=10.1371/journal.ppat.1003959" TargetMode="External"/><Relationship Id="rId194" Type="http://schemas.openxmlformats.org/officeDocument/2006/relationships/image" Target="media/image69.tif"/><Relationship Id="rId199" Type="http://schemas.openxmlformats.org/officeDocument/2006/relationships/image" Target="media/image74.tif"/><Relationship Id="rId203" Type="http://schemas.openxmlformats.org/officeDocument/2006/relationships/image" Target="media/image78.tif"/><Relationship Id="rId19" Type="http://schemas.openxmlformats.org/officeDocument/2006/relationships/image" Target="media/image11.tif"/><Relationship Id="rId14" Type="http://schemas.openxmlformats.org/officeDocument/2006/relationships/image" Target="media/image6.png"/><Relationship Id="rId30" Type="http://schemas.openxmlformats.org/officeDocument/2006/relationships/image" Target="media/image22.tif"/><Relationship Id="rId35" Type="http://schemas.openxmlformats.org/officeDocument/2006/relationships/image" Target="media/image27.tif"/><Relationship Id="rId56" Type="http://schemas.openxmlformats.org/officeDocument/2006/relationships/image" Target="media/image48.tif"/><Relationship Id="rId77" Type="http://schemas.openxmlformats.org/officeDocument/2006/relationships/hyperlink" Target="http://journals.plos.org/plospathogens/article?id=10.1371/journal.ppat.1003959" TargetMode="External"/><Relationship Id="rId100" Type="http://schemas.openxmlformats.org/officeDocument/2006/relationships/hyperlink" Target="http://journals.plos.org/plospathogens/article?id=10.1371/journal.ppat.1003959" TargetMode="External"/><Relationship Id="rId105" Type="http://schemas.openxmlformats.org/officeDocument/2006/relationships/hyperlink" Target="http://journals.plos.org/plospathogens/article?id=10.1371/journal.ppat.1003959" TargetMode="External"/><Relationship Id="rId126" Type="http://schemas.openxmlformats.org/officeDocument/2006/relationships/hyperlink" Target="http://journals.plos.org/plospathogens/article?id=10.1371/journal.ppat.1003959" TargetMode="External"/><Relationship Id="rId147" Type="http://schemas.openxmlformats.org/officeDocument/2006/relationships/hyperlink" Target="http://journals.plos.org/plospathogens/article?id=10.1371/journal.ppat.1003959" TargetMode="External"/><Relationship Id="rId168" Type="http://schemas.openxmlformats.org/officeDocument/2006/relationships/hyperlink" Target="http://journals.plos.org/plospathogens/article?id=10.1371/journal.ppat.1003959" TargetMode="External"/><Relationship Id="rId8" Type="http://schemas.openxmlformats.org/officeDocument/2006/relationships/image" Target="media/image1.jpeg"/><Relationship Id="rId51" Type="http://schemas.openxmlformats.org/officeDocument/2006/relationships/image" Target="media/image43.tif"/><Relationship Id="rId72" Type="http://schemas.openxmlformats.org/officeDocument/2006/relationships/hyperlink" Target="http://journals.plos.org/plospathogens/article?id=10.1371/journal.ppat.1003959" TargetMode="External"/><Relationship Id="rId93" Type="http://schemas.openxmlformats.org/officeDocument/2006/relationships/hyperlink" Target="http://journals.plos.org/plospathogens/article?id=10.1371/journal.ppat.1003959" TargetMode="External"/><Relationship Id="rId98" Type="http://schemas.openxmlformats.org/officeDocument/2006/relationships/hyperlink" Target="http://journals.plos.org/plospathogens/article?id=10.1371/journal.ppat.1003959" TargetMode="External"/><Relationship Id="rId121" Type="http://schemas.openxmlformats.org/officeDocument/2006/relationships/hyperlink" Target="http://journals.plos.org/plospathogens/article?id=10.1371/journal.ppat.1003959" TargetMode="External"/><Relationship Id="rId142" Type="http://schemas.openxmlformats.org/officeDocument/2006/relationships/hyperlink" Target="http://journals.plos.org/plospathogens/article?id=10.1371/journal.ppat.1003959" TargetMode="External"/><Relationship Id="rId163" Type="http://schemas.openxmlformats.org/officeDocument/2006/relationships/hyperlink" Target="http://journals.plos.org/plospathogens/article?id=10.1371/journal.ppat.1003959" TargetMode="External"/><Relationship Id="rId184" Type="http://schemas.openxmlformats.org/officeDocument/2006/relationships/image" Target="media/image59.tif"/><Relationship Id="rId189" Type="http://schemas.openxmlformats.org/officeDocument/2006/relationships/image" Target="media/image64.tif"/><Relationship Id="rId3" Type="http://schemas.openxmlformats.org/officeDocument/2006/relationships/styles" Target="styles.xml"/><Relationship Id="rId25" Type="http://schemas.openxmlformats.org/officeDocument/2006/relationships/image" Target="media/image17.tif"/><Relationship Id="rId46" Type="http://schemas.openxmlformats.org/officeDocument/2006/relationships/image" Target="media/image38.tif"/><Relationship Id="rId67" Type="http://schemas.openxmlformats.org/officeDocument/2006/relationships/hyperlink" Target="http://journals.plos.org/plospathogens/article?id=10.1371/journal.ppat.1003959" TargetMode="External"/><Relationship Id="rId116" Type="http://schemas.openxmlformats.org/officeDocument/2006/relationships/hyperlink" Target="http://journals.plos.org/plospathogens/article?id=10.1371/journal.ppat.1003959" TargetMode="External"/><Relationship Id="rId137" Type="http://schemas.openxmlformats.org/officeDocument/2006/relationships/hyperlink" Target="http://journals.plos.org/plospathogens/article?id=10.1371/journal.ppat.1003959" TargetMode="External"/><Relationship Id="rId158" Type="http://schemas.openxmlformats.org/officeDocument/2006/relationships/hyperlink" Target="http://journals.plos.org/plospathogens/article?id=10.1371/journal.ppat.1003959" TargetMode="External"/><Relationship Id="rId20" Type="http://schemas.openxmlformats.org/officeDocument/2006/relationships/image" Target="media/image12.tif"/><Relationship Id="rId41" Type="http://schemas.openxmlformats.org/officeDocument/2006/relationships/image" Target="media/image33.tif"/><Relationship Id="rId62" Type="http://schemas.openxmlformats.org/officeDocument/2006/relationships/image" Target="media/image54.tif"/><Relationship Id="rId83" Type="http://schemas.openxmlformats.org/officeDocument/2006/relationships/hyperlink" Target="http://journals.plos.org/plospathogens/article?id=10.1371/journal.ppat.1003959" TargetMode="External"/><Relationship Id="rId88" Type="http://schemas.openxmlformats.org/officeDocument/2006/relationships/hyperlink" Target="http://journals.plos.org/plospathogens/article?id=10.1371/journal.ppat.1003959" TargetMode="External"/><Relationship Id="rId111" Type="http://schemas.openxmlformats.org/officeDocument/2006/relationships/hyperlink" Target="http://journals.plos.org/plospathogens/article?id=10.1371/journal.ppat.1003959" TargetMode="External"/><Relationship Id="rId132" Type="http://schemas.openxmlformats.org/officeDocument/2006/relationships/hyperlink" Target="http://journals.plos.org/plospathogens/article?id=10.1371/journal.ppat.1003959" TargetMode="External"/><Relationship Id="rId153" Type="http://schemas.openxmlformats.org/officeDocument/2006/relationships/hyperlink" Target="http://journals.plos.org/plospathogens/article?id=10.1371/journal.ppat.1003959" TargetMode="External"/><Relationship Id="rId174" Type="http://schemas.openxmlformats.org/officeDocument/2006/relationships/hyperlink" Target="http://journals.plos.org/plospathogens/article?id=10.1371/journal.ppat.1003959" TargetMode="External"/><Relationship Id="rId179" Type="http://schemas.openxmlformats.org/officeDocument/2006/relationships/hyperlink" Target="http://journals.plos.org/plospathogens/article?id=10.1371/journal.ppat.1003959" TargetMode="External"/><Relationship Id="rId195" Type="http://schemas.openxmlformats.org/officeDocument/2006/relationships/image" Target="media/image70.tif"/><Relationship Id="rId190" Type="http://schemas.openxmlformats.org/officeDocument/2006/relationships/image" Target="media/image65.tif"/><Relationship Id="rId204" Type="http://schemas.openxmlformats.org/officeDocument/2006/relationships/image" Target="media/image79.tif"/><Relationship Id="rId15" Type="http://schemas.openxmlformats.org/officeDocument/2006/relationships/image" Target="media/image7.png"/><Relationship Id="rId36" Type="http://schemas.openxmlformats.org/officeDocument/2006/relationships/image" Target="media/image28.tif"/><Relationship Id="rId57" Type="http://schemas.openxmlformats.org/officeDocument/2006/relationships/image" Target="media/image49.tif"/><Relationship Id="rId106" Type="http://schemas.openxmlformats.org/officeDocument/2006/relationships/hyperlink" Target="http://journals.plos.org/plospathogens/article?id=10.1371/journal.ppat.1003959" TargetMode="External"/><Relationship Id="rId127" Type="http://schemas.openxmlformats.org/officeDocument/2006/relationships/hyperlink" Target="http://journals.plos.org/plospathogens/article?id=10.1371/journal.ppat.1003959" TargetMode="External"/><Relationship Id="rId10" Type="http://schemas.openxmlformats.org/officeDocument/2006/relationships/image" Target="media/image2.png"/><Relationship Id="rId31" Type="http://schemas.openxmlformats.org/officeDocument/2006/relationships/image" Target="media/image23.tif"/><Relationship Id="rId52" Type="http://schemas.openxmlformats.org/officeDocument/2006/relationships/image" Target="media/image44.tif"/><Relationship Id="rId73" Type="http://schemas.openxmlformats.org/officeDocument/2006/relationships/hyperlink" Target="http://journals.plos.org/plospathogens/article?id=10.1371/journal.ppat.1003959" TargetMode="External"/><Relationship Id="rId78" Type="http://schemas.openxmlformats.org/officeDocument/2006/relationships/hyperlink" Target="http://journals.plos.org/plospathogens/article?id=10.1371/journal.ppat.1003959" TargetMode="External"/><Relationship Id="rId94" Type="http://schemas.openxmlformats.org/officeDocument/2006/relationships/hyperlink" Target="http://journals.plos.org/plospathogens/article?id=10.1371/journal.ppat.1003959" TargetMode="External"/><Relationship Id="rId99" Type="http://schemas.openxmlformats.org/officeDocument/2006/relationships/hyperlink" Target="http://journals.plos.org/plospathogens/article?id=10.1371/journal.ppat.1003959" TargetMode="External"/><Relationship Id="rId101" Type="http://schemas.openxmlformats.org/officeDocument/2006/relationships/hyperlink" Target="http://journals.plos.org/plospathogens/article?id=10.1371/journal.ppat.1003959" TargetMode="External"/><Relationship Id="rId122" Type="http://schemas.openxmlformats.org/officeDocument/2006/relationships/hyperlink" Target="http://journals.plos.org/plospathogens/article?id=10.1371/journal.ppat.1003959" TargetMode="External"/><Relationship Id="rId143" Type="http://schemas.openxmlformats.org/officeDocument/2006/relationships/hyperlink" Target="http://journals.plos.org/plospathogens/article?id=10.1371/journal.ppat.1003959" TargetMode="External"/><Relationship Id="rId148" Type="http://schemas.openxmlformats.org/officeDocument/2006/relationships/hyperlink" Target="http://journals.plos.org/plospathogens/article?id=10.1371/journal.ppat.1003959" TargetMode="External"/><Relationship Id="rId164" Type="http://schemas.openxmlformats.org/officeDocument/2006/relationships/hyperlink" Target="http://journals.plos.org/plospathogens/article?id=10.1371/journal.ppat.1003959" TargetMode="External"/><Relationship Id="rId169" Type="http://schemas.openxmlformats.org/officeDocument/2006/relationships/hyperlink" Target="http://journals.plos.org/plospathogens/article?id=10.1371/journal.ppat.1003959" TargetMode="External"/><Relationship Id="rId185" Type="http://schemas.openxmlformats.org/officeDocument/2006/relationships/image" Target="media/image60.ti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journals.plos.org/plospathogens/article?id=10.1371/journal.ppat.1003959" TargetMode="External"/><Relationship Id="rId26" Type="http://schemas.openxmlformats.org/officeDocument/2006/relationships/image" Target="media/image18.tif"/><Relationship Id="rId47" Type="http://schemas.openxmlformats.org/officeDocument/2006/relationships/image" Target="media/image39.tif"/><Relationship Id="rId68" Type="http://schemas.openxmlformats.org/officeDocument/2006/relationships/hyperlink" Target="http://journals.plos.org/plospathogens/article?id=10.1371/journal.ppat.1003959" TargetMode="External"/><Relationship Id="rId89" Type="http://schemas.openxmlformats.org/officeDocument/2006/relationships/hyperlink" Target="http://journals.plos.org/plospathogens/article?id=10.1371/journal.ppat.1003959" TargetMode="External"/><Relationship Id="rId112" Type="http://schemas.openxmlformats.org/officeDocument/2006/relationships/hyperlink" Target="http://journals.plos.org/plospathogens/article?id=10.1371/journal.ppat.1003959" TargetMode="External"/><Relationship Id="rId133" Type="http://schemas.openxmlformats.org/officeDocument/2006/relationships/hyperlink" Target="http://journals.plos.org/plospathogens/article?id=10.1371/journal.ppat.1003959" TargetMode="External"/><Relationship Id="rId154" Type="http://schemas.openxmlformats.org/officeDocument/2006/relationships/hyperlink" Target="http://journals.plos.org/plospathogens/article?id=10.1371/journal.ppat.1003959" TargetMode="External"/><Relationship Id="rId175" Type="http://schemas.openxmlformats.org/officeDocument/2006/relationships/hyperlink" Target="http://journals.plos.org/plospathogens/article?id=10.1371/journal.ppat.1003959" TargetMode="External"/><Relationship Id="rId196" Type="http://schemas.openxmlformats.org/officeDocument/2006/relationships/image" Target="media/image71.tif"/><Relationship Id="rId200" Type="http://schemas.openxmlformats.org/officeDocument/2006/relationships/image" Target="media/image75.tif"/><Relationship Id="rId16" Type="http://schemas.openxmlformats.org/officeDocument/2006/relationships/image" Target="media/image8.tif"/><Relationship Id="rId37" Type="http://schemas.openxmlformats.org/officeDocument/2006/relationships/image" Target="media/image29.tif"/><Relationship Id="rId58" Type="http://schemas.openxmlformats.org/officeDocument/2006/relationships/image" Target="media/image50.tif"/><Relationship Id="rId79" Type="http://schemas.openxmlformats.org/officeDocument/2006/relationships/hyperlink" Target="http://journals.plos.org/plospathogens/article?id=10.1371/journal.ppat.1003959" TargetMode="External"/><Relationship Id="rId102" Type="http://schemas.openxmlformats.org/officeDocument/2006/relationships/hyperlink" Target="http://journals.plos.org/plospathogens/article?id=10.1371/journal.ppat.1003959" TargetMode="External"/><Relationship Id="rId123" Type="http://schemas.openxmlformats.org/officeDocument/2006/relationships/hyperlink" Target="http://journals.plos.org/plospathogens/article?id=10.1371/journal.ppat.1003959" TargetMode="External"/><Relationship Id="rId144" Type="http://schemas.openxmlformats.org/officeDocument/2006/relationships/hyperlink" Target="http://journals.plos.org/plospathogens/article?id=10.1371/journal.ppat.1003959" TargetMode="External"/><Relationship Id="rId90" Type="http://schemas.openxmlformats.org/officeDocument/2006/relationships/hyperlink" Target="http://journals.plos.org/plospathogens/article?id=10.1371/journal.ppat.1003959" TargetMode="External"/><Relationship Id="rId165" Type="http://schemas.openxmlformats.org/officeDocument/2006/relationships/hyperlink" Target="http://journals.plos.org/plospathogens/article?id=10.1371/journal.ppat.1003959" TargetMode="External"/><Relationship Id="rId186" Type="http://schemas.openxmlformats.org/officeDocument/2006/relationships/image" Target="media/image61.tif"/><Relationship Id="rId27" Type="http://schemas.openxmlformats.org/officeDocument/2006/relationships/image" Target="media/image19.tif"/><Relationship Id="rId48" Type="http://schemas.openxmlformats.org/officeDocument/2006/relationships/image" Target="media/image40.tif"/><Relationship Id="rId69" Type="http://schemas.openxmlformats.org/officeDocument/2006/relationships/hyperlink" Target="http://journals.plos.org/plospathogens/article?id=10.1371/journal.ppat.1003959" TargetMode="External"/><Relationship Id="rId113" Type="http://schemas.openxmlformats.org/officeDocument/2006/relationships/hyperlink" Target="http://journals.plos.org/plospathogens/article?id=10.1371/journal.ppat.1003959" TargetMode="External"/><Relationship Id="rId134" Type="http://schemas.openxmlformats.org/officeDocument/2006/relationships/hyperlink" Target="http://journals.plos.org/plospathogens/article?id=10.1371/journal.ppat.1003959" TargetMode="External"/><Relationship Id="rId80" Type="http://schemas.openxmlformats.org/officeDocument/2006/relationships/hyperlink" Target="http://journals.plos.org/plospathogens/article?id=10.1371/journal.ppat.1003959" TargetMode="External"/><Relationship Id="rId155" Type="http://schemas.openxmlformats.org/officeDocument/2006/relationships/hyperlink" Target="http://journals.plos.org/plospathogens/article?id=10.1371/journal.ppat.1003959" TargetMode="External"/><Relationship Id="rId176" Type="http://schemas.openxmlformats.org/officeDocument/2006/relationships/hyperlink" Target="http://journals.plos.org/plospathogens/article?id=10.1371/journal.ppat.1003959" TargetMode="External"/><Relationship Id="rId197" Type="http://schemas.openxmlformats.org/officeDocument/2006/relationships/image" Target="media/image72.tif"/><Relationship Id="rId201" Type="http://schemas.openxmlformats.org/officeDocument/2006/relationships/image" Target="media/image76.tif"/><Relationship Id="rId17" Type="http://schemas.openxmlformats.org/officeDocument/2006/relationships/image" Target="media/image9.tif"/><Relationship Id="rId38" Type="http://schemas.openxmlformats.org/officeDocument/2006/relationships/image" Target="media/image30.tif"/><Relationship Id="rId59" Type="http://schemas.openxmlformats.org/officeDocument/2006/relationships/image" Target="media/image51.tif"/><Relationship Id="rId103" Type="http://schemas.openxmlformats.org/officeDocument/2006/relationships/hyperlink" Target="http://journals.plos.org/plospathogens/article?id=10.1371/journal.ppat.1003959" TargetMode="External"/><Relationship Id="rId124" Type="http://schemas.openxmlformats.org/officeDocument/2006/relationships/hyperlink" Target="http://journals.plos.org/plospathogens/article?id=10.1371/journal.ppat.1003959" TargetMode="External"/><Relationship Id="rId70" Type="http://schemas.openxmlformats.org/officeDocument/2006/relationships/hyperlink" Target="http://journals.plos.org/plospathogens/article?id=10.1371/journal.ppat.1003959" TargetMode="External"/><Relationship Id="rId91" Type="http://schemas.openxmlformats.org/officeDocument/2006/relationships/hyperlink" Target="http://journals.plos.org/plospathogens/article?id=10.1371/journal.ppat.1003959" TargetMode="External"/><Relationship Id="rId145" Type="http://schemas.openxmlformats.org/officeDocument/2006/relationships/hyperlink" Target="http://journals.plos.org/plospathogens/article?id=10.1371/journal.ppat.1003959" TargetMode="External"/><Relationship Id="rId166" Type="http://schemas.openxmlformats.org/officeDocument/2006/relationships/hyperlink" Target="http://journals.plos.org/plospathogens/article?id=10.1371/journal.ppat.1003959" TargetMode="External"/><Relationship Id="rId187" Type="http://schemas.openxmlformats.org/officeDocument/2006/relationships/image" Target="media/image62.tif"/><Relationship Id="rId1" Type="http://schemas.openxmlformats.org/officeDocument/2006/relationships/customXml" Target="../customXml/item1.xml"/><Relationship Id="rId28" Type="http://schemas.openxmlformats.org/officeDocument/2006/relationships/image" Target="media/image20.tif"/><Relationship Id="rId49" Type="http://schemas.openxmlformats.org/officeDocument/2006/relationships/image" Target="media/image41.tif"/><Relationship Id="rId114" Type="http://schemas.openxmlformats.org/officeDocument/2006/relationships/hyperlink" Target="http://journals.plos.org/plospathogens/article?id=10.1371/journal.ppat.1003959" TargetMode="External"/><Relationship Id="rId60" Type="http://schemas.openxmlformats.org/officeDocument/2006/relationships/image" Target="media/image52.tif"/><Relationship Id="rId81" Type="http://schemas.openxmlformats.org/officeDocument/2006/relationships/hyperlink" Target="http://journals.plos.org/plospathogens/article?id=10.1371/journal.ppat.1003959" TargetMode="External"/><Relationship Id="rId135" Type="http://schemas.openxmlformats.org/officeDocument/2006/relationships/hyperlink" Target="http://journals.plos.org/plospathogens/article?id=10.1371/journal.ppat.1003959" TargetMode="External"/><Relationship Id="rId156" Type="http://schemas.openxmlformats.org/officeDocument/2006/relationships/hyperlink" Target="http://journals.plos.org/plospathogens/article?id=10.1371/journal.ppat.1003959" TargetMode="External"/><Relationship Id="rId177" Type="http://schemas.openxmlformats.org/officeDocument/2006/relationships/hyperlink" Target="http://journals.plos.org/plospathogens/article?id=10.1371/journal.ppat.1003959" TargetMode="External"/><Relationship Id="rId198" Type="http://schemas.openxmlformats.org/officeDocument/2006/relationships/image" Target="media/image73.tif"/><Relationship Id="rId202" Type="http://schemas.openxmlformats.org/officeDocument/2006/relationships/image" Target="media/image77.tif"/><Relationship Id="rId18" Type="http://schemas.openxmlformats.org/officeDocument/2006/relationships/image" Target="media/image10.tif"/><Relationship Id="rId39" Type="http://schemas.openxmlformats.org/officeDocument/2006/relationships/image" Target="media/image31.tif"/><Relationship Id="rId50" Type="http://schemas.openxmlformats.org/officeDocument/2006/relationships/image" Target="media/image42.tif"/><Relationship Id="rId104" Type="http://schemas.openxmlformats.org/officeDocument/2006/relationships/hyperlink" Target="http://journals.plos.org/plospathogens/article?id=10.1371/journal.ppat.1003959" TargetMode="External"/><Relationship Id="rId125" Type="http://schemas.openxmlformats.org/officeDocument/2006/relationships/hyperlink" Target="http://journals.plos.org/plospathogens/article?id=10.1371/journal.ppat.1003959" TargetMode="External"/><Relationship Id="rId146" Type="http://schemas.openxmlformats.org/officeDocument/2006/relationships/hyperlink" Target="http://journals.plos.org/plospathogens/article?id=10.1371/journal.ppat.1003959" TargetMode="External"/><Relationship Id="rId167" Type="http://schemas.openxmlformats.org/officeDocument/2006/relationships/hyperlink" Target="http://journals.plos.org/plospathogens/article?id=10.1371/journal.ppat.1003959" TargetMode="External"/><Relationship Id="rId188" Type="http://schemas.openxmlformats.org/officeDocument/2006/relationships/image" Target="media/image63.tif"/><Relationship Id="rId71" Type="http://schemas.openxmlformats.org/officeDocument/2006/relationships/hyperlink" Target="http://journals.plos.org/plospathogens/article?id=10.1371/journal.ppat.1003959" TargetMode="External"/><Relationship Id="rId92" Type="http://schemas.openxmlformats.org/officeDocument/2006/relationships/hyperlink" Target="http://journals.plos.org/plospathogens/article?id=10.1371/journal.ppat.1003959" TargetMode="External"/><Relationship Id="rId2" Type="http://schemas.openxmlformats.org/officeDocument/2006/relationships/numbering" Target="numbering.xml"/><Relationship Id="rId29" Type="http://schemas.openxmlformats.org/officeDocument/2006/relationships/image" Target="media/image2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B22F5-4514-40E4-91C4-E88868F98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237</Pages>
  <Words>90295</Words>
  <Characters>514683</Characters>
  <Application>Microsoft Office Word</Application>
  <DocSecurity>0</DocSecurity>
  <Lines>4289</Lines>
  <Paragraphs>1207</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60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p10sm</dc:creator>
  <cp:lastModifiedBy>Nelly Wagner</cp:lastModifiedBy>
  <cp:revision>13</cp:revision>
  <cp:lastPrinted>2017-04-03T12:56:00Z</cp:lastPrinted>
  <dcterms:created xsi:type="dcterms:W3CDTF">2017-01-27T17:28:00Z</dcterms:created>
  <dcterms:modified xsi:type="dcterms:W3CDTF">2017-04-03T16:0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Sheffiel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ScaleCrop">
    <vt:bool>false</vt:bool>
  </property>
  <property fmtid="{D5CDD505-2E9C-101B-9397-08002B2CF9AE}" pid="10" name="ShareDoc">
    <vt:bool>false</vt:bool>
  </property>
  <property fmtid="{D5CDD505-2E9C-101B-9397-08002B2CF9AE}" pid="11" name="Mendeley Unique User Id_1">
    <vt:lpwstr>7e836f0a-dcc7-36e2-ac47-ff14d4036a83</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